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B0459" w14:textId="77777777" w:rsidR="00FD3C80" w:rsidRDefault="00FD3C80" w:rsidP="00FD3C80"/>
    <w:p w14:paraId="68B2A930" w14:textId="77777777" w:rsidR="00FD3C80" w:rsidRDefault="00FD3C80" w:rsidP="00FD3C80">
      <w:pPr>
        <w:pBdr>
          <w:top w:val="single" w:sz="4" w:space="1" w:color="auto"/>
        </w:pBdr>
        <w:spacing w:before="0" w:after="0" w:line="240" w:lineRule="auto"/>
        <w:jc w:val="center"/>
        <w:rPr>
          <w:b/>
          <w:sz w:val="44"/>
          <w:szCs w:val="44"/>
        </w:rPr>
      </w:pPr>
    </w:p>
    <w:p w14:paraId="3AF9AAC8" w14:textId="1DAFB6C5" w:rsidR="00EB6F62" w:rsidRDefault="00FD3C80" w:rsidP="00EB6F62">
      <w:pPr>
        <w:jc w:val="center"/>
        <w:rPr>
          <w:b/>
          <w:sz w:val="44"/>
          <w:szCs w:val="44"/>
        </w:rPr>
      </w:pPr>
      <w:r>
        <w:rPr>
          <w:b/>
          <w:sz w:val="44"/>
          <w:szCs w:val="44"/>
        </w:rPr>
        <w:t>Future health service use</w:t>
      </w:r>
      <w:r w:rsidR="00EB6F62">
        <w:rPr>
          <w:b/>
          <w:sz w:val="44"/>
          <w:szCs w:val="44"/>
        </w:rPr>
        <w:t xml:space="preserve"> and cost</w:t>
      </w:r>
      <w:r w:rsidRPr="00AB3591">
        <w:rPr>
          <w:b/>
          <w:sz w:val="44"/>
          <w:szCs w:val="44"/>
        </w:rPr>
        <w:t xml:space="preserve">: </w:t>
      </w:r>
    </w:p>
    <w:p w14:paraId="291194FE" w14:textId="17199ACB" w:rsidR="00FD3C80" w:rsidRPr="00AB3591" w:rsidRDefault="00FD3C80" w:rsidP="00EB6F62">
      <w:pPr>
        <w:jc w:val="center"/>
        <w:rPr>
          <w:b/>
          <w:sz w:val="44"/>
          <w:szCs w:val="44"/>
        </w:rPr>
      </w:pPr>
      <w:r>
        <w:rPr>
          <w:b/>
          <w:sz w:val="44"/>
          <w:szCs w:val="44"/>
        </w:rPr>
        <w:t>Insight</w:t>
      </w:r>
      <w:r w:rsidRPr="00AB3591">
        <w:rPr>
          <w:b/>
          <w:sz w:val="44"/>
          <w:szCs w:val="44"/>
        </w:rPr>
        <w:t>s from the Australian Longitudinal Study on Women’s Health</w:t>
      </w:r>
    </w:p>
    <w:p w14:paraId="2F29CE0C" w14:textId="77777777" w:rsidR="00FD3C80" w:rsidRDefault="00FD3C80" w:rsidP="00FD3C80">
      <w:pPr>
        <w:pBdr>
          <w:bottom w:val="single" w:sz="6" w:space="1" w:color="auto"/>
        </w:pBdr>
      </w:pPr>
    </w:p>
    <w:p w14:paraId="71D26857" w14:textId="77777777" w:rsidR="00FD3C80" w:rsidRDefault="00FD3C80" w:rsidP="00FD3C80">
      <w:pPr>
        <w:pBdr>
          <w:bottom w:val="single" w:sz="6" w:space="1" w:color="auto"/>
        </w:pBdr>
      </w:pPr>
    </w:p>
    <w:p w14:paraId="2FF9C479" w14:textId="77777777" w:rsidR="00FD3C80" w:rsidRDefault="00FD3C80" w:rsidP="00FD3C80">
      <w:pPr>
        <w:pBdr>
          <w:bottom w:val="single" w:sz="6" w:space="1" w:color="auto"/>
        </w:pBdr>
      </w:pPr>
    </w:p>
    <w:p w14:paraId="1BF31AF8" w14:textId="77777777" w:rsidR="00FD3C80" w:rsidRDefault="00FD3C80" w:rsidP="00FD3C80">
      <w:pPr>
        <w:pBdr>
          <w:bottom w:val="single" w:sz="6" w:space="1" w:color="auto"/>
        </w:pBdr>
      </w:pPr>
    </w:p>
    <w:p w14:paraId="585E5ABC" w14:textId="77777777" w:rsidR="00FD3C80" w:rsidRDefault="00FD3C80" w:rsidP="00FD3C80">
      <w:pPr>
        <w:pBdr>
          <w:bottom w:val="single" w:sz="6" w:space="1" w:color="auto"/>
        </w:pBdr>
      </w:pPr>
    </w:p>
    <w:p w14:paraId="7C6EF409" w14:textId="77777777" w:rsidR="00EB6F62" w:rsidRDefault="00EB6F62" w:rsidP="00FD3C80">
      <w:pPr>
        <w:pBdr>
          <w:bottom w:val="single" w:sz="6" w:space="1" w:color="auto"/>
        </w:pBdr>
      </w:pPr>
    </w:p>
    <w:p w14:paraId="4795099C" w14:textId="77777777" w:rsidR="00EB6F62" w:rsidRDefault="00EB6F62" w:rsidP="00FD3C80">
      <w:pPr>
        <w:pBdr>
          <w:bottom w:val="single" w:sz="6" w:space="1" w:color="auto"/>
        </w:pBdr>
      </w:pPr>
    </w:p>
    <w:p w14:paraId="36CBB271" w14:textId="77777777" w:rsidR="00FD3C80" w:rsidRDefault="00FD3C80" w:rsidP="00FD3C80">
      <w:pPr>
        <w:pBdr>
          <w:bottom w:val="single" w:sz="6" w:space="1" w:color="auto"/>
        </w:pBdr>
      </w:pPr>
    </w:p>
    <w:p w14:paraId="39DBC83B" w14:textId="335AFE26" w:rsidR="00FD3C80" w:rsidRPr="00EB6F62" w:rsidRDefault="00EB6F62" w:rsidP="00EB6F62">
      <w:pPr>
        <w:pBdr>
          <w:bottom w:val="single" w:sz="6" w:space="1" w:color="auto"/>
        </w:pBdr>
        <w:rPr>
          <w:sz w:val="22"/>
        </w:rPr>
      </w:pPr>
      <w:r>
        <w:rPr>
          <w:sz w:val="22"/>
        </w:rPr>
        <w:t>The research on which this report is based was conducted as part of the Australian Longitudinal Study on Women’s Health by researchers from the University of Newcastle and the University of Queensland. We are grateful to the Australian Government Department of Health for funding and to the women who provided the survey data.</w:t>
      </w:r>
    </w:p>
    <w:p w14:paraId="3F9D4498" w14:textId="77777777" w:rsidR="00FD3C80" w:rsidRDefault="00FD3C80" w:rsidP="00FD3C80">
      <w:pPr>
        <w:pBdr>
          <w:bottom w:val="single" w:sz="6" w:space="1" w:color="auto"/>
        </w:pBdr>
        <w:rPr>
          <w:b/>
          <w:sz w:val="32"/>
          <w:szCs w:val="32"/>
        </w:rPr>
      </w:pPr>
    </w:p>
    <w:p w14:paraId="0F5D47CC" w14:textId="77777777" w:rsidR="00FD3C80" w:rsidRDefault="00FD3C80" w:rsidP="00FD3C80">
      <w:pPr>
        <w:pBdr>
          <w:bottom w:val="single" w:sz="6" w:space="1" w:color="auto"/>
        </w:pBdr>
        <w:rPr>
          <w:b/>
          <w:sz w:val="32"/>
          <w:szCs w:val="32"/>
        </w:rPr>
      </w:pPr>
    </w:p>
    <w:p w14:paraId="08982904" w14:textId="77777777" w:rsidR="00FD3C80" w:rsidRDefault="00FD3C80" w:rsidP="00FD3C80">
      <w:pPr>
        <w:pBdr>
          <w:bottom w:val="single" w:sz="6" w:space="1" w:color="auto"/>
        </w:pBdr>
        <w:rPr>
          <w:b/>
          <w:sz w:val="32"/>
          <w:szCs w:val="32"/>
        </w:rPr>
      </w:pPr>
    </w:p>
    <w:p w14:paraId="506A3201" w14:textId="77777777" w:rsidR="00FD3C80" w:rsidRDefault="00FD3C80" w:rsidP="00FD3C80">
      <w:pPr>
        <w:pBdr>
          <w:bottom w:val="single" w:sz="6" w:space="1" w:color="auto"/>
        </w:pBdr>
        <w:rPr>
          <w:b/>
          <w:sz w:val="32"/>
          <w:szCs w:val="32"/>
        </w:rPr>
      </w:pPr>
    </w:p>
    <w:p w14:paraId="150D2902" w14:textId="77777777" w:rsidR="00FD3C80" w:rsidRDefault="00FD3C80" w:rsidP="00FD3C80">
      <w:pPr>
        <w:pBdr>
          <w:bottom w:val="single" w:sz="6" w:space="1" w:color="auto"/>
        </w:pBdr>
        <w:rPr>
          <w:b/>
          <w:sz w:val="32"/>
          <w:szCs w:val="32"/>
        </w:rPr>
      </w:pPr>
    </w:p>
    <w:p w14:paraId="0915AAA4" w14:textId="77777777" w:rsidR="00852BD0" w:rsidRDefault="00852BD0" w:rsidP="00FD3C80">
      <w:pPr>
        <w:pBdr>
          <w:bottom w:val="single" w:sz="6" w:space="1" w:color="auto"/>
        </w:pBdr>
        <w:rPr>
          <w:b/>
          <w:sz w:val="22"/>
        </w:rPr>
      </w:pPr>
    </w:p>
    <w:p w14:paraId="627E08A4" w14:textId="71B6B39E" w:rsidR="00FD3C80" w:rsidRDefault="00EB6F62" w:rsidP="00FD3C80">
      <w:pPr>
        <w:pBdr>
          <w:bottom w:val="single" w:sz="6" w:space="1" w:color="auto"/>
        </w:pBdr>
        <w:rPr>
          <w:b/>
          <w:sz w:val="22"/>
        </w:rPr>
      </w:pPr>
      <w:r>
        <w:rPr>
          <w:b/>
          <w:sz w:val="22"/>
        </w:rPr>
        <w:t>Suggested citation:</w:t>
      </w:r>
    </w:p>
    <w:p w14:paraId="6D942B59" w14:textId="7953E9E6" w:rsidR="00EB6F62" w:rsidRDefault="00E65865" w:rsidP="00FD3C80">
      <w:pPr>
        <w:pBdr>
          <w:bottom w:val="single" w:sz="6" w:space="1" w:color="auto"/>
        </w:pBdr>
        <w:rPr>
          <w:sz w:val="22"/>
        </w:rPr>
      </w:pPr>
      <w:r>
        <w:rPr>
          <w:sz w:val="22"/>
        </w:rPr>
        <w:t>Mishra G</w:t>
      </w:r>
      <w:r w:rsidR="00EB6F62" w:rsidRPr="00EB6F62">
        <w:rPr>
          <w:sz w:val="22"/>
        </w:rPr>
        <w:t xml:space="preserve">, </w:t>
      </w:r>
      <w:r w:rsidRPr="00EB6F62">
        <w:rPr>
          <w:sz w:val="22"/>
        </w:rPr>
        <w:t>Chan H,</w:t>
      </w:r>
      <w:r w:rsidRPr="00D228B5">
        <w:rPr>
          <w:sz w:val="22"/>
        </w:rPr>
        <w:t xml:space="preserve"> </w:t>
      </w:r>
      <w:r w:rsidR="00EB6F62" w:rsidRPr="00EB6F62">
        <w:rPr>
          <w:sz w:val="22"/>
        </w:rPr>
        <w:t xml:space="preserve">Hockey R, </w:t>
      </w:r>
      <w:r w:rsidRPr="00EB6F62">
        <w:rPr>
          <w:sz w:val="22"/>
        </w:rPr>
        <w:t>Waller M,</w:t>
      </w:r>
      <w:r>
        <w:rPr>
          <w:sz w:val="22"/>
        </w:rPr>
        <w:t xml:space="preserve"> </w:t>
      </w:r>
      <w:r w:rsidR="00EB6F62" w:rsidRPr="00EB6F62">
        <w:rPr>
          <w:sz w:val="22"/>
        </w:rPr>
        <w:t xml:space="preserve">Kanesarajah J, </w:t>
      </w:r>
      <w:r w:rsidRPr="00EB6F62">
        <w:rPr>
          <w:sz w:val="22"/>
        </w:rPr>
        <w:t>Byles J</w:t>
      </w:r>
      <w:r w:rsidR="00D228B5" w:rsidRPr="00EB6F62">
        <w:rPr>
          <w:sz w:val="22"/>
        </w:rPr>
        <w:t>, and</w:t>
      </w:r>
      <w:r w:rsidR="00EB6F62" w:rsidRPr="00EB6F62">
        <w:rPr>
          <w:sz w:val="22"/>
        </w:rPr>
        <w:t xml:space="preserve"> Dobson A</w:t>
      </w:r>
      <w:r>
        <w:rPr>
          <w:sz w:val="22"/>
        </w:rPr>
        <w:t>.</w:t>
      </w:r>
      <w:r w:rsidR="00EB6F62" w:rsidRPr="00EB6F62">
        <w:rPr>
          <w:sz w:val="22"/>
        </w:rPr>
        <w:t xml:space="preserve"> </w:t>
      </w:r>
    </w:p>
    <w:p w14:paraId="06687E02" w14:textId="2BFF72D4" w:rsidR="00852BD0" w:rsidRDefault="00EB6F62" w:rsidP="00852BD0">
      <w:pPr>
        <w:pBdr>
          <w:bottom w:val="single" w:sz="6" w:space="1" w:color="auto"/>
        </w:pBdr>
        <w:rPr>
          <w:sz w:val="22"/>
        </w:rPr>
      </w:pPr>
      <w:r>
        <w:rPr>
          <w:sz w:val="22"/>
        </w:rPr>
        <w:t>Future health service use and cost: Insights from the Australian Longitudinal Study on Women’s Health. Report prepared for the Australian Government Department of Health, June 2016.</w:t>
      </w:r>
    </w:p>
    <w:p w14:paraId="01E50BA2" w14:textId="77777777" w:rsidR="00852BD0" w:rsidRDefault="00852BD0" w:rsidP="00852BD0">
      <w:pPr>
        <w:pBdr>
          <w:bottom w:val="single" w:sz="6" w:space="1" w:color="auto"/>
        </w:pBdr>
        <w:rPr>
          <w:sz w:val="22"/>
        </w:rPr>
      </w:pPr>
    </w:p>
    <w:p w14:paraId="6729A4BC" w14:textId="1F3FFAF8" w:rsidR="00946886" w:rsidRDefault="00852BD0" w:rsidP="00FD3C80">
      <w:pPr>
        <w:pBdr>
          <w:bottom w:val="single" w:sz="6" w:space="1" w:color="auto"/>
        </w:pBdr>
        <w:rPr>
          <w:b/>
          <w:sz w:val="32"/>
          <w:szCs w:val="32"/>
        </w:rPr>
      </w:pPr>
      <w:r>
        <w:rPr>
          <w:sz w:val="22"/>
        </w:rPr>
        <w:t xml:space="preserve">ISBN: </w:t>
      </w:r>
      <w:r w:rsidRPr="00852BD0">
        <w:rPr>
          <w:sz w:val="22"/>
        </w:rPr>
        <w:t>978-1-76007-455-5</w:t>
      </w:r>
    </w:p>
    <w:p w14:paraId="0F0124C3" w14:textId="43427259" w:rsidR="00852BD0" w:rsidRPr="00FD3C80" w:rsidRDefault="00852BD0" w:rsidP="00FD3C80">
      <w:pPr>
        <w:pBdr>
          <w:bottom w:val="single" w:sz="6" w:space="1" w:color="auto"/>
        </w:pBdr>
        <w:rPr>
          <w:b/>
          <w:sz w:val="32"/>
          <w:szCs w:val="32"/>
        </w:rPr>
        <w:sectPr w:rsidR="00852BD0" w:rsidRPr="00FD3C80" w:rsidSect="001C3890">
          <w:headerReference w:type="even" r:id="rId8"/>
          <w:headerReference w:type="default" r:id="rId9"/>
          <w:footerReference w:type="even" r:id="rId10"/>
          <w:footerReference w:type="default" r:id="rId11"/>
          <w:headerReference w:type="first" r:id="rId12"/>
          <w:footerReference w:type="first" r:id="rId13"/>
          <w:pgSz w:w="11900" w:h="16840"/>
          <w:pgMar w:top="1440" w:right="1440" w:bottom="1560" w:left="1440" w:header="708" w:footer="708" w:gutter="0"/>
          <w:pgNumType w:fmt="lowerRoman" w:start="1"/>
          <w:cols w:space="708"/>
          <w:titlePg/>
          <w:docGrid w:linePitch="360"/>
        </w:sectPr>
      </w:pPr>
    </w:p>
    <w:p w14:paraId="0C809984" w14:textId="5B2DB803" w:rsidR="00FE7D7B" w:rsidRPr="00FE7D7B" w:rsidRDefault="00FE7D7B" w:rsidP="00415FAB">
      <w:pPr>
        <w:pStyle w:val="TOC1"/>
      </w:pPr>
      <w:r w:rsidRPr="00FE7D7B">
        <w:lastRenderedPageBreak/>
        <w:t>TABLE OF CONTENTS</w:t>
      </w:r>
    </w:p>
    <w:p w14:paraId="3C8E22B6" w14:textId="77777777" w:rsidR="00FE7D7B" w:rsidRDefault="00FE7D7B" w:rsidP="00415FAB">
      <w:pPr>
        <w:pStyle w:val="TOC1"/>
      </w:pPr>
    </w:p>
    <w:sdt>
      <w:sdtPr>
        <w:id w:val="52284504"/>
        <w:docPartObj>
          <w:docPartGallery w:val="Table of Contents"/>
          <w:docPartUnique/>
        </w:docPartObj>
      </w:sdtPr>
      <w:sdtEndPr/>
      <w:sdtContent>
        <w:p w14:paraId="024433B0" w14:textId="77777777" w:rsidR="00415FAB" w:rsidRPr="00415FAB" w:rsidRDefault="00415FAB" w:rsidP="00415FAB">
          <w:pPr>
            <w:pStyle w:val="TOC1"/>
            <w:rPr>
              <w:rFonts w:cstheme="minorBidi"/>
              <w:sz w:val="22"/>
              <w:szCs w:val="22"/>
            </w:rPr>
          </w:pPr>
          <w:r>
            <w:fldChar w:fldCharType="begin"/>
          </w:r>
          <w:r>
            <w:instrText xml:space="preserve"> TOC \o "1-3" \h \z \u </w:instrText>
          </w:r>
          <w:r>
            <w:fldChar w:fldCharType="separate"/>
          </w:r>
          <w:hyperlink w:anchor="_Toc452370952" w:history="1">
            <w:r w:rsidRPr="00415FAB">
              <w:rPr>
                <w:rStyle w:val="Hyperlink"/>
                <w:rFonts w:asciiTheme="minorHAnsi" w:hAnsiTheme="minorHAnsi"/>
              </w:rPr>
              <w:t>1.</w:t>
            </w:r>
            <w:r w:rsidRPr="00415FAB">
              <w:rPr>
                <w:rFonts w:cstheme="minorBidi"/>
                <w:sz w:val="22"/>
                <w:szCs w:val="22"/>
              </w:rPr>
              <w:tab/>
            </w:r>
            <w:r w:rsidRPr="00415FAB">
              <w:rPr>
                <w:rStyle w:val="Hyperlink"/>
                <w:rFonts w:asciiTheme="minorHAnsi" w:hAnsiTheme="minorHAnsi"/>
              </w:rPr>
              <w:t>Executive Summary</w:t>
            </w:r>
            <w:r w:rsidRPr="00415FAB">
              <w:rPr>
                <w:webHidden/>
              </w:rPr>
              <w:tab/>
            </w:r>
            <w:r w:rsidRPr="00415FAB">
              <w:rPr>
                <w:webHidden/>
              </w:rPr>
              <w:fldChar w:fldCharType="begin"/>
            </w:r>
            <w:r w:rsidRPr="00415FAB">
              <w:rPr>
                <w:webHidden/>
              </w:rPr>
              <w:instrText xml:space="preserve"> PAGEREF _Toc452370952 \h </w:instrText>
            </w:r>
            <w:r w:rsidRPr="00415FAB">
              <w:rPr>
                <w:webHidden/>
              </w:rPr>
            </w:r>
            <w:r w:rsidRPr="00415FAB">
              <w:rPr>
                <w:webHidden/>
              </w:rPr>
              <w:fldChar w:fldCharType="separate"/>
            </w:r>
            <w:r w:rsidR="004675BB">
              <w:rPr>
                <w:webHidden/>
              </w:rPr>
              <w:t>1</w:t>
            </w:r>
            <w:r w:rsidRPr="00415FAB">
              <w:rPr>
                <w:webHidden/>
              </w:rPr>
              <w:fldChar w:fldCharType="end"/>
            </w:r>
          </w:hyperlink>
        </w:p>
        <w:p w14:paraId="0D7F89DC" w14:textId="77777777" w:rsidR="00415FAB" w:rsidRPr="00415FAB" w:rsidRDefault="00852BD0" w:rsidP="00415FAB">
          <w:pPr>
            <w:pStyle w:val="TOC1"/>
            <w:rPr>
              <w:rFonts w:cstheme="minorBidi"/>
              <w:sz w:val="22"/>
              <w:szCs w:val="22"/>
            </w:rPr>
          </w:pPr>
          <w:hyperlink w:anchor="_Toc452370953" w:history="1">
            <w:r w:rsidR="00415FAB" w:rsidRPr="00415FAB">
              <w:rPr>
                <w:rStyle w:val="Hyperlink"/>
                <w:rFonts w:asciiTheme="minorHAnsi" w:hAnsiTheme="minorHAnsi"/>
              </w:rPr>
              <w:t>2.</w:t>
            </w:r>
            <w:r w:rsidR="00415FAB" w:rsidRPr="00415FAB">
              <w:rPr>
                <w:rFonts w:cstheme="minorBidi"/>
                <w:sz w:val="22"/>
                <w:szCs w:val="22"/>
              </w:rPr>
              <w:tab/>
            </w:r>
            <w:r w:rsidR="00415FAB" w:rsidRPr="00415FAB">
              <w:rPr>
                <w:rStyle w:val="Hyperlink"/>
                <w:rFonts w:asciiTheme="minorHAnsi" w:hAnsiTheme="minorHAnsi"/>
              </w:rPr>
              <w:t>Introduction</w:t>
            </w:r>
            <w:r w:rsidR="00415FAB" w:rsidRPr="00415FAB">
              <w:rPr>
                <w:webHidden/>
              </w:rPr>
              <w:tab/>
            </w:r>
            <w:r w:rsidR="00415FAB" w:rsidRPr="00415FAB">
              <w:rPr>
                <w:webHidden/>
              </w:rPr>
              <w:fldChar w:fldCharType="begin"/>
            </w:r>
            <w:r w:rsidR="00415FAB" w:rsidRPr="00415FAB">
              <w:rPr>
                <w:webHidden/>
              </w:rPr>
              <w:instrText xml:space="preserve"> PAGEREF _Toc452370953 \h </w:instrText>
            </w:r>
            <w:r w:rsidR="00415FAB" w:rsidRPr="00415FAB">
              <w:rPr>
                <w:webHidden/>
              </w:rPr>
            </w:r>
            <w:r w:rsidR="00415FAB" w:rsidRPr="00415FAB">
              <w:rPr>
                <w:webHidden/>
              </w:rPr>
              <w:fldChar w:fldCharType="separate"/>
            </w:r>
            <w:r w:rsidR="004675BB">
              <w:rPr>
                <w:webHidden/>
              </w:rPr>
              <w:t>5</w:t>
            </w:r>
            <w:r w:rsidR="00415FAB" w:rsidRPr="00415FAB">
              <w:rPr>
                <w:webHidden/>
              </w:rPr>
              <w:fldChar w:fldCharType="end"/>
            </w:r>
          </w:hyperlink>
        </w:p>
        <w:p w14:paraId="70D862C3" w14:textId="77777777" w:rsidR="00415FAB" w:rsidRPr="00415FAB" w:rsidRDefault="00852BD0">
          <w:pPr>
            <w:pStyle w:val="TOC2"/>
            <w:rPr>
              <w:rFonts w:asciiTheme="minorHAnsi" w:eastAsiaTheme="minorEastAsia" w:hAnsiTheme="minorHAnsi" w:cstheme="minorBidi"/>
              <w:bCs w:val="0"/>
              <w:sz w:val="22"/>
              <w:lang w:val="en-AU"/>
            </w:rPr>
          </w:pPr>
          <w:hyperlink w:anchor="_Toc452370954" w:history="1">
            <w:r w:rsidR="00415FAB" w:rsidRPr="00415FAB">
              <w:rPr>
                <w:rStyle w:val="Hyperlink"/>
                <w:rFonts w:asciiTheme="minorHAnsi" w:hAnsiTheme="minorHAnsi"/>
              </w:rPr>
              <w:t>2.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The Australian Longitudinal Study on Women’s Health</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5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5</w:t>
            </w:r>
            <w:r w:rsidR="00415FAB" w:rsidRPr="00415FAB">
              <w:rPr>
                <w:rFonts w:asciiTheme="minorHAnsi" w:hAnsiTheme="minorHAnsi"/>
                <w:webHidden/>
              </w:rPr>
              <w:fldChar w:fldCharType="end"/>
            </w:r>
          </w:hyperlink>
        </w:p>
        <w:p w14:paraId="3851B945" w14:textId="77777777" w:rsidR="00415FAB" w:rsidRPr="00415FAB" w:rsidRDefault="00852BD0">
          <w:pPr>
            <w:pStyle w:val="TOC2"/>
            <w:rPr>
              <w:rFonts w:asciiTheme="minorHAnsi" w:eastAsiaTheme="minorEastAsia" w:hAnsiTheme="minorHAnsi" w:cstheme="minorBidi"/>
              <w:bCs w:val="0"/>
              <w:sz w:val="22"/>
              <w:lang w:val="en-AU"/>
            </w:rPr>
          </w:pPr>
          <w:hyperlink w:anchor="_Toc452370955" w:history="1">
            <w:r w:rsidR="00415FAB" w:rsidRPr="00415FAB">
              <w:rPr>
                <w:rStyle w:val="Hyperlink"/>
                <w:rFonts w:asciiTheme="minorHAnsi" w:hAnsiTheme="minorHAnsi"/>
              </w:rPr>
              <w:t>2.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Forecasting health trends and expenditur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5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w:t>
            </w:r>
            <w:r w:rsidR="00415FAB" w:rsidRPr="00415FAB">
              <w:rPr>
                <w:rFonts w:asciiTheme="minorHAnsi" w:hAnsiTheme="minorHAnsi"/>
                <w:webHidden/>
              </w:rPr>
              <w:fldChar w:fldCharType="end"/>
            </w:r>
          </w:hyperlink>
        </w:p>
        <w:p w14:paraId="323D4B3B" w14:textId="77777777" w:rsidR="00415FAB" w:rsidRPr="00415FAB" w:rsidRDefault="00852BD0">
          <w:pPr>
            <w:pStyle w:val="TOC2"/>
            <w:rPr>
              <w:rFonts w:asciiTheme="minorHAnsi" w:eastAsiaTheme="minorEastAsia" w:hAnsiTheme="minorHAnsi" w:cstheme="minorBidi"/>
              <w:bCs w:val="0"/>
              <w:sz w:val="22"/>
              <w:lang w:val="en-AU"/>
            </w:rPr>
          </w:pPr>
          <w:hyperlink w:anchor="_Toc452370956" w:history="1">
            <w:r w:rsidR="00415FAB" w:rsidRPr="00415FAB">
              <w:rPr>
                <w:rStyle w:val="Hyperlink"/>
                <w:rFonts w:asciiTheme="minorHAnsi" w:hAnsiTheme="minorHAnsi"/>
              </w:rPr>
              <w:t>2.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Key drivers of poor health and health inequalitie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5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7</w:t>
            </w:r>
            <w:r w:rsidR="00415FAB" w:rsidRPr="00415FAB">
              <w:rPr>
                <w:rFonts w:asciiTheme="minorHAnsi" w:hAnsiTheme="minorHAnsi"/>
                <w:webHidden/>
              </w:rPr>
              <w:fldChar w:fldCharType="end"/>
            </w:r>
          </w:hyperlink>
        </w:p>
        <w:p w14:paraId="747BF4FD" w14:textId="77777777" w:rsidR="00415FAB" w:rsidRPr="00415FAB" w:rsidRDefault="00852BD0">
          <w:pPr>
            <w:pStyle w:val="TOC2"/>
            <w:rPr>
              <w:rFonts w:asciiTheme="minorHAnsi" w:eastAsiaTheme="minorEastAsia" w:hAnsiTheme="minorHAnsi" w:cstheme="minorBidi"/>
              <w:bCs w:val="0"/>
              <w:sz w:val="22"/>
              <w:lang w:val="en-AU"/>
            </w:rPr>
          </w:pPr>
          <w:hyperlink w:anchor="_Toc452370957" w:history="1">
            <w:r w:rsidR="00415FAB" w:rsidRPr="00415FAB">
              <w:rPr>
                <w:rStyle w:val="Hyperlink"/>
                <w:rFonts w:asciiTheme="minorHAnsi" w:hAnsiTheme="minorHAnsi"/>
              </w:rPr>
              <w:t>2.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Strategy for projection modelling</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5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8</w:t>
            </w:r>
            <w:r w:rsidR="00415FAB" w:rsidRPr="00415FAB">
              <w:rPr>
                <w:rFonts w:asciiTheme="minorHAnsi" w:hAnsiTheme="minorHAnsi"/>
                <w:webHidden/>
              </w:rPr>
              <w:fldChar w:fldCharType="end"/>
            </w:r>
          </w:hyperlink>
        </w:p>
        <w:p w14:paraId="527296F4" w14:textId="77777777" w:rsidR="00415FAB" w:rsidRPr="00415FAB" w:rsidRDefault="00852BD0">
          <w:pPr>
            <w:pStyle w:val="TOC2"/>
            <w:rPr>
              <w:rFonts w:asciiTheme="minorHAnsi" w:eastAsiaTheme="minorEastAsia" w:hAnsiTheme="minorHAnsi" w:cstheme="minorBidi"/>
              <w:bCs w:val="0"/>
              <w:sz w:val="22"/>
              <w:lang w:val="en-AU"/>
            </w:rPr>
          </w:pPr>
          <w:hyperlink w:anchor="_Toc452370958" w:history="1">
            <w:r w:rsidR="00415FAB" w:rsidRPr="00415FAB">
              <w:rPr>
                <w:rStyle w:val="Hyperlink"/>
                <w:rFonts w:asciiTheme="minorHAnsi" w:hAnsiTheme="minorHAnsi"/>
              </w:rPr>
              <w:t>2.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How will the Australian population change from year 2015 to 2035?</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5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w:t>
            </w:r>
            <w:r w:rsidR="00415FAB" w:rsidRPr="00415FAB">
              <w:rPr>
                <w:rFonts w:asciiTheme="minorHAnsi" w:hAnsiTheme="minorHAnsi"/>
                <w:webHidden/>
              </w:rPr>
              <w:fldChar w:fldCharType="end"/>
            </w:r>
          </w:hyperlink>
        </w:p>
        <w:p w14:paraId="1115F106" w14:textId="77777777" w:rsidR="00415FAB" w:rsidRPr="00415FAB" w:rsidRDefault="00852BD0" w:rsidP="00415FAB">
          <w:pPr>
            <w:pStyle w:val="TOC1"/>
            <w:rPr>
              <w:rFonts w:cstheme="minorBidi"/>
              <w:sz w:val="22"/>
              <w:szCs w:val="22"/>
            </w:rPr>
          </w:pPr>
          <w:hyperlink w:anchor="_Toc452370959" w:history="1">
            <w:r w:rsidR="00415FAB" w:rsidRPr="00415FAB">
              <w:rPr>
                <w:rStyle w:val="Hyperlink"/>
                <w:rFonts w:asciiTheme="minorHAnsi" w:hAnsiTheme="minorHAnsi"/>
              </w:rPr>
              <w:t>3.</w:t>
            </w:r>
            <w:r w:rsidR="00415FAB" w:rsidRPr="00415FAB">
              <w:rPr>
                <w:rFonts w:cstheme="minorBidi"/>
                <w:sz w:val="22"/>
                <w:szCs w:val="22"/>
              </w:rPr>
              <w:tab/>
            </w:r>
            <w:r w:rsidR="00415FAB" w:rsidRPr="00415FAB">
              <w:rPr>
                <w:rStyle w:val="Hyperlink"/>
                <w:rFonts w:asciiTheme="minorHAnsi" w:hAnsiTheme="minorHAnsi"/>
              </w:rPr>
              <w:t>Physical function and needing help with daily tasks</w:t>
            </w:r>
            <w:r w:rsidR="00415FAB" w:rsidRPr="00415FAB">
              <w:rPr>
                <w:webHidden/>
              </w:rPr>
              <w:tab/>
            </w:r>
            <w:r w:rsidR="00415FAB" w:rsidRPr="00415FAB">
              <w:rPr>
                <w:webHidden/>
              </w:rPr>
              <w:fldChar w:fldCharType="begin"/>
            </w:r>
            <w:r w:rsidR="00415FAB" w:rsidRPr="00415FAB">
              <w:rPr>
                <w:webHidden/>
              </w:rPr>
              <w:instrText xml:space="preserve"> PAGEREF _Toc452370959 \h </w:instrText>
            </w:r>
            <w:r w:rsidR="00415FAB" w:rsidRPr="00415FAB">
              <w:rPr>
                <w:webHidden/>
              </w:rPr>
            </w:r>
            <w:r w:rsidR="00415FAB" w:rsidRPr="00415FAB">
              <w:rPr>
                <w:webHidden/>
              </w:rPr>
              <w:fldChar w:fldCharType="separate"/>
            </w:r>
            <w:r w:rsidR="004675BB">
              <w:rPr>
                <w:webHidden/>
              </w:rPr>
              <w:t>12</w:t>
            </w:r>
            <w:r w:rsidR="00415FAB" w:rsidRPr="00415FAB">
              <w:rPr>
                <w:webHidden/>
              </w:rPr>
              <w:fldChar w:fldCharType="end"/>
            </w:r>
          </w:hyperlink>
        </w:p>
        <w:p w14:paraId="11CC399E" w14:textId="77777777" w:rsidR="00415FAB" w:rsidRPr="00415FAB" w:rsidRDefault="00852BD0">
          <w:pPr>
            <w:pStyle w:val="TOC2"/>
            <w:rPr>
              <w:rFonts w:asciiTheme="minorHAnsi" w:eastAsiaTheme="minorEastAsia" w:hAnsiTheme="minorHAnsi" w:cstheme="minorBidi"/>
              <w:bCs w:val="0"/>
              <w:sz w:val="22"/>
              <w:lang w:val="en-AU"/>
            </w:rPr>
          </w:pPr>
          <w:hyperlink w:anchor="_Toc452370960" w:history="1">
            <w:r w:rsidR="00415FAB" w:rsidRPr="00415FAB">
              <w:rPr>
                <w:rStyle w:val="Hyperlink"/>
                <w:rFonts w:asciiTheme="minorHAnsi" w:hAnsiTheme="minorHAnsi"/>
              </w:rPr>
              <w:t>3.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ackground</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w:t>
            </w:r>
            <w:r w:rsidR="00415FAB" w:rsidRPr="00415FAB">
              <w:rPr>
                <w:rFonts w:asciiTheme="minorHAnsi" w:hAnsiTheme="minorHAnsi"/>
                <w:webHidden/>
              </w:rPr>
              <w:fldChar w:fldCharType="end"/>
            </w:r>
          </w:hyperlink>
        </w:p>
        <w:p w14:paraId="62CB0BFB" w14:textId="77777777" w:rsidR="00415FAB" w:rsidRPr="00415FAB" w:rsidRDefault="00852BD0">
          <w:pPr>
            <w:pStyle w:val="TOC2"/>
            <w:rPr>
              <w:rFonts w:asciiTheme="minorHAnsi" w:eastAsiaTheme="minorEastAsia" w:hAnsiTheme="minorHAnsi" w:cstheme="minorBidi"/>
              <w:bCs w:val="0"/>
              <w:sz w:val="22"/>
              <w:lang w:val="en-AU"/>
            </w:rPr>
          </w:pPr>
          <w:hyperlink w:anchor="_Toc452370961" w:history="1">
            <w:r w:rsidR="00415FAB" w:rsidRPr="00415FAB">
              <w:rPr>
                <w:rStyle w:val="Hyperlink"/>
                <w:rFonts w:asciiTheme="minorHAnsi" w:hAnsiTheme="minorHAnsi"/>
              </w:rPr>
              <w:t>3.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Measurement of physical functioning and needing help in ALSWH</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w:t>
            </w:r>
            <w:r w:rsidR="00415FAB" w:rsidRPr="00415FAB">
              <w:rPr>
                <w:rFonts w:asciiTheme="minorHAnsi" w:hAnsiTheme="minorHAnsi"/>
                <w:webHidden/>
              </w:rPr>
              <w:fldChar w:fldCharType="end"/>
            </w:r>
          </w:hyperlink>
        </w:p>
        <w:p w14:paraId="2297951F" w14:textId="77777777" w:rsidR="00415FAB" w:rsidRPr="00415FAB" w:rsidRDefault="00852BD0">
          <w:pPr>
            <w:pStyle w:val="TOC2"/>
            <w:rPr>
              <w:rFonts w:asciiTheme="minorHAnsi" w:eastAsiaTheme="minorEastAsia" w:hAnsiTheme="minorHAnsi" w:cstheme="minorBidi"/>
              <w:bCs w:val="0"/>
              <w:sz w:val="22"/>
              <w:lang w:val="en-AU"/>
            </w:rPr>
          </w:pPr>
          <w:hyperlink w:anchor="_Toc452370962" w:history="1">
            <w:r w:rsidR="00415FAB" w:rsidRPr="00415FAB">
              <w:rPr>
                <w:rStyle w:val="Hyperlink"/>
                <w:rFonts w:asciiTheme="minorHAnsi" w:hAnsiTheme="minorHAnsi"/>
              </w:rPr>
              <w:t>3.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hysical functioning and disability</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w:t>
            </w:r>
            <w:r w:rsidR="00415FAB" w:rsidRPr="00415FAB">
              <w:rPr>
                <w:rFonts w:asciiTheme="minorHAnsi" w:hAnsiTheme="minorHAnsi"/>
                <w:webHidden/>
              </w:rPr>
              <w:fldChar w:fldCharType="end"/>
            </w:r>
          </w:hyperlink>
        </w:p>
        <w:p w14:paraId="2C40802F" w14:textId="77777777" w:rsidR="00415FAB" w:rsidRPr="00415FAB" w:rsidRDefault="00852BD0">
          <w:pPr>
            <w:pStyle w:val="TOC3"/>
            <w:rPr>
              <w:rFonts w:asciiTheme="minorHAnsi" w:eastAsiaTheme="minorEastAsia" w:hAnsiTheme="minorHAnsi" w:cstheme="minorBidi"/>
              <w:sz w:val="22"/>
            </w:rPr>
          </w:pPr>
          <w:hyperlink w:anchor="_Toc452370963" w:history="1">
            <w:r w:rsidR="00415FAB" w:rsidRPr="00415FAB">
              <w:rPr>
                <w:rStyle w:val="Hyperlink"/>
                <w:rFonts w:asciiTheme="minorHAnsi" w:hAnsiTheme="minorHAnsi"/>
              </w:rPr>
              <w:t>3.3.1. Changes in physical functioning across the adult lifespa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w:t>
            </w:r>
            <w:r w:rsidR="00415FAB" w:rsidRPr="00415FAB">
              <w:rPr>
                <w:rFonts w:asciiTheme="minorHAnsi" w:hAnsiTheme="minorHAnsi"/>
                <w:webHidden/>
              </w:rPr>
              <w:fldChar w:fldCharType="end"/>
            </w:r>
          </w:hyperlink>
        </w:p>
        <w:p w14:paraId="41824E36" w14:textId="77777777" w:rsidR="00415FAB" w:rsidRPr="00415FAB" w:rsidRDefault="00852BD0">
          <w:pPr>
            <w:pStyle w:val="TOC3"/>
            <w:rPr>
              <w:rFonts w:asciiTheme="minorHAnsi" w:eastAsiaTheme="minorEastAsia" w:hAnsiTheme="minorHAnsi" w:cstheme="minorBidi"/>
              <w:sz w:val="22"/>
            </w:rPr>
          </w:pPr>
          <w:hyperlink w:anchor="_Toc452370964" w:history="1">
            <w:r w:rsidR="00415FAB" w:rsidRPr="00415FAB">
              <w:rPr>
                <w:rStyle w:val="Hyperlink"/>
                <w:rFonts w:asciiTheme="minorHAnsi" w:hAnsiTheme="minorHAnsi"/>
              </w:rPr>
              <w:t>3.3.2. Needing help with daily tasks as a measure of disability</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w:t>
            </w:r>
            <w:r w:rsidR="00415FAB" w:rsidRPr="00415FAB">
              <w:rPr>
                <w:rFonts w:asciiTheme="minorHAnsi" w:hAnsiTheme="minorHAnsi"/>
                <w:webHidden/>
              </w:rPr>
              <w:fldChar w:fldCharType="end"/>
            </w:r>
          </w:hyperlink>
        </w:p>
        <w:p w14:paraId="3EFF3DDE" w14:textId="77777777" w:rsidR="00415FAB" w:rsidRPr="00415FAB" w:rsidRDefault="00852BD0">
          <w:pPr>
            <w:pStyle w:val="TOC2"/>
            <w:rPr>
              <w:rFonts w:asciiTheme="minorHAnsi" w:eastAsiaTheme="minorEastAsia" w:hAnsiTheme="minorHAnsi" w:cstheme="minorBidi"/>
              <w:bCs w:val="0"/>
              <w:sz w:val="22"/>
              <w:lang w:val="en-AU"/>
            </w:rPr>
          </w:pPr>
          <w:hyperlink w:anchor="_Toc452370965" w:history="1">
            <w:r w:rsidR="00415FAB" w:rsidRPr="00415FAB">
              <w:rPr>
                <w:rStyle w:val="Hyperlink"/>
                <w:rFonts w:asciiTheme="minorHAnsi" w:hAnsiTheme="minorHAnsi"/>
              </w:rPr>
              <w:t>3.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ions of needing help with daily tasks over the next 20 year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w:t>
            </w:r>
            <w:r w:rsidR="00415FAB" w:rsidRPr="00415FAB">
              <w:rPr>
                <w:rFonts w:asciiTheme="minorHAnsi" w:hAnsiTheme="minorHAnsi"/>
                <w:webHidden/>
              </w:rPr>
              <w:fldChar w:fldCharType="end"/>
            </w:r>
          </w:hyperlink>
        </w:p>
        <w:p w14:paraId="60F535BA" w14:textId="77777777" w:rsidR="00415FAB" w:rsidRPr="00415FAB" w:rsidRDefault="00852BD0">
          <w:pPr>
            <w:pStyle w:val="TOC2"/>
            <w:rPr>
              <w:rFonts w:asciiTheme="minorHAnsi" w:eastAsiaTheme="minorEastAsia" w:hAnsiTheme="minorHAnsi" w:cstheme="minorBidi"/>
              <w:bCs w:val="0"/>
              <w:sz w:val="22"/>
              <w:lang w:val="en-AU"/>
            </w:rPr>
          </w:pPr>
          <w:hyperlink w:anchor="_Toc452370966" w:history="1">
            <w:r w:rsidR="00415FAB" w:rsidRPr="00415FAB">
              <w:rPr>
                <w:rStyle w:val="Hyperlink"/>
                <w:rFonts w:asciiTheme="minorHAnsi" w:hAnsiTheme="minorHAnsi"/>
              </w:rPr>
              <w:t>3.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Impact of needing help with daily tasks on healthcare expenditur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0</w:t>
            </w:r>
            <w:r w:rsidR="00415FAB" w:rsidRPr="00415FAB">
              <w:rPr>
                <w:rFonts w:asciiTheme="minorHAnsi" w:hAnsiTheme="minorHAnsi"/>
                <w:webHidden/>
              </w:rPr>
              <w:fldChar w:fldCharType="end"/>
            </w:r>
          </w:hyperlink>
        </w:p>
        <w:p w14:paraId="3A1B16BC" w14:textId="77777777" w:rsidR="00415FAB" w:rsidRPr="00415FAB" w:rsidRDefault="00852BD0">
          <w:pPr>
            <w:pStyle w:val="TOC3"/>
            <w:rPr>
              <w:rFonts w:asciiTheme="minorHAnsi" w:eastAsiaTheme="minorEastAsia" w:hAnsiTheme="minorHAnsi" w:cstheme="minorBidi"/>
              <w:sz w:val="22"/>
            </w:rPr>
          </w:pPr>
          <w:hyperlink w:anchor="_Toc452370967" w:history="1">
            <w:r w:rsidR="00415FAB" w:rsidRPr="00415FAB">
              <w:rPr>
                <w:rStyle w:val="Hyperlink"/>
                <w:rFonts w:asciiTheme="minorHAnsi" w:hAnsiTheme="minorHAnsi"/>
              </w:rPr>
              <w:t>3.5.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0</w:t>
            </w:r>
            <w:r w:rsidR="00415FAB" w:rsidRPr="00415FAB">
              <w:rPr>
                <w:rFonts w:asciiTheme="minorHAnsi" w:hAnsiTheme="minorHAnsi"/>
                <w:webHidden/>
              </w:rPr>
              <w:fldChar w:fldCharType="end"/>
            </w:r>
          </w:hyperlink>
        </w:p>
        <w:p w14:paraId="3C43EEEF" w14:textId="77777777" w:rsidR="00415FAB" w:rsidRPr="00415FAB" w:rsidRDefault="00852BD0">
          <w:pPr>
            <w:pStyle w:val="TOC3"/>
            <w:rPr>
              <w:rFonts w:asciiTheme="minorHAnsi" w:eastAsiaTheme="minorEastAsia" w:hAnsiTheme="minorHAnsi" w:cstheme="minorBidi"/>
              <w:sz w:val="22"/>
            </w:rPr>
          </w:pPr>
          <w:hyperlink w:anchor="_Toc452370968" w:history="1">
            <w:r w:rsidR="00415FAB" w:rsidRPr="00415FAB">
              <w:rPr>
                <w:rStyle w:val="Hyperlink"/>
                <w:rFonts w:asciiTheme="minorHAnsi" w:hAnsiTheme="minorHAnsi"/>
              </w:rPr>
              <w:t>3.5.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2</w:t>
            </w:r>
            <w:r w:rsidR="00415FAB" w:rsidRPr="00415FAB">
              <w:rPr>
                <w:rFonts w:asciiTheme="minorHAnsi" w:hAnsiTheme="minorHAnsi"/>
                <w:webHidden/>
              </w:rPr>
              <w:fldChar w:fldCharType="end"/>
            </w:r>
          </w:hyperlink>
        </w:p>
        <w:p w14:paraId="153208FD" w14:textId="77777777" w:rsidR="00415FAB" w:rsidRPr="00415FAB" w:rsidRDefault="00852BD0">
          <w:pPr>
            <w:pStyle w:val="TOC3"/>
            <w:rPr>
              <w:rFonts w:asciiTheme="minorHAnsi" w:eastAsiaTheme="minorEastAsia" w:hAnsiTheme="minorHAnsi" w:cstheme="minorBidi"/>
              <w:sz w:val="22"/>
            </w:rPr>
          </w:pPr>
          <w:hyperlink w:anchor="_Toc452370969" w:history="1">
            <w:r w:rsidR="00415FAB" w:rsidRPr="00415FAB">
              <w:rPr>
                <w:rStyle w:val="Hyperlink"/>
                <w:rFonts w:asciiTheme="minorHAnsi" w:hAnsiTheme="minorHAnsi"/>
              </w:rPr>
              <w:t>3.5.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6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3</w:t>
            </w:r>
            <w:r w:rsidR="00415FAB" w:rsidRPr="00415FAB">
              <w:rPr>
                <w:rFonts w:asciiTheme="minorHAnsi" w:hAnsiTheme="minorHAnsi"/>
                <w:webHidden/>
              </w:rPr>
              <w:fldChar w:fldCharType="end"/>
            </w:r>
          </w:hyperlink>
        </w:p>
        <w:p w14:paraId="3B8F944C" w14:textId="77777777" w:rsidR="00415FAB" w:rsidRPr="00415FAB" w:rsidRDefault="00852BD0">
          <w:pPr>
            <w:pStyle w:val="TOC2"/>
            <w:rPr>
              <w:rFonts w:asciiTheme="minorHAnsi" w:eastAsiaTheme="minorEastAsia" w:hAnsiTheme="minorHAnsi" w:cstheme="minorBidi"/>
              <w:bCs w:val="0"/>
              <w:sz w:val="22"/>
              <w:lang w:val="en-AU"/>
            </w:rPr>
          </w:pPr>
          <w:hyperlink w:anchor="_Toc452370970" w:history="1">
            <w:r w:rsidR="00415FAB" w:rsidRPr="00415FAB">
              <w:rPr>
                <w:rStyle w:val="Hyperlink"/>
                <w:rFonts w:asciiTheme="minorHAnsi" w:hAnsiTheme="minorHAnsi"/>
              </w:rPr>
              <w:t>3.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impact of needing help on healthcare utilisatio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7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4</w:t>
            </w:r>
            <w:r w:rsidR="00415FAB" w:rsidRPr="00415FAB">
              <w:rPr>
                <w:rFonts w:asciiTheme="minorHAnsi" w:hAnsiTheme="minorHAnsi"/>
                <w:webHidden/>
              </w:rPr>
              <w:fldChar w:fldCharType="end"/>
            </w:r>
          </w:hyperlink>
        </w:p>
        <w:p w14:paraId="0E38FEE7" w14:textId="77777777" w:rsidR="00415FAB" w:rsidRPr="00415FAB" w:rsidRDefault="00852BD0">
          <w:pPr>
            <w:pStyle w:val="TOC3"/>
            <w:rPr>
              <w:rFonts w:asciiTheme="minorHAnsi" w:eastAsiaTheme="minorEastAsia" w:hAnsiTheme="minorHAnsi" w:cstheme="minorBidi"/>
              <w:sz w:val="22"/>
            </w:rPr>
          </w:pPr>
          <w:hyperlink w:anchor="_Toc452370971" w:history="1">
            <w:r w:rsidR="00415FAB" w:rsidRPr="00415FAB">
              <w:rPr>
                <w:rStyle w:val="Hyperlink"/>
                <w:rFonts w:asciiTheme="minorHAnsi" w:hAnsiTheme="minorHAnsi"/>
              </w:rPr>
              <w:t>3.6.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7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5</w:t>
            </w:r>
            <w:r w:rsidR="00415FAB" w:rsidRPr="00415FAB">
              <w:rPr>
                <w:rFonts w:asciiTheme="minorHAnsi" w:hAnsiTheme="minorHAnsi"/>
                <w:webHidden/>
              </w:rPr>
              <w:fldChar w:fldCharType="end"/>
            </w:r>
          </w:hyperlink>
        </w:p>
        <w:p w14:paraId="3B97AED9" w14:textId="77777777" w:rsidR="00415FAB" w:rsidRPr="00415FAB" w:rsidRDefault="00852BD0">
          <w:pPr>
            <w:pStyle w:val="TOC3"/>
            <w:rPr>
              <w:rFonts w:asciiTheme="minorHAnsi" w:eastAsiaTheme="minorEastAsia" w:hAnsiTheme="minorHAnsi" w:cstheme="minorBidi"/>
              <w:sz w:val="22"/>
            </w:rPr>
          </w:pPr>
          <w:hyperlink w:anchor="_Toc452370972" w:history="1">
            <w:r w:rsidR="00415FAB" w:rsidRPr="00415FAB">
              <w:rPr>
                <w:rStyle w:val="Hyperlink"/>
                <w:rFonts w:asciiTheme="minorHAnsi" w:hAnsiTheme="minorHAnsi"/>
              </w:rPr>
              <w:t>3.6.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7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6</w:t>
            </w:r>
            <w:r w:rsidR="00415FAB" w:rsidRPr="00415FAB">
              <w:rPr>
                <w:rFonts w:asciiTheme="minorHAnsi" w:hAnsiTheme="minorHAnsi"/>
                <w:webHidden/>
              </w:rPr>
              <w:fldChar w:fldCharType="end"/>
            </w:r>
          </w:hyperlink>
        </w:p>
        <w:p w14:paraId="451B86E2" w14:textId="77777777" w:rsidR="00415FAB" w:rsidRPr="00415FAB" w:rsidRDefault="00852BD0">
          <w:pPr>
            <w:pStyle w:val="TOC3"/>
            <w:rPr>
              <w:rFonts w:asciiTheme="minorHAnsi" w:eastAsiaTheme="minorEastAsia" w:hAnsiTheme="minorHAnsi" w:cstheme="minorBidi"/>
              <w:sz w:val="22"/>
            </w:rPr>
          </w:pPr>
          <w:hyperlink w:anchor="_Toc452370973" w:history="1">
            <w:r w:rsidR="00415FAB" w:rsidRPr="00415FAB">
              <w:rPr>
                <w:rStyle w:val="Hyperlink"/>
                <w:rFonts w:asciiTheme="minorHAnsi" w:hAnsiTheme="minorHAnsi"/>
              </w:rPr>
              <w:t>3.6.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7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8</w:t>
            </w:r>
            <w:r w:rsidR="00415FAB" w:rsidRPr="00415FAB">
              <w:rPr>
                <w:rFonts w:asciiTheme="minorHAnsi" w:hAnsiTheme="minorHAnsi"/>
                <w:webHidden/>
              </w:rPr>
              <w:fldChar w:fldCharType="end"/>
            </w:r>
          </w:hyperlink>
        </w:p>
        <w:p w14:paraId="4C1273F4" w14:textId="77777777" w:rsidR="00415FAB" w:rsidRPr="00415FAB" w:rsidRDefault="00852BD0">
          <w:pPr>
            <w:pStyle w:val="TOC2"/>
            <w:rPr>
              <w:rFonts w:asciiTheme="minorHAnsi" w:eastAsiaTheme="minorEastAsia" w:hAnsiTheme="minorHAnsi" w:cstheme="minorBidi"/>
              <w:bCs w:val="0"/>
              <w:sz w:val="22"/>
              <w:lang w:val="en-AU"/>
            </w:rPr>
          </w:pPr>
          <w:hyperlink w:anchor="_Toc452370974" w:history="1">
            <w:r w:rsidR="00415FAB" w:rsidRPr="00415FAB">
              <w:rPr>
                <w:rStyle w:val="Hyperlink"/>
                <w:rFonts w:asciiTheme="minorHAnsi" w:hAnsiTheme="minorHAnsi"/>
              </w:rPr>
              <w:t>3.7.</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Summary poin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7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8</w:t>
            </w:r>
            <w:r w:rsidR="00415FAB" w:rsidRPr="00415FAB">
              <w:rPr>
                <w:rFonts w:asciiTheme="minorHAnsi" w:hAnsiTheme="minorHAnsi"/>
                <w:webHidden/>
              </w:rPr>
              <w:fldChar w:fldCharType="end"/>
            </w:r>
          </w:hyperlink>
        </w:p>
        <w:p w14:paraId="7AF72809" w14:textId="77777777" w:rsidR="00415FAB" w:rsidRPr="00415FAB" w:rsidRDefault="00852BD0" w:rsidP="00415FAB">
          <w:pPr>
            <w:pStyle w:val="TOC1"/>
            <w:rPr>
              <w:rFonts w:cstheme="minorBidi"/>
              <w:sz w:val="22"/>
              <w:szCs w:val="22"/>
            </w:rPr>
          </w:pPr>
          <w:hyperlink w:anchor="_Toc452370975" w:history="1">
            <w:r w:rsidR="00415FAB" w:rsidRPr="00415FAB">
              <w:rPr>
                <w:rStyle w:val="Hyperlink"/>
                <w:rFonts w:asciiTheme="minorHAnsi" w:hAnsiTheme="minorHAnsi"/>
              </w:rPr>
              <w:t>4.</w:t>
            </w:r>
            <w:r w:rsidR="00415FAB" w:rsidRPr="00415FAB">
              <w:rPr>
                <w:rFonts w:cstheme="minorBidi"/>
                <w:sz w:val="22"/>
                <w:szCs w:val="22"/>
              </w:rPr>
              <w:tab/>
            </w:r>
            <w:r w:rsidR="00415FAB" w:rsidRPr="00415FAB">
              <w:rPr>
                <w:rStyle w:val="Hyperlink"/>
                <w:rFonts w:asciiTheme="minorHAnsi" w:hAnsiTheme="minorHAnsi"/>
              </w:rPr>
              <w:t>Obesity</w:t>
            </w:r>
            <w:r w:rsidR="00415FAB" w:rsidRPr="00415FAB">
              <w:rPr>
                <w:webHidden/>
              </w:rPr>
              <w:tab/>
            </w:r>
            <w:r w:rsidR="00415FAB" w:rsidRPr="00415FAB">
              <w:rPr>
                <w:webHidden/>
              </w:rPr>
              <w:fldChar w:fldCharType="begin"/>
            </w:r>
            <w:r w:rsidR="00415FAB" w:rsidRPr="00415FAB">
              <w:rPr>
                <w:webHidden/>
              </w:rPr>
              <w:instrText xml:space="preserve"> PAGEREF _Toc452370975 \h </w:instrText>
            </w:r>
            <w:r w:rsidR="00415FAB" w:rsidRPr="00415FAB">
              <w:rPr>
                <w:webHidden/>
              </w:rPr>
            </w:r>
            <w:r w:rsidR="00415FAB" w:rsidRPr="00415FAB">
              <w:rPr>
                <w:webHidden/>
              </w:rPr>
              <w:fldChar w:fldCharType="separate"/>
            </w:r>
            <w:r w:rsidR="004675BB">
              <w:rPr>
                <w:webHidden/>
              </w:rPr>
              <w:t>29</w:t>
            </w:r>
            <w:r w:rsidR="00415FAB" w:rsidRPr="00415FAB">
              <w:rPr>
                <w:webHidden/>
              </w:rPr>
              <w:fldChar w:fldCharType="end"/>
            </w:r>
          </w:hyperlink>
        </w:p>
        <w:p w14:paraId="76C7DDA6" w14:textId="77777777" w:rsidR="00415FAB" w:rsidRPr="00415FAB" w:rsidRDefault="00852BD0">
          <w:pPr>
            <w:pStyle w:val="TOC2"/>
            <w:rPr>
              <w:rFonts w:asciiTheme="minorHAnsi" w:eastAsiaTheme="minorEastAsia" w:hAnsiTheme="minorHAnsi" w:cstheme="minorBidi"/>
              <w:bCs w:val="0"/>
              <w:sz w:val="22"/>
              <w:lang w:val="en-AU"/>
            </w:rPr>
          </w:pPr>
          <w:hyperlink w:anchor="_Toc452370976" w:history="1">
            <w:r w:rsidR="00415FAB" w:rsidRPr="00415FAB">
              <w:rPr>
                <w:rStyle w:val="Hyperlink"/>
                <w:rFonts w:asciiTheme="minorHAnsi" w:hAnsiTheme="minorHAnsi"/>
              </w:rPr>
              <w:t>4.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ackground</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7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29</w:t>
            </w:r>
            <w:r w:rsidR="00415FAB" w:rsidRPr="00415FAB">
              <w:rPr>
                <w:rFonts w:asciiTheme="minorHAnsi" w:hAnsiTheme="minorHAnsi"/>
                <w:webHidden/>
              </w:rPr>
              <w:fldChar w:fldCharType="end"/>
            </w:r>
          </w:hyperlink>
        </w:p>
        <w:p w14:paraId="6C8F1739" w14:textId="77777777" w:rsidR="00415FAB" w:rsidRPr="00415FAB" w:rsidRDefault="00852BD0">
          <w:pPr>
            <w:pStyle w:val="TOC2"/>
            <w:rPr>
              <w:rFonts w:asciiTheme="minorHAnsi" w:eastAsiaTheme="minorEastAsia" w:hAnsiTheme="minorHAnsi" w:cstheme="minorBidi"/>
              <w:bCs w:val="0"/>
              <w:sz w:val="22"/>
              <w:lang w:val="en-AU"/>
            </w:rPr>
          </w:pPr>
          <w:hyperlink w:anchor="_Toc452370977" w:history="1">
            <w:r w:rsidR="00415FAB" w:rsidRPr="00415FAB">
              <w:rPr>
                <w:rStyle w:val="Hyperlink"/>
                <w:rFonts w:asciiTheme="minorHAnsi" w:hAnsiTheme="minorHAnsi"/>
              </w:rPr>
              <w:t>4.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Changes in BMI across the adult lifespa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7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30</w:t>
            </w:r>
            <w:r w:rsidR="00415FAB" w:rsidRPr="00415FAB">
              <w:rPr>
                <w:rFonts w:asciiTheme="minorHAnsi" w:hAnsiTheme="minorHAnsi"/>
                <w:webHidden/>
              </w:rPr>
              <w:fldChar w:fldCharType="end"/>
            </w:r>
          </w:hyperlink>
        </w:p>
        <w:p w14:paraId="487AD187" w14:textId="77777777" w:rsidR="00415FAB" w:rsidRPr="00415FAB" w:rsidRDefault="00852BD0">
          <w:pPr>
            <w:pStyle w:val="TOC2"/>
            <w:rPr>
              <w:rFonts w:asciiTheme="minorHAnsi" w:eastAsiaTheme="minorEastAsia" w:hAnsiTheme="minorHAnsi" w:cstheme="minorBidi"/>
              <w:bCs w:val="0"/>
              <w:sz w:val="22"/>
              <w:lang w:val="en-AU"/>
            </w:rPr>
          </w:pPr>
          <w:hyperlink w:anchor="_Toc452370978" w:history="1">
            <w:r w:rsidR="00415FAB" w:rsidRPr="00415FAB">
              <w:rPr>
                <w:rStyle w:val="Hyperlink"/>
                <w:rFonts w:asciiTheme="minorHAnsi" w:hAnsiTheme="minorHAnsi"/>
              </w:rPr>
              <w:t>4.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BMI changes for the next 20 year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7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32</w:t>
            </w:r>
            <w:r w:rsidR="00415FAB" w:rsidRPr="00415FAB">
              <w:rPr>
                <w:rFonts w:asciiTheme="minorHAnsi" w:hAnsiTheme="minorHAnsi"/>
                <w:webHidden/>
              </w:rPr>
              <w:fldChar w:fldCharType="end"/>
            </w:r>
          </w:hyperlink>
        </w:p>
        <w:p w14:paraId="2AC51092" w14:textId="77777777" w:rsidR="00415FAB" w:rsidRPr="00415FAB" w:rsidRDefault="00852BD0">
          <w:pPr>
            <w:pStyle w:val="TOC2"/>
            <w:rPr>
              <w:rFonts w:asciiTheme="minorHAnsi" w:eastAsiaTheme="minorEastAsia" w:hAnsiTheme="minorHAnsi" w:cstheme="minorBidi"/>
              <w:bCs w:val="0"/>
              <w:sz w:val="22"/>
              <w:lang w:val="en-AU"/>
            </w:rPr>
          </w:pPr>
          <w:hyperlink w:anchor="_Toc452370979" w:history="1">
            <w:r w:rsidR="00415FAB" w:rsidRPr="00415FAB">
              <w:rPr>
                <w:rStyle w:val="Hyperlink"/>
                <w:rFonts w:asciiTheme="minorHAnsi" w:hAnsiTheme="minorHAnsi"/>
              </w:rPr>
              <w:t>4.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obesity prevalence over the next 20 year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7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33</w:t>
            </w:r>
            <w:r w:rsidR="00415FAB" w:rsidRPr="00415FAB">
              <w:rPr>
                <w:rFonts w:asciiTheme="minorHAnsi" w:hAnsiTheme="minorHAnsi"/>
                <w:webHidden/>
              </w:rPr>
              <w:fldChar w:fldCharType="end"/>
            </w:r>
          </w:hyperlink>
        </w:p>
        <w:p w14:paraId="6519736C" w14:textId="77777777" w:rsidR="00415FAB" w:rsidRPr="00415FAB" w:rsidRDefault="00852BD0">
          <w:pPr>
            <w:pStyle w:val="TOC2"/>
            <w:rPr>
              <w:rFonts w:asciiTheme="minorHAnsi" w:eastAsiaTheme="minorEastAsia" w:hAnsiTheme="minorHAnsi" w:cstheme="minorBidi"/>
              <w:bCs w:val="0"/>
              <w:sz w:val="22"/>
              <w:lang w:val="en-AU"/>
            </w:rPr>
          </w:pPr>
          <w:hyperlink w:anchor="_Toc452370980" w:history="1">
            <w:r w:rsidR="00415FAB" w:rsidRPr="00415FAB">
              <w:rPr>
                <w:rStyle w:val="Hyperlink"/>
                <w:rFonts w:asciiTheme="minorHAnsi" w:hAnsiTheme="minorHAnsi"/>
              </w:rPr>
              <w:t>4.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Impact of obesity on healthcare expenditur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8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39</w:t>
            </w:r>
            <w:r w:rsidR="00415FAB" w:rsidRPr="00415FAB">
              <w:rPr>
                <w:rFonts w:asciiTheme="minorHAnsi" w:hAnsiTheme="minorHAnsi"/>
                <w:webHidden/>
              </w:rPr>
              <w:fldChar w:fldCharType="end"/>
            </w:r>
          </w:hyperlink>
        </w:p>
        <w:p w14:paraId="1C6DF3E4" w14:textId="77777777" w:rsidR="00415FAB" w:rsidRPr="00415FAB" w:rsidRDefault="00852BD0">
          <w:pPr>
            <w:pStyle w:val="TOC3"/>
            <w:rPr>
              <w:rFonts w:asciiTheme="minorHAnsi" w:eastAsiaTheme="minorEastAsia" w:hAnsiTheme="minorHAnsi" w:cstheme="minorBidi"/>
              <w:sz w:val="22"/>
            </w:rPr>
          </w:pPr>
          <w:hyperlink w:anchor="_Toc452370981" w:history="1">
            <w:r w:rsidR="00415FAB" w:rsidRPr="00415FAB">
              <w:rPr>
                <w:rStyle w:val="Hyperlink"/>
                <w:rFonts w:asciiTheme="minorHAnsi" w:hAnsiTheme="minorHAnsi"/>
              </w:rPr>
              <w:t>4.5.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8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39</w:t>
            </w:r>
            <w:r w:rsidR="00415FAB" w:rsidRPr="00415FAB">
              <w:rPr>
                <w:rFonts w:asciiTheme="minorHAnsi" w:hAnsiTheme="minorHAnsi"/>
                <w:webHidden/>
              </w:rPr>
              <w:fldChar w:fldCharType="end"/>
            </w:r>
          </w:hyperlink>
        </w:p>
        <w:p w14:paraId="41323CC2" w14:textId="77777777" w:rsidR="00415FAB" w:rsidRPr="00415FAB" w:rsidRDefault="00852BD0">
          <w:pPr>
            <w:pStyle w:val="TOC3"/>
            <w:rPr>
              <w:rFonts w:asciiTheme="minorHAnsi" w:eastAsiaTheme="minorEastAsia" w:hAnsiTheme="minorHAnsi" w:cstheme="minorBidi"/>
              <w:sz w:val="22"/>
            </w:rPr>
          </w:pPr>
          <w:hyperlink w:anchor="_Toc452370982" w:history="1">
            <w:r w:rsidR="00415FAB" w:rsidRPr="00415FAB">
              <w:rPr>
                <w:rStyle w:val="Hyperlink"/>
                <w:rFonts w:asciiTheme="minorHAnsi" w:hAnsiTheme="minorHAnsi"/>
              </w:rPr>
              <w:t>4.5.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8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41</w:t>
            </w:r>
            <w:r w:rsidR="00415FAB" w:rsidRPr="00415FAB">
              <w:rPr>
                <w:rFonts w:asciiTheme="minorHAnsi" w:hAnsiTheme="minorHAnsi"/>
                <w:webHidden/>
              </w:rPr>
              <w:fldChar w:fldCharType="end"/>
            </w:r>
          </w:hyperlink>
        </w:p>
        <w:p w14:paraId="3F51AA87" w14:textId="77777777" w:rsidR="00415FAB" w:rsidRPr="00415FAB" w:rsidRDefault="00852BD0">
          <w:pPr>
            <w:pStyle w:val="TOC3"/>
            <w:rPr>
              <w:rFonts w:asciiTheme="minorHAnsi" w:eastAsiaTheme="minorEastAsia" w:hAnsiTheme="minorHAnsi" w:cstheme="minorBidi"/>
              <w:sz w:val="22"/>
            </w:rPr>
          </w:pPr>
          <w:hyperlink w:anchor="_Toc452370983" w:history="1">
            <w:r w:rsidR="00415FAB" w:rsidRPr="00415FAB">
              <w:rPr>
                <w:rStyle w:val="Hyperlink"/>
                <w:rFonts w:asciiTheme="minorHAnsi" w:hAnsiTheme="minorHAnsi"/>
              </w:rPr>
              <w:t>4.5.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8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42</w:t>
            </w:r>
            <w:r w:rsidR="00415FAB" w:rsidRPr="00415FAB">
              <w:rPr>
                <w:rFonts w:asciiTheme="minorHAnsi" w:hAnsiTheme="minorHAnsi"/>
                <w:webHidden/>
              </w:rPr>
              <w:fldChar w:fldCharType="end"/>
            </w:r>
          </w:hyperlink>
        </w:p>
        <w:p w14:paraId="3B07E4E5" w14:textId="77777777" w:rsidR="00415FAB" w:rsidRPr="00415FAB" w:rsidRDefault="00852BD0">
          <w:pPr>
            <w:pStyle w:val="TOC2"/>
            <w:rPr>
              <w:rFonts w:asciiTheme="minorHAnsi" w:eastAsiaTheme="minorEastAsia" w:hAnsiTheme="minorHAnsi" w:cstheme="minorBidi"/>
              <w:bCs w:val="0"/>
              <w:sz w:val="22"/>
              <w:lang w:val="en-AU"/>
            </w:rPr>
          </w:pPr>
          <w:hyperlink w:anchor="_Toc452370984" w:history="1">
            <w:r w:rsidR="00415FAB" w:rsidRPr="00415FAB">
              <w:rPr>
                <w:rStyle w:val="Hyperlink"/>
                <w:rFonts w:asciiTheme="minorHAnsi" w:hAnsiTheme="minorHAnsi"/>
              </w:rPr>
              <w:t>4.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impact of obesity on healthcare utilisatio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8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43</w:t>
            </w:r>
            <w:r w:rsidR="00415FAB" w:rsidRPr="00415FAB">
              <w:rPr>
                <w:rFonts w:asciiTheme="minorHAnsi" w:hAnsiTheme="minorHAnsi"/>
                <w:webHidden/>
              </w:rPr>
              <w:fldChar w:fldCharType="end"/>
            </w:r>
          </w:hyperlink>
        </w:p>
        <w:p w14:paraId="38E4F597" w14:textId="77777777" w:rsidR="00415FAB" w:rsidRPr="00415FAB" w:rsidRDefault="00852BD0">
          <w:pPr>
            <w:pStyle w:val="TOC3"/>
            <w:rPr>
              <w:rFonts w:asciiTheme="minorHAnsi" w:eastAsiaTheme="minorEastAsia" w:hAnsiTheme="minorHAnsi" w:cstheme="minorBidi"/>
              <w:sz w:val="22"/>
            </w:rPr>
          </w:pPr>
          <w:hyperlink w:anchor="_Toc452370985" w:history="1">
            <w:r w:rsidR="00415FAB" w:rsidRPr="00415FAB">
              <w:rPr>
                <w:rStyle w:val="Hyperlink"/>
                <w:rFonts w:asciiTheme="minorHAnsi" w:hAnsiTheme="minorHAnsi"/>
              </w:rPr>
              <w:t>4.6.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8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43</w:t>
            </w:r>
            <w:r w:rsidR="00415FAB" w:rsidRPr="00415FAB">
              <w:rPr>
                <w:rFonts w:asciiTheme="minorHAnsi" w:hAnsiTheme="minorHAnsi"/>
                <w:webHidden/>
              </w:rPr>
              <w:fldChar w:fldCharType="end"/>
            </w:r>
          </w:hyperlink>
        </w:p>
        <w:p w14:paraId="42AE77E0" w14:textId="77777777" w:rsidR="00415FAB" w:rsidRPr="00415FAB" w:rsidRDefault="00852BD0">
          <w:pPr>
            <w:pStyle w:val="TOC3"/>
            <w:rPr>
              <w:rFonts w:asciiTheme="minorHAnsi" w:eastAsiaTheme="minorEastAsia" w:hAnsiTheme="minorHAnsi" w:cstheme="minorBidi"/>
              <w:sz w:val="22"/>
            </w:rPr>
          </w:pPr>
          <w:hyperlink w:anchor="_Toc452370986" w:history="1">
            <w:r w:rsidR="00415FAB" w:rsidRPr="00415FAB">
              <w:rPr>
                <w:rStyle w:val="Hyperlink"/>
                <w:rFonts w:asciiTheme="minorHAnsi" w:hAnsiTheme="minorHAnsi"/>
              </w:rPr>
              <w:t>4.6.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8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45</w:t>
            </w:r>
            <w:r w:rsidR="00415FAB" w:rsidRPr="00415FAB">
              <w:rPr>
                <w:rFonts w:asciiTheme="minorHAnsi" w:hAnsiTheme="minorHAnsi"/>
                <w:webHidden/>
              </w:rPr>
              <w:fldChar w:fldCharType="end"/>
            </w:r>
          </w:hyperlink>
        </w:p>
        <w:p w14:paraId="3A3993EF" w14:textId="77777777" w:rsidR="00415FAB" w:rsidRPr="00415FAB" w:rsidRDefault="00852BD0">
          <w:pPr>
            <w:pStyle w:val="TOC3"/>
            <w:rPr>
              <w:rFonts w:asciiTheme="minorHAnsi" w:eastAsiaTheme="minorEastAsia" w:hAnsiTheme="minorHAnsi" w:cstheme="minorBidi"/>
              <w:sz w:val="22"/>
            </w:rPr>
          </w:pPr>
          <w:hyperlink w:anchor="_Toc452370987" w:history="1">
            <w:r w:rsidR="00415FAB" w:rsidRPr="00415FAB">
              <w:rPr>
                <w:rStyle w:val="Hyperlink"/>
                <w:rFonts w:asciiTheme="minorHAnsi" w:hAnsiTheme="minorHAnsi"/>
              </w:rPr>
              <w:t>4.6.3. Hospital service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8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47</w:t>
            </w:r>
            <w:r w:rsidR="00415FAB" w:rsidRPr="00415FAB">
              <w:rPr>
                <w:rFonts w:asciiTheme="minorHAnsi" w:hAnsiTheme="minorHAnsi"/>
                <w:webHidden/>
              </w:rPr>
              <w:fldChar w:fldCharType="end"/>
            </w:r>
          </w:hyperlink>
        </w:p>
        <w:p w14:paraId="4DECFD35" w14:textId="77777777" w:rsidR="00415FAB" w:rsidRPr="00415FAB" w:rsidRDefault="00852BD0">
          <w:pPr>
            <w:pStyle w:val="TOC3"/>
            <w:rPr>
              <w:rFonts w:asciiTheme="minorHAnsi" w:eastAsiaTheme="minorEastAsia" w:hAnsiTheme="minorHAnsi" w:cstheme="minorBidi"/>
              <w:sz w:val="22"/>
            </w:rPr>
          </w:pPr>
          <w:hyperlink w:anchor="_Toc452370988" w:history="1">
            <w:r w:rsidR="00415FAB" w:rsidRPr="00415FAB">
              <w:rPr>
                <w:rStyle w:val="Hyperlink"/>
                <w:rFonts w:asciiTheme="minorHAnsi" w:hAnsiTheme="minorHAnsi"/>
              </w:rPr>
              <w:t>4.6.4. Summary poin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8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48</w:t>
            </w:r>
            <w:r w:rsidR="00415FAB" w:rsidRPr="00415FAB">
              <w:rPr>
                <w:rFonts w:asciiTheme="minorHAnsi" w:hAnsiTheme="minorHAnsi"/>
                <w:webHidden/>
              </w:rPr>
              <w:fldChar w:fldCharType="end"/>
            </w:r>
          </w:hyperlink>
        </w:p>
        <w:p w14:paraId="17BABBBD" w14:textId="77777777" w:rsidR="00415FAB" w:rsidRPr="00415FAB" w:rsidRDefault="00852BD0" w:rsidP="00415FAB">
          <w:pPr>
            <w:pStyle w:val="TOC1"/>
            <w:rPr>
              <w:rFonts w:cstheme="minorBidi"/>
              <w:sz w:val="22"/>
              <w:szCs w:val="22"/>
            </w:rPr>
          </w:pPr>
          <w:hyperlink w:anchor="_Toc452370989" w:history="1">
            <w:r w:rsidR="00415FAB" w:rsidRPr="00415FAB">
              <w:rPr>
                <w:rStyle w:val="Hyperlink"/>
                <w:rFonts w:asciiTheme="minorHAnsi" w:hAnsiTheme="minorHAnsi"/>
              </w:rPr>
              <w:t>5.</w:t>
            </w:r>
            <w:r w:rsidR="00415FAB" w:rsidRPr="00415FAB">
              <w:rPr>
                <w:rFonts w:cstheme="minorBidi"/>
                <w:sz w:val="22"/>
                <w:szCs w:val="22"/>
              </w:rPr>
              <w:tab/>
            </w:r>
            <w:r w:rsidR="00415FAB" w:rsidRPr="00415FAB">
              <w:rPr>
                <w:rStyle w:val="Hyperlink"/>
                <w:rFonts w:asciiTheme="minorHAnsi" w:hAnsiTheme="minorHAnsi"/>
              </w:rPr>
              <w:t>Tobacco use</w:t>
            </w:r>
            <w:r w:rsidR="00415FAB" w:rsidRPr="00415FAB">
              <w:rPr>
                <w:webHidden/>
              </w:rPr>
              <w:tab/>
            </w:r>
            <w:r w:rsidR="00415FAB" w:rsidRPr="00415FAB">
              <w:rPr>
                <w:webHidden/>
              </w:rPr>
              <w:fldChar w:fldCharType="begin"/>
            </w:r>
            <w:r w:rsidR="00415FAB" w:rsidRPr="00415FAB">
              <w:rPr>
                <w:webHidden/>
              </w:rPr>
              <w:instrText xml:space="preserve"> PAGEREF _Toc452370989 \h </w:instrText>
            </w:r>
            <w:r w:rsidR="00415FAB" w:rsidRPr="00415FAB">
              <w:rPr>
                <w:webHidden/>
              </w:rPr>
            </w:r>
            <w:r w:rsidR="00415FAB" w:rsidRPr="00415FAB">
              <w:rPr>
                <w:webHidden/>
              </w:rPr>
              <w:fldChar w:fldCharType="separate"/>
            </w:r>
            <w:r w:rsidR="004675BB">
              <w:rPr>
                <w:webHidden/>
              </w:rPr>
              <w:t>49</w:t>
            </w:r>
            <w:r w:rsidR="00415FAB" w:rsidRPr="00415FAB">
              <w:rPr>
                <w:webHidden/>
              </w:rPr>
              <w:fldChar w:fldCharType="end"/>
            </w:r>
          </w:hyperlink>
        </w:p>
        <w:p w14:paraId="71C10132" w14:textId="77777777" w:rsidR="00415FAB" w:rsidRPr="00415FAB" w:rsidRDefault="00852BD0">
          <w:pPr>
            <w:pStyle w:val="TOC2"/>
            <w:rPr>
              <w:rFonts w:asciiTheme="minorHAnsi" w:eastAsiaTheme="minorEastAsia" w:hAnsiTheme="minorHAnsi" w:cstheme="minorBidi"/>
              <w:bCs w:val="0"/>
              <w:sz w:val="22"/>
              <w:lang w:val="en-AU"/>
            </w:rPr>
          </w:pPr>
          <w:hyperlink w:anchor="_Toc452370990" w:history="1">
            <w:r w:rsidR="00415FAB" w:rsidRPr="00415FAB">
              <w:rPr>
                <w:rStyle w:val="Hyperlink"/>
                <w:rFonts w:asciiTheme="minorHAnsi" w:hAnsiTheme="minorHAnsi"/>
              </w:rPr>
              <w:t>5.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ackground</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49</w:t>
            </w:r>
            <w:r w:rsidR="00415FAB" w:rsidRPr="00415FAB">
              <w:rPr>
                <w:rFonts w:asciiTheme="minorHAnsi" w:hAnsiTheme="minorHAnsi"/>
                <w:webHidden/>
              </w:rPr>
              <w:fldChar w:fldCharType="end"/>
            </w:r>
          </w:hyperlink>
        </w:p>
        <w:p w14:paraId="1457DC91" w14:textId="77777777" w:rsidR="00415FAB" w:rsidRPr="00415FAB" w:rsidRDefault="00852BD0">
          <w:pPr>
            <w:pStyle w:val="TOC2"/>
            <w:rPr>
              <w:rFonts w:asciiTheme="minorHAnsi" w:eastAsiaTheme="minorEastAsia" w:hAnsiTheme="minorHAnsi" w:cstheme="minorBidi"/>
              <w:bCs w:val="0"/>
              <w:sz w:val="22"/>
              <w:lang w:val="en-AU"/>
            </w:rPr>
          </w:pPr>
          <w:hyperlink w:anchor="_Toc452370991" w:history="1">
            <w:r w:rsidR="00415FAB" w:rsidRPr="00415FAB">
              <w:rPr>
                <w:rStyle w:val="Hyperlink"/>
                <w:rFonts w:asciiTheme="minorHAnsi" w:hAnsiTheme="minorHAnsi"/>
              </w:rPr>
              <w:t>5.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scertainment of smoking status in ALSWH</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49</w:t>
            </w:r>
            <w:r w:rsidR="00415FAB" w:rsidRPr="00415FAB">
              <w:rPr>
                <w:rFonts w:asciiTheme="minorHAnsi" w:hAnsiTheme="minorHAnsi"/>
                <w:webHidden/>
              </w:rPr>
              <w:fldChar w:fldCharType="end"/>
            </w:r>
          </w:hyperlink>
        </w:p>
        <w:p w14:paraId="09B574D4" w14:textId="77777777" w:rsidR="00415FAB" w:rsidRPr="00415FAB" w:rsidRDefault="00852BD0">
          <w:pPr>
            <w:pStyle w:val="TOC2"/>
            <w:rPr>
              <w:rFonts w:asciiTheme="minorHAnsi" w:eastAsiaTheme="minorEastAsia" w:hAnsiTheme="minorHAnsi" w:cstheme="minorBidi"/>
              <w:bCs w:val="0"/>
              <w:sz w:val="22"/>
              <w:lang w:val="en-AU"/>
            </w:rPr>
          </w:pPr>
          <w:hyperlink w:anchor="_Toc452370992" w:history="1">
            <w:r w:rsidR="00415FAB" w:rsidRPr="00415FAB">
              <w:rPr>
                <w:rStyle w:val="Hyperlink"/>
                <w:rFonts w:asciiTheme="minorHAnsi" w:hAnsiTheme="minorHAnsi"/>
              </w:rPr>
              <w:t>5.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evalence of tobacco use across the adult lifespa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50</w:t>
            </w:r>
            <w:r w:rsidR="00415FAB" w:rsidRPr="00415FAB">
              <w:rPr>
                <w:rFonts w:asciiTheme="minorHAnsi" w:hAnsiTheme="minorHAnsi"/>
                <w:webHidden/>
              </w:rPr>
              <w:fldChar w:fldCharType="end"/>
            </w:r>
          </w:hyperlink>
        </w:p>
        <w:p w14:paraId="114FADCE" w14:textId="77777777" w:rsidR="00415FAB" w:rsidRPr="00415FAB" w:rsidRDefault="00852BD0">
          <w:pPr>
            <w:pStyle w:val="TOC2"/>
            <w:rPr>
              <w:rFonts w:asciiTheme="minorHAnsi" w:eastAsiaTheme="minorEastAsia" w:hAnsiTheme="minorHAnsi" w:cstheme="minorBidi"/>
              <w:bCs w:val="0"/>
              <w:sz w:val="22"/>
              <w:lang w:val="en-AU"/>
            </w:rPr>
          </w:pPr>
          <w:hyperlink w:anchor="_Toc452370993" w:history="1">
            <w:r w:rsidR="00415FAB" w:rsidRPr="00415FAB">
              <w:rPr>
                <w:rStyle w:val="Hyperlink"/>
                <w:rFonts w:asciiTheme="minorHAnsi" w:hAnsiTheme="minorHAnsi"/>
              </w:rPr>
              <w:t>5.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ions of smoking prevalence over the next 20 year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51</w:t>
            </w:r>
            <w:r w:rsidR="00415FAB" w:rsidRPr="00415FAB">
              <w:rPr>
                <w:rFonts w:asciiTheme="minorHAnsi" w:hAnsiTheme="minorHAnsi"/>
                <w:webHidden/>
              </w:rPr>
              <w:fldChar w:fldCharType="end"/>
            </w:r>
          </w:hyperlink>
        </w:p>
        <w:p w14:paraId="38CB6192" w14:textId="77777777" w:rsidR="00415FAB" w:rsidRPr="00415FAB" w:rsidRDefault="00852BD0">
          <w:pPr>
            <w:pStyle w:val="TOC2"/>
            <w:rPr>
              <w:rFonts w:asciiTheme="minorHAnsi" w:eastAsiaTheme="minorEastAsia" w:hAnsiTheme="minorHAnsi" w:cstheme="minorBidi"/>
              <w:bCs w:val="0"/>
              <w:sz w:val="22"/>
              <w:lang w:val="en-AU"/>
            </w:rPr>
          </w:pPr>
          <w:hyperlink w:anchor="_Toc452370994" w:history="1">
            <w:r w:rsidR="00415FAB" w:rsidRPr="00415FAB">
              <w:rPr>
                <w:rStyle w:val="Hyperlink"/>
                <w:rFonts w:asciiTheme="minorHAnsi" w:hAnsiTheme="minorHAnsi"/>
              </w:rPr>
              <w:t>5.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Impact of smoking on healthcare expenditur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56</w:t>
            </w:r>
            <w:r w:rsidR="00415FAB" w:rsidRPr="00415FAB">
              <w:rPr>
                <w:rFonts w:asciiTheme="minorHAnsi" w:hAnsiTheme="minorHAnsi"/>
                <w:webHidden/>
              </w:rPr>
              <w:fldChar w:fldCharType="end"/>
            </w:r>
          </w:hyperlink>
        </w:p>
        <w:p w14:paraId="6D6AFE8B" w14:textId="77777777" w:rsidR="00415FAB" w:rsidRPr="00415FAB" w:rsidRDefault="00852BD0">
          <w:pPr>
            <w:pStyle w:val="TOC3"/>
            <w:rPr>
              <w:rFonts w:asciiTheme="minorHAnsi" w:eastAsiaTheme="minorEastAsia" w:hAnsiTheme="minorHAnsi" w:cstheme="minorBidi"/>
              <w:sz w:val="22"/>
            </w:rPr>
          </w:pPr>
          <w:hyperlink w:anchor="_Toc452370995" w:history="1">
            <w:r w:rsidR="00415FAB" w:rsidRPr="00415FAB">
              <w:rPr>
                <w:rStyle w:val="Hyperlink"/>
                <w:rFonts w:asciiTheme="minorHAnsi" w:hAnsiTheme="minorHAnsi"/>
              </w:rPr>
              <w:t>5.5.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56</w:t>
            </w:r>
            <w:r w:rsidR="00415FAB" w:rsidRPr="00415FAB">
              <w:rPr>
                <w:rFonts w:asciiTheme="minorHAnsi" w:hAnsiTheme="minorHAnsi"/>
                <w:webHidden/>
              </w:rPr>
              <w:fldChar w:fldCharType="end"/>
            </w:r>
          </w:hyperlink>
        </w:p>
        <w:p w14:paraId="3CB418E7" w14:textId="77777777" w:rsidR="00415FAB" w:rsidRPr="00415FAB" w:rsidRDefault="00852BD0">
          <w:pPr>
            <w:pStyle w:val="TOC3"/>
            <w:rPr>
              <w:rFonts w:asciiTheme="minorHAnsi" w:eastAsiaTheme="minorEastAsia" w:hAnsiTheme="minorHAnsi" w:cstheme="minorBidi"/>
              <w:sz w:val="22"/>
            </w:rPr>
          </w:pPr>
          <w:hyperlink w:anchor="_Toc452370996" w:history="1">
            <w:r w:rsidR="00415FAB" w:rsidRPr="00415FAB">
              <w:rPr>
                <w:rStyle w:val="Hyperlink"/>
                <w:rFonts w:asciiTheme="minorHAnsi" w:hAnsiTheme="minorHAnsi"/>
              </w:rPr>
              <w:t>5.5.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57</w:t>
            </w:r>
            <w:r w:rsidR="00415FAB" w:rsidRPr="00415FAB">
              <w:rPr>
                <w:rFonts w:asciiTheme="minorHAnsi" w:hAnsiTheme="minorHAnsi"/>
                <w:webHidden/>
              </w:rPr>
              <w:fldChar w:fldCharType="end"/>
            </w:r>
          </w:hyperlink>
        </w:p>
        <w:p w14:paraId="642C19E0" w14:textId="77777777" w:rsidR="00415FAB" w:rsidRPr="00415FAB" w:rsidRDefault="00852BD0">
          <w:pPr>
            <w:pStyle w:val="TOC3"/>
            <w:rPr>
              <w:rFonts w:asciiTheme="minorHAnsi" w:eastAsiaTheme="minorEastAsia" w:hAnsiTheme="minorHAnsi" w:cstheme="minorBidi"/>
              <w:sz w:val="22"/>
            </w:rPr>
          </w:pPr>
          <w:hyperlink w:anchor="_Toc452370997" w:history="1">
            <w:r w:rsidR="00415FAB" w:rsidRPr="00415FAB">
              <w:rPr>
                <w:rStyle w:val="Hyperlink"/>
                <w:rFonts w:asciiTheme="minorHAnsi" w:hAnsiTheme="minorHAnsi"/>
              </w:rPr>
              <w:t>5.5.3. Hospital service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58</w:t>
            </w:r>
            <w:r w:rsidR="00415FAB" w:rsidRPr="00415FAB">
              <w:rPr>
                <w:rFonts w:asciiTheme="minorHAnsi" w:hAnsiTheme="minorHAnsi"/>
                <w:webHidden/>
              </w:rPr>
              <w:fldChar w:fldCharType="end"/>
            </w:r>
          </w:hyperlink>
        </w:p>
        <w:p w14:paraId="0AE99CEA" w14:textId="77777777" w:rsidR="00415FAB" w:rsidRPr="00415FAB" w:rsidRDefault="00852BD0">
          <w:pPr>
            <w:pStyle w:val="TOC2"/>
            <w:rPr>
              <w:rFonts w:asciiTheme="minorHAnsi" w:eastAsiaTheme="minorEastAsia" w:hAnsiTheme="minorHAnsi" w:cstheme="minorBidi"/>
              <w:bCs w:val="0"/>
              <w:sz w:val="22"/>
              <w:lang w:val="en-AU"/>
            </w:rPr>
          </w:pPr>
          <w:hyperlink w:anchor="_Toc452370998" w:history="1">
            <w:r w:rsidR="00415FAB" w:rsidRPr="00415FAB">
              <w:rPr>
                <w:rStyle w:val="Hyperlink"/>
                <w:rFonts w:asciiTheme="minorHAnsi" w:hAnsiTheme="minorHAnsi"/>
              </w:rPr>
              <w:t>5.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impact of smoking on healthcare utilisatio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0</w:t>
            </w:r>
            <w:r w:rsidR="00415FAB" w:rsidRPr="00415FAB">
              <w:rPr>
                <w:rFonts w:asciiTheme="minorHAnsi" w:hAnsiTheme="minorHAnsi"/>
                <w:webHidden/>
              </w:rPr>
              <w:fldChar w:fldCharType="end"/>
            </w:r>
          </w:hyperlink>
        </w:p>
        <w:p w14:paraId="3F357E1F" w14:textId="77777777" w:rsidR="00415FAB" w:rsidRPr="00415FAB" w:rsidRDefault="00852BD0">
          <w:pPr>
            <w:pStyle w:val="TOC3"/>
            <w:rPr>
              <w:rFonts w:asciiTheme="minorHAnsi" w:eastAsiaTheme="minorEastAsia" w:hAnsiTheme="minorHAnsi" w:cstheme="minorBidi"/>
              <w:sz w:val="22"/>
            </w:rPr>
          </w:pPr>
          <w:hyperlink w:anchor="_Toc452370999" w:history="1">
            <w:r w:rsidR="00415FAB" w:rsidRPr="00415FAB">
              <w:rPr>
                <w:rStyle w:val="Hyperlink"/>
                <w:rFonts w:asciiTheme="minorHAnsi" w:hAnsiTheme="minorHAnsi"/>
              </w:rPr>
              <w:t>5.6.1. Medicare Benefits Schedul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099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0</w:t>
            </w:r>
            <w:r w:rsidR="00415FAB" w:rsidRPr="00415FAB">
              <w:rPr>
                <w:rFonts w:asciiTheme="minorHAnsi" w:hAnsiTheme="minorHAnsi"/>
                <w:webHidden/>
              </w:rPr>
              <w:fldChar w:fldCharType="end"/>
            </w:r>
          </w:hyperlink>
        </w:p>
        <w:p w14:paraId="02343F2F" w14:textId="77777777" w:rsidR="00415FAB" w:rsidRPr="00415FAB" w:rsidRDefault="00852BD0">
          <w:pPr>
            <w:pStyle w:val="TOC3"/>
            <w:rPr>
              <w:rFonts w:asciiTheme="minorHAnsi" w:eastAsiaTheme="minorEastAsia" w:hAnsiTheme="minorHAnsi" w:cstheme="minorBidi"/>
              <w:sz w:val="22"/>
            </w:rPr>
          </w:pPr>
          <w:hyperlink w:anchor="_Toc452371000" w:history="1">
            <w:r w:rsidR="00415FAB" w:rsidRPr="00415FAB">
              <w:rPr>
                <w:rStyle w:val="Hyperlink"/>
                <w:rFonts w:asciiTheme="minorHAnsi" w:hAnsiTheme="minorHAnsi"/>
              </w:rPr>
              <w:t>5.6.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0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2</w:t>
            </w:r>
            <w:r w:rsidR="00415FAB" w:rsidRPr="00415FAB">
              <w:rPr>
                <w:rFonts w:asciiTheme="minorHAnsi" w:hAnsiTheme="minorHAnsi"/>
                <w:webHidden/>
              </w:rPr>
              <w:fldChar w:fldCharType="end"/>
            </w:r>
          </w:hyperlink>
        </w:p>
        <w:p w14:paraId="2968B256" w14:textId="77777777" w:rsidR="00415FAB" w:rsidRPr="00415FAB" w:rsidRDefault="00852BD0">
          <w:pPr>
            <w:pStyle w:val="TOC3"/>
            <w:rPr>
              <w:rFonts w:asciiTheme="minorHAnsi" w:eastAsiaTheme="minorEastAsia" w:hAnsiTheme="minorHAnsi" w:cstheme="minorBidi"/>
              <w:sz w:val="22"/>
            </w:rPr>
          </w:pPr>
          <w:hyperlink w:anchor="_Toc452371001" w:history="1">
            <w:r w:rsidR="00415FAB" w:rsidRPr="00415FAB">
              <w:rPr>
                <w:rStyle w:val="Hyperlink"/>
                <w:rFonts w:asciiTheme="minorHAnsi" w:hAnsiTheme="minorHAnsi"/>
              </w:rPr>
              <w:t>5.6.3. Hospital service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0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3</w:t>
            </w:r>
            <w:r w:rsidR="00415FAB" w:rsidRPr="00415FAB">
              <w:rPr>
                <w:rFonts w:asciiTheme="minorHAnsi" w:hAnsiTheme="minorHAnsi"/>
                <w:webHidden/>
              </w:rPr>
              <w:fldChar w:fldCharType="end"/>
            </w:r>
          </w:hyperlink>
        </w:p>
        <w:p w14:paraId="308E52EE" w14:textId="77777777" w:rsidR="00415FAB" w:rsidRPr="00415FAB" w:rsidRDefault="00852BD0">
          <w:pPr>
            <w:pStyle w:val="TOC2"/>
            <w:rPr>
              <w:rFonts w:asciiTheme="minorHAnsi" w:eastAsiaTheme="minorEastAsia" w:hAnsiTheme="minorHAnsi" w:cstheme="minorBidi"/>
              <w:bCs w:val="0"/>
              <w:sz w:val="22"/>
              <w:lang w:val="en-AU"/>
            </w:rPr>
          </w:pPr>
          <w:hyperlink w:anchor="_Toc452371002" w:history="1">
            <w:r w:rsidR="00415FAB" w:rsidRPr="00415FAB">
              <w:rPr>
                <w:rStyle w:val="Hyperlink"/>
                <w:rFonts w:asciiTheme="minorHAnsi" w:hAnsiTheme="minorHAnsi"/>
              </w:rPr>
              <w:t>5.7.</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Summary poin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0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4</w:t>
            </w:r>
            <w:r w:rsidR="00415FAB" w:rsidRPr="00415FAB">
              <w:rPr>
                <w:rFonts w:asciiTheme="minorHAnsi" w:hAnsiTheme="minorHAnsi"/>
                <w:webHidden/>
              </w:rPr>
              <w:fldChar w:fldCharType="end"/>
            </w:r>
          </w:hyperlink>
        </w:p>
        <w:p w14:paraId="5F103C17" w14:textId="77777777" w:rsidR="00415FAB" w:rsidRPr="00415FAB" w:rsidRDefault="00852BD0" w:rsidP="00415FAB">
          <w:pPr>
            <w:pStyle w:val="TOC1"/>
            <w:rPr>
              <w:rFonts w:cstheme="minorBidi"/>
              <w:sz w:val="22"/>
              <w:szCs w:val="22"/>
            </w:rPr>
          </w:pPr>
          <w:hyperlink w:anchor="_Toc452371003" w:history="1">
            <w:r w:rsidR="00415FAB" w:rsidRPr="00415FAB">
              <w:rPr>
                <w:rStyle w:val="Hyperlink"/>
                <w:rFonts w:asciiTheme="minorHAnsi" w:hAnsiTheme="minorHAnsi"/>
              </w:rPr>
              <w:t>6.</w:t>
            </w:r>
            <w:r w:rsidR="00415FAB" w:rsidRPr="00415FAB">
              <w:rPr>
                <w:rFonts w:cstheme="minorBidi"/>
                <w:sz w:val="22"/>
                <w:szCs w:val="22"/>
              </w:rPr>
              <w:tab/>
            </w:r>
            <w:r w:rsidR="00415FAB" w:rsidRPr="00415FAB">
              <w:rPr>
                <w:rStyle w:val="Hyperlink"/>
                <w:rFonts w:asciiTheme="minorHAnsi" w:hAnsiTheme="minorHAnsi"/>
              </w:rPr>
              <w:t>Mental health</w:t>
            </w:r>
            <w:r w:rsidR="00415FAB" w:rsidRPr="00415FAB">
              <w:rPr>
                <w:webHidden/>
              </w:rPr>
              <w:tab/>
            </w:r>
            <w:r w:rsidR="00415FAB" w:rsidRPr="00415FAB">
              <w:rPr>
                <w:webHidden/>
              </w:rPr>
              <w:fldChar w:fldCharType="begin"/>
            </w:r>
            <w:r w:rsidR="00415FAB" w:rsidRPr="00415FAB">
              <w:rPr>
                <w:webHidden/>
              </w:rPr>
              <w:instrText xml:space="preserve"> PAGEREF _Toc452371003 \h </w:instrText>
            </w:r>
            <w:r w:rsidR="00415FAB" w:rsidRPr="00415FAB">
              <w:rPr>
                <w:webHidden/>
              </w:rPr>
            </w:r>
            <w:r w:rsidR="00415FAB" w:rsidRPr="00415FAB">
              <w:rPr>
                <w:webHidden/>
              </w:rPr>
              <w:fldChar w:fldCharType="separate"/>
            </w:r>
            <w:r w:rsidR="004675BB">
              <w:rPr>
                <w:webHidden/>
              </w:rPr>
              <w:t>65</w:t>
            </w:r>
            <w:r w:rsidR="00415FAB" w:rsidRPr="00415FAB">
              <w:rPr>
                <w:webHidden/>
              </w:rPr>
              <w:fldChar w:fldCharType="end"/>
            </w:r>
          </w:hyperlink>
        </w:p>
        <w:p w14:paraId="0CDE3113" w14:textId="77777777" w:rsidR="00415FAB" w:rsidRPr="00415FAB" w:rsidRDefault="00852BD0">
          <w:pPr>
            <w:pStyle w:val="TOC2"/>
            <w:rPr>
              <w:rFonts w:asciiTheme="minorHAnsi" w:eastAsiaTheme="minorEastAsia" w:hAnsiTheme="minorHAnsi" w:cstheme="minorBidi"/>
              <w:bCs w:val="0"/>
              <w:sz w:val="22"/>
              <w:lang w:val="en-AU"/>
            </w:rPr>
          </w:pPr>
          <w:hyperlink w:anchor="_Toc452371004" w:history="1">
            <w:r w:rsidR="00415FAB" w:rsidRPr="00415FAB">
              <w:rPr>
                <w:rStyle w:val="Hyperlink"/>
                <w:rFonts w:asciiTheme="minorHAnsi" w:hAnsiTheme="minorHAnsi"/>
              </w:rPr>
              <w:t>6.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ackground</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0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5</w:t>
            </w:r>
            <w:r w:rsidR="00415FAB" w:rsidRPr="00415FAB">
              <w:rPr>
                <w:rFonts w:asciiTheme="minorHAnsi" w:hAnsiTheme="minorHAnsi"/>
                <w:webHidden/>
              </w:rPr>
              <w:fldChar w:fldCharType="end"/>
            </w:r>
          </w:hyperlink>
        </w:p>
        <w:p w14:paraId="430D5CE6" w14:textId="77777777" w:rsidR="00415FAB" w:rsidRPr="00415FAB" w:rsidRDefault="00852BD0">
          <w:pPr>
            <w:pStyle w:val="TOC2"/>
            <w:rPr>
              <w:rFonts w:asciiTheme="minorHAnsi" w:eastAsiaTheme="minorEastAsia" w:hAnsiTheme="minorHAnsi" w:cstheme="minorBidi"/>
              <w:bCs w:val="0"/>
              <w:sz w:val="22"/>
              <w:lang w:val="en-AU"/>
            </w:rPr>
          </w:pPr>
          <w:hyperlink w:anchor="_Toc452371005" w:history="1">
            <w:r w:rsidR="00415FAB" w:rsidRPr="00415FAB">
              <w:rPr>
                <w:rStyle w:val="Hyperlink"/>
                <w:rFonts w:asciiTheme="minorHAnsi" w:hAnsiTheme="minorHAnsi"/>
              </w:rPr>
              <w:t>6.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Measurement of mental health and identifying psychological distress in ALSWH</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0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5</w:t>
            </w:r>
            <w:r w:rsidR="00415FAB" w:rsidRPr="00415FAB">
              <w:rPr>
                <w:rFonts w:asciiTheme="minorHAnsi" w:hAnsiTheme="minorHAnsi"/>
                <w:webHidden/>
              </w:rPr>
              <w:fldChar w:fldCharType="end"/>
            </w:r>
          </w:hyperlink>
        </w:p>
        <w:p w14:paraId="72B1C9D4" w14:textId="77777777" w:rsidR="00415FAB" w:rsidRPr="00415FAB" w:rsidRDefault="00852BD0">
          <w:pPr>
            <w:pStyle w:val="TOC2"/>
            <w:rPr>
              <w:rFonts w:asciiTheme="minorHAnsi" w:eastAsiaTheme="minorEastAsia" w:hAnsiTheme="minorHAnsi" w:cstheme="minorBidi"/>
              <w:bCs w:val="0"/>
              <w:sz w:val="22"/>
              <w:lang w:val="en-AU"/>
            </w:rPr>
          </w:pPr>
          <w:hyperlink w:anchor="_Toc452371006" w:history="1">
            <w:r w:rsidR="00415FAB" w:rsidRPr="00415FAB">
              <w:rPr>
                <w:rStyle w:val="Hyperlink"/>
                <w:rFonts w:asciiTheme="minorHAnsi" w:hAnsiTheme="minorHAnsi"/>
              </w:rPr>
              <w:t>6.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Changes in mental health across the adult lifespa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0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6</w:t>
            </w:r>
            <w:r w:rsidR="00415FAB" w:rsidRPr="00415FAB">
              <w:rPr>
                <w:rFonts w:asciiTheme="minorHAnsi" w:hAnsiTheme="minorHAnsi"/>
                <w:webHidden/>
              </w:rPr>
              <w:fldChar w:fldCharType="end"/>
            </w:r>
          </w:hyperlink>
        </w:p>
        <w:p w14:paraId="2998C7E6" w14:textId="77777777" w:rsidR="00415FAB" w:rsidRPr="00415FAB" w:rsidRDefault="00852BD0">
          <w:pPr>
            <w:pStyle w:val="TOC2"/>
            <w:rPr>
              <w:rFonts w:asciiTheme="minorHAnsi" w:eastAsiaTheme="minorEastAsia" w:hAnsiTheme="minorHAnsi" w:cstheme="minorBidi"/>
              <w:bCs w:val="0"/>
              <w:sz w:val="22"/>
              <w:lang w:val="en-AU"/>
            </w:rPr>
          </w:pPr>
          <w:hyperlink w:anchor="_Toc452371007" w:history="1">
            <w:r w:rsidR="00415FAB" w:rsidRPr="00415FAB">
              <w:rPr>
                <w:rStyle w:val="Hyperlink"/>
                <w:rFonts w:asciiTheme="minorHAnsi" w:hAnsiTheme="minorHAnsi"/>
              </w:rPr>
              <w:t>6.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ions of psychological distress for the next 20 year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0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68</w:t>
            </w:r>
            <w:r w:rsidR="00415FAB" w:rsidRPr="00415FAB">
              <w:rPr>
                <w:rFonts w:asciiTheme="minorHAnsi" w:hAnsiTheme="minorHAnsi"/>
                <w:webHidden/>
              </w:rPr>
              <w:fldChar w:fldCharType="end"/>
            </w:r>
          </w:hyperlink>
        </w:p>
        <w:p w14:paraId="65397C06" w14:textId="77777777" w:rsidR="00415FAB" w:rsidRPr="00415FAB" w:rsidRDefault="00852BD0">
          <w:pPr>
            <w:pStyle w:val="TOC2"/>
            <w:rPr>
              <w:rFonts w:asciiTheme="minorHAnsi" w:eastAsiaTheme="minorEastAsia" w:hAnsiTheme="minorHAnsi" w:cstheme="minorBidi"/>
              <w:bCs w:val="0"/>
              <w:sz w:val="22"/>
              <w:lang w:val="en-AU"/>
            </w:rPr>
          </w:pPr>
          <w:hyperlink w:anchor="_Toc452371008" w:history="1">
            <w:r w:rsidR="00415FAB" w:rsidRPr="00415FAB">
              <w:rPr>
                <w:rStyle w:val="Hyperlink"/>
                <w:rFonts w:asciiTheme="minorHAnsi" w:hAnsiTheme="minorHAnsi"/>
              </w:rPr>
              <w:t>6.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Impact of psychological distress on healthcare expenditur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0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72</w:t>
            </w:r>
            <w:r w:rsidR="00415FAB" w:rsidRPr="00415FAB">
              <w:rPr>
                <w:rFonts w:asciiTheme="minorHAnsi" w:hAnsiTheme="minorHAnsi"/>
                <w:webHidden/>
              </w:rPr>
              <w:fldChar w:fldCharType="end"/>
            </w:r>
          </w:hyperlink>
        </w:p>
        <w:p w14:paraId="6957D83B" w14:textId="77777777" w:rsidR="00415FAB" w:rsidRPr="00415FAB" w:rsidRDefault="00852BD0">
          <w:pPr>
            <w:pStyle w:val="TOC3"/>
            <w:rPr>
              <w:rFonts w:asciiTheme="minorHAnsi" w:eastAsiaTheme="minorEastAsia" w:hAnsiTheme="minorHAnsi" w:cstheme="minorBidi"/>
              <w:sz w:val="22"/>
            </w:rPr>
          </w:pPr>
          <w:hyperlink w:anchor="_Toc452371009" w:history="1">
            <w:r w:rsidR="00415FAB" w:rsidRPr="00415FAB">
              <w:rPr>
                <w:rStyle w:val="Hyperlink"/>
                <w:rFonts w:asciiTheme="minorHAnsi" w:hAnsiTheme="minorHAnsi"/>
              </w:rPr>
              <w:t>6.5.1. Medicare Benefits Scheme cost</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0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72</w:t>
            </w:r>
            <w:r w:rsidR="00415FAB" w:rsidRPr="00415FAB">
              <w:rPr>
                <w:rFonts w:asciiTheme="minorHAnsi" w:hAnsiTheme="minorHAnsi"/>
                <w:webHidden/>
              </w:rPr>
              <w:fldChar w:fldCharType="end"/>
            </w:r>
          </w:hyperlink>
        </w:p>
        <w:p w14:paraId="6A0F3868" w14:textId="77777777" w:rsidR="00415FAB" w:rsidRPr="00415FAB" w:rsidRDefault="00852BD0">
          <w:pPr>
            <w:pStyle w:val="TOC3"/>
            <w:rPr>
              <w:rFonts w:asciiTheme="minorHAnsi" w:eastAsiaTheme="minorEastAsia" w:hAnsiTheme="minorHAnsi" w:cstheme="minorBidi"/>
              <w:sz w:val="22"/>
            </w:rPr>
          </w:pPr>
          <w:hyperlink w:anchor="_Toc452371010" w:history="1">
            <w:r w:rsidR="00415FAB" w:rsidRPr="00415FAB">
              <w:rPr>
                <w:rStyle w:val="Hyperlink"/>
                <w:rFonts w:asciiTheme="minorHAnsi" w:hAnsiTheme="minorHAnsi"/>
              </w:rPr>
              <w:t>6.5.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1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74</w:t>
            </w:r>
            <w:r w:rsidR="00415FAB" w:rsidRPr="00415FAB">
              <w:rPr>
                <w:rFonts w:asciiTheme="minorHAnsi" w:hAnsiTheme="minorHAnsi"/>
                <w:webHidden/>
              </w:rPr>
              <w:fldChar w:fldCharType="end"/>
            </w:r>
          </w:hyperlink>
        </w:p>
        <w:p w14:paraId="64F3D9FA" w14:textId="77777777" w:rsidR="00415FAB" w:rsidRPr="00415FAB" w:rsidRDefault="00852BD0">
          <w:pPr>
            <w:pStyle w:val="TOC3"/>
            <w:rPr>
              <w:rFonts w:asciiTheme="minorHAnsi" w:eastAsiaTheme="minorEastAsia" w:hAnsiTheme="minorHAnsi" w:cstheme="minorBidi"/>
              <w:sz w:val="22"/>
            </w:rPr>
          </w:pPr>
          <w:hyperlink w:anchor="_Toc452371011" w:history="1">
            <w:r w:rsidR="00415FAB" w:rsidRPr="00415FAB">
              <w:rPr>
                <w:rStyle w:val="Hyperlink"/>
                <w:rFonts w:asciiTheme="minorHAnsi" w:hAnsiTheme="minorHAnsi"/>
              </w:rPr>
              <w:t>6.5.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1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75</w:t>
            </w:r>
            <w:r w:rsidR="00415FAB" w:rsidRPr="00415FAB">
              <w:rPr>
                <w:rFonts w:asciiTheme="minorHAnsi" w:hAnsiTheme="minorHAnsi"/>
                <w:webHidden/>
              </w:rPr>
              <w:fldChar w:fldCharType="end"/>
            </w:r>
          </w:hyperlink>
        </w:p>
        <w:p w14:paraId="79FE30BF" w14:textId="77777777" w:rsidR="00415FAB" w:rsidRPr="00415FAB" w:rsidRDefault="00852BD0">
          <w:pPr>
            <w:pStyle w:val="TOC2"/>
            <w:rPr>
              <w:rFonts w:asciiTheme="minorHAnsi" w:eastAsiaTheme="minorEastAsia" w:hAnsiTheme="minorHAnsi" w:cstheme="minorBidi"/>
              <w:bCs w:val="0"/>
              <w:sz w:val="22"/>
              <w:lang w:val="en-AU"/>
            </w:rPr>
          </w:pPr>
          <w:hyperlink w:anchor="_Toc452371012" w:history="1">
            <w:r w:rsidR="00415FAB" w:rsidRPr="00415FAB">
              <w:rPr>
                <w:rStyle w:val="Hyperlink"/>
                <w:rFonts w:asciiTheme="minorHAnsi" w:hAnsiTheme="minorHAnsi"/>
              </w:rPr>
              <w:t>6.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impact of psychological distress on healthcare utilisatio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1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76</w:t>
            </w:r>
            <w:r w:rsidR="00415FAB" w:rsidRPr="00415FAB">
              <w:rPr>
                <w:rFonts w:asciiTheme="minorHAnsi" w:hAnsiTheme="minorHAnsi"/>
                <w:webHidden/>
              </w:rPr>
              <w:fldChar w:fldCharType="end"/>
            </w:r>
          </w:hyperlink>
        </w:p>
        <w:p w14:paraId="27A102EE" w14:textId="77777777" w:rsidR="00415FAB" w:rsidRPr="00415FAB" w:rsidRDefault="00852BD0">
          <w:pPr>
            <w:pStyle w:val="TOC3"/>
            <w:rPr>
              <w:rFonts w:asciiTheme="minorHAnsi" w:eastAsiaTheme="minorEastAsia" w:hAnsiTheme="minorHAnsi" w:cstheme="minorBidi"/>
              <w:sz w:val="22"/>
            </w:rPr>
          </w:pPr>
          <w:hyperlink w:anchor="_Toc452371013" w:history="1">
            <w:r w:rsidR="00415FAB" w:rsidRPr="00415FAB">
              <w:rPr>
                <w:rStyle w:val="Hyperlink"/>
                <w:rFonts w:asciiTheme="minorHAnsi" w:hAnsiTheme="minorHAnsi"/>
              </w:rPr>
              <w:t>6.6.1. Medicare Benefits Scheme cost</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1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77</w:t>
            </w:r>
            <w:r w:rsidR="00415FAB" w:rsidRPr="00415FAB">
              <w:rPr>
                <w:rFonts w:asciiTheme="minorHAnsi" w:hAnsiTheme="minorHAnsi"/>
                <w:webHidden/>
              </w:rPr>
              <w:fldChar w:fldCharType="end"/>
            </w:r>
          </w:hyperlink>
        </w:p>
        <w:p w14:paraId="66FA1B88" w14:textId="77777777" w:rsidR="00415FAB" w:rsidRPr="00415FAB" w:rsidRDefault="00852BD0">
          <w:pPr>
            <w:pStyle w:val="TOC3"/>
            <w:rPr>
              <w:rFonts w:asciiTheme="minorHAnsi" w:eastAsiaTheme="minorEastAsia" w:hAnsiTheme="minorHAnsi" w:cstheme="minorBidi"/>
              <w:sz w:val="22"/>
            </w:rPr>
          </w:pPr>
          <w:hyperlink w:anchor="_Toc452371014" w:history="1">
            <w:r w:rsidR="00415FAB" w:rsidRPr="00415FAB">
              <w:rPr>
                <w:rStyle w:val="Hyperlink"/>
                <w:rFonts w:asciiTheme="minorHAnsi" w:hAnsiTheme="minorHAnsi"/>
              </w:rPr>
              <w:t>6.6.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1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78</w:t>
            </w:r>
            <w:r w:rsidR="00415FAB" w:rsidRPr="00415FAB">
              <w:rPr>
                <w:rFonts w:asciiTheme="minorHAnsi" w:hAnsiTheme="minorHAnsi"/>
                <w:webHidden/>
              </w:rPr>
              <w:fldChar w:fldCharType="end"/>
            </w:r>
          </w:hyperlink>
        </w:p>
        <w:p w14:paraId="23FF1DA7" w14:textId="77777777" w:rsidR="00415FAB" w:rsidRPr="00415FAB" w:rsidRDefault="00852BD0">
          <w:pPr>
            <w:pStyle w:val="TOC3"/>
            <w:rPr>
              <w:rFonts w:asciiTheme="minorHAnsi" w:eastAsiaTheme="minorEastAsia" w:hAnsiTheme="minorHAnsi" w:cstheme="minorBidi"/>
              <w:sz w:val="22"/>
            </w:rPr>
          </w:pPr>
          <w:hyperlink w:anchor="_Toc452371015" w:history="1">
            <w:r w:rsidR="00415FAB" w:rsidRPr="00415FAB">
              <w:rPr>
                <w:rStyle w:val="Hyperlink"/>
                <w:rFonts w:asciiTheme="minorHAnsi" w:hAnsiTheme="minorHAnsi"/>
              </w:rPr>
              <w:t>6.6.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1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80</w:t>
            </w:r>
            <w:r w:rsidR="00415FAB" w:rsidRPr="00415FAB">
              <w:rPr>
                <w:rFonts w:asciiTheme="minorHAnsi" w:hAnsiTheme="minorHAnsi"/>
                <w:webHidden/>
              </w:rPr>
              <w:fldChar w:fldCharType="end"/>
            </w:r>
          </w:hyperlink>
        </w:p>
        <w:p w14:paraId="0D216311" w14:textId="77777777" w:rsidR="00415FAB" w:rsidRPr="00415FAB" w:rsidRDefault="00852BD0">
          <w:pPr>
            <w:pStyle w:val="TOC2"/>
            <w:rPr>
              <w:rFonts w:asciiTheme="minorHAnsi" w:eastAsiaTheme="minorEastAsia" w:hAnsiTheme="minorHAnsi" w:cstheme="minorBidi"/>
              <w:bCs w:val="0"/>
              <w:sz w:val="22"/>
              <w:lang w:val="en-AU"/>
            </w:rPr>
          </w:pPr>
          <w:hyperlink w:anchor="_Toc452371016" w:history="1">
            <w:r w:rsidR="00415FAB" w:rsidRPr="00415FAB">
              <w:rPr>
                <w:rStyle w:val="Hyperlink"/>
                <w:rFonts w:asciiTheme="minorHAnsi" w:hAnsiTheme="minorHAnsi"/>
              </w:rPr>
              <w:t>6.7.</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Summary poin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1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80</w:t>
            </w:r>
            <w:r w:rsidR="00415FAB" w:rsidRPr="00415FAB">
              <w:rPr>
                <w:rFonts w:asciiTheme="minorHAnsi" w:hAnsiTheme="minorHAnsi"/>
                <w:webHidden/>
              </w:rPr>
              <w:fldChar w:fldCharType="end"/>
            </w:r>
          </w:hyperlink>
        </w:p>
        <w:p w14:paraId="54E23D05" w14:textId="77777777" w:rsidR="00415FAB" w:rsidRPr="00415FAB" w:rsidRDefault="00852BD0" w:rsidP="00415FAB">
          <w:pPr>
            <w:pStyle w:val="TOC1"/>
            <w:rPr>
              <w:rFonts w:cstheme="minorBidi"/>
              <w:sz w:val="22"/>
              <w:szCs w:val="22"/>
            </w:rPr>
          </w:pPr>
          <w:hyperlink w:anchor="_Toc452371017" w:history="1">
            <w:r w:rsidR="00415FAB" w:rsidRPr="00415FAB">
              <w:rPr>
                <w:rStyle w:val="Hyperlink"/>
                <w:rFonts w:asciiTheme="minorHAnsi" w:hAnsiTheme="minorHAnsi"/>
              </w:rPr>
              <w:t>7.</w:t>
            </w:r>
            <w:r w:rsidR="00415FAB" w:rsidRPr="00415FAB">
              <w:rPr>
                <w:rFonts w:cstheme="minorBidi"/>
                <w:sz w:val="22"/>
                <w:szCs w:val="22"/>
              </w:rPr>
              <w:tab/>
            </w:r>
            <w:r w:rsidR="00415FAB" w:rsidRPr="00415FAB">
              <w:rPr>
                <w:rStyle w:val="Hyperlink"/>
                <w:rFonts w:asciiTheme="minorHAnsi" w:hAnsiTheme="minorHAnsi"/>
              </w:rPr>
              <w:t>Dementia</w:t>
            </w:r>
            <w:r w:rsidR="00415FAB" w:rsidRPr="00415FAB">
              <w:rPr>
                <w:webHidden/>
              </w:rPr>
              <w:tab/>
            </w:r>
            <w:r w:rsidR="00415FAB" w:rsidRPr="00415FAB">
              <w:rPr>
                <w:webHidden/>
              </w:rPr>
              <w:fldChar w:fldCharType="begin"/>
            </w:r>
            <w:r w:rsidR="00415FAB" w:rsidRPr="00415FAB">
              <w:rPr>
                <w:webHidden/>
              </w:rPr>
              <w:instrText xml:space="preserve"> PAGEREF _Toc452371017 \h </w:instrText>
            </w:r>
            <w:r w:rsidR="00415FAB" w:rsidRPr="00415FAB">
              <w:rPr>
                <w:webHidden/>
              </w:rPr>
            </w:r>
            <w:r w:rsidR="00415FAB" w:rsidRPr="00415FAB">
              <w:rPr>
                <w:webHidden/>
              </w:rPr>
              <w:fldChar w:fldCharType="separate"/>
            </w:r>
            <w:r w:rsidR="004675BB">
              <w:rPr>
                <w:webHidden/>
              </w:rPr>
              <w:t>81</w:t>
            </w:r>
            <w:r w:rsidR="00415FAB" w:rsidRPr="00415FAB">
              <w:rPr>
                <w:webHidden/>
              </w:rPr>
              <w:fldChar w:fldCharType="end"/>
            </w:r>
          </w:hyperlink>
        </w:p>
        <w:p w14:paraId="064BCB5A" w14:textId="77777777" w:rsidR="00415FAB" w:rsidRPr="00415FAB" w:rsidRDefault="00852BD0">
          <w:pPr>
            <w:pStyle w:val="TOC2"/>
            <w:rPr>
              <w:rFonts w:asciiTheme="minorHAnsi" w:eastAsiaTheme="minorEastAsia" w:hAnsiTheme="minorHAnsi" w:cstheme="minorBidi"/>
              <w:bCs w:val="0"/>
              <w:sz w:val="22"/>
              <w:lang w:val="en-AU"/>
            </w:rPr>
          </w:pPr>
          <w:hyperlink w:anchor="_Toc452371018" w:history="1">
            <w:r w:rsidR="00415FAB" w:rsidRPr="00415FAB">
              <w:rPr>
                <w:rStyle w:val="Hyperlink"/>
                <w:rFonts w:asciiTheme="minorHAnsi" w:hAnsiTheme="minorHAnsi"/>
              </w:rPr>
              <w:t>7.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ackground</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1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81</w:t>
            </w:r>
            <w:r w:rsidR="00415FAB" w:rsidRPr="00415FAB">
              <w:rPr>
                <w:rFonts w:asciiTheme="minorHAnsi" w:hAnsiTheme="minorHAnsi"/>
                <w:webHidden/>
              </w:rPr>
              <w:fldChar w:fldCharType="end"/>
            </w:r>
          </w:hyperlink>
        </w:p>
        <w:p w14:paraId="24C4E9B4" w14:textId="77777777" w:rsidR="00415FAB" w:rsidRPr="00415FAB" w:rsidRDefault="00852BD0">
          <w:pPr>
            <w:pStyle w:val="TOC2"/>
            <w:rPr>
              <w:rFonts w:asciiTheme="minorHAnsi" w:eastAsiaTheme="minorEastAsia" w:hAnsiTheme="minorHAnsi" w:cstheme="minorBidi"/>
              <w:bCs w:val="0"/>
              <w:sz w:val="22"/>
              <w:lang w:val="en-AU"/>
            </w:rPr>
          </w:pPr>
          <w:hyperlink w:anchor="_Toc452371019" w:history="1">
            <w:r w:rsidR="00415FAB" w:rsidRPr="00415FAB">
              <w:rPr>
                <w:rStyle w:val="Hyperlink"/>
                <w:rFonts w:asciiTheme="minorHAnsi" w:hAnsiTheme="minorHAnsi"/>
              </w:rPr>
              <w:t>7.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scertainment of dementia among ALSWH participants in the 1921-26 cohort</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1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81</w:t>
            </w:r>
            <w:r w:rsidR="00415FAB" w:rsidRPr="00415FAB">
              <w:rPr>
                <w:rFonts w:asciiTheme="minorHAnsi" w:hAnsiTheme="minorHAnsi"/>
                <w:webHidden/>
              </w:rPr>
              <w:fldChar w:fldCharType="end"/>
            </w:r>
          </w:hyperlink>
        </w:p>
        <w:p w14:paraId="31466619" w14:textId="77777777" w:rsidR="00415FAB" w:rsidRPr="00415FAB" w:rsidRDefault="00852BD0">
          <w:pPr>
            <w:pStyle w:val="TOC2"/>
            <w:rPr>
              <w:rFonts w:asciiTheme="minorHAnsi" w:eastAsiaTheme="minorEastAsia" w:hAnsiTheme="minorHAnsi" w:cstheme="minorBidi"/>
              <w:bCs w:val="0"/>
              <w:sz w:val="22"/>
              <w:lang w:val="en-AU"/>
            </w:rPr>
          </w:pPr>
          <w:hyperlink w:anchor="_Toc452371020" w:history="1">
            <w:r w:rsidR="00415FAB" w:rsidRPr="00415FAB">
              <w:rPr>
                <w:rStyle w:val="Hyperlink"/>
                <w:rFonts w:asciiTheme="minorHAnsi" w:hAnsiTheme="minorHAnsi"/>
              </w:rPr>
              <w:t>7.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Estimated incidence and prevalence rates of dementia</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82</w:t>
            </w:r>
            <w:r w:rsidR="00415FAB" w:rsidRPr="00415FAB">
              <w:rPr>
                <w:rFonts w:asciiTheme="minorHAnsi" w:hAnsiTheme="minorHAnsi"/>
                <w:webHidden/>
              </w:rPr>
              <w:fldChar w:fldCharType="end"/>
            </w:r>
          </w:hyperlink>
        </w:p>
        <w:p w14:paraId="74C7A066" w14:textId="77777777" w:rsidR="00415FAB" w:rsidRPr="00415FAB" w:rsidRDefault="00852BD0">
          <w:pPr>
            <w:pStyle w:val="TOC2"/>
            <w:rPr>
              <w:rFonts w:asciiTheme="minorHAnsi" w:eastAsiaTheme="minorEastAsia" w:hAnsiTheme="minorHAnsi" w:cstheme="minorBidi"/>
              <w:bCs w:val="0"/>
              <w:sz w:val="22"/>
              <w:lang w:val="en-AU"/>
            </w:rPr>
          </w:pPr>
          <w:hyperlink w:anchor="_Toc452371021" w:history="1">
            <w:r w:rsidR="00415FAB" w:rsidRPr="00415FAB">
              <w:rPr>
                <w:rStyle w:val="Hyperlink"/>
                <w:rFonts w:asciiTheme="minorHAnsi" w:hAnsiTheme="minorHAnsi"/>
              </w:rPr>
              <w:t>7.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number of women aged 60 years and over living with dementia from 2015 to 2035</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85</w:t>
            </w:r>
            <w:r w:rsidR="00415FAB" w:rsidRPr="00415FAB">
              <w:rPr>
                <w:rFonts w:asciiTheme="minorHAnsi" w:hAnsiTheme="minorHAnsi"/>
                <w:webHidden/>
              </w:rPr>
              <w:fldChar w:fldCharType="end"/>
            </w:r>
          </w:hyperlink>
        </w:p>
        <w:p w14:paraId="296168A9" w14:textId="77777777" w:rsidR="00415FAB" w:rsidRPr="00415FAB" w:rsidRDefault="00852BD0">
          <w:pPr>
            <w:pStyle w:val="TOC2"/>
            <w:rPr>
              <w:rFonts w:asciiTheme="minorHAnsi" w:eastAsiaTheme="minorEastAsia" w:hAnsiTheme="minorHAnsi" w:cstheme="minorBidi"/>
              <w:bCs w:val="0"/>
              <w:sz w:val="22"/>
              <w:lang w:val="en-AU"/>
            </w:rPr>
          </w:pPr>
          <w:hyperlink w:anchor="_Toc452371022" w:history="1">
            <w:r w:rsidR="00415FAB" w:rsidRPr="00415FAB">
              <w:rPr>
                <w:rStyle w:val="Hyperlink"/>
                <w:rFonts w:asciiTheme="minorHAnsi" w:hAnsiTheme="minorHAnsi"/>
              </w:rPr>
              <w:t>7.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Risk factors for dementia</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88</w:t>
            </w:r>
            <w:r w:rsidR="00415FAB" w:rsidRPr="00415FAB">
              <w:rPr>
                <w:rFonts w:asciiTheme="minorHAnsi" w:hAnsiTheme="minorHAnsi"/>
                <w:webHidden/>
              </w:rPr>
              <w:fldChar w:fldCharType="end"/>
            </w:r>
          </w:hyperlink>
        </w:p>
        <w:p w14:paraId="18F8DBC3" w14:textId="77777777" w:rsidR="00415FAB" w:rsidRPr="00415FAB" w:rsidRDefault="00852BD0">
          <w:pPr>
            <w:pStyle w:val="TOC3"/>
            <w:rPr>
              <w:rFonts w:asciiTheme="minorHAnsi" w:eastAsiaTheme="minorEastAsia" w:hAnsiTheme="minorHAnsi" w:cstheme="minorBidi"/>
              <w:sz w:val="22"/>
            </w:rPr>
          </w:pPr>
          <w:hyperlink w:anchor="_Toc452371023" w:history="1">
            <w:r w:rsidR="00415FAB" w:rsidRPr="00415FAB">
              <w:rPr>
                <w:rStyle w:val="Hyperlink"/>
                <w:rFonts w:asciiTheme="minorHAnsi" w:hAnsiTheme="minorHAnsi"/>
              </w:rPr>
              <w:t>7.5.1. Obesity</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0</w:t>
            </w:r>
            <w:r w:rsidR="00415FAB" w:rsidRPr="00415FAB">
              <w:rPr>
                <w:rFonts w:asciiTheme="minorHAnsi" w:hAnsiTheme="minorHAnsi"/>
                <w:webHidden/>
              </w:rPr>
              <w:fldChar w:fldCharType="end"/>
            </w:r>
          </w:hyperlink>
        </w:p>
        <w:p w14:paraId="1E137C71" w14:textId="77777777" w:rsidR="00415FAB" w:rsidRPr="00415FAB" w:rsidRDefault="00852BD0">
          <w:pPr>
            <w:pStyle w:val="TOC3"/>
            <w:rPr>
              <w:rFonts w:asciiTheme="minorHAnsi" w:eastAsiaTheme="minorEastAsia" w:hAnsiTheme="minorHAnsi" w:cstheme="minorBidi"/>
              <w:sz w:val="22"/>
            </w:rPr>
          </w:pPr>
          <w:hyperlink w:anchor="_Toc452371024" w:history="1">
            <w:r w:rsidR="00415FAB" w:rsidRPr="00415FAB">
              <w:rPr>
                <w:rStyle w:val="Hyperlink"/>
                <w:rFonts w:asciiTheme="minorHAnsi" w:hAnsiTheme="minorHAnsi"/>
              </w:rPr>
              <w:t>7.5.2. Smoking</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1</w:t>
            </w:r>
            <w:r w:rsidR="00415FAB" w:rsidRPr="00415FAB">
              <w:rPr>
                <w:rFonts w:asciiTheme="minorHAnsi" w:hAnsiTheme="minorHAnsi"/>
                <w:webHidden/>
              </w:rPr>
              <w:fldChar w:fldCharType="end"/>
            </w:r>
          </w:hyperlink>
        </w:p>
        <w:p w14:paraId="6C99C228" w14:textId="77777777" w:rsidR="00415FAB" w:rsidRPr="00415FAB" w:rsidRDefault="00852BD0">
          <w:pPr>
            <w:pStyle w:val="TOC3"/>
            <w:rPr>
              <w:rFonts w:asciiTheme="minorHAnsi" w:eastAsiaTheme="minorEastAsia" w:hAnsiTheme="minorHAnsi" w:cstheme="minorBidi"/>
              <w:sz w:val="22"/>
            </w:rPr>
          </w:pPr>
          <w:hyperlink w:anchor="_Toc452371025" w:history="1">
            <w:r w:rsidR="00415FAB" w:rsidRPr="00415FAB">
              <w:rPr>
                <w:rStyle w:val="Hyperlink"/>
                <w:rFonts w:asciiTheme="minorHAnsi" w:hAnsiTheme="minorHAnsi"/>
              </w:rPr>
              <w:t>7.5.3. Mental health problem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1</w:t>
            </w:r>
            <w:r w:rsidR="00415FAB" w:rsidRPr="00415FAB">
              <w:rPr>
                <w:rFonts w:asciiTheme="minorHAnsi" w:hAnsiTheme="minorHAnsi"/>
                <w:webHidden/>
              </w:rPr>
              <w:fldChar w:fldCharType="end"/>
            </w:r>
          </w:hyperlink>
        </w:p>
        <w:p w14:paraId="61BA60D4" w14:textId="77777777" w:rsidR="00415FAB" w:rsidRPr="00415FAB" w:rsidRDefault="00852BD0">
          <w:pPr>
            <w:pStyle w:val="TOC3"/>
            <w:rPr>
              <w:rFonts w:asciiTheme="minorHAnsi" w:eastAsiaTheme="minorEastAsia" w:hAnsiTheme="minorHAnsi" w:cstheme="minorBidi"/>
              <w:sz w:val="22"/>
            </w:rPr>
          </w:pPr>
          <w:hyperlink w:anchor="_Toc452371026" w:history="1">
            <w:r w:rsidR="00415FAB" w:rsidRPr="00415FAB">
              <w:rPr>
                <w:rStyle w:val="Hyperlink"/>
                <w:rFonts w:asciiTheme="minorHAnsi" w:hAnsiTheme="minorHAnsi"/>
              </w:rPr>
              <w:t>7.5.4. Educatio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1</w:t>
            </w:r>
            <w:r w:rsidR="00415FAB" w:rsidRPr="00415FAB">
              <w:rPr>
                <w:rFonts w:asciiTheme="minorHAnsi" w:hAnsiTheme="minorHAnsi"/>
                <w:webHidden/>
              </w:rPr>
              <w:fldChar w:fldCharType="end"/>
            </w:r>
          </w:hyperlink>
        </w:p>
        <w:p w14:paraId="46219F39" w14:textId="77777777" w:rsidR="00415FAB" w:rsidRPr="00415FAB" w:rsidRDefault="00852BD0">
          <w:pPr>
            <w:pStyle w:val="TOC3"/>
            <w:rPr>
              <w:rFonts w:asciiTheme="minorHAnsi" w:eastAsiaTheme="minorEastAsia" w:hAnsiTheme="minorHAnsi" w:cstheme="minorBidi"/>
              <w:sz w:val="22"/>
            </w:rPr>
          </w:pPr>
          <w:hyperlink w:anchor="_Toc452371027" w:history="1">
            <w:r w:rsidR="00415FAB" w:rsidRPr="00415FAB">
              <w:rPr>
                <w:rStyle w:val="Hyperlink"/>
                <w:rFonts w:asciiTheme="minorHAnsi" w:hAnsiTheme="minorHAnsi"/>
              </w:rPr>
              <w:t>7.5.5. Ability to manage on inco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1</w:t>
            </w:r>
            <w:r w:rsidR="00415FAB" w:rsidRPr="00415FAB">
              <w:rPr>
                <w:rFonts w:asciiTheme="minorHAnsi" w:hAnsiTheme="minorHAnsi"/>
                <w:webHidden/>
              </w:rPr>
              <w:fldChar w:fldCharType="end"/>
            </w:r>
          </w:hyperlink>
        </w:p>
        <w:p w14:paraId="12E6315D" w14:textId="77777777" w:rsidR="00415FAB" w:rsidRPr="00415FAB" w:rsidRDefault="00852BD0">
          <w:pPr>
            <w:pStyle w:val="TOC3"/>
            <w:rPr>
              <w:rFonts w:asciiTheme="minorHAnsi" w:eastAsiaTheme="minorEastAsia" w:hAnsiTheme="minorHAnsi" w:cstheme="minorBidi"/>
              <w:sz w:val="22"/>
            </w:rPr>
          </w:pPr>
          <w:hyperlink w:anchor="_Toc452371028" w:history="1">
            <w:r w:rsidR="00415FAB" w:rsidRPr="00415FAB">
              <w:rPr>
                <w:rStyle w:val="Hyperlink"/>
                <w:rFonts w:asciiTheme="minorHAnsi" w:hAnsiTheme="minorHAnsi"/>
              </w:rPr>
              <w:t>7.5.6. Marital statu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2</w:t>
            </w:r>
            <w:r w:rsidR="00415FAB" w:rsidRPr="00415FAB">
              <w:rPr>
                <w:rFonts w:asciiTheme="minorHAnsi" w:hAnsiTheme="minorHAnsi"/>
                <w:webHidden/>
              </w:rPr>
              <w:fldChar w:fldCharType="end"/>
            </w:r>
          </w:hyperlink>
        </w:p>
        <w:p w14:paraId="24008697" w14:textId="77777777" w:rsidR="00415FAB" w:rsidRPr="00415FAB" w:rsidRDefault="00852BD0">
          <w:pPr>
            <w:pStyle w:val="TOC3"/>
            <w:rPr>
              <w:rFonts w:asciiTheme="minorHAnsi" w:eastAsiaTheme="minorEastAsia" w:hAnsiTheme="minorHAnsi" w:cstheme="minorBidi"/>
              <w:sz w:val="22"/>
            </w:rPr>
          </w:pPr>
          <w:hyperlink w:anchor="_Toc452371029" w:history="1">
            <w:r w:rsidR="00415FAB" w:rsidRPr="00415FAB">
              <w:rPr>
                <w:rStyle w:val="Hyperlink"/>
                <w:rFonts w:asciiTheme="minorHAnsi" w:hAnsiTheme="minorHAnsi"/>
              </w:rPr>
              <w:t>7.5.7. Area of residenc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2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2</w:t>
            </w:r>
            <w:r w:rsidR="00415FAB" w:rsidRPr="00415FAB">
              <w:rPr>
                <w:rFonts w:asciiTheme="minorHAnsi" w:hAnsiTheme="minorHAnsi"/>
                <w:webHidden/>
              </w:rPr>
              <w:fldChar w:fldCharType="end"/>
            </w:r>
          </w:hyperlink>
        </w:p>
        <w:p w14:paraId="43382579" w14:textId="77777777" w:rsidR="00415FAB" w:rsidRPr="00415FAB" w:rsidRDefault="00852BD0">
          <w:pPr>
            <w:pStyle w:val="TOC2"/>
            <w:rPr>
              <w:rFonts w:asciiTheme="minorHAnsi" w:eastAsiaTheme="minorEastAsia" w:hAnsiTheme="minorHAnsi" w:cstheme="minorBidi"/>
              <w:bCs w:val="0"/>
              <w:sz w:val="22"/>
              <w:lang w:val="en-AU"/>
            </w:rPr>
          </w:pPr>
          <w:hyperlink w:anchor="_Toc452371030" w:history="1">
            <w:r w:rsidR="00415FAB" w:rsidRPr="00415FAB">
              <w:rPr>
                <w:rStyle w:val="Hyperlink"/>
                <w:rFonts w:asciiTheme="minorHAnsi" w:hAnsiTheme="minorHAnsi"/>
              </w:rPr>
              <w:t>7.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Health service use and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3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2</w:t>
            </w:r>
            <w:r w:rsidR="00415FAB" w:rsidRPr="00415FAB">
              <w:rPr>
                <w:rFonts w:asciiTheme="minorHAnsi" w:hAnsiTheme="minorHAnsi"/>
                <w:webHidden/>
              </w:rPr>
              <w:fldChar w:fldCharType="end"/>
            </w:r>
          </w:hyperlink>
        </w:p>
        <w:p w14:paraId="5C026BE5" w14:textId="77777777" w:rsidR="00415FAB" w:rsidRPr="00415FAB" w:rsidRDefault="00852BD0">
          <w:pPr>
            <w:pStyle w:val="TOC2"/>
            <w:rPr>
              <w:rFonts w:asciiTheme="minorHAnsi" w:eastAsiaTheme="minorEastAsia" w:hAnsiTheme="minorHAnsi" w:cstheme="minorBidi"/>
              <w:bCs w:val="0"/>
              <w:sz w:val="22"/>
              <w:lang w:val="en-AU"/>
            </w:rPr>
          </w:pPr>
          <w:hyperlink w:anchor="_Toc452371031" w:history="1">
            <w:r w:rsidR="00415FAB" w:rsidRPr="00415FAB">
              <w:rPr>
                <w:rStyle w:val="Hyperlink"/>
                <w:rFonts w:asciiTheme="minorHAnsi" w:hAnsiTheme="minorHAnsi"/>
              </w:rPr>
              <w:t>7.7.</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Summary poin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3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2</w:t>
            </w:r>
            <w:r w:rsidR="00415FAB" w:rsidRPr="00415FAB">
              <w:rPr>
                <w:rFonts w:asciiTheme="minorHAnsi" w:hAnsiTheme="minorHAnsi"/>
                <w:webHidden/>
              </w:rPr>
              <w:fldChar w:fldCharType="end"/>
            </w:r>
          </w:hyperlink>
        </w:p>
        <w:p w14:paraId="63F22155" w14:textId="77777777" w:rsidR="00415FAB" w:rsidRPr="00415FAB" w:rsidRDefault="00852BD0" w:rsidP="00415FAB">
          <w:pPr>
            <w:pStyle w:val="TOC1"/>
            <w:rPr>
              <w:rFonts w:cstheme="minorBidi"/>
              <w:sz w:val="22"/>
              <w:szCs w:val="22"/>
            </w:rPr>
          </w:pPr>
          <w:hyperlink w:anchor="_Toc452371032" w:history="1">
            <w:r w:rsidR="00415FAB" w:rsidRPr="00415FAB">
              <w:rPr>
                <w:rStyle w:val="Hyperlink"/>
                <w:rFonts w:asciiTheme="minorHAnsi" w:hAnsiTheme="minorHAnsi"/>
              </w:rPr>
              <w:t>8.</w:t>
            </w:r>
            <w:r w:rsidR="00415FAB" w:rsidRPr="00415FAB">
              <w:rPr>
                <w:rFonts w:cstheme="minorBidi"/>
                <w:sz w:val="22"/>
                <w:szCs w:val="22"/>
              </w:rPr>
              <w:tab/>
            </w:r>
            <w:r w:rsidR="00415FAB" w:rsidRPr="00415FAB">
              <w:rPr>
                <w:rStyle w:val="Hyperlink"/>
                <w:rFonts w:asciiTheme="minorHAnsi" w:hAnsiTheme="minorHAnsi"/>
              </w:rPr>
              <w:t>Highest level of educational attainment</w:t>
            </w:r>
            <w:r w:rsidR="00415FAB" w:rsidRPr="00415FAB">
              <w:rPr>
                <w:webHidden/>
              </w:rPr>
              <w:tab/>
            </w:r>
            <w:r w:rsidR="00415FAB" w:rsidRPr="00415FAB">
              <w:rPr>
                <w:webHidden/>
              </w:rPr>
              <w:fldChar w:fldCharType="begin"/>
            </w:r>
            <w:r w:rsidR="00415FAB" w:rsidRPr="00415FAB">
              <w:rPr>
                <w:webHidden/>
              </w:rPr>
              <w:instrText xml:space="preserve"> PAGEREF _Toc452371032 \h </w:instrText>
            </w:r>
            <w:r w:rsidR="00415FAB" w:rsidRPr="00415FAB">
              <w:rPr>
                <w:webHidden/>
              </w:rPr>
            </w:r>
            <w:r w:rsidR="00415FAB" w:rsidRPr="00415FAB">
              <w:rPr>
                <w:webHidden/>
              </w:rPr>
              <w:fldChar w:fldCharType="separate"/>
            </w:r>
            <w:r w:rsidR="004675BB">
              <w:rPr>
                <w:webHidden/>
              </w:rPr>
              <w:t>93</w:t>
            </w:r>
            <w:r w:rsidR="00415FAB" w:rsidRPr="00415FAB">
              <w:rPr>
                <w:webHidden/>
              </w:rPr>
              <w:fldChar w:fldCharType="end"/>
            </w:r>
          </w:hyperlink>
        </w:p>
        <w:p w14:paraId="5AF59E5B" w14:textId="77777777" w:rsidR="00415FAB" w:rsidRPr="00415FAB" w:rsidRDefault="00852BD0">
          <w:pPr>
            <w:pStyle w:val="TOC2"/>
            <w:rPr>
              <w:rFonts w:asciiTheme="minorHAnsi" w:eastAsiaTheme="minorEastAsia" w:hAnsiTheme="minorHAnsi" w:cstheme="minorBidi"/>
              <w:bCs w:val="0"/>
              <w:sz w:val="22"/>
              <w:lang w:val="en-AU"/>
            </w:rPr>
          </w:pPr>
          <w:hyperlink w:anchor="_Toc452371033" w:history="1">
            <w:r w:rsidR="00415FAB" w:rsidRPr="00415FAB">
              <w:rPr>
                <w:rStyle w:val="Hyperlink"/>
                <w:rFonts w:asciiTheme="minorHAnsi" w:hAnsiTheme="minorHAnsi"/>
              </w:rPr>
              <w:t>8.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ackground</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3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3</w:t>
            </w:r>
            <w:r w:rsidR="00415FAB" w:rsidRPr="00415FAB">
              <w:rPr>
                <w:rFonts w:asciiTheme="minorHAnsi" w:hAnsiTheme="minorHAnsi"/>
                <w:webHidden/>
              </w:rPr>
              <w:fldChar w:fldCharType="end"/>
            </w:r>
          </w:hyperlink>
        </w:p>
        <w:p w14:paraId="1BC8F927" w14:textId="77777777" w:rsidR="00415FAB" w:rsidRPr="00415FAB" w:rsidRDefault="00852BD0">
          <w:pPr>
            <w:pStyle w:val="TOC2"/>
            <w:rPr>
              <w:rFonts w:asciiTheme="minorHAnsi" w:eastAsiaTheme="minorEastAsia" w:hAnsiTheme="minorHAnsi" w:cstheme="minorBidi"/>
              <w:bCs w:val="0"/>
              <w:sz w:val="22"/>
              <w:lang w:val="en-AU"/>
            </w:rPr>
          </w:pPr>
          <w:hyperlink w:anchor="_Toc452371034" w:history="1">
            <w:r w:rsidR="00415FAB" w:rsidRPr="00415FAB">
              <w:rPr>
                <w:rStyle w:val="Hyperlink"/>
                <w:rFonts w:asciiTheme="minorHAnsi" w:hAnsiTheme="minorHAnsi"/>
              </w:rPr>
              <w:t>8.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scertainment of highest level of educational attainment</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3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3</w:t>
            </w:r>
            <w:r w:rsidR="00415FAB" w:rsidRPr="00415FAB">
              <w:rPr>
                <w:rFonts w:asciiTheme="minorHAnsi" w:hAnsiTheme="minorHAnsi"/>
                <w:webHidden/>
              </w:rPr>
              <w:fldChar w:fldCharType="end"/>
            </w:r>
          </w:hyperlink>
        </w:p>
        <w:p w14:paraId="080B1CD2" w14:textId="77777777" w:rsidR="00415FAB" w:rsidRPr="00415FAB" w:rsidRDefault="00852BD0">
          <w:pPr>
            <w:pStyle w:val="TOC2"/>
            <w:rPr>
              <w:rFonts w:asciiTheme="minorHAnsi" w:eastAsiaTheme="minorEastAsia" w:hAnsiTheme="minorHAnsi" w:cstheme="minorBidi"/>
              <w:bCs w:val="0"/>
              <w:sz w:val="22"/>
              <w:lang w:val="en-AU"/>
            </w:rPr>
          </w:pPr>
          <w:hyperlink w:anchor="_Toc452371035" w:history="1">
            <w:r w:rsidR="00415FAB" w:rsidRPr="00415FAB">
              <w:rPr>
                <w:rStyle w:val="Hyperlink"/>
                <w:rFonts w:asciiTheme="minorHAnsi" w:hAnsiTheme="minorHAnsi"/>
              </w:rPr>
              <w:t>8.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Changes in highest educational attainment across the adult lifespa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3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4</w:t>
            </w:r>
            <w:r w:rsidR="00415FAB" w:rsidRPr="00415FAB">
              <w:rPr>
                <w:rFonts w:asciiTheme="minorHAnsi" w:hAnsiTheme="minorHAnsi"/>
                <w:webHidden/>
              </w:rPr>
              <w:fldChar w:fldCharType="end"/>
            </w:r>
          </w:hyperlink>
        </w:p>
        <w:p w14:paraId="2D5D5AFD" w14:textId="77777777" w:rsidR="00415FAB" w:rsidRPr="00415FAB" w:rsidRDefault="00852BD0">
          <w:pPr>
            <w:pStyle w:val="TOC2"/>
            <w:rPr>
              <w:rFonts w:asciiTheme="minorHAnsi" w:eastAsiaTheme="minorEastAsia" w:hAnsiTheme="minorHAnsi" w:cstheme="minorBidi"/>
              <w:bCs w:val="0"/>
              <w:sz w:val="22"/>
              <w:lang w:val="en-AU"/>
            </w:rPr>
          </w:pPr>
          <w:hyperlink w:anchor="_Toc452371036" w:history="1">
            <w:r w:rsidR="00415FAB" w:rsidRPr="00415FAB">
              <w:rPr>
                <w:rStyle w:val="Hyperlink"/>
                <w:rFonts w:asciiTheme="minorHAnsi" w:hAnsiTheme="minorHAnsi"/>
              </w:rPr>
              <w:t>8.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ion of university education trends for Australian women over the next 20 year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3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5</w:t>
            </w:r>
            <w:r w:rsidR="00415FAB" w:rsidRPr="00415FAB">
              <w:rPr>
                <w:rFonts w:asciiTheme="minorHAnsi" w:hAnsiTheme="minorHAnsi"/>
                <w:webHidden/>
              </w:rPr>
              <w:fldChar w:fldCharType="end"/>
            </w:r>
          </w:hyperlink>
        </w:p>
        <w:p w14:paraId="71786650" w14:textId="77777777" w:rsidR="00415FAB" w:rsidRPr="00415FAB" w:rsidRDefault="00852BD0">
          <w:pPr>
            <w:pStyle w:val="TOC2"/>
            <w:rPr>
              <w:rFonts w:asciiTheme="minorHAnsi" w:eastAsiaTheme="minorEastAsia" w:hAnsiTheme="minorHAnsi" w:cstheme="minorBidi"/>
              <w:bCs w:val="0"/>
              <w:sz w:val="22"/>
              <w:lang w:val="en-AU"/>
            </w:rPr>
          </w:pPr>
          <w:hyperlink w:anchor="_Toc452371037" w:history="1">
            <w:r w:rsidR="00415FAB" w:rsidRPr="00415FAB">
              <w:rPr>
                <w:rStyle w:val="Hyperlink"/>
                <w:rFonts w:asciiTheme="minorHAnsi" w:hAnsiTheme="minorHAnsi"/>
              </w:rPr>
              <w:t>8.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Impact of highest level of qualifications on healthcare expenditur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3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9</w:t>
            </w:r>
            <w:r w:rsidR="00415FAB" w:rsidRPr="00415FAB">
              <w:rPr>
                <w:rFonts w:asciiTheme="minorHAnsi" w:hAnsiTheme="minorHAnsi"/>
                <w:webHidden/>
              </w:rPr>
              <w:fldChar w:fldCharType="end"/>
            </w:r>
          </w:hyperlink>
        </w:p>
        <w:p w14:paraId="32F9F310" w14:textId="77777777" w:rsidR="00415FAB" w:rsidRPr="00415FAB" w:rsidRDefault="00852BD0">
          <w:pPr>
            <w:pStyle w:val="TOC3"/>
            <w:rPr>
              <w:rFonts w:asciiTheme="minorHAnsi" w:eastAsiaTheme="minorEastAsia" w:hAnsiTheme="minorHAnsi" w:cstheme="minorBidi"/>
              <w:sz w:val="22"/>
            </w:rPr>
          </w:pPr>
          <w:hyperlink w:anchor="_Toc452371038" w:history="1">
            <w:r w:rsidR="00415FAB" w:rsidRPr="00415FAB">
              <w:rPr>
                <w:rStyle w:val="Hyperlink"/>
                <w:rFonts w:asciiTheme="minorHAnsi" w:hAnsiTheme="minorHAnsi"/>
              </w:rPr>
              <w:t>8.5.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3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99</w:t>
            </w:r>
            <w:r w:rsidR="00415FAB" w:rsidRPr="00415FAB">
              <w:rPr>
                <w:rFonts w:asciiTheme="minorHAnsi" w:hAnsiTheme="minorHAnsi"/>
                <w:webHidden/>
              </w:rPr>
              <w:fldChar w:fldCharType="end"/>
            </w:r>
          </w:hyperlink>
        </w:p>
        <w:p w14:paraId="39EE8B26" w14:textId="77777777" w:rsidR="00415FAB" w:rsidRPr="00415FAB" w:rsidRDefault="00852BD0">
          <w:pPr>
            <w:pStyle w:val="TOC3"/>
            <w:rPr>
              <w:rFonts w:asciiTheme="minorHAnsi" w:eastAsiaTheme="minorEastAsia" w:hAnsiTheme="minorHAnsi" w:cstheme="minorBidi"/>
              <w:sz w:val="22"/>
            </w:rPr>
          </w:pPr>
          <w:hyperlink w:anchor="_Toc452371039" w:history="1">
            <w:r w:rsidR="00415FAB" w:rsidRPr="00415FAB">
              <w:rPr>
                <w:rStyle w:val="Hyperlink"/>
                <w:rFonts w:asciiTheme="minorHAnsi" w:hAnsiTheme="minorHAnsi"/>
              </w:rPr>
              <w:t>8.5.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3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0</w:t>
            </w:r>
            <w:r w:rsidR="00415FAB" w:rsidRPr="00415FAB">
              <w:rPr>
                <w:rFonts w:asciiTheme="minorHAnsi" w:hAnsiTheme="minorHAnsi"/>
                <w:webHidden/>
              </w:rPr>
              <w:fldChar w:fldCharType="end"/>
            </w:r>
          </w:hyperlink>
        </w:p>
        <w:p w14:paraId="0F5CFE95" w14:textId="77777777" w:rsidR="00415FAB" w:rsidRPr="00415FAB" w:rsidRDefault="00852BD0">
          <w:pPr>
            <w:pStyle w:val="TOC3"/>
            <w:rPr>
              <w:rFonts w:asciiTheme="minorHAnsi" w:eastAsiaTheme="minorEastAsia" w:hAnsiTheme="minorHAnsi" w:cstheme="minorBidi"/>
              <w:sz w:val="22"/>
            </w:rPr>
          </w:pPr>
          <w:hyperlink w:anchor="_Toc452371040" w:history="1">
            <w:r w:rsidR="00415FAB" w:rsidRPr="00415FAB">
              <w:rPr>
                <w:rStyle w:val="Hyperlink"/>
                <w:rFonts w:asciiTheme="minorHAnsi" w:hAnsiTheme="minorHAnsi"/>
              </w:rPr>
              <w:t>8.5.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4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1</w:t>
            </w:r>
            <w:r w:rsidR="00415FAB" w:rsidRPr="00415FAB">
              <w:rPr>
                <w:rFonts w:asciiTheme="minorHAnsi" w:hAnsiTheme="minorHAnsi"/>
                <w:webHidden/>
              </w:rPr>
              <w:fldChar w:fldCharType="end"/>
            </w:r>
          </w:hyperlink>
        </w:p>
        <w:p w14:paraId="7D9F626E" w14:textId="77777777" w:rsidR="00415FAB" w:rsidRPr="00415FAB" w:rsidRDefault="00852BD0">
          <w:pPr>
            <w:pStyle w:val="TOC2"/>
            <w:rPr>
              <w:rFonts w:asciiTheme="minorHAnsi" w:eastAsiaTheme="minorEastAsia" w:hAnsiTheme="minorHAnsi" w:cstheme="minorBidi"/>
              <w:bCs w:val="0"/>
              <w:sz w:val="22"/>
              <w:lang w:val="en-AU"/>
            </w:rPr>
          </w:pPr>
          <w:hyperlink w:anchor="_Toc452371041" w:history="1">
            <w:r w:rsidR="00415FAB" w:rsidRPr="00415FAB">
              <w:rPr>
                <w:rStyle w:val="Hyperlink"/>
                <w:rFonts w:asciiTheme="minorHAnsi" w:hAnsiTheme="minorHAnsi"/>
              </w:rPr>
              <w:t>8.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impact of changing levels of education on healthcare utilisatio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4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2</w:t>
            </w:r>
            <w:r w:rsidR="00415FAB" w:rsidRPr="00415FAB">
              <w:rPr>
                <w:rFonts w:asciiTheme="minorHAnsi" w:hAnsiTheme="minorHAnsi"/>
                <w:webHidden/>
              </w:rPr>
              <w:fldChar w:fldCharType="end"/>
            </w:r>
          </w:hyperlink>
        </w:p>
        <w:p w14:paraId="66902107" w14:textId="77777777" w:rsidR="00415FAB" w:rsidRPr="00415FAB" w:rsidRDefault="00852BD0">
          <w:pPr>
            <w:pStyle w:val="TOC3"/>
            <w:rPr>
              <w:rFonts w:asciiTheme="minorHAnsi" w:eastAsiaTheme="minorEastAsia" w:hAnsiTheme="minorHAnsi" w:cstheme="minorBidi"/>
              <w:sz w:val="22"/>
            </w:rPr>
          </w:pPr>
          <w:hyperlink w:anchor="_Toc452371042" w:history="1">
            <w:r w:rsidR="00415FAB" w:rsidRPr="00415FAB">
              <w:rPr>
                <w:rStyle w:val="Hyperlink"/>
                <w:rFonts w:asciiTheme="minorHAnsi" w:hAnsiTheme="minorHAnsi"/>
              </w:rPr>
              <w:t>8.6.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4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3</w:t>
            </w:r>
            <w:r w:rsidR="00415FAB" w:rsidRPr="00415FAB">
              <w:rPr>
                <w:rFonts w:asciiTheme="minorHAnsi" w:hAnsiTheme="minorHAnsi"/>
                <w:webHidden/>
              </w:rPr>
              <w:fldChar w:fldCharType="end"/>
            </w:r>
          </w:hyperlink>
        </w:p>
        <w:p w14:paraId="424FE82D" w14:textId="77777777" w:rsidR="00415FAB" w:rsidRPr="00415FAB" w:rsidRDefault="00852BD0">
          <w:pPr>
            <w:pStyle w:val="TOC3"/>
            <w:rPr>
              <w:rFonts w:asciiTheme="minorHAnsi" w:eastAsiaTheme="minorEastAsia" w:hAnsiTheme="minorHAnsi" w:cstheme="minorBidi"/>
              <w:sz w:val="22"/>
            </w:rPr>
          </w:pPr>
          <w:hyperlink w:anchor="_Toc452371043" w:history="1">
            <w:r w:rsidR="00415FAB" w:rsidRPr="00415FAB">
              <w:rPr>
                <w:rStyle w:val="Hyperlink"/>
                <w:rFonts w:asciiTheme="minorHAnsi" w:hAnsiTheme="minorHAnsi"/>
              </w:rPr>
              <w:t>8.6.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4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4</w:t>
            </w:r>
            <w:r w:rsidR="00415FAB" w:rsidRPr="00415FAB">
              <w:rPr>
                <w:rFonts w:asciiTheme="minorHAnsi" w:hAnsiTheme="minorHAnsi"/>
                <w:webHidden/>
              </w:rPr>
              <w:fldChar w:fldCharType="end"/>
            </w:r>
          </w:hyperlink>
        </w:p>
        <w:p w14:paraId="0E8AF000" w14:textId="77777777" w:rsidR="00415FAB" w:rsidRPr="00415FAB" w:rsidRDefault="00852BD0">
          <w:pPr>
            <w:pStyle w:val="TOC3"/>
            <w:rPr>
              <w:rFonts w:asciiTheme="minorHAnsi" w:eastAsiaTheme="minorEastAsia" w:hAnsiTheme="minorHAnsi" w:cstheme="minorBidi"/>
              <w:sz w:val="22"/>
            </w:rPr>
          </w:pPr>
          <w:hyperlink w:anchor="_Toc452371044" w:history="1">
            <w:r w:rsidR="00415FAB" w:rsidRPr="00415FAB">
              <w:rPr>
                <w:rStyle w:val="Hyperlink"/>
                <w:rFonts w:asciiTheme="minorHAnsi" w:hAnsiTheme="minorHAnsi"/>
              </w:rPr>
              <w:t>8.6.3. Hospital service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4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6</w:t>
            </w:r>
            <w:r w:rsidR="00415FAB" w:rsidRPr="00415FAB">
              <w:rPr>
                <w:rFonts w:asciiTheme="minorHAnsi" w:hAnsiTheme="minorHAnsi"/>
                <w:webHidden/>
              </w:rPr>
              <w:fldChar w:fldCharType="end"/>
            </w:r>
          </w:hyperlink>
        </w:p>
        <w:p w14:paraId="0325E7D3" w14:textId="77777777" w:rsidR="00415FAB" w:rsidRPr="00415FAB" w:rsidRDefault="00852BD0">
          <w:pPr>
            <w:pStyle w:val="TOC3"/>
            <w:rPr>
              <w:rFonts w:asciiTheme="minorHAnsi" w:eastAsiaTheme="minorEastAsia" w:hAnsiTheme="minorHAnsi" w:cstheme="minorBidi"/>
              <w:sz w:val="22"/>
            </w:rPr>
          </w:pPr>
          <w:hyperlink w:anchor="_Toc452371045" w:history="1">
            <w:r w:rsidR="00415FAB" w:rsidRPr="00415FAB">
              <w:rPr>
                <w:rStyle w:val="Hyperlink"/>
                <w:rFonts w:asciiTheme="minorHAnsi" w:hAnsiTheme="minorHAnsi"/>
              </w:rPr>
              <w:t>8.6.4. Summary poin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4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6</w:t>
            </w:r>
            <w:r w:rsidR="00415FAB" w:rsidRPr="00415FAB">
              <w:rPr>
                <w:rFonts w:asciiTheme="minorHAnsi" w:hAnsiTheme="minorHAnsi"/>
                <w:webHidden/>
              </w:rPr>
              <w:fldChar w:fldCharType="end"/>
            </w:r>
          </w:hyperlink>
        </w:p>
        <w:p w14:paraId="603B497D" w14:textId="77777777" w:rsidR="00415FAB" w:rsidRPr="00415FAB" w:rsidRDefault="00852BD0" w:rsidP="00415FAB">
          <w:pPr>
            <w:pStyle w:val="TOC1"/>
            <w:rPr>
              <w:rFonts w:cstheme="minorBidi"/>
              <w:sz w:val="22"/>
              <w:szCs w:val="22"/>
            </w:rPr>
          </w:pPr>
          <w:hyperlink w:anchor="_Toc452371046" w:history="1">
            <w:r w:rsidR="00415FAB" w:rsidRPr="00415FAB">
              <w:rPr>
                <w:rStyle w:val="Hyperlink"/>
                <w:rFonts w:asciiTheme="minorHAnsi" w:hAnsiTheme="minorHAnsi"/>
              </w:rPr>
              <w:t>9.</w:t>
            </w:r>
            <w:r w:rsidR="00415FAB" w:rsidRPr="00415FAB">
              <w:rPr>
                <w:rFonts w:cstheme="minorBidi"/>
                <w:sz w:val="22"/>
                <w:szCs w:val="22"/>
              </w:rPr>
              <w:tab/>
            </w:r>
            <w:r w:rsidR="00415FAB" w:rsidRPr="00415FAB">
              <w:rPr>
                <w:rStyle w:val="Hyperlink"/>
                <w:rFonts w:asciiTheme="minorHAnsi" w:hAnsiTheme="minorHAnsi"/>
              </w:rPr>
              <w:t>Ability to manage on income</w:t>
            </w:r>
            <w:r w:rsidR="00415FAB" w:rsidRPr="00415FAB">
              <w:rPr>
                <w:webHidden/>
              </w:rPr>
              <w:tab/>
            </w:r>
            <w:r w:rsidR="00415FAB" w:rsidRPr="00415FAB">
              <w:rPr>
                <w:webHidden/>
              </w:rPr>
              <w:fldChar w:fldCharType="begin"/>
            </w:r>
            <w:r w:rsidR="00415FAB" w:rsidRPr="00415FAB">
              <w:rPr>
                <w:webHidden/>
              </w:rPr>
              <w:instrText xml:space="preserve"> PAGEREF _Toc452371046 \h </w:instrText>
            </w:r>
            <w:r w:rsidR="00415FAB" w:rsidRPr="00415FAB">
              <w:rPr>
                <w:webHidden/>
              </w:rPr>
            </w:r>
            <w:r w:rsidR="00415FAB" w:rsidRPr="00415FAB">
              <w:rPr>
                <w:webHidden/>
              </w:rPr>
              <w:fldChar w:fldCharType="separate"/>
            </w:r>
            <w:r w:rsidR="004675BB">
              <w:rPr>
                <w:webHidden/>
              </w:rPr>
              <w:t>107</w:t>
            </w:r>
            <w:r w:rsidR="00415FAB" w:rsidRPr="00415FAB">
              <w:rPr>
                <w:webHidden/>
              </w:rPr>
              <w:fldChar w:fldCharType="end"/>
            </w:r>
          </w:hyperlink>
        </w:p>
        <w:p w14:paraId="5D7F3752" w14:textId="77777777" w:rsidR="00415FAB" w:rsidRPr="00415FAB" w:rsidRDefault="00852BD0">
          <w:pPr>
            <w:pStyle w:val="TOC2"/>
            <w:rPr>
              <w:rFonts w:asciiTheme="minorHAnsi" w:eastAsiaTheme="minorEastAsia" w:hAnsiTheme="minorHAnsi" w:cstheme="minorBidi"/>
              <w:bCs w:val="0"/>
              <w:sz w:val="22"/>
              <w:lang w:val="en-AU"/>
            </w:rPr>
          </w:pPr>
          <w:hyperlink w:anchor="_Toc452371047" w:history="1">
            <w:r w:rsidR="00415FAB" w:rsidRPr="00415FAB">
              <w:rPr>
                <w:rStyle w:val="Hyperlink"/>
                <w:rFonts w:asciiTheme="minorHAnsi" w:hAnsiTheme="minorHAnsi"/>
              </w:rPr>
              <w:t>9.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ackground</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4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7</w:t>
            </w:r>
            <w:r w:rsidR="00415FAB" w:rsidRPr="00415FAB">
              <w:rPr>
                <w:rFonts w:asciiTheme="minorHAnsi" w:hAnsiTheme="minorHAnsi"/>
                <w:webHidden/>
              </w:rPr>
              <w:fldChar w:fldCharType="end"/>
            </w:r>
          </w:hyperlink>
        </w:p>
        <w:p w14:paraId="747A3FBE" w14:textId="77777777" w:rsidR="00415FAB" w:rsidRPr="00415FAB" w:rsidRDefault="00852BD0">
          <w:pPr>
            <w:pStyle w:val="TOC2"/>
            <w:rPr>
              <w:rFonts w:asciiTheme="minorHAnsi" w:eastAsiaTheme="minorEastAsia" w:hAnsiTheme="minorHAnsi" w:cstheme="minorBidi"/>
              <w:bCs w:val="0"/>
              <w:sz w:val="22"/>
              <w:lang w:val="en-AU"/>
            </w:rPr>
          </w:pPr>
          <w:hyperlink w:anchor="_Toc452371048" w:history="1">
            <w:r w:rsidR="00415FAB" w:rsidRPr="00415FAB">
              <w:rPr>
                <w:rStyle w:val="Hyperlink"/>
                <w:rFonts w:asciiTheme="minorHAnsi" w:hAnsiTheme="minorHAnsi"/>
              </w:rPr>
              <w:t>9.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scertaining ability to manage on income in ALSWH</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4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7</w:t>
            </w:r>
            <w:r w:rsidR="00415FAB" w:rsidRPr="00415FAB">
              <w:rPr>
                <w:rFonts w:asciiTheme="minorHAnsi" w:hAnsiTheme="minorHAnsi"/>
                <w:webHidden/>
              </w:rPr>
              <w:fldChar w:fldCharType="end"/>
            </w:r>
          </w:hyperlink>
        </w:p>
        <w:p w14:paraId="10EC5F00" w14:textId="77777777" w:rsidR="00415FAB" w:rsidRPr="00415FAB" w:rsidRDefault="00852BD0">
          <w:pPr>
            <w:pStyle w:val="TOC2"/>
            <w:rPr>
              <w:rFonts w:asciiTheme="minorHAnsi" w:eastAsiaTheme="minorEastAsia" w:hAnsiTheme="minorHAnsi" w:cstheme="minorBidi"/>
              <w:bCs w:val="0"/>
              <w:sz w:val="22"/>
              <w:lang w:val="en-AU"/>
            </w:rPr>
          </w:pPr>
          <w:hyperlink w:anchor="_Toc452371049" w:history="1">
            <w:r w:rsidR="00415FAB" w:rsidRPr="00415FAB">
              <w:rPr>
                <w:rStyle w:val="Hyperlink"/>
                <w:rFonts w:asciiTheme="minorHAnsi" w:hAnsiTheme="minorHAnsi"/>
              </w:rPr>
              <w:t>9.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Changes in ability to manage on income across the adult lifespa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4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7</w:t>
            </w:r>
            <w:r w:rsidR="00415FAB" w:rsidRPr="00415FAB">
              <w:rPr>
                <w:rFonts w:asciiTheme="minorHAnsi" w:hAnsiTheme="minorHAnsi"/>
                <w:webHidden/>
              </w:rPr>
              <w:fldChar w:fldCharType="end"/>
            </w:r>
          </w:hyperlink>
        </w:p>
        <w:p w14:paraId="570549F5" w14:textId="77777777" w:rsidR="00415FAB" w:rsidRPr="00415FAB" w:rsidRDefault="00852BD0">
          <w:pPr>
            <w:pStyle w:val="TOC2"/>
            <w:rPr>
              <w:rFonts w:asciiTheme="minorHAnsi" w:eastAsiaTheme="minorEastAsia" w:hAnsiTheme="minorHAnsi" w:cstheme="minorBidi"/>
              <w:bCs w:val="0"/>
              <w:sz w:val="22"/>
              <w:lang w:val="en-AU"/>
            </w:rPr>
          </w:pPr>
          <w:hyperlink w:anchor="_Toc452371050" w:history="1">
            <w:r w:rsidR="00415FAB" w:rsidRPr="00415FAB">
              <w:rPr>
                <w:rStyle w:val="Hyperlink"/>
                <w:rFonts w:asciiTheme="minorHAnsi" w:hAnsiTheme="minorHAnsi"/>
              </w:rPr>
              <w:t>9.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ions of difficulty managing on income for the next 20 year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09</w:t>
            </w:r>
            <w:r w:rsidR="00415FAB" w:rsidRPr="00415FAB">
              <w:rPr>
                <w:rFonts w:asciiTheme="minorHAnsi" w:hAnsiTheme="minorHAnsi"/>
                <w:webHidden/>
              </w:rPr>
              <w:fldChar w:fldCharType="end"/>
            </w:r>
          </w:hyperlink>
        </w:p>
        <w:p w14:paraId="00F3165F" w14:textId="77777777" w:rsidR="00415FAB" w:rsidRPr="00415FAB" w:rsidRDefault="00852BD0">
          <w:pPr>
            <w:pStyle w:val="TOC2"/>
            <w:rPr>
              <w:rFonts w:asciiTheme="minorHAnsi" w:eastAsiaTheme="minorEastAsia" w:hAnsiTheme="minorHAnsi" w:cstheme="minorBidi"/>
              <w:bCs w:val="0"/>
              <w:sz w:val="22"/>
              <w:lang w:val="en-AU"/>
            </w:rPr>
          </w:pPr>
          <w:hyperlink w:anchor="_Toc452371051" w:history="1">
            <w:r w:rsidR="00415FAB" w:rsidRPr="00415FAB">
              <w:rPr>
                <w:rStyle w:val="Hyperlink"/>
                <w:rFonts w:asciiTheme="minorHAnsi" w:hAnsiTheme="minorHAnsi"/>
              </w:rPr>
              <w:t>9.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Impact of difficulty managing on income on healthcare use and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14</w:t>
            </w:r>
            <w:r w:rsidR="00415FAB" w:rsidRPr="00415FAB">
              <w:rPr>
                <w:rFonts w:asciiTheme="minorHAnsi" w:hAnsiTheme="minorHAnsi"/>
                <w:webHidden/>
              </w:rPr>
              <w:fldChar w:fldCharType="end"/>
            </w:r>
          </w:hyperlink>
        </w:p>
        <w:p w14:paraId="08ADF03D" w14:textId="77777777" w:rsidR="00415FAB" w:rsidRPr="00415FAB" w:rsidRDefault="00852BD0">
          <w:pPr>
            <w:pStyle w:val="TOC3"/>
            <w:rPr>
              <w:rFonts w:asciiTheme="minorHAnsi" w:eastAsiaTheme="minorEastAsia" w:hAnsiTheme="minorHAnsi" w:cstheme="minorBidi"/>
              <w:sz w:val="22"/>
            </w:rPr>
          </w:pPr>
          <w:hyperlink w:anchor="_Toc452371052" w:history="1">
            <w:r w:rsidR="00415FAB" w:rsidRPr="00415FAB">
              <w:rPr>
                <w:rStyle w:val="Hyperlink"/>
                <w:rFonts w:asciiTheme="minorHAnsi" w:hAnsiTheme="minorHAnsi"/>
              </w:rPr>
              <w:t>9.5.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14</w:t>
            </w:r>
            <w:r w:rsidR="00415FAB" w:rsidRPr="00415FAB">
              <w:rPr>
                <w:rFonts w:asciiTheme="minorHAnsi" w:hAnsiTheme="minorHAnsi"/>
                <w:webHidden/>
              </w:rPr>
              <w:fldChar w:fldCharType="end"/>
            </w:r>
          </w:hyperlink>
        </w:p>
        <w:p w14:paraId="13E610B5" w14:textId="77777777" w:rsidR="00415FAB" w:rsidRPr="00415FAB" w:rsidRDefault="00852BD0">
          <w:pPr>
            <w:pStyle w:val="TOC3"/>
            <w:rPr>
              <w:rFonts w:asciiTheme="minorHAnsi" w:eastAsiaTheme="minorEastAsia" w:hAnsiTheme="minorHAnsi" w:cstheme="minorBidi"/>
              <w:sz w:val="22"/>
            </w:rPr>
          </w:pPr>
          <w:hyperlink w:anchor="_Toc452371053" w:history="1">
            <w:r w:rsidR="00415FAB" w:rsidRPr="00415FAB">
              <w:rPr>
                <w:rStyle w:val="Hyperlink"/>
                <w:rFonts w:asciiTheme="minorHAnsi" w:hAnsiTheme="minorHAnsi"/>
              </w:rPr>
              <w:t>9.5.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15</w:t>
            </w:r>
            <w:r w:rsidR="00415FAB" w:rsidRPr="00415FAB">
              <w:rPr>
                <w:rFonts w:asciiTheme="minorHAnsi" w:hAnsiTheme="minorHAnsi"/>
                <w:webHidden/>
              </w:rPr>
              <w:fldChar w:fldCharType="end"/>
            </w:r>
          </w:hyperlink>
        </w:p>
        <w:p w14:paraId="7C1BA5BD" w14:textId="77777777" w:rsidR="00415FAB" w:rsidRPr="00415FAB" w:rsidRDefault="00852BD0">
          <w:pPr>
            <w:pStyle w:val="TOC3"/>
            <w:rPr>
              <w:rFonts w:asciiTheme="minorHAnsi" w:eastAsiaTheme="minorEastAsia" w:hAnsiTheme="minorHAnsi" w:cstheme="minorBidi"/>
              <w:sz w:val="22"/>
            </w:rPr>
          </w:pPr>
          <w:hyperlink w:anchor="_Toc452371054" w:history="1">
            <w:r w:rsidR="00415FAB" w:rsidRPr="00415FAB">
              <w:rPr>
                <w:rStyle w:val="Hyperlink"/>
                <w:rFonts w:asciiTheme="minorHAnsi" w:hAnsiTheme="minorHAnsi"/>
              </w:rPr>
              <w:t>9.5.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16</w:t>
            </w:r>
            <w:r w:rsidR="00415FAB" w:rsidRPr="00415FAB">
              <w:rPr>
                <w:rFonts w:asciiTheme="minorHAnsi" w:hAnsiTheme="minorHAnsi"/>
                <w:webHidden/>
              </w:rPr>
              <w:fldChar w:fldCharType="end"/>
            </w:r>
          </w:hyperlink>
        </w:p>
        <w:p w14:paraId="4BB22BC6" w14:textId="77777777" w:rsidR="00415FAB" w:rsidRPr="00415FAB" w:rsidRDefault="00852BD0">
          <w:pPr>
            <w:pStyle w:val="TOC2"/>
            <w:rPr>
              <w:rFonts w:asciiTheme="minorHAnsi" w:eastAsiaTheme="minorEastAsia" w:hAnsiTheme="minorHAnsi" w:cstheme="minorBidi"/>
              <w:bCs w:val="0"/>
              <w:sz w:val="22"/>
              <w:lang w:val="en-AU"/>
            </w:rPr>
          </w:pPr>
          <w:hyperlink w:anchor="_Toc452371055" w:history="1">
            <w:r w:rsidR="00415FAB" w:rsidRPr="00415FAB">
              <w:rPr>
                <w:rStyle w:val="Hyperlink"/>
                <w:rFonts w:asciiTheme="minorHAnsi" w:hAnsiTheme="minorHAnsi"/>
              </w:rPr>
              <w:t>9.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impact of ability to manage on income on healthcare utilisatio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17</w:t>
            </w:r>
            <w:r w:rsidR="00415FAB" w:rsidRPr="00415FAB">
              <w:rPr>
                <w:rFonts w:asciiTheme="minorHAnsi" w:hAnsiTheme="minorHAnsi"/>
                <w:webHidden/>
              </w:rPr>
              <w:fldChar w:fldCharType="end"/>
            </w:r>
          </w:hyperlink>
        </w:p>
        <w:p w14:paraId="0D462093" w14:textId="77777777" w:rsidR="00415FAB" w:rsidRPr="00415FAB" w:rsidRDefault="00852BD0">
          <w:pPr>
            <w:pStyle w:val="TOC3"/>
            <w:rPr>
              <w:rFonts w:asciiTheme="minorHAnsi" w:eastAsiaTheme="minorEastAsia" w:hAnsiTheme="minorHAnsi" w:cstheme="minorBidi"/>
              <w:sz w:val="22"/>
            </w:rPr>
          </w:pPr>
          <w:hyperlink w:anchor="_Toc452371056" w:history="1">
            <w:r w:rsidR="00415FAB" w:rsidRPr="00415FAB">
              <w:rPr>
                <w:rStyle w:val="Hyperlink"/>
                <w:rFonts w:asciiTheme="minorHAnsi" w:hAnsiTheme="minorHAnsi"/>
              </w:rPr>
              <w:t>9.6.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18</w:t>
            </w:r>
            <w:r w:rsidR="00415FAB" w:rsidRPr="00415FAB">
              <w:rPr>
                <w:rFonts w:asciiTheme="minorHAnsi" w:hAnsiTheme="minorHAnsi"/>
                <w:webHidden/>
              </w:rPr>
              <w:fldChar w:fldCharType="end"/>
            </w:r>
          </w:hyperlink>
        </w:p>
        <w:p w14:paraId="565C727B" w14:textId="77777777" w:rsidR="00415FAB" w:rsidRPr="00415FAB" w:rsidRDefault="00852BD0">
          <w:pPr>
            <w:pStyle w:val="TOC3"/>
            <w:rPr>
              <w:rFonts w:asciiTheme="minorHAnsi" w:eastAsiaTheme="minorEastAsia" w:hAnsiTheme="minorHAnsi" w:cstheme="minorBidi"/>
              <w:sz w:val="22"/>
            </w:rPr>
          </w:pPr>
          <w:hyperlink w:anchor="_Toc452371057" w:history="1">
            <w:r w:rsidR="00415FAB" w:rsidRPr="00415FAB">
              <w:rPr>
                <w:rStyle w:val="Hyperlink"/>
                <w:rFonts w:asciiTheme="minorHAnsi" w:hAnsiTheme="minorHAnsi"/>
              </w:rPr>
              <w:t>9.6.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19</w:t>
            </w:r>
            <w:r w:rsidR="00415FAB" w:rsidRPr="00415FAB">
              <w:rPr>
                <w:rFonts w:asciiTheme="minorHAnsi" w:hAnsiTheme="minorHAnsi"/>
                <w:webHidden/>
              </w:rPr>
              <w:fldChar w:fldCharType="end"/>
            </w:r>
          </w:hyperlink>
        </w:p>
        <w:p w14:paraId="33A0B2AC" w14:textId="77777777" w:rsidR="00415FAB" w:rsidRPr="00415FAB" w:rsidRDefault="00852BD0">
          <w:pPr>
            <w:pStyle w:val="TOC3"/>
            <w:rPr>
              <w:rFonts w:asciiTheme="minorHAnsi" w:eastAsiaTheme="minorEastAsia" w:hAnsiTheme="minorHAnsi" w:cstheme="minorBidi"/>
              <w:sz w:val="22"/>
            </w:rPr>
          </w:pPr>
          <w:hyperlink w:anchor="_Toc452371058" w:history="1">
            <w:r w:rsidR="00415FAB" w:rsidRPr="00415FAB">
              <w:rPr>
                <w:rStyle w:val="Hyperlink"/>
                <w:rFonts w:asciiTheme="minorHAnsi" w:hAnsiTheme="minorHAnsi"/>
              </w:rPr>
              <w:t>9.6.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1</w:t>
            </w:r>
            <w:r w:rsidR="00415FAB" w:rsidRPr="00415FAB">
              <w:rPr>
                <w:rFonts w:asciiTheme="minorHAnsi" w:hAnsiTheme="minorHAnsi"/>
                <w:webHidden/>
              </w:rPr>
              <w:fldChar w:fldCharType="end"/>
            </w:r>
          </w:hyperlink>
        </w:p>
        <w:p w14:paraId="36F35018" w14:textId="77777777" w:rsidR="00415FAB" w:rsidRPr="00415FAB" w:rsidRDefault="00852BD0">
          <w:pPr>
            <w:pStyle w:val="TOC2"/>
            <w:rPr>
              <w:rFonts w:asciiTheme="minorHAnsi" w:eastAsiaTheme="minorEastAsia" w:hAnsiTheme="minorHAnsi" w:cstheme="minorBidi"/>
              <w:bCs w:val="0"/>
              <w:sz w:val="22"/>
              <w:lang w:val="en-AU"/>
            </w:rPr>
          </w:pPr>
          <w:hyperlink w:anchor="_Toc452371059" w:history="1">
            <w:r w:rsidR="00415FAB" w:rsidRPr="00415FAB">
              <w:rPr>
                <w:rStyle w:val="Hyperlink"/>
                <w:rFonts w:asciiTheme="minorHAnsi" w:hAnsiTheme="minorHAnsi"/>
              </w:rPr>
              <w:t>9.7.</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Summary poin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5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1</w:t>
            </w:r>
            <w:r w:rsidR="00415FAB" w:rsidRPr="00415FAB">
              <w:rPr>
                <w:rFonts w:asciiTheme="minorHAnsi" w:hAnsiTheme="minorHAnsi"/>
                <w:webHidden/>
              </w:rPr>
              <w:fldChar w:fldCharType="end"/>
            </w:r>
          </w:hyperlink>
        </w:p>
        <w:p w14:paraId="2F5479DE" w14:textId="77777777" w:rsidR="00415FAB" w:rsidRPr="00415FAB" w:rsidRDefault="00852BD0" w:rsidP="00415FAB">
          <w:pPr>
            <w:pStyle w:val="TOC1"/>
            <w:rPr>
              <w:rFonts w:cstheme="minorBidi"/>
              <w:sz w:val="22"/>
              <w:szCs w:val="22"/>
            </w:rPr>
          </w:pPr>
          <w:hyperlink w:anchor="_Toc452371060" w:history="1">
            <w:r w:rsidR="00415FAB" w:rsidRPr="00415FAB">
              <w:rPr>
                <w:rStyle w:val="Hyperlink"/>
                <w:rFonts w:asciiTheme="minorHAnsi" w:hAnsiTheme="minorHAnsi"/>
              </w:rPr>
              <w:t>10.</w:t>
            </w:r>
            <w:r w:rsidR="00415FAB" w:rsidRPr="00415FAB">
              <w:rPr>
                <w:rFonts w:cstheme="minorBidi"/>
                <w:sz w:val="22"/>
                <w:szCs w:val="22"/>
              </w:rPr>
              <w:tab/>
            </w:r>
            <w:r w:rsidR="00415FAB" w:rsidRPr="00415FAB">
              <w:rPr>
                <w:rStyle w:val="Hyperlink"/>
                <w:rFonts w:asciiTheme="minorHAnsi" w:hAnsiTheme="minorHAnsi"/>
              </w:rPr>
              <w:t>Marital status</w:t>
            </w:r>
            <w:r w:rsidR="00415FAB" w:rsidRPr="00415FAB">
              <w:rPr>
                <w:webHidden/>
              </w:rPr>
              <w:tab/>
            </w:r>
            <w:r w:rsidR="00415FAB" w:rsidRPr="00415FAB">
              <w:rPr>
                <w:webHidden/>
              </w:rPr>
              <w:fldChar w:fldCharType="begin"/>
            </w:r>
            <w:r w:rsidR="00415FAB" w:rsidRPr="00415FAB">
              <w:rPr>
                <w:webHidden/>
              </w:rPr>
              <w:instrText xml:space="preserve"> PAGEREF _Toc452371060 \h </w:instrText>
            </w:r>
            <w:r w:rsidR="00415FAB" w:rsidRPr="00415FAB">
              <w:rPr>
                <w:webHidden/>
              </w:rPr>
            </w:r>
            <w:r w:rsidR="00415FAB" w:rsidRPr="00415FAB">
              <w:rPr>
                <w:webHidden/>
              </w:rPr>
              <w:fldChar w:fldCharType="separate"/>
            </w:r>
            <w:r w:rsidR="004675BB">
              <w:rPr>
                <w:webHidden/>
              </w:rPr>
              <w:t>122</w:t>
            </w:r>
            <w:r w:rsidR="00415FAB" w:rsidRPr="00415FAB">
              <w:rPr>
                <w:webHidden/>
              </w:rPr>
              <w:fldChar w:fldCharType="end"/>
            </w:r>
          </w:hyperlink>
        </w:p>
        <w:p w14:paraId="56D4089F" w14:textId="77777777" w:rsidR="00415FAB" w:rsidRPr="00415FAB" w:rsidRDefault="00852BD0">
          <w:pPr>
            <w:pStyle w:val="TOC2"/>
            <w:rPr>
              <w:rFonts w:asciiTheme="minorHAnsi" w:eastAsiaTheme="minorEastAsia" w:hAnsiTheme="minorHAnsi" w:cstheme="minorBidi"/>
              <w:bCs w:val="0"/>
              <w:sz w:val="22"/>
              <w:lang w:val="en-AU"/>
            </w:rPr>
          </w:pPr>
          <w:hyperlink w:anchor="_Toc452371061" w:history="1">
            <w:r w:rsidR="00415FAB" w:rsidRPr="00415FAB">
              <w:rPr>
                <w:rStyle w:val="Hyperlink"/>
                <w:rFonts w:asciiTheme="minorHAnsi" w:hAnsiTheme="minorHAnsi"/>
              </w:rPr>
              <w:t>10.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ackground</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6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2</w:t>
            </w:r>
            <w:r w:rsidR="00415FAB" w:rsidRPr="00415FAB">
              <w:rPr>
                <w:rFonts w:asciiTheme="minorHAnsi" w:hAnsiTheme="minorHAnsi"/>
                <w:webHidden/>
              </w:rPr>
              <w:fldChar w:fldCharType="end"/>
            </w:r>
          </w:hyperlink>
        </w:p>
        <w:p w14:paraId="1F5BA6D6" w14:textId="77777777" w:rsidR="00415FAB" w:rsidRPr="00415FAB" w:rsidRDefault="00852BD0">
          <w:pPr>
            <w:pStyle w:val="TOC2"/>
            <w:rPr>
              <w:rFonts w:asciiTheme="minorHAnsi" w:eastAsiaTheme="minorEastAsia" w:hAnsiTheme="minorHAnsi" w:cstheme="minorBidi"/>
              <w:bCs w:val="0"/>
              <w:sz w:val="22"/>
              <w:lang w:val="en-AU"/>
            </w:rPr>
          </w:pPr>
          <w:hyperlink w:anchor="_Toc452371062" w:history="1">
            <w:r w:rsidR="00415FAB" w:rsidRPr="00415FAB">
              <w:rPr>
                <w:rStyle w:val="Hyperlink"/>
                <w:rFonts w:asciiTheme="minorHAnsi" w:hAnsiTheme="minorHAnsi"/>
              </w:rPr>
              <w:t>10.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scertainment of marital statu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6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2</w:t>
            </w:r>
            <w:r w:rsidR="00415FAB" w:rsidRPr="00415FAB">
              <w:rPr>
                <w:rFonts w:asciiTheme="minorHAnsi" w:hAnsiTheme="minorHAnsi"/>
                <w:webHidden/>
              </w:rPr>
              <w:fldChar w:fldCharType="end"/>
            </w:r>
          </w:hyperlink>
        </w:p>
        <w:p w14:paraId="1A1C28E0" w14:textId="77777777" w:rsidR="00415FAB" w:rsidRPr="00415FAB" w:rsidRDefault="00852BD0">
          <w:pPr>
            <w:pStyle w:val="TOC2"/>
            <w:rPr>
              <w:rFonts w:asciiTheme="minorHAnsi" w:eastAsiaTheme="minorEastAsia" w:hAnsiTheme="minorHAnsi" w:cstheme="minorBidi"/>
              <w:bCs w:val="0"/>
              <w:sz w:val="22"/>
              <w:lang w:val="en-AU"/>
            </w:rPr>
          </w:pPr>
          <w:hyperlink w:anchor="_Toc452371063" w:history="1">
            <w:r w:rsidR="00415FAB" w:rsidRPr="00415FAB">
              <w:rPr>
                <w:rStyle w:val="Hyperlink"/>
                <w:rFonts w:asciiTheme="minorHAnsi" w:hAnsiTheme="minorHAnsi"/>
              </w:rPr>
              <w:t>10.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Changes in marital status across the adult lifespa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6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3</w:t>
            </w:r>
            <w:r w:rsidR="00415FAB" w:rsidRPr="00415FAB">
              <w:rPr>
                <w:rFonts w:asciiTheme="minorHAnsi" w:hAnsiTheme="minorHAnsi"/>
                <w:webHidden/>
              </w:rPr>
              <w:fldChar w:fldCharType="end"/>
            </w:r>
          </w:hyperlink>
        </w:p>
        <w:p w14:paraId="4558D7A4" w14:textId="77777777" w:rsidR="00415FAB" w:rsidRPr="00415FAB" w:rsidRDefault="00852BD0">
          <w:pPr>
            <w:pStyle w:val="TOC2"/>
            <w:rPr>
              <w:rFonts w:asciiTheme="minorHAnsi" w:eastAsiaTheme="minorEastAsia" w:hAnsiTheme="minorHAnsi" w:cstheme="minorBidi"/>
              <w:bCs w:val="0"/>
              <w:sz w:val="22"/>
              <w:lang w:val="en-AU"/>
            </w:rPr>
          </w:pPr>
          <w:hyperlink w:anchor="_Toc452371064" w:history="1">
            <w:r w:rsidR="00415FAB" w:rsidRPr="00415FAB">
              <w:rPr>
                <w:rStyle w:val="Hyperlink"/>
                <w:rFonts w:asciiTheme="minorHAnsi" w:hAnsiTheme="minorHAnsi"/>
              </w:rPr>
              <w:t>10.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ion of marital trends for Australian women over the next 20 year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6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4</w:t>
            </w:r>
            <w:r w:rsidR="00415FAB" w:rsidRPr="00415FAB">
              <w:rPr>
                <w:rFonts w:asciiTheme="minorHAnsi" w:hAnsiTheme="minorHAnsi"/>
                <w:webHidden/>
              </w:rPr>
              <w:fldChar w:fldCharType="end"/>
            </w:r>
          </w:hyperlink>
        </w:p>
        <w:p w14:paraId="7C55863E" w14:textId="77777777" w:rsidR="00415FAB" w:rsidRPr="00415FAB" w:rsidRDefault="00852BD0">
          <w:pPr>
            <w:pStyle w:val="TOC2"/>
            <w:rPr>
              <w:rFonts w:asciiTheme="minorHAnsi" w:eastAsiaTheme="minorEastAsia" w:hAnsiTheme="minorHAnsi" w:cstheme="minorBidi"/>
              <w:bCs w:val="0"/>
              <w:sz w:val="22"/>
              <w:lang w:val="en-AU"/>
            </w:rPr>
          </w:pPr>
          <w:hyperlink w:anchor="_Toc452371065" w:history="1">
            <w:r w:rsidR="00415FAB" w:rsidRPr="00415FAB">
              <w:rPr>
                <w:rStyle w:val="Hyperlink"/>
                <w:rFonts w:asciiTheme="minorHAnsi" w:hAnsiTheme="minorHAnsi"/>
              </w:rPr>
              <w:t>10.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ssociation between having a partner and healthcare use and expenditur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6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8</w:t>
            </w:r>
            <w:r w:rsidR="00415FAB" w:rsidRPr="00415FAB">
              <w:rPr>
                <w:rFonts w:asciiTheme="minorHAnsi" w:hAnsiTheme="minorHAnsi"/>
                <w:webHidden/>
              </w:rPr>
              <w:fldChar w:fldCharType="end"/>
            </w:r>
          </w:hyperlink>
        </w:p>
        <w:p w14:paraId="780BE64A" w14:textId="77777777" w:rsidR="00415FAB" w:rsidRPr="00415FAB" w:rsidRDefault="00852BD0">
          <w:pPr>
            <w:pStyle w:val="TOC3"/>
            <w:rPr>
              <w:rFonts w:asciiTheme="minorHAnsi" w:eastAsiaTheme="minorEastAsia" w:hAnsiTheme="minorHAnsi" w:cstheme="minorBidi"/>
              <w:sz w:val="22"/>
            </w:rPr>
          </w:pPr>
          <w:hyperlink w:anchor="_Toc452371066" w:history="1">
            <w:r w:rsidR="00415FAB" w:rsidRPr="00415FAB">
              <w:rPr>
                <w:rStyle w:val="Hyperlink"/>
                <w:rFonts w:asciiTheme="minorHAnsi" w:hAnsiTheme="minorHAnsi"/>
              </w:rPr>
              <w:t>10.5.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6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8</w:t>
            </w:r>
            <w:r w:rsidR="00415FAB" w:rsidRPr="00415FAB">
              <w:rPr>
                <w:rFonts w:asciiTheme="minorHAnsi" w:hAnsiTheme="minorHAnsi"/>
                <w:webHidden/>
              </w:rPr>
              <w:fldChar w:fldCharType="end"/>
            </w:r>
          </w:hyperlink>
        </w:p>
        <w:p w14:paraId="7B8EA921" w14:textId="77777777" w:rsidR="00415FAB" w:rsidRPr="00415FAB" w:rsidRDefault="00852BD0">
          <w:pPr>
            <w:pStyle w:val="TOC3"/>
            <w:rPr>
              <w:rFonts w:asciiTheme="minorHAnsi" w:eastAsiaTheme="minorEastAsia" w:hAnsiTheme="minorHAnsi" w:cstheme="minorBidi"/>
              <w:sz w:val="22"/>
            </w:rPr>
          </w:pPr>
          <w:hyperlink w:anchor="_Toc452371067" w:history="1">
            <w:r w:rsidR="00415FAB" w:rsidRPr="00415FAB">
              <w:rPr>
                <w:rStyle w:val="Hyperlink"/>
                <w:rFonts w:asciiTheme="minorHAnsi" w:hAnsiTheme="minorHAnsi"/>
              </w:rPr>
              <w:t>10.5.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6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29</w:t>
            </w:r>
            <w:r w:rsidR="00415FAB" w:rsidRPr="00415FAB">
              <w:rPr>
                <w:rFonts w:asciiTheme="minorHAnsi" w:hAnsiTheme="minorHAnsi"/>
                <w:webHidden/>
              </w:rPr>
              <w:fldChar w:fldCharType="end"/>
            </w:r>
          </w:hyperlink>
        </w:p>
        <w:p w14:paraId="2AFB47C2" w14:textId="77777777" w:rsidR="00415FAB" w:rsidRPr="00415FAB" w:rsidRDefault="00852BD0">
          <w:pPr>
            <w:pStyle w:val="TOC3"/>
            <w:rPr>
              <w:rFonts w:asciiTheme="minorHAnsi" w:eastAsiaTheme="minorEastAsia" w:hAnsiTheme="minorHAnsi" w:cstheme="minorBidi"/>
              <w:sz w:val="22"/>
            </w:rPr>
          </w:pPr>
          <w:hyperlink w:anchor="_Toc452371068" w:history="1">
            <w:r w:rsidR="00415FAB" w:rsidRPr="00415FAB">
              <w:rPr>
                <w:rStyle w:val="Hyperlink"/>
                <w:rFonts w:asciiTheme="minorHAnsi" w:hAnsiTheme="minorHAnsi"/>
              </w:rPr>
              <w:t>10.5.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6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0</w:t>
            </w:r>
            <w:r w:rsidR="00415FAB" w:rsidRPr="00415FAB">
              <w:rPr>
                <w:rFonts w:asciiTheme="minorHAnsi" w:hAnsiTheme="minorHAnsi"/>
                <w:webHidden/>
              </w:rPr>
              <w:fldChar w:fldCharType="end"/>
            </w:r>
          </w:hyperlink>
        </w:p>
        <w:p w14:paraId="04FC9F31" w14:textId="77777777" w:rsidR="00415FAB" w:rsidRPr="00415FAB" w:rsidRDefault="00852BD0">
          <w:pPr>
            <w:pStyle w:val="TOC2"/>
            <w:rPr>
              <w:rFonts w:asciiTheme="minorHAnsi" w:eastAsiaTheme="minorEastAsia" w:hAnsiTheme="minorHAnsi" w:cstheme="minorBidi"/>
              <w:bCs w:val="0"/>
              <w:sz w:val="22"/>
              <w:lang w:val="en-AU"/>
            </w:rPr>
          </w:pPr>
          <w:hyperlink w:anchor="_Toc452371069" w:history="1">
            <w:r w:rsidR="00415FAB" w:rsidRPr="00415FAB">
              <w:rPr>
                <w:rStyle w:val="Hyperlink"/>
                <w:rFonts w:asciiTheme="minorHAnsi" w:hAnsiTheme="minorHAnsi"/>
              </w:rPr>
              <w:t>10.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association between having a partner and healthcare utilisation</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6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1</w:t>
            </w:r>
            <w:r w:rsidR="00415FAB" w:rsidRPr="00415FAB">
              <w:rPr>
                <w:rFonts w:asciiTheme="minorHAnsi" w:hAnsiTheme="minorHAnsi"/>
                <w:webHidden/>
              </w:rPr>
              <w:fldChar w:fldCharType="end"/>
            </w:r>
          </w:hyperlink>
        </w:p>
        <w:p w14:paraId="6A73D9BD" w14:textId="77777777" w:rsidR="00415FAB" w:rsidRPr="00415FAB" w:rsidRDefault="00852BD0">
          <w:pPr>
            <w:pStyle w:val="TOC3"/>
            <w:rPr>
              <w:rFonts w:asciiTheme="minorHAnsi" w:eastAsiaTheme="minorEastAsia" w:hAnsiTheme="minorHAnsi" w:cstheme="minorBidi"/>
              <w:sz w:val="22"/>
            </w:rPr>
          </w:pPr>
          <w:hyperlink w:anchor="_Toc452371070" w:history="1">
            <w:r w:rsidR="00415FAB" w:rsidRPr="00415FAB">
              <w:rPr>
                <w:rStyle w:val="Hyperlink"/>
                <w:rFonts w:asciiTheme="minorHAnsi" w:hAnsiTheme="minorHAnsi"/>
              </w:rPr>
              <w:t>10.6.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7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2</w:t>
            </w:r>
            <w:r w:rsidR="00415FAB" w:rsidRPr="00415FAB">
              <w:rPr>
                <w:rFonts w:asciiTheme="minorHAnsi" w:hAnsiTheme="minorHAnsi"/>
                <w:webHidden/>
              </w:rPr>
              <w:fldChar w:fldCharType="end"/>
            </w:r>
          </w:hyperlink>
        </w:p>
        <w:p w14:paraId="797517AD" w14:textId="77777777" w:rsidR="00415FAB" w:rsidRPr="00415FAB" w:rsidRDefault="00852BD0">
          <w:pPr>
            <w:pStyle w:val="TOC3"/>
            <w:rPr>
              <w:rFonts w:asciiTheme="minorHAnsi" w:eastAsiaTheme="minorEastAsia" w:hAnsiTheme="minorHAnsi" w:cstheme="minorBidi"/>
              <w:sz w:val="22"/>
            </w:rPr>
          </w:pPr>
          <w:hyperlink w:anchor="_Toc452371071" w:history="1">
            <w:r w:rsidR="00415FAB" w:rsidRPr="00415FAB">
              <w:rPr>
                <w:rStyle w:val="Hyperlink"/>
                <w:rFonts w:asciiTheme="minorHAnsi" w:hAnsiTheme="minorHAnsi"/>
              </w:rPr>
              <w:t>10.6.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7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3</w:t>
            </w:r>
            <w:r w:rsidR="00415FAB" w:rsidRPr="00415FAB">
              <w:rPr>
                <w:rFonts w:asciiTheme="minorHAnsi" w:hAnsiTheme="minorHAnsi"/>
                <w:webHidden/>
              </w:rPr>
              <w:fldChar w:fldCharType="end"/>
            </w:r>
          </w:hyperlink>
        </w:p>
        <w:p w14:paraId="1C1A36E5" w14:textId="77777777" w:rsidR="00415FAB" w:rsidRPr="00415FAB" w:rsidRDefault="00852BD0">
          <w:pPr>
            <w:pStyle w:val="TOC3"/>
            <w:rPr>
              <w:rFonts w:asciiTheme="minorHAnsi" w:eastAsiaTheme="minorEastAsia" w:hAnsiTheme="minorHAnsi" w:cstheme="minorBidi"/>
              <w:sz w:val="22"/>
            </w:rPr>
          </w:pPr>
          <w:hyperlink w:anchor="_Toc452371072" w:history="1">
            <w:r w:rsidR="00415FAB" w:rsidRPr="00415FAB">
              <w:rPr>
                <w:rStyle w:val="Hyperlink"/>
                <w:rFonts w:asciiTheme="minorHAnsi" w:hAnsiTheme="minorHAnsi"/>
              </w:rPr>
              <w:t>10.6.3. 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7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5</w:t>
            </w:r>
            <w:r w:rsidR="00415FAB" w:rsidRPr="00415FAB">
              <w:rPr>
                <w:rFonts w:asciiTheme="minorHAnsi" w:hAnsiTheme="minorHAnsi"/>
                <w:webHidden/>
              </w:rPr>
              <w:fldChar w:fldCharType="end"/>
            </w:r>
          </w:hyperlink>
        </w:p>
        <w:p w14:paraId="34B8AA29" w14:textId="77777777" w:rsidR="00415FAB" w:rsidRPr="00415FAB" w:rsidRDefault="00852BD0">
          <w:pPr>
            <w:pStyle w:val="TOC2"/>
            <w:rPr>
              <w:rFonts w:asciiTheme="minorHAnsi" w:eastAsiaTheme="minorEastAsia" w:hAnsiTheme="minorHAnsi" w:cstheme="minorBidi"/>
              <w:bCs w:val="0"/>
              <w:sz w:val="22"/>
              <w:lang w:val="en-AU"/>
            </w:rPr>
          </w:pPr>
          <w:hyperlink w:anchor="_Toc452371073" w:history="1">
            <w:r w:rsidR="00415FAB" w:rsidRPr="00415FAB">
              <w:rPr>
                <w:rStyle w:val="Hyperlink"/>
                <w:rFonts w:asciiTheme="minorHAnsi" w:hAnsiTheme="minorHAnsi"/>
              </w:rPr>
              <w:t>10.7.</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Summary poin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7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5</w:t>
            </w:r>
            <w:r w:rsidR="00415FAB" w:rsidRPr="00415FAB">
              <w:rPr>
                <w:rFonts w:asciiTheme="minorHAnsi" w:hAnsiTheme="minorHAnsi"/>
                <w:webHidden/>
              </w:rPr>
              <w:fldChar w:fldCharType="end"/>
            </w:r>
          </w:hyperlink>
        </w:p>
        <w:p w14:paraId="2B64BEDD" w14:textId="77777777" w:rsidR="00415FAB" w:rsidRPr="00415FAB" w:rsidRDefault="00852BD0" w:rsidP="00415FAB">
          <w:pPr>
            <w:pStyle w:val="TOC1"/>
            <w:rPr>
              <w:rFonts w:cstheme="minorBidi"/>
              <w:sz w:val="22"/>
              <w:szCs w:val="22"/>
            </w:rPr>
          </w:pPr>
          <w:hyperlink w:anchor="_Toc452371074" w:history="1">
            <w:r w:rsidR="00415FAB" w:rsidRPr="00415FAB">
              <w:rPr>
                <w:rStyle w:val="Hyperlink"/>
                <w:rFonts w:asciiTheme="minorHAnsi" w:hAnsiTheme="minorHAnsi"/>
              </w:rPr>
              <w:t>11.</w:t>
            </w:r>
            <w:r w:rsidR="00415FAB" w:rsidRPr="00415FAB">
              <w:rPr>
                <w:rFonts w:cstheme="minorBidi"/>
                <w:sz w:val="22"/>
                <w:szCs w:val="22"/>
              </w:rPr>
              <w:tab/>
            </w:r>
            <w:r w:rsidR="00415FAB" w:rsidRPr="00415FAB">
              <w:rPr>
                <w:rStyle w:val="Hyperlink"/>
                <w:rFonts w:asciiTheme="minorHAnsi" w:hAnsiTheme="minorHAnsi"/>
              </w:rPr>
              <w:t>Area of residence</w:t>
            </w:r>
            <w:r w:rsidR="00415FAB" w:rsidRPr="00415FAB">
              <w:rPr>
                <w:webHidden/>
              </w:rPr>
              <w:tab/>
            </w:r>
            <w:r w:rsidR="00415FAB" w:rsidRPr="00415FAB">
              <w:rPr>
                <w:webHidden/>
              </w:rPr>
              <w:fldChar w:fldCharType="begin"/>
            </w:r>
            <w:r w:rsidR="00415FAB" w:rsidRPr="00415FAB">
              <w:rPr>
                <w:webHidden/>
              </w:rPr>
              <w:instrText xml:space="preserve"> PAGEREF _Toc452371074 \h </w:instrText>
            </w:r>
            <w:r w:rsidR="00415FAB" w:rsidRPr="00415FAB">
              <w:rPr>
                <w:webHidden/>
              </w:rPr>
            </w:r>
            <w:r w:rsidR="00415FAB" w:rsidRPr="00415FAB">
              <w:rPr>
                <w:webHidden/>
              </w:rPr>
              <w:fldChar w:fldCharType="separate"/>
            </w:r>
            <w:r w:rsidR="004675BB">
              <w:rPr>
                <w:webHidden/>
              </w:rPr>
              <w:t>137</w:t>
            </w:r>
            <w:r w:rsidR="00415FAB" w:rsidRPr="00415FAB">
              <w:rPr>
                <w:webHidden/>
              </w:rPr>
              <w:fldChar w:fldCharType="end"/>
            </w:r>
          </w:hyperlink>
        </w:p>
        <w:p w14:paraId="52FAE133" w14:textId="77777777" w:rsidR="00415FAB" w:rsidRPr="00415FAB" w:rsidRDefault="00852BD0">
          <w:pPr>
            <w:pStyle w:val="TOC2"/>
            <w:rPr>
              <w:rFonts w:asciiTheme="minorHAnsi" w:eastAsiaTheme="minorEastAsia" w:hAnsiTheme="minorHAnsi" w:cstheme="minorBidi"/>
              <w:bCs w:val="0"/>
              <w:sz w:val="22"/>
              <w:lang w:val="en-AU"/>
            </w:rPr>
          </w:pPr>
          <w:hyperlink w:anchor="_Toc452371075" w:history="1">
            <w:r w:rsidR="00415FAB" w:rsidRPr="00415FAB">
              <w:rPr>
                <w:rStyle w:val="Hyperlink"/>
                <w:rFonts w:asciiTheme="minorHAnsi" w:hAnsiTheme="minorHAnsi"/>
              </w:rPr>
              <w:t>11.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ackground</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7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7</w:t>
            </w:r>
            <w:r w:rsidR="00415FAB" w:rsidRPr="00415FAB">
              <w:rPr>
                <w:rFonts w:asciiTheme="minorHAnsi" w:hAnsiTheme="minorHAnsi"/>
                <w:webHidden/>
              </w:rPr>
              <w:fldChar w:fldCharType="end"/>
            </w:r>
          </w:hyperlink>
        </w:p>
        <w:p w14:paraId="7D9E5537" w14:textId="77777777" w:rsidR="00415FAB" w:rsidRPr="00415FAB" w:rsidRDefault="00852BD0">
          <w:pPr>
            <w:pStyle w:val="TOC2"/>
            <w:rPr>
              <w:rFonts w:asciiTheme="minorHAnsi" w:eastAsiaTheme="minorEastAsia" w:hAnsiTheme="minorHAnsi" w:cstheme="minorBidi"/>
              <w:bCs w:val="0"/>
              <w:sz w:val="22"/>
              <w:lang w:val="en-AU"/>
            </w:rPr>
          </w:pPr>
          <w:hyperlink w:anchor="_Toc452371076" w:history="1">
            <w:r w:rsidR="00415FAB" w:rsidRPr="00415FAB">
              <w:rPr>
                <w:rStyle w:val="Hyperlink"/>
                <w:rFonts w:asciiTheme="minorHAnsi" w:hAnsiTheme="minorHAnsi"/>
              </w:rPr>
              <w:t>11.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Characteristics of ALSWH participants by area of residenc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7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7</w:t>
            </w:r>
            <w:r w:rsidR="00415FAB" w:rsidRPr="00415FAB">
              <w:rPr>
                <w:rFonts w:asciiTheme="minorHAnsi" w:hAnsiTheme="minorHAnsi"/>
                <w:webHidden/>
              </w:rPr>
              <w:fldChar w:fldCharType="end"/>
            </w:r>
          </w:hyperlink>
        </w:p>
        <w:p w14:paraId="3E380A34" w14:textId="77777777" w:rsidR="00415FAB" w:rsidRPr="00415FAB" w:rsidRDefault="00852BD0">
          <w:pPr>
            <w:pStyle w:val="TOC2"/>
            <w:rPr>
              <w:rFonts w:asciiTheme="minorHAnsi" w:eastAsiaTheme="minorEastAsia" w:hAnsiTheme="minorHAnsi" w:cstheme="minorBidi"/>
              <w:bCs w:val="0"/>
              <w:sz w:val="22"/>
              <w:lang w:val="en-AU"/>
            </w:rPr>
          </w:pPr>
          <w:hyperlink w:anchor="_Toc452371077" w:history="1">
            <w:r w:rsidR="00415FAB" w:rsidRPr="00415FAB">
              <w:rPr>
                <w:rStyle w:val="Hyperlink"/>
                <w:rFonts w:asciiTheme="minorHAnsi" w:hAnsiTheme="minorHAnsi"/>
              </w:rPr>
              <w:t>11.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opulation characteristics by area of residenc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7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8</w:t>
            </w:r>
            <w:r w:rsidR="00415FAB" w:rsidRPr="00415FAB">
              <w:rPr>
                <w:rFonts w:asciiTheme="minorHAnsi" w:hAnsiTheme="minorHAnsi"/>
                <w:webHidden/>
              </w:rPr>
              <w:fldChar w:fldCharType="end"/>
            </w:r>
          </w:hyperlink>
        </w:p>
        <w:p w14:paraId="06EC4409" w14:textId="77777777" w:rsidR="00415FAB" w:rsidRPr="00415FAB" w:rsidRDefault="00852BD0">
          <w:pPr>
            <w:pStyle w:val="TOC2"/>
            <w:rPr>
              <w:rFonts w:asciiTheme="minorHAnsi" w:eastAsiaTheme="minorEastAsia" w:hAnsiTheme="minorHAnsi" w:cstheme="minorBidi"/>
              <w:bCs w:val="0"/>
              <w:sz w:val="22"/>
              <w:lang w:val="en-AU"/>
            </w:rPr>
          </w:pPr>
          <w:hyperlink w:anchor="_Toc452371078" w:history="1">
            <w:r w:rsidR="00415FAB" w:rsidRPr="00415FAB">
              <w:rPr>
                <w:rStyle w:val="Hyperlink"/>
                <w:rFonts w:asciiTheme="minorHAnsi" w:hAnsiTheme="minorHAnsi"/>
              </w:rPr>
              <w:t>11.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ions of prevalence of city living over the next 20 year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7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39</w:t>
            </w:r>
            <w:r w:rsidR="00415FAB" w:rsidRPr="00415FAB">
              <w:rPr>
                <w:rFonts w:asciiTheme="minorHAnsi" w:hAnsiTheme="minorHAnsi"/>
                <w:webHidden/>
              </w:rPr>
              <w:fldChar w:fldCharType="end"/>
            </w:r>
          </w:hyperlink>
        </w:p>
        <w:p w14:paraId="30FACA43" w14:textId="77777777" w:rsidR="00415FAB" w:rsidRPr="00415FAB" w:rsidRDefault="00852BD0">
          <w:pPr>
            <w:pStyle w:val="TOC2"/>
            <w:rPr>
              <w:rFonts w:asciiTheme="minorHAnsi" w:eastAsiaTheme="minorEastAsia" w:hAnsiTheme="minorHAnsi" w:cstheme="minorBidi"/>
              <w:bCs w:val="0"/>
              <w:sz w:val="22"/>
              <w:lang w:val="en-AU"/>
            </w:rPr>
          </w:pPr>
          <w:hyperlink w:anchor="_Toc452371079" w:history="1">
            <w:r w:rsidR="00415FAB" w:rsidRPr="00415FAB">
              <w:rPr>
                <w:rStyle w:val="Hyperlink"/>
                <w:rFonts w:asciiTheme="minorHAnsi" w:hAnsiTheme="minorHAnsi"/>
              </w:rPr>
              <w:t>11.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ssociation between area of residence and healthcare use and expenditur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7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3</w:t>
            </w:r>
            <w:r w:rsidR="00415FAB" w:rsidRPr="00415FAB">
              <w:rPr>
                <w:rFonts w:asciiTheme="minorHAnsi" w:hAnsiTheme="minorHAnsi"/>
                <w:webHidden/>
              </w:rPr>
              <w:fldChar w:fldCharType="end"/>
            </w:r>
          </w:hyperlink>
        </w:p>
        <w:p w14:paraId="202E40A3" w14:textId="77777777" w:rsidR="00415FAB" w:rsidRPr="00415FAB" w:rsidRDefault="00852BD0">
          <w:pPr>
            <w:pStyle w:val="TOC3"/>
            <w:rPr>
              <w:rFonts w:asciiTheme="minorHAnsi" w:eastAsiaTheme="minorEastAsia" w:hAnsiTheme="minorHAnsi" w:cstheme="minorBidi"/>
              <w:sz w:val="22"/>
            </w:rPr>
          </w:pPr>
          <w:hyperlink w:anchor="_Toc452371080" w:history="1">
            <w:r w:rsidR="00415FAB" w:rsidRPr="00415FAB">
              <w:rPr>
                <w:rStyle w:val="Hyperlink"/>
                <w:rFonts w:asciiTheme="minorHAnsi" w:hAnsiTheme="minorHAnsi"/>
              </w:rPr>
              <w:t>11.5.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8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3</w:t>
            </w:r>
            <w:r w:rsidR="00415FAB" w:rsidRPr="00415FAB">
              <w:rPr>
                <w:rFonts w:asciiTheme="minorHAnsi" w:hAnsiTheme="minorHAnsi"/>
                <w:webHidden/>
              </w:rPr>
              <w:fldChar w:fldCharType="end"/>
            </w:r>
          </w:hyperlink>
        </w:p>
        <w:p w14:paraId="29726DF4" w14:textId="77777777" w:rsidR="00415FAB" w:rsidRPr="00415FAB" w:rsidRDefault="00852BD0">
          <w:pPr>
            <w:pStyle w:val="TOC3"/>
            <w:rPr>
              <w:rFonts w:asciiTheme="minorHAnsi" w:eastAsiaTheme="minorEastAsia" w:hAnsiTheme="minorHAnsi" w:cstheme="minorBidi"/>
              <w:sz w:val="22"/>
            </w:rPr>
          </w:pPr>
          <w:hyperlink w:anchor="_Toc452371081" w:history="1">
            <w:r w:rsidR="00415FAB" w:rsidRPr="00415FAB">
              <w:rPr>
                <w:rStyle w:val="Hyperlink"/>
                <w:rFonts w:asciiTheme="minorHAnsi" w:hAnsiTheme="minorHAnsi"/>
              </w:rPr>
              <w:t>11.5.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8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4</w:t>
            </w:r>
            <w:r w:rsidR="00415FAB" w:rsidRPr="00415FAB">
              <w:rPr>
                <w:rFonts w:asciiTheme="minorHAnsi" w:hAnsiTheme="minorHAnsi"/>
                <w:webHidden/>
              </w:rPr>
              <w:fldChar w:fldCharType="end"/>
            </w:r>
          </w:hyperlink>
        </w:p>
        <w:p w14:paraId="25F10115" w14:textId="77777777" w:rsidR="00415FAB" w:rsidRPr="00415FAB" w:rsidRDefault="00852BD0">
          <w:pPr>
            <w:pStyle w:val="TOC3"/>
            <w:rPr>
              <w:rFonts w:asciiTheme="minorHAnsi" w:eastAsiaTheme="minorEastAsia" w:hAnsiTheme="minorHAnsi" w:cstheme="minorBidi"/>
              <w:sz w:val="22"/>
            </w:rPr>
          </w:pPr>
          <w:hyperlink w:anchor="_Toc452371082" w:history="1">
            <w:r w:rsidR="00415FAB" w:rsidRPr="00415FAB">
              <w:rPr>
                <w:rStyle w:val="Hyperlink"/>
                <w:rFonts w:asciiTheme="minorHAnsi" w:hAnsiTheme="minorHAnsi"/>
              </w:rPr>
              <w:t>11.5.3. Hospital service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8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5</w:t>
            </w:r>
            <w:r w:rsidR="00415FAB" w:rsidRPr="00415FAB">
              <w:rPr>
                <w:rFonts w:asciiTheme="minorHAnsi" w:hAnsiTheme="minorHAnsi"/>
                <w:webHidden/>
              </w:rPr>
              <w:fldChar w:fldCharType="end"/>
            </w:r>
          </w:hyperlink>
        </w:p>
        <w:p w14:paraId="29C35B7F" w14:textId="77777777" w:rsidR="00415FAB" w:rsidRPr="00415FAB" w:rsidRDefault="00852BD0">
          <w:pPr>
            <w:pStyle w:val="TOC2"/>
            <w:rPr>
              <w:rFonts w:asciiTheme="minorHAnsi" w:eastAsiaTheme="minorEastAsia" w:hAnsiTheme="minorHAnsi" w:cstheme="minorBidi"/>
              <w:bCs w:val="0"/>
              <w:sz w:val="22"/>
              <w:lang w:val="en-AU"/>
            </w:rPr>
          </w:pPr>
          <w:hyperlink w:anchor="_Toc452371083" w:history="1">
            <w:r w:rsidR="00415FAB" w:rsidRPr="00415FAB">
              <w:rPr>
                <w:rStyle w:val="Hyperlink"/>
                <w:rFonts w:asciiTheme="minorHAnsi" w:hAnsiTheme="minorHAnsi"/>
              </w:rPr>
              <w:t>11.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rojected healthcare utilisation by area of residenc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8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6</w:t>
            </w:r>
            <w:r w:rsidR="00415FAB" w:rsidRPr="00415FAB">
              <w:rPr>
                <w:rFonts w:asciiTheme="minorHAnsi" w:hAnsiTheme="minorHAnsi"/>
                <w:webHidden/>
              </w:rPr>
              <w:fldChar w:fldCharType="end"/>
            </w:r>
          </w:hyperlink>
        </w:p>
        <w:p w14:paraId="4699DAF2" w14:textId="77777777" w:rsidR="00415FAB" w:rsidRPr="00415FAB" w:rsidRDefault="00852BD0">
          <w:pPr>
            <w:pStyle w:val="TOC3"/>
            <w:rPr>
              <w:rFonts w:asciiTheme="minorHAnsi" w:eastAsiaTheme="minorEastAsia" w:hAnsiTheme="minorHAnsi" w:cstheme="minorBidi"/>
              <w:sz w:val="22"/>
            </w:rPr>
          </w:pPr>
          <w:hyperlink w:anchor="_Toc452371084" w:history="1">
            <w:r w:rsidR="00415FAB" w:rsidRPr="00415FAB">
              <w:rPr>
                <w:rStyle w:val="Hyperlink"/>
                <w:rFonts w:asciiTheme="minorHAnsi" w:hAnsiTheme="minorHAnsi"/>
              </w:rPr>
              <w:t>11.6.1. 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8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7</w:t>
            </w:r>
            <w:r w:rsidR="00415FAB" w:rsidRPr="00415FAB">
              <w:rPr>
                <w:rFonts w:asciiTheme="minorHAnsi" w:hAnsiTheme="minorHAnsi"/>
                <w:webHidden/>
              </w:rPr>
              <w:fldChar w:fldCharType="end"/>
            </w:r>
          </w:hyperlink>
        </w:p>
        <w:p w14:paraId="17715E84" w14:textId="77777777" w:rsidR="00415FAB" w:rsidRPr="00415FAB" w:rsidRDefault="00852BD0">
          <w:pPr>
            <w:pStyle w:val="TOC3"/>
            <w:rPr>
              <w:rFonts w:asciiTheme="minorHAnsi" w:eastAsiaTheme="minorEastAsia" w:hAnsiTheme="minorHAnsi" w:cstheme="minorBidi"/>
              <w:sz w:val="22"/>
            </w:rPr>
          </w:pPr>
          <w:hyperlink w:anchor="_Toc452371085" w:history="1">
            <w:r w:rsidR="00415FAB" w:rsidRPr="00415FAB">
              <w:rPr>
                <w:rStyle w:val="Hyperlink"/>
                <w:rFonts w:asciiTheme="minorHAnsi" w:hAnsiTheme="minorHAnsi"/>
              </w:rPr>
              <w:t>11.6.2. 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8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48</w:t>
            </w:r>
            <w:r w:rsidR="00415FAB" w:rsidRPr="00415FAB">
              <w:rPr>
                <w:rFonts w:asciiTheme="minorHAnsi" w:hAnsiTheme="minorHAnsi"/>
                <w:webHidden/>
              </w:rPr>
              <w:fldChar w:fldCharType="end"/>
            </w:r>
          </w:hyperlink>
        </w:p>
        <w:p w14:paraId="7343B74E" w14:textId="77777777" w:rsidR="00415FAB" w:rsidRPr="00415FAB" w:rsidRDefault="00852BD0">
          <w:pPr>
            <w:pStyle w:val="TOC3"/>
            <w:rPr>
              <w:rFonts w:asciiTheme="minorHAnsi" w:eastAsiaTheme="minorEastAsia" w:hAnsiTheme="minorHAnsi" w:cstheme="minorBidi"/>
              <w:sz w:val="22"/>
            </w:rPr>
          </w:pPr>
          <w:hyperlink w:anchor="_Toc452371086" w:history="1">
            <w:r w:rsidR="00415FAB" w:rsidRPr="00415FAB">
              <w:rPr>
                <w:rStyle w:val="Hyperlink"/>
                <w:rFonts w:asciiTheme="minorHAnsi" w:hAnsiTheme="minorHAnsi"/>
              </w:rPr>
              <w:t>11.6.3. Hospital service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8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50</w:t>
            </w:r>
            <w:r w:rsidR="00415FAB" w:rsidRPr="00415FAB">
              <w:rPr>
                <w:rFonts w:asciiTheme="minorHAnsi" w:hAnsiTheme="minorHAnsi"/>
                <w:webHidden/>
              </w:rPr>
              <w:fldChar w:fldCharType="end"/>
            </w:r>
          </w:hyperlink>
        </w:p>
        <w:p w14:paraId="07DC24E0" w14:textId="77777777" w:rsidR="00415FAB" w:rsidRPr="00415FAB" w:rsidRDefault="00852BD0">
          <w:pPr>
            <w:pStyle w:val="TOC2"/>
            <w:rPr>
              <w:rFonts w:asciiTheme="minorHAnsi" w:eastAsiaTheme="minorEastAsia" w:hAnsiTheme="minorHAnsi" w:cstheme="minorBidi"/>
              <w:bCs w:val="0"/>
              <w:sz w:val="22"/>
              <w:lang w:val="en-AU"/>
            </w:rPr>
          </w:pPr>
          <w:hyperlink w:anchor="_Toc452371087" w:history="1">
            <w:r w:rsidR="00415FAB" w:rsidRPr="00415FAB">
              <w:rPr>
                <w:rStyle w:val="Hyperlink"/>
                <w:rFonts w:asciiTheme="minorHAnsi" w:hAnsiTheme="minorHAnsi"/>
              </w:rPr>
              <w:t>11.7.</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Summary poin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8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50</w:t>
            </w:r>
            <w:r w:rsidR="00415FAB" w:rsidRPr="00415FAB">
              <w:rPr>
                <w:rFonts w:asciiTheme="minorHAnsi" w:hAnsiTheme="minorHAnsi"/>
                <w:webHidden/>
              </w:rPr>
              <w:fldChar w:fldCharType="end"/>
            </w:r>
          </w:hyperlink>
        </w:p>
        <w:p w14:paraId="237F4A77" w14:textId="77777777" w:rsidR="00415FAB" w:rsidRPr="00415FAB" w:rsidRDefault="00852BD0" w:rsidP="00415FAB">
          <w:pPr>
            <w:pStyle w:val="TOC1"/>
            <w:rPr>
              <w:rFonts w:cstheme="minorBidi"/>
              <w:sz w:val="22"/>
              <w:szCs w:val="22"/>
            </w:rPr>
          </w:pPr>
          <w:hyperlink w:anchor="_Toc452371088" w:history="1">
            <w:r w:rsidR="00415FAB" w:rsidRPr="00415FAB">
              <w:rPr>
                <w:rStyle w:val="Hyperlink"/>
                <w:rFonts w:asciiTheme="minorHAnsi" w:hAnsiTheme="minorHAnsi"/>
              </w:rPr>
              <w:t>12.</w:t>
            </w:r>
            <w:r w:rsidR="00415FAB" w:rsidRPr="00415FAB">
              <w:rPr>
                <w:rFonts w:cstheme="minorBidi"/>
                <w:sz w:val="22"/>
                <w:szCs w:val="22"/>
              </w:rPr>
              <w:tab/>
            </w:r>
            <w:r w:rsidR="00415FAB" w:rsidRPr="00415FAB">
              <w:rPr>
                <w:rStyle w:val="Hyperlink"/>
                <w:rFonts w:asciiTheme="minorHAnsi" w:hAnsiTheme="minorHAnsi"/>
              </w:rPr>
              <w:t>Appendix A: Survey questions and participation numbers</w:t>
            </w:r>
            <w:r w:rsidR="00415FAB" w:rsidRPr="00415FAB">
              <w:rPr>
                <w:webHidden/>
              </w:rPr>
              <w:tab/>
            </w:r>
            <w:r w:rsidR="00415FAB" w:rsidRPr="00415FAB">
              <w:rPr>
                <w:webHidden/>
              </w:rPr>
              <w:fldChar w:fldCharType="begin"/>
            </w:r>
            <w:r w:rsidR="00415FAB" w:rsidRPr="00415FAB">
              <w:rPr>
                <w:webHidden/>
              </w:rPr>
              <w:instrText xml:space="preserve"> PAGEREF _Toc452371088 \h </w:instrText>
            </w:r>
            <w:r w:rsidR="00415FAB" w:rsidRPr="00415FAB">
              <w:rPr>
                <w:webHidden/>
              </w:rPr>
            </w:r>
            <w:r w:rsidR="00415FAB" w:rsidRPr="00415FAB">
              <w:rPr>
                <w:webHidden/>
              </w:rPr>
              <w:fldChar w:fldCharType="separate"/>
            </w:r>
            <w:r w:rsidR="004675BB">
              <w:rPr>
                <w:webHidden/>
              </w:rPr>
              <w:t>152</w:t>
            </w:r>
            <w:r w:rsidR="00415FAB" w:rsidRPr="00415FAB">
              <w:rPr>
                <w:webHidden/>
              </w:rPr>
              <w:fldChar w:fldCharType="end"/>
            </w:r>
          </w:hyperlink>
        </w:p>
        <w:p w14:paraId="65588DB2" w14:textId="77777777" w:rsidR="00415FAB" w:rsidRPr="00415FAB" w:rsidRDefault="00852BD0">
          <w:pPr>
            <w:pStyle w:val="TOC2"/>
            <w:rPr>
              <w:rFonts w:asciiTheme="minorHAnsi" w:eastAsiaTheme="minorEastAsia" w:hAnsiTheme="minorHAnsi" w:cstheme="minorBidi"/>
              <w:bCs w:val="0"/>
              <w:sz w:val="22"/>
              <w:lang w:val="en-AU"/>
            </w:rPr>
          </w:pPr>
          <w:hyperlink w:anchor="_Toc452371089" w:history="1">
            <w:r w:rsidR="00415FAB" w:rsidRPr="00415FAB">
              <w:rPr>
                <w:rStyle w:val="Hyperlink"/>
                <w:rFonts w:asciiTheme="minorHAnsi" w:hAnsiTheme="minorHAnsi"/>
              </w:rPr>
              <w:t>12.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hysical function and needing help with activities of daily living</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8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52</w:t>
            </w:r>
            <w:r w:rsidR="00415FAB" w:rsidRPr="00415FAB">
              <w:rPr>
                <w:rFonts w:asciiTheme="minorHAnsi" w:hAnsiTheme="minorHAnsi"/>
                <w:webHidden/>
              </w:rPr>
              <w:fldChar w:fldCharType="end"/>
            </w:r>
          </w:hyperlink>
        </w:p>
        <w:p w14:paraId="1140D709" w14:textId="77777777" w:rsidR="00415FAB" w:rsidRPr="00415FAB" w:rsidRDefault="00852BD0">
          <w:pPr>
            <w:pStyle w:val="TOC2"/>
            <w:rPr>
              <w:rFonts w:asciiTheme="minorHAnsi" w:eastAsiaTheme="minorEastAsia" w:hAnsiTheme="minorHAnsi" w:cstheme="minorBidi"/>
              <w:bCs w:val="0"/>
              <w:sz w:val="22"/>
              <w:lang w:val="en-AU"/>
            </w:rPr>
          </w:pPr>
          <w:hyperlink w:anchor="_Toc452371090" w:history="1">
            <w:r w:rsidR="00415FAB" w:rsidRPr="00415FAB">
              <w:rPr>
                <w:rStyle w:val="Hyperlink"/>
                <w:rFonts w:asciiTheme="minorHAnsi" w:hAnsiTheme="minorHAnsi"/>
              </w:rPr>
              <w:t>12.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Obesity</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9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54</w:t>
            </w:r>
            <w:r w:rsidR="00415FAB" w:rsidRPr="00415FAB">
              <w:rPr>
                <w:rFonts w:asciiTheme="minorHAnsi" w:hAnsiTheme="minorHAnsi"/>
                <w:webHidden/>
              </w:rPr>
              <w:fldChar w:fldCharType="end"/>
            </w:r>
          </w:hyperlink>
        </w:p>
        <w:p w14:paraId="7F8620EC" w14:textId="77777777" w:rsidR="00415FAB" w:rsidRPr="00415FAB" w:rsidRDefault="00852BD0">
          <w:pPr>
            <w:pStyle w:val="TOC2"/>
            <w:rPr>
              <w:rFonts w:asciiTheme="minorHAnsi" w:eastAsiaTheme="minorEastAsia" w:hAnsiTheme="minorHAnsi" w:cstheme="minorBidi"/>
              <w:bCs w:val="0"/>
              <w:sz w:val="22"/>
              <w:lang w:val="en-AU"/>
            </w:rPr>
          </w:pPr>
          <w:hyperlink w:anchor="_Toc452371091" w:history="1">
            <w:r w:rsidR="00415FAB" w:rsidRPr="00415FAB">
              <w:rPr>
                <w:rStyle w:val="Hyperlink"/>
                <w:rFonts w:asciiTheme="minorHAnsi" w:hAnsiTheme="minorHAnsi"/>
              </w:rPr>
              <w:t>12.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Tobacco us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9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55</w:t>
            </w:r>
            <w:r w:rsidR="00415FAB" w:rsidRPr="00415FAB">
              <w:rPr>
                <w:rFonts w:asciiTheme="minorHAnsi" w:hAnsiTheme="minorHAnsi"/>
                <w:webHidden/>
              </w:rPr>
              <w:fldChar w:fldCharType="end"/>
            </w:r>
          </w:hyperlink>
        </w:p>
        <w:p w14:paraId="57AA07D3" w14:textId="77777777" w:rsidR="00415FAB" w:rsidRPr="00415FAB" w:rsidRDefault="00852BD0">
          <w:pPr>
            <w:pStyle w:val="TOC2"/>
            <w:rPr>
              <w:rFonts w:asciiTheme="minorHAnsi" w:eastAsiaTheme="minorEastAsia" w:hAnsiTheme="minorHAnsi" w:cstheme="minorBidi"/>
              <w:bCs w:val="0"/>
              <w:sz w:val="22"/>
              <w:lang w:val="en-AU"/>
            </w:rPr>
          </w:pPr>
          <w:hyperlink w:anchor="_Toc452371092" w:history="1">
            <w:r w:rsidR="00415FAB" w:rsidRPr="00415FAB">
              <w:rPr>
                <w:rStyle w:val="Hyperlink"/>
                <w:rFonts w:asciiTheme="minorHAnsi" w:hAnsiTheme="minorHAnsi"/>
              </w:rPr>
              <w:t>12.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Mental health</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9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56</w:t>
            </w:r>
            <w:r w:rsidR="00415FAB" w:rsidRPr="00415FAB">
              <w:rPr>
                <w:rFonts w:asciiTheme="minorHAnsi" w:hAnsiTheme="minorHAnsi"/>
                <w:webHidden/>
              </w:rPr>
              <w:fldChar w:fldCharType="end"/>
            </w:r>
          </w:hyperlink>
        </w:p>
        <w:p w14:paraId="30FB20DD" w14:textId="77777777" w:rsidR="00415FAB" w:rsidRPr="00415FAB" w:rsidRDefault="00852BD0">
          <w:pPr>
            <w:pStyle w:val="TOC2"/>
            <w:rPr>
              <w:rFonts w:asciiTheme="minorHAnsi" w:eastAsiaTheme="minorEastAsia" w:hAnsiTheme="minorHAnsi" w:cstheme="minorBidi"/>
              <w:bCs w:val="0"/>
              <w:sz w:val="22"/>
              <w:lang w:val="en-AU"/>
            </w:rPr>
          </w:pPr>
          <w:hyperlink w:anchor="_Toc452371093" w:history="1">
            <w:r w:rsidR="00415FAB" w:rsidRPr="00415FAB">
              <w:rPr>
                <w:rStyle w:val="Hyperlink"/>
                <w:rFonts w:asciiTheme="minorHAnsi" w:hAnsiTheme="minorHAnsi"/>
              </w:rPr>
              <w:t>12.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Highest educational attainment</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9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58</w:t>
            </w:r>
            <w:r w:rsidR="00415FAB" w:rsidRPr="00415FAB">
              <w:rPr>
                <w:rFonts w:asciiTheme="minorHAnsi" w:hAnsiTheme="minorHAnsi"/>
                <w:webHidden/>
              </w:rPr>
              <w:fldChar w:fldCharType="end"/>
            </w:r>
          </w:hyperlink>
        </w:p>
        <w:p w14:paraId="2D2897C0" w14:textId="77777777" w:rsidR="00415FAB" w:rsidRPr="00415FAB" w:rsidRDefault="00852BD0">
          <w:pPr>
            <w:pStyle w:val="TOC2"/>
            <w:rPr>
              <w:rFonts w:asciiTheme="minorHAnsi" w:eastAsiaTheme="minorEastAsia" w:hAnsiTheme="minorHAnsi" w:cstheme="minorBidi"/>
              <w:bCs w:val="0"/>
              <w:sz w:val="22"/>
              <w:lang w:val="en-AU"/>
            </w:rPr>
          </w:pPr>
          <w:hyperlink w:anchor="_Toc452371094" w:history="1">
            <w:r w:rsidR="00415FAB" w:rsidRPr="00415FAB">
              <w:rPr>
                <w:rStyle w:val="Hyperlink"/>
                <w:rFonts w:asciiTheme="minorHAnsi" w:hAnsiTheme="minorHAnsi"/>
              </w:rPr>
              <w:t>12.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bility to manage on inco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9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59</w:t>
            </w:r>
            <w:r w:rsidR="00415FAB" w:rsidRPr="00415FAB">
              <w:rPr>
                <w:rFonts w:asciiTheme="minorHAnsi" w:hAnsiTheme="minorHAnsi"/>
                <w:webHidden/>
              </w:rPr>
              <w:fldChar w:fldCharType="end"/>
            </w:r>
          </w:hyperlink>
        </w:p>
        <w:p w14:paraId="095275F2" w14:textId="77777777" w:rsidR="00415FAB" w:rsidRPr="00415FAB" w:rsidRDefault="00852BD0">
          <w:pPr>
            <w:pStyle w:val="TOC2"/>
            <w:rPr>
              <w:rFonts w:asciiTheme="minorHAnsi" w:eastAsiaTheme="minorEastAsia" w:hAnsiTheme="minorHAnsi" w:cstheme="minorBidi"/>
              <w:bCs w:val="0"/>
              <w:sz w:val="22"/>
              <w:lang w:val="en-AU"/>
            </w:rPr>
          </w:pPr>
          <w:hyperlink w:anchor="_Toc452371095" w:history="1">
            <w:r w:rsidR="00415FAB" w:rsidRPr="00415FAB">
              <w:rPr>
                <w:rStyle w:val="Hyperlink"/>
                <w:rFonts w:asciiTheme="minorHAnsi" w:hAnsiTheme="minorHAnsi"/>
              </w:rPr>
              <w:t>12.7.</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Marital statu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9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0</w:t>
            </w:r>
            <w:r w:rsidR="00415FAB" w:rsidRPr="00415FAB">
              <w:rPr>
                <w:rFonts w:asciiTheme="minorHAnsi" w:hAnsiTheme="minorHAnsi"/>
                <w:webHidden/>
              </w:rPr>
              <w:fldChar w:fldCharType="end"/>
            </w:r>
          </w:hyperlink>
        </w:p>
        <w:p w14:paraId="3B838C8C" w14:textId="77777777" w:rsidR="00415FAB" w:rsidRPr="00415FAB" w:rsidRDefault="00852BD0">
          <w:pPr>
            <w:pStyle w:val="TOC2"/>
            <w:rPr>
              <w:rFonts w:asciiTheme="minorHAnsi" w:eastAsiaTheme="minorEastAsia" w:hAnsiTheme="minorHAnsi" w:cstheme="minorBidi"/>
              <w:bCs w:val="0"/>
              <w:sz w:val="22"/>
              <w:lang w:val="en-AU"/>
            </w:rPr>
          </w:pPr>
          <w:hyperlink w:anchor="_Toc452371096" w:history="1">
            <w:r w:rsidR="00415FAB" w:rsidRPr="00415FAB">
              <w:rPr>
                <w:rStyle w:val="Hyperlink"/>
                <w:rFonts w:asciiTheme="minorHAnsi" w:hAnsiTheme="minorHAnsi"/>
              </w:rPr>
              <w:t>12.8.</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rea of residenc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9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1</w:t>
            </w:r>
            <w:r w:rsidR="00415FAB" w:rsidRPr="00415FAB">
              <w:rPr>
                <w:rFonts w:asciiTheme="minorHAnsi" w:hAnsiTheme="minorHAnsi"/>
                <w:webHidden/>
              </w:rPr>
              <w:fldChar w:fldCharType="end"/>
            </w:r>
          </w:hyperlink>
        </w:p>
        <w:p w14:paraId="40B3A336" w14:textId="77777777" w:rsidR="00415FAB" w:rsidRPr="00415FAB" w:rsidRDefault="00852BD0" w:rsidP="00415FAB">
          <w:pPr>
            <w:pStyle w:val="TOC1"/>
            <w:jc w:val="both"/>
            <w:rPr>
              <w:rFonts w:cstheme="minorBidi"/>
              <w:sz w:val="22"/>
              <w:szCs w:val="22"/>
            </w:rPr>
          </w:pPr>
          <w:hyperlink w:anchor="_Toc452371097" w:history="1">
            <w:r w:rsidR="00415FAB" w:rsidRPr="00415FAB">
              <w:rPr>
                <w:rStyle w:val="Hyperlink"/>
                <w:rFonts w:asciiTheme="minorHAnsi" w:hAnsiTheme="minorHAnsi"/>
              </w:rPr>
              <w:t>13.</w:t>
            </w:r>
            <w:r w:rsidR="00415FAB" w:rsidRPr="00415FAB">
              <w:rPr>
                <w:rFonts w:cstheme="minorBidi"/>
                <w:sz w:val="22"/>
                <w:szCs w:val="22"/>
              </w:rPr>
              <w:tab/>
            </w:r>
            <w:r w:rsidR="00415FAB" w:rsidRPr="00415FAB">
              <w:rPr>
                <w:rStyle w:val="Hyperlink"/>
                <w:rFonts w:asciiTheme="minorHAnsi" w:hAnsiTheme="minorHAnsi"/>
              </w:rPr>
              <w:t>Appendix B: Methodology for modelling longitudinal trends of health and related conditions across the lifespan</w:t>
            </w:r>
            <w:r w:rsidR="00415FAB" w:rsidRPr="00415FAB">
              <w:rPr>
                <w:webHidden/>
              </w:rPr>
              <w:tab/>
            </w:r>
            <w:r w:rsidR="00415FAB" w:rsidRPr="00415FAB">
              <w:rPr>
                <w:webHidden/>
              </w:rPr>
              <w:fldChar w:fldCharType="begin"/>
            </w:r>
            <w:r w:rsidR="00415FAB" w:rsidRPr="00415FAB">
              <w:rPr>
                <w:webHidden/>
              </w:rPr>
              <w:instrText xml:space="preserve"> PAGEREF _Toc452371097 \h </w:instrText>
            </w:r>
            <w:r w:rsidR="00415FAB" w:rsidRPr="00415FAB">
              <w:rPr>
                <w:webHidden/>
              </w:rPr>
            </w:r>
            <w:r w:rsidR="00415FAB" w:rsidRPr="00415FAB">
              <w:rPr>
                <w:webHidden/>
              </w:rPr>
              <w:fldChar w:fldCharType="separate"/>
            </w:r>
            <w:r w:rsidR="004675BB">
              <w:rPr>
                <w:webHidden/>
              </w:rPr>
              <w:t>163</w:t>
            </w:r>
            <w:r w:rsidR="00415FAB" w:rsidRPr="00415FAB">
              <w:rPr>
                <w:webHidden/>
              </w:rPr>
              <w:fldChar w:fldCharType="end"/>
            </w:r>
          </w:hyperlink>
        </w:p>
        <w:p w14:paraId="46892BFA" w14:textId="77777777" w:rsidR="00415FAB" w:rsidRPr="00415FAB" w:rsidRDefault="00852BD0">
          <w:pPr>
            <w:pStyle w:val="TOC2"/>
            <w:rPr>
              <w:rFonts w:asciiTheme="minorHAnsi" w:eastAsiaTheme="minorEastAsia" w:hAnsiTheme="minorHAnsi" w:cstheme="minorBidi"/>
              <w:bCs w:val="0"/>
              <w:sz w:val="22"/>
              <w:lang w:val="en-AU"/>
            </w:rPr>
          </w:pPr>
          <w:hyperlink w:anchor="_Toc452371098" w:history="1">
            <w:r w:rsidR="00415FAB" w:rsidRPr="00415FAB">
              <w:rPr>
                <w:rStyle w:val="Hyperlink"/>
                <w:rFonts w:asciiTheme="minorHAnsi" w:hAnsiTheme="minorHAnsi"/>
              </w:rPr>
              <w:t>13.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hysical function and needing help with daily task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9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3</w:t>
            </w:r>
            <w:r w:rsidR="00415FAB" w:rsidRPr="00415FAB">
              <w:rPr>
                <w:rFonts w:asciiTheme="minorHAnsi" w:hAnsiTheme="minorHAnsi"/>
                <w:webHidden/>
              </w:rPr>
              <w:fldChar w:fldCharType="end"/>
            </w:r>
          </w:hyperlink>
        </w:p>
        <w:p w14:paraId="1768FC1A" w14:textId="77777777" w:rsidR="00415FAB" w:rsidRPr="00415FAB" w:rsidRDefault="00852BD0">
          <w:pPr>
            <w:pStyle w:val="TOC2"/>
            <w:rPr>
              <w:rFonts w:asciiTheme="minorHAnsi" w:eastAsiaTheme="minorEastAsia" w:hAnsiTheme="minorHAnsi" w:cstheme="minorBidi"/>
              <w:bCs w:val="0"/>
              <w:sz w:val="22"/>
              <w:lang w:val="en-AU"/>
            </w:rPr>
          </w:pPr>
          <w:hyperlink w:anchor="_Toc452371099" w:history="1">
            <w:r w:rsidR="00415FAB" w:rsidRPr="00415FAB">
              <w:rPr>
                <w:rStyle w:val="Hyperlink"/>
                <w:rFonts w:asciiTheme="minorHAnsi" w:hAnsiTheme="minorHAnsi"/>
              </w:rPr>
              <w:t>13.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BMI and obesity</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09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4</w:t>
            </w:r>
            <w:r w:rsidR="00415FAB" w:rsidRPr="00415FAB">
              <w:rPr>
                <w:rFonts w:asciiTheme="minorHAnsi" w:hAnsiTheme="minorHAnsi"/>
                <w:webHidden/>
              </w:rPr>
              <w:fldChar w:fldCharType="end"/>
            </w:r>
          </w:hyperlink>
        </w:p>
        <w:p w14:paraId="319C2299" w14:textId="77777777" w:rsidR="00415FAB" w:rsidRPr="00415FAB" w:rsidRDefault="00852BD0">
          <w:pPr>
            <w:pStyle w:val="TOC2"/>
            <w:rPr>
              <w:rFonts w:asciiTheme="minorHAnsi" w:eastAsiaTheme="minorEastAsia" w:hAnsiTheme="minorHAnsi" w:cstheme="minorBidi"/>
              <w:bCs w:val="0"/>
              <w:sz w:val="22"/>
              <w:lang w:val="en-AU"/>
            </w:rPr>
          </w:pPr>
          <w:hyperlink w:anchor="_Toc452371100" w:history="1">
            <w:r w:rsidR="00415FAB" w:rsidRPr="00415FAB">
              <w:rPr>
                <w:rStyle w:val="Hyperlink"/>
                <w:rFonts w:asciiTheme="minorHAnsi" w:hAnsiTheme="minorHAnsi"/>
              </w:rPr>
              <w:t>13.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Tobacco us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0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6</w:t>
            </w:r>
            <w:r w:rsidR="00415FAB" w:rsidRPr="00415FAB">
              <w:rPr>
                <w:rFonts w:asciiTheme="minorHAnsi" w:hAnsiTheme="minorHAnsi"/>
                <w:webHidden/>
              </w:rPr>
              <w:fldChar w:fldCharType="end"/>
            </w:r>
          </w:hyperlink>
        </w:p>
        <w:p w14:paraId="4DE8276A" w14:textId="77777777" w:rsidR="00415FAB" w:rsidRPr="00415FAB" w:rsidRDefault="00852BD0">
          <w:pPr>
            <w:pStyle w:val="TOC2"/>
            <w:rPr>
              <w:rFonts w:asciiTheme="minorHAnsi" w:eastAsiaTheme="minorEastAsia" w:hAnsiTheme="minorHAnsi" w:cstheme="minorBidi"/>
              <w:bCs w:val="0"/>
              <w:sz w:val="22"/>
              <w:lang w:val="en-AU"/>
            </w:rPr>
          </w:pPr>
          <w:hyperlink w:anchor="_Toc452371101" w:history="1">
            <w:r w:rsidR="00415FAB" w:rsidRPr="00415FAB">
              <w:rPr>
                <w:rStyle w:val="Hyperlink"/>
                <w:rFonts w:asciiTheme="minorHAnsi" w:hAnsiTheme="minorHAnsi"/>
              </w:rPr>
              <w:t>13.4.</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Mental health</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01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7</w:t>
            </w:r>
            <w:r w:rsidR="00415FAB" w:rsidRPr="00415FAB">
              <w:rPr>
                <w:rFonts w:asciiTheme="minorHAnsi" w:hAnsiTheme="minorHAnsi"/>
                <w:webHidden/>
              </w:rPr>
              <w:fldChar w:fldCharType="end"/>
            </w:r>
          </w:hyperlink>
        </w:p>
        <w:p w14:paraId="5E3CF38F" w14:textId="77777777" w:rsidR="00415FAB" w:rsidRPr="00415FAB" w:rsidRDefault="00852BD0">
          <w:pPr>
            <w:pStyle w:val="TOC2"/>
            <w:rPr>
              <w:rFonts w:asciiTheme="minorHAnsi" w:eastAsiaTheme="minorEastAsia" w:hAnsiTheme="minorHAnsi" w:cstheme="minorBidi"/>
              <w:bCs w:val="0"/>
              <w:sz w:val="22"/>
              <w:lang w:val="en-AU"/>
            </w:rPr>
          </w:pPr>
          <w:hyperlink w:anchor="_Toc452371102" w:history="1">
            <w:r w:rsidR="00415FAB" w:rsidRPr="00415FAB">
              <w:rPr>
                <w:rStyle w:val="Hyperlink"/>
                <w:rFonts w:asciiTheme="minorHAnsi" w:hAnsiTheme="minorHAnsi"/>
              </w:rPr>
              <w:t>13.5.</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Highest educational attainment</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0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7</w:t>
            </w:r>
            <w:r w:rsidR="00415FAB" w:rsidRPr="00415FAB">
              <w:rPr>
                <w:rFonts w:asciiTheme="minorHAnsi" w:hAnsiTheme="minorHAnsi"/>
                <w:webHidden/>
              </w:rPr>
              <w:fldChar w:fldCharType="end"/>
            </w:r>
          </w:hyperlink>
        </w:p>
        <w:p w14:paraId="63589DEC" w14:textId="77777777" w:rsidR="00415FAB" w:rsidRPr="00415FAB" w:rsidRDefault="00852BD0">
          <w:pPr>
            <w:pStyle w:val="TOC2"/>
            <w:rPr>
              <w:rFonts w:asciiTheme="minorHAnsi" w:eastAsiaTheme="minorEastAsia" w:hAnsiTheme="minorHAnsi" w:cstheme="minorBidi"/>
              <w:bCs w:val="0"/>
              <w:sz w:val="22"/>
              <w:lang w:val="en-AU"/>
            </w:rPr>
          </w:pPr>
          <w:hyperlink w:anchor="_Toc452371103" w:history="1">
            <w:r w:rsidR="00415FAB" w:rsidRPr="00415FAB">
              <w:rPr>
                <w:rStyle w:val="Hyperlink"/>
                <w:rFonts w:asciiTheme="minorHAnsi" w:hAnsiTheme="minorHAnsi"/>
              </w:rPr>
              <w:t>13.6.</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bility to manage on inco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0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8</w:t>
            </w:r>
            <w:r w:rsidR="00415FAB" w:rsidRPr="00415FAB">
              <w:rPr>
                <w:rFonts w:asciiTheme="minorHAnsi" w:hAnsiTheme="minorHAnsi"/>
                <w:webHidden/>
              </w:rPr>
              <w:fldChar w:fldCharType="end"/>
            </w:r>
          </w:hyperlink>
        </w:p>
        <w:p w14:paraId="59AF52EE" w14:textId="77777777" w:rsidR="00415FAB" w:rsidRPr="00415FAB" w:rsidRDefault="00852BD0">
          <w:pPr>
            <w:pStyle w:val="TOC2"/>
            <w:rPr>
              <w:rFonts w:asciiTheme="minorHAnsi" w:eastAsiaTheme="minorEastAsia" w:hAnsiTheme="minorHAnsi" w:cstheme="minorBidi"/>
              <w:bCs w:val="0"/>
              <w:sz w:val="22"/>
              <w:lang w:val="en-AU"/>
            </w:rPr>
          </w:pPr>
          <w:hyperlink w:anchor="_Toc452371104" w:history="1">
            <w:r w:rsidR="00415FAB" w:rsidRPr="00415FAB">
              <w:rPr>
                <w:rStyle w:val="Hyperlink"/>
                <w:rFonts w:asciiTheme="minorHAnsi" w:hAnsiTheme="minorHAnsi"/>
              </w:rPr>
              <w:t>13.7.</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Marital statu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0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69</w:t>
            </w:r>
            <w:r w:rsidR="00415FAB" w:rsidRPr="00415FAB">
              <w:rPr>
                <w:rFonts w:asciiTheme="minorHAnsi" w:hAnsiTheme="minorHAnsi"/>
                <w:webHidden/>
              </w:rPr>
              <w:fldChar w:fldCharType="end"/>
            </w:r>
          </w:hyperlink>
        </w:p>
        <w:p w14:paraId="360D5964" w14:textId="77777777" w:rsidR="00415FAB" w:rsidRPr="00415FAB" w:rsidRDefault="00852BD0">
          <w:pPr>
            <w:pStyle w:val="TOC2"/>
            <w:rPr>
              <w:rFonts w:asciiTheme="minorHAnsi" w:eastAsiaTheme="minorEastAsia" w:hAnsiTheme="minorHAnsi" w:cstheme="minorBidi"/>
              <w:bCs w:val="0"/>
              <w:sz w:val="22"/>
              <w:lang w:val="en-AU"/>
            </w:rPr>
          </w:pPr>
          <w:hyperlink w:anchor="_Toc452371105" w:history="1">
            <w:r w:rsidR="00415FAB" w:rsidRPr="00415FAB">
              <w:rPr>
                <w:rStyle w:val="Hyperlink"/>
                <w:rFonts w:asciiTheme="minorHAnsi" w:hAnsiTheme="minorHAnsi"/>
              </w:rPr>
              <w:t>13.8.</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Area of residenc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05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70</w:t>
            </w:r>
            <w:r w:rsidR="00415FAB" w:rsidRPr="00415FAB">
              <w:rPr>
                <w:rFonts w:asciiTheme="minorHAnsi" w:hAnsiTheme="minorHAnsi"/>
                <w:webHidden/>
              </w:rPr>
              <w:fldChar w:fldCharType="end"/>
            </w:r>
          </w:hyperlink>
        </w:p>
        <w:p w14:paraId="392B1E81" w14:textId="77777777" w:rsidR="00415FAB" w:rsidRPr="00415FAB" w:rsidRDefault="00852BD0" w:rsidP="00415FAB">
          <w:pPr>
            <w:pStyle w:val="TOC1"/>
            <w:jc w:val="both"/>
            <w:rPr>
              <w:rFonts w:cstheme="minorBidi"/>
              <w:sz w:val="22"/>
              <w:szCs w:val="22"/>
            </w:rPr>
          </w:pPr>
          <w:hyperlink w:anchor="_Toc452371106" w:history="1">
            <w:r w:rsidR="00415FAB" w:rsidRPr="00415FAB">
              <w:rPr>
                <w:rStyle w:val="Hyperlink"/>
                <w:rFonts w:asciiTheme="minorHAnsi" w:hAnsiTheme="minorHAnsi"/>
              </w:rPr>
              <w:t>14.</w:t>
            </w:r>
            <w:r w:rsidR="00415FAB" w:rsidRPr="00415FAB">
              <w:rPr>
                <w:rFonts w:cstheme="minorBidi"/>
                <w:sz w:val="22"/>
                <w:szCs w:val="22"/>
              </w:rPr>
              <w:tab/>
            </w:r>
            <w:r w:rsidR="00415FAB" w:rsidRPr="00415FAB">
              <w:rPr>
                <w:rStyle w:val="Hyperlink"/>
                <w:rFonts w:asciiTheme="minorHAnsi" w:hAnsiTheme="minorHAnsi"/>
              </w:rPr>
              <w:t>Appendix C: Methods for projecting prevalence of health and related conditions from 2015 to 2035</w:t>
            </w:r>
            <w:r w:rsidR="00415FAB" w:rsidRPr="00415FAB">
              <w:rPr>
                <w:webHidden/>
              </w:rPr>
              <w:tab/>
            </w:r>
            <w:r w:rsidR="00415FAB" w:rsidRPr="00415FAB">
              <w:rPr>
                <w:webHidden/>
              </w:rPr>
              <w:fldChar w:fldCharType="begin"/>
            </w:r>
            <w:r w:rsidR="00415FAB" w:rsidRPr="00415FAB">
              <w:rPr>
                <w:webHidden/>
              </w:rPr>
              <w:instrText xml:space="preserve"> PAGEREF _Toc452371106 \h </w:instrText>
            </w:r>
            <w:r w:rsidR="00415FAB" w:rsidRPr="00415FAB">
              <w:rPr>
                <w:webHidden/>
              </w:rPr>
            </w:r>
            <w:r w:rsidR="00415FAB" w:rsidRPr="00415FAB">
              <w:rPr>
                <w:webHidden/>
              </w:rPr>
              <w:fldChar w:fldCharType="separate"/>
            </w:r>
            <w:r w:rsidR="004675BB">
              <w:rPr>
                <w:webHidden/>
              </w:rPr>
              <w:t>172</w:t>
            </w:r>
            <w:r w:rsidR="00415FAB" w:rsidRPr="00415FAB">
              <w:rPr>
                <w:webHidden/>
              </w:rPr>
              <w:fldChar w:fldCharType="end"/>
            </w:r>
          </w:hyperlink>
        </w:p>
        <w:p w14:paraId="463E1826" w14:textId="77777777" w:rsidR="00415FAB" w:rsidRPr="00415FAB" w:rsidRDefault="00852BD0" w:rsidP="00415FAB">
          <w:pPr>
            <w:pStyle w:val="TOC1"/>
            <w:jc w:val="both"/>
            <w:rPr>
              <w:rFonts w:cstheme="minorBidi"/>
              <w:sz w:val="22"/>
              <w:szCs w:val="22"/>
            </w:rPr>
          </w:pPr>
          <w:hyperlink w:anchor="_Toc452371107" w:history="1">
            <w:r w:rsidR="00415FAB" w:rsidRPr="00415FAB">
              <w:rPr>
                <w:rStyle w:val="Hyperlink"/>
                <w:rFonts w:asciiTheme="minorHAnsi" w:hAnsiTheme="minorHAnsi"/>
              </w:rPr>
              <w:t>15.</w:t>
            </w:r>
            <w:r w:rsidR="00415FAB" w:rsidRPr="00415FAB">
              <w:rPr>
                <w:rFonts w:cstheme="minorBidi"/>
                <w:sz w:val="22"/>
                <w:szCs w:val="22"/>
              </w:rPr>
              <w:tab/>
            </w:r>
            <w:r w:rsidR="00415FAB" w:rsidRPr="00415FAB">
              <w:rPr>
                <w:rStyle w:val="Hyperlink"/>
                <w:rFonts w:asciiTheme="minorHAnsi" w:hAnsiTheme="minorHAnsi"/>
              </w:rPr>
              <w:t>Appendix D: Trends of health service use and expenditure by age and health condition</w:t>
            </w:r>
            <w:r w:rsidR="00415FAB" w:rsidRPr="00415FAB">
              <w:rPr>
                <w:webHidden/>
              </w:rPr>
              <w:tab/>
            </w:r>
            <w:r w:rsidR="00415FAB" w:rsidRPr="00415FAB">
              <w:rPr>
                <w:webHidden/>
              </w:rPr>
              <w:fldChar w:fldCharType="begin"/>
            </w:r>
            <w:r w:rsidR="00415FAB" w:rsidRPr="00415FAB">
              <w:rPr>
                <w:webHidden/>
              </w:rPr>
              <w:instrText xml:space="preserve"> PAGEREF _Toc452371107 \h </w:instrText>
            </w:r>
            <w:r w:rsidR="00415FAB" w:rsidRPr="00415FAB">
              <w:rPr>
                <w:webHidden/>
              </w:rPr>
            </w:r>
            <w:r w:rsidR="00415FAB" w:rsidRPr="00415FAB">
              <w:rPr>
                <w:webHidden/>
              </w:rPr>
              <w:fldChar w:fldCharType="separate"/>
            </w:r>
            <w:r w:rsidR="004675BB">
              <w:rPr>
                <w:webHidden/>
              </w:rPr>
              <w:t>173</w:t>
            </w:r>
            <w:r w:rsidR="00415FAB" w:rsidRPr="00415FAB">
              <w:rPr>
                <w:webHidden/>
              </w:rPr>
              <w:fldChar w:fldCharType="end"/>
            </w:r>
          </w:hyperlink>
        </w:p>
        <w:p w14:paraId="5731491D" w14:textId="77777777" w:rsidR="00415FAB" w:rsidRPr="00415FAB" w:rsidRDefault="00852BD0">
          <w:pPr>
            <w:pStyle w:val="TOC2"/>
            <w:rPr>
              <w:rFonts w:asciiTheme="minorHAnsi" w:eastAsiaTheme="minorEastAsia" w:hAnsiTheme="minorHAnsi" w:cstheme="minorBidi"/>
              <w:bCs w:val="0"/>
              <w:sz w:val="22"/>
              <w:lang w:val="en-AU"/>
            </w:rPr>
          </w:pPr>
          <w:hyperlink w:anchor="_Toc452371108" w:history="1">
            <w:r w:rsidR="00415FAB" w:rsidRPr="00415FAB">
              <w:rPr>
                <w:rStyle w:val="Hyperlink"/>
                <w:rFonts w:asciiTheme="minorHAnsi" w:hAnsiTheme="minorHAnsi"/>
              </w:rPr>
              <w:t>15.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0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73</w:t>
            </w:r>
            <w:r w:rsidR="00415FAB" w:rsidRPr="00415FAB">
              <w:rPr>
                <w:rFonts w:asciiTheme="minorHAnsi" w:hAnsiTheme="minorHAnsi"/>
                <w:webHidden/>
              </w:rPr>
              <w:fldChar w:fldCharType="end"/>
            </w:r>
          </w:hyperlink>
        </w:p>
        <w:p w14:paraId="18CEB92D" w14:textId="77777777" w:rsidR="00415FAB" w:rsidRPr="00415FAB" w:rsidRDefault="00852BD0">
          <w:pPr>
            <w:pStyle w:val="TOC2"/>
            <w:rPr>
              <w:rFonts w:asciiTheme="minorHAnsi" w:eastAsiaTheme="minorEastAsia" w:hAnsiTheme="minorHAnsi" w:cstheme="minorBidi"/>
              <w:bCs w:val="0"/>
              <w:sz w:val="22"/>
              <w:lang w:val="en-AU"/>
            </w:rPr>
          </w:pPr>
          <w:hyperlink w:anchor="_Toc452371109" w:history="1">
            <w:r w:rsidR="00415FAB" w:rsidRPr="00415FAB">
              <w:rPr>
                <w:rStyle w:val="Hyperlink"/>
                <w:rFonts w:asciiTheme="minorHAnsi" w:hAnsiTheme="minorHAnsi"/>
              </w:rPr>
              <w:t>15.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09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73</w:t>
            </w:r>
            <w:r w:rsidR="00415FAB" w:rsidRPr="00415FAB">
              <w:rPr>
                <w:rFonts w:asciiTheme="minorHAnsi" w:hAnsiTheme="minorHAnsi"/>
                <w:webHidden/>
              </w:rPr>
              <w:fldChar w:fldCharType="end"/>
            </w:r>
          </w:hyperlink>
        </w:p>
        <w:p w14:paraId="4DA2AC71" w14:textId="77777777" w:rsidR="00415FAB" w:rsidRPr="00415FAB" w:rsidRDefault="00852BD0">
          <w:pPr>
            <w:pStyle w:val="TOC2"/>
            <w:rPr>
              <w:rFonts w:asciiTheme="minorHAnsi" w:eastAsiaTheme="minorEastAsia" w:hAnsiTheme="minorHAnsi" w:cstheme="minorBidi"/>
              <w:bCs w:val="0"/>
              <w:sz w:val="22"/>
              <w:lang w:val="en-AU"/>
            </w:rPr>
          </w:pPr>
          <w:hyperlink w:anchor="_Toc452371110" w:history="1">
            <w:r w:rsidR="00415FAB" w:rsidRPr="00415FAB">
              <w:rPr>
                <w:rStyle w:val="Hyperlink"/>
                <w:rFonts w:asciiTheme="minorHAnsi" w:hAnsiTheme="minorHAnsi"/>
              </w:rPr>
              <w:t>15.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10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74</w:t>
            </w:r>
            <w:r w:rsidR="00415FAB" w:rsidRPr="00415FAB">
              <w:rPr>
                <w:rFonts w:asciiTheme="minorHAnsi" w:hAnsiTheme="minorHAnsi"/>
                <w:webHidden/>
              </w:rPr>
              <w:fldChar w:fldCharType="end"/>
            </w:r>
          </w:hyperlink>
        </w:p>
        <w:p w14:paraId="74BE549F" w14:textId="77777777" w:rsidR="00415FAB" w:rsidRPr="00415FAB" w:rsidRDefault="00852BD0" w:rsidP="00415FAB">
          <w:pPr>
            <w:pStyle w:val="TOC1"/>
            <w:jc w:val="both"/>
            <w:rPr>
              <w:rFonts w:cstheme="minorBidi"/>
              <w:sz w:val="22"/>
              <w:szCs w:val="22"/>
            </w:rPr>
          </w:pPr>
          <w:hyperlink w:anchor="_Toc452371111" w:history="1">
            <w:r w:rsidR="00415FAB" w:rsidRPr="00415FAB">
              <w:rPr>
                <w:rStyle w:val="Hyperlink"/>
                <w:rFonts w:asciiTheme="minorHAnsi" w:hAnsiTheme="minorHAnsi"/>
              </w:rPr>
              <w:t>16.</w:t>
            </w:r>
            <w:r w:rsidR="00415FAB" w:rsidRPr="00415FAB">
              <w:rPr>
                <w:rFonts w:cstheme="minorBidi"/>
                <w:sz w:val="22"/>
                <w:szCs w:val="22"/>
              </w:rPr>
              <w:tab/>
            </w:r>
            <w:r w:rsidR="00415FAB" w:rsidRPr="00415FAB">
              <w:rPr>
                <w:rStyle w:val="Hyperlink"/>
                <w:rFonts w:asciiTheme="minorHAnsi" w:hAnsiTheme="minorHAnsi"/>
              </w:rPr>
              <w:t>Appendix E: Modelling health service use and expenditure by age and health condition</w:t>
            </w:r>
            <w:r w:rsidR="00415FAB" w:rsidRPr="00415FAB">
              <w:rPr>
                <w:webHidden/>
              </w:rPr>
              <w:tab/>
            </w:r>
            <w:r w:rsidR="00415FAB" w:rsidRPr="00415FAB">
              <w:rPr>
                <w:webHidden/>
              </w:rPr>
              <w:fldChar w:fldCharType="begin"/>
            </w:r>
            <w:r w:rsidR="00415FAB" w:rsidRPr="00415FAB">
              <w:rPr>
                <w:webHidden/>
              </w:rPr>
              <w:instrText xml:space="preserve"> PAGEREF _Toc452371111 \h </w:instrText>
            </w:r>
            <w:r w:rsidR="00415FAB" w:rsidRPr="00415FAB">
              <w:rPr>
                <w:webHidden/>
              </w:rPr>
            </w:r>
            <w:r w:rsidR="00415FAB" w:rsidRPr="00415FAB">
              <w:rPr>
                <w:webHidden/>
              </w:rPr>
              <w:fldChar w:fldCharType="separate"/>
            </w:r>
            <w:r w:rsidR="004675BB">
              <w:rPr>
                <w:webHidden/>
              </w:rPr>
              <w:t>178</w:t>
            </w:r>
            <w:r w:rsidR="00415FAB" w:rsidRPr="00415FAB">
              <w:rPr>
                <w:webHidden/>
              </w:rPr>
              <w:fldChar w:fldCharType="end"/>
            </w:r>
          </w:hyperlink>
        </w:p>
        <w:p w14:paraId="44C15557" w14:textId="77777777" w:rsidR="00415FAB" w:rsidRPr="00415FAB" w:rsidRDefault="00852BD0">
          <w:pPr>
            <w:pStyle w:val="TOC2"/>
            <w:rPr>
              <w:rFonts w:asciiTheme="minorHAnsi" w:eastAsiaTheme="minorEastAsia" w:hAnsiTheme="minorHAnsi" w:cstheme="minorBidi"/>
              <w:bCs w:val="0"/>
              <w:sz w:val="22"/>
              <w:lang w:val="en-AU"/>
            </w:rPr>
          </w:pPr>
          <w:hyperlink w:anchor="_Toc452371112" w:history="1">
            <w:r w:rsidR="00415FAB" w:rsidRPr="00415FAB">
              <w:rPr>
                <w:rStyle w:val="Hyperlink"/>
                <w:rFonts w:asciiTheme="minorHAnsi" w:hAnsiTheme="minorHAnsi"/>
              </w:rPr>
              <w:t>16.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12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78</w:t>
            </w:r>
            <w:r w:rsidR="00415FAB" w:rsidRPr="00415FAB">
              <w:rPr>
                <w:rFonts w:asciiTheme="minorHAnsi" w:hAnsiTheme="minorHAnsi"/>
                <w:webHidden/>
              </w:rPr>
              <w:fldChar w:fldCharType="end"/>
            </w:r>
          </w:hyperlink>
        </w:p>
        <w:p w14:paraId="47F3D4EE" w14:textId="77777777" w:rsidR="00415FAB" w:rsidRPr="00415FAB" w:rsidRDefault="00852BD0">
          <w:pPr>
            <w:pStyle w:val="TOC2"/>
            <w:rPr>
              <w:rFonts w:asciiTheme="minorHAnsi" w:eastAsiaTheme="minorEastAsia" w:hAnsiTheme="minorHAnsi" w:cstheme="minorBidi"/>
              <w:bCs w:val="0"/>
              <w:sz w:val="22"/>
              <w:lang w:val="en-AU"/>
            </w:rPr>
          </w:pPr>
          <w:hyperlink w:anchor="_Toc452371113" w:history="1">
            <w:r w:rsidR="00415FAB" w:rsidRPr="00415FAB">
              <w:rPr>
                <w:rStyle w:val="Hyperlink"/>
                <w:rFonts w:asciiTheme="minorHAnsi" w:hAnsiTheme="minorHAnsi"/>
              </w:rPr>
              <w:t>16.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13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82</w:t>
            </w:r>
            <w:r w:rsidR="00415FAB" w:rsidRPr="00415FAB">
              <w:rPr>
                <w:rFonts w:asciiTheme="minorHAnsi" w:hAnsiTheme="minorHAnsi"/>
                <w:webHidden/>
              </w:rPr>
              <w:fldChar w:fldCharType="end"/>
            </w:r>
          </w:hyperlink>
        </w:p>
        <w:p w14:paraId="703C7EA2" w14:textId="77777777" w:rsidR="00415FAB" w:rsidRPr="00415FAB" w:rsidRDefault="00852BD0">
          <w:pPr>
            <w:pStyle w:val="TOC2"/>
            <w:rPr>
              <w:rFonts w:asciiTheme="minorHAnsi" w:eastAsiaTheme="minorEastAsia" w:hAnsiTheme="minorHAnsi" w:cstheme="minorBidi"/>
              <w:bCs w:val="0"/>
              <w:sz w:val="22"/>
              <w:lang w:val="en-AU"/>
            </w:rPr>
          </w:pPr>
          <w:hyperlink w:anchor="_Toc452371114" w:history="1">
            <w:r w:rsidR="00415FAB" w:rsidRPr="00415FAB">
              <w:rPr>
                <w:rStyle w:val="Hyperlink"/>
                <w:rFonts w:asciiTheme="minorHAnsi" w:hAnsiTheme="minorHAnsi"/>
              </w:rPr>
              <w:t>16.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14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91</w:t>
            </w:r>
            <w:r w:rsidR="00415FAB" w:rsidRPr="00415FAB">
              <w:rPr>
                <w:rFonts w:asciiTheme="minorHAnsi" w:hAnsiTheme="minorHAnsi"/>
                <w:webHidden/>
              </w:rPr>
              <w:fldChar w:fldCharType="end"/>
            </w:r>
          </w:hyperlink>
        </w:p>
        <w:p w14:paraId="5BD2F453" w14:textId="5632AF95" w:rsidR="00415FAB" w:rsidRPr="00415FAB" w:rsidRDefault="00852BD0" w:rsidP="00415FAB">
          <w:pPr>
            <w:pStyle w:val="TOC1"/>
            <w:rPr>
              <w:rFonts w:cstheme="minorBidi"/>
              <w:sz w:val="22"/>
              <w:szCs w:val="22"/>
            </w:rPr>
          </w:pPr>
          <w:hyperlink w:anchor="_Toc452371115" w:history="1">
            <w:r w:rsidR="00415FAB" w:rsidRPr="00415FAB">
              <w:rPr>
                <w:rStyle w:val="Hyperlink"/>
                <w:rFonts w:asciiTheme="minorHAnsi" w:hAnsiTheme="minorHAnsi"/>
              </w:rPr>
              <w:t>17.</w:t>
            </w:r>
            <w:r w:rsidR="00415FAB" w:rsidRPr="00415FAB">
              <w:rPr>
                <w:rFonts w:cstheme="minorBidi"/>
                <w:sz w:val="22"/>
                <w:szCs w:val="22"/>
              </w:rPr>
              <w:tab/>
            </w:r>
            <w:r w:rsidR="00415FAB" w:rsidRPr="00415FAB">
              <w:rPr>
                <w:rStyle w:val="Hyperlink"/>
                <w:rFonts w:asciiTheme="minorHAnsi" w:hAnsiTheme="minorHAnsi"/>
              </w:rPr>
              <w:t xml:space="preserve">Appendix F: Method for projecting healthcare use and expenditure from 2015 </w:t>
            </w:r>
            <w:r w:rsidR="00A57719">
              <w:rPr>
                <w:rStyle w:val="Hyperlink"/>
                <w:rFonts w:asciiTheme="minorHAnsi" w:hAnsiTheme="minorHAnsi"/>
              </w:rPr>
              <w:t xml:space="preserve">   </w:t>
            </w:r>
            <w:r w:rsidR="00415FAB" w:rsidRPr="00415FAB">
              <w:rPr>
                <w:rStyle w:val="Hyperlink"/>
                <w:rFonts w:asciiTheme="minorHAnsi" w:hAnsiTheme="minorHAnsi"/>
              </w:rPr>
              <w:t>to 2035</w:t>
            </w:r>
            <w:r w:rsidR="00415FAB" w:rsidRPr="00415FAB">
              <w:rPr>
                <w:webHidden/>
              </w:rPr>
              <w:tab/>
            </w:r>
            <w:r w:rsidR="00415FAB" w:rsidRPr="00415FAB">
              <w:rPr>
                <w:webHidden/>
              </w:rPr>
              <w:fldChar w:fldCharType="begin"/>
            </w:r>
            <w:r w:rsidR="00415FAB" w:rsidRPr="00415FAB">
              <w:rPr>
                <w:webHidden/>
              </w:rPr>
              <w:instrText xml:space="preserve"> PAGEREF _Toc452371115 \h </w:instrText>
            </w:r>
            <w:r w:rsidR="00415FAB" w:rsidRPr="00415FAB">
              <w:rPr>
                <w:webHidden/>
              </w:rPr>
            </w:r>
            <w:r w:rsidR="00415FAB" w:rsidRPr="00415FAB">
              <w:rPr>
                <w:webHidden/>
              </w:rPr>
              <w:fldChar w:fldCharType="separate"/>
            </w:r>
            <w:r w:rsidR="004675BB">
              <w:rPr>
                <w:webHidden/>
              </w:rPr>
              <w:t>196</w:t>
            </w:r>
            <w:r w:rsidR="00415FAB" w:rsidRPr="00415FAB">
              <w:rPr>
                <w:webHidden/>
              </w:rPr>
              <w:fldChar w:fldCharType="end"/>
            </w:r>
          </w:hyperlink>
        </w:p>
        <w:p w14:paraId="46F40E83" w14:textId="77777777" w:rsidR="00415FAB" w:rsidRPr="00415FAB" w:rsidRDefault="00852BD0">
          <w:pPr>
            <w:pStyle w:val="TOC2"/>
            <w:rPr>
              <w:rFonts w:asciiTheme="minorHAnsi" w:eastAsiaTheme="minorEastAsia" w:hAnsiTheme="minorHAnsi" w:cstheme="minorBidi"/>
              <w:bCs w:val="0"/>
              <w:sz w:val="22"/>
              <w:lang w:val="en-AU"/>
            </w:rPr>
          </w:pPr>
          <w:hyperlink w:anchor="_Toc452371116" w:history="1">
            <w:r w:rsidR="00415FAB" w:rsidRPr="00415FAB">
              <w:rPr>
                <w:rStyle w:val="Hyperlink"/>
                <w:rFonts w:asciiTheme="minorHAnsi" w:hAnsiTheme="minorHAnsi"/>
              </w:rPr>
              <w:t>17.1.</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Medicare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16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96</w:t>
            </w:r>
            <w:r w:rsidR="00415FAB" w:rsidRPr="00415FAB">
              <w:rPr>
                <w:rFonts w:asciiTheme="minorHAnsi" w:hAnsiTheme="minorHAnsi"/>
                <w:webHidden/>
              </w:rPr>
              <w:fldChar w:fldCharType="end"/>
            </w:r>
          </w:hyperlink>
        </w:p>
        <w:p w14:paraId="1BDD82D2" w14:textId="77777777" w:rsidR="00415FAB" w:rsidRPr="00415FAB" w:rsidRDefault="00852BD0">
          <w:pPr>
            <w:pStyle w:val="TOC2"/>
            <w:rPr>
              <w:rFonts w:asciiTheme="minorHAnsi" w:eastAsiaTheme="minorEastAsia" w:hAnsiTheme="minorHAnsi" w:cstheme="minorBidi"/>
              <w:bCs w:val="0"/>
              <w:sz w:val="22"/>
              <w:lang w:val="en-AU"/>
            </w:rPr>
          </w:pPr>
          <w:hyperlink w:anchor="_Toc452371117" w:history="1">
            <w:r w:rsidR="00415FAB" w:rsidRPr="00415FAB">
              <w:rPr>
                <w:rStyle w:val="Hyperlink"/>
                <w:rFonts w:asciiTheme="minorHAnsi" w:hAnsiTheme="minorHAnsi"/>
              </w:rPr>
              <w:t>17.2.</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Pharmaceutical Benefits Scheme</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17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97</w:t>
            </w:r>
            <w:r w:rsidR="00415FAB" w:rsidRPr="00415FAB">
              <w:rPr>
                <w:rFonts w:asciiTheme="minorHAnsi" w:hAnsiTheme="minorHAnsi"/>
                <w:webHidden/>
              </w:rPr>
              <w:fldChar w:fldCharType="end"/>
            </w:r>
          </w:hyperlink>
        </w:p>
        <w:p w14:paraId="1BF073DB" w14:textId="77777777" w:rsidR="00415FAB" w:rsidRPr="00415FAB" w:rsidRDefault="00852BD0">
          <w:pPr>
            <w:pStyle w:val="TOC2"/>
            <w:rPr>
              <w:rFonts w:asciiTheme="minorHAnsi" w:eastAsiaTheme="minorEastAsia" w:hAnsiTheme="minorHAnsi" w:cstheme="minorBidi"/>
              <w:bCs w:val="0"/>
              <w:sz w:val="22"/>
              <w:lang w:val="en-AU"/>
            </w:rPr>
          </w:pPr>
          <w:hyperlink w:anchor="_Toc452371118" w:history="1">
            <w:r w:rsidR="00415FAB" w:rsidRPr="00415FAB">
              <w:rPr>
                <w:rStyle w:val="Hyperlink"/>
                <w:rFonts w:asciiTheme="minorHAnsi" w:hAnsiTheme="minorHAnsi"/>
              </w:rPr>
              <w:t>17.3.</w:t>
            </w:r>
            <w:r w:rsidR="00415FAB" w:rsidRPr="00415FAB">
              <w:rPr>
                <w:rFonts w:asciiTheme="minorHAnsi" w:eastAsiaTheme="minorEastAsia" w:hAnsiTheme="minorHAnsi" w:cstheme="minorBidi"/>
                <w:bCs w:val="0"/>
                <w:sz w:val="22"/>
                <w:lang w:val="en-AU"/>
              </w:rPr>
              <w:tab/>
            </w:r>
            <w:r w:rsidR="00415FAB" w:rsidRPr="00415FAB">
              <w:rPr>
                <w:rStyle w:val="Hyperlink"/>
                <w:rFonts w:asciiTheme="minorHAnsi" w:hAnsiTheme="minorHAnsi"/>
              </w:rPr>
              <w:t>Hospital costs</w:t>
            </w:r>
            <w:r w:rsidR="00415FAB" w:rsidRPr="00415FAB">
              <w:rPr>
                <w:rFonts w:asciiTheme="minorHAnsi" w:hAnsiTheme="minorHAnsi"/>
                <w:webHidden/>
              </w:rPr>
              <w:tab/>
            </w:r>
            <w:r w:rsidR="00415FAB" w:rsidRPr="00415FAB">
              <w:rPr>
                <w:rFonts w:asciiTheme="minorHAnsi" w:hAnsiTheme="minorHAnsi"/>
                <w:webHidden/>
              </w:rPr>
              <w:fldChar w:fldCharType="begin"/>
            </w:r>
            <w:r w:rsidR="00415FAB" w:rsidRPr="00415FAB">
              <w:rPr>
                <w:rFonts w:asciiTheme="minorHAnsi" w:hAnsiTheme="minorHAnsi"/>
                <w:webHidden/>
              </w:rPr>
              <w:instrText xml:space="preserve"> PAGEREF _Toc452371118 \h </w:instrText>
            </w:r>
            <w:r w:rsidR="00415FAB" w:rsidRPr="00415FAB">
              <w:rPr>
                <w:rFonts w:asciiTheme="minorHAnsi" w:hAnsiTheme="minorHAnsi"/>
                <w:webHidden/>
              </w:rPr>
            </w:r>
            <w:r w:rsidR="00415FAB" w:rsidRPr="00415FAB">
              <w:rPr>
                <w:rFonts w:asciiTheme="minorHAnsi" w:hAnsiTheme="minorHAnsi"/>
                <w:webHidden/>
              </w:rPr>
              <w:fldChar w:fldCharType="separate"/>
            </w:r>
            <w:r w:rsidR="004675BB">
              <w:rPr>
                <w:rFonts w:asciiTheme="minorHAnsi" w:hAnsiTheme="minorHAnsi"/>
                <w:webHidden/>
              </w:rPr>
              <w:t>198</w:t>
            </w:r>
            <w:r w:rsidR="00415FAB" w:rsidRPr="00415FAB">
              <w:rPr>
                <w:rFonts w:asciiTheme="minorHAnsi" w:hAnsiTheme="minorHAnsi"/>
                <w:webHidden/>
              </w:rPr>
              <w:fldChar w:fldCharType="end"/>
            </w:r>
          </w:hyperlink>
        </w:p>
        <w:p w14:paraId="7299498F" w14:textId="77777777" w:rsidR="00415FAB" w:rsidRPr="00415FAB" w:rsidRDefault="00852BD0" w:rsidP="00415FAB">
          <w:pPr>
            <w:pStyle w:val="TOC1"/>
            <w:rPr>
              <w:rFonts w:cstheme="minorBidi"/>
              <w:sz w:val="22"/>
              <w:szCs w:val="22"/>
            </w:rPr>
          </w:pPr>
          <w:hyperlink w:anchor="_Toc452371119" w:history="1">
            <w:r w:rsidR="00415FAB" w:rsidRPr="00415FAB">
              <w:rPr>
                <w:rStyle w:val="Hyperlink"/>
                <w:rFonts w:asciiTheme="minorHAnsi" w:hAnsiTheme="minorHAnsi"/>
              </w:rPr>
              <w:t>18.</w:t>
            </w:r>
            <w:r w:rsidR="00415FAB" w:rsidRPr="00415FAB">
              <w:rPr>
                <w:rFonts w:cstheme="minorBidi"/>
                <w:sz w:val="22"/>
                <w:szCs w:val="22"/>
              </w:rPr>
              <w:tab/>
            </w:r>
            <w:r w:rsidR="00415FAB" w:rsidRPr="00415FAB">
              <w:rPr>
                <w:rStyle w:val="Hyperlink"/>
                <w:rFonts w:asciiTheme="minorHAnsi" w:hAnsiTheme="minorHAnsi"/>
              </w:rPr>
              <w:t>Appendix G: Reference tables for dementia</w:t>
            </w:r>
            <w:r w:rsidR="00415FAB" w:rsidRPr="00415FAB">
              <w:rPr>
                <w:webHidden/>
              </w:rPr>
              <w:tab/>
            </w:r>
            <w:r w:rsidR="00415FAB" w:rsidRPr="00415FAB">
              <w:rPr>
                <w:webHidden/>
              </w:rPr>
              <w:fldChar w:fldCharType="begin"/>
            </w:r>
            <w:r w:rsidR="00415FAB" w:rsidRPr="00415FAB">
              <w:rPr>
                <w:webHidden/>
              </w:rPr>
              <w:instrText xml:space="preserve"> PAGEREF _Toc452371119 \h </w:instrText>
            </w:r>
            <w:r w:rsidR="00415FAB" w:rsidRPr="00415FAB">
              <w:rPr>
                <w:webHidden/>
              </w:rPr>
            </w:r>
            <w:r w:rsidR="00415FAB" w:rsidRPr="00415FAB">
              <w:rPr>
                <w:webHidden/>
              </w:rPr>
              <w:fldChar w:fldCharType="separate"/>
            </w:r>
            <w:r w:rsidR="004675BB">
              <w:rPr>
                <w:webHidden/>
              </w:rPr>
              <w:t>199</w:t>
            </w:r>
            <w:r w:rsidR="00415FAB" w:rsidRPr="00415FAB">
              <w:rPr>
                <w:webHidden/>
              </w:rPr>
              <w:fldChar w:fldCharType="end"/>
            </w:r>
          </w:hyperlink>
        </w:p>
        <w:p w14:paraId="7DA7EB35" w14:textId="77777777" w:rsidR="00415FAB" w:rsidRPr="00415FAB" w:rsidRDefault="00852BD0" w:rsidP="00415FAB">
          <w:pPr>
            <w:pStyle w:val="TOC1"/>
            <w:rPr>
              <w:rFonts w:cstheme="minorBidi"/>
              <w:sz w:val="22"/>
              <w:szCs w:val="22"/>
            </w:rPr>
          </w:pPr>
          <w:hyperlink w:anchor="_Toc452371120" w:history="1">
            <w:r w:rsidR="00415FAB" w:rsidRPr="00415FAB">
              <w:rPr>
                <w:rStyle w:val="Hyperlink"/>
                <w:rFonts w:asciiTheme="minorHAnsi" w:hAnsiTheme="minorHAnsi"/>
              </w:rPr>
              <w:t>19.</w:t>
            </w:r>
            <w:r w:rsidR="00415FAB" w:rsidRPr="00415FAB">
              <w:rPr>
                <w:rFonts w:cstheme="minorBidi"/>
                <w:sz w:val="22"/>
                <w:szCs w:val="22"/>
              </w:rPr>
              <w:tab/>
            </w:r>
            <w:r w:rsidR="00415FAB" w:rsidRPr="00415FAB">
              <w:rPr>
                <w:rStyle w:val="Hyperlink"/>
                <w:rFonts w:asciiTheme="minorHAnsi" w:hAnsiTheme="minorHAnsi"/>
              </w:rPr>
              <w:t>References</w:t>
            </w:r>
            <w:r w:rsidR="00415FAB" w:rsidRPr="00415FAB">
              <w:rPr>
                <w:webHidden/>
              </w:rPr>
              <w:tab/>
            </w:r>
            <w:r w:rsidR="00415FAB" w:rsidRPr="00415FAB">
              <w:rPr>
                <w:webHidden/>
              </w:rPr>
              <w:fldChar w:fldCharType="begin"/>
            </w:r>
            <w:r w:rsidR="00415FAB" w:rsidRPr="00415FAB">
              <w:rPr>
                <w:webHidden/>
              </w:rPr>
              <w:instrText xml:space="preserve"> PAGEREF _Toc452371120 \h </w:instrText>
            </w:r>
            <w:r w:rsidR="00415FAB" w:rsidRPr="00415FAB">
              <w:rPr>
                <w:webHidden/>
              </w:rPr>
            </w:r>
            <w:r w:rsidR="00415FAB" w:rsidRPr="00415FAB">
              <w:rPr>
                <w:webHidden/>
              </w:rPr>
              <w:fldChar w:fldCharType="separate"/>
            </w:r>
            <w:r w:rsidR="004675BB">
              <w:rPr>
                <w:webHidden/>
              </w:rPr>
              <w:t>205</w:t>
            </w:r>
            <w:r w:rsidR="00415FAB" w:rsidRPr="00415FAB">
              <w:rPr>
                <w:webHidden/>
              </w:rPr>
              <w:fldChar w:fldCharType="end"/>
            </w:r>
          </w:hyperlink>
        </w:p>
        <w:p w14:paraId="12AA484C" w14:textId="196AA41C" w:rsidR="0065262B" w:rsidRPr="0065262B" w:rsidRDefault="00415FAB" w:rsidP="00415FAB">
          <w:pPr>
            <w:pStyle w:val="TOC1"/>
          </w:pPr>
          <w:r>
            <w:rPr>
              <w:rFonts w:asciiTheme="minorHAnsi" w:hAnsiTheme="minorHAnsi"/>
            </w:rPr>
            <w:fldChar w:fldCharType="end"/>
          </w:r>
        </w:p>
      </w:sdtContent>
    </w:sdt>
    <w:p w14:paraId="2857CBC1" w14:textId="77777777" w:rsidR="00C426FA" w:rsidRDefault="00C426FA">
      <w:pPr>
        <w:spacing w:before="0" w:after="0" w:line="240" w:lineRule="auto"/>
        <w:jc w:val="left"/>
        <w:rPr>
          <w:rFonts w:eastAsia="MS Gothic" w:cs="Calibri"/>
          <w:b/>
          <w:bCs/>
          <w:sz w:val="36"/>
          <w:szCs w:val="36"/>
        </w:rPr>
      </w:pPr>
      <w:r>
        <w:rPr>
          <w:rFonts w:eastAsia="MS Gothic" w:cs="Calibri"/>
          <w:b/>
          <w:bCs/>
          <w:sz w:val="36"/>
          <w:szCs w:val="36"/>
        </w:rPr>
        <w:br w:type="page"/>
      </w:r>
    </w:p>
    <w:p w14:paraId="4273F5B3" w14:textId="2119909A" w:rsidR="00E30040" w:rsidRPr="00E30040" w:rsidRDefault="00E30040" w:rsidP="00E30040">
      <w:pPr>
        <w:jc w:val="center"/>
        <w:rPr>
          <w:rFonts w:asciiTheme="minorHAnsi" w:hAnsiTheme="minorHAnsi"/>
          <w:b/>
          <w:sz w:val="28"/>
          <w:szCs w:val="28"/>
        </w:rPr>
      </w:pPr>
      <w:r>
        <w:rPr>
          <w:rFonts w:asciiTheme="minorHAnsi" w:hAnsiTheme="minorHAnsi"/>
          <w:b/>
          <w:sz w:val="28"/>
          <w:szCs w:val="28"/>
        </w:rPr>
        <w:lastRenderedPageBreak/>
        <w:t>TABLE OF FIGURES</w:t>
      </w:r>
    </w:p>
    <w:p w14:paraId="2B50B85F" w14:textId="77777777" w:rsidR="00E30040" w:rsidRPr="00E30040" w:rsidRDefault="00E30040" w:rsidP="00E30040">
      <w:pPr>
        <w:jc w:val="left"/>
        <w:rPr>
          <w:rFonts w:asciiTheme="minorHAnsi" w:hAnsiTheme="minorHAnsi"/>
          <w:b/>
        </w:rPr>
      </w:pPr>
    </w:p>
    <w:p w14:paraId="468E42DC" w14:textId="77777777" w:rsidR="001731F3" w:rsidRPr="00720317" w:rsidRDefault="00D60116">
      <w:pPr>
        <w:pStyle w:val="TableofFigures"/>
        <w:rPr>
          <w:szCs w:val="24"/>
        </w:rPr>
      </w:pPr>
      <w:r w:rsidRPr="00720317">
        <w:rPr>
          <w:rFonts w:eastAsia="MS Gothic" w:cs="Calibri"/>
          <w:b/>
          <w:bCs/>
          <w:szCs w:val="24"/>
        </w:rPr>
        <w:fldChar w:fldCharType="begin"/>
      </w:r>
      <w:r w:rsidRPr="00720317">
        <w:rPr>
          <w:rFonts w:eastAsia="MS Gothic" w:cs="Calibri"/>
          <w:b/>
          <w:bCs/>
          <w:szCs w:val="24"/>
        </w:rPr>
        <w:instrText xml:space="preserve"> TOC \h \z \c "Figure" </w:instrText>
      </w:r>
      <w:r w:rsidRPr="00720317">
        <w:rPr>
          <w:rFonts w:eastAsia="MS Gothic" w:cs="Calibri"/>
          <w:b/>
          <w:bCs/>
          <w:szCs w:val="24"/>
        </w:rPr>
        <w:fldChar w:fldCharType="separate"/>
      </w:r>
      <w:hyperlink w:anchor="_Toc452469924" w:history="1">
        <w:r w:rsidR="001731F3" w:rsidRPr="00720317">
          <w:rPr>
            <w:rStyle w:val="Hyperlink"/>
            <w:rFonts w:asciiTheme="minorHAnsi" w:hAnsiTheme="minorHAnsi"/>
            <w:szCs w:val="24"/>
          </w:rPr>
          <w:t>Figure 2</w:t>
        </w:r>
        <w:r w:rsidR="001731F3" w:rsidRPr="00720317">
          <w:rPr>
            <w:rStyle w:val="Hyperlink"/>
            <w:rFonts w:asciiTheme="minorHAnsi" w:hAnsiTheme="minorHAnsi"/>
            <w:szCs w:val="24"/>
          </w:rPr>
          <w:noBreakHyphen/>
          <w:t>1: Projected population of Australia from 2012 to 2101 (box shows projections for 2015 to 2035) (ABS, 2013).</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24 \h </w:instrText>
        </w:r>
        <w:r w:rsidR="001731F3" w:rsidRPr="00720317">
          <w:rPr>
            <w:webHidden/>
            <w:szCs w:val="24"/>
          </w:rPr>
        </w:r>
        <w:r w:rsidR="001731F3" w:rsidRPr="00720317">
          <w:rPr>
            <w:webHidden/>
            <w:szCs w:val="24"/>
          </w:rPr>
          <w:fldChar w:fldCharType="separate"/>
        </w:r>
        <w:r w:rsidR="004675BB">
          <w:rPr>
            <w:webHidden/>
            <w:szCs w:val="24"/>
          </w:rPr>
          <w:t>10</w:t>
        </w:r>
        <w:r w:rsidR="001731F3" w:rsidRPr="00720317">
          <w:rPr>
            <w:webHidden/>
            <w:szCs w:val="24"/>
          </w:rPr>
          <w:fldChar w:fldCharType="end"/>
        </w:r>
      </w:hyperlink>
    </w:p>
    <w:p w14:paraId="5AA7CE28" w14:textId="39AC7C9B" w:rsidR="001731F3" w:rsidRPr="00720317" w:rsidRDefault="00852BD0">
      <w:pPr>
        <w:pStyle w:val="TableofFigures"/>
        <w:rPr>
          <w:szCs w:val="24"/>
        </w:rPr>
      </w:pPr>
      <w:hyperlink w:anchor="_Toc452469925" w:history="1">
        <w:r w:rsidR="001731F3" w:rsidRPr="00720317">
          <w:rPr>
            <w:rStyle w:val="Hyperlink"/>
            <w:rFonts w:asciiTheme="minorHAnsi" w:hAnsiTheme="minorHAnsi"/>
            <w:szCs w:val="24"/>
          </w:rPr>
          <w:t>Figure 2</w:t>
        </w:r>
        <w:r w:rsidR="001731F3" w:rsidRPr="00720317">
          <w:rPr>
            <w:rStyle w:val="Hyperlink"/>
            <w:rFonts w:asciiTheme="minorHAnsi" w:hAnsiTheme="minorHAnsi"/>
            <w:szCs w:val="24"/>
          </w:rPr>
          <w:noBreakHyphen/>
          <w:t>2: Comparison of the estimated Australian female resident age structure  in 2015 and 2035 (ABS, 2013, 2015a).</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25 \h </w:instrText>
        </w:r>
        <w:r w:rsidR="001731F3" w:rsidRPr="00720317">
          <w:rPr>
            <w:webHidden/>
            <w:szCs w:val="24"/>
          </w:rPr>
        </w:r>
        <w:r w:rsidR="001731F3" w:rsidRPr="00720317">
          <w:rPr>
            <w:webHidden/>
            <w:szCs w:val="24"/>
          </w:rPr>
          <w:fldChar w:fldCharType="separate"/>
        </w:r>
        <w:r w:rsidR="004675BB">
          <w:rPr>
            <w:webHidden/>
            <w:szCs w:val="24"/>
          </w:rPr>
          <w:t>11</w:t>
        </w:r>
        <w:r w:rsidR="001731F3" w:rsidRPr="00720317">
          <w:rPr>
            <w:webHidden/>
            <w:szCs w:val="24"/>
          </w:rPr>
          <w:fldChar w:fldCharType="end"/>
        </w:r>
      </w:hyperlink>
    </w:p>
    <w:p w14:paraId="729CC55F" w14:textId="77777777" w:rsidR="001731F3" w:rsidRPr="00720317" w:rsidRDefault="00852BD0">
      <w:pPr>
        <w:pStyle w:val="TableofFigures"/>
        <w:rPr>
          <w:szCs w:val="24"/>
        </w:rPr>
      </w:pPr>
      <w:hyperlink w:anchor="_Toc452469926"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1: Trajectory of physical functioning with average age in each cohort (1973-78, 1946-51, 1921-26) at each survey.</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26 \h </w:instrText>
        </w:r>
        <w:r w:rsidR="001731F3" w:rsidRPr="00720317">
          <w:rPr>
            <w:webHidden/>
            <w:szCs w:val="24"/>
          </w:rPr>
        </w:r>
        <w:r w:rsidR="001731F3" w:rsidRPr="00720317">
          <w:rPr>
            <w:webHidden/>
            <w:szCs w:val="24"/>
          </w:rPr>
          <w:fldChar w:fldCharType="separate"/>
        </w:r>
        <w:r w:rsidR="004675BB">
          <w:rPr>
            <w:webHidden/>
            <w:szCs w:val="24"/>
          </w:rPr>
          <w:t>14</w:t>
        </w:r>
        <w:r w:rsidR="001731F3" w:rsidRPr="00720317">
          <w:rPr>
            <w:webHidden/>
            <w:szCs w:val="24"/>
          </w:rPr>
          <w:fldChar w:fldCharType="end"/>
        </w:r>
      </w:hyperlink>
    </w:p>
    <w:p w14:paraId="034CBC7C" w14:textId="77777777" w:rsidR="001731F3" w:rsidRPr="00720317" w:rsidRDefault="00852BD0">
      <w:pPr>
        <w:pStyle w:val="TableofFigures"/>
        <w:rPr>
          <w:szCs w:val="24"/>
        </w:rPr>
      </w:pPr>
      <w:hyperlink w:anchor="_Toc452469927"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2: Percentage of women who reported needing help with daily tasks by average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27 \h </w:instrText>
        </w:r>
        <w:r w:rsidR="001731F3" w:rsidRPr="00720317">
          <w:rPr>
            <w:webHidden/>
            <w:szCs w:val="24"/>
          </w:rPr>
        </w:r>
        <w:r w:rsidR="001731F3" w:rsidRPr="00720317">
          <w:rPr>
            <w:webHidden/>
            <w:szCs w:val="24"/>
          </w:rPr>
          <w:fldChar w:fldCharType="separate"/>
        </w:r>
        <w:r w:rsidR="004675BB">
          <w:rPr>
            <w:webHidden/>
            <w:szCs w:val="24"/>
          </w:rPr>
          <w:t>15</w:t>
        </w:r>
        <w:r w:rsidR="001731F3" w:rsidRPr="00720317">
          <w:rPr>
            <w:webHidden/>
            <w:szCs w:val="24"/>
          </w:rPr>
          <w:fldChar w:fldCharType="end"/>
        </w:r>
      </w:hyperlink>
    </w:p>
    <w:p w14:paraId="31E794F9" w14:textId="77777777" w:rsidR="001731F3" w:rsidRPr="00720317" w:rsidRDefault="00852BD0">
      <w:pPr>
        <w:pStyle w:val="TableofFigures"/>
        <w:rPr>
          <w:szCs w:val="24"/>
        </w:rPr>
      </w:pPr>
      <w:hyperlink w:anchor="_Toc452469928"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3: A model of the percentage of women who reported needing help with daily tasks by actual age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28 \h </w:instrText>
        </w:r>
        <w:r w:rsidR="001731F3" w:rsidRPr="00720317">
          <w:rPr>
            <w:webHidden/>
            <w:szCs w:val="24"/>
          </w:rPr>
        </w:r>
        <w:r w:rsidR="001731F3" w:rsidRPr="00720317">
          <w:rPr>
            <w:webHidden/>
            <w:szCs w:val="24"/>
          </w:rPr>
          <w:fldChar w:fldCharType="separate"/>
        </w:r>
        <w:r w:rsidR="004675BB">
          <w:rPr>
            <w:webHidden/>
            <w:szCs w:val="24"/>
          </w:rPr>
          <w:t>16</w:t>
        </w:r>
        <w:r w:rsidR="001731F3" w:rsidRPr="00720317">
          <w:rPr>
            <w:webHidden/>
            <w:szCs w:val="24"/>
          </w:rPr>
          <w:fldChar w:fldCharType="end"/>
        </w:r>
      </w:hyperlink>
    </w:p>
    <w:p w14:paraId="1C4AE995" w14:textId="77777777" w:rsidR="001731F3" w:rsidRPr="00720317" w:rsidRDefault="00852BD0">
      <w:pPr>
        <w:pStyle w:val="TableofFigures"/>
        <w:rPr>
          <w:szCs w:val="24"/>
        </w:rPr>
      </w:pPr>
      <w:hyperlink w:anchor="_Toc452469929"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4: Number of Australian women aged 20-90 who will need help with daily tasks from 2015 to 2035.</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29 \h </w:instrText>
        </w:r>
        <w:r w:rsidR="001731F3" w:rsidRPr="00720317">
          <w:rPr>
            <w:webHidden/>
            <w:szCs w:val="24"/>
          </w:rPr>
        </w:r>
        <w:r w:rsidR="001731F3" w:rsidRPr="00720317">
          <w:rPr>
            <w:webHidden/>
            <w:szCs w:val="24"/>
          </w:rPr>
          <w:fldChar w:fldCharType="separate"/>
        </w:r>
        <w:r w:rsidR="004675BB">
          <w:rPr>
            <w:webHidden/>
            <w:szCs w:val="24"/>
          </w:rPr>
          <w:t>17</w:t>
        </w:r>
        <w:r w:rsidR="001731F3" w:rsidRPr="00720317">
          <w:rPr>
            <w:webHidden/>
            <w:szCs w:val="24"/>
          </w:rPr>
          <w:fldChar w:fldCharType="end"/>
        </w:r>
      </w:hyperlink>
    </w:p>
    <w:p w14:paraId="00EFAA70" w14:textId="77777777" w:rsidR="001731F3" w:rsidRPr="00720317" w:rsidRDefault="00852BD0">
      <w:pPr>
        <w:pStyle w:val="TableofFigures"/>
        <w:rPr>
          <w:szCs w:val="24"/>
        </w:rPr>
      </w:pPr>
      <w:hyperlink w:anchor="_Toc452469930"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5: Projected number of women who need help with daily tasks in Australia by age in 201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0 \h </w:instrText>
        </w:r>
        <w:r w:rsidR="001731F3" w:rsidRPr="00720317">
          <w:rPr>
            <w:webHidden/>
            <w:szCs w:val="24"/>
          </w:rPr>
        </w:r>
        <w:r w:rsidR="001731F3" w:rsidRPr="00720317">
          <w:rPr>
            <w:webHidden/>
            <w:szCs w:val="24"/>
          </w:rPr>
          <w:fldChar w:fldCharType="separate"/>
        </w:r>
        <w:r w:rsidR="004675BB">
          <w:rPr>
            <w:webHidden/>
            <w:szCs w:val="24"/>
          </w:rPr>
          <w:t>19</w:t>
        </w:r>
        <w:r w:rsidR="001731F3" w:rsidRPr="00720317">
          <w:rPr>
            <w:webHidden/>
            <w:szCs w:val="24"/>
          </w:rPr>
          <w:fldChar w:fldCharType="end"/>
        </w:r>
      </w:hyperlink>
    </w:p>
    <w:p w14:paraId="056A2BBC" w14:textId="77777777" w:rsidR="001731F3" w:rsidRPr="00720317" w:rsidRDefault="00852BD0">
      <w:pPr>
        <w:pStyle w:val="TableofFigures"/>
        <w:rPr>
          <w:szCs w:val="24"/>
        </w:rPr>
      </w:pPr>
      <w:hyperlink w:anchor="_Toc452469931"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6: Projected number of women who will need help with daily tasks in Australia by age in 203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1 \h </w:instrText>
        </w:r>
        <w:r w:rsidR="001731F3" w:rsidRPr="00720317">
          <w:rPr>
            <w:webHidden/>
            <w:szCs w:val="24"/>
          </w:rPr>
        </w:r>
        <w:r w:rsidR="001731F3" w:rsidRPr="00720317">
          <w:rPr>
            <w:webHidden/>
            <w:szCs w:val="24"/>
          </w:rPr>
          <w:fldChar w:fldCharType="separate"/>
        </w:r>
        <w:r w:rsidR="004675BB">
          <w:rPr>
            <w:webHidden/>
            <w:szCs w:val="24"/>
          </w:rPr>
          <w:t>19</w:t>
        </w:r>
        <w:r w:rsidR="001731F3" w:rsidRPr="00720317">
          <w:rPr>
            <w:webHidden/>
            <w:szCs w:val="24"/>
          </w:rPr>
          <w:fldChar w:fldCharType="end"/>
        </w:r>
      </w:hyperlink>
    </w:p>
    <w:p w14:paraId="551C82BE" w14:textId="77777777" w:rsidR="001731F3" w:rsidRPr="00720317" w:rsidRDefault="00852BD0">
      <w:pPr>
        <w:pStyle w:val="TableofFigures"/>
        <w:rPr>
          <w:szCs w:val="24"/>
        </w:rPr>
      </w:pPr>
      <w:hyperlink w:anchor="_Toc452469932"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7: Comparison of average number of unreferred MBS claims per woman per year for the 1946-51 and 1921-26 cohorts by needing help or not needing help with daily task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2 \h </w:instrText>
        </w:r>
        <w:r w:rsidR="001731F3" w:rsidRPr="00720317">
          <w:rPr>
            <w:webHidden/>
            <w:szCs w:val="24"/>
          </w:rPr>
        </w:r>
        <w:r w:rsidR="001731F3" w:rsidRPr="00720317">
          <w:rPr>
            <w:webHidden/>
            <w:szCs w:val="24"/>
          </w:rPr>
          <w:fldChar w:fldCharType="separate"/>
        </w:r>
        <w:r w:rsidR="004675BB">
          <w:rPr>
            <w:webHidden/>
            <w:szCs w:val="24"/>
          </w:rPr>
          <w:t>20</w:t>
        </w:r>
        <w:r w:rsidR="001731F3" w:rsidRPr="00720317">
          <w:rPr>
            <w:webHidden/>
            <w:szCs w:val="24"/>
          </w:rPr>
          <w:fldChar w:fldCharType="end"/>
        </w:r>
      </w:hyperlink>
    </w:p>
    <w:p w14:paraId="41D0A83F" w14:textId="77777777" w:rsidR="001731F3" w:rsidRPr="00720317" w:rsidRDefault="00852BD0">
      <w:pPr>
        <w:pStyle w:val="TableofFigures"/>
        <w:rPr>
          <w:szCs w:val="24"/>
        </w:rPr>
      </w:pPr>
      <w:hyperlink w:anchor="_Toc452469933"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8: Comparison of average unreferred MBS costs per participant per year for 1946-51, 1921-26 cohorts by needing help or not needing help with daily task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3 \h </w:instrText>
        </w:r>
        <w:r w:rsidR="001731F3" w:rsidRPr="00720317">
          <w:rPr>
            <w:webHidden/>
            <w:szCs w:val="24"/>
          </w:rPr>
        </w:r>
        <w:r w:rsidR="001731F3" w:rsidRPr="00720317">
          <w:rPr>
            <w:webHidden/>
            <w:szCs w:val="24"/>
          </w:rPr>
          <w:fldChar w:fldCharType="separate"/>
        </w:r>
        <w:r w:rsidR="004675BB">
          <w:rPr>
            <w:webHidden/>
            <w:szCs w:val="24"/>
          </w:rPr>
          <w:t>21</w:t>
        </w:r>
        <w:r w:rsidR="001731F3" w:rsidRPr="00720317">
          <w:rPr>
            <w:webHidden/>
            <w:szCs w:val="24"/>
          </w:rPr>
          <w:fldChar w:fldCharType="end"/>
        </w:r>
      </w:hyperlink>
    </w:p>
    <w:p w14:paraId="7CD33EB7" w14:textId="77777777" w:rsidR="001731F3" w:rsidRPr="00720317" w:rsidRDefault="00852BD0">
      <w:pPr>
        <w:pStyle w:val="TableofFigures"/>
        <w:rPr>
          <w:szCs w:val="24"/>
        </w:rPr>
      </w:pPr>
      <w:hyperlink w:anchor="_Toc452469934"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9: Comparison of average hospital costs per participant per year for the 1946-51 and 1921-26 cohorts by needing help or not needing help with daily task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4 \h </w:instrText>
        </w:r>
        <w:r w:rsidR="001731F3" w:rsidRPr="00720317">
          <w:rPr>
            <w:webHidden/>
            <w:szCs w:val="24"/>
          </w:rPr>
        </w:r>
        <w:r w:rsidR="001731F3" w:rsidRPr="00720317">
          <w:rPr>
            <w:webHidden/>
            <w:szCs w:val="24"/>
          </w:rPr>
          <w:fldChar w:fldCharType="separate"/>
        </w:r>
        <w:r w:rsidR="004675BB">
          <w:rPr>
            <w:webHidden/>
            <w:szCs w:val="24"/>
          </w:rPr>
          <w:t>24</w:t>
        </w:r>
        <w:r w:rsidR="001731F3" w:rsidRPr="00720317">
          <w:rPr>
            <w:webHidden/>
            <w:szCs w:val="24"/>
          </w:rPr>
          <w:fldChar w:fldCharType="end"/>
        </w:r>
      </w:hyperlink>
    </w:p>
    <w:p w14:paraId="4F19FDC6" w14:textId="77777777" w:rsidR="001731F3" w:rsidRPr="00720317" w:rsidRDefault="00852BD0">
      <w:pPr>
        <w:pStyle w:val="TableofFigures"/>
        <w:rPr>
          <w:szCs w:val="24"/>
        </w:rPr>
      </w:pPr>
      <w:hyperlink w:anchor="_Toc452469935"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10: Projected number of unreferred MBS claims for Australian women aged 45-90 from 2015 to 2035 by needing help or not needing help with daily task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5 \h </w:instrText>
        </w:r>
        <w:r w:rsidR="001731F3" w:rsidRPr="00720317">
          <w:rPr>
            <w:webHidden/>
            <w:szCs w:val="24"/>
          </w:rPr>
        </w:r>
        <w:r w:rsidR="001731F3" w:rsidRPr="00720317">
          <w:rPr>
            <w:webHidden/>
            <w:szCs w:val="24"/>
          </w:rPr>
          <w:fldChar w:fldCharType="separate"/>
        </w:r>
        <w:r w:rsidR="004675BB">
          <w:rPr>
            <w:webHidden/>
            <w:szCs w:val="24"/>
          </w:rPr>
          <w:t>25</w:t>
        </w:r>
        <w:r w:rsidR="001731F3" w:rsidRPr="00720317">
          <w:rPr>
            <w:webHidden/>
            <w:szCs w:val="24"/>
          </w:rPr>
          <w:fldChar w:fldCharType="end"/>
        </w:r>
      </w:hyperlink>
    </w:p>
    <w:p w14:paraId="3329622F" w14:textId="77777777" w:rsidR="001731F3" w:rsidRPr="00720317" w:rsidRDefault="00852BD0">
      <w:pPr>
        <w:pStyle w:val="TableofFigures"/>
        <w:rPr>
          <w:szCs w:val="24"/>
        </w:rPr>
      </w:pPr>
      <w:hyperlink w:anchor="_Toc452469936"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11: Projected total unreferred MBS cost (in 2014 Australian dollars) for Australian women aged 45-90 from 2015 to 2035 by needing help or not needing help with daily task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6 \h </w:instrText>
        </w:r>
        <w:r w:rsidR="001731F3" w:rsidRPr="00720317">
          <w:rPr>
            <w:webHidden/>
            <w:szCs w:val="24"/>
          </w:rPr>
        </w:r>
        <w:r w:rsidR="001731F3" w:rsidRPr="00720317">
          <w:rPr>
            <w:webHidden/>
            <w:szCs w:val="24"/>
          </w:rPr>
          <w:fldChar w:fldCharType="separate"/>
        </w:r>
        <w:r w:rsidR="004675BB">
          <w:rPr>
            <w:webHidden/>
            <w:szCs w:val="24"/>
          </w:rPr>
          <w:t>26</w:t>
        </w:r>
        <w:r w:rsidR="001731F3" w:rsidRPr="00720317">
          <w:rPr>
            <w:webHidden/>
            <w:szCs w:val="24"/>
          </w:rPr>
          <w:fldChar w:fldCharType="end"/>
        </w:r>
      </w:hyperlink>
    </w:p>
    <w:p w14:paraId="55A862F7" w14:textId="77777777" w:rsidR="001731F3" w:rsidRPr="00720317" w:rsidRDefault="00852BD0">
      <w:pPr>
        <w:pStyle w:val="TableofFigures"/>
        <w:rPr>
          <w:szCs w:val="24"/>
        </w:rPr>
      </w:pPr>
      <w:hyperlink w:anchor="_Toc452469937"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12: Projected number of PBS claims for Australian women aged 45-90 from 2015 to 2035 by needing help or not needing help with daily task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7 \h </w:instrText>
        </w:r>
        <w:r w:rsidR="001731F3" w:rsidRPr="00720317">
          <w:rPr>
            <w:webHidden/>
            <w:szCs w:val="24"/>
          </w:rPr>
        </w:r>
        <w:r w:rsidR="001731F3" w:rsidRPr="00720317">
          <w:rPr>
            <w:webHidden/>
            <w:szCs w:val="24"/>
          </w:rPr>
          <w:fldChar w:fldCharType="separate"/>
        </w:r>
        <w:r w:rsidR="004675BB">
          <w:rPr>
            <w:webHidden/>
            <w:szCs w:val="24"/>
          </w:rPr>
          <w:t>27</w:t>
        </w:r>
        <w:r w:rsidR="001731F3" w:rsidRPr="00720317">
          <w:rPr>
            <w:webHidden/>
            <w:szCs w:val="24"/>
          </w:rPr>
          <w:fldChar w:fldCharType="end"/>
        </w:r>
      </w:hyperlink>
    </w:p>
    <w:p w14:paraId="37E978EB" w14:textId="77777777" w:rsidR="001731F3" w:rsidRPr="00720317" w:rsidRDefault="00852BD0">
      <w:pPr>
        <w:pStyle w:val="TableofFigures"/>
        <w:rPr>
          <w:szCs w:val="24"/>
        </w:rPr>
      </w:pPr>
      <w:hyperlink w:anchor="_Toc452469938"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13: Projected total PBS cost (in 2012-13 Australian dollars) for Australian women aged 45-90 from 2015 to 2035 by needing help or not needing help with daily task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8 \h </w:instrText>
        </w:r>
        <w:r w:rsidR="001731F3" w:rsidRPr="00720317">
          <w:rPr>
            <w:webHidden/>
            <w:szCs w:val="24"/>
          </w:rPr>
        </w:r>
        <w:r w:rsidR="001731F3" w:rsidRPr="00720317">
          <w:rPr>
            <w:webHidden/>
            <w:szCs w:val="24"/>
          </w:rPr>
          <w:fldChar w:fldCharType="separate"/>
        </w:r>
        <w:r w:rsidR="004675BB">
          <w:rPr>
            <w:webHidden/>
            <w:szCs w:val="24"/>
          </w:rPr>
          <w:t>27</w:t>
        </w:r>
        <w:r w:rsidR="001731F3" w:rsidRPr="00720317">
          <w:rPr>
            <w:webHidden/>
            <w:szCs w:val="24"/>
          </w:rPr>
          <w:fldChar w:fldCharType="end"/>
        </w:r>
      </w:hyperlink>
    </w:p>
    <w:p w14:paraId="12D0AB63" w14:textId="77777777" w:rsidR="001731F3" w:rsidRPr="00720317" w:rsidRDefault="00852BD0">
      <w:pPr>
        <w:pStyle w:val="TableofFigures"/>
        <w:rPr>
          <w:szCs w:val="24"/>
        </w:rPr>
      </w:pPr>
      <w:hyperlink w:anchor="_Toc452469939" w:history="1">
        <w:r w:rsidR="001731F3" w:rsidRPr="00720317">
          <w:rPr>
            <w:rStyle w:val="Hyperlink"/>
            <w:rFonts w:asciiTheme="minorHAnsi" w:hAnsiTheme="minorHAnsi"/>
            <w:szCs w:val="24"/>
          </w:rPr>
          <w:t>Figure 3</w:t>
        </w:r>
        <w:r w:rsidR="001731F3" w:rsidRPr="00720317">
          <w:rPr>
            <w:rStyle w:val="Hyperlink"/>
            <w:rFonts w:asciiTheme="minorHAnsi" w:hAnsiTheme="minorHAnsi"/>
            <w:szCs w:val="24"/>
          </w:rPr>
          <w:noBreakHyphen/>
          <w:t>14: Projected hospital cost (in 2012-13 Australian dollars) for Australian women aged 45-90 from 2015 to 2035 by needing help or not needing help with daily task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39 \h </w:instrText>
        </w:r>
        <w:r w:rsidR="001731F3" w:rsidRPr="00720317">
          <w:rPr>
            <w:webHidden/>
            <w:szCs w:val="24"/>
          </w:rPr>
        </w:r>
        <w:r w:rsidR="001731F3" w:rsidRPr="00720317">
          <w:rPr>
            <w:webHidden/>
            <w:szCs w:val="24"/>
          </w:rPr>
          <w:fldChar w:fldCharType="separate"/>
        </w:r>
        <w:r w:rsidR="004675BB">
          <w:rPr>
            <w:webHidden/>
            <w:szCs w:val="24"/>
          </w:rPr>
          <w:t>28</w:t>
        </w:r>
        <w:r w:rsidR="001731F3" w:rsidRPr="00720317">
          <w:rPr>
            <w:webHidden/>
            <w:szCs w:val="24"/>
          </w:rPr>
          <w:fldChar w:fldCharType="end"/>
        </w:r>
      </w:hyperlink>
    </w:p>
    <w:p w14:paraId="6A4BAA89" w14:textId="77777777" w:rsidR="001731F3" w:rsidRPr="00720317" w:rsidRDefault="00852BD0">
      <w:pPr>
        <w:pStyle w:val="TableofFigures"/>
        <w:rPr>
          <w:szCs w:val="24"/>
        </w:rPr>
      </w:pPr>
      <w:hyperlink w:anchor="_Toc452469940"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1: BMI trends with age for women in each cohort (1989-95,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0 \h </w:instrText>
        </w:r>
        <w:r w:rsidR="001731F3" w:rsidRPr="00720317">
          <w:rPr>
            <w:webHidden/>
            <w:szCs w:val="24"/>
          </w:rPr>
        </w:r>
        <w:r w:rsidR="001731F3" w:rsidRPr="00720317">
          <w:rPr>
            <w:webHidden/>
            <w:szCs w:val="24"/>
          </w:rPr>
          <w:fldChar w:fldCharType="separate"/>
        </w:r>
        <w:r w:rsidR="004675BB">
          <w:rPr>
            <w:webHidden/>
            <w:szCs w:val="24"/>
          </w:rPr>
          <w:t>30</w:t>
        </w:r>
        <w:r w:rsidR="001731F3" w:rsidRPr="00720317">
          <w:rPr>
            <w:webHidden/>
            <w:szCs w:val="24"/>
          </w:rPr>
          <w:fldChar w:fldCharType="end"/>
        </w:r>
      </w:hyperlink>
    </w:p>
    <w:p w14:paraId="73DA4519" w14:textId="77777777" w:rsidR="001731F3" w:rsidRPr="00720317" w:rsidRDefault="00852BD0">
      <w:pPr>
        <w:pStyle w:val="TableofFigures"/>
        <w:rPr>
          <w:szCs w:val="24"/>
        </w:rPr>
      </w:pPr>
      <w:hyperlink w:anchor="_Toc452469941"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2: Percentage of women in each BMI category at each survey for all cohorts (1989-95,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1 \h </w:instrText>
        </w:r>
        <w:r w:rsidR="001731F3" w:rsidRPr="00720317">
          <w:rPr>
            <w:webHidden/>
            <w:szCs w:val="24"/>
          </w:rPr>
        </w:r>
        <w:r w:rsidR="001731F3" w:rsidRPr="00720317">
          <w:rPr>
            <w:webHidden/>
            <w:szCs w:val="24"/>
          </w:rPr>
          <w:fldChar w:fldCharType="separate"/>
        </w:r>
        <w:r w:rsidR="004675BB">
          <w:rPr>
            <w:webHidden/>
            <w:szCs w:val="24"/>
          </w:rPr>
          <w:t>31</w:t>
        </w:r>
        <w:r w:rsidR="001731F3" w:rsidRPr="00720317">
          <w:rPr>
            <w:webHidden/>
            <w:szCs w:val="24"/>
          </w:rPr>
          <w:fldChar w:fldCharType="end"/>
        </w:r>
      </w:hyperlink>
    </w:p>
    <w:p w14:paraId="1799CF8A" w14:textId="77777777" w:rsidR="001731F3" w:rsidRPr="00720317" w:rsidRDefault="00852BD0">
      <w:pPr>
        <w:pStyle w:val="TableofFigures"/>
        <w:rPr>
          <w:szCs w:val="24"/>
        </w:rPr>
      </w:pPr>
      <w:hyperlink w:anchor="_Toc452469942"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3: Average BMI projections from 2015 to 2035 for each cohort (1989-95, 1973-78, 1946-51, and 1921-26). The circles represent actual data from ALSWH and the lines represent the predicted change in mean BMI for each cohort separately for the next 20 year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2 \h </w:instrText>
        </w:r>
        <w:r w:rsidR="001731F3" w:rsidRPr="00720317">
          <w:rPr>
            <w:webHidden/>
            <w:szCs w:val="24"/>
          </w:rPr>
        </w:r>
        <w:r w:rsidR="001731F3" w:rsidRPr="00720317">
          <w:rPr>
            <w:webHidden/>
            <w:szCs w:val="24"/>
          </w:rPr>
          <w:fldChar w:fldCharType="separate"/>
        </w:r>
        <w:r w:rsidR="004675BB">
          <w:rPr>
            <w:webHidden/>
            <w:szCs w:val="24"/>
          </w:rPr>
          <w:t>33</w:t>
        </w:r>
        <w:r w:rsidR="001731F3" w:rsidRPr="00720317">
          <w:rPr>
            <w:webHidden/>
            <w:szCs w:val="24"/>
          </w:rPr>
          <w:fldChar w:fldCharType="end"/>
        </w:r>
      </w:hyperlink>
    </w:p>
    <w:p w14:paraId="02BB9390" w14:textId="77777777" w:rsidR="001731F3" w:rsidRPr="00720317" w:rsidRDefault="00852BD0">
      <w:pPr>
        <w:pStyle w:val="TableofFigures"/>
        <w:rPr>
          <w:szCs w:val="24"/>
        </w:rPr>
      </w:pPr>
      <w:hyperlink w:anchor="_Toc452469943"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4: A model of the projected prevalence of obese women from 2015 to 2035 for each cohort (1989-95,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3 \h </w:instrText>
        </w:r>
        <w:r w:rsidR="001731F3" w:rsidRPr="00720317">
          <w:rPr>
            <w:webHidden/>
            <w:szCs w:val="24"/>
          </w:rPr>
        </w:r>
        <w:r w:rsidR="001731F3" w:rsidRPr="00720317">
          <w:rPr>
            <w:webHidden/>
            <w:szCs w:val="24"/>
          </w:rPr>
          <w:fldChar w:fldCharType="separate"/>
        </w:r>
        <w:r w:rsidR="004675BB">
          <w:rPr>
            <w:webHidden/>
            <w:szCs w:val="24"/>
          </w:rPr>
          <w:t>34</w:t>
        </w:r>
        <w:r w:rsidR="001731F3" w:rsidRPr="00720317">
          <w:rPr>
            <w:webHidden/>
            <w:szCs w:val="24"/>
          </w:rPr>
          <w:fldChar w:fldCharType="end"/>
        </w:r>
      </w:hyperlink>
    </w:p>
    <w:p w14:paraId="7118B827" w14:textId="77777777" w:rsidR="001731F3" w:rsidRPr="00720317" w:rsidRDefault="00852BD0">
      <w:pPr>
        <w:pStyle w:val="TableofFigures"/>
        <w:rPr>
          <w:szCs w:val="24"/>
        </w:rPr>
      </w:pPr>
      <w:hyperlink w:anchor="_Toc452469944"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5: Projected number of obese women in Australia from 2015 to 2035.</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4 \h </w:instrText>
        </w:r>
        <w:r w:rsidR="001731F3" w:rsidRPr="00720317">
          <w:rPr>
            <w:webHidden/>
            <w:szCs w:val="24"/>
          </w:rPr>
        </w:r>
        <w:r w:rsidR="001731F3" w:rsidRPr="00720317">
          <w:rPr>
            <w:webHidden/>
            <w:szCs w:val="24"/>
          </w:rPr>
          <w:fldChar w:fldCharType="separate"/>
        </w:r>
        <w:r w:rsidR="004675BB">
          <w:rPr>
            <w:webHidden/>
            <w:szCs w:val="24"/>
          </w:rPr>
          <w:t>36</w:t>
        </w:r>
        <w:r w:rsidR="001731F3" w:rsidRPr="00720317">
          <w:rPr>
            <w:webHidden/>
            <w:szCs w:val="24"/>
          </w:rPr>
          <w:fldChar w:fldCharType="end"/>
        </w:r>
      </w:hyperlink>
    </w:p>
    <w:p w14:paraId="5C5D9CE4" w14:textId="77777777" w:rsidR="001731F3" w:rsidRPr="00720317" w:rsidRDefault="00852BD0">
      <w:pPr>
        <w:pStyle w:val="TableofFigures"/>
        <w:rPr>
          <w:szCs w:val="24"/>
        </w:rPr>
      </w:pPr>
      <w:hyperlink w:anchor="_Toc452469945"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6: Projected numbers of obese women in Australia by age in 201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5 \h </w:instrText>
        </w:r>
        <w:r w:rsidR="001731F3" w:rsidRPr="00720317">
          <w:rPr>
            <w:webHidden/>
            <w:szCs w:val="24"/>
          </w:rPr>
        </w:r>
        <w:r w:rsidR="001731F3" w:rsidRPr="00720317">
          <w:rPr>
            <w:webHidden/>
            <w:szCs w:val="24"/>
          </w:rPr>
          <w:fldChar w:fldCharType="separate"/>
        </w:r>
        <w:r w:rsidR="004675BB">
          <w:rPr>
            <w:webHidden/>
            <w:szCs w:val="24"/>
          </w:rPr>
          <w:t>38</w:t>
        </w:r>
        <w:r w:rsidR="001731F3" w:rsidRPr="00720317">
          <w:rPr>
            <w:webHidden/>
            <w:szCs w:val="24"/>
          </w:rPr>
          <w:fldChar w:fldCharType="end"/>
        </w:r>
      </w:hyperlink>
    </w:p>
    <w:p w14:paraId="0E58B6D1" w14:textId="77777777" w:rsidR="001731F3" w:rsidRPr="00720317" w:rsidRDefault="00852BD0">
      <w:pPr>
        <w:pStyle w:val="TableofFigures"/>
        <w:rPr>
          <w:szCs w:val="24"/>
        </w:rPr>
      </w:pPr>
      <w:hyperlink w:anchor="_Toc452469946"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7: Projected numbers of obese women in Australia by age in 203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6 \h </w:instrText>
        </w:r>
        <w:r w:rsidR="001731F3" w:rsidRPr="00720317">
          <w:rPr>
            <w:webHidden/>
            <w:szCs w:val="24"/>
          </w:rPr>
        </w:r>
        <w:r w:rsidR="001731F3" w:rsidRPr="00720317">
          <w:rPr>
            <w:webHidden/>
            <w:szCs w:val="24"/>
          </w:rPr>
          <w:fldChar w:fldCharType="separate"/>
        </w:r>
        <w:r w:rsidR="004675BB">
          <w:rPr>
            <w:webHidden/>
            <w:szCs w:val="24"/>
          </w:rPr>
          <w:t>38</w:t>
        </w:r>
        <w:r w:rsidR="001731F3" w:rsidRPr="00720317">
          <w:rPr>
            <w:webHidden/>
            <w:szCs w:val="24"/>
          </w:rPr>
          <w:fldChar w:fldCharType="end"/>
        </w:r>
      </w:hyperlink>
    </w:p>
    <w:p w14:paraId="7C6A172F" w14:textId="77777777" w:rsidR="001731F3" w:rsidRPr="00720317" w:rsidRDefault="00852BD0">
      <w:pPr>
        <w:pStyle w:val="TableofFigures"/>
        <w:rPr>
          <w:szCs w:val="24"/>
        </w:rPr>
      </w:pPr>
      <w:hyperlink w:anchor="_Toc452469947"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8: Comparison of average number of unreferred MBS claims per participant per year for the 1973-78, 1946-51, and 1921-26 cohorts by obesity statu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7 \h </w:instrText>
        </w:r>
        <w:r w:rsidR="001731F3" w:rsidRPr="00720317">
          <w:rPr>
            <w:webHidden/>
            <w:szCs w:val="24"/>
          </w:rPr>
        </w:r>
        <w:r w:rsidR="001731F3" w:rsidRPr="00720317">
          <w:rPr>
            <w:webHidden/>
            <w:szCs w:val="24"/>
          </w:rPr>
          <w:fldChar w:fldCharType="separate"/>
        </w:r>
        <w:r w:rsidR="004675BB">
          <w:rPr>
            <w:webHidden/>
            <w:szCs w:val="24"/>
          </w:rPr>
          <w:t>40</w:t>
        </w:r>
        <w:r w:rsidR="001731F3" w:rsidRPr="00720317">
          <w:rPr>
            <w:webHidden/>
            <w:szCs w:val="24"/>
          </w:rPr>
          <w:fldChar w:fldCharType="end"/>
        </w:r>
      </w:hyperlink>
    </w:p>
    <w:p w14:paraId="0D086D2C" w14:textId="77777777" w:rsidR="001731F3" w:rsidRPr="00720317" w:rsidRDefault="00852BD0">
      <w:pPr>
        <w:pStyle w:val="TableofFigures"/>
        <w:rPr>
          <w:szCs w:val="24"/>
        </w:rPr>
      </w:pPr>
      <w:hyperlink w:anchor="_Toc452469948"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9: Comparison of average unreferred MBS costs per participant per year for the 1973-78, 1946-51, and 1921-26 cohorts by obesity statu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8 \h </w:instrText>
        </w:r>
        <w:r w:rsidR="001731F3" w:rsidRPr="00720317">
          <w:rPr>
            <w:webHidden/>
            <w:szCs w:val="24"/>
          </w:rPr>
        </w:r>
        <w:r w:rsidR="001731F3" w:rsidRPr="00720317">
          <w:rPr>
            <w:webHidden/>
            <w:szCs w:val="24"/>
          </w:rPr>
          <w:fldChar w:fldCharType="separate"/>
        </w:r>
        <w:r w:rsidR="004675BB">
          <w:rPr>
            <w:webHidden/>
            <w:szCs w:val="24"/>
          </w:rPr>
          <w:t>40</w:t>
        </w:r>
        <w:r w:rsidR="001731F3" w:rsidRPr="00720317">
          <w:rPr>
            <w:webHidden/>
            <w:szCs w:val="24"/>
          </w:rPr>
          <w:fldChar w:fldCharType="end"/>
        </w:r>
      </w:hyperlink>
    </w:p>
    <w:p w14:paraId="1750F7A5" w14:textId="77777777" w:rsidR="001731F3" w:rsidRPr="00720317" w:rsidRDefault="00852BD0">
      <w:pPr>
        <w:pStyle w:val="TableofFigures"/>
        <w:rPr>
          <w:szCs w:val="24"/>
        </w:rPr>
      </w:pPr>
      <w:hyperlink w:anchor="_Toc452469949"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10: Comparison of average hospital costs in 2012-13 Australian dollars per participant per year for the 1973-78, 1946-51, and 1921-26 cohorts living in NSW by obese statu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49 \h </w:instrText>
        </w:r>
        <w:r w:rsidR="001731F3" w:rsidRPr="00720317">
          <w:rPr>
            <w:webHidden/>
            <w:szCs w:val="24"/>
          </w:rPr>
        </w:r>
        <w:r w:rsidR="001731F3" w:rsidRPr="00720317">
          <w:rPr>
            <w:webHidden/>
            <w:szCs w:val="24"/>
          </w:rPr>
          <w:fldChar w:fldCharType="separate"/>
        </w:r>
        <w:r w:rsidR="004675BB">
          <w:rPr>
            <w:webHidden/>
            <w:szCs w:val="24"/>
          </w:rPr>
          <w:t>43</w:t>
        </w:r>
        <w:r w:rsidR="001731F3" w:rsidRPr="00720317">
          <w:rPr>
            <w:webHidden/>
            <w:szCs w:val="24"/>
          </w:rPr>
          <w:fldChar w:fldCharType="end"/>
        </w:r>
      </w:hyperlink>
    </w:p>
    <w:p w14:paraId="1839336F" w14:textId="77777777" w:rsidR="001731F3" w:rsidRPr="00720317" w:rsidRDefault="00852BD0">
      <w:pPr>
        <w:pStyle w:val="TableofFigures"/>
        <w:rPr>
          <w:szCs w:val="24"/>
        </w:rPr>
      </w:pPr>
      <w:hyperlink w:anchor="_Toc452469950"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11: Projected number of unreferred MBS claims for Australian women aged 20-90 from 2015 to 2035 for obese, non-obese, and all wome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0 \h </w:instrText>
        </w:r>
        <w:r w:rsidR="001731F3" w:rsidRPr="00720317">
          <w:rPr>
            <w:webHidden/>
            <w:szCs w:val="24"/>
          </w:rPr>
        </w:r>
        <w:r w:rsidR="001731F3" w:rsidRPr="00720317">
          <w:rPr>
            <w:webHidden/>
            <w:szCs w:val="24"/>
          </w:rPr>
          <w:fldChar w:fldCharType="separate"/>
        </w:r>
        <w:r w:rsidR="004675BB">
          <w:rPr>
            <w:webHidden/>
            <w:szCs w:val="24"/>
          </w:rPr>
          <w:t>44</w:t>
        </w:r>
        <w:r w:rsidR="001731F3" w:rsidRPr="00720317">
          <w:rPr>
            <w:webHidden/>
            <w:szCs w:val="24"/>
          </w:rPr>
          <w:fldChar w:fldCharType="end"/>
        </w:r>
      </w:hyperlink>
    </w:p>
    <w:p w14:paraId="6576EF88" w14:textId="77777777" w:rsidR="001731F3" w:rsidRPr="00720317" w:rsidRDefault="00852BD0">
      <w:pPr>
        <w:pStyle w:val="TableofFigures"/>
        <w:rPr>
          <w:szCs w:val="24"/>
        </w:rPr>
      </w:pPr>
      <w:hyperlink w:anchor="_Toc452469951"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12: Projected total unreferred MBS costs (in 2014 Australian dollars) for women aged 20-90 from 2015 to 2035 for obese, non-obese, and all wome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1 \h </w:instrText>
        </w:r>
        <w:r w:rsidR="001731F3" w:rsidRPr="00720317">
          <w:rPr>
            <w:webHidden/>
            <w:szCs w:val="24"/>
          </w:rPr>
        </w:r>
        <w:r w:rsidR="001731F3" w:rsidRPr="00720317">
          <w:rPr>
            <w:webHidden/>
            <w:szCs w:val="24"/>
          </w:rPr>
          <w:fldChar w:fldCharType="separate"/>
        </w:r>
        <w:r w:rsidR="004675BB">
          <w:rPr>
            <w:webHidden/>
            <w:szCs w:val="24"/>
          </w:rPr>
          <w:t>45</w:t>
        </w:r>
        <w:r w:rsidR="001731F3" w:rsidRPr="00720317">
          <w:rPr>
            <w:webHidden/>
            <w:szCs w:val="24"/>
          </w:rPr>
          <w:fldChar w:fldCharType="end"/>
        </w:r>
      </w:hyperlink>
    </w:p>
    <w:p w14:paraId="1ED015D1" w14:textId="77777777" w:rsidR="001731F3" w:rsidRPr="00720317" w:rsidRDefault="00852BD0">
      <w:pPr>
        <w:pStyle w:val="TableofFigures"/>
        <w:rPr>
          <w:szCs w:val="24"/>
        </w:rPr>
      </w:pPr>
      <w:hyperlink w:anchor="_Toc452469952"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13: Projected total number of PBS claims for Australian women aged 20-90 from 2015 to 2035 for obese, non-obese, and all wome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2 \h </w:instrText>
        </w:r>
        <w:r w:rsidR="001731F3" w:rsidRPr="00720317">
          <w:rPr>
            <w:webHidden/>
            <w:szCs w:val="24"/>
          </w:rPr>
        </w:r>
        <w:r w:rsidR="001731F3" w:rsidRPr="00720317">
          <w:rPr>
            <w:webHidden/>
            <w:szCs w:val="24"/>
          </w:rPr>
          <w:fldChar w:fldCharType="separate"/>
        </w:r>
        <w:r w:rsidR="004675BB">
          <w:rPr>
            <w:webHidden/>
            <w:szCs w:val="24"/>
          </w:rPr>
          <w:t>46</w:t>
        </w:r>
        <w:r w:rsidR="001731F3" w:rsidRPr="00720317">
          <w:rPr>
            <w:webHidden/>
            <w:szCs w:val="24"/>
          </w:rPr>
          <w:fldChar w:fldCharType="end"/>
        </w:r>
      </w:hyperlink>
    </w:p>
    <w:p w14:paraId="2FE1AB7F" w14:textId="77777777" w:rsidR="001731F3" w:rsidRPr="00720317" w:rsidRDefault="00852BD0">
      <w:pPr>
        <w:pStyle w:val="TableofFigures"/>
        <w:rPr>
          <w:szCs w:val="24"/>
        </w:rPr>
      </w:pPr>
      <w:hyperlink w:anchor="_Toc452469953"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14: Projected total PBS costs (in 2012-13 Australian dollars) for women aged 20-90 from 2015 to 2035 for obese, non-obese, and all wome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3 \h </w:instrText>
        </w:r>
        <w:r w:rsidR="001731F3" w:rsidRPr="00720317">
          <w:rPr>
            <w:webHidden/>
            <w:szCs w:val="24"/>
          </w:rPr>
        </w:r>
        <w:r w:rsidR="001731F3" w:rsidRPr="00720317">
          <w:rPr>
            <w:webHidden/>
            <w:szCs w:val="24"/>
          </w:rPr>
          <w:fldChar w:fldCharType="separate"/>
        </w:r>
        <w:r w:rsidR="004675BB">
          <w:rPr>
            <w:webHidden/>
            <w:szCs w:val="24"/>
          </w:rPr>
          <w:t>46</w:t>
        </w:r>
        <w:r w:rsidR="001731F3" w:rsidRPr="00720317">
          <w:rPr>
            <w:webHidden/>
            <w:szCs w:val="24"/>
          </w:rPr>
          <w:fldChar w:fldCharType="end"/>
        </w:r>
      </w:hyperlink>
    </w:p>
    <w:p w14:paraId="7F7D064B" w14:textId="77777777" w:rsidR="001731F3" w:rsidRPr="00720317" w:rsidRDefault="00852BD0">
      <w:pPr>
        <w:pStyle w:val="TableofFigures"/>
        <w:rPr>
          <w:szCs w:val="24"/>
        </w:rPr>
      </w:pPr>
      <w:hyperlink w:anchor="_Toc452469954" w:history="1">
        <w:r w:rsidR="001731F3" w:rsidRPr="00720317">
          <w:rPr>
            <w:rStyle w:val="Hyperlink"/>
            <w:rFonts w:asciiTheme="minorHAnsi" w:hAnsiTheme="minorHAnsi"/>
            <w:szCs w:val="24"/>
          </w:rPr>
          <w:t>Figure 4</w:t>
        </w:r>
        <w:r w:rsidR="001731F3" w:rsidRPr="00720317">
          <w:rPr>
            <w:rStyle w:val="Hyperlink"/>
            <w:rFonts w:asciiTheme="minorHAnsi" w:hAnsiTheme="minorHAnsi"/>
            <w:szCs w:val="24"/>
          </w:rPr>
          <w:noBreakHyphen/>
          <w:t>15: Projected total hospital cost in 2012-13 Australian dollars for women aged 20-90 from 2015 to 2035 for obese, non-obese, and all wome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4 \h </w:instrText>
        </w:r>
        <w:r w:rsidR="001731F3" w:rsidRPr="00720317">
          <w:rPr>
            <w:webHidden/>
            <w:szCs w:val="24"/>
          </w:rPr>
        </w:r>
        <w:r w:rsidR="001731F3" w:rsidRPr="00720317">
          <w:rPr>
            <w:webHidden/>
            <w:szCs w:val="24"/>
          </w:rPr>
          <w:fldChar w:fldCharType="separate"/>
        </w:r>
        <w:r w:rsidR="004675BB">
          <w:rPr>
            <w:webHidden/>
            <w:szCs w:val="24"/>
          </w:rPr>
          <w:t>47</w:t>
        </w:r>
        <w:r w:rsidR="001731F3" w:rsidRPr="00720317">
          <w:rPr>
            <w:webHidden/>
            <w:szCs w:val="24"/>
          </w:rPr>
          <w:fldChar w:fldCharType="end"/>
        </w:r>
      </w:hyperlink>
    </w:p>
    <w:p w14:paraId="7A675F4F" w14:textId="77777777" w:rsidR="001731F3" w:rsidRPr="00720317" w:rsidRDefault="00852BD0">
      <w:pPr>
        <w:pStyle w:val="TableofFigures"/>
        <w:rPr>
          <w:szCs w:val="24"/>
        </w:rPr>
      </w:pPr>
      <w:hyperlink w:anchor="_Toc452469955"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1: Percentage of women in each smoking category at each survey for all cohorts (1989-95,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5 \h </w:instrText>
        </w:r>
        <w:r w:rsidR="001731F3" w:rsidRPr="00720317">
          <w:rPr>
            <w:webHidden/>
            <w:szCs w:val="24"/>
          </w:rPr>
        </w:r>
        <w:r w:rsidR="001731F3" w:rsidRPr="00720317">
          <w:rPr>
            <w:webHidden/>
            <w:szCs w:val="24"/>
          </w:rPr>
          <w:fldChar w:fldCharType="separate"/>
        </w:r>
        <w:r w:rsidR="004675BB">
          <w:rPr>
            <w:webHidden/>
            <w:szCs w:val="24"/>
          </w:rPr>
          <w:t>51</w:t>
        </w:r>
        <w:r w:rsidR="001731F3" w:rsidRPr="00720317">
          <w:rPr>
            <w:webHidden/>
            <w:szCs w:val="24"/>
          </w:rPr>
          <w:fldChar w:fldCharType="end"/>
        </w:r>
      </w:hyperlink>
    </w:p>
    <w:p w14:paraId="6AC04179" w14:textId="77777777" w:rsidR="001731F3" w:rsidRPr="00720317" w:rsidRDefault="00852BD0">
      <w:pPr>
        <w:pStyle w:val="TableofFigures"/>
        <w:rPr>
          <w:szCs w:val="24"/>
        </w:rPr>
      </w:pPr>
      <w:hyperlink w:anchor="_Toc452469956"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2: Projections of smoking prevalence from 2015 to 2035 for each cohort (1989-95,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6 \h </w:instrText>
        </w:r>
        <w:r w:rsidR="001731F3" w:rsidRPr="00720317">
          <w:rPr>
            <w:webHidden/>
            <w:szCs w:val="24"/>
          </w:rPr>
        </w:r>
        <w:r w:rsidR="001731F3" w:rsidRPr="00720317">
          <w:rPr>
            <w:webHidden/>
            <w:szCs w:val="24"/>
          </w:rPr>
          <w:fldChar w:fldCharType="separate"/>
        </w:r>
        <w:r w:rsidR="004675BB">
          <w:rPr>
            <w:webHidden/>
            <w:szCs w:val="24"/>
          </w:rPr>
          <w:t>52</w:t>
        </w:r>
        <w:r w:rsidR="001731F3" w:rsidRPr="00720317">
          <w:rPr>
            <w:webHidden/>
            <w:szCs w:val="24"/>
          </w:rPr>
          <w:fldChar w:fldCharType="end"/>
        </w:r>
      </w:hyperlink>
    </w:p>
    <w:p w14:paraId="6C9CAED3" w14:textId="77777777" w:rsidR="001731F3" w:rsidRPr="00720317" w:rsidRDefault="00852BD0">
      <w:pPr>
        <w:pStyle w:val="TableofFigures"/>
        <w:rPr>
          <w:szCs w:val="24"/>
        </w:rPr>
      </w:pPr>
      <w:hyperlink w:anchor="_Toc452469957"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3: Projected number of current smokers in Australian women aged 20-90 from 2015 to 2035.</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7 \h </w:instrText>
        </w:r>
        <w:r w:rsidR="001731F3" w:rsidRPr="00720317">
          <w:rPr>
            <w:webHidden/>
            <w:szCs w:val="24"/>
          </w:rPr>
        </w:r>
        <w:r w:rsidR="001731F3" w:rsidRPr="00720317">
          <w:rPr>
            <w:webHidden/>
            <w:szCs w:val="24"/>
          </w:rPr>
          <w:fldChar w:fldCharType="separate"/>
        </w:r>
        <w:r w:rsidR="004675BB">
          <w:rPr>
            <w:webHidden/>
            <w:szCs w:val="24"/>
          </w:rPr>
          <w:t>53</w:t>
        </w:r>
        <w:r w:rsidR="001731F3" w:rsidRPr="00720317">
          <w:rPr>
            <w:webHidden/>
            <w:szCs w:val="24"/>
          </w:rPr>
          <w:fldChar w:fldCharType="end"/>
        </w:r>
      </w:hyperlink>
    </w:p>
    <w:p w14:paraId="51EBB5C2" w14:textId="77777777" w:rsidR="001731F3" w:rsidRPr="00720317" w:rsidRDefault="00852BD0">
      <w:pPr>
        <w:pStyle w:val="TableofFigures"/>
        <w:rPr>
          <w:szCs w:val="24"/>
        </w:rPr>
      </w:pPr>
      <w:hyperlink w:anchor="_Toc452469958"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4: Projected numbers of women aged 20-90 who smoke in Australia in 201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8 \h </w:instrText>
        </w:r>
        <w:r w:rsidR="001731F3" w:rsidRPr="00720317">
          <w:rPr>
            <w:webHidden/>
            <w:szCs w:val="24"/>
          </w:rPr>
        </w:r>
        <w:r w:rsidR="001731F3" w:rsidRPr="00720317">
          <w:rPr>
            <w:webHidden/>
            <w:szCs w:val="24"/>
          </w:rPr>
          <w:fldChar w:fldCharType="separate"/>
        </w:r>
        <w:r w:rsidR="004675BB">
          <w:rPr>
            <w:webHidden/>
            <w:szCs w:val="24"/>
          </w:rPr>
          <w:t>55</w:t>
        </w:r>
        <w:r w:rsidR="001731F3" w:rsidRPr="00720317">
          <w:rPr>
            <w:webHidden/>
            <w:szCs w:val="24"/>
          </w:rPr>
          <w:fldChar w:fldCharType="end"/>
        </w:r>
      </w:hyperlink>
    </w:p>
    <w:p w14:paraId="5AA8BCE6" w14:textId="77777777" w:rsidR="001731F3" w:rsidRPr="00720317" w:rsidRDefault="00852BD0">
      <w:pPr>
        <w:pStyle w:val="TableofFigures"/>
        <w:rPr>
          <w:szCs w:val="24"/>
        </w:rPr>
      </w:pPr>
      <w:hyperlink w:anchor="_Toc452469959"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5: Projected numbers of women aged 20-90 who smoke in Australia by age in 203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59 \h </w:instrText>
        </w:r>
        <w:r w:rsidR="001731F3" w:rsidRPr="00720317">
          <w:rPr>
            <w:webHidden/>
            <w:szCs w:val="24"/>
          </w:rPr>
        </w:r>
        <w:r w:rsidR="001731F3" w:rsidRPr="00720317">
          <w:rPr>
            <w:webHidden/>
            <w:szCs w:val="24"/>
          </w:rPr>
          <w:fldChar w:fldCharType="separate"/>
        </w:r>
        <w:r w:rsidR="004675BB">
          <w:rPr>
            <w:webHidden/>
            <w:szCs w:val="24"/>
          </w:rPr>
          <w:t>55</w:t>
        </w:r>
        <w:r w:rsidR="001731F3" w:rsidRPr="00720317">
          <w:rPr>
            <w:webHidden/>
            <w:szCs w:val="24"/>
          </w:rPr>
          <w:fldChar w:fldCharType="end"/>
        </w:r>
      </w:hyperlink>
    </w:p>
    <w:p w14:paraId="1663B333" w14:textId="77777777" w:rsidR="001731F3" w:rsidRPr="00720317" w:rsidRDefault="00852BD0">
      <w:pPr>
        <w:pStyle w:val="TableofFigures"/>
        <w:rPr>
          <w:szCs w:val="24"/>
        </w:rPr>
      </w:pPr>
      <w:hyperlink w:anchor="_Toc452469960"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6: Mean number of unreferred MBS claims per woman per year and categorised by smoking status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0 \h </w:instrText>
        </w:r>
        <w:r w:rsidR="001731F3" w:rsidRPr="00720317">
          <w:rPr>
            <w:webHidden/>
            <w:szCs w:val="24"/>
          </w:rPr>
        </w:r>
        <w:r w:rsidR="001731F3" w:rsidRPr="00720317">
          <w:rPr>
            <w:webHidden/>
            <w:szCs w:val="24"/>
          </w:rPr>
          <w:fldChar w:fldCharType="separate"/>
        </w:r>
        <w:r w:rsidR="004675BB">
          <w:rPr>
            <w:webHidden/>
            <w:szCs w:val="24"/>
          </w:rPr>
          <w:t>57</w:t>
        </w:r>
        <w:r w:rsidR="001731F3" w:rsidRPr="00720317">
          <w:rPr>
            <w:webHidden/>
            <w:szCs w:val="24"/>
          </w:rPr>
          <w:fldChar w:fldCharType="end"/>
        </w:r>
      </w:hyperlink>
    </w:p>
    <w:p w14:paraId="09DE77BC" w14:textId="77777777" w:rsidR="001731F3" w:rsidRPr="00720317" w:rsidRDefault="00852BD0">
      <w:pPr>
        <w:pStyle w:val="TableofFigures"/>
        <w:rPr>
          <w:szCs w:val="24"/>
        </w:rPr>
      </w:pPr>
      <w:hyperlink w:anchor="_Toc452469961"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7: Mean hospital cost (in 2012-13 Australian dollars) per woman per year and categorised by smoking status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1 \h </w:instrText>
        </w:r>
        <w:r w:rsidR="001731F3" w:rsidRPr="00720317">
          <w:rPr>
            <w:webHidden/>
            <w:szCs w:val="24"/>
          </w:rPr>
        </w:r>
        <w:r w:rsidR="001731F3" w:rsidRPr="00720317">
          <w:rPr>
            <w:webHidden/>
            <w:szCs w:val="24"/>
          </w:rPr>
          <w:fldChar w:fldCharType="separate"/>
        </w:r>
        <w:r w:rsidR="004675BB">
          <w:rPr>
            <w:webHidden/>
            <w:szCs w:val="24"/>
          </w:rPr>
          <w:t>59</w:t>
        </w:r>
        <w:r w:rsidR="001731F3" w:rsidRPr="00720317">
          <w:rPr>
            <w:webHidden/>
            <w:szCs w:val="24"/>
          </w:rPr>
          <w:fldChar w:fldCharType="end"/>
        </w:r>
      </w:hyperlink>
    </w:p>
    <w:p w14:paraId="36A4105C" w14:textId="77777777" w:rsidR="001731F3" w:rsidRPr="00720317" w:rsidRDefault="00852BD0">
      <w:pPr>
        <w:pStyle w:val="TableofFigures"/>
        <w:rPr>
          <w:szCs w:val="24"/>
        </w:rPr>
      </w:pPr>
      <w:hyperlink w:anchor="_Toc452469962"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8: Projected total number of unreferred MBS claims for Australian women aged 20-90 from 2015 to 2035 for all women, current smokers, and non-smoker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2 \h </w:instrText>
        </w:r>
        <w:r w:rsidR="001731F3" w:rsidRPr="00720317">
          <w:rPr>
            <w:webHidden/>
            <w:szCs w:val="24"/>
          </w:rPr>
        </w:r>
        <w:r w:rsidR="001731F3" w:rsidRPr="00720317">
          <w:rPr>
            <w:webHidden/>
            <w:szCs w:val="24"/>
          </w:rPr>
          <w:fldChar w:fldCharType="separate"/>
        </w:r>
        <w:r w:rsidR="004675BB">
          <w:rPr>
            <w:webHidden/>
            <w:szCs w:val="24"/>
          </w:rPr>
          <w:t>61</w:t>
        </w:r>
        <w:r w:rsidR="001731F3" w:rsidRPr="00720317">
          <w:rPr>
            <w:webHidden/>
            <w:szCs w:val="24"/>
          </w:rPr>
          <w:fldChar w:fldCharType="end"/>
        </w:r>
      </w:hyperlink>
    </w:p>
    <w:p w14:paraId="4F146194" w14:textId="77777777" w:rsidR="001731F3" w:rsidRPr="00720317" w:rsidRDefault="00852BD0">
      <w:pPr>
        <w:pStyle w:val="TableofFigures"/>
        <w:rPr>
          <w:szCs w:val="24"/>
        </w:rPr>
      </w:pPr>
      <w:hyperlink w:anchor="_Toc452469963"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9: Projected total unreferred MBS cost (in 2014 Australian dollars) for Australian women aged 20-90 from 2015 to 2035 for all women, current smokers, and non-smoker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3 \h </w:instrText>
        </w:r>
        <w:r w:rsidR="001731F3" w:rsidRPr="00720317">
          <w:rPr>
            <w:webHidden/>
            <w:szCs w:val="24"/>
          </w:rPr>
        </w:r>
        <w:r w:rsidR="001731F3" w:rsidRPr="00720317">
          <w:rPr>
            <w:webHidden/>
            <w:szCs w:val="24"/>
          </w:rPr>
          <w:fldChar w:fldCharType="separate"/>
        </w:r>
        <w:r w:rsidR="004675BB">
          <w:rPr>
            <w:webHidden/>
            <w:szCs w:val="24"/>
          </w:rPr>
          <w:t>61</w:t>
        </w:r>
        <w:r w:rsidR="001731F3" w:rsidRPr="00720317">
          <w:rPr>
            <w:webHidden/>
            <w:szCs w:val="24"/>
          </w:rPr>
          <w:fldChar w:fldCharType="end"/>
        </w:r>
      </w:hyperlink>
    </w:p>
    <w:p w14:paraId="5BF04188" w14:textId="77777777" w:rsidR="001731F3" w:rsidRPr="00720317" w:rsidRDefault="00852BD0">
      <w:pPr>
        <w:pStyle w:val="TableofFigures"/>
        <w:rPr>
          <w:szCs w:val="24"/>
        </w:rPr>
      </w:pPr>
      <w:hyperlink w:anchor="_Toc452469964"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10: Projected number of PBS claims for Australian women aged 20-90 from 2015 to 2035 for all women, current smokers, and non-smoker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4 \h </w:instrText>
        </w:r>
        <w:r w:rsidR="001731F3" w:rsidRPr="00720317">
          <w:rPr>
            <w:webHidden/>
            <w:szCs w:val="24"/>
          </w:rPr>
        </w:r>
        <w:r w:rsidR="001731F3" w:rsidRPr="00720317">
          <w:rPr>
            <w:webHidden/>
            <w:szCs w:val="24"/>
          </w:rPr>
          <w:fldChar w:fldCharType="separate"/>
        </w:r>
        <w:r w:rsidR="004675BB">
          <w:rPr>
            <w:webHidden/>
            <w:szCs w:val="24"/>
          </w:rPr>
          <w:t>62</w:t>
        </w:r>
        <w:r w:rsidR="001731F3" w:rsidRPr="00720317">
          <w:rPr>
            <w:webHidden/>
            <w:szCs w:val="24"/>
          </w:rPr>
          <w:fldChar w:fldCharType="end"/>
        </w:r>
      </w:hyperlink>
    </w:p>
    <w:p w14:paraId="2B0EE549" w14:textId="77777777" w:rsidR="001731F3" w:rsidRPr="00720317" w:rsidRDefault="00852BD0">
      <w:pPr>
        <w:pStyle w:val="TableofFigures"/>
        <w:rPr>
          <w:szCs w:val="24"/>
        </w:rPr>
      </w:pPr>
      <w:hyperlink w:anchor="_Toc452469965"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11: Projected total PBS cost (in 2012-13 Australian dollars) for Australian women aged 20-90 from 2015 to 2035 for all women, current smokers, and non-smoker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5 \h </w:instrText>
        </w:r>
        <w:r w:rsidR="001731F3" w:rsidRPr="00720317">
          <w:rPr>
            <w:webHidden/>
            <w:szCs w:val="24"/>
          </w:rPr>
        </w:r>
        <w:r w:rsidR="001731F3" w:rsidRPr="00720317">
          <w:rPr>
            <w:webHidden/>
            <w:szCs w:val="24"/>
          </w:rPr>
          <w:fldChar w:fldCharType="separate"/>
        </w:r>
        <w:r w:rsidR="004675BB">
          <w:rPr>
            <w:webHidden/>
            <w:szCs w:val="24"/>
          </w:rPr>
          <w:t>63</w:t>
        </w:r>
        <w:r w:rsidR="001731F3" w:rsidRPr="00720317">
          <w:rPr>
            <w:webHidden/>
            <w:szCs w:val="24"/>
          </w:rPr>
          <w:fldChar w:fldCharType="end"/>
        </w:r>
      </w:hyperlink>
    </w:p>
    <w:p w14:paraId="757EE40E" w14:textId="77777777" w:rsidR="001731F3" w:rsidRPr="00720317" w:rsidRDefault="00852BD0">
      <w:pPr>
        <w:pStyle w:val="TableofFigures"/>
        <w:rPr>
          <w:szCs w:val="24"/>
        </w:rPr>
      </w:pPr>
      <w:hyperlink w:anchor="_Toc452469966" w:history="1">
        <w:r w:rsidR="001731F3" w:rsidRPr="00720317">
          <w:rPr>
            <w:rStyle w:val="Hyperlink"/>
            <w:rFonts w:asciiTheme="minorHAnsi" w:hAnsiTheme="minorHAnsi"/>
            <w:szCs w:val="24"/>
          </w:rPr>
          <w:t>Figure 5</w:t>
        </w:r>
        <w:r w:rsidR="001731F3" w:rsidRPr="00720317">
          <w:rPr>
            <w:rStyle w:val="Hyperlink"/>
            <w:rFonts w:asciiTheme="minorHAnsi" w:hAnsiTheme="minorHAnsi"/>
            <w:szCs w:val="24"/>
          </w:rPr>
          <w:noBreakHyphen/>
          <w:t>12: Projected total hospital cost (in 2012-13 Australian dollars) for Australian women aged 20-90 from 2015 to 2035 for all women, current smokers, and non-smoker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6 \h </w:instrText>
        </w:r>
        <w:r w:rsidR="001731F3" w:rsidRPr="00720317">
          <w:rPr>
            <w:webHidden/>
            <w:szCs w:val="24"/>
          </w:rPr>
        </w:r>
        <w:r w:rsidR="001731F3" w:rsidRPr="00720317">
          <w:rPr>
            <w:webHidden/>
            <w:szCs w:val="24"/>
          </w:rPr>
          <w:fldChar w:fldCharType="separate"/>
        </w:r>
        <w:r w:rsidR="004675BB">
          <w:rPr>
            <w:webHidden/>
            <w:szCs w:val="24"/>
          </w:rPr>
          <w:t>64</w:t>
        </w:r>
        <w:r w:rsidR="001731F3" w:rsidRPr="00720317">
          <w:rPr>
            <w:webHidden/>
            <w:szCs w:val="24"/>
          </w:rPr>
          <w:fldChar w:fldCharType="end"/>
        </w:r>
      </w:hyperlink>
    </w:p>
    <w:p w14:paraId="1FFFD251" w14:textId="77777777" w:rsidR="001731F3" w:rsidRPr="00720317" w:rsidRDefault="00852BD0">
      <w:pPr>
        <w:pStyle w:val="TableofFigures"/>
        <w:rPr>
          <w:szCs w:val="24"/>
        </w:rPr>
      </w:pPr>
      <w:hyperlink w:anchor="_Toc452469967"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1: Trajectory of mental health with age in each cohort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7 \h </w:instrText>
        </w:r>
        <w:r w:rsidR="001731F3" w:rsidRPr="00720317">
          <w:rPr>
            <w:webHidden/>
            <w:szCs w:val="24"/>
          </w:rPr>
        </w:r>
        <w:r w:rsidR="001731F3" w:rsidRPr="00720317">
          <w:rPr>
            <w:webHidden/>
            <w:szCs w:val="24"/>
          </w:rPr>
          <w:fldChar w:fldCharType="separate"/>
        </w:r>
        <w:r w:rsidR="004675BB">
          <w:rPr>
            <w:webHidden/>
            <w:szCs w:val="24"/>
          </w:rPr>
          <w:t>67</w:t>
        </w:r>
        <w:r w:rsidR="001731F3" w:rsidRPr="00720317">
          <w:rPr>
            <w:webHidden/>
            <w:szCs w:val="24"/>
          </w:rPr>
          <w:fldChar w:fldCharType="end"/>
        </w:r>
      </w:hyperlink>
    </w:p>
    <w:p w14:paraId="34343030" w14:textId="77777777" w:rsidR="001731F3" w:rsidRPr="00720317" w:rsidRDefault="00852BD0">
      <w:pPr>
        <w:pStyle w:val="TableofFigures"/>
        <w:rPr>
          <w:szCs w:val="24"/>
        </w:rPr>
      </w:pPr>
      <w:hyperlink w:anchor="_Toc452469968"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2: The percentage of ALSWH participants with a MHI ≤ 52 for each cohort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8 \h </w:instrText>
        </w:r>
        <w:r w:rsidR="001731F3" w:rsidRPr="00720317">
          <w:rPr>
            <w:webHidden/>
            <w:szCs w:val="24"/>
          </w:rPr>
        </w:r>
        <w:r w:rsidR="001731F3" w:rsidRPr="00720317">
          <w:rPr>
            <w:webHidden/>
            <w:szCs w:val="24"/>
          </w:rPr>
          <w:fldChar w:fldCharType="separate"/>
        </w:r>
        <w:r w:rsidR="004675BB">
          <w:rPr>
            <w:webHidden/>
            <w:szCs w:val="24"/>
          </w:rPr>
          <w:t>68</w:t>
        </w:r>
        <w:r w:rsidR="001731F3" w:rsidRPr="00720317">
          <w:rPr>
            <w:webHidden/>
            <w:szCs w:val="24"/>
          </w:rPr>
          <w:fldChar w:fldCharType="end"/>
        </w:r>
      </w:hyperlink>
    </w:p>
    <w:p w14:paraId="51297535" w14:textId="77777777" w:rsidR="001731F3" w:rsidRPr="00720317" w:rsidRDefault="00852BD0">
      <w:pPr>
        <w:pStyle w:val="TableofFigures"/>
        <w:rPr>
          <w:szCs w:val="24"/>
        </w:rPr>
      </w:pPr>
      <w:hyperlink w:anchor="_Toc452469969"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3: A model of the prevalence of women with psychological distress (MHI≤52)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69 \h </w:instrText>
        </w:r>
        <w:r w:rsidR="001731F3" w:rsidRPr="00720317">
          <w:rPr>
            <w:webHidden/>
            <w:szCs w:val="24"/>
          </w:rPr>
        </w:r>
        <w:r w:rsidR="001731F3" w:rsidRPr="00720317">
          <w:rPr>
            <w:webHidden/>
            <w:szCs w:val="24"/>
          </w:rPr>
          <w:fldChar w:fldCharType="separate"/>
        </w:r>
        <w:r w:rsidR="004675BB">
          <w:rPr>
            <w:webHidden/>
            <w:szCs w:val="24"/>
          </w:rPr>
          <w:t>69</w:t>
        </w:r>
        <w:r w:rsidR="001731F3" w:rsidRPr="00720317">
          <w:rPr>
            <w:webHidden/>
            <w:szCs w:val="24"/>
          </w:rPr>
          <w:fldChar w:fldCharType="end"/>
        </w:r>
      </w:hyperlink>
    </w:p>
    <w:p w14:paraId="3E824EF1" w14:textId="77777777" w:rsidR="001731F3" w:rsidRPr="00720317" w:rsidRDefault="00852BD0">
      <w:pPr>
        <w:pStyle w:val="TableofFigures"/>
        <w:rPr>
          <w:szCs w:val="24"/>
        </w:rPr>
      </w:pPr>
      <w:hyperlink w:anchor="_Toc452469970"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4: Number of Australian women aged 20-90 years with psychological distress from 2015 to 2035.</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0 \h </w:instrText>
        </w:r>
        <w:r w:rsidR="001731F3" w:rsidRPr="00720317">
          <w:rPr>
            <w:webHidden/>
            <w:szCs w:val="24"/>
          </w:rPr>
        </w:r>
        <w:r w:rsidR="001731F3" w:rsidRPr="00720317">
          <w:rPr>
            <w:webHidden/>
            <w:szCs w:val="24"/>
          </w:rPr>
          <w:fldChar w:fldCharType="separate"/>
        </w:r>
        <w:r w:rsidR="004675BB">
          <w:rPr>
            <w:webHidden/>
            <w:szCs w:val="24"/>
          </w:rPr>
          <w:t>70</w:t>
        </w:r>
        <w:r w:rsidR="001731F3" w:rsidRPr="00720317">
          <w:rPr>
            <w:webHidden/>
            <w:szCs w:val="24"/>
          </w:rPr>
          <w:fldChar w:fldCharType="end"/>
        </w:r>
      </w:hyperlink>
    </w:p>
    <w:p w14:paraId="281B417A" w14:textId="77777777" w:rsidR="001731F3" w:rsidRPr="00720317" w:rsidRDefault="00852BD0">
      <w:pPr>
        <w:pStyle w:val="TableofFigures"/>
        <w:rPr>
          <w:szCs w:val="24"/>
        </w:rPr>
      </w:pPr>
      <w:hyperlink w:anchor="_Toc452469971"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5: Projected numbers of women aged 20-90 who have psychological distress in Australia by age in 201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1 \h </w:instrText>
        </w:r>
        <w:r w:rsidR="001731F3" w:rsidRPr="00720317">
          <w:rPr>
            <w:webHidden/>
            <w:szCs w:val="24"/>
          </w:rPr>
        </w:r>
        <w:r w:rsidR="001731F3" w:rsidRPr="00720317">
          <w:rPr>
            <w:webHidden/>
            <w:szCs w:val="24"/>
          </w:rPr>
          <w:fldChar w:fldCharType="separate"/>
        </w:r>
        <w:r w:rsidR="004675BB">
          <w:rPr>
            <w:webHidden/>
            <w:szCs w:val="24"/>
          </w:rPr>
          <w:t>71</w:t>
        </w:r>
        <w:r w:rsidR="001731F3" w:rsidRPr="00720317">
          <w:rPr>
            <w:webHidden/>
            <w:szCs w:val="24"/>
          </w:rPr>
          <w:fldChar w:fldCharType="end"/>
        </w:r>
      </w:hyperlink>
    </w:p>
    <w:p w14:paraId="38ABBB90" w14:textId="77777777" w:rsidR="001731F3" w:rsidRPr="00720317" w:rsidRDefault="00852BD0">
      <w:pPr>
        <w:pStyle w:val="TableofFigures"/>
        <w:rPr>
          <w:szCs w:val="24"/>
        </w:rPr>
      </w:pPr>
      <w:hyperlink w:anchor="_Toc452469972"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6: Projected numbers of women aged 20-90 who will have psychological distress in Australia by age in 203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2 \h </w:instrText>
        </w:r>
        <w:r w:rsidR="001731F3" w:rsidRPr="00720317">
          <w:rPr>
            <w:webHidden/>
            <w:szCs w:val="24"/>
          </w:rPr>
        </w:r>
        <w:r w:rsidR="001731F3" w:rsidRPr="00720317">
          <w:rPr>
            <w:webHidden/>
            <w:szCs w:val="24"/>
          </w:rPr>
          <w:fldChar w:fldCharType="separate"/>
        </w:r>
        <w:r w:rsidR="004675BB">
          <w:rPr>
            <w:webHidden/>
            <w:szCs w:val="24"/>
          </w:rPr>
          <w:t>71</w:t>
        </w:r>
        <w:r w:rsidR="001731F3" w:rsidRPr="00720317">
          <w:rPr>
            <w:webHidden/>
            <w:szCs w:val="24"/>
          </w:rPr>
          <w:fldChar w:fldCharType="end"/>
        </w:r>
      </w:hyperlink>
    </w:p>
    <w:p w14:paraId="2F475FC6" w14:textId="77777777" w:rsidR="001731F3" w:rsidRPr="00720317" w:rsidRDefault="00852BD0">
      <w:pPr>
        <w:pStyle w:val="TableofFigures"/>
        <w:rPr>
          <w:szCs w:val="24"/>
        </w:rPr>
      </w:pPr>
      <w:hyperlink w:anchor="_Toc452469973"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7: Comparison of average number of unreferred MBS claims per woman per year for 1973-78, 1946-51, and 1921-26 cohorts by the presence or absence of psychological distres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3 \h </w:instrText>
        </w:r>
        <w:r w:rsidR="001731F3" w:rsidRPr="00720317">
          <w:rPr>
            <w:webHidden/>
            <w:szCs w:val="24"/>
          </w:rPr>
        </w:r>
        <w:r w:rsidR="001731F3" w:rsidRPr="00720317">
          <w:rPr>
            <w:webHidden/>
            <w:szCs w:val="24"/>
          </w:rPr>
          <w:fldChar w:fldCharType="separate"/>
        </w:r>
        <w:r w:rsidR="004675BB">
          <w:rPr>
            <w:webHidden/>
            <w:szCs w:val="24"/>
          </w:rPr>
          <w:t>72</w:t>
        </w:r>
        <w:r w:rsidR="001731F3" w:rsidRPr="00720317">
          <w:rPr>
            <w:webHidden/>
            <w:szCs w:val="24"/>
          </w:rPr>
          <w:fldChar w:fldCharType="end"/>
        </w:r>
      </w:hyperlink>
    </w:p>
    <w:p w14:paraId="60320E50" w14:textId="77777777" w:rsidR="001731F3" w:rsidRPr="00720317" w:rsidRDefault="00852BD0">
      <w:pPr>
        <w:pStyle w:val="TableofFigures"/>
        <w:rPr>
          <w:szCs w:val="24"/>
        </w:rPr>
      </w:pPr>
      <w:hyperlink w:anchor="_Toc452469974"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8: Comparison of average unreferred MBS costs (in 2014 Australian dollars) for women aged 20-90 for the 1973-78, 1946-51, and 1921-26 cohorts by the presence or absence of psychological distres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4 \h </w:instrText>
        </w:r>
        <w:r w:rsidR="001731F3" w:rsidRPr="00720317">
          <w:rPr>
            <w:webHidden/>
            <w:szCs w:val="24"/>
          </w:rPr>
        </w:r>
        <w:r w:rsidR="001731F3" w:rsidRPr="00720317">
          <w:rPr>
            <w:webHidden/>
            <w:szCs w:val="24"/>
          </w:rPr>
          <w:fldChar w:fldCharType="separate"/>
        </w:r>
        <w:r w:rsidR="004675BB">
          <w:rPr>
            <w:webHidden/>
            <w:szCs w:val="24"/>
          </w:rPr>
          <w:t>74</w:t>
        </w:r>
        <w:r w:rsidR="001731F3" w:rsidRPr="00720317">
          <w:rPr>
            <w:webHidden/>
            <w:szCs w:val="24"/>
          </w:rPr>
          <w:fldChar w:fldCharType="end"/>
        </w:r>
      </w:hyperlink>
    </w:p>
    <w:p w14:paraId="7B5BF5AA" w14:textId="77777777" w:rsidR="001731F3" w:rsidRPr="00720317" w:rsidRDefault="00852BD0">
      <w:pPr>
        <w:pStyle w:val="TableofFigures"/>
        <w:rPr>
          <w:szCs w:val="24"/>
        </w:rPr>
      </w:pPr>
      <w:hyperlink w:anchor="_Toc452469975"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9: Comparison of average hospital costs per participant for the 1973-78, 1946-51, and 1921-26 cohorts by the presence or absence of psychological distres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5 \h </w:instrText>
        </w:r>
        <w:r w:rsidR="001731F3" w:rsidRPr="00720317">
          <w:rPr>
            <w:webHidden/>
            <w:szCs w:val="24"/>
          </w:rPr>
        </w:r>
        <w:r w:rsidR="001731F3" w:rsidRPr="00720317">
          <w:rPr>
            <w:webHidden/>
            <w:szCs w:val="24"/>
          </w:rPr>
          <w:fldChar w:fldCharType="separate"/>
        </w:r>
        <w:r w:rsidR="004675BB">
          <w:rPr>
            <w:webHidden/>
            <w:szCs w:val="24"/>
          </w:rPr>
          <w:t>76</w:t>
        </w:r>
        <w:r w:rsidR="001731F3" w:rsidRPr="00720317">
          <w:rPr>
            <w:webHidden/>
            <w:szCs w:val="24"/>
          </w:rPr>
          <w:fldChar w:fldCharType="end"/>
        </w:r>
      </w:hyperlink>
    </w:p>
    <w:p w14:paraId="11EC7C76" w14:textId="77777777" w:rsidR="001731F3" w:rsidRPr="00720317" w:rsidRDefault="00852BD0">
      <w:pPr>
        <w:pStyle w:val="TableofFigures"/>
        <w:rPr>
          <w:szCs w:val="24"/>
        </w:rPr>
      </w:pPr>
      <w:hyperlink w:anchor="_Toc452469976"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10: Projected total number of MBS claims for Australian women aged 20-90 from 2015 to 2035 by the presence or absence of psychological distres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6 \h </w:instrText>
        </w:r>
        <w:r w:rsidR="001731F3" w:rsidRPr="00720317">
          <w:rPr>
            <w:webHidden/>
            <w:szCs w:val="24"/>
          </w:rPr>
        </w:r>
        <w:r w:rsidR="001731F3" w:rsidRPr="00720317">
          <w:rPr>
            <w:webHidden/>
            <w:szCs w:val="24"/>
          </w:rPr>
          <w:fldChar w:fldCharType="separate"/>
        </w:r>
        <w:r w:rsidR="004675BB">
          <w:rPr>
            <w:webHidden/>
            <w:szCs w:val="24"/>
          </w:rPr>
          <w:t>77</w:t>
        </w:r>
        <w:r w:rsidR="001731F3" w:rsidRPr="00720317">
          <w:rPr>
            <w:webHidden/>
            <w:szCs w:val="24"/>
          </w:rPr>
          <w:fldChar w:fldCharType="end"/>
        </w:r>
      </w:hyperlink>
    </w:p>
    <w:p w14:paraId="386F7E87" w14:textId="77777777" w:rsidR="001731F3" w:rsidRPr="00720317" w:rsidRDefault="00852BD0">
      <w:pPr>
        <w:pStyle w:val="TableofFigures"/>
        <w:rPr>
          <w:szCs w:val="24"/>
        </w:rPr>
      </w:pPr>
      <w:hyperlink w:anchor="_Toc452469977"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11: Projected total MBS cost (in 2014 Australian dollars) for women aged 20-90 from 2015 to 2035 categorised by the presence or absence of psychological distres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7 \h </w:instrText>
        </w:r>
        <w:r w:rsidR="001731F3" w:rsidRPr="00720317">
          <w:rPr>
            <w:webHidden/>
            <w:szCs w:val="24"/>
          </w:rPr>
        </w:r>
        <w:r w:rsidR="001731F3" w:rsidRPr="00720317">
          <w:rPr>
            <w:webHidden/>
            <w:szCs w:val="24"/>
          </w:rPr>
          <w:fldChar w:fldCharType="separate"/>
        </w:r>
        <w:r w:rsidR="004675BB">
          <w:rPr>
            <w:webHidden/>
            <w:szCs w:val="24"/>
          </w:rPr>
          <w:t>78</w:t>
        </w:r>
        <w:r w:rsidR="001731F3" w:rsidRPr="00720317">
          <w:rPr>
            <w:webHidden/>
            <w:szCs w:val="24"/>
          </w:rPr>
          <w:fldChar w:fldCharType="end"/>
        </w:r>
      </w:hyperlink>
    </w:p>
    <w:p w14:paraId="2855DBB5" w14:textId="77777777" w:rsidR="001731F3" w:rsidRPr="00720317" w:rsidRDefault="00852BD0">
      <w:pPr>
        <w:pStyle w:val="TableofFigures"/>
        <w:rPr>
          <w:szCs w:val="24"/>
        </w:rPr>
      </w:pPr>
      <w:hyperlink w:anchor="_Toc452469978"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12: Projected total number of PBS claims for Australian women aged 20-90 from 2015 to 2035 by the presence or absence of psychological distres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8 \h </w:instrText>
        </w:r>
        <w:r w:rsidR="001731F3" w:rsidRPr="00720317">
          <w:rPr>
            <w:webHidden/>
            <w:szCs w:val="24"/>
          </w:rPr>
        </w:r>
        <w:r w:rsidR="001731F3" w:rsidRPr="00720317">
          <w:rPr>
            <w:webHidden/>
            <w:szCs w:val="24"/>
          </w:rPr>
          <w:fldChar w:fldCharType="separate"/>
        </w:r>
        <w:r w:rsidR="004675BB">
          <w:rPr>
            <w:webHidden/>
            <w:szCs w:val="24"/>
          </w:rPr>
          <w:t>79</w:t>
        </w:r>
        <w:r w:rsidR="001731F3" w:rsidRPr="00720317">
          <w:rPr>
            <w:webHidden/>
            <w:szCs w:val="24"/>
          </w:rPr>
          <w:fldChar w:fldCharType="end"/>
        </w:r>
      </w:hyperlink>
    </w:p>
    <w:p w14:paraId="00DA805B" w14:textId="77777777" w:rsidR="001731F3" w:rsidRPr="00720317" w:rsidRDefault="00852BD0">
      <w:pPr>
        <w:pStyle w:val="TableofFigures"/>
        <w:rPr>
          <w:szCs w:val="24"/>
        </w:rPr>
      </w:pPr>
      <w:hyperlink w:anchor="_Toc452469979"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13: Projected total PBS cost (in 2012-13 Australian dollars) for women aged 20-90 from 2015 to 2035 by the presence or absence of psychological distres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79 \h </w:instrText>
        </w:r>
        <w:r w:rsidR="001731F3" w:rsidRPr="00720317">
          <w:rPr>
            <w:webHidden/>
            <w:szCs w:val="24"/>
          </w:rPr>
        </w:r>
        <w:r w:rsidR="001731F3" w:rsidRPr="00720317">
          <w:rPr>
            <w:webHidden/>
            <w:szCs w:val="24"/>
          </w:rPr>
          <w:fldChar w:fldCharType="separate"/>
        </w:r>
        <w:r w:rsidR="004675BB">
          <w:rPr>
            <w:webHidden/>
            <w:szCs w:val="24"/>
          </w:rPr>
          <w:t>79</w:t>
        </w:r>
        <w:r w:rsidR="001731F3" w:rsidRPr="00720317">
          <w:rPr>
            <w:webHidden/>
            <w:szCs w:val="24"/>
          </w:rPr>
          <w:fldChar w:fldCharType="end"/>
        </w:r>
      </w:hyperlink>
    </w:p>
    <w:p w14:paraId="597ACF1D" w14:textId="77777777" w:rsidR="001731F3" w:rsidRPr="00720317" w:rsidRDefault="00852BD0">
      <w:pPr>
        <w:pStyle w:val="TableofFigures"/>
        <w:rPr>
          <w:szCs w:val="24"/>
        </w:rPr>
      </w:pPr>
      <w:hyperlink w:anchor="_Toc452469980" w:history="1">
        <w:r w:rsidR="001731F3" w:rsidRPr="00720317">
          <w:rPr>
            <w:rStyle w:val="Hyperlink"/>
            <w:rFonts w:asciiTheme="minorHAnsi" w:hAnsiTheme="minorHAnsi"/>
            <w:szCs w:val="24"/>
          </w:rPr>
          <w:t>Figure 6</w:t>
        </w:r>
        <w:r w:rsidR="001731F3" w:rsidRPr="00720317">
          <w:rPr>
            <w:rStyle w:val="Hyperlink"/>
            <w:rFonts w:asciiTheme="minorHAnsi" w:hAnsiTheme="minorHAnsi"/>
            <w:szCs w:val="24"/>
          </w:rPr>
          <w:noBreakHyphen/>
          <w:t>14: Projected total hospital cost (in 2012-13 Australian dollars) for women aged 20-90 from 2015 to 2035 by the presence or absence of psychological distres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0 \h </w:instrText>
        </w:r>
        <w:r w:rsidR="001731F3" w:rsidRPr="00720317">
          <w:rPr>
            <w:webHidden/>
            <w:szCs w:val="24"/>
          </w:rPr>
        </w:r>
        <w:r w:rsidR="001731F3" w:rsidRPr="00720317">
          <w:rPr>
            <w:webHidden/>
            <w:szCs w:val="24"/>
          </w:rPr>
          <w:fldChar w:fldCharType="separate"/>
        </w:r>
        <w:r w:rsidR="004675BB">
          <w:rPr>
            <w:webHidden/>
            <w:szCs w:val="24"/>
          </w:rPr>
          <w:t>80</w:t>
        </w:r>
        <w:r w:rsidR="001731F3" w:rsidRPr="00720317">
          <w:rPr>
            <w:webHidden/>
            <w:szCs w:val="24"/>
          </w:rPr>
          <w:fldChar w:fldCharType="end"/>
        </w:r>
      </w:hyperlink>
    </w:p>
    <w:p w14:paraId="5768843F" w14:textId="77777777" w:rsidR="001731F3" w:rsidRPr="00720317" w:rsidRDefault="00852BD0">
      <w:pPr>
        <w:pStyle w:val="TableofFigures"/>
        <w:rPr>
          <w:szCs w:val="24"/>
        </w:rPr>
      </w:pPr>
      <w:hyperlink w:anchor="_Toc452469981" w:history="1">
        <w:r w:rsidR="001731F3" w:rsidRPr="00720317">
          <w:rPr>
            <w:rStyle w:val="Hyperlink"/>
            <w:rFonts w:asciiTheme="minorHAnsi" w:hAnsiTheme="minorHAnsi"/>
            <w:szCs w:val="24"/>
          </w:rPr>
          <w:t>Figure 7</w:t>
        </w:r>
        <w:r w:rsidR="001731F3" w:rsidRPr="00720317">
          <w:rPr>
            <w:rStyle w:val="Hyperlink"/>
            <w:rFonts w:asciiTheme="minorHAnsi" w:hAnsiTheme="minorHAnsi"/>
            <w:szCs w:val="24"/>
          </w:rPr>
          <w:noBreakHyphen/>
          <w:t>1: Estimated incidence rate of dementia by age (percentage) based on data from ALSWH and other source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1 \h </w:instrText>
        </w:r>
        <w:r w:rsidR="001731F3" w:rsidRPr="00720317">
          <w:rPr>
            <w:webHidden/>
            <w:szCs w:val="24"/>
          </w:rPr>
        </w:r>
        <w:r w:rsidR="001731F3" w:rsidRPr="00720317">
          <w:rPr>
            <w:webHidden/>
            <w:szCs w:val="24"/>
          </w:rPr>
          <w:fldChar w:fldCharType="separate"/>
        </w:r>
        <w:r w:rsidR="004675BB">
          <w:rPr>
            <w:webHidden/>
            <w:szCs w:val="24"/>
          </w:rPr>
          <w:t>84</w:t>
        </w:r>
        <w:r w:rsidR="001731F3" w:rsidRPr="00720317">
          <w:rPr>
            <w:webHidden/>
            <w:szCs w:val="24"/>
          </w:rPr>
          <w:fldChar w:fldCharType="end"/>
        </w:r>
      </w:hyperlink>
    </w:p>
    <w:p w14:paraId="5FA63BBA" w14:textId="77777777" w:rsidR="001731F3" w:rsidRPr="00720317" w:rsidRDefault="00852BD0">
      <w:pPr>
        <w:pStyle w:val="TableofFigures"/>
        <w:rPr>
          <w:szCs w:val="24"/>
        </w:rPr>
      </w:pPr>
      <w:hyperlink w:anchor="_Toc452469982" w:history="1">
        <w:r w:rsidR="001731F3" w:rsidRPr="00720317">
          <w:rPr>
            <w:rStyle w:val="Hyperlink"/>
            <w:rFonts w:asciiTheme="minorHAnsi" w:hAnsiTheme="minorHAnsi"/>
            <w:szCs w:val="24"/>
          </w:rPr>
          <w:t>Figure 7</w:t>
        </w:r>
        <w:r w:rsidR="001731F3" w:rsidRPr="00720317">
          <w:rPr>
            <w:rStyle w:val="Hyperlink"/>
            <w:rFonts w:asciiTheme="minorHAnsi" w:hAnsiTheme="minorHAnsi"/>
            <w:szCs w:val="24"/>
          </w:rPr>
          <w:noBreakHyphen/>
          <w:t>2: Estimated prevalence rate of dementia by age (percentage) based on data from ALSWH and other source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2 \h </w:instrText>
        </w:r>
        <w:r w:rsidR="001731F3" w:rsidRPr="00720317">
          <w:rPr>
            <w:webHidden/>
            <w:szCs w:val="24"/>
          </w:rPr>
        </w:r>
        <w:r w:rsidR="001731F3" w:rsidRPr="00720317">
          <w:rPr>
            <w:webHidden/>
            <w:szCs w:val="24"/>
          </w:rPr>
          <w:fldChar w:fldCharType="separate"/>
        </w:r>
        <w:r w:rsidR="004675BB">
          <w:rPr>
            <w:webHidden/>
            <w:szCs w:val="24"/>
          </w:rPr>
          <w:t>84</w:t>
        </w:r>
        <w:r w:rsidR="001731F3" w:rsidRPr="00720317">
          <w:rPr>
            <w:webHidden/>
            <w:szCs w:val="24"/>
          </w:rPr>
          <w:fldChar w:fldCharType="end"/>
        </w:r>
      </w:hyperlink>
    </w:p>
    <w:p w14:paraId="074E3C6B" w14:textId="77777777" w:rsidR="001731F3" w:rsidRPr="00720317" w:rsidRDefault="00852BD0">
      <w:pPr>
        <w:pStyle w:val="TableofFigures"/>
        <w:rPr>
          <w:szCs w:val="24"/>
        </w:rPr>
      </w:pPr>
      <w:hyperlink w:anchor="_Toc452469983" w:history="1">
        <w:r w:rsidR="001731F3" w:rsidRPr="00720317">
          <w:rPr>
            <w:rStyle w:val="Hyperlink"/>
            <w:rFonts w:asciiTheme="minorHAnsi" w:hAnsiTheme="minorHAnsi"/>
            <w:szCs w:val="24"/>
          </w:rPr>
          <w:t>Figure 7</w:t>
        </w:r>
        <w:r w:rsidR="001731F3" w:rsidRPr="00720317">
          <w:rPr>
            <w:rStyle w:val="Hyperlink"/>
            <w:rFonts w:asciiTheme="minorHAnsi" w:hAnsiTheme="minorHAnsi"/>
            <w:szCs w:val="24"/>
          </w:rPr>
          <w:noBreakHyphen/>
          <w:t>3: Projected numbers of women with dementia in Australia by age in 2015 based on current population trends (Series B) for women aged 60 years and over.</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3 \h </w:instrText>
        </w:r>
        <w:r w:rsidR="001731F3" w:rsidRPr="00720317">
          <w:rPr>
            <w:webHidden/>
            <w:szCs w:val="24"/>
          </w:rPr>
        </w:r>
        <w:r w:rsidR="001731F3" w:rsidRPr="00720317">
          <w:rPr>
            <w:webHidden/>
            <w:szCs w:val="24"/>
          </w:rPr>
          <w:fldChar w:fldCharType="separate"/>
        </w:r>
        <w:r w:rsidR="004675BB">
          <w:rPr>
            <w:webHidden/>
            <w:szCs w:val="24"/>
          </w:rPr>
          <w:t>86</w:t>
        </w:r>
        <w:r w:rsidR="001731F3" w:rsidRPr="00720317">
          <w:rPr>
            <w:webHidden/>
            <w:szCs w:val="24"/>
          </w:rPr>
          <w:fldChar w:fldCharType="end"/>
        </w:r>
      </w:hyperlink>
    </w:p>
    <w:p w14:paraId="5F709349" w14:textId="77777777" w:rsidR="001731F3" w:rsidRPr="00720317" w:rsidRDefault="00852BD0">
      <w:pPr>
        <w:pStyle w:val="TableofFigures"/>
        <w:rPr>
          <w:szCs w:val="24"/>
        </w:rPr>
      </w:pPr>
      <w:hyperlink w:anchor="_Toc452469984" w:history="1">
        <w:r w:rsidR="001731F3" w:rsidRPr="00720317">
          <w:rPr>
            <w:rStyle w:val="Hyperlink"/>
            <w:rFonts w:asciiTheme="minorHAnsi" w:hAnsiTheme="minorHAnsi"/>
            <w:szCs w:val="24"/>
          </w:rPr>
          <w:t>Figure 7</w:t>
        </w:r>
        <w:r w:rsidR="001731F3" w:rsidRPr="00720317">
          <w:rPr>
            <w:rStyle w:val="Hyperlink"/>
            <w:rFonts w:asciiTheme="minorHAnsi" w:hAnsiTheme="minorHAnsi"/>
            <w:szCs w:val="24"/>
          </w:rPr>
          <w:noBreakHyphen/>
          <w:t>4: Projected numbers of women with dementia in Australia by age in 2035 based on current population trends (Series B) for women aged 60 years and over.</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4 \h </w:instrText>
        </w:r>
        <w:r w:rsidR="001731F3" w:rsidRPr="00720317">
          <w:rPr>
            <w:webHidden/>
            <w:szCs w:val="24"/>
          </w:rPr>
        </w:r>
        <w:r w:rsidR="001731F3" w:rsidRPr="00720317">
          <w:rPr>
            <w:webHidden/>
            <w:szCs w:val="24"/>
          </w:rPr>
          <w:fldChar w:fldCharType="separate"/>
        </w:r>
        <w:r w:rsidR="004675BB">
          <w:rPr>
            <w:webHidden/>
            <w:szCs w:val="24"/>
          </w:rPr>
          <w:t>86</w:t>
        </w:r>
        <w:r w:rsidR="001731F3" w:rsidRPr="00720317">
          <w:rPr>
            <w:webHidden/>
            <w:szCs w:val="24"/>
          </w:rPr>
          <w:fldChar w:fldCharType="end"/>
        </w:r>
      </w:hyperlink>
    </w:p>
    <w:p w14:paraId="7CCF3D1E" w14:textId="77777777" w:rsidR="001731F3" w:rsidRPr="00720317" w:rsidRDefault="00852BD0">
      <w:pPr>
        <w:pStyle w:val="TableofFigures"/>
        <w:rPr>
          <w:szCs w:val="24"/>
        </w:rPr>
      </w:pPr>
      <w:hyperlink w:anchor="_Toc452469985"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1: Percentage of women in each level of highest educational attainment at each survey for all cohorts (1989-95,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5 \h </w:instrText>
        </w:r>
        <w:r w:rsidR="001731F3" w:rsidRPr="00720317">
          <w:rPr>
            <w:webHidden/>
            <w:szCs w:val="24"/>
          </w:rPr>
        </w:r>
        <w:r w:rsidR="001731F3" w:rsidRPr="00720317">
          <w:rPr>
            <w:webHidden/>
            <w:szCs w:val="24"/>
          </w:rPr>
          <w:fldChar w:fldCharType="separate"/>
        </w:r>
        <w:r w:rsidR="004675BB">
          <w:rPr>
            <w:webHidden/>
            <w:szCs w:val="24"/>
          </w:rPr>
          <w:t>95</w:t>
        </w:r>
        <w:r w:rsidR="001731F3" w:rsidRPr="00720317">
          <w:rPr>
            <w:webHidden/>
            <w:szCs w:val="24"/>
          </w:rPr>
          <w:fldChar w:fldCharType="end"/>
        </w:r>
      </w:hyperlink>
    </w:p>
    <w:p w14:paraId="3568B3CA" w14:textId="77777777" w:rsidR="001731F3" w:rsidRPr="00720317" w:rsidRDefault="00852BD0">
      <w:pPr>
        <w:pStyle w:val="TableofFigures"/>
        <w:rPr>
          <w:szCs w:val="24"/>
        </w:rPr>
      </w:pPr>
      <w:hyperlink w:anchor="_Toc452469986"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2: Model of the prevalence of university-educated Australian women aged 20-90 from 2015 to 2035, based on data from the annual ABS Survey of Education and Work.</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6 \h </w:instrText>
        </w:r>
        <w:r w:rsidR="001731F3" w:rsidRPr="00720317">
          <w:rPr>
            <w:webHidden/>
            <w:szCs w:val="24"/>
          </w:rPr>
        </w:r>
        <w:r w:rsidR="001731F3" w:rsidRPr="00720317">
          <w:rPr>
            <w:webHidden/>
            <w:szCs w:val="24"/>
          </w:rPr>
          <w:fldChar w:fldCharType="separate"/>
        </w:r>
        <w:r w:rsidR="004675BB">
          <w:rPr>
            <w:webHidden/>
            <w:szCs w:val="24"/>
          </w:rPr>
          <w:t>96</w:t>
        </w:r>
        <w:r w:rsidR="001731F3" w:rsidRPr="00720317">
          <w:rPr>
            <w:webHidden/>
            <w:szCs w:val="24"/>
          </w:rPr>
          <w:fldChar w:fldCharType="end"/>
        </w:r>
      </w:hyperlink>
    </w:p>
    <w:p w14:paraId="0CC62B05" w14:textId="77777777" w:rsidR="001731F3" w:rsidRPr="00720317" w:rsidRDefault="00852BD0">
      <w:pPr>
        <w:pStyle w:val="TableofFigures"/>
        <w:rPr>
          <w:szCs w:val="24"/>
        </w:rPr>
      </w:pPr>
      <w:hyperlink w:anchor="_Toc452469987"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3: Projected number of women with a university education in Australia from 2015 to 2035.</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7 \h </w:instrText>
        </w:r>
        <w:r w:rsidR="001731F3" w:rsidRPr="00720317">
          <w:rPr>
            <w:webHidden/>
            <w:szCs w:val="24"/>
          </w:rPr>
        </w:r>
        <w:r w:rsidR="001731F3" w:rsidRPr="00720317">
          <w:rPr>
            <w:webHidden/>
            <w:szCs w:val="24"/>
          </w:rPr>
          <w:fldChar w:fldCharType="separate"/>
        </w:r>
        <w:r w:rsidR="004675BB">
          <w:rPr>
            <w:webHidden/>
            <w:szCs w:val="24"/>
          </w:rPr>
          <w:t>97</w:t>
        </w:r>
        <w:r w:rsidR="001731F3" w:rsidRPr="00720317">
          <w:rPr>
            <w:webHidden/>
            <w:szCs w:val="24"/>
          </w:rPr>
          <w:fldChar w:fldCharType="end"/>
        </w:r>
      </w:hyperlink>
    </w:p>
    <w:p w14:paraId="296D221B" w14:textId="77777777" w:rsidR="001731F3" w:rsidRPr="00720317" w:rsidRDefault="00852BD0">
      <w:pPr>
        <w:pStyle w:val="TableofFigures"/>
        <w:rPr>
          <w:szCs w:val="24"/>
        </w:rPr>
      </w:pPr>
      <w:hyperlink w:anchor="_Toc452469988"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4: Projected numbers of university-educated women in Australia by age in 201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8 \h </w:instrText>
        </w:r>
        <w:r w:rsidR="001731F3" w:rsidRPr="00720317">
          <w:rPr>
            <w:webHidden/>
            <w:szCs w:val="24"/>
          </w:rPr>
        </w:r>
        <w:r w:rsidR="001731F3" w:rsidRPr="00720317">
          <w:rPr>
            <w:webHidden/>
            <w:szCs w:val="24"/>
          </w:rPr>
          <w:fldChar w:fldCharType="separate"/>
        </w:r>
        <w:r w:rsidR="004675BB">
          <w:rPr>
            <w:webHidden/>
            <w:szCs w:val="24"/>
          </w:rPr>
          <w:t>98</w:t>
        </w:r>
        <w:r w:rsidR="001731F3" w:rsidRPr="00720317">
          <w:rPr>
            <w:webHidden/>
            <w:szCs w:val="24"/>
          </w:rPr>
          <w:fldChar w:fldCharType="end"/>
        </w:r>
      </w:hyperlink>
    </w:p>
    <w:p w14:paraId="5AC21DA1" w14:textId="77777777" w:rsidR="001731F3" w:rsidRPr="00720317" w:rsidRDefault="00852BD0">
      <w:pPr>
        <w:pStyle w:val="TableofFigures"/>
        <w:rPr>
          <w:szCs w:val="24"/>
        </w:rPr>
      </w:pPr>
      <w:hyperlink w:anchor="_Toc452469989"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5: Projected numbers of university-educated women in Australia by age in 203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89 \h </w:instrText>
        </w:r>
        <w:r w:rsidR="001731F3" w:rsidRPr="00720317">
          <w:rPr>
            <w:webHidden/>
            <w:szCs w:val="24"/>
          </w:rPr>
        </w:r>
        <w:r w:rsidR="001731F3" w:rsidRPr="00720317">
          <w:rPr>
            <w:webHidden/>
            <w:szCs w:val="24"/>
          </w:rPr>
          <w:fldChar w:fldCharType="separate"/>
        </w:r>
        <w:r w:rsidR="004675BB">
          <w:rPr>
            <w:webHidden/>
            <w:szCs w:val="24"/>
          </w:rPr>
          <w:t>98</w:t>
        </w:r>
        <w:r w:rsidR="001731F3" w:rsidRPr="00720317">
          <w:rPr>
            <w:webHidden/>
            <w:szCs w:val="24"/>
          </w:rPr>
          <w:fldChar w:fldCharType="end"/>
        </w:r>
      </w:hyperlink>
    </w:p>
    <w:p w14:paraId="63F78FB0" w14:textId="77777777" w:rsidR="001731F3" w:rsidRPr="00720317" w:rsidRDefault="00852BD0">
      <w:pPr>
        <w:pStyle w:val="TableofFigures"/>
        <w:rPr>
          <w:szCs w:val="24"/>
        </w:rPr>
      </w:pPr>
      <w:hyperlink w:anchor="_Toc452469990"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6: Comparison of average number of unreferred MBS claims per participant per year for 1973-78, 1946-51, 1921-26 cohorts by highest level of qualificatio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0 \h </w:instrText>
        </w:r>
        <w:r w:rsidR="001731F3" w:rsidRPr="00720317">
          <w:rPr>
            <w:webHidden/>
            <w:szCs w:val="24"/>
          </w:rPr>
        </w:r>
        <w:r w:rsidR="001731F3" w:rsidRPr="00720317">
          <w:rPr>
            <w:webHidden/>
            <w:szCs w:val="24"/>
          </w:rPr>
          <w:fldChar w:fldCharType="separate"/>
        </w:r>
        <w:r w:rsidR="004675BB">
          <w:rPr>
            <w:webHidden/>
            <w:szCs w:val="24"/>
          </w:rPr>
          <w:t>100</w:t>
        </w:r>
        <w:r w:rsidR="001731F3" w:rsidRPr="00720317">
          <w:rPr>
            <w:webHidden/>
            <w:szCs w:val="24"/>
          </w:rPr>
          <w:fldChar w:fldCharType="end"/>
        </w:r>
      </w:hyperlink>
    </w:p>
    <w:p w14:paraId="2B5049DA" w14:textId="77777777" w:rsidR="001731F3" w:rsidRPr="00720317" w:rsidRDefault="00852BD0">
      <w:pPr>
        <w:pStyle w:val="TableofFigures"/>
        <w:rPr>
          <w:szCs w:val="24"/>
        </w:rPr>
      </w:pPr>
      <w:hyperlink w:anchor="_Toc452469991"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7: Comparison of average hospital costs (in 2012-13 Australian dollars) per participant per year for the 1973-78, 1946-51, and 1921-26 cohorts living in NSW by highest level of qualificatio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1 \h </w:instrText>
        </w:r>
        <w:r w:rsidR="001731F3" w:rsidRPr="00720317">
          <w:rPr>
            <w:webHidden/>
            <w:szCs w:val="24"/>
          </w:rPr>
        </w:r>
        <w:r w:rsidR="001731F3" w:rsidRPr="00720317">
          <w:rPr>
            <w:webHidden/>
            <w:szCs w:val="24"/>
          </w:rPr>
          <w:fldChar w:fldCharType="separate"/>
        </w:r>
        <w:r w:rsidR="004675BB">
          <w:rPr>
            <w:webHidden/>
            <w:szCs w:val="24"/>
          </w:rPr>
          <w:t>102</w:t>
        </w:r>
        <w:r w:rsidR="001731F3" w:rsidRPr="00720317">
          <w:rPr>
            <w:webHidden/>
            <w:szCs w:val="24"/>
          </w:rPr>
          <w:fldChar w:fldCharType="end"/>
        </w:r>
      </w:hyperlink>
    </w:p>
    <w:p w14:paraId="422DEDC9" w14:textId="77777777" w:rsidR="001731F3" w:rsidRPr="00720317" w:rsidRDefault="00852BD0">
      <w:pPr>
        <w:pStyle w:val="TableofFigures"/>
        <w:rPr>
          <w:szCs w:val="24"/>
        </w:rPr>
      </w:pPr>
      <w:hyperlink w:anchor="_Toc452469992"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8: Projected total number of unreferred MBS claims for Australian women aged 20-90 from 2015 to 2035, comparing women who do or do not have a university educatio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2 \h </w:instrText>
        </w:r>
        <w:r w:rsidR="001731F3" w:rsidRPr="00720317">
          <w:rPr>
            <w:webHidden/>
            <w:szCs w:val="24"/>
          </w:rPr>
        </w:r>
        <w:r w:rsidR="001731F3" w:rsidRPr="00720317">
          <w:rPr>
            <w:webHidden/>
            <w:szCs w:val="24"/>
          </w:rPr>
          <w:fldChar w:fldCharType="separate"/>
        </w:r>
        <w:r w:rsidR="004675BB">
          <w:rPr>
            <w:webHidden/>
            <w:szCs w:val="24"/>
          </w:rPr>
          <w:t>103</w:t>
        </w:r>
        <w:r w:rsidR="001731F3" w:rsidRPr="00720317">
          <w:rPr>
            <w:webHidden/>
            <w:szCs w:val="24"/>
          </w:rPr>
          <w:fldChar w:fldCharType="end"/>
        </w:r>
      </w:hyperlink>
    </w:p>
    <w:p w14:paraId="77081DB2" w14:textId="77777777" w:rsidR="001731F3" w:rsidRPr="00720317" w:rsidRDefault="00852BD0">
      <w:pPr>
        <w:pStyle w:val="TableofFigures"/>
        <w:rPr>
          <w:szCs w:val="24"/>
        </w:rPr>
      </w:pPr>
      <w:hyperlink w:anchor="_Toc452469993"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9: Projected total unreferred MBS cost (in 2014 Australian dollars) for Australian women aged 20-90 from 2015 to 2035, comparing women who do or do not have a university educatio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3 \h </w:instrText>
        </w:r>
        <w:r w:rsidR="001731F3" w:rsidRPr="00720317">
          <w:rPr>
            <w:webHidden/>
            <w:szCs w:val="24"/>
          </w:rPr>
        </w:r>
        <w:r w:rsidR="001731F3" w:rsidRPr="00720317">
          <w:rPr>
            <w:webHidden/>
            <w:szCs w:val="24"/>
          </w:rPr>
          <w:fldChar w:fldCharType="separate"/>
        </w:r>
        <w:r w:rsidR="004675BB">
          <w:rPr>
            <w:webHidden/>
            <w:szCs w:val="24"/>
          </w:rPr>
          <w:t>104</w:t>
        </w:r>
        <w:r w:rsidR="001731F3" w:rsidRPr="00720317">
          <w:rPr>
            <w:webHidden/>
            <w:szCs w:val="24"/>
          </w:rPr>
          <w:fldChar w:fldCharType="end"/>
        </w:r>
      </w:hyperlink>
    </w:p>
    <w:p w14:paraId="0D68222A" w14:textId="77777777" w:rsidR="001731F3" w:rsidRPr="00720317" w:rsidRDefault="00852BD0">
      <w:pPr>
        <w:pStyle w:val="TableofFigures"/>
        <w:rPr>
          <w:szCs w:val="24"/>
        </w:rPr>
      </w:pPr>
      <w:hyperlink w:anchor="_Toc452469994"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10: Projected total number of PBS claims for Australian women aged 20-90 from 2015 to 2035, comparing women who do or do not have a university educatio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4 \h </w:instrText>
        </w:r>
        <w:r w:rsidR="001731F3" w:rsidRPr="00720317">
          <w:rPr>
            <w:webHidden/>
            <w:szCs w:val="24"/>
          </w:rPr>
        </w:r>
        <w:r w:rsidR="001731F3" w:rsidRPr="00720317">
          <w:rPr>
            <w:webHidden/>
            <w:szCs w:val="24"/>
          </w:rPr>
          <w:fldChar w:fldCharType="separate"/>
        </w:r>
        <w:r w:rsidR="004675BB">
          <w:rPr>
            <w:webHidden/>
            <w:szCs w:val="24"/>
          </w:rPr>
          <w:t>105</w:t>
        </w:r>
        <w:r w:rsidR="001731F3" w:rsidRPr="00720317">
          <w:rPr>
            <w:webHidden/>
            <w:szCs w:val="24"/>
          </w:rPr>
          <w:fldChar w:fldCharType="end"/>
        </w:r>
      </w:hyperlink>
    </w:p>
    <w:p w14:paraId="6EF35955" w14:textId="77777777" w:rsidR="001731F3" w:rsidRPr="00720317" w:rsidRDefault="00852BD0">
      <w:pPr>
        <w:pStyle w:val="TableofFigures"/>
        <w:rPr>
          <w:szCs w:val="24"/>
        </w:rPr>
      </w:pPr>
      <w:hyperlink w:anchor="_Toc452469995"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11: Projected total PBS cost (in 2012-13 Australian dollars) for women aged 20-90 from 2015 to 2035, comparing women who do or do not have a university educatio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5 \h </w:instrText>
        </w:r>
        <w:r w:rsidR="001731F3" w:rsidRPr="00720317">
          <w:rPr>
            <w:webHidden/>
            <w:szCs w:val="24"/>
          </w:rPr>
        </w:r>
        <w:r w:rsidR="001731F3" w:rsidRPr="00720317">
          <w:rPr>
            <w:webHidden/>
            <w:szCs w:val="24"/>
          </w:rPr>
          <w:fldChar w:fldCharType="separate"/>
        </w:r>
        <w:r w:rsidR="004675BB">
          <w:rPr>
            <w:webHidden/>
            <w:szCs w:val="24"/>
          </w:rPr>
          <w:t>105</w:t>
        </w:r>
        <w:r w:rsidR="001731F3" w:rsidRPr="00720317">
          <w:rPr>
            <w:webHidden/>
            <w:szCs w:val="24"/>
          </w:rPr>
          <w:fldChar w:fldCharType="end"/>
        </w:r>
      </w:hyperlink>
    </w:p>
    <w:p w14:paraId="08B6F4F0" w14:textId="77777777" w:rsidR="001731F3" w:rsidRPr="00720317" w:rsidRDefault="00852BD0">
      <w:pPr>
        <w:pStyle w:val="TableofFigures"/>
        <w:rPr>
          <w:szCs w:val="24"/>
        </w:rPr>
      </w:pPr>
      <w:hyperlink w:anchor="_Toc452469996" w:history="1">
        <w:r w:rsidR="001731F3" w:rsidRPr="00720317">
          <w:rPr>
            <w:rStyle w:val="Hyperlink"/>
            <w:rFonts w:asciiTheme="minorHAnsi" w:hAnsiTheme="minorHAnsi"/>
            <w:szCs w:val="24"/>
          </w:rPr>
          <w:t>Figure 8</w:t>
        </w:r>
        <w:r w:rsidR="001731F3" w:rsidRPr="00720317">
          <w:rPr>
            <w:rStyle w:val="Hyperlink"/>
            <w:rFonts w:asciiTheme="minorHAnsi" w:hAnsiTheme="minorHAnsi"/>
            <w:szCs w:val="24"/>
          </w:rPr>
          <w:noBreakHyphen/>
          <w:t>12: Projected total hospital cost (in 2012-13 Australian dollars) for women aged 20-90 from 2015 to 2035, comparing women who do or do not have a university education.</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6 \h </w:instrText>
        </w:r>
        <w:r w:rsidR="001731F3" w:rsidRPr="00720317">
          <w:rPr>
            <w:webHidden/>
            <w:szCs w:val="24"/>
          </w:rPr>
        </w:r>
        <w:r w:rsidR="001731F3" w:rsidRPr="00720317">
          <w:rPr>
            <w:webHidden/>
            <w:szCs w:val="24"/>
          </w:rPr>
          <w:fldChar w:fldCharType="separate"/>
        </w:r>
        <w:r w:rsidR="004675BB">
          <w:rPr>
            <w:webHidden/>
            <w:szCs w:val="24"/>
          </w:rPr>
          <w:t>106</w:t>
        </w:r>
        <w:r w:rsidR="001731F3" w:rsidRPr="00720317">
          <w:rPr>
            <w:webHidden/>
            <w:szCs w:val="24"/>
          </w:rPr>
          <w:fldChar w:fldCharType="end"/>
        </w:r>
      </w:hyperlink>
    </w:p>
    <w:p w14:paraId="6DDF53C2" w14:textId="77777777" w:rsidR="001731F3" w:rsidRPr="00720317" w:rsidRDefault="00852BD0">
      <w:pPr>
        <w:pStyle w:val="TableofFigures"/>
        <w:rPr>
          <w:szCs w:val="24"/>
        </w:rPr>
      </w:pPr>
      <w:hyperlink w:anchor="_Toc452469997"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1: Changes in ability to manage on income at each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7 \h </w:instrText>
        </w:r>
        <w:r w:rsidR="001731F3" w:rsidRPr="00720317">
          <w:rPr>
            <w:webHidden/>
            <w:szCs w:val="24"/>
          </w:rPr>
        </w:r>
        <w:r w:rsidR="001731F3" w:rsidRPr="00720317">
          <w:rPr>
            <w:webHidden/>
            <w:szCs w:val="24"/>
          </w:rPr>
          <w:fldChar w:fldCharType="separate"/>
        </w:r>
        <w:r w:rsidR="004675BB">
          <w:rPr>
            <w:webHidden/>
            <w:szCs w:val="24"/>
          </w:rPr>
          <w:t>108</w:t>
        </w:r>
        <w:r w:rsidR="001731F3" w:rsidRPr="00720317">
          <w:rPr>
            <w:webHidden/>
            <w:szCs w:val="24"/>
          </w:rPr>
          <w:fldChar w:fldCharType="end"/>
        </w:r>
      </w:hyperlink>
    </w:p>
    <w:p w14:paraId="2B9D18A3" w14:textId="77777777" w:rsidR="001731F3" w:rsidRPr="00720317" w:rsidRDefault="00852BD0">
      <w:pPr>
        <w:pStyle w:val="TableofFigures"/>
        <w:rPr>
          <w:szCs w:val="24"/>
        </w:rPr>
      </w:pPr>
      <w:hyperlink w:anchor="_Toc452469998"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2: Percentage of women who found it difficult to manage on income by average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8 \h </w:instrText>
        </w:r>
        <w:r w:rsidR="001731F3" w:rsidRPr="00720317">
          <w:rPr>
            <w:webHidden/>
            <w:szCs w:val="24"/>
          </w:rPr>
        </w:r>
        <w:r w:rsidR="001731F3" w:rsidRPr="00720317">
          <w:rPr>
            <w:webHidden/>
            <w:szCs w:val="24"/>
          </w:rPr>
          <w:fldChar w:fldCharType="separate"/>
        </w:r>
        <w:r w:rsidR="004675BB">
          <w:rPr>
            <w:webHidden/>
            <w:szCs w:val="24"/>
          </w:rPr>
          <w:t>109</w:t>
        </w:r>
        <w:r w:rsidR="001731F3" w:rsidRPr="00720317">
          <w:rPr>
            <w:webHidden/>
            <w:szCs w:val="24"/>
          </w:rPr>
          <w:fldChar w:fldCharType="end"/>
        </w:r>
      </w:hyperlink>
    </w:p>
    <w:p w14:paraId="44C6F311" w14:textId="77777777" w:rsidR="001731F3" w:rsidRPr="00720317" w:rsidRDefault="00852BD0">
      <w:pPr>
        <w:pStyle w:val="TableofFigures"/>
        <w:rPr>
          <w:szCs w:val="24"/>
        </w:rPr>
      </w:pPr>
      <w:hyperlink w:anchor="_Toc452469999"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3: A model of the prevalence of women with difficulty managing on incom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69999 \h </w:instrText>
        </w:r>
        <w:r w:rsidR="001731F3" w:rsidRPr="00720317">
          <w:rPr>
            <w:webHidden/>
            <w:szCs w:val="24"/>
          </w:rPr>
        </w:r>
        <w:r w:rsidR="001731F3" w:rsidRPr="00720317">
          <w:rPr>
            <w:webHidden/>
            <w:szCs w:val="24"/>
          </w:rPr>
          <w:fldChar w:fldCharType="separate"/>
        </w:r>
        <w:r w:rsidR="004675BB">
          <w:rPr>
            <w:webHidden/>
            <w:szCs w:val="24"/>
          </w:rPr>
          <w:t>110</w:t>
        </w:r>
        <w:r w:rsidR="001731F3" w:rsidRPr="00720317">
          <w:rPr>
            <w:webHidden/>
            <w:szCs w:val="24"/>
          </w:rPr>
          <w:fldChar w:fldCharType="end"/>
        </w:r>
      </w:hyperlink>
    </w:p>
    <w:p w14:paraId="1F67A274" w14:textId="77777777" w:rsidR="001731F3" w:rsidRPr="00720317" w:rsidRDefault="00852BD0">
      <w:pPr>
        <w:pStyle w:val="TableofFigures"/>
        <w:rPr>
          <w:szCs w:val="24"/>
        </w:rPr>
      </w:pPr>
      <w:hyperlink w:anchor="_Toc452470000"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4: Number of Australian women who have difficulty managing on income from 2015 to 2035.</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0 \h </w:instrText>
        </w:r>
        <w:r w:rsidR="001731F3" w:rsidRPr="00720317">
          <w:rPr>
            <w:webHidden/>
            <w:szCs w:val="24"/>
          </w:rPr>
        </w:r>
        <w:r w:rsidR="001731F3" w:rsidRPr="00720317">
          <w:rPr>
            <w:webHidden/>
            <w:szCs w:val="24"/>
          </w:rPr>
          <w:fldChar w:fldCharType="separate"/>
        </w:r>
        <w:r w:rsidR="004675BB">
          <w:rPr>
            <w:webHidden/>
            <w:szCs w:val="24"/>
          </w:rPr>
          <w:t>111</w:t>
        </w:r>
        <w:r w:rsidR="001731F3" w:rsidRPr="00720317">
          <w:rPr>
            <w:webHidden/>
            <w:szCs w:val="24"/>
          </w:rPr>
          <w:fldChar w:fldCharType="end"/>
        </w:r>
      </w:hyperlink>
    </w:p>
    <w:p w14:paraId="65CFF65C" w14:textId="77777777" w:rsidR="001731F3" w:rsidRPr="00720317" w:rsidRDefault="00852BD0">
      <w:pPr>
        <w:pStyle w:val="TableofFigures"/>
        <w:rPr>
          <w:szCs w:val="24"/>
        </w:rPr>
      </w:pPr>
      <w:hyperlink w:anchor="_Toc452470001"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5: Projected numbers of women who have difficulty managing on income in Australia by age in 201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1 \h </w:instrText>
        </w:r>
        <w:r w:rsidR="001731F3" w:rsidRPr="00720317">
          <w:rPr>
            <w:webHidden/>
            <w:szCs w:val="24"/>
          </w:rPr>
        </w:r>
        <w:r w:rsidR="001731F3" w:rsidRPr="00720317">
          <w:rPr>
            <w:webHidden/>
            <w:szCs w:val="24"/>
          </w:rPr>
          <w:fldChar w:fldCharType="separate"/>
        </w:r>
        <w:r w:rsidR="004675BB">
          <w:rPr>
            <w:webHidden/>
            <w:szCs w:val="24"/>
          </w:rPr>
          <w:t>113</w:t>
        </w:r>
        <w:r w:rsidR="001731F3" w:rsidRPr="00720317">
          <w:rPr>
            <w:webHidden/>
            <w:szCs w:val="24"/>
          </w:rPr>
          <w:fldChar w:fldCharType="end"/>
        </w:r>
      </w:hyperlink>
    </w:p>
    <w:p w14:paraId="762B066E" w14:textId="77777777" w:rsidR="001731F3" w:rsidRPr="00720317" w:rsidRDefault="00852BD0">
      <w:pPr>
        <w:pStyle w:val="TableofFigures"/>
        <w:rPr>
          <w:szCs w:val="24"/>
        </w:rPr>
      </w:pPr>
      <w:hyperlink w:anchor="_Toc452470002"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6: Projected numbers of women who will have difficulty managing on income in Australia by age in 203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2 \h </w:instrText>
        </w:r>
        <w:r w:rsidR="001731F3" w:rsidRPr="00720317">
          <w:rPr>
            <w:webHidden/>
            <w:szCs w:val="24"/>
          </w:rPr>
        </w:r>
        <w:r w:rsidR="001731F3" w:rsidRPr="00720317">
          <w:rPr>
            <w:webHidden/>
            <w:szCs w:val="24"/>
          </w:rPr>
          <w:fldChar w:fldCharType="separate"/>
        </w:r>
        <w:r w:rsidR="004675BB">
          <w:rPr>
            <w:webHidden/>
            <w:szCs w:val="24"/>
          </w:rPr>
          <w:t>113</w:t>
        </w:r>
        <w:r w:rsidR="001731F3" w:rsidRPr="00720317">
          <w:rPr>
            <w:webHidden/>
            <w:szCs w:val="24"/>
          </w:rPr>
          <w:fldChar w:fldCharType="end"/>
        </w:r>
      </w:hyperlink>
    </w:p>
    <w:p w14:paraId="6BA29016" w14:textId="77777777" w:rsidR="001731F3" w:rsidRPr="00720317" w:rsidRDefault="00852BD0">
      <w:pPr>
        <w:pStyle w:val="TableofFigures"/>
        <w:rPr>
          <w:szCs w:val="24"/>
        </w:rPr>
      </w:pPr>
      <w:hyperlink w:anchor="_Toc452470003"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7: Comparison of average number of unreferred MBS claims per participant per year for the 1973-78, 1946-51, 1921-26 cohorts by ability to manage on incom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3 \h </w:instrText>
        </w:r>
        <w:r w:rsidR="001731F3" w:rsidRPr="00720317">
          <w:rPr>
            <w:webHidden/>
            <w:szCs w:val="24"/>
          </w:rPr>
        </w:r>
        <w:r w:rsidR="001731F3" w:rsidRPr="00720317">
          <w:rPr>
            <w:webHidden/>
            <w:szCs w:val="24"/>
          </w:rPr>
          <w:fldChar w:fldCharType="separate"/>
        </w:r>
        <w:r w:rsidR="004675BB">
          <w:rPr>
            <w:webHidden/>
            <w:szCs w:val="24"/>
          </w:rPr>
          <w:t>114</w:t>
        </w:r>
        <w:r w:rsidR="001731F3" w:rsidRPr="00720317">
          <w:rPr>
            <w:webHidden/>
            <w:szCs w:val="24"/>
          </w:rPr>
          <w:fldChar w:fldCharType="end"/>
        </w:r>
      </w:hyperlink>
    </w:p>
    <w:p w14:paraId="567E8C02" w14:textId="77777777" w:rsidR="001731F3" w:rsidRPr="00720317" w:rsidRDefault="00852BD0">
      <w:pPr>
        <w:pStyle w:val="TableofFigures"/>
        <w:rPr>
          <w:szCs w:val="24"/>
        </w:rPr>
      </w:pPr>
      <w:hyperlink w:anchor="_Toc452470004"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8: Comparison of average unreferred MBS costs (in 2014 Australian dollars) per participant per year for the 1973-78, 1946-51, and 1921-26 cohorts by ability to manage on incom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4 \h </w:instrText>
        </w:r>
        <w:r w:rsidR="001731F3" w:rsidRPr="00720317">
          <w:rPr>
            <w:webHidden/>
            <w:szCs w:val="24"/>
          </w:rPr>
        </w:r>
        <w:r w:rsidR="001731F3" w:rsidRPr="00720317">
          <w:rPr>
            <w:webHidden/>
            <w:szCs w:val="24"/>
          </w:rPr>
          <w:fldChar w:fldCharType="separate"/>
        </w:r>
        <w:r w:rsidR="004675BB">
          <w:rPr>
            <w:webHidden/>
            <w:szCs w:val="24"/>
          </w:rPr>
          <w:t>115</w:t>
        </w:r>
        <w:r w:rsidR="001731F3" w:rsidRPr="00720317">
          <w:rPr>
            <w:webHidden/>
            <w:szCs w:val="24"/>
          </w:rPr>
          <w:fldChar w:fldCharType="end"/>
        </w:r>
      </w:hyperlink>
    </w:p>
    <w:p w14:paraId="4FCE17D8" w14:textId="77777777" w:rsidR="001731F3" w:rsidRPr="00720317" w:rsidRDefault="00852BD0">
      <w:pPr>
        <w:pStyle w:val="TableofFigures"/>
        <w:rPr>
          <w:szCs w:val="24"/>
        </w:rPr>
      </w:pPr>
      <w:hyperlink w:anchor="_Toc452470005"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9: Comparison of average hospital costs (in 2012-13 Australian dollars) per participant per year for the 1973-78, 1946-51, and 1921-26 cohorts by ability to manage on incom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5 \h </w:instrText>
        </w:r>
        <w:r w:rsidR="001731F3" w:rsidRPr="00720317">
          <w:rPr>
            <w:webHidden/>
            <w:szCs w:val="24"/>
          </w:rPr>
        </w:r>
        <w:r w:rsidR="001731F3" w:rsidRPr="00720317">
          <w:rPr>
            <w:webHidden/>
            <w:szCs w:val="24"/>
          </w:rPr>
          <w:fldChar w:fldCharType="separate"/>
        </w:r>
        <w:r w:rsidR="004675BB">
          <w:rPr>
            <w:webHidden/>
            <w:szCs w:val="24"/>
          </w:rPr>
          <w:t>117</w:t>
        </w:r>
        <w:r w:rsidR="001731F3" w:rsidRPr="00720317">
          <w:rPr>
            <w:webHidden/>
            <w:szCs w:val="24"/>
          </w:rPr>
          <w:fldChar w:fldCharType="end"/>
        </w:r>
      </w:hyperlink>
    </w:p>
    <w:p w14:paraId="3075A19F" w14:textId="77777777" w:rsidR="001731F3" w:rsidRPr="00720317" w:rsidRDefault="00852BD0">
      <w:pPr>
        <w:pStyle w:val="TableofFigures"/>
        <w:rPr>
          <w:szCs w:val="24"/>
        </w:rPr>
      </w:pPr>
      <w:hyperlink w:anchor="_Toc452470006"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10: Projected number of unreferred MBS claims for Australian women aged 20-90 from 2015 to 2035 by ability to manage on incom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6 \h </w:instrText>
        </w:r>
        <w:r w:rsidR="001731F3" w:rsidRPr="00720317">
          <w:rPr>
            <w:webHidden/>
            <w:szCs w:val="24"/>
          </w:rPr>
        </w:r>
        <w:r w:rsidR="001731F3" w:rsidRPr="00720317">
          <w:rPr>
            <w:webHidden/>
            <w:szCs w:val="24"/>
          </w:rPr>
          <w:fldChar w:fldCharType="separate"/>
        </w:r>
        <w:r w:rsidR="004675BB">
          <w:rPr>
            <w:webHidden/>
            <w:szCs w:val="24"/>
          </w:rPr>
          <w:t>118</w:t>
        </w:r>
        <w:r w:rsidR="001731F3" w:rsidRPr="00720317">
          <w:rPr>
            <w:webHidden/>
            <w:szCs w:val="24"/>
          </w:rPr>
          <w:fldChar w:fldCharType="end"/>
        </w:r>
      </w:hyperlink>
    </w:p>
    <w:p w14:paraId="2BC616AC" w14:textId="77777777" w:rsidR="001731F3" w:rsidRPr="00720317" w:rsidRDefault="00852BD0">
      <w:pPr>
        <w:pStyle w:val="TableofFigures"/>
        <w:rPr>
          <w:szCs w:val="24"/>
        </w:rPr>
      </w:pPr>
      <w:hyperlink w:anchor="_Toc452470007"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11: Projected total unreferred MBS cost (in 2014 Australian dollars) for Australian women aged 20-90 from 2015 to 2035 by ability to manage on incom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7 \h </w:instrText>
        </w:r>
        <w:r w:rsidR="001731F3" w:rsidRPr="00720317">
          <w:rPr>
            <w:webHidden/>
            <w:szCs w:val="24"/>
          </w:rPr>
        </w:r>
        <w:r w:rsidR="001731F3" w:rsidRPr="00720317">
          <w:rPr>
            <w:webHidden/>
            <w:szCs w:val="24"/>
          </w:rPr>
          <w:fldChar w:fldCharType="separate"/>
        </w:r>
        <w:r w:rsidR="004675BB">
          <w:rPr>
            <w:webHidden/>
            <w:szCs w:val="24"/>
          </w:rPr>
          <w:t>119</w:t>
        </w:r>
        <w:r w:rsidR="001731F3" w:rsidRPr="00720317">
          <w:rPr>
            <w:webHidden/>
            <w:szCs w:val="24"/>
          </w:rPr>
          <w:fldChar w:fldCharType="end"/>
        </w:r>
      </w:hyperlink>
    </w:p>
    <w:p w14:paraId="69608A04" w14:textId="77777777" w:rsidR="001731F3" w:rsidRPr="00720317" w:rsidRDefault="00852BD0">
      <w:pPr>
        <w:pStyle w:val="TableofFigures"/>
        <w:rPr>
          <w:szCs w:val="24"/>
        </w:rPr>
      </w:pPr>
      <w:hyperlink w:anchor="_Toc452470008"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12: Projected number of PBS claims for Australian women aged 20-90 from 2015 to 2035 by ability to manage on incom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8 \h </w:instrText>
        </w:r>
        <w:r w:rsidR="001731F3" w:rsidRPr="00720317">
          <w:rPr>
            <w:webHidden/>
            <w:szCs w:val="24"/>
          </w:rPr>
        </w:r>
        <w:r w:rsidR="001731F3" w:rsidRPr="00720317">
          <w:rPr>
            <w:webHidden/>
            <w:szCs w:val="24"/>
          </w:rPr>
          <w:fldChar w:fldCharType="separate"/>
        </w:r>
        <w:r w:rsidR="004675BB">
          <w:rPr>
            <w:webHidden/>
            <w:szCs w:val="24"/>
          </w:rPr>
          <w:t>120</w:t>
        </w:r>
        <w:r w:rsidR="001731F3" w:rsidRPr="00720317">
          <w:rPr>
            <w:webHidden/>
            <w:szCs w:val="24"/>
          </w:rPr>
          <w:fldChar w:fldCharType="end"/>
        </w:r>
      </w:hyperlink>
    </w:p>
    <w:p w14:paraId="379BAADF" w14:textId="77777777" w:rsidR="001731F3" w:rsidRPr="00720317" w:rsidRDefault="00852BD0">
      <w:pPr>
        <w:pStyle w:val="TableofFigures"/>
        <w:rPr>
          <w:szCs w:val="24"/>
        </w:rPr>
      </w:pPr>
      <w:hyperlink w:anchor="_Toc452470009"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13: Projected total PBS cost (in 2012-13 Australian dollars) for Australian women aged 20-90 from 2015 to 2035 by ability to manage on incom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09 \h </w:instrText>
        </w:r>
        <w:r w:rsidR="001731F3" w:rsidRPr="00720317">
          <w:rPr>
            <w:webHidden/>
            <w:szCs w:val="24"/>
          </w:rPr>
        </w:r>
        <w:r w:rsidR="001731F3" w:rsidRPr="00720317">
          <w:rPr>
            <w:webHidden/>
            <w:szCs w:val="24"/>
          </w:rPr>
          <w:fldChar w:fldCharType="separate"/>
        </w:r>
        <w:r w:rsidR="004675BB">
          <w:rPr>
            <w:webHidden/>
            <w:szCs w:val="24"/>
          </w:rPr>
          <w:t>120</w:t>
        </w:r>
        <w:r w:rsidR="001731F3" w:rsidRPr="00720317">
          <w:rPr>
            <w:webHidden/>
            <w:szCs w:val="24"/>
          </w:rPr>
          <w:fldChar w:fldCharType="end"/>
        </w:r>
      </w:hyperlink>
    </w:p>
    <w:p w14:paraId="69F70AAB" w14:textId="77777777" w:rsidR="001731F3" w:rsidRPr="00720317" w:rsidRDefault="00852BD0">
      <w:pPr>
        <w:pStyle w:val="TableofFigures"/>
        <w:rPr>
          <w:szCs w:val="24"/>
        </w:rPr>
      </w:pPr>
      <w:hyperlink w:anchor="_Toc452470010" w:history="1">
        <w:r w:rsidR="001731F3" w:rsidRPr="00720317">
          <w:rPr>
            <w:rStyle w:val="Hyperlink"/>
            <w:rFonts w:asciiTheme="minorHAnsi" w:hAnsiTheme="minorHAnsi"/>
            <w:szCs w:val="24"/>
          </w:rPr>
          <w:t>Figure 9</w:t>
        </w:r>
        <w:r w:rsidR="001731F3" w:rsidRPr="00720317">
          <w:rPr>
            <w:rStyle w:val="Hyperlink"/>
            <w:rFonts w:asciiTheme="minorHAnsi" w:hAnsiTheme="minorHAnsi"/>
            <w:szCs w:val="24"/>
          </w:rPr>
          <w:noBreakHyphen/>
          <w:t>14: Projected hospital costs (in 2012-13 Australian dollars) for Australian women aged 20-90 from 2015 to 2035 by ability to manage on incom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0 \h </w:instrText>
        </w:r>
        <w:r w:rsidR="001731F3" w:rsidRPr="00720317">
          <w:rPr>
            <w:webHidden/>
            <w:szCs w:val="24"/>
          </w:rPr>
        </w:r>
        <w:r w:rsidR="001731F3" w:rsidRPr="00720317">
          <w:rPr>
            <w:webHidden/>
            <w:szCs w:val="24"/>
          </w:rPr>
          <w:fldChar w:fldCharType="separate"/>
        </w:r>
        <w:r w:rsidR="004675BB">
          <w:rPr>
            <w:webHidden/>
            <w:szCs w:val="24"/>
          </w:rPr>
          <w:t>121</w:t>
        </w:r>
        <w:r w:rsidR="001731F3" w:rsidRPr="00720317">
          <w:rPr>
            <w:webHidden/>
            <w:szCs w:val="24"/>
          </w:rPr>
          <w:fldChar w:fldCharType="end"/>
        </w:r>
      </w:hyperlink>
    </w:p>
    <w:p w14:paraId="45614446" w14:textId="77777777" w:rsidR="001731F3" w:rsidRPr="00720317" w:rsidRDefault="00852BD0">
      <w:pPr>
        <w:pStyle w:val="TableofFigures"/>
        <w:rPr>
          <w:szCs w:val="24"/>
        </w:rPr>
      </w:pPr>
      <w:hyperlink w:anchor="_Toc452470011"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1: Percentage of women in each category for marital status at each survey for all cohorts (1989-95,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1 \h </w:instrText>
        </w:r>
        <w:r w:rsidR="001731F3" w:rsidRPr="00720317">
          <w:rPr>
            <w:webHidden/>
            <w:szCs w:val="24"/>
          </w:rPr>
        </w:r>
        <w:r w:rsidR="001731F3" w:rsidRPr="00720317">
          <w:rPr>
            <w:webHidden/>
            <w:szCs w:val="24"/>
          </w:rPr>
          <w:fldChar w:fldCharType="separate"/>
        </w:r>
        <w:r w:rsidR="004675BB">
          <w:rPr>
            <w:webHidden/>
            <w:szCs w:val="24"/>
          </w:rPr>
          <w:t>124</w:t>
        </w:r>
        <w:r w:rsidR="001731F3" w:rsidRPr="00720317">
          <w:rPr>
            <w:webHidden/>
            <w:szCs w:val="24"/>
          </w:rPr>
          <w:fldChar w:fldCharType="end"/>
        </w:r>
      </w:hyperlink>
    </w:p>
    <w:p w14:paraId="3F84F876" w14:textId="77777777" w:rsidR="001731F3" w:rsidRPr="00720317" w:rsidRDefault="00852BD0">
      <w:pPr>
        <w:pStyle w:val="TableofFigures"/>
        <w:rPr>
          <w:szCs w:val="24"/>
        </w:rPr>
      </w:pPr>
      <w:hyperlink w:anchor="_Toc452470012"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2: A model of the prevalence of women who have a partner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2 \h </w:instrText>
        </w:r>
        <w:r w:rsidR="001731F3" w:rsidRPr="00720317">
          <w:rPr>
            <w:webHidden/>
            <w:szCs w:val="24"/>
          </w:rPr>
        </w:r>
        <w:r w:rsidR="001731F3" w:rsidRPr="00720317">
          <w:rPr>
            <w:webHidden/>
            <w:szCs w:val="24"/>
          </w:rPr>
          <w:fldChar w:fldCharType="separate"/>
        </w:r>
        <w:r w:rsidR="004675BB">
          <w:rPr>
            <w:webHidden/>
            <w:szCs w:val="24"/>
          </w:rPr>
          <w:t>125</w:t>
        </w:r>
        <w:r w:rsidR="001731F3" w:rsidRPr="00720317">
          <w:rPr>
            <w:webHidden/>
            <w:szCs w:val="24"/>
          </w:rPr>
          <w:fldChar w:fldCharType="end"/>
        </w:r>
      </w:hyperlink>
    </w:p>
    <w:p w14:paraId="6B3CA832" w14:textId="77777777" w:rsidR="001731F3" w:rsidRPr="00720317" w:rsidRDefault="00852BD0">
      <w:pPr>
        <w:pStyle w:val="TableofFigures"/>
        <w:rPr>
          <w:szCs w:val="24"/>
        </w:rPr>
      </w:pPr>
      <w:hyperlink w:anchor="_Toc452470013"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3: Number of Australian women aged 20-90 who have a partner (married or de facto) from 2015 to 2035.</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3 \h </w:instrText>
        </w:r>
        <w:r w:rsidR="001731F3" w:rsidRPr="00720317">
          <w:rPr>
            <w:webHidden/>
            <w:szCs w:val="24"/>
          </w:rPr>
        </w:r>
        <w:r w:rsidR="001731F3" w:rsidRPr="00720317">
          <w:rPr>
            <w:webHidden/>
            <w:szCs w:val="24"/>
          </w:rPr>
          <w:fldChar w:fldCharType="separate"/>
        </w:r>
        <w:r w:rsidR="004675BB">
          <w:rPr>
            <w:webHidden/>
            <w:szCs w:val="24"/>
          </w:rPr>
          <w:t>126</w:t>
        </w:r>
        <w:r w:rsidR="001731F3" w:rsidRPr="00720317">
          <w:rPr>
            <w:webHidden/>
            <w:szCs w:val="24"/>
          </w:rPr>
          <w:fldChar w:fldCharType="end"/>
        </w:r>
      </w:hyperlink>
    </w:p>
    <w:p w14:paraId="110D847F" w14:textId="77777777" w:rsidR="001731F3" w:rsidRPr="00720317" w:rsidRDefault="00852BD0">
      <w:pPr>
        <w:pStyle w:val="TableofFigures"/>
        <w:rPr>
          <w:szCs w:val="24"/>
        </w:rPr>
      </w:pPr>
      <w:hyperlink w:anchor="_Toc452470014"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4: Projected numbers of partnered women in Australia by age in 201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4 \h </w:instrText>
        </w:r>
        <w:r w:rsidR="001731F3" w:rsidRPr="00720317">
          <w:rPr>
            <w:webHidden/>
            <w:szCs w:val="24"/>
          </w:rPr>
        </w:r>
        <w:r w:rsidR="001731F3" w:rsidRPr="00720317">
          <w:rPr>
            <w:webHidden/>
            <w:szCs w:val="24"/>
          </w:rPr>
          <w:fldChar w:fldCharType="separate"/>
        </w:r>
        <w:r w:rsidR="004675BB">
          <w:rPr>
            <w:webHidden/>
            <w:szCs w:val="24"/>
          </w:rPr>
          <w:t>127</w:t>
        </w:r>
        <w:r w:rsidR="001731F3" w:rsidRPr="00720317">
          <w:rPr>
            <w:webHidden/>
            <w:szCs w:val="24"/>
          </w:rPr>
          <w:fldChar w:fldCharType="end"/>
        </w:r>
      </w:hyperlink>
    </w:p>
    <w:p w14:paraId="4EA0B934" w14:textId="77777777" w:rsidR="001731F3" w:rsidRPr="00720317" w:rsidRDefault="00852BD0">
      <w:pPr>
        <w:pStyle w:val="TableofFigures"/>
        <w:rPr>
          <w:szCs w:val="24"/>
        </w:rPr>
      </w:pPr>
      <w:hyperlink w:anchor="_Toc452470015"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5: Projected numbers of partnered women in Australia by age in 2035 based on current population trends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5 \h </w:instrText>
        </w:r>
        <w:r w:rsidR="001731F3" w:rsidRPr="00720317">
          <w:rPr>
            <w:webHidden/>
            <w:szCs w:val="24"/>
          </w:rPr>
        </w:r>
        <w:r w:rsidR="001731F3" w:rsidRPr="00720317">
          <w:rPr>
            <w:webHidden/>
            <w:szCs w:val="24"/>
          </w:rPr>
          <w:fldChar w:fldCharType="separate"/>
        </w:r>
        <w:r w:rsidR="004675BB">
          <w:rPr>
            <w:webHidden/>
            <w:szCs w:val="24"/>
          </w:rPr>
          <w:t>127</w:t>
        </w:r>
        <w:r w:rsidR="001731F3" w:rsidRPr="00720317">
          <w:rPr>
            <w:webHidden/>
            <w:szCs w:val="24"/>
          </w:rPr>
          <w:fldChar w:fldCharType="end"/>
        </w:r>
      </w:hyperlink>
    </w:p>
    <w:p w14:paraId="06EDDB28" w14:textId="77777777" w:rsidR="001731F3" w:rsidRPr="00720317" w:rsidRDefault="00852BD0">
      <w:pPr>
        <w:pStyle w:val="TableofFigures"/>
        <w:rPr>
          <w:szCs w:val="24"/>
        </w:rPr>
      </w:pPr>
      <w:hyperlink w:anchor="_Toc452470016"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6: Comparison of average number of unreferred MBS claims per participant per year for the 1973-78, 1946-51, and 1921-26 cohorts by marital statu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6 \h </w:instrText>
        </w:r>
        <w:r w:rsidR="001731F3" w:rsidRPr="00720317">
          <w:rPr>
            <w:webHidden/>
            <w:szCs w:val="24"/>
          </w:rPr>
        </w:r>
        <w:r w:rsidR="001731F3" w:rsidRPr="00720317">
          <w:rPr>
            <w:webHidden/>
            <w:szCs w:val="24"/>
          </w:rPr>
          <w:fldChar w:fldCharType="separate"/>
        </w:r>
        <w:r w:rsidR="004675BB">
          <w:rPr>
            <w:webHidden/>
            <w:szCs w:val="24"/>
          </w:rPr>
          <w:t>129</w:t>
        </w:r>
        <w:r w:rsidR="001731F3" w:rsidRPr="00720317">
          <w:rPr>
            <w:webHidden/>
            <w:szCs w:val="24"/>
          </w:rPr>
          <w:fldChar w:fldCharType="end"/>
        </w:r>
      </w:hyperlink>
    </w:p>
    <w:p w14:paraId="6DFD4A25" w14:textId="77777777" w:rsidR="001731F3" w:rsidRPr="00720317" w:rsidRDefault="00852BD0">
      <w:pPr>
        <w:pStyle w:val="TableofFigures"/>
        <w:rPr>
          <w:szCs w:val="24"/>
        </w:rPr>
      </w:pPr>
      <w:hyperlink w:anchor="_Toc452470017"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7: Comparison of average hospital costs in 2012-13 Australian dollars per participant per year for the 1973-78, 1946-51, and 1921-26 cohorts living in NSW by marital statu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7 \h </w:instrText>
        </w:r>
        <w:r w:rsidR="001731F3" w:rsidRPr="00720317">
          <w:rPr>
            <w:webHidden/>
            <w:szCs w:val="24"/>
          </w:rPr>
        </w:r>
        <w:r w:rsidR="001731F3" w:rsidRPr="00720317">
          <w:rPr>
            <w:webHidden/>
            <w:szCs w:val="24"/>
          </w:rPr>
          <w:fldChar w:fldCharType="separate"/>
        </w:r>
        <w:r w:rsidR="004675BB">
          <w:rPr>
            <w:webHidden/>
            <w:szCs w:val="24"/>
          </w:rPr>
          <w:t>131</w:t>
        </w:r>
        <w:r w:rsidR="001731F3" w:rsidRPr="00720317">
          <w:rPr>
            <w:webHidden/>
            <w:szCs w:val="24"/>
          </w:rPr>
          <w:fldChar w:fldCharType="end"/>
        </w:r>
      </w:hyperlink>
    </w:p>
    <w:p w14:paraId="29126B9F" w14:textId="77777777" w:rsidR="001731F3" w:rsidRPr="00720317" w:rsidRDefault="00852BD0">
      <w:pPr>
        <w:pStyle w:val="TableofFigures"/>
        <w:rPr>
          <w:szCs w:val="24"/>
        </w:rPr>
      </w:pPr>
      <w:hyperlink w:anchor="_Toc452470018"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8: Projected number of unreferred MBS claims for Australian women aged 20-90 from 2015 to 2035, comparing women who have a partner with women who are unpartnered.</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8 \h </w:instrText>
        </w:r>
        <w:r w:rsidR="001731F3" w:rsidRPr="00720317">
          <w:rPr>
            <w:webHidden/>
            <w:szCs w:val="24"/>
          </w:rPr>
        </w:r>
        <w:r w:rsidR="001731F3" w:rsidRPr="00720317">
          <w:rPr>
            <w:webHidden/>
            <w:szCs w:val="24"/>
          </w:rPr>
          <w:fldChar w:fldCharType="separate"/>
        </w:r>
        <w:r w:rsidR="004675BB">
          <w:rPr>
            <w:webHidden/>
            <w:szCs w:val="24"/>
          </w:rPr>
          <w:t>132</w:t>
        </w:r>
        <w:r w:rsidR="001731F3" w:rsidRPr="00720317">
          <w:rPr>
            <w:webHidden/>
            <w:szCs w:val="24"/>
          </w:rPr>
          <w:fldChar w:fldCharType="end"/>
        </w:r>
      </w:hyperlink>
    </w:p>
    <w:p w14:paraId="42B7881B" w14:textId="77777777" w:rsidR="001731F3" w:rsidRPr="00720317" w:rsidRDefault="00852BD0">
      <w:pPr>
        <w:pStyle w:val="TableofFigures"/>
        <w:rPr>
          <w:szCs w:val="24"/>
        </w:rPr>
      </w:pPr>
      <w:hyperlink w:anchor="_Toc452470019"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9: Projected total unreferred MBS cost (in 2014 Australian dollars) for women aged 20-90 from 2015 to 2035 for women who have a partner or are unpartnered.</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19 \h </w:instrText>
        </w:r>
        <w:r w:rsidR="001731F3" w:rsidRPr="00720317">
          <w:rPr>
            <w:webHidden/>
            <w:szCs w:val="24"/>
          </w:rPr>
        </w:r>
        <w:r w:rsidR="001731F3" w:rsidRPr="00720317">
          <w:rPr>
            <w:webHidden/>
            <w:szCs w:val="24"/>
          </w:rPr>
          <w:fldChar w:fldCharType="separate"/>
        </w:r>
        <w:r w:rsidR="004675BB">
          <w:rPr>
            <w:webHidden/>
            <w:szCs w:val="24"/>
          </w:rPr>
          <w:t>133</w:t>
        </w:r>
        <w:r w:rsidR="001731F3" w:rsidRPr="00720317">
          <w:rPr>
            <w:webHidden/>
            <w:szCs w:val="24"/>
          </w:rPr>
          <w:fldChar w:fldCharType="end"/>
        </w:r>
      </w:hyperlink>
    </w:p>
    <w:p w14:paraId="15ED4961" w14:textId="77777777" w:rsidR="001731F3" w:rsidRPr="00720317" w:rsidRDefault="00852BD0">
      <w:pPr>
        <w:pStyle w:val="TableofFigures"/>
        <w:rPr>
          <w:szCs w:val="24"/>
        </w:rPr>
      </w:pPr>
      <w:hyperlink w:anchor="_Toc452470020"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10: Projected total number of PBS claims for Australian women aged 20-90 from 2015 to 2035 for women with and without a partner.</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0 \h </w:instrText>
        </w:r>
        <w:r w:rsidR="001731F3" w:rsidRPr="00720317">
          <w:rPr>
            <w:webHidden/>
            <w:szCs w:val="24"/>
          </w:rPr>
        </w:r>
        <w:r w:rsidR="001731F3" w:rsidRPr="00720317">
          <w:rPr>
            <w:webHidden/>
            <w:szCs w:val="24"/>
          </w:rPr>
          <w:fldChar w:fldCharType="separate"/>
        </w:r>
        <w:r w:rsidR="004675BB">
          <w:rPr>
            <w:webHidden/>
            <w:szCs w:val="24"/>
          </w:rPr>
          <w:t>134</w:t>
        </w:r>
        <w:r w:rsidR="001731F3" w:rsidRPr="00720317">
          <w:rPr>
            <w:webHidden/>
            <w:szCs w:val="24"/>
          </w:rPr>
          <w:fldChar w:fldCharType="end"/>
        </w:r>
      </w:hyperlink>
    </w:p>
    <w:p w14:paraId="4B24D259" w14:textId="77777777" w:rsidR="001731F3" w:rsidRPr="00720317" w:rsidRDefault="00852BD0">
      <w:pPr>
        <w:pStyle w:val="TableofFigures"/>
        <w:rPr>
          <w:szCs w:val="24"/>
        </w:rPr>
      </w:pPr>
      <w:hyperlink w:anchor="_Toc452470021"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11: Projected total PBS cost (in 2012-13 Australian dollars) for women aged 20-90 from 2015 to 2035 for women with and without a partner.</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1 \h </w:instrText>
        </w:r>
        <w:r w:rsidR="001731F3" w:rsidRPr="00720317">
          <w:rPr>
            <w:webHidden/>
            <w:szCs w:val="24"/>
          </w:rPr>
        </w:r>
        <w:r w:rsidR="001731F3" w:rsidRPr="00720317">
          <w:rPr>
            <w:webHidden/>
            <w:szCs w:val="24"/>
          </w:rPr>
          <w:fldChar w:fldCharType="separate"/>
        </w:r>
        <w:r w:rsidR="004675BB">
          <w:rPr>
            <w:webHidden/>
            <w:szCs w:val="24"/>
          </w:rPr>
          <w:t>134</w:t>
        </w:r>
        <w:r w:rsidR="001731F3" w:rsidRPr="00720317">
          <w:rPr>
            <w:webHidden/>
            <w:szCs w:val="24"/>
          </w:rPr>
          <w:fldChar w:fldCharType="end"/>
        </w:r>
      </w:hyperlink>
    </w:p>
    <w:p w14:paraId="5EA67E71" w14:textId="77777777" w:rsidR="001731F3" w:rsidRPr="00720317" w:rsidRDefault="00852BD0">
      <w:pPr>
        <w:pStyle w:val="TableofFigures"/>
        <w:rPr>
          <w:szCs w:val="24"/>
        </w:rPr>
      </w:pPr>
      <w:hyperlink w:anchor="_Toc452470022" w:history="1">
        <w:r w:rsidR="001731F3" w:rsidRPr="00720317">
          <w:rPr>
            <w:rStyle w:val="Hyperlink"/>
            <w:rFonts w:asciiTheme="minorHAnsi" w:hAnsiTheme="minorHAnsi"/>
            <w:szCs w:val="24"/>
          </w:rPr>
          <w:t>Figure 10</w:t>
        </w:r>
        <w:r w:rsidR="001731F3" w:rsidRPr="00720317">
          <w:rPr>
            <w:rStyle w:val="Hyperlink"/>
            <w:rFonts w:asciiTheme="minorHAnsi" w:hAnsiTheme="minorHAnsi"/>
            <w:szCs w:val="24"/>
          </w:rPr>
          <w:noBreakHyphen/>
          <w:t>12: Projected total hospital cost in 2012-13 Australian dollars for women aged 20-90 from 2015 to 2035, comparing women with and without a partner.</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2 \h </w:instrText>
        </w:r>
        <w:r w:rsidR="001731F3" w:rsidRPr="00720317">
          <w:rPr>
            <w:webHidden/>
            <w:szCs w:val="24"/>
          </w:rPr>
        </w:r>
        <w:r w:rsidR="001731F3" w:rsidRPr="00720317">
          <w:rPr>
            <w:webHidden/>
            <w:szCs w:val="24"/>
          </w:rPr>
          <w:fldChar w:fldCharType="separate"/>
        </w:r>
        <w:r w:rsidR="004675BB">
          <w:rPr>
            <w:webHidden/>
            <w:szCs w:val="24"/>
          </w:rPr>
          <w:t>135</w:t>
        </w:r>
        <w:r w:rsidR="001731F3" w:rsidRPr="00720317">
          <w:rPr>
            <w:webHidden/>
            <w:szCs w:val="24"/>
          </w:rPr>
          <w:fldChar w:fldCharType="end"/>
        </w:r>
      </w:hyperlink>
    </w:p>
    <w:p w14:paraId="344D9449" w14:textId="77777777" w:rsidR="001731F3" w:rsidRPr="00720317" w:rsidRDefault="00852BD0">
      <w:pPr>
        <w:pStyle w:val="TableofFigures"/>
        <w:rPr>
          <w:szCs w:val="24"/>
        </w:rPr>
      </w:pPr>
      <w:hyperlink w:anchor="_Toc452470023"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1: Percentage of women in each ARIA+ category at each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3 \h </w:instrText>
        </w:r>
        <w:r w:rsidR="001731F3" w:rsidRPr="00720317">
          <w:rPr>
            <w:webHidden/>
            <w:szCs w:val="24"/>
          </w:rPr>
        </w:r>
        <w:r w:rsidR="001731F3" w:rsidRPr="00720317">
          <w:rPr>
            <w:webHidden/>
            <w:szCs w:val="24"/>
          </w:rPr>
          <w:fldChar w:fldCharType="separate"/>
        </w:r>
        <w:r w:rsidR="004675BB">
          <w:rPr>
            <w:webHidden/>
            <w:szCs w:val="24"/>
          </w:rPr>
          <w:t>138</w:t>
        </w:r>
        <w:r w:rsidR="001731F3" w:rsidRPr="00720317">
          <w:rPr>
            <w:webHidden/>
            <w:szCs w:val="24"/>
          </w:rPr>
          <w:fldChar w:fldCharType="end"/>
        </w:r>
      </w:hyperlink>
    </w:p>
    <w:p w14:paraId="1F3E8931" w14:textId="77777777" w:rsidR="001731F3" w:rsidRPr="00720317" w:rsidRDefault="00852BD0">
      <w:pPr>
        <w:pStyle w:val="TableofFigures"/>
        <w:rPr>
          <w:szCs w:val="24"/>
        </w:rPr>
      </w:pPr>
      <w:hyperlink w:anchor="_Toc452470024"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2: Data from the 2011 Australian Census: Prevalence of Australian women aged 20-90 who lived in a major city.</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4 \h </w:instrText>
        </w:r>
        <w:r w:rsidR="001731F3" w:rsidRPr="00720317">
          <w:rPr>
            <w:webHidden/>
            <w:szCs w:val="24"/>
          </w:rPr>
        </w:r>
        <w:r w:rsidR="001731F3" w:rsidRPr="00720317">
          <w:rPr>
            <w:webHidden/>
            <w:szCs w:val="24"/>
          </w:rPr>
          <w:fldChar w:fldCharType="separate"/>
        </w:r>
        <w:r w:rsidR="004675BB">
          <w:rPr>
            <w:webHidden/>
            <w:szCs w:val="24"/>
          </w:rPr>
          <w:t>139</w:t>
        </w:r>
        <w:r w:rsidR="001731F3" w:rsidRPr="00720317">
          <w:rPr>
            <w:webHidden/>
            <w:szCs w:val="24"/>
          </w:rPr>
          <w:fldChar w:fldCharType="end"/>
        </w:r>
      </w:hyperlink>
    </w:p>
    <w:p w14:paraId="3D21DA05" w14:textId="77777777" w:rsidR="001731F3" w:rsidRPr="00720317" w:rsidRDefault="00852BD0">
      <w:pPr>
        <w:pStyle w:val="TableofFigures"/>
        <w:rPr>
          <w:szCs w:val="24"/>
        </w:rPr>
      </w:pPr>
      <w:hyperlink w:anchor="_Toc452470025"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3: Projected number of Australian women aged 20-90 who live in a major city from 2015 to 2035</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5 \h </w:instrText>
        </w:r>
        <w:r w:rsidR="001731F3" w:rsidRPr="00720317">
          <w:rPr>
            <w:webHidden/>
            <w:szCs w:val="24"/>
          </w:rPr>
        </w:r>
        <w:r w:rsidR="001731F3" w:rsidRPr="00720317">
          <w:rPr>
            <w:webHidden/>
            <w:szCs w:val="24"/>
          </w:rPr>
          <w:fldChar w:fldCharType="separate"/>
        </w:r>
        <w:r w:rsidR="004675BB">
          <w:rPr>
            <w:webHidden/>
            <w:szCs w:val="24"/>
          </w:rPr>
          <w:t>140</w:t>
        </w:r>
        <w:r w:rsidR="001731F3" w:rsidRPr="00720317">
          <w:rPr>
            <w:webHidden/>
            <w:szCs w:val="24"/>
          </w:rPr>
          <w:fldChar w:fldCharType="end"/>
        </w:r>
      </w:hyperlink>
    </w:p>
    <w:p w14:paraId="56B5B4A7" w14:textId="77777777" w:rsidR="001731F3" w:rsidRPr="00720317" w:rsidRDefault="00852BD0">
      <w:pPr>
        <w:pStyle w:val="TableofFigures"/>
        <w:rPr>
          <w:szCs w:val="24"/>
        </w:rPr>
      </w:pPr>
      <w:hyperlink w:anchor="_Toc452470026"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4: Projected numbers of Australian women aged 20-90 who live in a major city in 2015 based on current population data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6 \h </w:instrText>
        </w:r>
        <w:r w:rsidR="001731F3" w:rsidRPr="00720317">
          <w:rPr>
            <w:webHidden/>
            <w:szCs w:val="24"/>
          </w:rPr>
        </w:r>
        <w:r w:rsidR="001731F3" w:rsidRPr="00720317">
          <w:rPr>
            <w:webHidden/>
            <w:szCs w:val="24"/>
          </w:rPr>
          <w:fldChar w:fldCharType="separate"/>
        </w:r>
        <w:r w:rsidR="004675BB">
          <w:rPr>
            <w:webHidden/>
            <w:szCs w:val="24"/>
          </w:rPr>
          <w:t>142</w:t>
        </w:r>
        <w:r w:rsidR="001731F3" w:rsidRPr="00720317">
          <w:rPr>
            <w:webHidden/>
            <w:szCs w:val="24"/>
          </w:rPr>
          <w:fldChar w:fldCharType="end"/>
        </w:r>
      </w:hyperlink>
    </w:p>
    <w:p w14:paraId="13E04569" w14:textId="77777777" w:rsidR="001731F3" w:rsidRPr="00720317" w:rsidRDefault="00852BD0">
      <w:pPr>
        <w:pStyle w:val="TableofFigures"/>
        <w:rPr>
          <w:szCs w:val="24"/>
        </w:rPr>
      </w:pPr>
      <w:hyperlink w:anchor="_Toc452470027"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5: Projected numbers of Australian women aged 20-90 who live in a major city by age in 2035 based on current population data (Series B).</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7 \h </w:instrText>
        </w:r>
        <w:r w:rsidR="001731F3" w:rsidRPr="00720317">
          <w:rPr>
            <w:webHidden/>
            <w:szCs w:val="24"/>
          </w:rPr>
        </w:r>
        <w:r w:rsidR="001731F3" w:rsidRPr="00720317">
          <w:rPr>
            <w:webHidden/>
            <w:szCs w:val="24"/>
          </w:rPr>
          <w:fldChar w:fldCharType="separate"/>
        </w:r>
        <w:r w:rsidR="004675BB">
          <w:rPr>
            <w:webHidden/>
            <w:szCs w:val="24"/>
          </w:rPr>
          <w:t>142</w:t>
        </w:r>
        <w:r w:rsidR="001731F3" w:rsidRPr="00720317">
          <w:rPr>
            <w:webHidden/>
            <w:szCs w:val="24"/>
          </w:rPr>
          <w:fldChar w:fldCharType="end"/>
        </w:r>
      </w:hyperlink>
    </w:p>
    <w:p w14:paraId="1DD37F59" w14:textId="77777777" w:rsidR="001731F3" w:rsidRPr="00720317" w:rsidRDefault="00852BD0">
      <w:pPr>
        <w:pStyle w:val="TableofFigures"/>
        <w:rPr>
          <w:szCs w:val="24"/>
        </w:rPr>
      </w:pPr>
      <w:hyperlink w:anchor="_Toc452470028"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6: The mean number of unreferred MBS claims per year by average age at survey and categorised by area of residence for all cohorts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8 \h </w:instrText>
        </w:r>
        <w:r w:rsidR="001731F3" w:rsidRPr="00720317">
          <w:rPr>
            <w:webHidden/>
            <w:szCs w:val="24"/>
          </w:rPr>
        </w:r>
        <w:r w:rsidR="001731F3" w:rsidRPr="00720317">
          <w:rPr>
            <w:webHidden/>
            <w:szCs w:val="24"/>
          </w:rPr>
          <w:fldChar w:fldCharType="separate"/>
        </w:r>
        <w:r w:rsidR="004675BB">
          <w:rPr>
            <w:webHidden/>
            <w:szCs w:val="24"/>
          </w:rPr>
          <w:t>144</w:t>
        </w:r>
        <w:r w:rsidR="001731F3" w:rsidRPr="00720317">
          <w:rPr>
            <w:webHidden/>
            <w:szCs w:val="24"/>
          </w:rPr>
          <w:fldChar w:fldCharType="end"/>
        </w:r>
      </w:hyperlink>
    </w:p>
    <w:p w14:paraId="55C947A2" w14:textId="77777777" w:rsidR="001731F3" w:rsidRPr="00720317" w:rsidRDefault="00852BD0">
      <w:pPr>
        <w:pStyle w:val="TableofFigures"/>
        <w:rPr>
          <w:szCs w:val="24"/>
        </w:rPr>
      </w:pPr>
      <w:hyperlink w:anchor="_Toc452470029"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7: The mean hospital cost (in 2012-13 Australian dollars) by average age at survey and categorised by area of residence for all cohorts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29 \h </w:instrText>
        </w:r>
        <w:r w:rsidR="001731F3" w:rsidRPr="00720317">
          <w:rPr>
            <w:webHidden/>
            <w:szCs w:val="24"/>
          </w:rPr>
        </w:r>
        <w:r w:rsidR="001731F3" w:rsidRPr="00720317">
          <w:rPr>
            <w:webHidden/>
            <w:szCs w:val="24"/>
          </w:rPr>
          <w:fldChar w:fldCharType="separate"/>
        </w:r>
        <w:r w:rsidR="004675BB">
          <w:rPr>
            <w:webHidden/>
            <w:szCs w:val="24"/>
          </w:rPr>
          <w:t>146</w:t>
        </w:r>
        <w:r w:rsidR="001731F3" w:rsidRPr="00720317">
          <w:rPr>
            <w:webHidden/>
            <w:szCs w:val="24"/>
          </w:rPr>
          <w:fldChar w:fldCharType="end"/>
        </w:r>
      </w:hyperlink>
    </w:p>
    <w:p w14:paraId="25CDE493" w14:textId="77777777" w:rsidR="001731F3" w:rsidRPr="00720317" w:rsidRDefault="00852BD0">
      <w:pPr>
        <w:pStyle w:val="TableofFigures"/>
        <w:rPr>
          <w:szCs w:val="24"/>
        </w:rPr>
      </w:pPr>
      <w:hyperlink w:anchor="_Toc452470030"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8: Projected total number of unreferred MBS claims for Australian women aged 20-90 from 2015 to 2035 by area of residenc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0 \h </w:instrText>
        </w:r>
        <w:r w:rsidR="001731F3" w:rsidRPr="00720317">
          <w:rPr>
            <w:webHidden/>
            <w:szCs w:val="24"/>
          </w:rPr>
        </w:r>
        <w:r w:rsidR="001731F3" w:rsidRPr="00720317">
          <w:rPr>
            <w:webHidden/>
            <w:szCs w:val="24"/>
          </w:rPr>
          <w:fldChar w:fldCharType="separate"/>
        </w:r>
        <w:r w:rsidR="004675BB">
          <w:rPr>
            <w:webHidden/>
            <w:szCs w:val="24"/>
          </w:rPr>
          <w:t>147</w:t>
        </w:r>
        <w:r w:rsidR="001731F3" w:rsidRPr="00720317">
          <w:rPr>
            <w:webHidden/>
            <w:szCs w:val="24"/>
          </w:rPr>
          <w:fldChar w:fldCharType="end"/>
        </w:r>
      </w:hyperlink>
    </w:p>
    <w:p w14:paraId="66C6A342" w14:textId="77777777" w:rsidR="001731F3" w:rsidRPr="00720317" w:rsidRDefault="00852BD0">
      <w:pPr>
        <w:pStyle w:val="TableofFigures"/>
        <w:rPr>
          <w:szCs w:val="24"/>
        </w:rPr>
      </w:pPr>
      <w:hyperlink w:anchor="_Toc452470031"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9: Projected total unreferred MBS cost (in 2014 Australian dollars) for Australian women aged 20-90 from 2015 to 2035 by area of residenc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1 \h </w:instrText>
        </w:r>
        <w:r w:rsidR="001731F3" w:rsidRPr="00720317">
          <w:rPr>
            <w:webHidden/>
            <w:szCs w:val="24"/>
          </w:rPr>
        </w:r>
        <w:r w:rsidR="001731F3" w:rsidRPr="00720317">
          <w:rPr>
            <w:webHidden/>
            <w:szCs w:val="24"/>
          </w:rPr>
          <w:fldChar w:fldCharType="separate"/>
        </w:r>
        <w:r w:rsidR="004675BB">
          <w:rPr>
            <w:webHidden/>
            <w:szCs w:val="24"/>
          </w:rPr>
          <w:t>148</w:t>
        </w:r>
        <w:r w:rsidR="001731F3" w:rsidRPr="00720317">
          <w:rPr>
            <w:webHidden/>
            <w:szCs w:val="24"/>
          </w:rPr>
          <w:fldChar w:fldCharType="end"/>
        </w:r>
      </w:hyperlink>
    </w:p>
    <w:p w14:paraId="6D71FC3B" w14:textId="77777777" w:rsidR="001731F3" w:rsidRPr="00720317" w:rsidRDefault="00852BD0">
      <w:pPr>
        <w:pStyle w:val="TableofFigures"/>
        <w:rPr>
          <w:szCs w:val="24"/>
        </w:rPr>
      </w:pPr>
      <w:hyperlink w:anchor="_Toc452470032"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10: Projected number of PBS claims for Australian women aged 20-90 from 2015 to 2035 by area of residenc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2 \h </w:instrText>
        </w:r>
        <w:r w:rsidR="001731F3" w:rsidRPr="00720317">
          <w:rPr>
            <w:webHidden/>
            <w:szCs w:val="24"/>
          </w:rPr>
        </w:r>
        <w:r w:rsidR="001731F3" w:rsidRPr="00720317">
          <w:rPr>
            <w:webHidden/>
            <w:szCs w:val="24"/>
          </w:rPr>
          <w:fldChar w:fldCharType="separate"/>
        </w:r>
        <w:r w:rsidR="004675BB">
          <w:rPr>
            <w:webHidden/>
            <w:szCs w:val="24"/>
          </w:rPr>
          <w:t>149</w:t>
        </w:r>
        <w:r w:rsidR="001731F3" w:rsidRPr="00720317">
          <w:rPr>
            <w:webHidden/>
            <w:szCs w:val="24"/>
          </w:rPr>
          <w:fldChar w:fldCharType="end"/>
        </w:r>
      </w:hyperlink>
    </w:p>
    <w:p w14:paraId="48E65ACB" w14:textId="77777777" w:rsidR="001731F3" w:rsidRPr="00720317" w:rsidRDefault="00852BD0">
      <w:pPr>
        <w:pStyle w:val="TableofFigures"/>
        <w:rPr>
          <w:szCs w:val="24"/>
        </w:rPr>
      </w:pPr>
      <w:hyperlink w:anchor="_Toc452470033"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11: Projected total PBS cost (in 2012-13 Australian dollars) for Australian women aged 20-90 from 2015 to 2035 by area of residenc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3 \h </w:instrText>
        </w:r>
        <w:r w:rsidR="001731F3" w:rsidRPr="00720317">
          <w:rPr>
            <w:webHidden/>
            <w:szCs w:val="24"/>
          </w:rPr>
        </w:r>
        <w:r w:rsidR="001731F3" w:rsidRPr="00720317">
          <w:rPr>
            <w:webHidden/>
            <w:szCs w:val="24"/>
          </w:rPr>
          <w:fldChar w:fldCharType="separate"/>
        </w:r>
        <w:r w:rsidR="004675BB">
          <w:rPr>
            <w:webHidden/>
            <w:szCs w:val="24"/>
          </w:rPr>
          <w:t>149</w:t>
        </w:r>
        <w:r w:rsidR="001731F3" w:rsidRPr="00720317">
          <w:rPr>
            <w:webHidden/>
            <w:szCs w:val="24"/>
          </w:rPr>
          <w:fldChar w:fldCharType="end"/>
        </w:r>
      </w:hyperlink>
    </w:p>
    <w:p w14:paraId="48360539" w14:textId="77777777" w:rsidR="001731F3" w:rsidRPr="00720317" w:rsidRDefault="00852BD0">
      <w:pPr>
        <w:pStyle w:val="TableofFigures"/>
        <w:rPr>
          <w:szCs w:val="24"/>
        </w:rPr>
      </w:pPr>
      <w:hyperlink w:anchor="_Toc452470034" w:history="1">
        <w:r w:rsidR="001731F3" w:rsidRPr="00720317">
          <w:rPr>
            <w:rStyle w:val="Hyperlink"/>
            <w:rFonts w:asciiTheme="minorHAnsi" w:hAnsiTheme="minorHAnsi"/>
            <w:szCs w:val="24"/>
          </w:rPr>
          <w:t>Figure 11</w:t>
        </w:r>
        <w:r w:rsidR="001731F3" w:rsidRPr="00720317">
          <w:rPr>
            <w:rStyle w:val="Hyperlink"/>
            <w:rFonts w:asciiTheme="minorHAnsi" w:hAnsiTheme="minorHAnsi"/>
            <w:szCs w:val="24"/>
          </w:rPr>
          <w:noBreakHyphen/>
          <w:t>12: Projected total hospital cost (in 2012-13 Australian dollars) for Australian women aged 20-90 from 2015 to 2035 by area of residence.</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4 \h </w:instrText>
        </w:r>
        <w:r w:rsidR="001731F3" w:rsidRPr="00720317">
          <w:rPr>
            <w:webHidden/>
            <w:szCs w:val="24"/>
          </w:rPr>
        </w:r>
        <w:r w:rsidR="001731F3" w:rsidRPr="00720317">
          <w:rPr>
            <w:webHidden/>
            <w:szCs w:val="24"/>
          </w:rPr>
          <w:fldChar w:fldCharType="separate"/>
        </w:r>
        <w:r w:rsidR="004675BB">
          <w:rPr>
            <w:webHidden/>
            <w:szCs w:val="24"/>
          </w:rPr>
          <w:t>150</w:t>
        </w:r>
        <w:r w:rsidR="001731F3" w:rsidRPr="00720317">
          <w:rPr>
            <w:webHidden/>
            <w:szCs w:val="24"/>
          </w:rPr>
          <w:fldChar w:fldCharType="end"/>
        </w:r>
      </w:hyperlink>
    </w:p>
    <w:p w14:paraId="5B732FA0" w14:textId="77777777" w:rsidR="001731F3" w:rsidRPr="00720317" w:rsidRDefault="00852BD0">
      <w:pPr>
        <w:pStyle w:val="TableofFigures"/>
        <w:rPr>
          <w:szCs w:val="24"/>
        </w:rPr>
      </w:pPr>
      <w:hyperlink w:anchor="_Toc452470035" w:history="1">
        <w:r w:rsidR="001731F3" w:rsidRPr="00720317">
          <w:rPr>
            <w:rStyle w:val="Hyperlink"/>
            <w:rFonts w:asciiTheme="minorHAnsi" w:hAnsiTheme="minorHAnsi"/>
            <w:szCs w:val="24"/>
          </w:rPr>
          <w:t>Figure 13</w:t>
        </w:r>
        <w:r w:rsidR="001731F3" w:rsidRPr="00720317">
          <w:rPr>
            <w:rStyle w:val="Hyperlink"/>
            <w:rFonts w:asciiTheme="minorHAnsi" w:hAnsiTheme="minorHAnsi"/>
            <w:szCs w:val="24"/>
          </w:rPr>
          <w:noBreakHyphen/>
          <w:t>1: A model of the prevalence of women who reported needing help with daily tasks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5 \h </w:instrText>
        </w:r>
        <w:r w:rsidR="001731F3" w:rsidRPr="00720317">
          <w:rPr>
            <w:webHidden/>
            <w:szCs w:val="24"/>
          </w:rPr>
        </w:r>
        <w:r w:rsidR="001731F3" w:rsidRPr="00720317">
          <w:rPr>
            <w:webHidden/>
            <w:szCs w:val="24"/>
          </w:rPr>
          <w:fldChar w:fldCharType="separate"/>
        </w:r>
        <w:r w:rsidR="004675BB">
          <w:rPr>
            <w:webHidden/>
            <w:szCs w:val="24"/>
          </w:rPr>
          <w:t>163</w:t>
        </w:r>
        <w:r w:rsidR="001731F3" w:rsidRPr="00720317">
          <w:rPr>
            <w:webHidden/>
            <w:szCs w:val="24"/>
          </w:rPr>
          <w:fldChar w:fldCharType="end"/>
        </w:r>
      </w:hyperlink>
    </w:p>
    <w:p w14:paraId="6CF6F7BF" w14:textId="77777777" w:rsidR="001731F3" w:rsidRPr="00720317" w:rsidRDefault="00852BD0">
      <w:pPr>
        <w:pStyle w:val="TableofFigures"/>
        <w:rPr>
          <w:szCs w:val="24"/>
        </w:rPr>
      </w:pPr>
      <w:hyperlink w:anchor="_Toc452470036" w:history="1">
        <w:r w:rsidR="001731F3" w:rsidRPr="00720317">
          <w:rPr>
            <w:rStyle w:val="Hyperlink"/>
            <w:rFonts w:asciiTheme="minorHAnsi" w:hAnsiTheme="minorHAnsi"/>
            <w:szCs w:val="24"/>
          </w:rPr>
          <w:t>Figure 13</w:t>
        </w:r>
        <w:r w:rsidR="001731F3" w:rsidRPr="00720317">
          <w:rPr>
            <w:rStyle w:val="Hyperlink"/>
            <w:rFonts w:asciiTheme="minorHAnsi" w:hAnsiTheme="minorHAnsi"/>
            <w:szCs w:val="24"/>
          </w:rPr>
          <w:noBreakHyphen/>
          <w:t>2: Average BMI projections from 2015 to 2035 for each cohort (1989-95, 1973-78, 1946-51, and 1921-26). The circles represent actual data from ALSWH and the line represent the predicted change in mean BMI for each cohort separately for the next 20 year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6 \h </w:instrText>
        </w:r>
        <w:r w:rsidR="001731F3" w:rsidRPr="00720317">
          <w:rPr>
            <w:webHidden/>
            <w:szCs w:val="24"/>
          </w:rPr>
        </w:r>
        <w:r w:rsidR="001731F3" w:rsidRPr="00720317">
          <w:rPr>
            <w:webHidden/>
            <w:szCs w:val="24"/>
          </w:rPr>
          <w:fldChar w:fldCharType="separate"/>
        </w:r>
        <w:r w:rsidR="004675BB">
          <w:rPr>
            <w:webHidden/>
            <w:szCs w:val="24"/>
          </w:rPr>
          <w:t>164</w:t>
        </w:r>
        <w:r w:rsidR="001731F3" w:rsidRPr="00720317">
          <w:rPr>
            <w:webHidden/>
            <w:szCs w:val="24"/>
          </w:rPr>
          <w:fldChar w:fldCharType="end"/>
        </w:r>
      </w:hyperlink>
    </w:p>
    <w:p w14:paraId="598B466F" w14:textId="77777777" w:rsidR="001731F3" w:rsidRPr="00720317" w:rsidRDefault="00852BD0">
      <w:pPr>
        <w:pStyle w:val="TableofFigures"/>
        <w:rPr>
          <w:szCs w:val="24"/>
        </w:rPr>
      </w:pPr>
      <w:hyperlink w:anchor="_Toc452470037" w:history="1">
        <w:r w:rsidR="001731F3" w:rsidRPr="00720317">
          <w:rPr>
            <w:rStyle w:val="Hyperlink"/>
            <w:rFonts w:asciiTheme="minorHAnsi" w:hAnsiTheme="minorHAnsi"/>
            <w:szCs w:val="24"/>
          </w:rPr>
          <w:t>Figure 13</w:t>
        </w:r>
        <w:r w:rsidR="001731F3" w:rsidRPr="00720317">
          <w:rPr>
            <w:rStyle w:val="Hyperlink"/>
            <w:rFonts w:asciiTheme="minorHAnsi" w:hAnsiTheme="minorHAnsi"/>
            <w:szCs w:val="24"/>
          </w:rPr>
          <w:noBreakHyphen/>
          <w:t>3: A model of the projected prevalence of obese women from 2015 to 2035 for each cohort (1989-95,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7 \h </w:instrText>
        </w:r>
        <w:r w:rsidR="001731F3" w:rsidRPr="00720317">
          <w:rPr>
            <w:webHidden/>
            <w:szCs w:val="24"/>
          </w:rPr>
        </w:r>
        <w:r w:rsidR="001731F3" w:rsidRPr="00720317">
          <w:rPr>
            <w:webHidden/>
            <w:szCs w:val="24"/>
          </w:rPr>
          <w:fldChar w:fldCharType="separate"/>
        </w:r>
        <w:r w:rsidR="004675BB">
          <w:rPr>
            <w:webHidden/>
            <w:szCs w:val="24"/>
          </w:rPr>
          <w:t>165</w:t>
        </w:r>
        <w:r w:rsidR="001731F3" w:rsidRPr="00720317">
          <w:rPr>
            <w:webHidden/>
            <w:szCs w:val="24"/>
          </w:rPr>
          <w:fldChar w:fldCharType="end"/>
        </w:r>
      </w:hyperlink>
    </w:p>
    <w:p w14:paraId="4F19E777" w14:textId="77777777" w:rsidR="001731F3" w:rsidRPr="00720317" w:rsidRDefault="00852BD0">
      <w:pPr>
        <w:pStyle w:val="TableofFigures"/>
        <w:rPr>
          <w:szCs w:val="24"/>
        </w:rPr>
      </w:pPr>
      <w:hyperlink w:anchor="_Toc452470038" w:history="1">
        <w:r w:rsidR="001731F3" w:rsidRPr="00720317">
          <w:rPr>
            <w:rStyle w:val="Hyperlink"/>
            <w:rFonts w:asciiTheme="minorHAnsi" w:hAnsiTheme="minorHAnsi"/>
            <w:szCs w:val="24"/>
          </w:rPr>
          <w:t>Figure 13</w:t>
        </w:r>
        <w:r w:rsidR="001731F3" w:rsidRPr="00720317">
          <w:rPr>
            <w:rStyle w:val="Hyperlink"/>
            <w:rFonts w:asciiTheme="minorHAnsi" w:hAnsiTheme="minorHAnsi"/>
            <w:szCs w:val="24"/>
          </w:rPr>
          <w:noBreakHyphen/>
          <w:t>4: Projections of smoking prevalence from 2015 to 2035 for each cohort (1989-95, 1973-78, 1946-51, and 1921-26).</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8 \h </w:instrText>
        </w:r>
        <w:r w:rsidR="001731F3" w:rsidRPr="00720317">
          <w:rPr>
            <w:webHidden/>
            <w:szCs w:val="24"/>
          </w:rPr>
        </w:r>
        <w:r w:rsidR="001731F3" w:rsidRPr="00720317">
          <w:rPr>
            <w:webHidden/>
            <w:szCs w:val="24"/>
          </w:rPr>
          <w:fldChar w:fldCharType="separate"/>
        </w:r>
        <w:r w:rsidR="004675BB">
          <w:rPr>
            <w:webHidden/>
            <w:szCs w:val="24"/>
          </w:rPr>
          <w:t>166</w:t>
        </w:r>
        <w:r w:rsidR="001731F3" w:rsidRPr="00720317">
          <w:rPr>
            <w:webHidden/>
            <w:szCs w:val="24"/>
          </w:rPr>
          <w:fldChar w:fldCharType="end"/>
        </w:r>
      </w:hyperlink>
    </w:p>
    <w:p w14:paraId="2FD1A396" w14:textId="77777777" w:rsidR="001731F3" w:rsidRPr="00720317" w:rsidRDefault="00852BD0">
      <w:pPr>
        <w:pStyle w:val="TableofFigures"/>
        <w:rPr>
          <w:szCs w:val="24"/>
        </w:rPr>
      </w:pPr>
      <w:hyperlink w:anchor="_Toc452470039" w:history="1">
        <w:r w:rsidR="001731F3" w:rsidRPr="00720317">
          <w:rPr>
            <w:rStyle w:val="Hyperlink"/>
            <w:rFonts w:asciiTheme="minorHAnsi" w:hAnsiTheme="minorHAnsi"/>
            <w:szCs w:val="24"/>
          </w:rPr>
          <w:t>Figure 13</w:t>
        </w:r>
        <w:r w:rsidR="001731F3" w:rsidRPr="00720317">
          <w:rPr>
            <w:rStyle w:val="Hyperlink"/>
            <w:rFonts w:asciiTheme="minorHAnsi" w:hAnsiTheme="minorHAnsi"/>
            <w:szCs w:val="24"/>
          </w:rPr>
          <w:noBreakHyphen/>
          <w:t>5: A model of the prevalence of women with psychological distress (MHI≤52)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39 \h </w:instrText>
        </w:r>
        <w:r w:rsidR="001731F3" w:rsidRPr="00720317">
          <w:rPr>
            <w:webHidden/>
            <w:szCs w:val="24"/>
          </w:rPr>
        </w:r>
        <w:r w:rsidR="001731F3" w:rsidRPr="00720317">
          <w:rPr>
            <w:webHidden/>
            <w:szCs w:val="24"/>
          </w:rPr>
          <w:fldChar w:fldCharType="separate"/>
        </w:r>
        <w:r w:rsidR="004675BB">
          <w:rPr>
            <w:webHidden/>
            <w:szCs w:val="24"/>
          </w:rPr>
          <w:t>167</w:t>
        </w:r>
        <w:r w:rsidR="001731F3" w:rsidRPr="00720317">
          <w:rPr>
            <w:webHidden/>
            <w:szCs w:val="24"/>
          </w:rPr>
          <w:fldChar w:fldCharType="end"/>
        </w:r>
      </w:hyperlink>
    </w:p>
    <w:p w14:paraId="187D85CA" w14:textId="77777777" w:rsidR="001731F3" w:rsidRPr="00720317" w:rsidRDefault="00852BD0">
      <w:pPr>
        <w:pStyle w:val="TableofFigures"/>
        <w:rPr>
          <w:szCs w:val="24"/>
        </w:rPr>
      </w:pPr>
      <w:hyperlink w:anchor="_Toc452470040" w:history="1">
        <w:r w:rsidR="001731F3" w:rsidRPr="00720317">
          <w:rPr>
            <w:rStyle w:val="Hyperlink"/>
            <w:rFonts w:asciiTheme="minorHAnsi" w:hAnsiTheme="minorHAnsi"/>
            <w:szCs w:val="24"/>
          </w:rPr>
          <w:t>Figure 13</w:t>
        </w:r>
        <w:r w:rsidR="001731F3" w:rsidRPr="00720317">
          <w:rPr>
            <w:rStyle w:val="Hyperlink"/>
            <w:rFonts w:asciiTheme="minorHAnsi" w:hAnsiTheme="minorHAnsi"/>
            <w:szCs w:val="24"/>
          </w:rPr>
          <w:noBreakHyphen/>
          <w:t>6: Model of the prevalence of university-educated Australian women aged 20-90 then projected forward from 2015 to 2035, based on data from the annual ABS Survey of Education and Work.</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0 \h </w:instrText>
        </w:r>
        <w:r w:rsidR="001731F3" w:rsidRPr="00720317">
          <w:rPr>
            <w:webHidden/>
            <w:szCs w:val="24"/>
          </w:rPr>
        </w:r>
        <w:r w:rsidR="001731F3" w:rsidRPr="00720317">
          <w:rPr>
            <w:webHidden/>
            <w:szCs w:val="24"/>
          </w:rPr>
          <w:fldChar w:fldCharType="separate"/>
        </w:r>
        <w:r w:rsidR="004675BB">
          <w:rPr>
            <w:webHidden/>
            <w:szCs w:val="24"/>
          </w:rPr>
          <w:t>168</w:t>
        </w:r>
        <w:r w:rsidR="001731F3" w:rsidRPr="00720317">
          <w:rPr>
            <w:webHidden/>
            <w:szCs w:val="24"/>
          </w:rPr>
          <w:fldChar w:fldCharType="end"/>
        </w:r>
      </w:hyperlink>
    </w:p>
    <w:p w14:paraId="2282571F" w14:textId="77777777" w:rsidR="001731F3" w:rsidRPr="00720317" w:rsidRDefault="00852BD0">
      <w:pPr>
        <w:pStyle w:val="TableofFigures"/>
        <w:rPr>
          <w:szCs w:val="24"/>
        </w:rPr>
      </w:pPr>
      <w:hyperlink w:anchor="_Toc452470041" w:history="1">
        <w:r w:rsidR="001731F3" w:rsidRPr="00720317">
          <w:rPr>
            <w:rStyle w:val="Hyperlink"/>
            <w:rFonts w:asciiTheme="minorHAnsi" w:hAnsiTheme="minorHAnsi"/>
            <w:szCs w:val="24"/>
          </w:rPr>
          <w:t>Figure 13</w:t>
        </w:r>
        <w:r w:rsidR="001731F3" w:rsidRPr="00720317">
          <w:rPr>
            <w:rStyle w:val="Hyperlink"/>
            <w:rFonts w:asciiTheme="minorHAnsi" w:hAnsiTheme="minorHAnsi"/>
            <w:szCs w:val="24"/>
          </w:rPr>
          <w:noBreakHyphen/>
          <w:t>7: A model of the prevalence of women with difficulty managing on incom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1 \h </w:instrText>
        </w:r>
        <w:r w:rsidR="001731F3" w:rsidRPr="00720317">
          <w:rPr>
            <w:webHidden/>
            <w:szCs w:val="24"/>
          </w:rPr>
        </w:r>
        <w:r w:rsidR="001731F3" w:rsidRPr="00720317">
          <w:rPr>
            <w:webHidden/>
            <w:szCs w:val="24"/>
          </w:rPr>
          <w:fldChar w:fldCharType="separate"/>
        </w:r>
        <w:r w:rsidR="004675BB">
          <w:rPr>
            <w:webHidden/>
            <w:szCs w:val="24"/>
          </w:rPr>
          <w:t>169</w:t>
        </w:r>
        <w:r w:rsidR="001731F3" w:rsidRPr="00720317">
          <w:rPr>
            <w:webHidden/>
            <w:szCs w:val="24"/>
          </w:rPr>
          <w:fldChar w:fldCharType="end"/>
        </w:r>
      </w:hyperlink>
    </w:p>
    <w:p w14:paraId="7D5517B3" w14:textId="77777777" w:rsidR="001731F3" w:rsidRPr="00720317" w:rsidRDefault="00852BD0">
      <w:pPr>
        <w:pStyle w:val="TableofFigures"/>
        <w:rPr>
          <w:szCs w:val="24"/>
        </w:rPr>
      </w:pPr>
      <w:hyperlink w:anchor="_Toc452470042" w:history="1">
        <w:r w:rsidR="001731F3" w:rsidRPr="00720317">
          <w:rPr>
            <w:rStyle w:val="Hyperlink"/>
            <w:rFonts w:asciiTheme="minorHAnsi" w:hAnsiTheme="minorHAnsi"/>
            <w:szCs w:val="24"/>
          </w:rPr>
          <w:t>Figure 13</w:t>
        </w:r>
        <w:r w:rsidR="001731F3" w:rsidRPr="00720317">
          <w:rPr>
            <w:rStyle w:val="Hyperlink"/>
            <w:rFonts w:asciiTheme="minorHAnsi" w:hAnsiTheme="minorHAnsi"/>
            <w:szCs w:val="24"/>
          </w:rPr>
          <w:noBreakHyphen/>
          <w:t>8: A model of the prevalence of women who have a partner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2 \h </w:instrText>
        </w:r>
        <w:r w:rsidR="001731F3" w:rsidRPr="00720317">
          <w:rPr>
            <w:webHidden/>
            <w:szCs w:val="24"/>
          </w:rPr>
        </w:r>
        <w:r w:rsidR="001731F3" w:rsidRPr="00720317">
          <w:rPr>
            <w:webHidden/>
            <w:szCs w:val="24"/>
          </w:rPr>
          <w:fldChar w:fldCharType="separate"/>
        </w:r>
        <w:r w:rsidR="004675BB">
          <w:rPr>
            <w:webHidden/>
            <w:szCs w:val="24"/>
          </w:rPr>
          <w:t>170</w:t>
        </w:r>
        <w:r w:rsidR="001731F3" w:rsidRPr="00720317">
          <w:rPr>
            <w:webHidden/>
            <w:szCs w:val="24"/>
          </w:rPr>
          <w:fldChar w:fldCharType="end"/>
        </w:r>
      </w:hyperlink>
    </w:p>
    <w:p w14:paraId="447B2D41" w14:textId="77777777" w:rsidR="001731F3" w:rsidRPr="00720317" w:rsidRDefault="00852BD0">
      <w:pPr>
        <w:pStyle w:val="TableofFigures"/>
        <w:rPr>
          <w:szCs w:val="24"/>
        </w:rPr>
      </w:pPr>
      <w:hyperlink w:anchor="_Toc452470043" w:history="1">
        <w:r w:rsidR="001731F3" w:rsidRPr="00720317">
          <w:rPr>
            <w:rStyle w:val="Hyperlink"/>
            <w:rFonts w:asciiTheme="minorHAnsi" w:hAnsiTheme="minorHAnsi"/>
            <w:szCs w:val="24"/>
          </w:rPr>
          <w:t>Figure 13</w:t>
        </w:r>
        <w:r w:rsidR="001731F3" w:rsidRPr="00720317">
          <w:rPr>
            <w:rStyle w:val="Hyperlink"/>
            <w:rFonts w:asciiTheme="minorHAnsi" w:hAnsiTheme="minorHAnsi"/>
            <w:szCs w:val="24"/>
          </w:rPr>
          <w:noBreakHyphen/>
          <w:t>9: Data from the 2011 Australian Census: Prevalence of Australian women aged 20-90 who lived in a major city.</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3 \h </w:instrText>
        </w:r>
        <w:r w:rsidR="001731F3" w:rsidRPr="00720317">
          <w:rPr>
            <w:webHidden/>
            <w:szCs w:val="24"/>
          </w:rPr>
        </w:r>
        <w:r w:rsidR="001731F3" w:rsidRPr="00720317">
          <w:rPr>
            <w:webHidden/>
            <w:szCs w:val="24"/>
          </w:rPr>
          <w:fldChar w:fldCharType="separate"/>
        </w:r>
        <w:r w:rsidR="004675BB">
          <w:rPr>
            <w:webHidden/>
            <w:szCs w:val="24"/>
          </w:rPr>
          <w:t>171</w:t>
        </w:r>
        <w:r w:rsidR="001731F3" w:rsidRPr="00720317">
          <w:rPr>
            <w:webHidden/>
            <w:szCs w:val="24"/>
          </w:rPr>
          <w:fldChar w:fldCharType="end"/>
        </w:r>
      </w:hyperlink>
    </w:p>
    <w:p w14:paraId="448400F0" w14:textId="77777777" w:rsidR="001731F3" w:rsidRPr="00720317" w:rsidRDefault="00852BD0">
      <w:pPr>
        <w:pStyle w:val="TableofFigures"/>
        <w:rPr>
          <w:szCs w:val="24"/>
        </w:rPr>
      </w:pPr>
      <w:hyperlink w:anchor="_Toc452470044"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 A model of the mean number of unreferred MBS claims made by women who reported needing or not needing help with daily tasks, by actual age at survey for the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4 \h </w:instrText>
        </w:r>
        <w:r w:rsidR="001731F3" w:rsidRPr="00720317">
          <w:rPr>
            <w:webHidden/>
            <w:szCs w:val="24"/>
          </w:rPr>
        </w:r>
        <w:r w:rsidR="001731F3" w:rsidRPr="00720317">
          <w:rPr>
            <w:webHidden/>
            <w:szCs w:val="24"/>
          </w:rPr>
          <w:fldChar w:fldCharType="separate"/>
        </w:r>
        <w:r w:rsidR="004675BB">
          <w:rPr>
            <w:webHidden/>
            <w:szCs w:val="24"/>
          </w:rPr>
          <w:t>178</w:t>
        </w:r>
        <w:r w:rsidR="001731F3" w:rsidRPr="00720317">
          <w:rPr>
            <w:webHidden/>
            <w:szCs w:val="24"/>
          </w:rPr>
          <w:fldChar w:fldCharType="end"/>
        </w:r>
      </w:hyperlink>
    </w:p>
    <w:p w14:paraId="1724C75D" w14:textId="77777777" w:rsidR="001731F3" w:rsidRPr="00720317" w:rsidRDefault="00852BD0">
      <w:pPr>
        <w:pStyle w:val="TableofFigures"/>
        <w:rPr>
          <w:szCs w:val="24"/>
        </w:rPr>
      </w:pPr>
      <w:hyperlink w:anchor="_Toc452470045"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 A model of the mean number of unreferred MBS claims made by women who are obese or not obes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5 \h </w:instrText>
        </w:r>
        <w:r w:rsidR="001731F3" w:rsidRPr="00720317">
          <w:rPr>
            <w:webHidden/>
            <w:szCs w:val="24"/>
          </w:rPr>
        </w:r>
        <w:r w:rsidR="001731F3" w:rsidRPr="00720317">
          <w:rPr>
            <w:webHidden/>
            <w:szCs w:val="24"/>
          </w:rPr>
          <w:fldChar w:fldCharType="separate"/>
        </w:r>
        <w:r w:rsidR="004675BB">
          <w:rPr>
            <w:webHidden/>
            <w:szCs w:val="24"/>
          </w:rPr>
          <w:t>179</w:t>
        </w:r>
        <w:r w:rsidR="001731F3" w:rsidRPr="00720317">
          <w:rPr>
            <w:webHidden/>
            <w:szCs w:val="24"/>
          </w:rPr>
          <w:fldChar w:fldCharType="end"/>
        </w:r>
      </w:hyperlink>
    </w:p>
    <w:p w14:paraId="7900FBE5" w14:textId="77777777" w:rsidR="001731F3" w:rsidRPr="00720317" w:rsidRDefault="00852BD0">
      <w:pPr>
        <w:pStyle w:val="TableofFigures"/>
        <w:rPr>
          <w:szCs w:val="24"/>
        </w:rPr>
      </w:pPr>
      <w:hyperlink w:anchor="_Toc452470046"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3: A model of the mean number of unreferred MBS claims made by women who are smokers or not current smokers,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6 \h </w:instrText>
        </w:r>
        <w:r w:rsidR="001731F3" w:rsidRPr="00720317">
          <w:rPr>
            <w:webHidden/>
            <w:szCs w:val="24"/>
          </w:rPr>
        </w:r>
        <w:r w:rsidR="001731F3" w:rsidRPr="00720317">
          <w:rPr>
            <w:webHidden/>
            <w:szCs w:val="24"/>
          </w:rPr>
          <w:fldChar w:fldCharType="separate"/>
        </w:r>
        <w:r w:rsidR="004675BB">
          <w:rPr>
            <w:webHidden/>
            <w:szCs w:val="24"/>
          </w:rPr>
          <w:t>179</w:t>
        </w:r>
        <w:r w:rsidR="001731F3" w:rsidRPr="00720317">
          <w:rPr>
            <w:webHidden/>
            <w:szCs w:val="24"/>
          </w:rPr>
          <w:fldChar w:fldCharType="end"/>
        </w:r>
      </w:hyperlink>
    </w:p>
    <w:p w14:paraId="35CC7A7A" w14:textId="77777777" w:rsidR="001731F3" w:rsidRPr="00720317" w:rsidRDefault="00852BD0">
      <w:pPr>
        <w:pStyle w:val="TableofFigures"/>
        <w:rPr>
          <w:szCs w:val="24"/>
        </w:rPr>
      </w:pPr>
      <w:hyperlink w:anchor="_Toc452470047"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4: A model of the mean number of unreferred MBS claims made by women who do or do not have psychological distress,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7 \h </w:instrText>
        </w:r>
        <w:r w:rsidR="001731F3" w:rsidRPr="00720317">
          <w:rPr>
            <w:webHidden/>
            <w:szCs w:val="24"/>
          </w:rPr>
        </w:r>
        <w:r w:rsidR="001731F3" w:rsidRPr="00720317">
          <w:rPr>
            <w:webHidden/>
            <w:szCs w:val="24"/>
          </w:rPr>
          <w:fldChar w:fldCharType="separate"/>
        </w:r>
        <w:r w:rsidR="004675BB">
          <w:rPr>
            <w:webHidden/>
            <w:szCs w:val="24"/>
          </w:rPr>
          <w:t>180</w:t>
        </w:r>
        <w:r w:rsidR="001731F3" w:rsidRPr="00720317">
          <w:rPr>
            <w:webHidden/>
            <w:szCs w:val="24"/>
          </w:rPr>
          <w:fldChar w:fldCharType="end"/>
        </w:r>
      </w:hyperlink>
    </w:p>
    <w:p w14:paraId="00835E96" w14:textId="77777777" w:rsidR="001731F3" w:rsidRPr="00720317" w:rsidRDefault="00852BD0">
      <w:pPr>
        <w:pStyle w:val="TableofFigures"/>
        <w:rPr>
          <w:szCs w:val="24"/>
        </w:rPr>
      </w:pPr>
      <w:hyperlink w:anchor="_Toc452470048"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5: A model of the mean number of unreferred MBS claims made by women who do or do not have a university education,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8 \h </w:instrText>
        </w:r>
        <w:r w:rsidR="001731F3" w:rsidRPr="00720317">
          <w:rPr>
            <w:webHidden/>
            <w:szCs w:val="24"/>
          </w:rPr>
        </w:r>
        <w:r w:rsidR="001731F3" w:rsidRPr="00720317">
          <w:rPr>
            <w:webHidden/>
            <w:szCs w:val="24"/>
          </w:rPr>
          <w:fldChar w:fldCharType="separate"/>
        </w:r>
        <w:r w:rsidR="004675BB">
          <w:rPr>
            <w:webHidden/>
            <w:szCs w:val="24"/>
          </w:rPr>
          <w:t>180</w:t>
        </w:r>
        <w:r w:rsidR="001731F3" w:rsidRPr="00720317">
          <w:rPr>
            <w:webHidden/>
            <w:szCs w:val="24"/>
          </w:rPr>
          <w:fldChar w:fldCharType="end"/>
        </w:r>
      </w:hyperlink>
    </w:p>
    <w:p w14:paraId="4AD03FD0" w14:textId="77777777" w:rsidR="001731F3" w:rsidRPr="00720317" w:rsidRDefault="00852BD0">
      <w:pPr>
        <w:pStyle w:val="TableofFigures"/>
        <w:rPr>
          <w:szCs w:val="24"/>
        </w:rPr>
      </w:pPr>
      <w:hyperlink w:anchor="_Toc452470049"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6: A model of the mean number of unreferred MBS claims made by women who found it easier or difficult to manage on incom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49 \h </w:instrText>
        </w:r>
        <w:r w:rsidR="001731F3" w:rsidRPr="00720317">
          <w:rPr>
            <w:webHidden/>
            <w:szCs w:val="24"/>
          </w:rPr>
        </w:r>
        <w:r w:rsidR="001731F3" w:rsidRPr="00720317">
          <w:rPr>
            <w:webHidden/>
            <w:szCs w:val="24"/>
          </w:rPr>
          <w:fldChar w:fldCharType="separate"/>
        </w:r>
        <w:r w:rsidR="004675BB">
          <w:rPr>
            <w:webHidden/>
            <w:szCs w:val="24"/>
          </w:rPr>
          <w:t>181</w:t>
        </w:r>
        <w:r w:rsidR="001731F3" w:rsidRPr="00720317">
          <w:rPr>
            <w:webHidden/>
            <w:szCs w:val="24"/>
          </w:rPr>
          <w:fldChar w:fldCharType="end"/>
        </w:r>
      </w:hyperlink>
    </w:p>
    <w:p w14:paraId="322CE58E" w14:textId="77777777" w:rsidR="001731F3" w:rsidRPr="00720317" w:rsidRDefault="00852BD0">
      <w:pPr>
        <w:pStyle w:val="TableofFigures"/>
        <w:rPr>
          <w:szCs w:val="24"/>
        </w:rPr>
      </w:pPr>
      <w:hyperlink w:anchor="_Toc452470050"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7: A model of the mean number of unreferred MBS claims (A) made by women who have a partner or are unpartnered,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0 \h </w:instrText>
        </w:r>
        <w:r w:rsidR="001731F3" w:rsidRPr="00720317">
          <w:rPr>
            <w:webHidden/>
            <w:szCs w:val="24"/>
          </w:rPr>
        </w:r>
        <w:r w:rsidR="001731F3" w:rsidRPr="00720317">
          <w:rPr>
            <w:webHidden/>
            <w:szCs w:val="24"/>
          </w:rPr>
          <w:fldChar w:fldCharType="separate"/>
        </w:r>
        <w:r w:rsidR="004675BB">
          <w:rPr>
            <w:webHidden/>
            <w:szCs w:val="24"/>
          </w:rPr>
          <w:t>181</w:t>
        </w:r>
        <w:r w:rsidR="001731F3" w:rsidRPr="00720317">
          <w:rPr>
            <w:webHidden/>
            <w:szCs w:val="24"/>
          </w:rPr>
          <w:fldChar w:fldCharType="end"/>
        </w:r>
      </w:hyperlink>
    </w:p>
    <w:p w14:paraId="7F6F5977" w14:textId="77777777" w:rsidR="001731F3" w:rsidRPr="00720317" w:rsidRDefault="00852BD0">
      <w:pPr>
        <w:pStyle w:val="TableofFigures"/>
        <w:rPr>
          <w:szCs w:val="24"/>
        </w:rPr>
      </w:pPr>
      <w:hyperlink w:anchor="_Toc452470051"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8: A model of the mean number of unreferred MBS claims made by women who live in a major city or in a regional/remote area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1 \h </w:instrText>
        </w:r>
        <w:r w:rsidR="001731F3" w:rsidRPr="00720317">
          <w:rPr>
            <w:webHidden/>
            <w:szCs w:val="24"/>
          </w:rPr>
        </w:r>
        <w:r w:rsidR="001731F3" w:rsidRPr="00720317">
          <w:rPr>
            <w:webHidden/>
            <w:szCs w:val="24"/>
          </w:rPr>
          <w:fldChar w:fldCharType="separate"/>
        </w:r>
        <w:r w:rsidR="004675BB">
          <w:rPr>
            <w:webHidden/>
            <w:szCs w:val="24"/>
          </w:rPr>
          <w:t>182</w:t>
        </w:r>
        <w:r w:rsidR="001731F3" w:rsidRPr="00720317">
          <w:rPr>
            <w:webHidden/>
            <w:szCs w:val="24"/>
          </w:rPr>
          <w:fldChar w:fldCharType="end"/>
        </w:r>
      </w:hyperlink>
    </w:p>
    <w:p w14:paraId="6DC8251C" w14:textId="77777777" w:rsidR="001731F3" w:rsidRPr="00720317" w:rsidRDefault="00852BD0">
      <w:pPr>
        <w:pStyle w:val="TableofFigures"/>
        <w:rPr>
          <w:szCs w:val="24"/>
        </w:rPr>
      </w:pPr>
      <w:hyperlink w:anchor="_Toc452470052"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9: A model of the mean number of PBS claims made by women who reported needing or not needing help with daily tasks, by actual age at survey for the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2 \h </w:instrText>
        </w:r>
        <w:r w:rsidR="001731F3" w:rsidRPr="00720317">
          <w:rPr>
            <w:webHidden/>
            <w:szCs w:val="24"/>
          </w:rPr>
        </w:r>
        <w:r w:rsidR="001731F3" w:rsidRPr="00720317">
          <w:rPr>
            <w:webHidden/>
            <w:szCs w:val="24"/>
          </w:rPr>
          <w:fldChar w:fldCharType="separate"/>
        </w:r>
        <w:r w:rsidR="004675BB">
          <w:rPr>
            <w:webHidden/>
            <w:szCs w:val="24"/>
          </w:rPr>
          <w:t>183</w:t>
        </w:r>
        <w:r w:rsidR="001731F3" w:rsidRPr="00720317">
          <w:rPr>
            <w:webHidden/>
            <w:szCs w:val="24"/>
          </w:rPr>
          <w:fldChar w:fldCharType="end"/>
        </w:r>
      </w:hyperlink>
    </w:p>
    <w:p w14:paraId="32449F2E" w14:textId="77777777" w:rsidR="001731F3" w:rsidRPr="00720317" w:rsidRDefault="00852BD0">
      <w:pPr>
        <w:pStyle w:val="TableofFigures"/>
        <w:rPr>
          <w:szCs w:val="24"/>
        </w:rPr>
      </w:pPr>
      <w:hyperlink w:anchor="_Toc452470053"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0: A model of the PBS cost (in 2012-13 Australian dollars) for women who reported needing or not needing help with daily tasks, by actual age at survey for the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3 \h </w:instrText>
        </w:r>
        <w:r w:rsidR="001731F3" w:rsidRPr="00720317">
          <w:rPr>
            <w:webHidden/>
            <w:szCs w:val="24"/>
          </w:rPr>
        </w:r>
        <w:r w:rsidR="001731F3" w:rsidRPr="00720317">
          <w:rPr>
            <w:webHidden/>
            <w:szCs w:val="24"/>
          </w:rPr>
          <w:fldChar w:fldCharType="separate"/>
        </w:r>
        <w:r w:rsidR="004675BB">
          <w:rPr>
            <w:webHidden/>
            <w:szCs w:val="24"/>
          </w:rPr>
          <w:t>183</w:t>
        </w:r>
        <w:r w:rsidR="001731F3" w:rsidRPr="00720317">
          <w:rPr>
            <w:webHidden/>
            <w:szCs w:val="24"/>
          </w:rPr>
          <w:fldChar w:fldCharType="end"/>
        </w:r>
      </w:hyperlink>
    </w:p>
    <w:p w14:paraId="0D9B72DE" w14:textId="77777777" w:rsidR="001731F3" w:rsidRPr="00720317" w:rsidRDefault="00852BD0">
      <w:pPr>
        <w:pStyle w:val="TableofFigures"/>
        <w:rPr>
          <w:szCs w:val="24"/>
        </w:rPr>
      </w:pPr>
      <w:hyperlink w:anchor="_Toc452470054"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1: A model of the mean number of PBS claims made by women who are obese or not obes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4 \h </w:instrText>
        </w:r>
        <w:r w:rsidR="001731F3" w:rsidRPr="00720317">
          <w:rPr>
            <w:webHidden/>
            <w:szCs w:val="24"/>
          </w:rPr>
        </w:r>
        <w:r w:rsidR="001731F3" w:rsidRPr="00720317">
          <w:rPr>
            <w:webHidden/>
            <w:szCs w:val="24"/>
          </w:rPr>
          <w:fldChar w:fldCharType="separate"/>
        </w:r>
        <w:r w:rsidR="004675BB">
          <w:rPr>
            <w:webHidden/>
            <w:szCs w:val="24"/>
          </w:rPr>
          <w:t>184</w:t>
        </w:r>
        <w:r w:rsidR="001731F3" w:rsidRPr="00720317">
          <w:rPr>
            <w:webHidden/>
            <w:szCs w:val="24"/>
          </w:rPr>
          <w:fldChar w:fldCharType="end"/>
        </w:r>
      </w:hyperlink>
    </w:p>
    <w:p w14:paraId="1F92693F" w14:textId="77777777" w:rsidR="001731F3" w:rsidRPr="00720317" w:rsidRDefault="00852BD0">
      <w:pPr>
        <w:pStyle w:val="TableofFigures"/>
        <w:rPr>
          <w:szCs w:val="24"/>
        </w:rPr>
      </w:pPr>
      <w:hyperlink w:anchor="_Toc452470055"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2: A model of the mean PBS cost (in 2012-13 Australian dollars) for women who are obese or not obes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5 \h </w:instrText>
        </w:r>
        <w:r w:rsidR="001731F3" w:rsidRPr="00720317">
          <w:rPr>
            <w:webHidden/>
            <w:szCs w:val="24"/>
          </w:rPr>
        </w:r>
        <w:r w:rsidR="001731F3" w:rsidRPr="00720317">
          <w:rPr>
            <w:webHidden/>
            <w:szCs w:val="24"/>
          </w:rPr>
          <w:fldChar w:fldCharType="separate"/>
        </w:r>
        <w:r w:rsidR="004675BB">
          <w:rPr>
            <w:webHidden/>
            <w:szCs w:val="24"/>
          </w:rPr>
          <w:t>184</w:t>
        </w:r>
        <w:r w:rsidR="001731F3" w:rsidRPr="00720317">
          <w:rPr>
            <w:webHidden/>
            <w:szCs w:val="24"/>
          </w:rPr>
          <w:fldChar w:fldCharType="end"/>
        </w:r>
      </w:hyperlink>
    </w:p>
    <w:p w14:paraId="4EDC4B03" w14:textId="77777777" w:rsidR="001731F3" w:rsidRPr="00720317" w:rsidRDefault="00852BD0">
      <w:pPr>
        <w:pStyle w:val="TableofFigures"/>
        <w:rPr>
          <w:szCs w:val="24"/>
        </w:rPr>
      </w:pPr>
      <w:hyperlink w:anchor="_Toc452470056"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3: A model of the mean number of PBS claims made by women who are smokers or not current smokers,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6 \h </w:instrText>
        </w:r>
        <w:r w:rsidR="001731F3" w:rsidRPr="00720317">
          <w:rPr>
            <w:webHidden/>
            <w:szCs w:val="24"/>
          </w:rPr>
        </w:r>
        <w:r w:rsidR="001731F3" w:rsidRPr="00720317">
          <w:rPr>
            <w:webHidden/>
            <w:szCs w:val="24"/>
          </w:rPr>
          <w:fldChar w:fldCharType="separate"/>
        </w:r>
        <w:r w:rsidR="004675BB">
          <w:rPr>
            <w:webHidden/>
            <w:szCs w:val="24"/>
          </w:rPr>
          <w:t>185</w:t>
        </w:r>
        <w:r w:rsidR="001731F3" w:rsidRPr="00720317">
          <w:rPr>
            <w:webHidden/>
            <w:szCs w:val="24"/>
          </w:rPr>
          <w:fldChar w:fldCharType="end"/>
        </w:r>
      </w:hyperlink>
    </w:p>
    <w:p w14:paraId="7436839C" w14:textId="77777777" w:rsidR="001731F3" w:rsidRPr="00720317" w:rsidRDefault="00852BD0">
      <w:pPr>
        <w:pStyle w:val="TableofFigures"/>
        <w:rPr>
          <w:szCs w:val="24"/>
        </w:rPr>
      </w:pPr>
      <w:hyperlink w:anchor="_Toc452470057"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4: A model of the mean PBS cost (in 2012-13 Australian dollars) for women who are smokers or not current smokers,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7 \h </w:instrText>
        </w:r>
        <w:r w:rsidR="001731F3" w:rsidRPr="00720317">
          <w:rPr>
            <w:webHidden/>
            <w:szCs w:val="24"/>
          </w:rPr>
        </w:r>
        <w:r w:rsidR="001731F3" w:rsidRPr="00720317">
          <w:rPr>
            <w:webHidden/>
            <w:szCs w:val="24"/>
          </w:rPr>
          <w:fldChar w:fldCharType="separate"/>
        </w:r>
        <w:r w:rsidR="004675BB">
          <w:rPr>
            <w:webHidden/>
            <w:szCs w:val="24"/>
          </w:rPr>
          <w:t>185</w:t>
        </w:r>
        <w:r w:rsidR="001731F3" w:rsidRPr="00720317">
          <w:rPr>
            <w:webHidden/>
            <w:szCs w:val="24"/>
          </w:rPr>
          <w:fldChar w:fldCharType="end"/>
        </w:r>
      </w:hyperlink>
    </w:p>
    <w:p w14:paraId="6A63E97C" w14:textId="77777777" w:rsidR="001731F3" w:rsidRPr="00720317" w:rsidRDefault="00852BD0">
      <w:pPr>
        <w:pStyle w:val="TableofFigures"/>
        <w:rPr>
          <w:szCs w:val="24"/>
        </w:rPr>
      </w:pPr>
      <w:hyperlink w:anchor="_Toc452470058"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5: A model of the mean number of PBS claims made by women who do or do not have psychological distress,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8 \h </w:instrText>
        </w:r>
        <w:r w:rsidR="001731F3" w:rsidRPr="00720317">
          <w:rPr>
            <w:webHidden/>
            <w:szCs w:val="24"/>
          </w:rPr>
        </w:r>
        <w:r w:rsidR="001731F3" w:rsidRPr="00720317">
          <w:rPr>
            <w:webHidden/>
            <w:szCs w:val="24"/>
          </w:rPr>
          <w:fldChar w:fldCharType="separate"/>
        </w:r>
        <w:r w:rsidR="004675BB">
          <w:rPr>
            <w:webHidden/>
            <w:szCs w:val="24"/>
          </w:rPr>
          <w:t>186</w:t>
        </w:r>
        <w:r w:rsidR="001731F3" w:rsidRPr="00720317">
          <w:rPr>
            <w:webHidden/>
            <w:szCs w:val="24"/>
          </w:rPr>
          <w:fldChar w:fldCharType="end"/>
        </w:r>
      </w:hyperlink>
    </w:p>
    <w:p w14:paraId="160136F5" w14:textId="77777777" w:rsidR="001731F3" w:rsidRPr="00720317" w:rsidRDefault="00852BD0">
      <w:pPr>
        <w:pStyle w:val="TableofFigures"/>
        <w:rPr>
          <w:szCs w:val="24"/>
        </w:rPr>
      </w:pPr>
      <w:hyperlink w:anchor="_Toc452470059"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6: A model of the mean PBS cost (in 2012-13 Australian dollars) for women who do or do not have psychological distress,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59 \h </w:instrText>
        </w:r>
        <w:r w:rsidR="001731F3" w:rsidRPr="00720317">
          <w:rPr>
            <w:webHidden/>
            <w:szCs w:val="24"/>
          </w:rPr>
        </w:r>
        <w:r w:rsidR="001731F3" w:rsidRPr="00720317">
          <w:rPr>
            <w:webHidden/>
            <w:szCs w:val="24"/>
          </w:rPr>
          <w:fldChar w:fldCharType="separate"/>
        </w:r>
        <w:r w:rsidR="004675BB">
          <w:rPr>
            <w:webHidden/>
            <w:szCs w:val="24"/>
          </w:rPr>
          <w:t>186</w:t>
        </w:r>
        <w:r w:rsidR="001731F3" w:rsidRPr="00720317">
          <w:rPr>
            <w:webHidden/>
            <w:szCs w:val="24"/>
          </w:rPr>
          <w:fldChar w:fldCharType="end"/>
        </w:r>
      </w:hyperlink>
    </w:p>
    <w:p w14:paraId="47A6009D" w14:textId="77777777" w:rsidR="001731F3" w:rsidRPr="00720317" w:rsidRDefault="00852BD0">
      <w:pPr>
        <w:pStyle w:val="TableofFigures"/>
        <w:rPr>
          <w:szCs w:val="24"/>
        </w:rPr>
      </w:pPr>
      <w:hyperlink w:anchor="_Toc452470060"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7: A model of the mean number of PBS claims made by women who do or do not have a university education,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0 \h </w:instrText>
        </w:r>
        <w:r w:rsidR="001731F3" w:rsidRPr="00720317">
          <w:rPr>
            <w:webHidden/>
            <w:szCs w:val="24"/>
          </w:rPr>
        </w:r>
        <w:r w:rsidR="001731F3" w:rsidRPr="00720317">
          <w:rPr>
            <w:webHidden/>
            <w:szCs w:val="24"/>
          </w:rPr>
          <w:fldChar w:fldCharType="separate"/>
        </w:r>
        <w:r w:rsidR="004675BB">
          <w:rPr>
            <w:webHidden/>
            <w:szCs w:val="24"/>
          </w:rPr>
          <w:t>187</w:t>
        </w:r>
        <w:r w:rsidR="001731F3" w:rsidRPr="00720317">
          <w:rPr>
            <w:webHidden/>
            <w:szCs w:val="24"/>
          </w:rPr>
          <w:fldChar w:fldCharType="end"/>
        </w:r>
      </w:hyperlink>
    </w:p>
    <w:p w14:paraId="467255EF" w14:textId="77777777" w:rsidR="001731F3" w:rsidRPr="00720317" w:rsidRDefault="00852BD0">
      <w:pPr>
        <w:pStyle w:val="TableofFigures"/>
        <w:rPr>
          <w:szCs w:val="24"/>
        </w:rPr>
      </w:pPr>
      <w:hyperlink w:anchor="_Toc452470061"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8: A model of the mean PBS cost (in 2012-13 Australian dollars) for women who do or do not have a university education,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1 \h </w:instrText>
        </w:r>
        <w:r w:rsidR="001731F3" w:rsidRPr="00720317">
          <w:rPr>
            <w:webHidden/>
            <w:szCs w:val="24"/>
          </w:rPr>
        </w:r>
        <w:r w:rsidR="001731F3" w:rsidRPr="00720317">
          <w:rPr>
            <w:webHidden/>
            <w:szCs w:val="24"/>
          </w:rPr>
          <w:fldChar w:fldCharType="separate"/>
        </w:r>
        <w:r w:rsidR="004675BB">
          <w:rPr>
            <w:webHidden/>
            <w:szCs w:val="24"/>
          </w:rPr>
          <w:t>187</w:t>
        </w:r>
        <w:r w:rsidR="001731F3" w:rsidRPr="00720317">
          <w:rPr>
            <w:webHidden/>
            <w:szCs w:val="24"/>
          </w:rPr>
          <w:fldChar w:fldCharType="end"/>
        </w:r>
      </w:hyperlink>
    </w:p>
    <w:p w14:paraId="2B5795EE" w14:textId="77777777" w:rsidR="001731F3" w:rsidRPr="00720317" w:rsidRDefault="00852BD0">
      <w:pPr>
        <w:pStyle w:val="TableofFigures"/>
        <w:rPr>
          <w:szCs w:val="24"/>
        </w:rPr>
      </w:pPr>
      <w:hyperlink w:anchor="_Toc452470062"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19: A model of the mean number of PBS claims made by women who found it easier or difficult to manage on incom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2 \h </w:instrText>
        </w:r>
        <w:r w:rsidR="001731F3" w:rsidRPr="00720317">
          <w:rPr>
            <w:webHidden/>
            <w:szCs w:val="24"/>
          </w:rPr>
        </w:r>
        <w:r w:rsidR="001731F3" w:rsidRPr="00720317">
          <w:rPr>
            <w:webHidden/>
            <w:szCs w:val="24"/>
          </w:rPr>
          <w:fldChar w:fldCharType="separate"/>
        </w:r>
        <w:r w:rsidR="004675BB">
          <w:rPr>
            <w:webHidden/>
            <w:szCs w:val="24"/>
          </w:rPr>
          <w:t>188</w:t>
        </w:r>
        <w:r w:rsidR="001731F3" w:rsidRPr="00720317">
          <w:rPr>
            <w:webHidden/>
            <w:szCs w:val="24"/>
          </w:rPr>
          <w:fldChar w:fldCharType="end"/>
        </w:r>
      </w:hyperlink>
    </w:p>
    <w:p w14:paraId="5A1F98B6" w14:textId="77777777" w:rsidR="001731F3" w:rsidRPr="00720317" w:rsidRDefault="00852BD0">
      <w:pPr>
        <w:pStyle w:val="TableofFigures"/>
        <w:rPr>
          <w:szCs w:val="24"/>
        </w:rPr>
      </w:pPr>
      <w:hyperlink w:anchor="_Toc452470063"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0: A model of the mean PBS cost (in 2012-13 Australian dollars) for women who found it easier or difficult to manage on incom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3 \h </w:instrText>
        </w:r>
        <w:r w:rsidR="001731F3" w:rsidRPr="00720317">
          <w:rPr>
            <w:webHidden/>
            <w:szCs w:val="24"/>
          </w:rPr>
        </w:r>
        <w:r w:rsidR="001731F3" w:rsidRPr="00720317">
          <w:rPr>
            <w:webHidden/>
            <w:szCs w:val="24"/>
          </w:rPr>
          <w:fldChar w:fldCharType="separate"/>
        </w:r>
        <w:r w:rsidR="004675BB">
          <w:rPr>
            <w:webHidden/>
            <w:szCs w:val="24"/>
          </w:rPr>
          <w:t>188</w:t>
        </w:r>
        <w:r w:rsidR="001731F3" w:rsidRPr="00720317">
          <w:rPr>
            <w:webHidden/>
            <w:szCs w:val="24"/>
          </w:rPr>
          <w:fldChar w:fldCharType="end"/>
        </w:r>
      </w:hyperlink>
    </w:p>
    <w:p w14:paraId="09326260" w14:textId="77777777" w:rsidR="001731F3" w:rsidRPr="00720317" w:rsidRDefault="00852BD0">
      <w:pPr>
        <w:pStyle w:val="TableofFigures"/>
        <w:rPr>
          <w:szCs w:val="24"/>
        </w:rPr>
      </w:pPr>
      <w:hyperlink w:anchor="_Toc452470064"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1: A model of the mean number of PBS claims made by women who have a partner or are unpartnered,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4 \h </w:instrText>
        </w:r>
        <w:r w:rsidR="001731F3" w:rsidRPr="00720317">
          <w:rPr>
            <w:webHidden/>
            <w:szCs w:val="24"/>
          </w:rPr>
        </w:r>
        <w:r w:rsidR="001731F3" w:rsidRPr="00720317">
          <w:rPr>
            <w:webHidden/>
            <w:szCs w:val="24"/>
          </w:rPr>
          <w:fldChar w:fldCharType="separate"/>
        </w:r>
        <w:r w:rsidR="004675BB">
          <w:rPr>
            <w:webHidden/>
            <w:szCs w:val="24"/>
          </w:rPr>
          <w:t>189</w:t>
        </w:r>
        <w:r w:rsidR="001731F3" w:rsidRPr="00720317">
          <w:rPr>
            <w:webHidden/>
            <w:szCs w:val="24"/>
          </w:rPr>
          <w:fldChar w:fldCharType="end"/>
        </w:r>
      </w:hyperlink>
    </w:p>
    <w:p w14:paraId="6CF4B1B2" w14:textId="77777777" w:rsidR="001731F3" w:rsidRPr="00720317" w:rsidRDefault="00852BD0">
      <w:pPr>
        <w:pStyle w:val="TableofFigures"/>
        <w:rPr>
          <w:szCs w:val="24"/>
        </w:rPr>
      </w:pPr>
      <w:hyperlink w:anchor="_Toc452470065"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2: A model of the mean PBS cost (in 2012-13 Australian dollars) for women who have a partner or are unpartnered,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5 \h </w:instrText>
        </w:r>
        <w:r w:rsidR="001731F3" w:rsidRPr="00720317">
          <w:rPr>
            <w:webHidden/>
            <w:szCs w:val="24"/>
          </w:rPr>
        </w:r>
        <w:r w:rsidR="001731F3" w:rsidRPr="00720317">
          <w:rPr>
            <w:webHidden/>
            <w:szCs w:val="24"/>
          </w:rPr>
          <w:fldChar w:fldCharType="separate"/>
        </w:r>
        <w:r w:rsidR="004675BB">
          <w:rPr>
            <w:webHidden/>
            <w:szCs w:val="24"/>
          </w:rPr>
          <w:t>189</w:t>
        </w:r>
        <w:r w:rsidR="001731F3" w:rsidRPr="00720317">
          <w:rPr>
            <w:webHidden/>
            <w:szCs w:val="24"/>
          </w:rPr>
          <w:fldChar w:fldCharType="end"/>
        </w:r>
      </w:hyperlink>
    </w:p>
    <w:p w14:paraId="0251FC0B" w14:textId="77777777" w:rsidR="001731F3" w:rsidRPr="00720317" w:rsidRDefault="00852BD0">
      <w:pPr>
        <w:pStyle w:val="TableofFigures"/>
        <w:rPr>
          <w:szCs w:val="24"/>
        </w:rPr>
      </w:pPr>
      <w:hyperlink w:anchor="_Toc452470066"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3: A model of the mean number of PBS claims made by women who live in a major city or in a regional/remote area,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6 \h </w:instrText>
        </w:r>
        <w:r w:rsidR="001731F3" w:rsidRPr="00720317">
          <w:rPr>
            <w:webHidden/>
            <w:szCs w:val="24"/>
          </w:rPr>
        </w:r>
        <w:r w:rsidR="001731F3" w:rsidRPr="00720317">
          <w:rPr>
            <w:webHidden/>
            <w:szCs w:val="24"/>
          </w:rPr>
          <w:fldChar w:fldCharType="separate"/>
        </w:r>
        <w:r w:rsidR="004675BB">
          <w:rPr>
            <w:webHidden/>
            <w:szCs w:val="24"/>
          </w:rPr>
          <w:t>190</w:t>
        </w:r>
        <w:r w:rsidR="001731F3" w:rsidRPr="00720317">
          <w:rPr>
            <w:webHidden/>
            <w:szCs w:val="24"/>
          </w:rPr>
          <w:fldChar w:fldCharType="end"/>
        </w:r>
      </w:hyperlink>
    </w:p>
    <w:p w14:paraId="1E3EE792" w14:textId="77777777" w:rsidR="001731F3" w:rsidRPr="00720317" w:rsidRDefault="00852BD0">
      <w:pPr>
        <w:pStyle w:val="TableofFigures"/>
        <w:rPr>
          <w:szCs w:val="24"/>
        </w:rPr>
      </w:pPr>
      <w:hyperlink w:anchor="_Toc452470067"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4: A model of the mean PBS cost (in 2012-13 Australian dollars) for women who live in a major city or in a regional/remote area,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7 \h </w:instrText>
        </w:r>
        <w:r w:rsidR="001731F3" w:rsidRPr="00720317">
          <w:rPr>
            <w:webHidden/>
            <w:szCs w:val="24"/>
          </w:rPr>
        </w:r>
        <w:r w:rsidR="001731F3" w:rsidRPr="00720317">
          <w:rPr>
            <w:webHidden/>
            <w:szCs w:val="24"/>
          </w:rPr>
          <w:fldChar w:fldCharType="separate"/>
        </w:r>
        <w:r w:rsidR="004675BB">
          <w:rPr>
            <w:webHidden/>
            <w:szCs w:val="24"/>
          </w:rPr>
          <w:t>190</w:t>
        </w:r>
        <w:r w:rsidR="001731F3" w:rsidRPr="00720317">
          <w:rPr>
            <w:webHidden/>
            <w:szCs w:val="24"/>
          </w:rPr>
          <w:fldChar w:fldCharType="end"/>
        </w:r>
      </w:hyperlink>
    </w:p>
    <w:p w14:paraId="6E46A102" w14:textId="77777777" w:rsidR="001731F3" w:rsidRPr="00720317" w:rsidRDefault="00852BD0">
      <w:pPr>
        <w:pStyle w:val="TableofFigures"/>
        <w:rPr>
          <w:szCs w:val="24"/>
        </w:rPr>
      </w:pPr>
      <w:hyperlink w:anchor="_Toc452470068"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5: A model of the mean hospital costs (in 2012-13 Australian dollars) for women who reported needing or not needing help with daily tasks, by actual age at survey for the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8 \h </w:instrText>
        </w:r>
        <w:r w:rsidR="001731F3" w:rsidRPr="00720317">
          <w:rPr>
            <w:webHidden/>
            <w:szCs w:val="24"/>
          </w:rPr>
        </w:r>
        <w:r w:rsidR="001731F3" w:rsidRPr="00720317">
          <w:rPr>
            <w:webHidden/>
            <w:szCs w:val="24"/>
          </w:rPr>
          <w:fldChar w:fldCharType="separate"/>
        </w:r>
        <w:r w:rsidR="004675BB">
          <w:rPr>
            <w:webHidden/>
            <w:szCs w:val="24"/>
          </w:rPr>
          <w:t>191</w:t>
        </w:r>
        <w:r w:rsidR="001731F3" w:rsidRPr="00720317">
          <w:rPr>
            <w:webHidden/>
            <w:szCs w:val="24"/>
          </w:rPr>
          <w:fldChar w:fldCharType="end"/>
        </w:r>
      </w:hyperlink>
    </w:p>
    <w:p w14:paraId="269BB9D2" w14:textId="77777777" w:rsidR="001731F3" w:rsidRPr="00720317" w:rsidRDefault="00852BD0">
      <w:pPr>
        <w:pStyle w:val="TableofFigures"/>
        <w:rPr>
          <w:szCs w:val="24"/>
        </w:rPr>
      </w:pPr>
      <w:hyperlink w:anchor="_Toc452470069"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6: A model of the mean hospital costs (in 2012-13 Australian dollars) for women who are obese or not obes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69 \h </w:instrText>
        </w:r>
        <w:r w:rsidR="001731F3" w:rsidRPr="00720317">
          <w:rPr>
            <w:webHidden/>
            <w:szCs w:val="24"/>
          </w:rPr>
        </w:r>
        <w:r w:rsidR="001731F3" w:rsidRPr="00720317">
          <w:rPr>
            <w:webHidden/>
            <w:szCs w:val="24"/>
          </w:rPr>
          <w:fldChar w:fldCharType="separate"/>
        </w:r>
        <w:r w:rsidR="004675BB">
          <w:rPr>
            <w:webHidden/>
            <w:szCs w:val="24"/>
          </w:rPr>
          <w:t>192</w:t>
        </w:r>
        <w:r w:rsidR="001731F3" w:rsidRPr="00720317">
          <w:rPr>
            <w:webHidden/>
            <w:szCs w:val="24"/>
          </w:rPr>
          <w:fldChar w:fldCharType="end"/>
        </w:r>
      </w:hyperlink>
    </w:p>
    <w:p w14:paraId="3F347CF0" w14:textId="77777777" w:rsidR="001731F3" w:rsidRPr="00720317" w:rsidRDefault="00852BD0">
      <w:pPr>
        <w:pStyle w:val="TableofFigures"/>
        <w:rPr>
          <w:szCs w:val="24"/>
        </w:rPr>
      </w:pPr>
      <w:hyperlink w:anchor="_Toc452470070"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7: A model of the mean hospital costs (in 2012-13 Australian dollars) for women who are smokers or not current smokers,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70 \h </w:instrText>
        </w:r>
        <w:r w:rsidR="001731F3" w:rsidRPr="00720317">
          <w:rPr>
            <w:webHidden/>
            <w:szCs w:val="24"/>
          </w:rPr>
        </w:r>
        <w:r w:rsidR="001731F3" w:rsidRPr="00720317">
          <w:rPr>
            <w:webHidden/>
            <w:szCs w:val="24"/>
          </w:rPr>
          <w:fldChar w:fldCharType="separate"/>
        </w:r>
        <w:r w:rsidR="004675BB">
          <w:rPr>
            <w:webHidden/>
            <w:szCs w:val="24"/>
          </w:rPr>
          <w:t>192</w:t>
        </w:r>
        <w:r w:rsidR="001731F3" w:rsidRPr="00720317">
          <w:rPr>
            <w:webHidden/>
            <w:szCs w:val="24"/>
          </w:rPr>
          <w:fldChar w:fldCharType="end"/>
        </w:r>
      </w:hyperlink>
    </w:p>
    <w:p w14:paraId="5BA9E03F" w14:textId="77777777" w:rsidR="001731F3" w:rsidRPr="00720317" w:rsidRDefault="00852BD0">
      <w:pPr>
        <w:pStyle w:val="TableofFigures"/>
        <w:rPr>
          <w:szCs w:val="24"/>
        </w:rPr>
      </w:pPr>
      <w:hyperlink w:anchor="_Toc452470071"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8: A model of the mean hospital costs (in 2012-13 Australian dollars) for women who do or do not have psychological distress,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71 \h </w:instrText>
        </w:r>
        <w:r w:rsidR="001731F3" w:rsidRPr="00720317">
          <w:rPr>
            <w:webHidden/>
            <w:szCs w:val="24"/>
          </w:rPr>
        </w:r>
        <w:r w:rsidR="001731F3" w:rsidRPr="00720317">
          <w:rPr>
            <w:webHidden/>
            <w:szCs w:val="24"/>
          </w:rPr>
          <w:fldChar w:fldCharType="separate"/>
        </w:r>
        <w:r w:rsidR="004675BB">
          <w:rPr>
            <w:webHidden/>
            <w:szCs w:val="24"/>
          </w:rPr>
          <w:t>193</w:t>
        </w:r>
        <w:r w:rsidR="001731F3" w:rsidRPr="00720317">
          <w:rPr>
            <w:webHidden/>
            <w:szCs w:val="24"/>
          </w:rPr>
          <w:fldChar w:fldCharType="end"/>
        </w:r>
      </w:hyperlink>
    </w:p>
    <w:p w14:paraId="1F0CC1A8" w14:textId="77777777" w:rsidR="001731F3" w:rsidRPr="00720317" w:rsidRDefault="00852BD0">
      <w:pPr>
        <w:pStyle w:val="TableofFigures"/>
        <w:rPr>
          <w:szCs w:val="24"/>
        </w:rPr>
      </w:pPr>
      <w:hyperlink w:anchor="_Toc452470072"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29: A model of the mean hospital costs (in 2012-13 Australian dollars) for women who do or do not have a university education,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72 \h </w:instrText>
        </w:r>
        <w:r w:rsidR="001731F3" w:rsidRPr="00720317">
          <w:rPr>
            <w:webHidden/>
            <w:szCs w:val="24"/>
          </w:rPr>
        </w:r>
        <w:r w:rsidR="001731F3" w:rsidRPr="00720317">
          <w:rPr>
            <w:webHidden/>
            <w:szCs w:val="24"/>
          </w:rPr>
          <w:fldChar w:fldCharType="separate"/>
        </w:r>
        <w:r w:rsidR="004675BB">
          <w:rPr>
            <w:webHidden/>
            <w:szCs w:val="24"/>
          </w:rPr>
          <w:t>193</w:t>
        </w:r>
        <w:r w:rsidR="001731F3" w:rsidRPr="00720317">
          <w:rPr>
            <w:webHidden/>
            <w:szCs w:val="24"/>
          </w:rPr>
          <w:fldChar w:fldCharType="end"/>
        </w:r>
      </w:hyperlink>
    </w:p>
    <w:p w14:paraId="476E0BAB" w14:textId="77777777" w:rsidR="001731F3" w:rsidRPr="00720317" w:rsidRDefault="00852BD0">
      <w:pPr>
        <w:pStyle w:val="TableofFigures"/>
        <w:rPr>
          <w:szCs w:val="24"/>
        </w:rPr>
      </w:pPr>
      <w:hyperlink w:anchor="_Toc452470073"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30: A model of the mean hospital costs (in 2012-13 Australian dollars) for women who found it easier or difficult to manage on income,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73 \h </w:instrText>
        </w:r>
        <w:r w:rsidR="001731F3" w:rsidRPr="00720317">
          <w:rPr>
            <w:webHidden/>
            <w:szCs w:val="24"/>
          </w:rPr>
        </w:r>
        <w:r w:rsidR="001731F3" w:rsidRPr="00720317">
          <w:rPr>
            <w:webHidden/>
            <w:szCs w:val="24"/>
          </w:rPr>
          <w:fldChar w:fldCharType="separate"/>
        </w:r>
        <w:r w:rsidR="004675BB">
          <w:rPr>
            <w:webHidden/>
            <w:szCs w:val="24"/>
          </w:rPr>
          <w:t>194</w:t>
        </w:r>
        <w:r w:rsidR="001731F3" w:rsidRPr="00720317">
          <w:rPr>
            <w:webHidden/>
            <w:szCs w:val="24"/>
          </w:rPr>
          <w:fldChar w:fldCharType="end"/>
        </w:r>
      </w:hyperlink>
    </w:p>
    <w:p w14:paraId="63C27D74" w14:textId="77777777" w:rsidR="001731F3" w:rsidRPr="00720317" w:rsidRDefault="00852BD0">
      <w:pPr>
        <w:pStyle w:val="TableofFigures"/>
        <w:rPr>
          <w:szCs w:val="24"/>
        </w:rPr>
      </w:pPr>
      <w:hyperlink w:anchor="_Toc452470074"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31: A model of the mean hospital costs (in 2012-13 Australian dollars) for women who have a partner or are unpartnered,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74 \h </w:instrText>
        </w:r>
        <w:r w:rsidR="001731F3" w:rsidRPr="00720317">
          <w:rPr>
            <w:webHidden/>
            <w:szCs w:val="24"/>
          </w:rPr>
        </w:r>
        <w:r w:rsidR="001731F3" w:rsidRPr="00720317">
          <w:rPr>
            <w:webHidden/>
            <w:szCs w:val="24"/>
          </w:rPr>
          <w:fldChar w:fldCharType="separate"/>
        </w:r>
        <w:r w:rsidR="004675BB">
          <w:rPr>
            <w:webHidden/>
            <w:szCs w:val="24"/>
          </w:rPr>
          <w:t>194</w:t>
        </w:r>
        <w:r w:rsidR="001731F3" w:rsidRPr="00720317">
          <w:rPr>
            <w:webHidden/>
            <w:szCs w:val="24"/>
          </w:rPr>
          <w:fldChar w:fldCharType="end"/>
        </w:r>
      </w:hyperlink>
    </w:p>
    <w:p w14:paraId="3753BF48" w14:textId="77777777" w:rsidR="001731F3" w:rsidRPr="00720317" w:rsidRDefault="00852BD0">
      <w:pPr>
        <w:pStyle w:val="TableofFigures"/>
        <w:rPr>
          <w:szCs w:val="24"/>
        </w:rPr>
      </w:pPr>
      <w:hyperlink w:anchor="_Toc452470075" w:history="1">
        <w:r w:rsidR="001731F3" w:rsidRPr="00720317">
          <w:rPr>
            <w:rStyle w:val="Hyperlink"/>
            <w:rFonts w:asciiTheme="minorHAnsi" w:hAnsiTheme="minorHAnsi"/>
            <w:szCs w:val="24"/>
          </w:rPr>
          <w:t>Figure 16</w:t>
        </w:r>
        <w:r w:rsidR="001731F3" w:rsidRPr="00720317">
          <w:rPr>
            <w:rStyle w:val="Hyperlink"/>
            <w:rFonts w:asciiTheme="minorHAnsi" w:hAnsiTheme="minorHAnsi"/>
            <w:szCs w:val="24"/>
          </w:rPr>
          <w:noBreakHyphen/>
          <w:t>32: A model of the mean hospital costs (in 2012-13 Australian dollars) for women who live in a major city or in a regional/remote area, by actual age at survey for the 1973-78, 1946-51, and 1921-26 cohorts.</w:t>
        </w:r>
        <w:r w:rsidR="001731F3" w:rsidRPr="00720317">
          <w:rPr>
            <w:webHidden/>
            <w:szCs w:val="24"/>
          </w:rPr>
          <w:tab/>
        </w:r>
        <w:r w:rsidR="001731F3" w:rsidRPr="00720317">
          <w:rPr>
            <w:webHidden/>
            <w:szCs w:val="24"/>
          </w:rPr>
          <w:fldChar w:fldCharType="begin"/>
        </w:r>
        <w:r w:rsidR="001731F3" w:rsidRPr="00720317">
          <w:rPr>
            <w:webHidden/>
            <w:szCs w:val="24"/>
          </w:rPr>
          <w:instrText xml:space="preserve"> PAGEREF _Toc452470075 \h </w:instrText>
        </w:r>
        <w:r w:rsidR="001731F3" w:rsidRPr="00720317">
          <w:rPr>
            <w:webHidden/>
            <w:szCs w:val="24"/>
          </w:rPr>
        </w:r>
        <w:r w:rsidR="001731F3" w:rsidRPr="00720317">
          <w:rPr>
            <w:webHidden/>
            <w:szCs w:val="24"/>
          </w:rPr>
          <w:fldChar w:fldCharType="separate"/>
        </w:r>
        <w:r w:rsidR="004675BB">
          <w:rPr>
            <w:webHidden/>
            <w:szCs w:val="24"/>
          </w:rPr>
          <w:t>195</w:t>
        </w:r>
        <w:r w:rsidR="001731F3" w:rsidRPr="00720317">
          <w:rPr>
            <w:webHidden/>
            <w:szCs w:val="24"/>
          </w:rPr>
          <w:fldChar w:fldCharType="end"/>
        </w:r>
      </w:hyperlink>
    </w:p>
    <w:p w14:paraId="122374D7" w14:textId="5F3DEDF4" w:rsidR="00BA49C9" w:rsidRPr="00A125E4" w:rsidRDefault="00D60116" w:rsidP="00465E0C">
      <w:pPr>
        <w:tabs>
          <w:tab w:val="right" w:leader="dot" w:pos="9010"/>
        </w:tabs>
        <w:spacing w:before="0" w:after="0" w:line="240" w:lineRule="auto"/>
        <w:jc w:val="left"/>
        <w:rPr>
          <w:rFonts w:asciiTheme="minorHAnsi" w:eastAsia="MS Gothic" w:hAnsiTheme="minorHAnsi" w:cs="Calibri"/>
          <w:b/>
          <w:bCs/>
          <w:szCs w:val="24"/>
        </w:rPr>
      </w:pPr>
      <w:r w:rsidRPr="00720317">
        <w:rPr>
          <w:rFonts w:asciiTheme="minorHAnsi" w:eastAsia="MS Gothic" w:hAnsiTheme="minorHAnsi" w:cs="Calibri"/>
          <w:b/>
          <w:bCs/>
          <w:noProof/>
          <w:szCs w:val="24"/>
        </w:rPr>
        <w:fldChar w:fldCharType="end"/>
      </w:r>
    </w:p>
    <w:p w14:paraId="2B6EE6DF" w14:textId="77777777" w:rsidR="00BA49C9" w:rsidRPr="00317444" w:rsidRDefault="00BA49C9" w:rsidP="00BA49C9">
      <w:pPr>
        <w:spacing w:before="0" w:after="0" w:line="240" w:lineRule="auto"/>
        <w:jc w:val="left"/>
        <w:rPr>
          <w:rFonts w:asciiTheme="minorHAnsi" w:eastAsia="MS Gothic" w:hAnsiTheme="minorHAnsi" w:cs="Calibri"/>
          <w:b/>
          <w:bCs/>
          <w:sz w:val="20"/>
          <w:szCs w:val="20"/>
        </w:rPr>
      </w:pPr>
    </w:p>
    <w:p w14:paraId="5A4B4524" w14:textId="3E5D06B2" w:rsidR="00E30040" w:rsidRPr="00317444" w:rsidRDefault="000658AA" w:rsidP="00447F94">
      <w:pPr>
        <w:spacing w:before="0" w:after="0" w:line="240" w:lineRule="auto"/>
        <w:jc w:val="center"/>
        <w:rPr>
          <w:rFonts w:asciiTheme="minorHAnsi" w:hAnsiTheme="minorHAnsi"/>
          <w:b/>
          <w:sz w:val="28"/>
          <w:szCs w:val="28"/>
        </w:rPr>
      </w:pPr>
      <w:r w:rsidRPr="00317444">
        <w:rPr>
          <w:rFonts w:asciiTheme="minorHAnsi" w:hAnsiTheme="minorHAnsi"/>
          <w:b/>
          <w:sz w:val="28"/>
          <w:szCs w:val="28"/>
        </w:rPr>
        <w:br w:type="page"/>
      </w:r>
      <w:r w:rsidR="00E30040" w:rsidRPr="00317444">
        <w:rPr>
          <w:rFonts w:asciiTheme="minorHAnsi" w:hAnsiTheme="minorHAnsi"/>
          <w:b/>
          <w:sz w:val="28"/>
          <w:szCs w:val="28"/>
        </w:rPr>
        <w:lastRenderedPageBreak/>
        <w:t>LIST OF</w:t>
      </w:r>
      <w:r w:rsidR="001F20F8" w:rsidRPr="00317444">
        <w:rPr>
          <w:rFonts w:asciiTheme="minorHAnsi" w:hAnsiTheme="minorHAnsi"/>
          <w:b/>
          <w:sz w:val="28"/>
          <w:szCs w:val="28"/>
        </w:rPr>
        <w:t xml:space="preserve"> TABLES</w:t>
      </w:r>
    </w:p>
    <w:p w14:paraId="14A8540B" w14:textId="77777777" w:rsidR="00E30040" w:rsidRPr="00317444" w:rsidRDefault="00E30040" w:rsidP="00BA1E45">
      <w:pPr>
        <w:pStyle w:val="TableofFigures"/>
      </w:pPr>
    </w:p>
    <w:p w14:paraId="0CE03B51" w14:textId="77777777" w:rsidR="001731F3" w:rsidRPr="00720317" w:rsidRDefault="00E30040">
      <w:pPr>
        <w:pStyle w:val="TableofFigures"/>
        <w:rPr>
          <w:sz w:val="22"/>
        </w:rPr>
      </w:pPr>
      <w:r w:rsidRPr="00720317">
        <w:rPr>
          <w:rFonts w:eastAsia="MS Gothic" w:cs="Calibri"/>
          <w:b/>
          <w:bCs/>
          <w:szCs w:val="24"/>
        </w:rPr>
        <w:fldChar w:fldCharType="begin"/>
      </w:r>
      <w:r w:rsidRPr="00720317">
        <w:rPr>
          <w:rFonts w:eastAsia="MS Gothic" w:cs="Calibri"/>
          <w:b/>
          <w:bCs/>
          <w:szCs w:val="24"/>
        </w:rPr>
        <w:instrText xml:space="preserve"> TOC \h \z \c "Table" </w:instrText>
      </w:r>
      <w:r w:rsidRPr="00720317">
        <w:rPr>
          <w:rFonts w:eastAsia="MS Gothic" w:cs="Calibri"/>
          <w:b/>
          <w:bCs/>
          <w:szCs w:val="24"/>
        </w:rPr>
        <w:fldChar w:fldCharType="separate"/>
      </w:r>
      <w:hyperlink w:anchor="_Toc452470076" w:history="1">
        <w:r w:rsidR="001731F3" w:rsidRPr="00720317">
          <w:rPr>
            <w:rStyle w:val="Hyperlink"/>
            <w:rFonts w:asciiTheme="minorHAnsi" w:hAnsiTheme="minorHAnsi"/>
          </w:rPr>
          <w:t>Table 2</w:t>
        </w:r>
        <w:r w:rsidR="001731F3" w:rsidRPr="00720317">
          <w:rPr>
            <w:rStyle w:val="Hyperlink"/>
            <w:rFonts w:asciiTheme="minorHAnsi" w:hAnsiTheme="minorHAnsi"/>
          </w:rPr>
          <w:noBreakHyphen/>
          <w:t>1: Assumptions and characteristics of the population projections generated by the Australian Bureau of Statistics (ABS, 2013).</w:t>
        </w:r>
        <w:r w:rsidR="001731F3" w:rsidRPr="00720317">
          <w:rPr>
            <w:webHidden/>
          </w:rPr>
          <w:tab/>
        </w:r>
        <w:r w:rsidR="001731F3" w:rsidRPr="00720317">
          <w:rPr>
            <w:webHidden/>
          </w:rPr>
          <w:fldChar w:fldCharType="begin"/>
        </w:r>
        <w:r w:rsidR="001731F3" w:rsidRPr="00720317">
          <w:rPr>
            <w:webHidden/>
          </w:rPr>
          <w:instrText xml:space="preserve"> PAGEREF _Toc452470076 \h </w:instrText>
        </w:r>
        <w:r w:rsidR="001731F3" w:rsidRPr="00720317">
          <w:rPr>
            <w:webHidden/>
          </w:rPr>
        </w:r>
        <w:r w:rsidR="001731F3" w:rsidRPr="00720317">
          <w:rPr>
            <w:webHidden/>
          </w:rPr>
          <w:fldChar w:fldCharType="separate"/>
        </w:r>
        <w:r w:rsidR="004675BB">
          <w:rPr>
            <w:webHidden/>
          </w:rPr>
          <w:t>9</w:t>
        </w:r>
        <w:r w:rsidR="001731F3" w:rsidRPr="00720317">
          <w:rPr>
            <w:webHidden/>
          </w:rPr>
          <w:fldChar w:fldCharType="end"/>
        </w:r>
      </w:hyperlink>
    </w:p>
    <w:p w14:paraId="1150405C" w14:textId="77777777" w:rsidR="001731F3" w:rsidRPr="00720317" w:rsidRDefault="00852BD0">
      <w:pPr>
        <w:pStyle w:val="TableofFigures"/>
        <w:rPr>
          <w:sz w:val="22"/>
        </w:rPr>
      </w:pPr>
      <w:hyperlink w:anchor="_Toc452470077" w:history="1">
        <w:r w:rsidR="001731F3" w:rsidRPr="00720317">
          <w:rPr>
            <w:rStyle w:val="Hyperlink"/>
            <w:rFonts w:asciiTheme="minorHAnsi" w:hAnsiTheme="minorHAnsi"/>
          </w:rPr>
          <w:t>Table 3</w:t>
        </w:r>
        <w:r w:rsidR="001731F3" w:rsidRPr="00720317">
          <w:rPr>
            <w:rStyle w:val="Hyperlink"/>
            <w:rFonts w:asciiTheme="minorHAnsi" w:hAnsiTheme="minorHAnsi"/>
          </w:rPr>
          <w:noBreakHyphen/>
          <w:t>1: Projected number and prevalence of women who will need help with daily tasks in Australia from 2015 to 2035.</w:t>
        </w:r>
        <w:r w:rsidR="001731F3" w:rsidRPr="00720317">
          <w:rPr>
            <w:webHidden/>
          </w:rPr>
          <w:tab/>
        </w:r>
        <w:r w:rsidR="001731F3" w:rsidRPr="00720317">
          <w:rPr>
            <w:webHidden/>
          </w:rPr>
          <w:fldChar w:fldCharType="begin"/>
        </w:r>
        <w:r w:rsidR="001731F3" w:rsidRPr="00720317">
          <w:rPr>
            <w:webHidden/>
          </w:rPr>
          <w:instrText xml:space="preserve"> PAGEREF _Toc452470077 \h </w:instrText>
        </w:r>
        <w:r w:rsidR="001731F3" w:rsidRPr="00720317">
          <w:rPr>
            <w:webHidden/>
          </w:rPr>
        </w:r>
        <w:r w:rsidR="001731F3" w:rsidRPr="00720317">
          <w:rPr>
            <w:webHidden/>
          </w:rPr>
          <w:fldChar w:fldCharType="separate"/>
        </w:r>
        <w:r w:rsidR="004675BB">
          <w:rPr>
            <w:webHidden/>
          </w:rPr>
          <w:t>17</w:t>
        </w:r>
        <w:r w:rsidR="001731F3" w:rsidRPr="00720317">
          <w:rPr>
            <w:webHidden/>
          </w:rPr>
          <w:fldChar w:fldCharType="end"/>
        </w:r>
      </w:hyperlink>
    </w:p>
    <w:p w14:paraId="4EC1CA29" w14:textId="77777777" w:rsidR="001731F3" w:rsidRPr="00720317" w:rsidRDefault="00852BD0">
      <w:pPr>
        <w:pStyle w:val="TableofFigures"/>
        <w:rPr>
          <w:sz w:val="22"/>
        </w:rPr>
      </w:pPr>
      <w:hyperlink w:anchor="_Toc452470078" w:history="1">
        <w:r w:rsidR="001731F3" w:rsidRPr="00720317">
          <w:rPr>
            <w:rStyle w:val="Hyperlink"/>
            <w:rFonts w:asciiTheme="minorHAnsi" w:hAnsiTheme="minorHAnsi"/>
          </w:rPr>
          <w:t>Table 3</w:t>
        </w:r>
        <w:r w:rsidR="001731F3" w:rsidRPr="00720317">
          <w:rPr>
            <w:rStyle w:val="Hyperlink"/>
            <w:rFonts w:asciiTheme="minorHAnsi" w:hAnsiTheme="minorHAnsi"/>
          </w:rPr>
          <w:noBreakHyphen/>
          <w:t>2: Mean PBS claims and cost (in 2012-13 Australian dollars) per participant 1946-51, and 1921-26 cohorts for women who needed or not needed help with daily tasks.</w:t>
        </w:r>
        <w:r w:rsidR="001731F3" w:rsidRPr="00720317">
          <w:rPr>
            <w:webHidden/>
          </w:rPr>
          <w:tab/>
        </w:r>
        <w:r w:rsidR="001731F3" w:rsidRPr="00720317">
          <w:rPr>
            <w:webHidden/>
          </w:rPr>
          <w:fldChar w:fldCharType="begin"/>
        </w:r>
        <w:r w:rsidR="001731F3" w:rsidRPr="00720317">
          <w:rPr>
            <w:webHidden/>
          </w:rPr>
          <w:instrText xml:space="preserve"> PAGEREF _Toc452470078 \h </w:instrText>
        </w:r>
        <w:r w:rsidR="001731F3" w:rsidRPr="00720317">
          <w:rPr>
            <w:webHidden/>
          </w:rPr>
        </w:r>
        <w:r w:rsidR="001731F3" w:rsidRPr="00720317">
          <w:rPr>
            <w:webHidden/>
          </w:rPr>
          <w:fldChar w:fldCharType="separate"/>
        </w:r>
        <w:r w:rsidR="004675BB">
          <w:rPr>
            <w:webHidden/>
          </w:rPr>
          <w:t>22</w:t>
        </w:r>
        <w:r w:rsidR="001731F3" w:rsidRPr="00720317">
          <w:rPr>
            <w:webHidden/>
          </w:rPr>
          <w:fldChar w:fldCharType="end"/>
        </w:r>
      </w:hyperlink>
    </w:p>
    <w:p w14:paraId="7B755E55" w14:textId="77777777" w:rsidR="001731F3" w:rsidRPr="00720317" w:rsidRDefault="00852BD0">
      <w:pPr>
        <w:pStyle w:val="TableofFigures"/>
        <w:rPr>
          <w:sz w:val="22"/>
        </w:rPr>
      </w:pPr>
      <w:hyperlink w:anchor="_Toc452470079" w:history="1">
        <w:r w:rsidR="001731F3" w:rsidRPr="00720317">
          <w:rPr>
            <w:rStyle w:val="Hyperlink"/>
            <w:rFonts w:asciiTheme="minorHAnsi" w:hAnsiTheme="minorHAnsi"/>
          </w:rPr>
          <w:t>Table 4</w:t>
        </w:r>
        <w:r w:rsidR="001731F3" w:rsidRPr="00720317">
          <w:rPr>
            <w:rStyle w:val="Hyperlink"/>
            <w:rFonts w:asciiTheme="minorHAnsi" w:hAnsiTheme="minorHAnsi"/>
          </w:rPr>
          <w:noBreakHyphen/>
          <w:t>1: Projected number and prevalence of obese women in Australia from 2015 to 2035.</w:t>
        </w:r>
        <w:r w:rsidR="001731F3" w:rsidRPr="00720317">
          <w:rPr>
            <w:webHidden/>
          </w:rPr>
          <w:tab/>
        </w:r>
        <w:r w:rsidR="001731F3" w:rsidRPr="00720317">
          <w:rPr>
            <w:webHidden/>
          </w:rPr>
          <w:fldChar w:fldCharType="begin"/>
        </w:r>
        <w:r w:rsidR="001731F3" w:rsidRPr="00720317">
          <w:rPr>
            <w:webHidden/>
          </w:rPr>
          <w:instrText xml:space="preserve"> PAGEREF _Toc452470079 \h </w:instrText>
        </w:r>
        <w:r w:rsidR="001731F3" w:rsidRPr="00720317">
          <w:rPr>
            <w:webHidden/>
          </w:rPr>
        </w:r>
        <w:r w:rsidR="001731F3" w:rsidRPr="00720317">
          <w:rPr>
            <w:webHidden/>
          </w:rPr>
          <w:fldChar w:fldCharType="separate"/>
        </w:r>
        <w:r w:rsidR="004675BB">
          <w:rPr>
            <w:webHidden/>
          </w:rPr>
          <w:t>36</w:t>
        </w:r>
        <w:r w:rsidR="001731F3" w:rsidRPr="00720317">
          <w:rPr>
            <w:webHidden/>
          </w:rPr>
          <w:fldChar w:fldCharType="end"/>
        </w:r>
      </w:hyperlink>
    </w:p>
    <w:p w14:paraId="60B0E21B" w14:textId="77777777" w:rsidR="001731F3" w:rsidRPr="00720317" w:rsidRDefault="00852BD0">
      <w:pPr>
        <w:pStyle w:val="TableofFigures"/>
        <w:rPr>
          <w:sz w:val="22"/>
        </w:rPr>
      </w:pPr>
      <w:hyperlink w:anchor="_Toc452470080" w:history="1">
        <w:r w:rsidR="001731F3" w:rsidRPr="00720317">
          <w:rPr>
            <w:rStyle w:val="Hyperlink"/>
            <w:rFonts w:asciiTheme="minorHAnsi" w:hAnsiTheme="minorHAnsi"/>
          </w:rPr>
          <w:t>Table 4</w:t>
        </w:r>
        <w:r w:rsidR="001731F3" w:rsidRPr="00720317">
          <w:rPr>
            <w:rStyle w:val="Hyperlink"/>
            <w:rFonts w:asciiTheme="minorHAnsi" w:hAnsiTheme="minorHAnsi"/>
          </w:rPr>
          <w:noBreakHyphen/>
          <w:t>2: Mean PBS claims and costs (in 2012-13 Australian dollars) per participant for the 1973-78, 1946-51, 1921-26 cohorts by obesity status.</w:t>
        </w:r>
        <w:r w:rsidR="001731F3" w:rsidRPr="00720317">
          <w:rPr>
            <w:webHidden/>
          </w:rPr>
          <w:tab/>
        </w:r>
        <w:r w:rsidR="001731F3" w:rsidRPr="00720317">
          <w:rPr>
            <w:webHidden/>
          </w:rPr>
          <w:fldChar w:fldCharType="begin"/>
        </w:r>
        <w:r w:rsidR="001731F3" w:rsidRPr="00720317">
          <w:rPr>
            <w:webHidden/>
          </w:rPr>
          <w:instrText xml:space="preserve"> PAGEREF _Toc452470080 \h </w:instrText>
        </w:r>
        <w:r w:rsidR="001731F3" w:rsidRPr="00720317">
          <w:rPr>
            <w:webHidden/>
          </w:rPr>
        </w:r>
        <w:r w:rsidR="001731F3" w:rsidRPr="00720317">
          <w:rPr>
            <w:webHidden/>
          </w:rPr>
          <w:fldChar w:fldCharType="separate"/>
        </w:r>
        <w:r w:rsidR="004675BB">
          <w:rPr>
            <w:webHidden/>
          </w:rPr>
          <w:t>41</w:t>
        </w:r>
        <w:r w:rsidR="001731F3" w:rsidRPr="00720317">
          <w:rPr>
            <w:webHidden/>
          </w:rPr>
          <w:fldChar w:fldCharType="end"/>
        </w:r>
      </w:hyperlink>
    </w:p>
    <w:p w14:paraId="7CDF1021" w14:textId="77777777" w:rsidR="001731F3" w:rsidRPr="00720317" w:rsidRDefault="00852BD0">
      <w:pPr>
        <w:pStyle w:val="TableofFigures"/>
        <w:rPr>
          <w:sz w:val="22"/>
        </w:rPr>
      </w:pPr>
      <w:hyperlink w:anchor="_Toc452470081" w:history="1">
        <w:r w:rsidR="001731F3" w:rsidRPr="00720317">
          <w:rPr>
            <w:rStyle w:val="Hyperlink"/>
            <w:rFonts w:asciiTheme="minorHAnsi" w:hAnsiTheme="minorHAnsi"/>
          </w:rPr>
          <w:t>Table 5</w:t>
        </w:r>
        <w:r w:rsidR="001731F3" w:rsidRPr="00720317">
          <w:rPr>
            <w:rStyle w:val="Hyperlink"/>
            <w:rFonts w:asciiTheme="minorHAnsi" w:hAnsiTheme="minorHAnsi"/>
          </w:rPr>
          <w:noBreakHyphen/>
          <w:t>1: Projected number and percentage of women in Australia who are current smokers from 2015 to 2035.</w:t>
        </w:r>
        <w:r w:rsidR="001731F3" w:rsidRPr="00720317">
          <w:rPr>
            <w:webHidden/>
          </w:rPr>
          <w:tab/>
        </w:r>
        <w:r w:rsidR="001731F3" w:rsidRPr="00720317">
          <w:rPr>
            <w:webHidden/>
          </w:rPr>
          <w:fldChar w:fldCharType="begin"/>
        </w:r>
        <w:r w:rsidR="001731F3" w:rsidRPr="00720317">
          <w:rPr>
            <w:webHidden/>
          </w:rPr>
          <w:instrText xml:space="preserve"> PAGEREF _Toc452470081 \h </w:instrText>
        </w:r>
        <w:r w:rsidR="001731F3" w:rsidRPr="00720317">
          <w:rPr>
            <w:webHidden/>
          </w:rPr>
        </w:r>
        <w:r w:rsidR="001731F3" w:rsidRPr="00720317">
          <w:rPr>
            <w:webHidden/>
          </w:rPr>
          <w:fldChar w:fldCharType="separate"/>
        </w:r>
        <w:r w:rsidR="004675BB">
          <w:rPr>
            <w:webHidden/>
          </w:rPr>
          <w:t>54</w:t>
        </w:r>
        <w:r w:rsidR="001731F3" w:rsidRPr="00720317">
          <w:rPr>
            <w:webHidden/>
          </w:rPr>
          <w:fldChar w:fldCharType="end"/>
        </w:r>
      </w:hyperlink>
    </w:p>
    <w:p w14:paraId="147AB887" w14:textId="77777777" w:rsidR="001731F3" w:rsidRPr="00720317" w:rsidRDefault="00852BD0">
      <w:pPr>
        <w:pStyle w:val="TableofFigures"/>
        <w:rPr>
          <w:sz w:val="22"/>
        </w:rPr>
      </w:pPr>
      <w:hyperlink w:anchor="_Toc452470082" w:history="1">
        <w:r w:rsidR="001731F3" w:rsidRPr="00720317">
          <w:rPr>
            <w:rStyle w:val="Hyperlink"/>
            <w:rFonts w:asciiTheme="minorHAnsi" w:hAnsiTheme="minorHAnsi"/>
          </w:rPr>
          <w:t>Table 5</w:t>
        </w:r>
        <w:r w:rsidR="001731F3" w:rsidRPr="00720317">
          <w:rPr>
            <w:rStyle w:val="Hyperlink"/>
            <w:rFonts w:asciiTheme="minorHAnsi" w:hAnsiTheme="minorHAnsi"/>
          </w:rPr>
          <w:noBreakHyphen/>
          <w:t>2: Mean PBS claims and cost (in 2012-13 Australian dollars) per participant for the 1973-78, 1946-51, and 1921-26 cohorts by smoking status.</w:t>
        </w:r>
        <w:r w:rsidR="001731F3" w:rsidRPr="00720317">
          <w:rPr>
            <w:webHidden/>
          </w:rPr>
          <w:tab/>
        </w:r>
        <w:r w:rsidR="001731F3" w:rsidRPr="00720317">
          <w:rPr>
            <w:webHidden/>
          </w:rPr>
          <w:fldChar w:fldCharType="begin"/>
        </w:r>
        <w:r w:rsidR="001731F3" w:rsidRPr="00720317">
          <w:rPr>
            <w:webHidden/>
          </w:rPr>
          <w:instrText xml:space="preserve"> PAGEREF _Toc452470082 \h </w:instrText>
        </w:r>
        <w:r w:rsidR="001731F3" w:rsidRPr="00720317">
          <w:rPr>
            <w:webHidden/>
          </w:rPr>
        </w:r>
        <w:r w:rsidR="001731F3" w:rsidRPr="00720317">
          <w:rPr>
            <w:webHidden/>
          </w:rPr>
          <w:fldChar w:fldCharType="separate"/>
        </w:r>
        <w:r w:rsidR="004675BB">
          <w:rPr>
            <w:webHidden/>
          </w:rPr>
          <w:t>58</w:t>
        </w:r>
        <w:r w:rsidR="001731F3" w:rsidRPr="00720317">
          <w:rPr>
            <w:webHidden/>
          </w:rPr>
          <w:fldChar w:fldCharType="end"/>
        </w:r>
      </w:hyperlink>
    </w:p>
    <w:p w14:paraId="4305D44E" w14:textId="77777777" w:rsidR="001731F3" w:rsidRPr="00720317" w:rsidRDefault="00852BD0">
      <w:pPr>
        <w:pStyle w:val="TableofFigures"/>
        <w:rPr>
          <w:sz w:val="22"/>
        </w:rPr>
      </w:pPr>
      <w:hyperlink w:anchor="_Toc452470083" w:history="1">
        <w:r w:rsidR="001731F3" w:rsidRPr="00720317">
          <w:rPr>
            <w:rStyle w:val="Hyperlink"/>
            <w:rFonts w:asciiTheme="minorHAnsi" w:hAnsiTheme="minorHAnsi"/>
          </w:rPr>
          <w:t>Table 6</w:t>
        </w:r>
        <w:r w:rsidR="001731F3" w:rsidRPr="00720317">
          <w:rPr>
            <w:rStyle w:val="Hyperlink"/>
            <w:rFonts w:asciiTheme="minorHAnsi" w:hAnsiTheme="minorHAnsi"/>
          </w:rPr>
          <w:noBreakHyphen/>
          <w:t>1: Projected number and prevalence of women with psychological distress in Australia from 2015 to 2035.</w:t>
        </w:r>
        <w:r w:rsidR="001731F3" w:rsidRPr="00720317">
          <w:rPr>
            <w:webHidden/>
          </w:rPr>
          <w:tab/>
        </w:r>
        <w:r w:rsidR="001731F3" w:rsidRPr="00720317">
          <w:rPr>
            <w:webHidden/>
          </w:rPr>
          <w:fldChar w:fldCharType="begin"/>
        </w:r>
        <w:r w:rsidR="001731F3" w:rsidRPr="00720317">
          <w:rPr>
            <w:webHidden/>
          </w:rPr>
          <w:instrText xml:space="preserve"> PAGEREF _Toc452470083 \h </w:instrText>
        </w:r>
        <w:r w:rsidR="001731F3" w:rsidRPr="00720317">
          <w:rPr>
            <w:webHidden/>
          </w:rPr>
        </w:r>
        <w:r w:rsidR="001731F3" w:rsidRPr="00720317">
          <w:rPr>
            <w:webHidden/>
          </w:rPr>
          <w:fldChar w:fldCharType="separate"/>
        </w:r>
        <w:r w:rsidR="004675BB">
          <w:rPr>
            <w:webHidden/>
          </w:rPr>
          <w:t>70</w:t>
        </w:r>
        <w:r w:rsidR="001731F3" w:rsidRPr="00720317">
          <w:rPr>
            <w:webHidden/>
          </w:rPr>
          <w:fldChar w:fldCharType="end"/>
        </w:r>
      </w:hyperlink>
    </w:p>
    <w:p w14:paraId="51AE9631" w14:textId="77777777" w:rsidR="001731F3" w:rsidRPr="00720317" w:rsidRDefault="00852BD0">
      <w:pPr>
        <w:pStyle w:val="TableofFigures"/>
        <w:rPr>
          <w:sz w:val="22"/>
        </w:rPr>
      </w:pPr>
      <w:hyperlink w:anchor="_Toc452470084" w:history="1">
        <w:r w:rsidR="001731F3" w:rsidRPr="00720317">
          <w:rPr>
            <w:rStyle w:val="Hyperlink"/>
            <w:rFonts w:asciiTheme="minorHAnsi" w:hAnsiTheme="minorHAnsi"/>
          </w:rPr>
          <w:t>Table 6</w:t>
        </w:r>
        <w:r w:rsidR="001731F3" w:rsidRPr="00720317">
          <w:rPr>
            <w:rStyle w:val="Hyperlink"/>
            <w:rFonts w:asciiTheme="minorHAnsi" w:hAnsiTheme="minorHAnsi"/>
          </w:rPr>
          <w:noBreakHyphen/>
          <w:t>2: Mean PBS claims and cost (in 2012-13 Australian dollars) per participant in the 1973-78, 1946-51, and 1921-26 cohorts by psychological distress.</w:t>
        </w:r>
        <w:r w:rsidR="001731F3" w:rsidRPr="00720317">
          <w:rPr>
            <w:webHidden/>
          </w:rPr>
          <w:tab/>
        </w:r>
        <w:r w:rsidR="001731F3" w:rsidRPr="00720317">
          <w:rPr>
            <w:webHidden/>
          </w:rPr>
          <w:fldChar w:fldCharType="begin"/>
        </w:r>
        <w:r w:rsidR="001731F3" w:rsidRPr="00720317">
          <w:rPr>
            <w:webHidden/>
          </w:rPr>
          <w:instrText xml:space="preserve"> PAGEREF _Toc452470084 \h </w:instrText>
        </w:r>
        <w:r w:rsidR="001731F3" w:rsidRPr="00720317">
          <w:rPr>
            <w:webHidden/>
          </w:rPr>
        </w:r>
        <w:r w:rsidR="001731F3" w:rsidRPr="00720317">
          <w:rPr>
            <w:webHidden/>
          </w:rPr>
          <w:fldChar w:fldCharType="separate"/>
        </w:r>
        <w:r w:rsidR="004675BB">
          <w:rPr>
            <w:webHidden/>
          </w:rPr>
          <w:t>75</w:t>
        </w:r>
        <w:r w:rsidR="001731F3" w:rsidRPr="00720317">
          <w:rPr>
            <w:webHidden/>
          </w:rPr>
          <w:fldChar w:fldCharType="end"/>
        </w:r>
      </w:hyperlink>
    </w:p>
    <w:p w14:paraId="31C4B82F" w14:textId="77777777" w:rsidR="001731F3" w:rsidRPr="00720317" w:rsidRDefault="00852BD0">
      <w:pPr>
        <w:pStyle w:val="TableofFigures"/>
        <w:rPr>
          <w:sz w:val="22"/>
        </w:rPr>
      </w:pPr>
      <w:hyperlink w:anchor="_Toc452470085" w:history="1">
        <w:r w:rsidR="001731F3" w:rsidRPr="00720317">
          <w:rPr>
            <w:rStyle w:val="Hyperlink"/>
            <w:rFonts w:asciiTheme="minorHAnsi" w:hAnsiTheme="minorHAnsi"/>
          </w:rPr>
          <w:t>Table 7</w:t>
        </w:r>
        <w:r w:rsidR="001731F3" w:rsidRPr="00720317">
          <w:rPr>
            <w:rStyle w:val="Hyperlink"/>
            <w:rFonts w:asciiTheme="minorHAnsi" w:hAnsiTheme="minorHAnsi"/>
          </w:rPr>
          <w:noBreakHyphen/>
          <w:t>1: Projected number of women living with dementia (prevalence) in Australia from 2015 to 2035 and percentage among women aged 60 years and over.</w:t>
        </w:r>
        <w:r w:rsidR="001731F3" w:rsidRPr="00720317">
          <w:rPr>
            <w:webHidden/>
          </w:rPr>
          <w:tab/>
        </w:r>
        <w:r w:rsidR="001731F3" w:rsidRPr="00720317">
          <w:rPr>
            <w:webHidden/>
          </w:rPr>
          <w:fldChar w:fldCharType="begin"/>
        </w:r>
        <w:r w:rsidR="001731F3" w:rsidRPr="00720317">
          <w:rPr>
            <w:webHidden/>
          </w:rPr>
          <w:instrText xml:space="preserve"> PAGEREF _Toc452470085 \h </w:instrText>
        </w:r>
        <w:r w:rsidR="001731F3" w:rsidRPr="00720317">
          <w:rPr>
            <w:webHidden/>
          </w:rPr>
        </w:r>
        <w:r w:rsidR="001731F3" w:rsidRPr="00720317">
          <w:rPr>
            <w:webHidden/>
          </w:rPr>
          <w:fldChar w:fldCharType="separate"/>
        </w:r>
        <w:r w:rsidR="004675BB">
          <w:rPr>
            <w:webHidden/>
          </w:rPr>
          <w:t>85</w:t>
        </w:r>
        <w:r w:rsidR="001731F3" w:rsidRPr="00720317">
          <w:rPr>
            <w:webHidden/>
          </w:rPr>
          <w:fldChar w:fldCharType="end"/>
        </w:r>
      </w:hyperlink>
    </w:p>
    <w:p w14:paraId="62DAA981" w14:textId="77777777" w:rsidR="001731F3" w:rsidRPr="00720317" w:rsidRDefault="00852BD0">
      <w:pPr>
        <w:pStyle w:val="TableofFigures"/>
        <w:rPr>
          <w:sz w:val="22"/>
        </w:rPr>
      </w:pPr>
      <w:hyperlink w:anchor="_Toc452470086" w:history="1">
        <w:r w:rsidR="001731F3" w:rsidRPr="00720317">
          <w:rPr>
            <w:rStyle w:val="Hyperlink"/>
            <w:rFonts w:asciiTheme="minorHAnsi" w:hAnsiTheme="minorHAnsi"/>
          </w:rPr>
          <w:t>Table 7</w:t>
        </w:r>
        <w:r w:rsidR="001731F3" w:rsidRPr="00720317">
          <w:rPr>
            <w:rStyle w:val="Hyperlink"/>
            <w:rFonts w:asciiTheme="minorHAnsi" w:hAnsiTheme="minorHAnsi"/>
          </w:rPr>
          <w:noBreakHyphen/>
          <w:t>2: Projected number of women with newly diagnosed dementia (incidence) in a year in Australia from 2015 to 2035 and percentage of women aged 60 years and over.</w:t>
        </w:r>
        <w:r w:rsidR="001731F3" w:rsidRPr="00720317">
          <w:rPr>
            <w:webHidden/>
          </w:rPr>
          <w:tab/>
        </w:r>
        <w:r w:rsidR="001731F3" w:rsidRPr="00720317">
          <w:rPr>
            <w:webHidden/>
          </w:rPr>
          <w:fldChar w:fldCharType="begin"/>
        </w:r>
        <w:r w:rsidR="001731F3" w:rsidRPr="00720317">
          <w:rPr>
            <w:webHidden/>
          </w:rPr>
          <w:instrText xml:space="preserve"> PAGEREF _Toc452470086 \h </w:instrText>
        </w:r>
        <w:r w:rsidR="001731F3" w:rsidRPr="00720317">
          <w:rPr>
            <w:webHidden/>
          </w:rPr>
        </w:r>
        <w:r w:rsidR="001731F3" w:rsidRPr="00720317">
          <w:rPr>
            <w:webHidden/>
          </w:rPr>
          <w:fldChar w:fldCharType="separate"/>
        </w:r>
        <w:r w:rsidR="004675BB">
          <w:rPr>
            <w:webHidden/>
          </w:rPr>
          <w:t>88</w:t>
        </w:r>
        <w:r w:rsidR="001731F3" w:rsidRPr="00720317">
          <w:rPr>
            <w:webHidden/>
          </w:rPr>
          <w:fldChar w:fldCharType="end"/>
        </w:r>
      </w:hyperlink>
    </w:p>
    <w:p w14:paraId="79A5B02C" w14:textId="77777777" w:rsidR="001731F3" w:rsidRPr="00720317" w:rsidRDefault="00852BD0">
      <w:pPr>
        <w:pStyle w:val="TableofFigures"/>
        <w:rPr>
          <w:sz w:val="22"/>
        </w:rPr>
      </w:pPr>
      <w:hyperlink w:anchor="_Toc452470087" w:history="1">
        <w:r w:rsidR="001731F3" w:rsidRPr="00720317">
          <w:rPr>
            <w:rStyle w:val="Hyperlink"/>
            <w:rFonts w:asciiTheme="minorHAnsi" w:hAnsiTheme="minorHAnsi"/>
          </w:rPr>
          <w:t>Table 7</w:t>
        </w:r>
        <w:r w:rsidR="001731F3" w:rsidRPr="00720317">
          <w:rPr>
            <w:rStyle w:val="Hyperlink"/>
            <w:rFonts w:asciiTheme="minorHAnsi" w:hAnsiTheme="minorHAnsi"/>
          </w:rPr>
          <w:noBreakHyphen/>
          <w:t>3: Association between selected risk factors and dementia.</w:t>
        </w:r>
        <w:r w:rsidR="001731F3" w:rsidRPr="00720317">
          <w:rPr>
            <w:webHidden/>
          </w:rPr>
          <w:tab/>
        </w:r>
        <w:r w:rsidR="001731F3" w:rsidRPr="00720317">
          <w:rPr>
            <w:webHidden/>
          </w:rPr>
          <w:fldChar w:fldCharType="begin"/>
        </w:r>
        <w:r w:rsidR="001731F3" w:rsidRPr="00720317">
          <w:rPr>
            <w:webHidden/>
          </w:rPr>
          <w:instrText xml:space="preserve"> PAGEREF _Toc452470087 \h </w:instrText>
        </w:r>
        <w:r w:rsidR="001731F3" w:rsidRPr="00720317">
          <w:rPr>
            <w:webHidden/>
          </w:rPr>
        </w:r>
        <w:r w:rsidR="001731F3" w:rsidRPr="00720317">
          <w:rPr>
            <w:webHidden/>
          </w:rPr>
          <w:fldChar w:fldCharType="separate"/>
        </w:r>
        <w:r w:rsidR="004675BB">
          <w:rPr>
            <w:webHidden/>
          </w:rPr>
          <w:t>90</w:t>
        </w:r>
        <w:r w:rsidR="001731F3" w:rsidRPr="00720317">
          <w:rPr>
            <w:webHidden/>
          </w:rPr>
          <w:fldChar w:fldCharType="end"/>
        </w:r>
      </w:hyperlink>
    </w:p>
    <w:p w14:paraId="646480EB" w14:textId="77777777" w:rsidR="001731F3" w:rsidRPr="00720317" w:rsidRDefault="00852BD0" w:rsidP="00EF289D">
      <w:pPr>
        <w:pStyle w:val="TableofFigures"/>
        <w:jc w:val="left"/>
        <w:rPr>
          <w:sz w:val="22"/>
        </w:rPr>
      </w:pPr>
      <w:hyperlink w:anchor="_Toc452470088" w:history="1">
        <w:r w:rsidR="001731F3" w:rsidRPr="00720317">
          <w:rPr>
            <w:rStyle w:val="Hyperlink"/>
            <w:rFonts w:asciiTheme="minorHAnsi" w:hAnsiTheme="minorHAnsi"/>
          </w:rPr>
          <w:t>Table 8</w:t>
        </w:r>
        <w:r w:rsidR="001731F3" w:rsidRPr="00720317">
          <w:rPr>
            <w:rStyle w:val="Hyperlink"/>
            <w:rFonts w:asciiTheme="minorHAnsi" w:hAnsiTheme="minorHAnsi"/>
          </w:rPr>
          <w:noBreakHyphen/>
          <w:t>1: Projected number and prevalence of university-educated women in Australia from 2015 to 2035.</w:t>
        </w:r>
        <w:r w:rsidR="001731F3" w:rsidRPr="00720317">
          <w:rPr>
            <w:webHidden/>
          </w:rPr>
          <w:tab/>
        </w:r>
        <w:r w:rsidR="001731F3" w:rsidRPr="00720317">
          <w:rPr>
            <w:webHidden/>
          </w:rPr>
          <w:fldChar w:fldCharType="begin"/>
        </w:r>
        <w:r w:rsidR="001731F3" w:rsidRPr="00720317">
          <w:rPr>
            <w:webHidden/>
          </w:rPr>
          <w:instrText xml:space="preserve"> PAGEREF _Toc452470088 \h </w:instrText>
        </w:r>
        <w:r w:rsidR="001731F3" w:rsidRPr="00720317">
          <w:rPr>
            <w:webHidden/>
          </w:rPr>
        </w:r>
        <w:r w:rsidR="001731F3" w:rsidRPr="00720317">
          <w:rPr>
            <w:webHidden/>
          </w:rPr>
          <w:fldChar w:fldCharType="separate"/>
        </w:r>
        <w:r w:rsidR="004675BB">
          <w:rPr>
            <w:webHidden/>
          </w:rPr>
          <w:t>97</w:t>
        </w:r>
        <w:r w:rsidR="001731F3" w:rsidRPr="00720317">
          <w:rPr>
            <w:webHidden/>
          </w:rPr>
          <w:fldChar w:fldCharType="end"/>
        </w:r>
      </w:hyperlink>
    </w:p>
    <w:p w14:paraId="7EB297CD" w14:textId="77777777" w:rsidR="001731F3" w:rsidRPr="00720317" w:rsidRDefault="00852BD0">
      <w:pPr>
        <w:pStyle w:val="TableofFigures"/>
        <w:rPr>
          <w:sz w:val="22"/>
        </w:rPr>
      </w:pPr>
      <w:hyperlink w:anchor="_Toc452470089" w:history="1">
        <w:r w:rsidR="001731F3" w:rsidRPr="00720317">
          <w:rPr>
            <w:rStyle w:val="Hyperlink"/>
            <w:rFonts w:asciiTheme="minorHAnsi" w:hAnsiTheme="minorHAnsi"/>
          </w:rPr>
          <w:t>Table 8</w:t>
        </w:r>
        <w:r w:rsidR="001731F3" w:rsidRPr="00720317">
          <w:rPr>
            <w:rStyle w:val="Hyperlink"/>
            <w:rFonts w:asciiTheme="minorHAnsi" w:hAnsiTheme="minorHAnsi"/>
          </w:rPr>
          <w:noBreakHyphen/>
          <w:t>2: Mean PBS claims and cost (in 2012-13 Australian dollars) per participant for the 1973-78, 1946-51, and 1921-26 cohorts by the highest level of qualification.</w:t>
        </w:r>
        <w:r w:rsidR="001731F3" w:rsidRPr="00720317">
          <w:rPr>
            <w:webHidden/>
          </w:rPr>
          <w:tab/>
        </w:r>
        <w:r w:rsidR="001731F3" w:rsidRPr="00720317">
          <w:rPr>
            <w:webHidden/>
          </w:rPr>
          <w:fldChar w:fldCharType="begin"/>
        </w:r>
        <w:r w:rsidR="001731F3" w:rsidRPr="00720317">
          <w:rPr>
            <w:webHidden/>
          </w:rPr>
          <w:instrText xml:space="preserve"> PAGEREF _Toc452470089 \h </w:instrText>
        </w:r>
        <w:r w:rsidR="001731F3" w:rsidRPr="00720317">
          <w:rPr>
            <w:webHidden/>
          </w:rPr>
        </w:r>
        <w:r w:rsidR="001731F3" w:rsidRPr="00720317">
          <w:rPr>
            <w:webHidden/>
          </w:rPr>
          <w:fldChar w:fldCharType="separate"/>
        </w:r>
        <w:r w:rsidR="004675BB">
          <w:rPr>
            <w:webHidden/>
          </w:rPr>
          <w:t>101</w:t>
        </w:r>
        <w:r w:rsidR="001731F3" w:rsidRPr="00720317">
          <w:rPr>
            <w:webHidden/>
          </w:rPr>
          <w:fldChar w:fldCharType="end"/>
        </w:r>
      </w:hyperlink>
    </w:p>
    <w:p w14:paraId="24768AE9" w14:textId="77777777" w:rsidR="001731F3" w:rsidRPr="00720317" w:rsidRDefault="00852BD0">
      <w:pPr>
        <w:pStyle w:val="TableofFigures"/>
        <w:rPr>
          <w:sz w:val="22"/>
        </w:rPr>
      </w:pPr>
      <w:hyperlink w:anchor="_Toc452470090" w:history="1">
        <w:r w:rsidR="001731F3" w:rsidRPr="00720317">
          <w:rPr>
            <w:rStyle w:val="Hyperlink"/>
            <w:rFonts w:asciiTheme="minorHAnsi" w:hAnsiTheme="minorHAnsi"/>
          </w:rPr>
          <w:t>Table 9</w:t>
        </w:r>
        <w:r w:rsidR="001731F3" w:rsidRPr="00720317">
          <w:rPr>
            <w:rStyle w:val="Hyperlink"/>
            <w:rFonts w:asciiTheme="minorHAnsi" w:hAnsiTheme="minorHAnsi"/>
          </w:rPr>
          <w:noBreakHyphen/>
          <w:t>1: Projected number and prevalence of women aged 20-90 who have difficulty managing on income in Australia from 2015 to 2035.</w:t>
        </w:r>
        <w:r w:rsidR="001731F3" w:rsidRPr="00720317">
          <w:rPr>
            <w:webHidden/>
          </w:rPr>
          <w:tab/>
        </w:r>
        <w:r w:rsidR="001731F3" w:rsidRPr="00720317">
          <w:rPr>
            <w:webHidden/>
          </w:rPr>
          <w:fldChar w:fldCharType="begin"/>
        </w:r>
        <w:r w:rsidR="001731F3" w:rsidRPr="00720317">
          <w:rPr>
            <w:webHidden/>
          </w:rPr>
          <w:instrText xml:space="preserve"> PAGEREF _Toc452470090 \h </w:instrText>
        </w:r>
        <w:r w:rsidR="001731F3" w:rsidRPr="00720317">
          <w:rPr>
            <w:webHidden/>
          </w:rPr>
        </w:r>
        <w:r w:rsidR="001731F3" w:rsidRPr="00720317">
          <w:rPr>
            <w:webHidden/>
          </w:rPr>
          <w:fldChar w:fldCharType="separate"/>
        </w:r>
        <w:r w:rsidR="004675BB">
          <w:rPr>
            <w:webHidden/>
          </w:rPr>
          <w:t>112</w:t>
        </w:r>
        <w:r w:rsidR="001731F3" w:rsidRPr="00720317">
          <w:rPr>
            <w:webHidden/>
          </w:rPr>
          <w:fldChar w:fldCharType="end"/>
        </w:r>
      </w:hyperlink>
    </w:p>
    <w:p w14:paraId="72BBD4CC" w14:textId="77777777" w:rsidR="001731F3" w:rsidRPr="00720317" w:rsidRDefault="00852BD0">
      <w:pPr>
        <w:pStyle w:val="TableofFigures"/>
        <w:rPr>
          <w:sz w:val="22"/>
        </w:rPr>
      </w:pPr>
      <w:hyperlink w:anchor="_Toc452470091" w:history="1">
        <w:r w:rsidR="001731F3" w:rsidRPr="00720317">
          <w:rPr>
            <w:rStyle w:val="Hyperlink"/>
            <w:rFonts w:asciiTheme="minorHAnsi" w:hAnsiTheme="minorHAnsi"/>
          </w:rPr>
          <w:t>Table 9</w:t>
        </w:r>
        <w:r w:rsidR="001731F3" w:rsidRPr="00720317">
          <w:rPr>
            <w:rStyle w:val="Hyperlink"/>
            <w:rFonts w:asciiTheme="minorHAnsi" w:hAnsiTheme="minorHAnsi"/>
          </w:rPr>
          <w:noBreakHyphen/>
          <w:t>2: Mean PBS claims and costs (in 2012-13 Australian dollars) per participant in the 1973-78, 1946-51, and 1921-26 cohorts, categorised by ability to manage on income.</w:t>
        </w:r>
        <w:r w:rsidR="001731F3" w:rsidRPr="00720317">
          <w:rPr>
            <w:webHidden/>
          </w:rPr>
          <w:tab/>
        </w:r>
        <w:r w:rsidR="001731F3" w:rsidRPr="00720317">
          <w:rPr>
            <w:webHidden/>
          </w:rPr>
          <w:fldChar w:fldCharType="begin"/>
        </w:r>
        <w:r w:rsidR="001731F3" w:rsidRPr="00720317">
          <w:rPr>
            <w:webHidden/>
          </w:rPr>
          <w:instrText xml:space="preserve"> PAGEREF _Toc452470091 \h </w:instrText>
        </w:r>
        <w:r w:rsidR="001731F3" w:rsidRPr="00720317">
          <w:rPr>
            <w:webHidden/>
          </w:rPr>
        </w:r>
        <w:r w:rsidR="001731F3" w:rsidRPr="00720317">
          <w:rPr>
            <w:webHidden/>
          </w:rPr>
          <w:fldChar w:fldCharType="separate"/>
        </w:r>
        <w:r w:rsidR="004675BB">
          <w:rPr>
            <w:webHidden/>
          </w:rPr>
          <w:t>116</w:t>
        </w:r>
        <w:r w:rsidR="001731F3" w:rsidRPr="00720317">
          <w:rPr>
            <w:webHidden/>
          </w:rPr>
          <w:fldChar w:fldCharType="end"/>
        </w:r>
      </w:hyperlink>
    </w:p>
    <w:p w14:paraId="2ADF933E" w14:textId="77777777" w:rsidR="001731F3" w:rsidRPr="00720317" w:rsidRDefault="00852BD0">
      <w:pPr>
        <w:pStyle w:val="TableofFigures"/>
        <w:rPr>
          <w:sz w:val="22"/>
        </w:rPr>
      </w:pPr>
      <w:hyperlink w:anchor="_Toc452470092" w:history="1">
        <w:r w:rsidR="001731F3" w:rsidRPr="00720317">
          <w:rPr>
            <w:rStyle w:val="Hyperlink"/>
            <w:rFonts w:asciiTheme="minorHAnsi" w:hAnsiTheme="minorHAnsi"/>
          </w:rPr>
          <w:t>Table 10</w:t>
        </w:r>
        <w:r w:rsidR="001731F3" w:rsidRPr="00720317">
          <w:rPr>
            <w:rStyle w:val="Hyperlink"/>
            <w:rFonts w:asciiTheme="minorHAnsi" w:hAnsiTheme="minorHAnsi"/>
          </w:rPr>
          <w:noBreakHyphen/>
          <w:t>1: Projected number and prevalence of women with partners in Australia from 2015 to 2035.</w:t>
        </w:r>
        <w:r w:rsidR="001731F3" w:rsidRPr="00720317">
          <w:rPr>
            <w:webHidden/>
          </w:rPr>
          <w:tab/>
        </w:r>
        <w:r w:rsidR="001731F3" w:rsidRPr="00720317">
          <w:rPr>
            <w:webHidden/>
          </w:rPr>
          <w:fldChar w:fldCharType="begin"/>
        </w:r>
        <w:r w:rsidR="001731F3" w:rsidRPr="00720317">
          <w:rPr>
            <w:webHidden/>
          </w:rPr>
          <w:instrText xml:space="preserve"> PAGEREF _Toc452470092 \h </w:instrText>
        </w:r>
        <w:r w:rsidR="001731F3" w:rsidRPr="00720317">
          <w:rPr>
            <w:webHidden/>
          </w:rPr>
        </w:r>
        <w:r w:rsidR="001731F3" w:rsidRPr="00720317">
          <w:rPr>
            <w:webHidden/>
          </w:rPr>
          <w:fldChar w:fldCharType="separate"/>
        </w:r>
        <w:r w:rsidR="004675BB">
          <w:rPr>
            <w:webHidden/>
          </w:rPr>
          <w:t>126</w:t>
        </w:r>
        <w:r w:rsidR="001731F3" w:rsidRPr="00720317">
          <w:rPr>
            <w:webHidden/>
          </w:rPr>
          <w:fldChar w:fldCharType="end"/>
        </w:r>
      </w:hyperlink>
    </w:p>
    <w:p w14:paraId="5E20722F" w14:textId="77777777" w:rsidR="001731F3" w:rsidRPr="00720317" w:rsidRDefault="00852BD0">
      <w:pPr>
        <w:pStyle w:val="TableofFigures"/>
        <w:rPr>
          <w:sz w:val="22"/>
        </w:rPr>
      </w:pPr>
      <w:hyperlink w:anchor="_Toc452470093" w:history="1">
        <w:r w:rsidR="001731F3" w:rsidRPr="00720317">
          <w:rPr>
            <w:rStyle w:val="Hyperlink"/>
            <w:rFonts w:asciiTheme="minorHAnsi" w:hAnsiTheme="minorHAnsi"/>
          </w:rPr>
          <w:t>Table 10</w:t>
        </w:r>
        <w:r w:rsidR="001731F3" w:rsidRPr="00720317">
          <w:rPr>
            <w:rStyle w:val="Hyperlink"/>
            <w:rFonts w:asciiTheme="minorHAnsi" w:hAnsiTheme="minorHAnsi"/>
          </w:rPr>
          <w:noBreakHyphen/>
          <w:t>2: Mean PBS claims and cost (in 2012-13 Australian dollars) per participant for the  1973-78, 1946-51, and 1921-26 cohorts by marital status.</w:t>
        </w:r>
        <w:r w:rsidR="001731F3" w:rsidRPr="00720317">
          <w:rPr>
            <w:webHidden/>
          </w:rPr>
          <w:tab/>
        </w:r>
        <w:r w:rsidR="001731F3" w:rsidRPr="00720317">
          <w:rPr>
            <w:webHidden/>
          </w:rPr>
          <w:fldChar w:fldCharType="begin"/>
        </w:r>
        <w:r w:rsidR="001731F3" w:rsidRPr="00720317">
          <w:rPr>
            <w:webHidden/>
          </w:rPr>
          <w:instrText xml:space="preserve"> PAGEREF _Toc452470093 \h </w:instrText>
        </w:r>
        <w:r w:rsidR="001731F3" w:rsidRPr="00720317">
          <w:rPr>
            <w:webHidden/>
          </w:rPr>
        </w:r>
        <w:r w:rsidR="001731F3" w:rsidRPr="00720317">
          <w:rPr>
            <w:webHidden/>
          </w:rPr>
          <w:fldChar w:fldCharType="separate"/>
        </w:r>
        <w:r w:rsidR="004675BB">
          <w:rPr>
            <w:webHidden/>
          </w:rPr>
          <w:t>130</w:t>
        </w:r>
        <w:r w:rsidR="001731F3" w:rsidRPr="00720317">
          <w:rPr>
            <w:webHidden/>
          </w:rPr>
          <w:fldChar w:fldCharType="end"/>
        </w:r>
      </w:hyperlink>
    </w:p>
    <w:p w14:paraId="1DC96BEA" w14:textId="77777777" w:rsidR="001731F3" w:rsidRPr="00720317" w:rsidRDefault="00852BD0">
      <w:pPr>
        <w:pStyle w:val="TableofFigures"/>
        <w:rPr>
          <w:sz w:val="22"/>
        </w:rPr>
      </w:pPr>
      <w:hyperlink w:anchor="_Toc452470094" w:history="1">
        <w:r w:rsidR="001731F3" w:rsidRPr="00720317">
          <w:rPr>
            <w:rStyle w:val="Hyperlink"/>
            <w:rFonts w:asciiTheme="minorHAnsi" w:hAnsiTheme="minorHAnsi"/>
          </w:rPr>
          <w:t>Table 11</w:t>
        </w:r>
        <w:r w:rsidR="001731F3" w:rsidRPr="00720317">
          <w:rPr>
            <w:rStyle w:val="Hyperlink"/>
            <w:rFonts w:asciiTheme="minorHAnsi" w:hAnsiTheme="minorHAnsi"/>
          </w:rPr>
          <w:noBreakHyphen/>
          <w:t>1: Data from the 2011 Australian Census: Australian women aged 20-90 categorised by area of residence.</w:t>
        </w:r>
        <w:r w:rsidR="001731F3" w:rsidRPr="00720317">
          <w:rPr>
            <w:webHidden/>
          </w:rPr>
          <w:tab/>
        </w:r>
        <w:r w:rsidR="001731F3" w:rsidRPr="00720317">
          <w:rPr>
            <w:webHidden/>
          </w:rPr>
          <w:fldChar w:fldCharType="begin"/>
        </w:r>
        <w:r w:rsidR="001731F3" w:rsidRPr="00720317">
          <w:rPr>
            <w:webHidden/>
          </w:rPr>
          <w:instrText xml:space="preserve"> PAGEREF _Toc452470094 \h </w:instrText>
        </w:r>
        <w:r w:rsidR="001731F3" w:rsidRPr="00720317">
          <w:rPr>
            <w:webHidden/>
          </w:rPr>
        </w:r>
        <w:r w:rsidR="001731F3" w:rsidRPr="00720317">
          <w:rPr>
            <w:webHidden/>
          </w:rPr>
          <w:fldChar w:fldCharType="separate"/>
        </w:r>
        <w:r w:rsidR="004675BB">
          <w:rPr>
            <w:webHidden/>
          </w:rPr>
          <w:t>139</w:t>
        </w:r>
        <w:r w:rsidR="001731F3" w:rsidRPr="00720317">
          <w:rPr>
            <w:webHidden/>
          </w:rPr>
          <w:fldChar w:fldCharType="end"/>
        </w:r>
      </w:hyperlink>
    </w:p>
    <w:p w14:paraId="533DA6A1" w14:textId="77777777" w:rsidR="001731F3" w:rsidRPr="00720317" w:rsidRDefault="00852BD0">
      <w:pPr>
        <w:pStyle w:val="TableofFigures"/>
        <w:rPr>
          <w:sz w:val="22"/>
        </w:rPr>
      </w:pPr>
      <w:hyperlink w:anchor="_Toc452470095" w:history="1">
        <w:r w:rsidR="001731F3" w:rsidRPr="00720317">
          <w:rPr>
            <w:rStyle w:val="Hyperlink"/>
            <w:rFonts w:asciiTheme="minorHAnsi" w:hAnsiTheme="minorHAnsi"/>
          </w:rPr>
          <w:t>Table 11</w:t>
        </w:r>
        <w:r w:rsidR="001731F3" w:rsidRPr="00720317">
          <w:rPr>
            <w:rStyle w:val="Hyperlink"/>
            <w:rFonts w:asciiTheme="minorHAnsi" w:hAnsiTheme="minorHAnsi"/>
          </w:rPr>
          <w:noBreakHyphen/>
          <w:t>2: Projected number and prevalence of women in Australia who live in a major city from 2015 to 2035.</w:t>
        </w:r>
        <w:r w:rsidR="001731F3" w:rsidRPr="00720317">
          <w:rPr>
            <w:webHidden/>
          </w:rPr>
          <w:tab/>
        </w:r>
        <w:r w:rsidR="001731F3" w:rsidRPr="00720317">
          <w:rPr>
            <w:webHidden/>
          </w:rPr>
          <w:fldChar w:fldCharType="begin"/>
        </w:r>
        <w:r w:rsidR="001731F3" w:rsidRPr="00720317">
          <w:rPr>
            <w:webHidden/>
          </w:rPr>
          <w:instrText xml:space="preserve"> PAGEREF _Toc452470095 \h </w:instrText>
        </w:r>
        <w:r w:rsidR="001731F3" w:rsidRPr="00720317">
          <w:rPr>
            <w:webHidden/>
          </w:rPr>
        </w:r>
        <w:r w:rsidR="001731F3" w:rsidRPr="00720317">
          <w:rPr>
            <w:webHidden/>
          </w:rPr>
          <w:fldChar w:fldCharType="separate"/>
        </w:r>
        <w:r w:rsidR="004675BB">
          <w:rPr>
            <w:webHidden/>
          </w:rPr>
          <w:t>141</w:t>
        </w:r>
        <w:r w:rsidR="001731F3" w:rsidRPr="00720317">
          <w:rPr>
            <w:webHidden/>
          </w:rPr>
          <w:fldChar w:fldCharType="end"/>
        </w:r>
      </w:hyperlink>
    </w:p>
    <w:p w14:paraId="7F2E5849" w14:textId="77777777" w:rsidR="001731F3" w:rsidRPr="00720317" w:rsidRDefault="00852BD0">
      <w:pPr>
        <w:pStyle w:val="TableofFigures"/>
        <w:rPr>
          <w:sz w:val="22"/>
        </w:rPr>
      </w:pPr>
      <w:hyperlink w:anchor="_Toc452470096" w:history="1">
        <w:r w:rsidR="001731F3" w:rsidRPr="00720317">
          <w:rPr>
            <w:rStyle w:val="Hyperlink"/>
            <w:rFonts w:asciiTheme="minorHAnsi" w:hAnsiTheme="minorHAnsi"/>
          </w:rPr>
          <w:t>Table 11</w:t>
        </w:r>
        <w:r w:rsidR="001731F3" w:rsidRPr="00720317">
          <w:rPr>
            <w:rStyle w:val="Hyperlink"/>
            <w:rFonts w:asciiTheme="minorHAnsi" w:hAnsiTheme="minorHAnsi"/>
          </w:rPr>
          <w:noBreakHyphen/>
          <w:t>3: Mean PBS claims and cost (in 2012-13 Australian dollars) per participant for the 1973-78, 1946-51, and 1921-26 cohorts by area of residence.</w:t>
        </w:r>
        <w:r w:rsidR="001731F3" w:rsidRPr="00720317">
          <w:rPr>
            <w:webHidden/>
          </w:rPr>
          <w:tab/>
        </w:r>
        <w:r w:rsidR="001731F3" w:rsidRPr="00720317">
          <w:rPr>
            <w:webHidden/>
          </w:rPr>
          <w:fldChar w:fldCharType="begin"/>
        </w:r>
        <w:r w:rsidR="001731F3" w:rsidRPr="00720317">
          <w:rPr>
            <w:webHidden/>
          </w:rPr>
          <w:instrText xml:space="preserve"> PAGEREF _Toc452470096 \h </w:instrText>
        </w:r>
        <w:r w:rsidR="001731F3" w:rsidRPr="00720317">
          <w:rPr>
            <w:webHidden/>
          </w:rPr>
        </w:r>
        <w:r w:rsidR="001731F3" w:rsidRPr="00720317">
          <w:rPr>
            <w:webHidden/>
          </w:rPr>
          <w:fldChar w:fldCharType="separate"/>
        </w:r>
        <w:r w:rsidR="004675BB">
          <w:rPr>
            <w:webHidden/>
          </w:rPr>
          <w:t>145</w:t>
        </w:r>
        <w:r w:rsidR="001731F3" w:rsidRPr="00720317">
          <w:rPr>
            <w:webHidden/>
          </w:rPr>
          <w:fldChar w:fldCharType="end"/>
        </w:r>
      </w:hyperlink>
    </w:p>
    <w:p w14:paraId="2FFDD4A4" w14:textId="77777777" w:rsidR="001731F3" w:rsidRPr="00720317" w:rsidRDefault="00852BD0">
      <w:pPr>
        <w:pStyle w:val="TableofFigures"/>
        <w:rPr>
          <w:sz w:val="22"/>
        </w:rPr>
      </w:pPr>
      <w:hyperlink w:anchor="_Toc452470097"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 Survey items from SF-36 used to calculate PF scores.</w:t>
        </w:r>
        <w:r w:rsidR="001731F3" w:rsidRPr="00720317">
          <w:rPr>
            <w:webHidden/>
          </w:rPr>
          <w:tab/>
        </w:r>
        <w:r w:rsidR="001731F3" w:rsidRPr="00720317">
          <w:rPr>
            <w:webHidden/>
          </w:rPr>
          <w:fldChar w:fldCharType="begin"/>
        </w:r>
        <w:r w:rsidR="001731F3" w:rsidRPr="00720317">
          <w:rPr>
            <w:webHidden/>
          </w:rPr>
          <w:instrText xml:space="preserve"> PAGEREF _Toc452470097 \h </w:instrText>
        </w:r>
        <w:r w:rsidR="001731F3" w:rsidRPr="00720317">
          <w:rPr>
            <w:webHidden/>
          </w:rPr>
        </w:r>
        <w:r w:rsidR="001731F3" w:rsidRPr="00720317">
          <w:rPr>
            <w:webHidden/>
          </w:rPr>
          <w:fldChar w:fldCharType="separate"/>
        </w:r>
        <w:r w:rsidR="004675BB">
          <w:rPr>
            <w:webHidden/>
          </w:rPr>
          <w:t>152</w:t>
        </w:r>
        <w:r w:rsidR="001731F3" w:rsidRPr="00720317">
          <w:rPr>
            <w:webHidden/>
          </w:rPr>
          <w:fldChar w:fldCharType="end"/>
        </w:r>
      </w:hyperlink>
    </w:p>
    <w:p w14:paraId="37D3759D" w14:textId="77777777" w:rsidR="001731F3" w:rsidRPr="00720317" w:rsidRDefault="00852BD0">
      <w:pPr>
        <w:pStyle w:val="TableofFigures"/>
        <w:rPr>
          <w:sz w:val="22"/>
        </w:rPr>
      </w:pPr>
      <w:hyperlink w:anchor="_Toc452470098"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2: Recoding of missing items for PF scoring.</w:t>
        </w:r>
        <w:r w:rsidR="001731F3" w:rsidRPr="00720317">
          <w:rPr>
            <w:webHidden/>
          </w:rPr>
          <w:tab/>
        </w:r>
        <w:r w:rsidR="001731F3" w:rsidRPr="00720317">
          <w:rPr>
            <w:webHidden/>
          </w:rPr>
          <w:fldChar w:fldCharType="begin"/>
        </w:r>
        <w:r w:rsidR="001731F3" w:rsidRPr="00720317">
          <w:rPr>
            <w:webHidden/>
          </w:rPr>
          <w:instrText xml:space="preserve"> PAGEREF _Toc452470098 \h </w:instrText>
        </w:r>
        <w:r w:rsidR="001731F3" w:rsidRPr="00720317">
          <w:rPr>
            <w:webHidden/>
          </w:rPr>
        </w:r>
        <w:r w:rsidR="001731F3" w:rsidRPr="00720317">
          <w:rPr>
            <w:webHidden/>
          </w:rPr>
          <w:fldChar w:fldCharType="separate"/>
        </w:r>
        <w:r w:rsidR="004675BB">
          <w:rPr>
            <w:webHidden/>
          </w:rPr>
          <w:t>153</w:t>
        </w:r>
        <w:r w:rsidR="001731F3" w:rsidRPr="00720317">
          <w:rPr>
            <w:webHidden/>
          </w:rPr>
          <w:fldChar w:fldCharType="end"/>
        </w:r>
      </w:hyperlink>
    </w:p>
    <w:p w14:paraId="4653E04D" w14:textId="77777777" w:rsidR="001731F3" w:rsidRPr="00720317" w:rsidRDefault="00852BD0">
      <w:pPr>
        <w:pStyle w:val="TableofFigures"/>
        <w:rPr>
          <w:sz w:val="22"/>
        </w:rPr>
      </w:pPr>
      <w:hyperlink w:anchor="_Toc452470099"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3: The number of ALSWH participants with data on needing help with daily tasks that was used in projection modelling.</w:t>
        </w:r>
        <w:r w:rsidR="001731F3" w:rsidRPr="00720317">
          <w:rPr>
            <w:webHidden/>
          </w:rPr>
          <w:tab/>
        </w:r>
        <w:r w:rsidR="001731F3" w:rsidRPr="00720317">
          <w:rPr>
            <w:webHidden/>
          </w:rPr>
          <w:fldChar w:fldCharType="begin"/>
        </w:r>
        <w:r w:rsidR="001731F3" w:rsidRPr="00720317">
          <w:rPr>
            <w:webHidden/>
          </w:rPr>
          <w:instrText xml:space="preserve"> PAGEREF _Toc452470099 \h </w:instrText>
        </w:r>
        <w:r w:rsidR="001731F3" w:rsidRPr="00720317">
          <w:rPr>
            <w:webHidden/>
          </w:rPr>
        </w:r>
        <w:r w:rsidR="001731F3" w:rsidRPr="00720317">
          <w:rPr>
            <w:webHidden/>
          </w:rPr>
          <w:fldChar w:fldCharType="separate"/>
        </w:r>
        <w:r w:rsidR="004675BB">
          <w:rPr>
            <w:webHidden/>
          </w:rPr>
          <w:t>154</w:t>
        </w:r>
        <w:r w:rsidR="001731F3" w:rsidRPr="00720317">
          <w:rPr>
            <w:webHidden/>
          </w:rPr>
          <w:fldChar w:fldCharType="end"/>
        </w:r>
      </w:hyperlink>
    </w:p>
    <w:p w14:paraId="1AD0C2C4" w14:textId="77777777" w:rsidR="001731F3" w:rsidRPr="00720317" w:rsidRDefault="00852BD0">
      <w:pPr>
        <w:pStyle w:val="TableofFigures"/>
        <w:rPr>
          <w:sz w:val="22"/>
        </w:rPr>
      </w:pPr>
      <w:hyperlink w:anchor="_Toc452470100"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4: The number of ALSWH participants with height and weight data that was used in projection modelling.</w:t>
        </w:r>
        <w:r w:rsidR="001731F3" w:rsidRPr="00720317">
          <w:rPr>
            <w:webHidden/>
          </w:rPr>
          <w:tab/>
        </w:r>
        <w:r w:rsidR="001731F3" w:rsidRPr="00720317">
          <w:rPr>
            <w:webHidden/>
          </w:rPr>
          <w:fldChar w:fldCharType="begin"/>
        </w:r>
        <w:r w:rsidR="001731F3" w:rsidRPr="00720317">
          <w:rPr>
            <w:webHidden/>
          </w:rPr>
          <w:instrText xml:space="preserve"> PAGEREF _Toc452470100 \h </w:instrText>
        </w:r>
        <w:r w:rsidR="001731F3" w:rsidRPr="00720317">
          <w:rPr>
            <w:webHidden/>
          </w:rPr>
        </w:r>
        <w:r w:rsidR="001731F3" w:rsidRPr="00720317">
          <w:rPr>
            <w:webHidden/>
          </w:rPr>
          <w:fldChar w:fldCharType="separate"/>
        </w:r>
        <w:r w:rsidR="004675BB">
          <w:rPr>
            <w:webHidden/>
          </w:rPr>
          <w:t>155</w:t>
        </w:r>
        <w:r w:rsidR="001731F3" w:rsidRPr="00720317">
          <w:rPr>
            <w:webHidden/>
          </w:rPr>
          <w:fldChar w:fldCharType="end"/>
        </w:r>
      </w:hyperlink>
    </w:p>
    <w:p w14:paraId="55CC960B" w14:textId="77777777" w:rsidR="001731F3" w:rsidRPr="00720317" w:rsidRDefault="00852BD0">
      <w:pPr>
        <w:pStyle w:val="TableofFigures"/>
        <w:rPr>
          <w:sz w:val="22"/>
        </w:rPr>
      </w:pPr>
      <w:hyperlink w:anchor="_Toc452470101"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5: Survey questions for tobacco use in ALSWH.</w:t>
        </w:r>
        <w:r w:rsidR="001731F3" w:rsidRPr="00720317">
          <w:rPr>
            <w:webHidden/>
          </w:rPr>
          <w:tab/>
        </w:r>
        <w:r w:rsidR="001731F3" w:rsidRPr="00720317">
          <w:rPr>
            <w:webHidden/>
          </w:rPr>
          <w:fldChar w:fldCharType="begin"/>
        </w:r>
        <w:r w:rsidR="001731F3" w:rsidRPr="00720317">
          <w:rPr>
            <w:webHidden/>
          </w:rPr>
          <w:instrText xml:space="preserve"> PAGEREF _Toc452470101 \h </w:instrText>
        </w:r>
        <w:r w:rsidR="001731F3" w:rsidRPr="00720317">
          <w:rPr>
            <w:webHidden/>
          </w:rPr>
        </w:r>
        <w:r w:rsidR="001731F3" w:rsidRPr="00720317">
          <w:rPr>
            <w:webHidden/>
          </w:rPr>
          <w:fldChar w:fldCharType="separate"/>
        </w:r>
        <w:r w:rsidR="004675BB">
          <w:rPr>
            <w:webHidden/>
          </w:rPr>
          <w:t>155</w:t>
        </w:r>
        <w:r w:rsidR="001731F3" w:rsidRPr="00720317">
          <w:rPr>
            <w:webHidden/>
          </w:rPr>
          <w:fldChar w:fldCharType="end"/>
        </w:r>
      </w:hyperlink>
    </w:p>
    <w:p w14:paraId="24A510B8" w14:textId="77777777" w:rsidR="001731F3" w:rsidRPr="00720317" w:rsidRDefault="00852BD0">
      <w:pPr>
        <w:pStyle w:val="TableofFigures"/>
        <w:rPr>
          <w:sz w:val="22"/>
        </w:rPr>
      </w:pPr>
      <w:hyperlink w:anchor="_Toc452470102"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6: Definition of smoking classifications in ALSWH.</w:t>
        </w:r>
        <w:r w:rsidR="001731F3" w:rsidRPr="00720317">
          <w:rPr>
            <w:webHidden/>
          </w:rPr>
          <w:tab/>
        </w:r>
        <w:r w:rsidR="001731F3" w:rsidRPr="00720317">
          <w:rPr>
            <w:webHidden/>
          </w:rPr>
          <w:fldChar w:fldCharType="begin"/>
        </w:r>
        <w:r w:rsidR="001731F3" w:rsidRPr="00720317">
          <w:rPr>
            <w:webHidden/>
          </w:rPr>
          <w:instrText xml:space="preserve"> PAGEREF _Toc452470102 \h </w:instrText>
        </w:r>
        <w:r w:rsidR="001731F3" w:rsidRPr="00720317">
          <w:rPr>
            <w:webHidden/>
          </w:rPr>
        </w:r>
        <w:r w:rsidR="001731F3" w:rsidRPr="00720317">
          <w:rPr>
            <w:webHidden/>
          </w:rPr>
          <w:fldChar w:fldCharType="separate"/>
        </w:r>
        <w:r w:rsidR="004675BB">
          <w:rPr>
            <w:webHidden/>
          </w:rPr>
          <w:t>156</w:t>
        </w:r>
        <w:r w:rsidR="001731F3" w:rsidRPr="00720317">
          <w:rPr>
            <w:webHidden/>
          </w:rPr>
          <w:fldChar w:fldCharType="end"/>
        </w:r>
      </w:hyperlink>
    </w:p>
    <w:p w14:paraId="6B7F2BD2" w14:textId="77777777" w:rsidR="001731F3" w:rsidRPr="00720317" w:rsidRDefault="00852BD0">
      <w:pPr>
        <w:pStyle w:val="TableofFigures"/>
        <w:rPr>
          <w:sz w:val="22"/>
        </w:rPr>
      </w:pPr>
      <w:hyperlink w:anchor="_Toc452470103"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7: The number of ALSWH participants with data on smoking status that was used in projection modelling.</w:t>
        </w:r>
        <w:r w:rsidR="001731F3" w:rsidRPr="00720317">
          <w:rPr>
            <w:webHidden/>
          </w:rPr>
          <w:tab/>
        </w:r>
        <w:r w:rsidR="001731F3" w:rsidRPr="00720317">
          <w:rPr>
            <w:webHidden/>
          </w:rPr>
          <w:fldChar w:fldCharType="begin"/>
        </w:r>
        <w:r w:rsidR="001731F3" w:rsidRPr="00720317">
          <w:rPr>
            <w:webHidden/>
          </w:rPr>
          <w:instrText xml:space="preserve"> PAGEREF _Toc452470103 \h </w:instrText>
        </w:r>
        <w:r w:rsidR="001731F3" w:rsidRPr="00720317">
          <w:rPr>
            <w:webHidden/>
          </w:rPr>
        </w:r>
        <w:r w:rsidR="001731F3" w:rsidRPr="00720317">
          <w:rPr>
            <w:webHidden/>
          </w:rPr>
          <w:fldChar w:fldCharType="separate"/>
        </w:r>
        <w:r w:rsidR="004675BB">
          <w:rPr>
            <w:webHidden/>
          </w:rPr>
          <w:t>156</w:t>
        </w:r>
        <w:r w:rsidR="001731F3" w:rsidRPr="00720317">
          <w:rPr>
            <w:webHidden/>
          </w:rPr>
          <w:fldChar w:fldCharType="end"/>
        </w:r>
      </w:hyperlink>
    </w:p>
    <w:p w14:paraId="08C11459" w14:textId="77777777" w:rsidR="001731F3" w:rsidRPr="00720317" w:rsidRDefault="00852BD0">
      <w:pPr>
        <w:pStyle w:val="TableofFigures"/>
        <w:rPr>
          <w:sz w:val="22"/>
        </w:rPr>
      </w:pPr>
      <w:hyperlink w:anchor="_Toc452470104"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8: Survey items from SF-36 used to calculate MH scores.</w:t>
        </w:r>
        <w:r w:rsidR="001731F3" w:rsidRPr="00720317">
          <w:rPr>
            <w:webHidden/>
          </w:rPr>
          <w:tab/>
        </w:r>
        <w:r w:rsidR="001731F3" w:rsidRPr="00720317">
          <w:rPr>
            <w:webHidden/>
          </w:rPr>
          <w:fldChar w:fldCharType="begin"/>
        </w:r>
        <w:r w:rsidR="001731F3" w:rsidRPr="00720317">
          <w:rPr>
            <w:webHidden/>
          </w:rPr>
          <w:instrText xml:space="preserve"> PAGEREF _Toc452470104 \h </w:instrText>
        </w:r>
        <w:r w:rsidR="001731F3" w:rsidRPr="00720317">
          <w:rPr>
            <w:webHidden/>
          </w:rPr>
        </w:r>
        <w:r w:rsidR="001731F3" w:rsidRPr="00720317">
          <w:rPr>
            <w:webHidden/>
          </w:rPr>
          <w:fldChar w:fldCharType="separate"/>
        </w:r>
        <w:r w:rsidR="004675BB">
          <w:rPr>
            <w:webHidden/>
          </w:rPr>
          <w:t>157</w:t>
        </w:r>
        <w:r w:rsidR="001731F3" w:rsidRPr="00720317">
          <w:rPr>
            <w:webHidden/>
          </w:rPr>
          <w:fldChar w:fldCharType="end"/>
        </w:r>
      </w:hyperlink>
    </w:p>
    <w:p w14:paraId="723653F3" w14:textId="77777777" w:rsidR="001731F3" w:rsidRPr="00720317" w:rsidRDefault="00852BD0">
      <w:pPr>
        <w:pStyle w:val="TableofFigures"/>
        <w:rPr>
          <w:sz w:val="22"/>
        </w:rPr>
      </w:pPr>
      <w:hyperlink w:anchor="_Toc452470105"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9: Response options for survey items from SF-36 used to calculate MH3 and MH5 scores.</w:t>
        </w:r>
        <w:r w:rsidR="001731F3" w:rsidRPr="00720317">
          <w:rPr>
            <w:webHidden/>
          </w:rPr>
          <w:tab/>
        </w:r>
        <w:r w:rsidR="001731F3" w:rsidRPr="00720317">
          <w:rPr>
            <w:webHidden/>
          </w:rPr>
          <w:fldChar w:fldCharType="begin"/>
        </w:r>
        <w:r w:rsidR="001731F3" w:rsidRPr="00720317">
          <w:rPr>
            <w:webHidden/>
          </w:rPr>
          <w:instrText xml:space="preserve"> PAGEREF _Toc452470105 \h </w:instrText>
        </w:r>
        <w:r w:rsidR="001731F3" w:rsidRPr="00720317">
          <w:rPr>
            <w:webHidden/>
          </w:rPr>
        </w:r>
        <w:r w:rsidR="001731F3" w:rsidRPr="00720317">
          <w:rPr>
            <w:webHidden/>
          </w:rPr>
          <w:fldChar w:fldCharType="separate"/>
        </w:r>
        <w:r w:rsidR="004675BB">
          <w:rPr>
            <w:webHidden/>
          </w:rPr>
          <w:t>157</w:t>
        </w:r>
        <w:r w:rsidR="001731F3" w:rsidRPr="00720317">
          <w:rPr>
            <w:webHidden/>
          </w:rPr>
          <w:fldChar w:fldCharType="end"/>
        </w:r>
      </w:hyperlink>
    </w:p>
    <w:p w14:paraId="293F8545" w14:textId="77777777" w:rsidR="001731F3" w:rsidRPr="00720317" w:rsidRDefault="00852BD0">
      <w:pPr>
        <w:pStyle w:val="TableofFigures"/>
        <w:rPr>
          <w:sz w:val="22"/>
        </w:rPr>
      </w:pPr>
      <w:hyperlink w:anchor="_Toc452470106"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0: The number of ALSWH participants with a mental health score that was used in projection modelling.</w:t>
        </w:r>
        <w:r w:rsidR="001731F3" w:rsidRPr="00720317">
          <w:rPr>
            <w:webHidden/>
          </w:rPr>
          <w:tab/>
        </w:r>
        <w:r w:rsidR="001731F3" w:rsidRPr="00720317">
          <w:rPr>
            <w:webHidden/>
          </w:rPr>
          <w:fldChar w:fldCharType="begin"/>
        </w:r>
        <w:r w:rsidR="001731F3" w:rsidRPr="00720317">
          <w:rPr>
            <w:webHidden/>
          </w:rPr>
          <w:instrText xml:space="preserve"> PAGEREF _Toc452470106 \h </w:instrText>
        </w:r>
        <w:r w:rsidR="001731F3" w:rsidRPr="00720317">
          <w:rPr>
            <w:webHidden/>
          </w:rPr>
        </w:r>
        <w:r w:rsidR="001731F3" w:rsidRPr="00720317">
          <w:rPr>
            <w:webHidden/>
          </w:rPr>
          <w:fldChar w:fldCharType="separate"/>
        </w:r>
        <w:r w:rsidR="004675BB">
          <w:rPr>
            <w:webHidden/>
          </w:rPr>
          <w:t>158</w:t>
        </w:r>
        <w:r w:rsidR="001731F3" w:rsidRPr="00720317">
          <w:rPr>
            <w:webHidden/>
          </w:rPr>
          <w:fldChar w:fldCharType="end"/>
        </w:r>
      </w:hyperlink>
    </w:p>
    <w:p w14:paraId="04E86271" w14:textId="77777777" w:rsidR="001731F3" w:rsidRPr="00720317" w:rsidRDefault="00852BD0">
      <w:pPr>
        <w:pStyle w:val="TableofFigures"/>
        <w:rPr>
          <w:sz w:val="22"/>
        </w:rPr>
      </w:pPr>
      <w:hyperlink w:anchor="_Toc452470107"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1: Response options for highest educational attainment in the 1973-78, 1946-51, and 1921-26 cohorts.</w:t>
        </w:r>
        <w:r w:rsidR="001731F3" w:rsidRPr="00720317">
          <w:rPr>
            <w:webHidden/>
          </w:rPr>
          <w:tab/>
        </w:r>
        <w:r w:rsidR="001731F3" w:rsidRPr="00720317">
          <w:rPr>
            <w:webHidden/>
          </w:rPr>
          <w:fldChar w:fldCharType="begin"/>
        </w:r>
        <w:r w:rsidR="001731F3" w:rsidRPr="00720317">
          <w:rPr>
            <w:webHidden/>
          </w:rPr>
          <w:instrText xml:space="preserve"> PAGEREF _Toc452470107 \h </w:instrText>
        </w:r>
        <w:r w:rsidR="001731F3" w:rsidRPr="00720317">
          <w:rPr>
            <w:webHidden/>
          </w:rPr>
        </w:r>
        <w:r w:rsidR="001731F3" w:rsidRPr="00720317">
          <w:rPr>
            <w:webHidden/>
          </w:rPr>
          <w:fldChar w:fldCharType="separate"/>
        </w:r>
        <w:r w:rsidR="004675BB">
          <w:rPr>
            <w:webHidden/>
          </w:rPr>
          <w:t>158</w:t>
        </w:r>
        <w:r w:rsidR="001731F3" w:rsidRPr="00720317">
          <w:rPr>
            <w:webHidden/>
          </w:rPr>
          <w:fldChar w:fldCharType="end"/>
        </w:r>
      </w:hyperlink>
    </w:p>
    <w:p w14:paraId="62152945" w14:textId="77777777" w:rsidR="001731F3" w:rsidRPr="00720317" w:rsidRDefault="00852BD0">
      <w:pPr>
        <w:pStyle w:val="TableofFigures"/>
        <w:rPr>
          <w:sz w:val="22"/>
        </w:rPr>
      </w:pPr>
      <w:hyperlink w:anchor="_Toc452470108"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2: Response options for highest educational attainment in the 1989-95 cohort.</w:t>
        </w:r>
        <w:r w:rsidR="001731F3" w:rsidRPr="00720317">
          <w:rPr>
            <w:webHidden/>
          </w:rPr>
          <w:tab/>
        </w:r>
        <w:r w:rsidR="001731F3" w:rsidRPr="00720317">
          <w:rPr>
            <w:webHidden/>
          </w:rPr>
          <w:fldChar w:fldCharType="begin"/>
        </w:r>
        <w:r w:rsidR="001731F3" w:rsidRPr="00720317">
          <w:rPr>
            <w:webHidden/>
          </w:rPr>
          <w:instrText xml:space="preserve"> PAGEREF _Toc452470108 \h </w:instrText>
        </w:r>
        <w:r w:rsidR="001731F3" w:rsidRPr="00720317">
          <w:rPr>
            <w:webHidden/>
          </w:rPr>
        </w:r>
        <w:r w:rsidR="001731F3" w:rsidRPr="00720317">
          <w:rPr>
            <w:webHidden/>
          </w:rPr>
          <w:fldChar w:fldCharType="separate"/>
        </w:r>
        <w:r w:rsidR="004675BB">
          <w:rPr>
            <w:webHidden/>
          </w:rPr>
          <w:t>159</w:t>
        </w:r>
        <w:r w:rsidR="001731F3" w:rsidRPr="00720317">
          <w:rPr>
            <w:webHidden/>
          </w:rPr>
          <w:fldChar w:fldCharType="end"/>
        </w:r>
      </w:hyperlink>
    </w:p>
    <w:p w14:paraId="60DD19F3" w14:textId="77777777" w:rsidR="001731F3" w:rsidRPr="00720317" w:rsidRDefault="00852BD0">
      <w:pPr>
        <w:pStyle w:val="TableofFigures"/>
        <w:rPr>
          <w:sz w:val="22"/>
        </w:rPr>
      </w:pPr>
      <w:hyperlink w:anchor="_Toc452470109"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3: The number of ALSWH participants with data on highest educational attainment.</w:t>
        </w:r>
        <w:r w:rsidR="001731F3" w:rsidRPr="00720317">
          <w:rPr>
            <w:webHidden/>
          </w:rPr>
          <w:tab/>
        </w:r>
        <w:r w:rsidR="001731F3" w:rsidRPr="00720317">
          <w:rPr>
            <w:webHidden/>
          </w:rPr>
          <w:fldChar w:fldCharType="begin"/>
        </w:r>
        <w:r w:rsidR="001731F3" w:rsidRPr="00720317">
          <w:rPr>
            <w:webHidden/>
          </w:rPr>
          <w:instrText xml:space="preserve"> PAGEREF _Toc452470109 \h </w:instrText>
        </w:r>
        <w:r w:rsidR="001731F3" w:rsidRPr="00720317">
          <w:rPr>
            <w:webHidden/>
          </w:rPr>
        </w:r>
        <w:r w:rsidR="001731F3" w:rsidRPr="00720317">
          <w:rPr>
            <w:webHidden/>
          </w:rPr>
          <w:fldChar w:fldCharType="separate"/>
        </w:r>
        <w:r w:rsidR="004675BB">
          <w:rPr>
            <w:webHidden/>
          </w:rPr>
          <w:t>159</w:t>
        </w:r>
        <w:r w:rsidR="001731F3" w:rsidRPr="00720317">
          <w:rPr>
            <w:webHidden/>
          </w:rPr>
          <w:fldChar w:fldCharType="end"/>
        </w:r>
      </w:hyperlink>
    </w:p>
    <w:p w14:paraId="1D396FF9" w14:textId="77777777" w:rsidR="001731F3" w:rsidRPr="00720317" w:rsidRDefault="00852BD0">
      <w:pPr>
        <w:pStyle w:val="TableofFigures"/>
        <w:rPr>
          <w:sz w:val="22"/>
        </w:rPr>
      </w:pPr>
      <w:hyperlink w:anchor="_Toc452470110"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4: Response options for ability to manage on income in the 1989-95, 1973-78, 1946-51, and 1921-26 cohorts.</w:t>
        </w:r>
        <w:r w:rsidR="001731F3" w:rsidRPr="00720317">
          <w:rPr>
            <w:webHidden/>
          </w:rPr>
          <w:tab/>
        </w:r>
        <w:r w:rsidR="001731F3" w:rsidRPr="00720317">
          <w:rPr>
            <w:webHidden/>
          </w:rPr>
          <w:fldChar w:fldCharType="begin"/>
        </w:r>
        <w:r w:rsidR="001731F3" w:rsidRPr="00720317">
          <w:rPr>
            <w:webHidden/>
          </w:rPr>
          <w:instrText xml:space="preserve"> PAGEREF _Toc452470110 \h </w:instrText>
        </w:r>
        <w:r w:rsidR="001731F3" w:rsidRPr="00720317">
          <w:rPr>
            <w:webHidden/>
          </w:rPr>
        </w:r>
        <w:r w:rsidR="001731F3" w:rsidRPr="00720317">
          <w:rPr>
            <w:webHidden/>
          </w:rPr>
          <w:fldChar w:fldCharType="separate"/>
        </w:r>
        <w:r w:rsidR="004675BB">
          <w:rPr>
            <w:webHidden/>
          </w:rPr>
          <w:t>160</w:t>
        </w:r>
        <w:r w:rsidR="001731F3" w:rsidRPr="00720317">
          <w:rPr>
            <w:webHidden/>
          </w:rPr>
          <w:fldChar w:fldCharType="end"/>
        </w:r>
      </w:hyperlink>
    </w:p>
    <w:p w14:paraId="3F895E20" w14:textId="77777777" w:rsidR="001731F3" w:rsidRPr="00720317" w:rsidRDefault="00852BD0">
      <w:pPr>
        <w:pStyle w:val="TableofFigures"/>
        <w:rPr>
          <w:sz w:val="22"/>
        </w:rPr>
      </w:pPr>
      <w:hyperlink w:anchor="_Toc452470111"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5: The number of ALSWH participants with data on ability to manage on income.</w:t>
        </w:r>
        <w:r w:rsidR="001731F3" w:rsidRPr="00720317">
          <w:rPr>
            <w:webHidden/>
          </w:rPr>
          <w:tab/>
        </w:r>
        <w:r w:rsidR="001731F3" w:rsidRPr="00720317">
          <w:rPr>
            <w:webHidden/>
          </w:rPr>
          <w:fldChar w:fldCharType="begin"/>
        </w:r>
        <w:r w:rsidR="001731F3" w:rsidRPr="00720317">
          <w:rPr>
            <w:webHidden/>
          </w:rPr>
          <w:instrText xml:space="preserve"> PAGEREF _Toc452470111 \h </w:instrText>
        </w:r>
        <w:r w:rsidR="001731F3" w:rsidRPr="00720317">
          <w:rPr>
            <w:webHidden/>
          </w:rPr>
        </w:r>
        <w:r w:rsidR="001731F3" w:rsidRPr="00720317">
          <w:rPr>
            <w:webHidden/>
          </w:rPr>
          <w:fldChar w:fldCharType="separate"/>
        </w:r>
        <w:r w:rsidR="004675BB">
          <w:rPr>
            <w:webHidden/>
          </w:rPr>
          <w:t>160</w:t>
        </w:r>
        <w:r w:rsidR="001731F3" w:rsidRPr="00720317">
          <w:rPr>
            <w:webHidden/>
          </w:rPr>
          <w:fldChar w:fldCharType="end"/>
        </w:r>
      </w:hyperlink>
    </w:p>
    <w:p w14:paraId="13ECD415" w14:textId="77777777" w:rsidR="001731F3" w:rsidRPr="00720317" w:rsidRDefault="00852BD0">
      <w:pPr>
        <w:pStyle w:val="TableofFigures"/>
        <w:rPr>
          <w:sz w:val="22"/>
        </w:rPr>
      </w:pPr>
      <w:hyperlink w:anchor="_Toc452470112"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6: Response options for marital in the 1989-95, 1973-78, 1946-51, and 1921-26 cohorts.</w:t>
        </w:r>
        <w:r w:rsidR="001731F3" w:rsidRPr="00720317">
          <w:rPr>
            <w:webHidden/>
          </w:rPr>
          <w:tab/>
        </w:r>
        <w:r w:rsidR="001731F3" w:rsidRPr="00720317">
          <w:rPr>
            <w:webHidden/>
          </w:rPr>
          <w:fldChar w:fldCharType="begin"/>
        </w:r>
        <w:r w:rsidR="001731F3" w:rsidRPr="00720317">
          <w:rPr>
            <w:webHidden/>
          </w:rPr>
          <w:instrText xml:space="preserve"> PAGEREF _Toc452470112 \h </w:instrText>
        </w:r>
        <w:r w:rsidR="001731F3" w:rsidRPr="00720317">
          <w:rPr>
            <w:webHidden/>
          </w:rPr>
        </w:r>
        <w:r w:rsidR="001731F3" w:rsidRPr="00720317">
          <w:rPr>
            <w:webHidden/>
          </w:rPr>
          <w:fldChar w:fldCharType="separate"/>
        </w:r>
        <w:r w:rsidR="004675BB">
          <w:rPr>
            <w:webHidden/>
          </w:rPr>
          <w:t>161</w:t>
        </w:r>
        <w:r w:rsidR="001731F3" w:rsidRPr="00720317">
          <w:rPr>
            <w:webHidden/>
          </w:rPr>
          <w:fldChar w:fldCharType="end"/>
        </w:r>
      </w:hyperlink>
    </w:p>
    <w:p w14:paraId="7F90F707" w14:textId="77777777" w:rsidR="001731F3" w:rsidRPr="00720317" w:rsidRDefault="00852BD0">
      <w:pPr>
        <w:pStyle w:val="TableofFigures"/>
        <w:rPr>
          <w:sz w:val="22"/>
        </w:rPr>
      </w:pPr>
      <w:hyperlink w:anchor="_Toc452470113"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7: The number of ALSWH participants with data on marital status.</w:t>
        </w:r>
        <w:r w:rsidR="001731F3" w:rsidRPr="00720317">
          <w:rPr>
            <w:webHidden/>
          </w:rPr>
          <w:tab/>
        </w:r>
        <w:r w:rsidR="001731F3" w:rsidRPr="00720317">
          <w:rPr>
            <w:webHidden/>
          </w:rPr>
          <w:fldChar w:fldCharType="begin"/>
        </w:r>
        <w:r w:rsidR="001731F3" w:rsidRPr="00720317">
          <w:rPr>
            <w:webHidden/>
          </w:rPr>
          <w:instrText xml:space="preserve"> PAGEREF _Toc452470113 \h </w:instrText>
        </w:r>
        <w:r w:rsidR="001731F3" w:rsidRPr="00720317">
          <w:rPr>
            <w:webHidden/>
          </w:rPr>
        </w:r>
        <w:r w:rsidR="001731F3" w:rsidRPr="00720317">
          <w:rPr>
            <w:webHidden/>
          </w:rPr>
          <w:fldChar w:fldCharType="separate"/>
        </w:r>
        <w:r w:rsidR="004675BB">
          <w:rPr>
            <w:webHidden/>
          </w:rPr>
          <w:t>161</w:t>
        </w:r>
        <w:r w:rsidR="001731F3" w:rsidRPr="00720317">
          <w:rPr>
            <w:webHidden/>
          </w:rPr>
          <w:fldChar w:fldCharType="end"/>
        </w:r>
      </w:hyperlink>
    </w:p>
    <w:p w14:paraId="7761B9BB" w14:textId="77777777" w:rsidR="001731F3" w:rsidRPr="00720317" w:rsidRDefault="00852BD0">
      <w:pPr>
        <w:pStyle w:val="TableofFigures"/>
        <w:rPr>
          <w:sz w:val="22"/>
        </w:rPr>
      </w:pPr>
      <w:hyperlink w:anchor="_Toc452470114"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18: Remoteness Areas for Australia and corresponding ARIA+ scores.</w:t>
        </w:r>
        <w:r w:rsidR="001731F3" w:rsidRPr="00720317">
          <w:rPr>
            <w:webHidden/>
          </w:rPr>
          <w:tab/>
        </w:r>
        <w:r w:rsidR="001731F3" w:rsidRPr="00720317">
          <w:rPr>
            <w:webHidden/>
          </w:rPr>
          <w:fldChar w:fldCharType="begin"/>
        </w:r>
        <w:r w:rsidR="001731F3" w:rsidRPr="00720317">
          <w:rPr>
            <w:webHidden/>
          </w:rPr>
          <w:instrText xml:space="preserve"> PAGEREF _Toc452470114 \h </w:instrText>
        </w:r>
        <w:r w:rsidR="001731F3" w:rsidRPr="00720317">
          <w:rPr>
            <w:webHidden/>
          </w:rPr>
        </w:r>
        <w:r w:rsidR="001731F3" w:rsidRPr="00720317">
          <w:rPr>
            <w:webHidden/>
          </w:rPr>
          <w:fldChar w:fldCharType="separate"/>
        </w:r>
        <w:r w:rsidR="004675BB">
          <w:rPr>
            <w:webHidden/>
          </w:rPr>
          <w:t>162</w:t>
        </w:r>
        <w:r w:rsidR="001731F3" w:rsidRPr="00720317">
          <w:rPr>
            <w:webHidden/>
          </w:rPr>
          <w:fldChar w:fldCharType="end"/>
        </w:r>
      </w:hyperlink>
    </w:p>
    <w:p w14:paraId="7B1F343D" w14:textId="1E454DAF" w:rsidR="001731F3" w:rsidRPr="00720317" w:rsidRDefault="00852BD0">
      <w:pPr>
        <w:pStyle w:val="TableofFigures"/>
        <w:rPr>
          <w:sz w:val="22"/>
        </w:rPr>
      </w:pPr>
      <w:hyperlink w:anchor="_Toc452470115" w:history="1">
        <w:r w:rsidR="001731F3" w:rsidRPr="00720317">
          <w:rPr>
            <w:rStyle w:val="Hyperlink"/>
            <w:rFonts w:asciiTheme="minorHAnsi" w:hAnsiTheme="minorHAnsi"/>
          </w:rPr>
          <w:t>Table 12</w:t>
        </w:r>
        <w:r w:rsidR="001731F3" w:rsidRPr="00720317">
          <w:rPr>
            <w:rStyle w:val="Hyperlink"/>
            <w:rFonts w:asciiTheme="minorHAnsi" w:hAnsiTheme="minorHAnsi"/>
          </w:rPr>
          <w:noBreakHyphen/>
          <w:t xml:space="preserve">19: The number of ALSWH participants with data on </w:t>
        </w:r>
        <w:r w:rsidR="004675BB">
          <w:rPr>
            <w:rStyle w:val="Hyperlink"/>
            <w:rFonts w:asciiTheme="minorHAnsi" w:hAnsiTheme="minorHAnsi"/>
          </w:rPr>
          <w:t>area of residence</w:t>
        </w:r>
        <w:r w:rsidR="001731F3" w:rsidRPr="00720317">
          <w:rPr>
            <w:rStyle w:val="Hyperlink"/>
            <w:rFonts w:asciiTheme="minorHAnsi" w:hAnsiTheme="minorHAnsi"/>
          </w:rPr>
          <w:t>.</w:t>
        </w:r>
        <w:r w:rsidR="001731F3" w:rsidRPr="00720317">
          <w:rPr>
            <w:webHidden/>
          </w:rPr>
          <w:tab/>
        </w:r>
        <w:r w:rsidR="001731F3" w:rsidRPr="00720317">
          <w:rPr>
            <w:webHidden/>
          </w:rPr>
          <w:fldChar w:fldCharType="begin"/>
        </w:r>
        <w:r w:rsidR="001731F3" w:rsidRPr="00720317">
          <w:rPr>
            <w:webHidden/>
          </w:rPr>
          <w:instrText xml:space="preserve"> PAGEREF _Toc452470115 \h </w:instrText>
        </w:r>
        <w:r w:rsidR="001731F3" w:rsidRPr="00720317">
          <w:rPr>
            <w:webHidden/>
          </w:rPr>
        </w:r>
        <w:r w:rsidR="001731F3" w:rsidRPr="00720317">
          <w:rPr>
            <w:webHidden/>
          </w:rPr>
          <w:fldChar w:fldCharType="separate"/>
        </w:r>
        <w:r w:rsidR="004675BB">
          <w:rPr>
            <w:webHidden/>
          </w:rPr>
          <w:t>162</w:t>
        </w:r>
        <w:r w:rsidR="001731F3" w:rsidRPr="00720317">
          <w:rPr>
            <w:webHidden/>
          </w:rPr>
          <w:fldChar w:fldCharType="end"/>
        </w:r>
      </w:hyperlink>
    </w:p>
    <w:p w14:paraId="77240B5B" w14:textId="77777777" w:rsidR="001731F3" w:rsidRPr="00720317" w:rsidRDefault="00852BD0">
      <w:pPr>
        <w:pStyle w:val="TableofFigures"/>
        <w:rPr>
          <w:sz w:val="22"/>
        </w:rPr>
      </w:pPr>
      <w:hyperlink w:anchor="_Toc452470116" w:history="1">
        <w:r w:rsidR="001731F3" w:rsidRPr="00720317">
          <w:rPr>
            <w:rStyle w:val="Hyperlink"/>
            <w:rFonts w:asciiTheme="minorHAnsi" w:hAnsiTheme="minorHAnsi"/>
          </w:rPr>
          <w:t>Table 13</w:t>
        </w:r>
        <w:r w:rsidR="001731F3" w:rsidRPr="00720317">
          <w:rPr>
            <w:rStyle w:val="Hyperlink"/>
            <w:rFonts w:asciiTheme="minorHAnsi" w:hAnsiTheme="minorHAnsi"/>
          </w:rPr>
          <w:noBreakHyphen/>
          <w:t>1: Prevalence of women with a university education from 2010 to 2015 from the ABS Survey of Education and Work.</w:t>
        </w:r>
        <w:r w:rsidR="001731F3" w:rsidRPr="00720317">
          <w:rPr>
            <w:webHidden/>
          </w:rPr>
          <w:tab/>
        </w:r>
        <w:r w:rsidR="001731F3" w:rsidRPr="00720317">
          <w:rPr>
            <w:webHidden/>
          </w:rPr>
          <w:fldChar w:fldCharType="begin"/>
        </w:r>
        <w:r w:rsidR="001731F3" w:rsidRPr="00720317">
          <w:rPr>
            <w:webHidden/>
          </w:rPr>
          <w:instrText xml:space="preserve"> PAGEREF _Toc452470116 \h </w:instrText>
        </w:r>
        <w:r w:rsidR="001731F3" w:rsidRPr="00720317">
          <w:rPr>
            <w:webHidden/>
          </w:rPr>
        </w:r>
        <w:r w:rsidR="001731F3" w:rsidRPr="00720317">
          <w:rPr>
            <w:webHidden/>
          </w:rPr>
          <w:fldChar w:fldCharType="separate"/>
        </w:r>
        <w:r w:rsidR="004675BB">
          <w:rPr>
            <w:webHidden/>
          </w:rPr>
          <w:t>168</w:t>
        </w:r>
        <w:r w:rsidR="001731F3" w:rsidRPr="00720317">
          <w:rPr>
            <w:webHidden/>
          </w:rPr>
          <w:fldChar w:fldCharType="end"/>
        </w:r>
      </w:hyperlink>
    </w:p>
    <w:p w14:paraId="3CD4A45C" w14:textId="77777777" w:rsidR="001731F3" w:rsidRPr="00720317" w:rsidRDefault="00852BD0">
      <w:pPr>
        <w:pStyle w:val="TableofFigures"/>
        <w:rPr>
          <w:sz w:val="22"/>
        </w:rPr>
      </w:pPr>
      <w:hyperlink w:anchor="_Toc452470117" w:history="1">
        <w:r w:rsidR="001731F3" w:rsidRPr="00720317">
          <w:rPr>
            <w:rStyle w:val="Hyperlink"/>
            <w:rFonts w:asciiTheme="minorHAnsi" w:hAnsiTheme="minorHAnsi"/>
          </w:rPr>
          <w:t>Table 15</w:t>
        </w:r>
        <w:r w:rsidR="001731F3" w:rsidRPr="00720317">
          <w:rPr>
            <w:rStyle w:val="Hyperlink"/>
            <w:rFonts w:asciiTheme="minorHAnsi" w:hAnsiTheme="minorHAnsi"/>
          </w:rPr>
          <w:noBreakHyphen/>
          <w:t>1: Comparison of ALSWH participants in the 1989-95 and 1973-78 cohorts residing in NSW and those not living in NSW at Survey 1 (column percentages).</w:t>
        </w:r>
        <w:r w:rsidR="001731F3" w:rsidRPr="00720317">
          <w:rPr>
            <w:webHidden/>
          </w:rPr>
          <w:tab/>
        </w:r>
        <w:r w:rsidR="001731F3" w:rsidRPr="00720317">
          <w:rPr>
            <w:webHidden/>
          </w:rPr>
          <w:fldChar w:fldCharType="begin"/>
        </w:r>
        <w:r w:rsidR="001731F3" w:rsidRPr="00720317">
          <w:rPr>
            <w:webHidden/>
          </w:rPr>
          <w:instrText xml:space="preserve"> PAGEREF _Toc452470117 \h </w:instrText>
        </w:r>
        <w:r w:rsidR="001731F3" w:rsidRPr="00720317">
          <w:rPr>
            <w:webHidden/>
          </w:rPr>
        </w:r>
        <w:r w:rsidR="001731F3" w:rsidRPr="00720317">
          <w:rPr>
            <w:webHidden/>
          </w:rPr>
          <w:fldChar w:fldCharType="separate"/>
        </w:r>
        <w:r w:rsidR="004675BB">
          <w:rPr>
            <w:webHidden/>
          </w:rPr>
          <w:t>175</w:t>
        </w:r>
        <w:r w:rsidR="001731F3" w:rsidRPr="00720317">
          <w:rPr>
            <w:webHidden/>
          </w:rPr>
          <w:fldChar w:fldCharType="end"/>
        </w:r>
      </w:hyperlink>
    </w:p>
    <w:p w14:paraId="44B23277" w14:textId="77777777" w:rsidR="001731F3" w:rsidRPr="00720317" w:rsidRDefault="00852BD0">
      <w:pPr>
        <w:pStyle w:val="TableofFigures"/>
        <w:rPr>
          <w:sz w:val="22"/>
        </w:rPr>
      </w:pPr>
      <w:hyperlink w:anchor="_Toc452470118" w:history="1">
        <w:r w:rsidR="001731F3" w:rsidRPr="00720317">
          <w:rPr>
            <w:rStyle w:val="Hyperlink"/>
            <w:rFonts w:asciiTheme="minorHAnsi" w:hAnsiTheme="minorHAnsi"/>
          </w:rPr>
          <w:t>Table 15</w:t>
        </w:r>
        <w:r w:rsidR="001731F3" w:rsidRPr="00720317">
          <w:rPr>
            <w:rStyle w:val="Hyperlink"/>
            <w:rFonts w:asciiTheme="minorHAnsi" w:hAnsiTheme="minorHAnsi"/>
          </w:rPr>
          <w:noBreakHyphen/>
          <w:t>2: Comparison of ALSWH participants in the 1946-51 and 1921-26 cohorts residing in NSW and those not living in NSW at Survey 1 (column percentages).</w:t>
        </w:r>
        <w:r w:rsidR="001731F3" w:rsidRPr="00720317">
          <w:rPr>
            <w:webHidden/>
          </w:rPr>
          <w:tab/>
        </w:r>
        <w:r w:rsidR="001731F3" w:rsidRPr="00720317">
          <w:rPr>
            <w:webHidden/>
          </w:rPr>
          <w:fldChar w:fldCharType="begin"/>
        </w:r>
        <w:r w:rsidR="001731F3" w:rsidRPr="00720317">
          <w:rPr>
            <w:webHidden/>
          </w:rPr>
          <w:instrText xml:space="preserve"> PAGEREF _Toc452470118 \h </w:instrText>
        </w:r>
        <w:r w:rsidR="001731F3" w:rsidRPr="00720317">
          <w:rPr>
            <w:webHidden/>
          </w:rPr>
        </w:r>
        <w:r w:rsidR="001731F3" w:rsidRPr="00720317">
          <w:rPr>
            <w:webHidden/>
          </w:rPr>
          <w:fldChar w:fldCharType="separate"/>
        </w:r>
        <w:r w:rsidR="004675BB">
          <w:rPr>
            <w:webHidden/>
          </w:rPr>
          <w:t>176</w:t>
        </w:r>
        <w:r w:rsidR="001731F3" w:rsidRPr="00720317">
          <w:rPr>
            <w:webHidden/>
          </w:rPr>
          <w:fldChar w:fldCharType="end"/>
        </w:r>
      </w:hyperlink>
    </w:p>
    <w:p w14:paraId="0346DF4B" w14:textId="77777777" w:rsidR="001731F3" w:rsidRPr="00720317" w:rsidRDefault="00852BD0">
      <w:pPr>
        <w:pStyle w:val="TableofFigures"/>
        <w:rPr>
          <w:sz w:val="22"/>
        </w:rPr>
      </w:pPr>
      <w:hyperlink w:anchor="_Toc452470119" w:history="1">
        <w:r w:rsidR="001731F3" w:rsidRPr="00720317">
          <w:rPr>
            <w:rStyle w:val="Hyperlink"/>
            <w:rFonts w:asciiTheme="minorHAnsi" w:hAnsiTheme="minorHAnsi"/>
          </w:rPr>
          <w:t>Table 18</w:t>
        </w:r>
        <w:r w:rsidR="001731F3" w:rsidRPr="00720317">
          <w:rPr>
            <w:rStyle w:val="Hyperlink"/>
            <w:rFonts w:asciiTheme="minorHAnsi" w:hAnsiTheme="minorHAnsi"/>
          </w:rPr>
          <w:noBreakHyphen/>
          <w:t>1: Demographic characteristics by source of data on dementia.</w:t>
        </w:r>
        <w:r w:rsidR="001731F3" w:rsidRPr="00720317">
          <w:rPr>
            <w:webHidden/>
          </w:rPr>
          <w:tab/>
        </w:r>
        <w:r w:rsidR="001731F3" w:rsidRPr="00720317">
          <w:rPr>
            <w:webHidden/>
          </w:rPr>
          <w:fldChar w:fldCharType="begin"/>
        </w:r>
        <w:r w:rsidR="001731F3" w:rsidRPr="00720317">
          <w:rPr>
            <w:webHidden/>
          </w:rPr>
          <w:instrText xml:space="preserve"> PAGEREF _Toc452470119 \h </w:instrText>
        </w:r>
        <w:r w:rsidR="001731F3" w:rsidRPr="00720317">
          <w:rPr>
            <w:webHidden/>
          </w:rPr>
        </w:r>
        <w:r w:rsidR="001731F3" w:rsidRPr="00720317">
          <w:rPr>
            <w:webHidden/>
          </w:rPr>
          <w:fldChar w:fldCharType="separate"/>
        </w:r>
        <w:r w:rsidR="004675BB">
          <w:rPr>
            <w:webHidden/>
          </w:rPr>
          <w:t>199</w:t>
        </w:r>
        <w:r w:rsidR="001731F3" w:rsidRPr="00720317">
          <w:rPr>
            <w:webHidden/>
          </w:rPr>
          <w:fldChar w:fldCharType="end"/>
        </w:r>
      </w:hyperlink>
    </w:p>
    <w:p w14:paraId="50F0EE7A" w14:textId="77777777" w:rsidR="001731F3" w:rsidRPr="00720317" w:rsidRDefault="00852BD0">
      <w:pPr>
        <w:pStyle w:val="TableofFigures"/>
        <w:rPr>
          <w:sz w:val="22"/>
        </w:rPr>
      </w:pPr>
      <w:hyperlink w:anchor="_Toc452470120" w:history="1">
        <w:r w:rsidR="001731F3" w:rsidRPr="00720317">
          <w:rPr>
            <w:rStyle w:val="Hyperlink"/>
            <w:rFonts w:asciiTheme="minorHAnsi" w:hAnsiTheme="minorHAnsi"/>
          </w:rPr>
          <w:t>Table 18</w:t>
        </w:r>
        <w:r w:rsidR="001731F3" w:rsidRPr="00720317">
          <w:rPr>
            <w:rStyle w:val="Hyperlink"/>
            <w:rFonts w:asciiTheme="minorHAnsi" w:hAnsiTheme="minorHAnsi"/>
          </w:rPr>
          <w:noBreakHyphen/>
          <w:t>2: Dementia incidence estimates used in projections.</w:t>
        </w:r>
        <w:r w:rsidR="001731F3" w:rsidRPr="00720317">
          <w:rPr>
            <w:webHidden/>
          </w:rPr>
          <w:tab/>
        </w:r>
        <w:r w:rsidR="001731F3" w:rsidRPr="00720317">
          <w:rPr>
            <w:webHidden/>
          </w:rPr>
          <w:fldChar w:fldCharType="begin"/>
        </w:r>
        <w:r w:rsidR="001731F3" w:rsidRPr="00720317">
          <w:rPr>
            <w:webHidden/>
          </w:rPr>
          <w:instrText xml:space="preserve"> PAGEREF _Toc452470120 \h </w:instrText>
        </w:r>
        <w:r w:rsidR="001731F3" w:rsidRPr="00720317">
          <w:rPr>
            <w:webHidden/>
          </w:rPr>
        </w:r>
        <w:r w:rsidR="001731F3" w:rsidRPr="00720317">
          <w:rPr>
            <w:webHidden/>
          </w:rPr>
          <w:fldChar w:fldCharType="separate"/>
        </w:r>
        <w:r w:rsidR="004675BB">
          <w:rPr>
            <w:webHidden/>
          </w:rPr>
          <w:t>201</w:t>
        </w:r>
        <w:r w:rsidR="001731F3" w:rsidRPr="00720317">
          <w:rPr>
            <w:webHidden/>
          </w:rPr>
          <w:fldChar w:fldCharType="end"/>
        </w:r>
      </w:hyperlink>
    </w:p>
    <w:p w14:paraId="0A9A0259" w14:textId="2EB1B2D8" w:rsidR="00E06B4D" w:rsidRPr="00A125E4" w:rsidRDefault="00E30040">
      <w:pPr>
        <w:spacing w:before="0" w:after="0" w:line="240" w:lineRule="auto"/>
        <w:jc w:val="left"/>
        <w:rPr>
          <w:rFonts w:asciiTheme="minorHAnsi" w:eastAsia="MS Gothic" w:hAnsiTheme="minorHAnsi" w:cs="Calibri"/>
          <w:b/>
          <w:bCs/>
          <w:szCs w:val="24"/>
        </w:rPr>
      </w:pPr>
      <w:r w:rsidRPr="00720317">
        <w:rPr>
          <w:rFonts w:asciiTheme="minorHAnsi" w:eastAsia="MS Gothic" w:hAnsiTheme="minorHAnsi" w:cs="Calibri"/>
          <w:b/>
          <w:bCs/>
          <w:szCs w:val="24"/>
        </w:rPr>
        <w:fldChar w:fldCharType="end"/>
      </w:r>
      <w:r w:rsidR="00E06B4D" w:rsidRPr="00A125E4">
        <w:rPr>
          <w:rFonts w:asciiTheme="minorHAnsi" w:eastAsia="MS Gothic" w:hAnsiTheme="minorHAnsi" w:cs="Calibri"/>
          <w:b/>
          <w:bCs/>
          <w:szCs w:val="24"/>
        </w:rPr>
        <w:br w:type="page"/>
      </w:r>
    </w:p>
    <w:p w14:paraId="68DA071F" w14:textId="77777777" w:rsidR="000E3ADA" w:rsidRPr="00A125E4" w:rsidRDefault="000E3ADA" w:rsidP="00946886">
      <w:pPr>
        <w:pStyle w:val="Heading1"/>
        <w:rPr>
          <w:rFonts w:asciiTheme="minorHAnsi" w:hAnsiTheme="minorHAnsi"/>
          <w:sz w:val="24"/>
          <w:szCs w:val="24"/>
        </w:rPr>
        <w:sectPr w:rsidR="000E3ADA" w:rsidRPr="00A125E4" w:rsidSect="000E3ADA">
          <w:headerReference w:type="default" r:id="rId14"/>
          <w:footerReference w:type="default" r:id="rId15"/>
          <w:pgSz w:w="11900" w:h="16840"/>
          <w:pgMar w:top="1440" w:right="1440" w:bottom="1560" w:left="1440" w:header="708" w:footer="708" w:gutter="0"/>
          <w:pgNumType w:fmt="lowerRoman" w:start="1"/>
          <w:cols w:space="708"/>
          <w:docGrid w:linePitch="360"/>
        </w:sectPr>
      </w:pPr>
      <w:bookmarkStart w:id="0" w:name="_Toc446584232"/>
      <w:bookmarkStart w:id="1" w:name="_Toc446585354"/>
    </w:p>
    <w:p w14:paraId="4B5F184D" w14:textId="48CD94D9" w:rsidR="00946886" w:rsidRDefault="00946886" w:rsidP="00946886">
      <w:pPr>
        <w:pStyle w:val="Heading1"/>
      </w:pPr>
      <w:bookmarkStart w:id="2" w:name="_Toc452370952"/>
      <w:r>
        <w:lastRenderedPageBreak/>
        <w:t>Executive Summary</w:t>
      </w:r>
      <w:bookmarkEnd w:id="0"/>
      <w:bookmarkEnd w:id="1"/>
      <w:bookmarkEnd w:id="2"/>
    </w:p>
    <w:p w14:paraId="1A340DE1" w14:textId="77777777" w:rsidR="00946886" w:rsidRPr="005B29EF" w:rsidRDefault="00946886" w:rsidP="00946886">
      <w:pPr>
        <w:rPr>
          <w:rFonts w:eastAsia="MS Gothic" w:cs="Calibri"/>
          <w:bCs/>
          <w:noProof/>
          <w:lang w:val="en-US"/>
        </w:rPr>
      </w:pPr>
    </w:p>
    <w:p w14:paraId="5A05244A" w14:textId="03478B6F" w:rsidR="00946886" w:rsidRPr="005B29EF" w:rsidRDefault="00946886" w:rsidP="00E06B4D">
      <w:pPr>
        <w:rPr>
          <w:noProof/>
          <w:lang w:val="en-US"/>
        </w:rPr>
      </w:pPr>
      <w:r w:rsidRPr="005B29EF">
        <w:rPr>
          <w:noProof/>
          <w:lang w:val="en-US"/>
        </w:rPr>
        <w:t>The Australian Longitudinal Study on Women’s Health (ALSWH) includ</w:t>
      </w:r>
      <w:r>
        <w:rPr>
          <w:noProof/>
          <w:lang w:val="en-US"/>
        </w:rPr>
        <w:t xml:space="preserve">es three cohorts of women (born in </w:t>
      </w:r>
      <w:r w:rsidRPr="005B29EF">
        <w:rPr>
          <w:noProof/>
          <w:lang w:val="en-US"/>
        </w:rPr>
        <w:t xml:space="preserve">1921-26, 1946-51, 1973-78) who have been repeatedly surveyed since 1996, and a new cohort (born </w:t>
      </w:r>
      <w:r>
        <w:rPr>
          <w:noProof/>
          <w:lang w:val="en-US"/>
        </w:rPr>
        <w:t xml:space="preserve">in </w:t>
      </w:r>
      <w:r w:rsidRPr="005B29EF">
        <w:rPr>
          <w:noProof/>
          <w:lang w:val="en-US"/>
        </w:rPr>
        <w:t>1989-95) first surveyed in 2013. The survey data are linked to Medi</w:t>
      </w:r>
      <w:r>
        <w:rPr>
          <w:noProof/>
          <w:lang w:val="en-US"/>
        </w:rPr>
        <w:t>cal Benefits Scheme</w:t>
      </w:r>
      <w:r w:rsidR="009E4BCA">
        <w:rPr>
          <w:noProof/>
          <w:lang w:val="en-US"/>
        </w:rPr>
        <w:t xml:space="preserve"> (MBS)</w:t>
      </w:r>
      <w:r w:rsidRPr="005B29EF">
        <w:rPr>
          <w:noProof/>
          <w:lang w:val="en-US"/>
        </w:rPr>
        <w:t>, Pharmaceutical Benefits Scheme</w:t>
      </w:r>
      <w:r w:rsidR="009E4BCA">
        <w:rPr>
          <w:noProof/>
          <w:lang w:val="en-US"/>
        </w:rPr>
        <w:t xml:space="preserve"> (PBS),</w:t>
      </w:r>
      <w:r w:rsidRPr="005B29EF">
        <w:rPr>
          <w:noProof/>
          <w:lang w:val="en-US"/>
        </w:rPr>
        <w:t xml:space="preserve"> and hospital inpatient data, providing information on </w:t>
      </w:r>
      <w:r w:rsidR="00E44CC6">
        <w:rPr>
          <w:noProof/>
          <w:lang w:val="en-US"/>
        </w:rPr>
        <w:t>healthcare</w:t>
      </w:r>
      <w:r w:rsidRPr="005B29EF">
        <w:rPr>
          <w:noProof/>
          <w:lang w:val="en-US"/>
        </w:rPr>
        <w:t xml:space="preserve"> use, aged care data for women in the oldest cohort</w:t>
      </w:r>
      <w:r>
        <w:rPr>
          <w:noProof/>
          <w:lang w:val="en-US"/>
        </w:rPr>
        <w:t>, and mortality data</w:t>
      </w:r>
      <w:r w:rsidRPr="005B29EF">
        <w:rPr>
          <w:noProof/>
          <w:lang w:val="en-US"/>
        </w:rPr>
        <w:t xml:space="preserve">. The data provided by the women have been widely used to assess </w:t>
      </w:r>
      <w:r>
        <w:rPr>
          <w:noProof/>
          <w:lang w:val="en-US"/>
        </w:rPr>
        <w:t xml:space="preserve">their health status and behavioural and </w:t>
      </w:r>
      <w:r w:rsidR="00F31027">
        <w:rPr>
          <w:noProof/>
          <w:lang w:val="en-US"/>
        </w:rPr>
        <w:t>sociodemographic</w:t>
      </w:r>
      <w:r>
        <w:rPr>
          <w:noProof/>
          <w:lang w:val="en-US"/>
        </w:rPr>
        <w:t xml:space="preserve"> characteristics that may affect health</w:t>
      </w:r>
      <w:r w:rsidRPr="005B29EF">
        <w:rPr>
          <w:noProof/>
          <w:lang w:val="en-US"/>
        </w:rPr>
        <w:t>.</w:t>
      </w:r>
    </w:p>
    <w:p w14:paraId="67F05E74" w14:textId="77777777" w:rsidR="00E06B4D" w:rsidRDefault="00E06B4D" w:rsidP="00946886">
      <w:pPr>
        <w:rPr>
          <w:noProof/>
          <w:lang w:val="en-US"/>
        </w:rPr>
      </w:pPr>
    </w:p>
    <w:p w14:paraId="124E0387" w14:textId="1EACFA2D" w:rsidR="00946886" w:rsidRDefault="00946886" w:rsidP="00946886">
      <w:pPr>
        <w:rPr>
          <w:noProof/>
          <w:lang w:val="en-US"/>
        </w:rPr>
      </w:pPr>
      <w:r w:rsidRPr="005B29EF">
        <w:rPr>
          <w:noProof/>
          <w:lang w:val="en-US"/>
        </w:rPr>
        <w:t>This report uses ALSWH data to identify expected trends in health status, health risks</w:t>
      </w:r>
      <w:r w:rsidR="009E4BCA">
        <w:rPr>
          <w:noProof/>
          <w:lang w:val="en-US"/>
        </w:rPr>
        <w:t>,</w:t>
      </w:r>
      <w:r w:rsidRPr="005B29EF">
        <w:rPr>
          <w:noProof/>
          <w:lang w:val="en-US"/>
        </w:rPr>
        <w:t xml:space="preserve"> and behaviours over the next two decades, and to compare trends across cohorts. Analysis of linked data on key health service use for women with different health and social needs provides an indication of potential service burden. The report also examines projected health disparities between </w:t>
      </w:r>
      <w:r>
        <w:rPr>
          <w:noProof/>
          <w:lang w:val="en-US"/>
        </w:rPr>
        <w:t>women</w:t>
      </w:r>
      <w:r w:rsidRPr="005B29EF">
        <w:rPr>
          <w:noProof/>
          <w:lang w:val="en-US"/>
        </w:rPr>
        <w:t xml:space="preserve"> with different sociodemographic characteristics. </w:t>
      </w:r>
    </w:p>
    <w:p w14:paraId="55EA00F2" w14:textId="77777777" w:rsidR="00946886" w:rsidRPr="005B29EF" w:rsidRDefault="00946886" w:rsidP="00946886">
      <w:pPr>
        <w:rPr>
          <w:noProof/>
          <w:lang w:val="en-US"/>
        </w:rPr>
      </w:pPr>
    </w:p>
    <w:p w14:paraId="0D3338E1" w14:textId="77777777" w:rsidR="00946886" w:rsidRDefault="00946886" w:rsidP="00946886">
      <w:pPr>
        <w:rPr>
          <w:noProof/>
          <w:sz w:val="26"/>
          <w:lang w:val="en-US"/>
        </w:rPr>
      </w:pPr>
      <w:r>
        <w:rPr>
          <w:b/>
          <w:noProof/>
          <w:sz w:val="26"/>
          <w:lang w:val="en-US"/>
        </w:rPr>
        <w:t>Needing help with daily tasks</w:t>
      </w:r>
    </w:p>
    <w:p w14:paraId="0119D7F9" w14:textId="0F49F112" w:rsidR="00946886" w:rsidRDefault="00946886" w:rsidP="00946886">
      <w:pPr>
        <w:rPr>
          <w:noProof/>
          <w:lang w:val="en-US"/>
        </w:rPr>
      </w:pPr>
      <w:r>
        <w:rPr>
          <w:noProof/>
          <w:lang w:val="en-US"/>
        </w:rPr>
        <w:t xml:space="preserve">The </w:t>
      </w:r>
      <w:r w:rsidR="00530771">
        <w:rPr>
          <w:noProof/>
          <w:lang w:val="en-US"/>
        </w:rPr>
        <w:t xml:space="preserve">prevalence </w:t>
      </w:r>
      <w:r>
        <w:rPr>
          <w:noProof/>
          <w:lang w:val="en-US"/>
        </w:rPr>
        <w:t xml:space="preserve">of </w:t>
      </w:r>
      <w:r w:rsidRPr="00166E4C">
        <w:rPr>
          <w:noProof/>
          <w:lang w:val="en-US"/>
        </w:rPr>
        <w:t xml:space="preserve">Australian women </w:t>
      </w:r>
      <w:r>
        <w:rPr>
          <w:noProof/>
          <w:lang w:val="en-US"/>
        </w:rPr>
        <w:t xml:space="preserve">who </w:t>
      </w:r>
      <w:r w:rsidRPr="00166E4C">
        <w:rPr>
          <w:noProof/>
          <w:lang w:val="en-US"/>
        </w:rPr>
        <w:t>needed help</w:t>
      </w:r>
      <w:r>
        <w:rPr>
          <w:noProof/>
          <w:lang w:val="en-US"/>
        </w:rPr>
        <w:t xml:space="preserve"> with daily tasks</w:t>
      </w:r>
      <w:r w:rsidRPr="00166E4C">
        <w:rPr>
          <w:noProof/>
          <w:lang w:val="en-US"/>
        </w:rPr>
        <w:t xml:space="preserve"> in 2015</w:t>
      </w:r>
      <w:r>
        <w:rPr>
          <w:noProof/>
          <w:lang w:val="en-US"/>
        </w:rPr>
        <w:t xml:space="preserve"> was </w:t>
      </w:r>
      <w:r w:rsidRPr="00166E4C">
        <w:rPr>
          <w:noProof/>
          <w:lang w:val="en-US"/>
        </w:rPr>
        <w:t xml:space="preserve">3.9 </w:t>
      </w:r>
      <w:r>
        <w:rPr>
          <w:noProof/>
          <w:lang w:val="en-US"/>
        </w:rPr>
        <w:t>per cent and</w:t>
      </w:r>
      <w:r w:rsidRPr="00166E4C">
        <w:rPr>
          <w:noProof/>
          <w:lang w:val="en-US"/>
        </w:rPr>
        <w:t xml:space="preserve"> this is predicted to increase to 4.6 </w:t>
      </w:r>
      <w:r>
        <w:rPr>
          <w:noProof/>
          <w:lang w:val="en-US"/>
        </w:rPr>
        <w:t>per cent</w:t>
      </w:r>
      <w:r w:rsidRPr="00166E4C">
        <w:rPr>
          <w:noProof/>
          <w:lang w:val="en-US"/>
        </w:rPr>
        <w:t xml:space="preserve"> by 2035</w:t>
      </w:r>
      <w:r>
        <w:rPr>
          <w:noProof/>
          <w:lang w:val="en-US"/>
        </w:rPr>
        <w:t>. As women age, their ph</w:t>
      </w:r>
      <w:r w:rsidR="00996332">
        <w:rPr>
          <w:noProof/>
          <w:lang w:val="en-US"/>
        </w:rPr>
        <w:t>ysical function scores</w:t>
      </w:r>
      <w:r>
        <w:rPr>
          <w:noProof/>
          <w:lang w:val="en-US"/>
        </w:rPr>
        <w:t xml:space="preserve"> decline and the prevalence of reported need for help with daily tasks increases. By the time women are in their late eighties, around 22 per cent will need help with daily tasks, and there is no evidence that this p</w:t>
      </w:r>
      <w:r w:rsidR="00530771">
        <w:rPr>
          <w:noProof/>
          <w:lang w:val="en-US"/>
        </w:rPr>
        <w:t>ercentage</w:t>
      </w:r>
      <w:r>
        <w:rPr>
          <w:noProof/>
          <w:lang w:val="en-US"/>
        </w:rPr>
        <w:t xml:space="preserve"> will be lower for subsequent cohorts of women. Consequently, as the Australian population ages</w:t>
      </w:r>
      <w:r w:rsidR="00530771">
        <w:rPr>
          <w:noProof/>
          <w:lang w:val="en-US"/>
        </w:rPr>
        <w:t>,</w:t>
      </w:r>
      <w:r>
        <w:rPr>
          <w:noProof/>
          <w:lang w:val="en-US"/>
        </w:rPr>
        <w:t xml:space="preserve"> the </w:t>
      </w:r>
      <w:r w:rsidR="00100FCA">
        <w:rPr>
          <w:noProof/>
          <w:lang w:val="en-US"/>
        </w:rPr>
        <w:t>percentage</w:t>
      </w:r>
      <w:r>
        <w:rPr>
          <w:noProof/>
          <w:lang w:val="en-US"/>
        </w:rPr>
        <w:t xml:space="preserve"> of women who need help with daily tasks will increase proportionally. The increase in the number and proportion of women who need help is likely to translate into large increase</w:t>
      </w:r>
      <w:r w:rsidRPr="0087485D">
        <w:rPr>
          <w:noProof/>
          <w:lang w:val="en-US"/>
        </w:rPr>
        <w:t>s</w:t>
      </w:r>
      <w:r>
        <w:rPr>
          <w:noProof/>
          <w:lang w:val="en-US"/>
        </w:rPr>
        <w:t xml:space="preserve"> in demands on </w:t>
      </w:r>
      <w:r w:rsidR="00E44CC6">
        <w:rPr>
          <w:noProof/>
          <w:lang w:val="en-US"/>
        </w:rPr>
        <w:t>healthcare</w:t>
      </w:r>
      <w:r>
        <w:rPr>
          <w:noProof/>
          <w:lang w:val="en-US"/>
        </w:rPr>
        <w:t xml:space="preserve"> and increases in </w:t>
      </w:r>
      <w:r w:rsidR="00E44CC6">
        <w:rPr>
          <w:noProof/>
          <w:lang w:val="en-US"/>
        </w:rPr>
        <w:t>healthcare</w:t>
      </w:r>
      <w:r>
        <w:rPr>
          <w:noProof/>
          <w:lang w:val="en-US"/>
        </w:rPr>
        <w:t xml:space="preserve"> costs. </w:t>
      </w:r>
    </w:p>
    <w:p w14:paraId="577F22D4" w14:textId="77777777" w:rsidR="00946886" w:rsidRPr="006E4B1A" w:rsidRDefault="00946886" w:rsidP="00946886">
      <w:pPr>
        <w:rPr>
          <w:b/>
          <w:noProof/>
          <w:lang w:val="en-US"/>
        </w:rPr>
      </w:pPr>
    </w:p>
    <w:p w14:paraId="436801C6" w14:textId="77777777" w:rsidR="00946886" w:rsidRDefault="00946886" w:rsidP="00946886">
      <w:pPr>
        <w:rPr>
          <w:b/>
          <w:noProof/>
          <w:sz w:val="26"/>
          <w:lang w:val="en-US"/>
        </w:rPr>
      </w:pPr>
      <w:r>
        <w:rPr>
          <w:b/>
          <w:noProof/>
          <w:sz w:val="26"/>
          <w:lang w:val="en-US"/>
        </w:rPr>
        <w:t>Obesity</w:t>
      </w:r>
    </w:p>
    <w:p w14:paraId="0818D74F" w14:textId="149749C5" w:rsidR="00946886" w:rsidRPr="0087485D" w:rsidRDefault="00946886" w:rsidP="00946886">
      <w:pPr>
        <w:rPr>
          <w:noProof/>
          <w:lang w:val="en-US"/>
        </w:rPr>
      </w:pPr>
      <w:r w:rsidRPr="0087485D">
        <w:t>Total health expenditure for obese women will double over the next 20 years, whereas the rate of increase in</w:t>
      </w:r>
      <w:r>
        <w:t xml:space="preserve"> MBS, PBS, and hospital costs </w:t>
      </w:r>
      <w:r w:rsidRPr="0087485D">
        <w:t>will be slower for women who are not obese.</w:t>
      </w:r>
      <w:r>
        <w:t xml:space="preserve"> </w:t>
      </w:r>
      <w:r w:rsidRPr="0087485D">
        <w:t>Wo</w:t>
      </w:r>
      <w:r>
        <w:t xml:space="preserve">men’s </w:t>
      </w:r>
      <w:r w:rsidR="00530771">
        <w:t>body mass index</w:t>
      </w:r>
      <w:r>
        <w:t xml:space="preserve"> increases with age</w:t>
      </w:r>
      <w:r w:rsidRPr="0087485D">
        <w:t xml:space="preserve"> to around 70 years, and </w:t>
      </w:r>
      <w:r>
        <w:t>is higher with</w:t>
      </w:r>
      <w:r w:rsidRPr="0087485D">
        <w:t xml:space="preserve"> successive cohorts. The </w:t>
      </w:r>
      <w:r w:rsidR="00530771">
        <w:t>prevalence</w:t>
      </w:r>
      <w:r w:rsidRPr="0087485D">
        <w:t xml:space="preserve"> of women who are obese increased 3.5 fold in the 1973-78 cohort from 1996 to 2012 and 1.6 fold in the 1946-51 cohort from 1996 to 2013</w:t>
      </w:r>
      <w:r>
        <w:t>.</w:t>
      </w:r>
      <w:r w:rsidRPr="0087485D">
        <w:t xml:space="preserve"> </w:t>
      </w:r>
      <w:r>
        <w:t>T</w:t>
      </w:r>
      <w:r w:rsidRPr="0087485D">
        <w:t xml:space="preserve">he </w:t>
      </w:r>
      <w:r w:rsidR="00530771">
        <w:t>prevalence</w:t>
      </w:r>
      <w:r w:rsidRPr="0087485D">
        <w:t xml:space="preserve"> of women who are obese is higher in the 1989-95 cohort compared to when the 1973-78 cohort were the same age. The increasing prevalence of obesity across successive cohorts, the increase in weight associated with ageing, and the projected changes </w:t>
      </w:r>
      <w:r w:rsidR="00917BC4">
        <w:t xml:space="preserve">in </w:t>
      </w:r>
      <w:r w:rsidRPr="0087485D">
        <w:lastRenderedPageBreak/>
        <w:t xml:space="preserve">population size and structure all lead to a large projected increase in the number of obese women over the next two decades. </w:t>
      </w:r>
      <w:r w:rsidRPr="0087485D">
        <w:rPr>
          <w:noProof/>
          <w:lang w:val="en-US"/>
        </w:rPr>
        <w:t xml:space="preserve"> Our projections show that </w:t>
      </w:r>
      <w:r w:rsidRPr="0087485D">
        <w:t xml:space="preserve">the number of obese women will double from 2.4 </w:t>
      </w:r>
      <w:r w:rsidR="0033656F">
        <w:t xml:space="preserve">million </w:t>
      </w:r>
      <w:r w:rsidR="00100FCA">
        <w:t xml:space="preserve">(or 26.6 per cent) </w:t>
      </w:r>
      <w:r w:rsidRPr="0087485D">
        <w:t>to 4.8 million</w:t>
      </w:r>
      <w:r w:rsidR="00100FCA">
        <w:t xml:space="preserve"> (or 40.0 per cent) </w:t>
      </w:r>
      <w:r w:rsidRPr="0087485D">
        <w:t xml:space="preserve">between 2015 and 2035. </w:t>
      </w:r>
    </w:p>
    <w:p w14:paraId="3C08A507" w14:textId="77777777" w:rsidR="00946886" w:rsidRDefault="00946886" w:rsidP="00946886">
      <w:pPr>
        <w:rPr>
          <w:noProof/>
          <w:sz w:val="26"/>
          <w:lang w:val="en-US"/>
        </w:rPr>
      </w:pPr>
    </w:p>
    <w:p w14:paraId="32AFC147" w14:textId="77777777" w:rsidR="00946886" w:rsidRPr="00166E4C" w:rsidRDefault="00946886" w:rsidP="00946886">
      <w:pPr>
        <w:rPr>
          <w:b/>
          <w:noProof/>
          <w:sz w:val="26"/>
          <w:lang w:val="en-US"/>
        </w:rPr>
      </w:pPr>
      <w:r>
        <w:rPr>
          <w:b/>
          <w:noProof/>
          <w:sz w:val="26"/>
          <w:lang w:val="en-US"/>
        </w:rPr>
        <w:t>Smoking</w:t>
      </w:r>
    </w:p>
    <w:p w14:paraId="1B96A26D" w14:textId="05095C86" w:rsidR="00946886" w:rsidRPr="00C73AD0" w:rsidRDefault="00946886" w:rsidP="00946886">
      <w:pPr>
        <w:rPr>
          <w:noProof/>
          <w:lang w:val="en-US"/>
        </w:rPr>
      </w:pPr>
      <w:r>
        <w:t xml:space="preserve">The prevalence of smoking decreases with age and across successive cohorts. The uptake of smoking in the 1989-95 cohort is lower than in the 1973-78 cohort at the same age. If this trend continues, from 2015 to 2035, the prevalence of smokers among Australian women aged 20-90 is predicted to decrease from approximately 10 per cent to 3 per cent. The consequence of this decrease in smoking will be a decrease in </w:t>
      </w:r>
      <w:r w:rsidR="00E44CC6">
        <w:t>healthcare</w:t>
      </w:r>
      <w:r>
        <w:t xml:space="preserve"> costs attributable to smoking.</w:t>
      </w:r>
    </w:p>
    <w:p w14:paraId="7CE1FD12" w14:textId="77777777" w:rsidR="00946886" w:rsidRDefault="00946886" w:rsidP="00946886">
      <w:pPr>
        <w:rPr>
          <w:noProof/>
          <w:lang w:val="en-US"/>
        </w:rPr>
      </w:pPr>
    </w:p>
    <w:p w14:paraId="04B694B4" w14:textId="77777777" w:rsidR="00946886" w:rsidRDefault="00946886" w:rsidP="00946886">
      <w:pPr>
        <w:rPr>
          <w:b/>
          <w:noProof/>
          <w:lang w:val="en-US"/>
        </w:rPr>
      </w:pPr>
      <w:r>
        <w:rPr>
          <w:b/>
          <w:noProof/>
          <w:lang w:val="en-US"/>
        </w:rPr>
        <w:t>Mental Health</w:t>
      </w:r>
    </w:p>
    <w:p w14:paraId="6B7365ED" w14:textId="62CCC1AA" w:rsidR="00946886" w:rsidRPr="00145D62" w:rsidRDefault="00946886" w:rsidP="00946886">
      <w:r>
        <w:t>With population growth, the number of women aged 20-90 with psychological distress will increase from 1.2 million t</w:t>
      </w:r>
      <w:r w:rsidR="00A0104B">
        <w:t xml:space="preserve">o 1.7 million from 2015 to 2035 – </w:t>
      </w:r>
      <w:r>
        <w:t xml:space="preserve">however the prevalence of psychological distress in this population is projected to decrease from 14 per cent to 13.6 per cent over </w:t>
      </w:r>
      <w:r w:rsidR="00A0104B">
        <w:t xml:space="preserve">that same </w:t>
      </w:r>
      <w:r>
        <w:t>period due to population ageing.</w:t>
      </w:r>
      <w:r w:rsidRPr="00145D62">
        <w:t xml:space="preserve"> </w:t>
      </w:r>
      <w:r>
        <w:t>Mental health scores are relatively stable with age</w:t>
      </w:r>
      <w:r w:rsidR="00A0104B">
        <w:t>,</w:t>
      </w:r>
      <w:r>
        <w:t xml:space="preserve"> and women in the 1921-26 cohort score slightly better than the 1973-78 cohort.</w:t>
      </w:r>
      <w:r w:rsidRPr="00145D62">
        <w:t xml:space="preserve"> Correspondingly, </w:t>
      </w:r>
      <w:r>
        <w:t>the prevalence of women with psychological distress decreases with age. Women who experience psychological distress in the 1946-51 and 1921-26 cohorts have higher MBS, PBS, and hospital costs than women who do not have psychological distress.</w:t>
      </w:r>
    </w:p>
    <w:p w14:paraId="451A1934" w14:textId="77777777" w:rsidR="00946886" w:rsidRDefault="00946886" w:rsidP="00946886">
      <w:pPr>
        <w:rPr>
          <w:b/>
          <w:noProof/>
          <w:lang w:val="en-US"/>
        </w:rPr>
      </w:pPr>
    </w:p>
    <w:p w14:paraId="1545AD25" w14:textId="77777777" w:rsidR="00946886" w:rsidRDefault="00946886" w:rsidP="00946886">
      <w:pPr>
        <w:rPr>
          <w:b/>
          <w:noProof/>
          <w:lang w:val="en-US"/>
        </w:rPr>
      </w:pPr>
      <w:r>
        <w:rPr>
          <w:b/>
          <w:noProof/>
          <w:lang w:val="en-US"/>
        </w:rPr>
        <w:t>Dementia</w:t>
      </w:r>
    </w:p>
    <w:p w14:paraId="2D102255" w14:textId="443B4E5D" w:rsidR="00946886" w:rsidRPr="00145D62" w:rsidRDefault="00946886" w:rsidP="00946886">
      <w:r>
        <w:t>The number of women in the Australian population living with dementia is predicted to double between 2015 and 2035 if the prevalence of dementia remains constant. If the incidence of dementia remains constant</w:t>
      </w:r>
      <w:r w:rsidR="0033656F">
        <w:t>,</w:t>
      </w:r>
      <w:r>
        <w:t xml:space="preserve"> the number of new cases of dementia diagnosed each year in Australian women is predicted to double between 2015 and 2035. By 2012, 20 per cent of the ALSWH older cohort aged 85-90 had a report or record of dementia. </w:t>
      </w:r>
      <w:r w:rsidR="005D694C">
        <w:t>After accounting for the possible underestimation of dementia in the cohort, 28 per cent of women were estimated to have dementia by age 90.</w:t>
      </w:r>
    </w:p>
    <w:p w14:paraId="5F01F211" w14:textId="77777777" w:rsidR="00946886" w:rsidRDefault="00946886" w:rsidP="00946886">
      <w:pPr>
        <w:rPr>
          <w:b/>
          <w:noProof/>
          <w:lang w:val="en-US"/>
        </w:rPr>
      </w:pPr>
    </w:p>
    <w:p w14:paraId="68B05230" w14:textId="77777777" w:rsidR="00946886" w:rsidRDefault="00946886" w:rsidP="00946886">
      <w:pPr>
        <w:rPr>
          <w:b/>
          <w:noProof/>
          <w:lang w:val="en-US"/>
        </w:rPr>
      </w:pPr>
      <w:r>
        <w:rPr>
          <w:b/>
          <w:noProof/>
          <w:lang w:val="en-US"/>
        </w:rPr>
        <w:t>Highest educational attainment</w:t>
      </w:r>
    </w:p>
    <w:p w14:paraId="4F4DD760" w14:textId="64A8E911" w:rsidR="00946886" w:rsidRDefault="00946886" w:rsidP="000B18BF">
      <w:pPr>
        <w:rPr>
          <w:noProof/>
          <w:sz w:val="26"/>
          <w:lang w:val="en-US"/>
        </w:rPr>
      </w:pPr>
      <w:r>
        <w:t xml:space="preserve">The </w:t>
      </w:r>
      <w:r w:rsidR="00530771">
        <w:t>prevalence</w:t>
      </w:r>
      <w:r>
        <w:t xml:space="preserve"> of women who attain a university qualification has increased by birth cohort and over time within each cohort.</w:t>
      </w:r>
      <w:r>
        <w:rPr>
          <w:noProof/>
          <w:sz w:val="26"/>
          <w:lang w:val="en-US"/>
        </w:rPr>
        <w:t xml:space="preserve"> </w:t>
      </w:r>
      <w:r>
        <w:t>The number of women with a university education is predicted to increase from 2.6</w:t>
      </w:r>
      <w:r w:rsidR="00100FCA">
        <w:t xml:space="preserve"> million (or 28.5 per cent)</w:t>
      </w:r>
      <w:r>
        <w:t xml:space="preserve"> to 4.4 million</w:t>
      </w:r>
      <w:r w:rsidR="00100FCA">
        <w:t xml:space="preserve"> (or 36.1 per cent)</w:t>
      </w:r>
      <w:r>
        <w:t xml:space="preserve"> between 2015 and 2035. Women with university education have lower </w:t>
      </w:r>
      <w:r w:rsidR="00E44CC6">
        <w:t>healthcare</w:t>
      </w:r>
      <w:r>
        <w:t xml:space="preserve"> costs than </w:t>
      </w:r>
      <w:r>
        <w:lastRenderedPageBreak/>
        <w:t xml:space="preserve">women with no university education. Consequently, while </w:t>
      </w:r>
      <w:r w:rsidR="00E44CC6">
        <w:t>healthcare</w:t>
      </w:r>
      <w:r>
        <w:t xml:space="preserve"> costs will increase overall, the increase in costs will be lower among more educated women. </w:t>
      </w:r>
    </w:p>
    <w:p w14:paraId="784C52D7" w14:textId="77777777" w:rsidR="00946886" w:rsidRPr="00845E97" w:rsidRDefault="00946886" w:rsidP="00946886">
      <w:pPr>
        <w:rPr>
          <w:b/>
          <w:noProof/>
          <w:lang w:val="en-US"/>
        </w:rPr>
      </w:pPr>
    </w:p>
    <w:p w14:paraId="23130190" w14:textId="77777777" w:rsidR="00946886" w:rsidRDefault="00946886" w:rsidP="00946886">
      <w:pPr>
        <w:rPr>
          <w:b/>
          <w:noProof/>
          <w:lang w:val="en-US"/>
        </w:rPr>
      </w:pPr>
      <w:r>
        <w:rPr>
          <w:b/>
          <w:noProof/>
          <w:lang w:val="en-US"/>
        </w:rPr>
        <w:t>Ability to manage on income</w:t>
      </w:r>
    </w:p>
    <w:p w14:paraId="2B2FA3BE" w14:textId="7348119C" w:rsidR="00946886" w:rsidRDefault="00946886" w:rsidP="00946886">
      <w:r>
        <w:t xml:space="preserve">Younger women found it most difficult to manage on their available income, however managing on income became easier with age. Women who have difficulty managing on income have more MBS, PBS, and hospital costs overall. </w:t>
      </w:r>
      <w:r w:rsidR="00996332">
        <w:t>T</w:t>
      </w:r>
      <w:r>
        <w:t>he number of women aged 20-90 who have difficulty managing on income is predicted to increase from 3.5 million to 4.6 million between 2015 and 2035, however prevalence will decrease by 1 per cent</w:t>
      </w:r>
      <w:r w:rsidR="004B1BBD" w:rsidRPr="004B1BBD">
        <w:rPr>
          <w:sz w:val="23"/>
          <w:szCs w:val="23"/>
        </w:rPr>
        <w:t>. We recognise that this is likely to be an underestimate of the proportion of women who have difficulty managing on income over the next 20 years.</w:t>
      </w:r>
      <w:r>
        <w:t xml:space="preserve"> Women who have difficulty managing on income are predicted </w:t>
      </w:r>
      <w:r w:rsidR="00996332">
        <w:t>to have a total of $1.6 billion</w:t>
      </w:r>
      <w:r>
        <w:t xml:space="preserve"> in MBS costs, $3.4 billion </w:t>
      </w:r>
      <w:r w:rsidR="00996332">
        <w:t>in</w:t>
      </w:r>
      <w:r>
        <w:t xml:space="preserve"> PBS </w:t>
      </w:r>
      <w:r w:rsidR="00996332">
        <w:t>costs, and $9.8 billion</w:t>
      </w:r>
      <w:r>
        <w:t xml:space="preserve"> in hospital costs in 2035. </w:t>
      </w:r>
    </w:p>
    <w:p w14:paraId="5DA96CDD" w14:textId="77777777" w:rsidR="00946886" w:rsidRDefault="00946886" w:rsidP="00946886"/>
    <w:p w14:paraId="47C24702" w14:textId="77777777" w:rsidR="00946886" w:rsidRDefault="00946886" w:rsidP="00946886">
      <w:pPr>
        <w:rPr>
          <w:b/>
        </w:rPr>
      </w:pPr>
      <w:r>
        <w:rPr>
          <w:b/>
        </w:rPr>
        <w:t>Marital status</w:t>
      </w:r>
    </w:p>
    <w:p w14:paraId="032AE0B6" w14:textId="7B369583" w:rsidR="00946886" w:rsidRDefault="00946886" w:rsidP="00946886">
      <w:r w:rsidRPr="00145D62">
        <w:t>The p</w:t>
      </w:r>
      <w:r w:rsidR="00530771">
        <w:t>revalence</w:t>
      </w:r>
      <w:r w:rsidRPr="00145D62">
        <w:t xml:space="preserve"> of women who have partners increases from early adult</w:t>
      </w:r>
      <w:r>
        <w:t>hood until the late thirtie</w:t>
      </w:r>
      <w:r w:rsidRPr="00145D62">
        <w:t xml:space="preserve">s, and </w:t>
      </w:r>
      <w:r>
        <w:t xml:space="preserve">by middle age, approximately 80 per cent of women are married or are in a de facto relationship. The </w:t>
      </w:r>
      <w:r w:rsidR="00530771">
        <w:t>percentage</w:t>
      </w:r>
      <w:r>
        <w:t xml:space="preserve"> of women who are divorced increases with age in the 1946-51 cohort, and the </w:t>
      </w:r>
      <w:r w:rsidR="00530771">
        <w:t>percentage</w:t>
      </w:r>
      <w:r>
        <w:t xml:space="preserve"> of women who are widowed increases with age in the 1921-26 cohort. The total number of women aged 20-90 who have partners is projected to increase from 6.2 million </w:t>
      </w:r>
      <w:r w:rsidR="00996332">
        <w:t xml:space="preserve">in 2015 to 8.2 million in 2035, </w:t>
      </w:r>
      <w:r>
        <w:t xml:space="preserve">however the </w:t>
      </w:r>
      <w:r w:rsidR="00530771">
        <w:t>prevalence</w:t>
      </w:r>
      <w:r>
        <w:t xml:space="preserve"> will remain stable at approximately 67 per cent.</w:t>
      </w:r>
    </w:p>
    <w:p w14:paraId="7812B11B" w14:textId="77777777" w:rsidR="00996332" w:rsidRDefault="00996332" w:rsidP="00946886"/>
    <w:p w14:paraId="1EFB5673" w14:textId="05D6F639" w:rsidR="00946886" w:rsidRPr="005C5AC0" w:rsidRDefault="00946886" w:rsidP="00370815">
      <w:r>
        <w:t>There was no consistent trend for MBS, PBS, and hospital claims and cost</w:t>
      </w:r>
      <w:r w:rsidR="00A0104B">
        <w:t>s</w:t>
      </w:r>
      <w:r>
        <w:t xml:space="preserve"> between partnered and unpartnered women, except that hospital costs for partnered women in the 1973-78 cohort w</w:t>
      </w:r>
      <w:r w:rsidR="00A0104B">
        <w:t>ere</w:t>
      </w:r>
      <w:r>
        <w:t xml:space="preserve"> approximately $1000 higher than unpartnered women. It is projected that in 2035, the MBS, PBS, and hospital costs for women with a partner will be $2.5 billion, $4.8 billion, and $14.2 billion</w:t>
      </w:r>
      <w:r w:rsidR="00996332">
        <w:t>, respectively</w:t>
      </w:r>
      <w:r>
        <w:t>. For women who do not have partners, it is projected that in 2035, the MBS, PBS, and hospital costs will be $1.6 billion, $3.7 billion, and $8.2 billion</w:t>
      </w:r>
      <w:r w:rsidR="00996332">
        <w:t>, respectively</w:t>
      </w:r>
      <w:r>
        <w:t>.</w:t>
      </w:r>
    </w:p>
    <w:p w14:paraId="2B303354" w14:textId="77777777" w:rsidR="00946886" w:rsidRPr="001738F3" w:rsidRDefault="00946886" w:rsidP="00946886"/>
    <w:p w14:paraId="732DD4CF" w14:textId="77777777" w:rsidR="00946886" w:rsidRDefault="00946886" w:rsidP="00946886">
      <w:pPr>
        <w:rPr>
          <w:b/>
          <w:noProof/>
          <w:lang w:val="en-US"/>
        </w:rPr>
      </w:pPr>
      <w:r>
        <w:rPr>
          <w:b/>
          <w:noProof/>
          <w:lang w:val="en-US"/>
        </w:rPr>
        <w:t>Area of residence</w:t>
      </w:r>
    </w:p>
    <w:p w14:paraId="404A0B5A" w14:textId="22B0AF71" w:rsidR="00946886" w:rsidRDefault="00946886" w:rsidP="00946886">
      <w:pPr>
        <w:rPr>
          <w:noProof/>
          <w:lang w:val="en-US"/>
        </w:rPr>
      </w:pPr>
      <w:r w:rsidRPr="00522988">
        <w:rPr>
          <w:noProof/>
          <w:lang w:val="en-US"/>
        </w:rPr>
        <w:t xml:space="preserve">The </w:t>
      </w:r>
      <w:r w:rsidR="00530771">
        <w:rPr>
          <w:noProof/>
          <w:lang w:val="en-US"/>
        </w:rPr>
        <w:t>percentage</w:t>
      </w:r>
      <w:r w:rsidRPr="00522988">
        <w:rPr>
          <w:noProof/>
          <w:lang w:val="en-US"/>
        </w:rPr>
        <w:t xml:space="preserve"> of women who live in a major city (approximately 70 </w:t>
      </w:r>
      <w:r>
        <w:rPr>
          <w:noProof/>
          <w:lang w:val="en-US"/>
        </w:rPr>
        <w:t>per cent</w:t>
      </w:r>
      <w:r w:rsidRPr="00522988">
        <w:rPr>
          <w:noProof/>
          <w:lang w:val="en-US"/>
        </w:rPr>
        <w:t xml:space="preserve">), inner regional areas (20 </w:t>
      </w:r>
      <w:r>
        <w:rPr>
          <w:noProof/>
          <w:lang w:val="en-US"/>
        </w:rPr>
        <w:t>per cent</w:t>
      </w:r>
      <w:r w:rsidRPr="00522988">
        <w:rPr>
          <w:noProof/>
          <w:lang w:val="en-US"/>
        </w:rPr>
        <w:t xml:space="preserve">), and outer region and remote areas (10 </w:t>
      </w:r>
      <w:r>
        <w:rPr>
          <w:noProof/>
          <w:lang w:val="en-US"/>
        </w:rPr>
        <w:t>per cent</w:t>
      </w:r>
      <w:r w:rsidRPr="00522988">
        <w:rPr>
          <w:noProof/>
          <w:lang w:val="en-US"/>
        </w:rPr>
        <w:t>) are relat</w:t>
      </w:r>
      <w:r>
        <w:rPr>
          <w:noProof/>
          <w:lang w:val="en-US"/>
        </w:rPr>
        <w:t>ively stable across all observed ages for the women in ALSWH</w:t>
      </w:r>
      <w:r w:rsidRPr="00522988">
        <w:rPr>
          <w:noProof/>
          <w:lang w:val="en-US"/>
        </w:rPr>
        <w:t>.</w:t>
      </w:r>
      <w:r>
        <w:rPr>
          <w:noProof/>
          <w:lang w:val="en-US"/>
        </w:rPr>
        <w:t xml:space="preserve"> With population growth, the number of women who live in a major city will increase, however the proportion of women who live in a major city is predicted to remain stable at 70 per cent. </w:t>
      </w:r>
      <w:r w:rsidRPr="00522988">
        <w:rPr>
          <w:noProof/>
          <w:lang w:val="en-US"/>
        </w:rPr>
        <w:t xml:space="preserve">There was little difference in </w:t>
      </w:r>
      <w:r>
        <w:rPr>
          <w:noProof/>
          <w:lang w:val="en-US"/>
        </w:rPr>
        <w:t>estima</w:t>
      </w:r>
      <w:r w:rsidR="004A7DC8">
        <w:rPr>
          <w:noProof/>
          <w:lang w:val="en-US"/>
        </w:rPr>
        <w:t>t</w:t>
      </w:r>
      <w:r>
        <w:rPr>
          <w:noProof/>
          <w:lang w:val="en-US"/>
        </w:rPr>
        <w:t xml:space="preserve">ed </w:t>
      </w:r>
      <w:r w:rsidRPr="00522988">
        <w:rPr>
          <w:noProof/>
          <w:lang w:val="en-US"/>
        </w:rPr>
        <w:t>MBS and PBS claims and cost</w:t>
      </w:r>
      <w:r w:rsidR="00A0104B">
        <w:rPr>
          <w:noProof/>
          <w:lang w:val="en-US"/>
        </w:rPr>
        <w:t>s</w:t>
      </w:r>
      <w:r w:rsidRPr="00522988">
        <w:rPr>
          <w:noProof/>
          <w:lang w:val="en-US"/>
        </w:rPr>
        <w:t xml:space="preserve"> between women who live in a major city and those </w:t>
      </w:r>
      <w:r w:rsidRPr="00522988">
        <w:rPr>
          <w:noProof/>
          <w:lang w:val="en-US"/>
        </w:rPr>
        <w:lastRenderedPageBreak/>
        <w:t>who lived in a regional or remote area.</w:t>
      </w:r>
      <w:r>
        <w:rPr>
          <w:noProof/>
          <w:lang w:val="en-US"/>
        </w:rPr>
        <w:t xml:space="preserve"> However, h</w:t>
      </w:r>
      <w:r w:rsidRPr="00522988">
        <w:rPr>
          <w:noProof/>
          <w:lang w:val="en-US"/>
        </w:rPr>
        <w:t>ospital costs were higher for older women living in a major city than those who live in a regional or remote area.</w:t>
      </w:r>
      <w:r>
        <w:rPr>
          <w:noProof/>
          <w:lang w:val="en-US"/>
        </w:rPr>
        <w:t xml:space="preserve"> </w:t>
      </w:r>
    </w:p>
    <w:p w14:paraId="5BA65EED" w14:textId="77777777" w:rsidR="000F728E" w:rsidRDefault="000F728E" w:rsidP="00946886">
      <w:pPr>
        <w:rPr>
          <w:noProof/>
          <w:lang w:val="en-US"/>
        </w:rPr>
      </w:pPr>
    </w:p>
    <w:p w14:paraId="73A242CD" w14:textId="16FFCA03" w:rsidR="00946886" w:rsidRPr="00522988" w:rsidRDefault="00946886" w:rsidP="00946886">
      <w:pPr>
        <w:rPr>
          <w:noProof/>
          <w:lang w:val="en-US"/>
        </w:rPr>
      </w:pPr>
      <w:r>
        <w:rPr>
          <w:noProof/>
          <w:lang w:val="en-US"/>
        </w:rPr>
        <w:t>Women who live in a major city are predicted to have</w:t>
      </w:r>
      <w:r w:rsidRPr="00522988">
        <w:rPr>
          <w:noProof/>
          <w:lang w:val="en-US"/>
        </w:rPr>
        <w:t xml:space="preserve"> </w:t>
      </w:r>
      <w:r>
        <w:rPr>
          <w:noProof/>
          <w:lang w:val="en-US"/>
        </w:rPr>
        <w:t>total</w:t>
      </w:r>
      <w:r w:rsidRPr="00522988">
        <w:rPr>
          <w:noProof/>
          <w:lang w:val="en-US"/>
        </w:rPr>
        <w:t xml:space="preserve"> MBS, PBS, and </w:t>
      </w:r>
      <w:r>
        <w:rPr>
          <w:noProof/>
          <w:lang w:val="en-US"/>
        </w:rPr>
        <w:t>hospital costs</w:t>
      </w:r>
      <w:r w:rsidRPr="00522988">
        <w:rPr>
          <w:noProof/>
          <w:lang w:val="en-US"/>
        </w:rPr>
        <w:t xml:space="preserve"> </w:t>
      </w:r>
      <w:r>
        <w:rPr>
          <w:noProof/>
          <w:lang w:val="en-US"/>
        </w:rPr>
        <w:t>of $2</w:t>
      </w:r>
      <w:r w:rsidR="0033656F">
        <w:rPr>
          <w:noProof/>
          <w:lang w:val="en-US"/>
        </w:rPr>
        <w:t>.8 billion</w:t>
      </w:r>
      <w:r>
        <w:rPr>
          <w:noProof/>
          <w:lang w:val="en-US"/>
        </w:rPr>
        <w:t>, $6.1</w:t>
      </w:r>
      <w:r w:rsidRPr="00522988">
        <w:rPr>
          <w:noProof/>
          <w:lang w:val="en-US"/>
        </w:rPr>
        <w:t xml:space="preserve"> billion</w:t>
      </w:r>
      <w:r>
        <w:rPr>
          <w:noProof/>
          <w:lang w:val="en-US"/>
        </w:rPr>
        <w:t>, and $17.1</w:t>
      </w:r>
      <w:r w:rsidRPr="00522988">
        <w:rPr>
          <w:noProof/>
          <w:lang w:val="en-US"/>
        </w:rPr>
        <w:t xml:space="preserve"> billion</w:t>
      </w:r>
      <w:r>
        <w:rPr>
          <w:noProof/>
          <w:lang w:val="en-US"/>
        </w:rPr>
        <w:t>, respectively, in 2035</w:t>
      </w:r>
      <w:r w:rsidRPr="00522988">
        <w:rPr>
          <w:noProof/>
          <w:lang w:val="en-US"/>
        </w:rPr>
        <w:t>.</w:t>
      </w:r>
      <w:r>
        <w:rPr>
          <w:noProof/>
          <w:lang w:val="en-US"/>
        </w:rPr>
        <w:t xml:space="preserve"> In comparison, women who live in regional or remote areas are predicted to have</w:t>
      </w:r>
      <w:r w:rsidRPr="00522988">
        <w:rPr>
          <w:noProof/>
          <w:lang w:val="en-US"/>
        </w:rPr>
        <w:t xml:space="preserve"> </w:t>
      </w:r>
      <w:r>
        <w:rPr>
          <w:noProof/>
          <w:lang w:val="en-US"/>
        </w:rPr>
        <w:t>total</w:t>
      </w:r>
      <w:r w:rsidRPr="00522988">
        <w:rPr>
          <w:noProof/>
          <w:lang w:val="en-US"/>
        </w:rPr>
        <w:t xml:space="preserve"> MBS, PBS, and </w:t>
      </w:r>
      <w:r>
        <w:rPr>
          <w:noProof/>
          <w:lang w:val="en-US"/>
        </w:rPr>
        <w:t>hospital costs</w:t>
      </w:r>
      <w:r w:rsidRPr="00522988">
        <w:rPr>
          <w:noProof/>
          <w:lang w:val="en-US"/>
        </w:rPr>
        <w:t xml:space="preserve"> </w:t>
      </w:r>
      <w:r>
        <w:rPr>
          <w:noProof/>
          <w:lang w:val="en-US"/>
        </w:rPr>
        <w:t>of $1.2</w:t>
      </w:r>
      <w:r w:rsidRPr="00522988">
        <w:rPr>
          <w:noProof/>
          <w:lang w:val="en-US"/>
        </w:rPr>
        <w:t xml:space="preserve"> billion</w:t>
      </w:r>
      <w:r>
        <w:rPr>
          <w:noProof/>
          <w:lang w:val="en-US"/>
        </w:rPr>
        <w:t>, $2.5</w:t>
      </w:r>
      <w:r w:rsidRPr="00522988">
        <w:rPr>
          <w:noProof/>
          <w:lang w:val="en-US"/>
        </w:rPr>
        <w:t xml:space="preserve"> billion</w:t>
      </w:r>
      <w:r>
        <w:rPr>
          <w:noProof/>
          <w:lang w:val="en-US"/>
        </w:rPr>
        <w:t>, and $6.7</w:t>
      </w:r>
      <w:r w:rsidRPr="00522988">
        <w:rPr>
          <w:noProof/>
          <w:lang w:val="en-US"/>
        </w:rPr>
        <w:t xml:space="preserve"> billion</w:t>
      </w:r>
      <w:r>
        <w:rPr>
          <w:noProof/>
          <w:lang w:val="en-US"/>
        </w:rPr>
        <w:t>, respectively, in 2035</w:t>
      </w:r>
      <w:r w:rsidR="00370815">
        <w:rPr>
          <w:noProof/>
          <w:lang w:val="en-US"/>
        </w:rPr>
        <w:t>.</w:t>
      </w:r>
    </w:p>
    <w:p w14:paraId="32E99AC6" w14:textId="77777777" w:rsidR="00946886" w:rsidRDefault="00946886" w:rsidP="00946886">
      <w:pPr>
        <w:rPr>
          <w:b/>
          <w:noProof/>
          <w:lang w:val="en-US"/>
        </w:rPr>
      </w:pPr>
    </w:p>
    <w:p w14:paraId="46E371C6" w14:textId="77777777" w:rsidR="00946886" w:rsidRDefault="00946886" w:rsidP="00946886">
      <w:pPr>
        <w:rPr>
          <w:b/>
          <w:noProof/>
          <w:lang w:val="en-US"/>
        </w:rPr>
      </w:pPr>
      <w:r>
        <w:rPr>
          <w:b/>
          <w:noProof/>
          <w:lang w:val="en-US"/>
        </w:rPr>
        <w:t>Summary</w:t>
      </w:r>
    </w:p>
    <w:p w14:paraId="1E909C96" w14:textId="6A891726" w:rsidR="00946886" w:rsidRPr="00522988" w:rsidRDefault="00946886" w:rsidP="00946886">
      <w:pPr>
        <w:rPr>
          <w:noProof/>
          <w:lang w:val="en-US"/>
        </w:rPr>
      </w:pPr>
      <w:r>
        <w:rPr>
          <w:noProof/>
          <w:lang w:val="en-US"/>
        </w:rPr>
        <w:t xml:space="preserve">The overall effects of population ageing and population growth will result in an increase in </w:t>
      </w:r>
      <w:r w:rsidR="00E44CC6">
        <w:rPr>
          <w:noProof/>
          <w:lang w:val="en-US"/>
        </w:rPr>
        <w:t>healthcare</w:t>
      </w:r>
      <w:r>
        <w:rPr>
          <w:noProof/>
          <w:lang w:val="en-US"/>
        </w:rPr>
        <w:t xml:space="preserve"> expenditure. However</w:t>
      </w:r>
      <w:r w:rsidR="00A0104B">
        <w:rPr>
          <w:noProof/>
          <w:lang w:val="en-US"/>
        </w:rPr>
        <w:t>,</w:t>
      </w:r>
      <w:r>
        <w:rPr>
          <w:noProof/>
          <w:lang w:val="en-US"/>
        </w:rPr>
        <w:t xml:space="preserve"> these effects are not equal</w:t>
      </w:r>
      <w:r w:rsidR="00A0104B">
        <w:rPr>
          <w:noProof/>
          <w:lang w:val="en-US"/>
        </w:rPr>
        <w:t xml:space="preserve"> for all population subgroups. A major driver</w:t>
      </w:r>
      <w:r>
        <w:rPr>
          <w:noProof/>
          <w:lang w:val="en-US"/>
        </w:rPr>
        <w:t xml:space="preserve"> of increased expenditure </w:t>
      </w:r>
      <w:r w:rsidR="00A0104B">
        <w:rPr>
          <w:noProof/>
          <w:lang w:val="en-US"/>
        </w:rPr>
        <w:t>is</w:t>
      </w:r>
      <w:r>
        <w:rPr>
          <w:noProof/>
          <w:lang w:val="en-US"/>
        </w:rPr>
        <w:t xml:space="preserve"> obesity, with obesity rates increasing with age and over subsequent generations, and with obesity being a major driver of </w:t>
      </w:r>
      <w:r w:rsidR="00E44CC6">
        <w:rPr>
          <w:noProof/>
          <w:lang w:val="en-US"/>
        </w:rPr>
        <w:t>healthcare</w:t>
      </w:r>
      <w:r w:rsidR="00A0104B">
        <w:rPr>
          <w:noProof/>
          <w:lang w:val="en-US"/>
        </w:rPr>
        <w:t xml:space="preserve"> costs. Smoking</w:t>
      </w:r>
      <w:r>
        <w:rPr>
          <w:noProof/>
          <w:lang w:val="en-US"/>
        </w:rPr>
        <w:t xml:space="preserve"> is also a major driver of </w:t>
      </w:r>
      <w:r w:rsidR="00E44CC6">
        <w:rPr>
          <w:noProof/>
          <w:lang w:val="en-US"/>
        </w:rPr>
        <w:t>healthcare</w:t>
      </w:r>
      <w:r>
        <w:rPr>
          <w:noProof/>
          <w:lang w:val="en-US"/>
        </w:rPr>
        <w:t xml:space="preserve"> costs, </w:t>
      </w:r>
      <w:r w:rsidR="00A0104B">
        <w:rPr>
          <w:noProof/>
          <w:lang w:val="en-US"/>
        </w:rPr>
        <w:t>but rates of smoking are projec</w:t>
      </w:r>
      <w:r>
        <w:rPr>
          <w:noProof/>
          <w:lang w:val="en-US"/>
        </w:rPr>
        <w:t>t</w:t>
      </w:r>
      <w:r w:rsidR="00A0104B">
        <w:rPr>
          <w:noProof/>
          <w:lang w:val="en-US"/>
        </w:rPr>
        <w:t>e</w:t>
      </w:r>
      <w:r>
        <w:rPr>
          <w:noProof/>
          <w:lang w:val="en-US"/>
        </w:rPr>
        <w:t xml:space="preserve">d to decrease so that smoking will account for a lower proportion of costs. Other factors likely to drive large increases in </w:t>
      </w:r>
      <w:r w:rsidR="00E44CC6">
        <w:rPr>
          <w:noProof/>
          <w:lang w:val="en-US"/>
        </w:rPr>
        <w:t>healthcare</w:t>
      </w:r>
      <w:r>
        <w:rPr>
          <w:noProof/>
          <w:lang w:val="en-US"/>
        </w:rPr>
        <w:t xml:space="preserve"> costs in the future include dementia and declines in phsyical function with consequent increased need for help with daily tasks. Education levels are projected to increase, potentially offsetting some increases in </w:t>
      </w:r>
      <w:r w:rsidR="00E44CC6">
        <w:rPr>
          <w:noProof/>
          <w:lang w:val="en-US"/>
        </w:rPr>
        <w:t>healthcare</w:t>
      </w:r>
      <w:r>
        <w:rPr>
          <w:noProof/>
          <w:lang w:val="en-US"/>
        </w:rPr>
        <w:t xml:space="preserve"> costs since women with higher levels of education have lower overall </w:t>
      </w:r>
      <w:r w:rsidR="00E44CC6">
        <w:rPr>
          <w:noProof/>
          <w:lang w:val="en-US"/>
        </w:rPr>
        <w:t>healthcare</w:t>
      </w:r>
      <w:r>
        <w:rPr>
          <w:noProof/>
          <w:lang w:val="en-US"/>
        </w:rPr>
        <w:t xml:space="preserve"> costs.</w:t>
      </w:r>
    </w:p>
    <w:p w14:paraId="6058E4B2" w14:textId="77777777" w:rsidR="0072330E" w:rsidRDefault="0072330E">
      <w:pPr>
        <w:spacing w:before="0" w:after="0" w:line="240" w:lineRule="auto"/>
        <w:jc w:val="left"/>
        <w:rPr>
          <w:rFonts w:eastAsia="MS Gothic" w:cs="Calibri"/>
          <w:b/>
          <w:bCs/>
          <w:sz w:val="36"/>
          <w:szCs w:val="36"/>
        </w:rPr>
      </w:pPr>
      <w:r>
        <w:br w:type="page"/>
      </w:r>
    </w:p>
    <w:p w14:paraId="13CFD77E" w14:textId="15CF6F6A" w:rsidR="00946886" w:rsidRDefault="00946886" w:rsidP="00946886">
      <w:pPr>
        <w:pStyle w:val="Heading1"/>
      </w:pPr>
      <w:bookmarkStart w:id="3" w:name="_Toc446584233"/>
      <w:bookmarkStart w:id="4" w:name="_Toc446585355"/>
      <w:bookmarkStart w:id="5" w:name="_Toc452370953"/>
      <w:r>
        <w:lastRenderedPageBreak/>
        <w:t>Introduction</w:t>
      </w:r>
      <w:bookmarkEnd w:id="3"/>
      <w:bookmarkEnd w:id="4"/>
      <w:bookmarkEnd w:id="5"/>
    </w:p>
    <w:p w14:paraId="278AC455" w14:textId="67B96A0E" w:rsidR="00946886" w:rsidRDefault="00946886" w:rsidP="00946886">
      <w:pPr>
        <w:pStyle w:val="Heading2"/>
      </w:pPr>
      <w:bookmarkStart w:id="6" w:name="_Toc446584234"/>
      <w:bookmarkStart w:id="7" w:name="_Toc446585356"/>
      <w:bookmarkStart w:id="8" w:name="_Toc452370954"/>
      <w:r w:rsidRPr="00AF183F">
        <w:t>The Australian Longitudinal Study on Women’s Health</w:t>
      </w:r>
      <w:bookmarkEnd w:id="6"/>
      <w:bookmarkEnd w:id="7"/>
      <w:bookmarkEnd w:id="8"/>
    </w:p>
    <w:p w14:paraId="119AB644" w14:textId="75F702C8" w:rsidR="00946886" w:rsidRDefault="00946886" w:rsidP="00946886">
      <w:r>
        <w:t>The Australian Longitudinal Study on Women’s Health (ALSWH) was established in 1995 and in 1996</w:t>
      </w:r>
      <w:r w:rsidR="009E4BCA">
        <w:t>,</w:t>
      </w:r>
      <w:r>
        <w:t xml:space="preserve"> recruited 47,000 women in three age cohorts: aged 18 to 23 years (women born in 1973-1978), 45 to 50 years (1946-51 cohort), and 70-75 years (1921-26 cohort). The age groups were selected so that health of Australian women could be characterised across the life course. All cohorts have completed surveys approximately every </w:t>
      </w:r>
      <w:r w:rsidR="009E4BCA">
        <w:t>three</w:t>
      </w:r>
      <w:r>
        <w:t xml:space="preserve"> years since 1996. Since 2011, the 1921-26 cohort have additionally completed six-monthly follow-up surveys. Over the course of the </w:t>
      </w:r>
      <w:r w:rsidR="009E4BCA">
        <w:t>s</w:t>
      </w:r>
      <w:r>
        <w:t>tudy, participants have provided information on social, psychological, physical, and environmental aspects of their health and their use of health services. Self-reported survey data have also been linked to records for the Medicare Benefits Scheme (MBS), the Pharmaceutical Benefits Scheme (PBS), Cancer Registries, National Death Index</w:t>
      </w:r>
      <w:r w:rsidR="009E4BCA">
        <w:t>,</w:t>
      </w:r>
      <w:r>
        <w:t xml:space="preserve"> and hospital data for New South Wales, Queensland, South Australia, and Western Australia. Furthermore, record linkage to aged care data has been obtained for the 1921-26 cohort. </w:t>
      </w:r>
    </w:p>
    <w:p w14:paraId="774F09D2" w14:textId="77777777" w:rsidR="00946886" w:rsidRDefault="00946886" w:rsidP="00946886"/>
    <w:p w14:paraId="2E38A331" w14:textId="77777777" w:rsidR="00946886" w:rsidRDefault="00946886" w:rsidP="00946886">
      <w:pPr>
        <w:rPr>
          <w:color w:val="00B0F0"/>
        </w:rPr>
      </w:pPr>
      <w:r>
        <w:t>In 2013, a new cohort of 17,000 women aged 18 to 23 (1989-95 cohort) was recruited to examine the health and wellbeing of the next generation of young women. Where possible, data from the 1989-95 cohort have been included in analyses in this report.</w:t>
      </w:r>
    </w:p>
    <w:p w14:paraId="4DD969D7" w14:textId="77777777" w:rsidR="00946886" w:rsidRDefault="00946886" w:rsidP="00946886"/>
    <w:p w14:paraId="28BE2B2F" w14:textId="77777777" w:rsidR="00946886" w:rsidRDefault="00946886" w:rsidP="00946886">
      <w:r>
        <w:t>ALSWH has now obtained 20 years of data on women’s health from early adulthood to old age. This provides a unique opportunity to use this historical data to predict changes to women’s health, and health service cost and utilisation for the next 20 years.</w:t>
      </w:r>
    </w:p>
    <w:p w14:paraId="228B67E4" w14:textId="77777777" w:rsidR="00946886" w:rsidRDefault="00946886" w:rsidP="00946886"/>
    <w:p w14:paraId="591D6A0C" w14:textId="77777777" w:rsidR="00946886" w:rsidRPr="00EA72C3" w:rsidRDefault="00946886" w:rsidP="00946886">
      <w:r>
        <w:t>The purpose of this report is to:</w:t>
      </w:r>
    </w:p>
    <w:p w14:paraId="587A2E7E" w14:textId="03D39C92" w:rsidR="00946886" w:rsidRDefault="00946886" w:rsidP="00946886">
      <w:pPr>
        <w:pStyle w:val="ListParagraph"/>
        <w:numPr>
          <w:ilvl w:val="0"/>
          <w:numId w:val="11"/>
        </w:numPr>
        <w:spacing w:after="0"/>
        <w:ind w:left="714" w:hanging="357"/>
        <w:rPr>
          <w:iCs/>
        </w:rPr>
      </w:pPr>
      <w:r>
        <w:rPr>
          <w:iCs/>
        </w:rPr>
        <w:t>identify expected trends in health status, health risks</w:t>
      </w:r>
      <w:r w:rsidR="009E4BCA">
        <w:rPr>
          <w:iCs/>
        </w:rPr>
        <w:t>,</w:t>
      </w:r>
      <w:r>
        <w:rPr>
          <w:iCs/>
        </w:rPr>
        <w:t xml:space="preserve"> </w:t>
      </w:r>
      <w:r w:rsidR="00AE41F0">
        <w:rPr>
          <w:iCs/>
        </w:rPr>
        <w:t>and behaviours over the period</w:t>
      </w:r>
      <w:r>
        <w:rPr>
          <w:iCs/>
        </w:rPr>
        <w:t xml:space="preserve"> 2015 to 2035;</w:t>
      </w:r>
    </w:p>
    <w:p w14:paraId="62567356" w14:textId="331A156C" w:rsidR="00946886" w:rsidRDefault="00946886" w:rsidP="00946886">
      <w:pPr>
        <w:pStyle w:val="ListParagraph"/>
        <w:numPr>
          <w:ilvl w:val="0"/>
          <w:numId w:val="11"/>
        </w:numPr>
        <w:spacing w:after="0"/>
        <w:ind w:left="714" w:hanging="357"/>
        <w:rPr>
          <w:iCs/>
        </w:rPr>
      </w:pPr>
      <w:r>
        <w:rPr>
          <w:iCs/>
        </w:rPr>
        <w:t xml:space="preserve">provide an indication of potential health service utilisation and burden on the </w:t>
      </w:r>
      <w:r w:rsidR="00E44CC6">
        <w:rPr>
          <w:iCs/>
        </w:rPr>
        <w:t>healthcare</w:t>
      </w:r>
      <w:r>
        <w:rPr>
          <w:iCs/>
        </w:rPr>
        <w:t xml:space="preserve"> system; </w:t>
      </w:r>
    </w:p>
    <w:p w14:paraId="299382BC" w14:textId="77777777" w:rsidR="00946886" w:rsidRDefault="00946886" w:rsidP="00946886">
      <w:pPr>
        <w:pStyle w:val="ListParagraph"/>
        <w:numPr>
          <w:ilvl w:val="0"/>
          <w:numId w:val="11"/>
        </w:numPr>
        <w:spacing w:after="0"/>
        <w:ind w:left="714" w:hanging="357"/>
        <w:rPr>
          <w:iCs/>
        </w:rPr>
      </w:pPr>
      <w:r>
        <w:rPr>
          <w:iCs/>
        </w:rPr>
        <w:t>assess expected health and health service utilisation according to key drivers of poor health;</w:t>
      </w:r>
      <w:r w:rsidRPr="001776CE">
        <w:rPr>
          <w:iCs/>
        </w:rPr>
        <w:t xml:space="preserve"> </w:t>
      </w:r>
      <w:r>
        <w:rPr>
          <w:iCs/>
        </w:rPr>
        <w:t>and,</w:t>
      </w:r>
    </w:p>
    <w:p w14:paraId="1B0B2DA2" w14:textId="77777777" w:rsidR="00946886" w:rsidRDefault="00946886" w:rsidP="00946886">
      <w:pPr>
        <w:pStyle w:val="ListParagraph"/>
        <w:numPr>
          <w:ilvl w:val="0"/>
          <w:numId w:val="11"/>
        </w:numPr>
        <w:spacing w:after="0"/>
        <w:ind w:left="714" w:hanging="357"/>
        <w:rPr>
          <w:iCs/>
        </w:rPr>
      </w:pPr>
      <w:r>
        <w:rPr>
          <w:iCs/>
        </w:rPr>
        <w:t>assess expected health and health service utilisation for women from different population subgroups.</w:t>
      </w:r>
    </w:p>
    <w:p w14:paraId="16E25055" w14:textId="77777777" w:rsidR="00946886" w:rsidRDefault="00946886" w:rsidP="00946886">
      <w:pPr>
        <w:spacing w:after="0"/>
        <w:rPr>
          <w:iCs/>
        </w:rPr>
      </w:pPr>
    </w:p>
    <w:p w14:paraId="0330945D" w14:textId="77777777" w:rsidR="00946886" w:rsidRDefault="00946886" w:rsidP="00946886">
      <w:pPr>
        <w:spacing w:after="0"/>
        <w:rPr>
          <w:iCs/>
        </w:rPr>
      </w:pPr>
    </w:p>
    <w:p w14:paraId="79B87232" w14:textId="77777777" w:rsidR="00946886" w:rsidRPr="00BF4069" w:rsidRDefault="00946886" w:rsidP="00946886">
      <w:pPr>
        <w:spacing w:after="0"/>
        <w:rPr>
          <w:iCs/>
        </w:rPr>
      </w:pPr>
    </w:p>
    <w:p w14:paraId="3401F422" w14:textId="24BC7DA7" w:rsidR="00946886" w:rsidRDefault="00946886" w:rsidP="00946886">
      <w:pPr>
        <w:pStyle w:val="Heading2"/>
      </w:pPr>
      <w:bookmarkStart w:id="9" w:name="_Toc446584235"/>
      <w:bookmarkStart w:id="10" w:name="_Toc446585357"/>
      <w:bookmarkStart w:id="11" w:name="_Toc452370955"/>
      <w:r>
        <w:lastRenderedPageBreak/>
        <w:t>Forecasting health trends and expenditure</w:t>
      </w:r>
      <w:bookmarkEnd w:id="9"/>
      <w:bookmarkEnd w:id="10"/>
      <w:bookmarkEnd w:id="11"/>
    </w:p>
    <w:p w14:paraId="49FF9298" w14:textId="5668E06C" w:rsidR="00946886" w:rsidRDefault="00946886" w:rsidP="00946886">
      <w:r>
        <w:t xml:space="preserve">Long-term projection (more than </w:t>
      </w:r>
      <w:r w:rsidR="009E4BCA">
        <w:t>ten</w:t>
      </w:r>
      <w:r>
        <w:t xml:space="preserve"> years into the future) of healthcare use and expenditure </w:t>
      </w:r>
      <w:r w:rsidR="00AE41F0">
        <w:t>is</w:t>
      </w:r>
      <w:r>
        <w:t xml:space="preserve"> valuable in helping governments develop and implement policies to ensure the healthcare system can cope with the needs of the population. For this reason, the Australian Government produces an Intergenerational Report every </w:t>
      </w:r>
      <w:r w:rsidR="009E4BCA">
        <w:t>five</w:t>
      </w:r>
      <w:r>
        <w:t xml:space="preserve"> years to present changes that are likely to occur over the next </w:t>
      </w:r>
      <w:r w:rsidR="00996332">
        <w:t>forty</w:t>
      </w:r>
      <w:r>
        <w:t xml:space="preserve"> years in the Australian population and how these may affect our economy, work force, budget, and environment. The Intergenerational Report generates these projections under the assumption that current Government policies will remain in place for the 40 year forward projection period</w:t>
      </w:r>
      <w:r w:rsidDel="007B43B7">
        <w:t xml:space="preserve"> </w:t>
      </w:r>
      <w:r>
        <w:t xml:space="preserve">and assesses their long-term sustainability. The 2015 Intergenerational Report is the fourth report in the series and describes the changes leading up to 2054-55 </w:t>
      </w:r>
      <w:r w:rsidR="00870399">
        <w:fldChar w:fldCharType="begin"/>
      </w:r>
      <w:r w:rsidR="00A73AB9">
        <w:instrText xml:space="preserve"> ADDIN EN.CITE &lt;EndNote&gt;&lt;Cite&gt;&lt;Author&gt;Treasury&lt;/Author&gt;&lt;Year&gt;2015&lt;/Year&gt;&lt;RecNum&gt;28&lt;/RecNum&gt;&lt;DisplayText&gt;(Treasury, 2015)&lt;/DisplayText&gt;&lt;record&gt;&lt;rec-number&gt;28&lt;/rec-number&gt;&lt;foreign-keys&gt;&lt;key app="EN" db-id="0zaxfzw0nszf5ae2xx05fzzowfpdapapwt0v" timestamp="1450047904"&gt;28&lt;/key&gt;&lt;/foreign-keys&gt;&lt;ref-type name="Government Document"&gt;46&lt;/ref-type&gt;&lt;contributors&gt;&lt;authors&gt;&lt;author&gt;Treasury&lt;/author&gt;&lt;/authors&gt;&lt;secondary-authors&gt;&lt;author&gt;The Treasury&lt;/author&gt;&lt;/secondary-authors&gt;&lt;/contributors&gt;&lt;titles&gt;&lt;title&gt;2015 Intergenerational Report&lt;/title&gt;&lt;/titles&gt;&lt;dates&gt;&lt;year&gt;2015&lt;/year&gt;&lt;/dates&gt;&lt;pub-location&gt;Canberra&lt;/pub-location&gt;&lt;publisher&gt;Commonwealth of Australia&lt;/publisher&gt;&lt;urls&gt;&lt;/urls&gt;&lt;custom1&gt;The Treasury&lt;/custom1&gt;&lt;/record&gt;&lt;/Cite&gt;&lt;/EndNote&gt;</w:instrText>
      </w:r>
      <w:r w:rsidR="00870399">
        <w:fldChar w:fldCharType="separate"/>
      </w:r>
      <w:r w:rsidR="007F3AAA">
        <w:rPr>
          <w:noProof/>
        </w:rPr>
        <w:t>(</w:t>
      </w:r>
      <w:hyperlink w:anchor="_ENREF_166" w:tooltip="Treasury, 2015 #28" w:history="1">
        <w:r w:rsidR="001731F3">
          <w:rPr>
            <w:noProof/>
          </w:rPr>
          <w:t>Treasury, 2015</w:t>
        </w:r>
      </w:hyperlink>
      <w:r w:rsidR="007F3AAA">
        <w:rPr>
          <w:noProof/>
        </w:rPr>
        <w:t>)</w:t>
      </w:r>
      <w:r w:rsidR="00870399">
        <w:fldChar w:fldCharType="end"/>
      </w:r>
      <w:r>
        <w:t xml:space="preserve">. </w:t>
      </w:r>
    </w:p>
    <w:p w14:paraId="6CA7ADAE" w14:textId="77777777" w:rsidR="00946886" w:rsidRDefault="00946886" w:rsidP="00946886"/>
    <w:p w14:paraId="77BECB97" w14:textId="77777777" w:rsidR="00946886" w:rsidRDefault="00946886" w:rsidP="00946886">
      <w:r>
        <w:t>Treasury projections for the 2015 Intergenerational Report are based on the following predictions and assumptions:</w:t>
      </w:r>
    </w:p>
    <w:p w14:paraId="6D9568E6" w14:textId="77777777" w:rsidR="00946886" w:rsidRDefault="00946886" w:rsidP="00946886">
      <w:pPr>
        <w:pStyle w:val="ListParagraph"/>
        <w:numPr>
          <w:ilvl w:val="0"/>
          <w:numId w:val="25"/>
        </w:numPr>
      </w:pPr>
      <w:r>
        <w:t>Life expectancy at birth is projected to increase from 91.5 years for men and 93.6 years for women today to 95.1 and 96.6 years in 2054-55, respectively.</w:t>
      </w:r>
    </w:p>
    <w:p w14:paraId="17E621F0" w14:textId="77777777" w:rsidR="00946886" w:rsidRDefault="00946886" w:rsidP="00946886">
      <w:pPr>
        <w:pStyle w:val="ListParagraph"/>
        <w:numPr>
          <w:ilvl w:val="0"/>
          <w:numId w:val="25"/>
        </w:numPr>
      </w:pPr>
      <w:r>
        <w:t>Fertility rate will remain stable as is it has been since the late 1970s.</w:t>
      </w:r>
    </w:p>
    <w:p w14:paraId="72B0BAB1" w14:textId="77777777" w:rsidR="00946886" w:rsidRDefault="00946886" w:rsidP="00946886">
      <w:pPr>
        <w:pStyle w:val="ListParagraph"/>
        <w:numPr>
          <w:ilvl w:val="0"/>
          <w:numId w:val="25"/>
        </w:numPr>
      </w:pPr>
      <w:r>
        <w:t>Net overseas migration will be at 215,000 people a year.</w:t>
      </w:r>
    </w:p>
    <w:p w14:paraId="00F71596" w14:textId="77777777" w:rsidR="00946886" w:rsidRDefault="00946886" w:rsidP="00946886">
      <w:pPr>
        <w:pStyle w:val="ListParagraph"/>
        <w:numPr>
          <w:ilvl w:val="0"/>
          <w:numId w:val="25"/>
        </w:numPr>
      </w:pPr>
      <w:r>
        <w:t>The average annual growth rate in the population will be 1.3 per cent.</w:t>
      </w:r>
    </w:p>
    <w:p w14:paraId="2203C395" w14:textId="77777777" w:rsidR="00946886" w:rsidRDefault="00946886" w:rsidP="00946886"/>
    <w:p w14:paraId="0572E56E" w14:textId="77777777" w:rsidR="00946886" w:rsidRDefault="00946886" w:rsidP="00946886">
      <w:r>
        <w:t>Key findings from the 2015 Intergenerational Report related to this report are:</w:t>
      </w:r>
    </w:p>
    <w:p w14:paraId="23D851B7" w14:textId="77777777" w:rsidR="00946886" w:rsidRDefault="00946886" w:rsidP="00946886">
      <w:pPr>
        <w:pStyle w:val="ListParagraph"/>
        <w:numPr>
          <w:ilvl w:val="0"/>
          <w:numId w:val="25"/>
        </w:numPr>
      </w:pPr>
      <w:r>
        <w:t>Ageing in the population is predicted to contribute approximately 10 per cent to the increase in health spending.</w:t>
      </w:r>
    </w:p>
    <w:p w14:paraId="3CC3A3C6" w14:textId="77777777" w:rsidR="00946886" w:rsidRDefault="00946886" w:rsidP="00946886">
      <w:pPr>
        <w:pStyle w:val="ListParagraph"/>
        <w:numPr>
          <w:ilvl w:val="0"/>
          <w:numId w:val="25"/>
        </w:numPr>
      </w:pPr>
      <w:r>
        <w:t>The key drivers of health expenditure are expected to be non-demographic factors such as changes in disease rates and technology; these are expected to account for approximately 80 per cent of the projected increase in health spending.</w:t>
      </w:r>
    </w:p>
    <w:p w14:paraId="386EAD4C" w14:textId="77777777" w:rsidR="00946886" w:rsidRDefault="00946886" w:rsidP="00946886">
      <w:pPr>
        <w:pStyle w:val="ListParagraph"/>
        <w:numPr>
          <w:ilvl w:val="0"/>
          <w:numId w:val="25"/>
        </w:numPr>
      </w:pPr>
      <w:r>
        <w:t>Under current legislation, the Australian Government health expenditure is projected to increase from 4.2 per cent of GDP in 2014-15 to 5.7 per cent of GDP (or $260 billion in 2015 Australian dollars) by 2054-55.</w:t>
      </w:r>
    </w:p>
    <w:p w14:paraId="08FB0DFC" w14:textId="77777777" w:rsidR="00946886" w:rsidRDefault="00946886" w:rsidP="00946886">
      <w:pPr>
        <w:pStyle w:val="ListParagraph"/>
        <w:numPr>
          <w:ilvl w:val="0"/>
          <w:numId w:val="25"/>
        </w:numPr>
      </w:pPr>
      <w:r>
        <w:t>Also under current legislation, real health spending per person (adjusted for inflation and population growth) is projected to increase from $2,800 in 2014-15 to $6,600 in 2054-55.</w:t>
      </w:r>
    </w:p>
    <w:p w14:paraId="22543A11" w14:textId="77777777" w:rsidR="00946886" w:rsidRDefault="00946886" w:rsidP="00946886">
      <w:pPr>
        <w:pStyle w:val="ListParagraph"/>
        <w:numPr>
          <w:ilvl w:val="0"/>
          <w:numId w:val="25"/>
        </w:numPr>
      </w:pPr>
      <w:r>
        <w:t>Spending per person on Medicare services is projected to increase by over 25 per cent per person (from $855 in 2014-15 to $1,017 in 2027-28 in 2015 Australian dollars).</w:t>
      </w:r>
    </w:p>
    <w:p w14:paraId="14445686" w14:textId="77777777" w:rsidR="00946886" w:rsidRDefault="00946886" w:rsidP="00946886">
      <w:pPr>
        <w:pStyle w:val="ListParagraph"/>
        <w:numPr>
          <w:ilvl w:val="0"/>
          <w:numId w:val="25"/>
        </w:numPr>
      </w:pPr>
      <w:r>
        <w:t>Pharmaceutical spending per person is projected to increase from $420 in 2014-15 to $474 in 2027-28 (in 2015 Australian dollars).</w:t>
      </w:r>
    </w:p>
    <w:p w14:paraId="1CB81CF0" w14:textId="77777777" w:rsidR="00946886" w:rsidRDefault="00946886" w:rsidP="00946886">
      <w:pPr>
        <w:pStyle w:val="ListParagraph"/>
        <w:numPr>
          <w:ilvl w:val="0"/>
          <w:numId w:val="25"/>
        </w:numPr>
      </w:pPr>
      <w:r>
        <w:lastRenderedPageBreak/>
        <w:t>Australian Government funding for public hospitals is estimated to increase from $647 per person in 2014-15 to $680 in 2017-18 (in 2015 Australian dollars) and projected to remain constant going forward.</w:t>
      </w:r>
    </w:p>
    <w:p w14:paraId="49F93683" w14:textId="04AF02C0" w:rsidR="00AE41F0" w:rsidRDefault="00AE41F0" w:rsidP="00946886">
      <w:pPr>
        <w:pStyle w:val="ListParagraph"/>
        <w:numPr>
          <w:ilvl w:val="0"/>
          <w:numId w:val="25"/>
        </w:numPr>
      </w:pPr>
      <w:r>
        <w:t>Projections from 2028-29 onwards was not separated by different health components, but rather total of Australian Government health spending based on historical data.</w:t>
      </w:r>
    </w:p>
    <w:p w14:paraId="5E3AD6E3" w14:textId="77777777" w:rsidR="00946886" w:rsidRDefault="00946886" w:rsidP="00946886"/>
    <w:p w14:paraId="1252A90B" w14:textId="0BF462B6" w:rsidR="00946886" w:rsidRDefault="00946886" w:rsidP="00946886">
      <w:pPr>
        <w:spacing w:after="0"/>
        <w:rPr>
          <w:iCs/>
        </w:rPr>
      </w:pPr>
      <w:r>
        <w:rPr>
          <w:iCs/>
        </w:rPr>
        <w:t>This report will complement the 2015 Intergenerational Report by producing projections in health expenditure for women based on generation-</w:t>
      </w:r>
      <w:r w:rsidR="000F728E">
        <w:rPr>
          <w:iCs/>
        </w:rPr>
        <w:t>specific</w:t>
      </w:r>
      <w:r>
        <w:rPr>
          <w:iCs/>
        </w:rPr>
        <w:t xml:space="preserve"> and age-specific trends identified in ALSWH for key drivers of poor health and population subgroups. </w:t>
      </w:r>
    </w:p>
    <w:p w14:paraId="082BD807" w14:textId="77777777" w:rsidR="00946886" w:rsidRPr="00BD7BB7" w:rsidRDefault="00946886" w:rsidP="00946886">
      <w:pPr>
        <w:spacing w:after="0"/>
        <w:rPr>
          <w:iCs/>
        </w:rPr>
      </w:pPr>
    </w:p>
    <w:p w14:paraId="150B2D88" w14:textId="705407FE" w:rsidR="00946886" w:rsidRDefault="00946886" w:rsidP="00946886">
      <w:pPr>
        <w:pStyle w:val="Heading2"/>
      </w:pPr>
      <w:bookmarkStart w:id="12" w:name="_Toc446584236"/>
      <w:bookmarkStart w:id="13" w:name="_Toc446585358"/>
      <w:bookmarkStart w:id="14" w:name="_Toc452370956"/>
      <w:r>
        <w:t>Key drivers of poor health and health inequalities</w:t>
      </w:r>
      <w:bookmarkEnd w:id="12"/>
      <w:bookmarkEnd w:id="13"/>
      <w:bookmarkEnd w:id="14"/>
    </w:p>
    <w:p w14:paraId="68DE7B97" w14:textId="6618CCC5" w:rsidR="00946886" w:rsidRDefault="00946886" w:rsidP="00946886">
      <w:pPr>
        <w:spacing w:after="0"/>
        <w:rPr>
          <w:iCs/>
        </w:rPr>
      </w:pPr>
      <w:r>
        <w:rPr>
          <w:iCs/>
        </w:rPr>
        <w:t xml:space="preserve">This report will focus on four key drivers of poor health: obesity, smoking status, mental health problems, and dementia. The latest available data from the Australian Bureau of Statistics (ABS) showed that these are major contributors to burden of disease in Australia, or  strongly associated with conditions that are amongst the top </w:t>
      </w:r>
      <w:r w:rsidR="00A83D78">
        <w:rPr>
          <w:iCs/>
        </w:rPr>
        <w:t>twenty</w:t>
      </w:r>
      <w:r>
        <w:rPr>
          <w:iCs/>
        </w:rPr>
        <w:t xml:space="preserve"> causes of death</w:t>
      </w:r>
      <w:r w:rsidR="0044687B">
        <w:rPr>
          <w:iCs/>
        </w:rPr>
        <w:t xml:space="preserve"> in Australia overall and top ten</w:t>
      </w:r>
      <w:r>
        <w:rPr>
          <w:iCs/>
        </w:rPr>
        <w:t>, specifically, in Aust</w:t>
      </w:r>
      <w:r w:rsidR="00996332">
        <w:rPr>
          <w:iCs/>
        </w:rPr>
        <w:t>ralian women in 2014</w:t>
      </w:r>
      <w:r>
        <w:rPr>
          <w:iCs/>
        </w:rPr>
        <w:t xml:space="preserve"> </w:t>
      </w:r>
      <w:r w:rsidR="00870399">
        <w:rPr>
          <w:iCs/>
        </w:rPr>
        <w:fldChar w:fldCharType="begin"/>
      </w:r>
      <w:r w:rsidR="007F3AAA">
        <w:rPr>
          <w:iCs/>
        </w:rPr>
        <w:instrText xml:space="preserve"> ADDIN EN.CITE &lt;EndNote&gt;&lt;Cite&gt;&lt;Author&gt;ABS&lt;/Author&gt;&lt;Year&gt;2016&lt;/Year&gt;&lt;RecNum&gt;157&lt;/RecNum&gt;&lt;DisplayText&gt;(ABS, 2016)&lt;/DisplayText&gt;&lt;record&gt;&lt;rec-number&gt;157&lt;/rec-number&gt;&lt;foreign-keys&gt;&lt;key app="EN" db-id="0zaxfzw0nszf5ae2xx05fzzowfpdapapwt0v" timestamp="1457651695"&gt;157&lt;/key&gt;&lt;/foreign-keys&gt;&lt;ref-type name="Government Document"&gt;46&lt;/ref-type&gt;&lt;contributors&gt;&lt;authors&gt;&lt;author&gt;ABS&lt;/author&gt;&lt;/authors&gt;&lt;secondary-authors&gt;&lt;author&gt;Australian Bureau of Statistics&lt;/author&gt;&lt;/secondary-authors&gt;&lt;/contributors&gt;&lt;titles&gt;&lt;title&gt;Causes of Death, Australia, 2014&lt;/title&gt;&lt;tertiary-title&gt;Causes of Death, Australia&lt;/tertiary-title&gt;&lt;/titles&gt;&lt;dates&gt;&lt;year&gt;2016&lt;/year&gt;&lt;/dates&gt;&lt;pub-location&gt;Canberra&lt;/pub-location&gt;&lt;publisher&gt;Australian Bureau of Statistics&lt;/publisher&gt;&lt;isbn&gt;Cat. no. 3303.0&lt;/isbn&gt;&lt;urls&gt;&lt;/urls&gt;&lt;custom1&gt;Australian Bureau of Statistics&lt;/custom1&gt;&lt;/record&gt;&lt;/Cite&gt;&lt;/EndNote&gt;</w:instrText>
      </w:r>
      <w:r w:rsidR="00870399">
        <w:rPr>
          <w:iCs/>
        </w:rPr>
        <w:fldChar w:fldCharType="separate"/>
      </w:r>
      <w:r w:rsidR="007F3AAA">
        <w:rPr>
          <w:iCs/>
          <w:noProof/>
        </w:rPr>
        <w:t>(</w:t>
      </w:r>
      <w:hyperlink w:anchor="_ENREF_22" w:tooltip="ABS, 2016 #157" w:history="1">
        <w:r w:rsidR="001731F3">
          <w:rPr>
            <w:iCs/>
            <w:noProof/>
          </w:rPr>
          <w:t>ABS, 2016</w:t>
        </w:r>
      </w:hyperlink>
      <w:r w:rsidR="007F3AAA">
        <w:rPr>
          <w:iCs/>
          <w:noProof/>
        </w:rPr>
        <w:t>)</w:t>
      </w:r>
      <w:r w:rsidR="00870399">
        <w:rPr>
          <w:iCs/>
        </w:rPr>
        <w:fldChar w:fldCharType="end"/>
      </w:r>
      <w:r>
        <w:rPr>
          <w:iCs/>
        </w:rPr>
        <w:t xml:space="preserve">. Mental and behavioural disorders accounted for 13 per cent of total burden and 23 per cent of non-fatal burden in 2010 </w:t>
      </w:r>
      <w:r w:rsidR="00870399">
        <w:rPr>
          <w:iCs/>
        </w:rPr>
        <w:fldChar w:fldCharType="begin"/>
      </w:r>
      <w:r w:rsidR="007F3AAA">
        <w:rPr>
          <w:iCs/>
        </w:rPr>
        <w:instrText xml:space="preserve"> ADDIN EN.CITE &lt;EndNote&gt;&lt;Cite&gt;&lt;Author&gt;AIHW&lt;/Author&gt;&lt;Year&gt;2014&lt;/Year&gt;&lt;RecNum&gt;11&lt;/RecNum&gt;&lt;DisplayText&gt;(AIHW, 2014a)&lt;/DisplayText&gt;&lt;record&gt;&lt;rec-number&gt;11&lt;/rec-number&gt;&lt;foreign-keys&gt;&lt;key app="EN" db-id="0zaxfzw0nszf5ae2xx05fzzowfpdapapwt0v" timestamp="1447223261"&gt;11&lt;/key&gt;&lt;/foreign-keys&gt;&lt;ref-type name="Government Document"&gt;46&lt;/ref-type&gt;&lt;contributors&gt;&lt;authors&gt;&lt;author&gt;AIHW&lt;/author&gt;&lt;/authors&gt;&lt;secondary-authors&gt;&lt;author&gt;AIHW&lt;/author&gt;&lt;/secondary-authors&gt;&lt;/contributors&gt;&lt;titles&gt;&lt;title&gt;Australia&amp;apos;s health 2014&lt;/title&gt;&lt;tertiary-title&gt;Australia&amp;apos;s health series&lt;/tertiary-title&gt;&lt;/titles&gt;&lt;edition&gt;no. 14&lt;/edition&gt;&lt;dates&gt;&lt;year&gt;2014&lt;/year&gt;&lt;/dates&gt;&lt;pub-location&gt;Canberra&lt;/pub-location&gt;&lt;publisher&gt;AIHW&lt;/publisher&gt;&lt;isbn&gt;Cat. no. AUS 178&lt;/isbn&gt;&lt;urls&gt;&lt;/urls&gt;&lt;/record&gt;&lt;/Cite&gt;&lt;/EndNote&gt;</w:instrText>
      </w:r>
      <w:r w:rsidR="00870399">
        <w:rPr>
          <w:iCs/>
        </w:rPr>
        <w:fldChar w:fldCharType="separate"/>
      </w:r>
      <w:r w:rsidR="007F3AAA">
        <w:rPr>
          <w:iCs/>
          <w:noProof/>
        </w:rPr>
        <w:t>(</w:t>
      </w:r>
      <w:hyperlink w:anchor="_ENREF_31" w:tooltip="AIHW, 2014 #11" w:history="1">
        <w:r w:rsidR="001731F3">
          <w:rPr>
            <w:iCs/>
            <w:noProof/>
          </w:rPr>
          <w:t>AIHW, 2014a</w:t>
        </w:r>
      </w:hyperlink>
      <w:r w:rsidR="007F3AAA">
        <w:rPr>
          <w:iCs/>
          <w:noProof/>
        </w:rPr>
        <w:t>)</w:t>
      </w:r>
      <w:r w:rsidR="00870399">
        <w:rPr>
          <w:iCs/>
        </w:rPr>
        <w:fldChar w:fldCharType="end"/>
      </w:r>
      <w:r>
        <w:rPr>
          <w:iCs/>
        </w:rPr>
        <w:t xml:space="preserve">. High body mass index and smoking contributed 9 and 8 per cent, respectively, of the total burden in 2010 </w:t>
      </w:r>
      <w:r w:rsidR="00870399">
        <w:rPr>
          <w:iCs/>
        </w:rPr>
        <w:fldChar w:fldCharType="begin"/>
      </w:r>
      <w:r w:rsidR="007F3AAA">
        <w:rPr>
          <w:iCs/>
        </w:rPr>
        <w:instrText xml:space="preserve"> ADDIN EN.CITE &lt;EndNote&gt;&lt;Cite&gt;&lt;Author&gt;AIHW&lt;/Author&gt;&lt;Year&gt;2014&lt;/Year&gt;&lt;RecNum&gt;11&lt;/RecNum&gt;&lt;DisplayText&gt;(AIHW, 2014a)&lt;/DisplayText&gt;&lt;record&gt;&lt;rec-number&gt;11&lt;/rec-number&gt;&lt;foreign-keys&gt;&lt;key app="EN" db-id="0zaxfzw0nszf5ae2xx05fzzowfpdapapwt0v" timestamp="1447223261"&gt;11&lt;/key&gt;&lt;/foreign-keys&gt;&lt;ref-type name="Government Document"&gt;46&lt;/ref-type&gt;&lt;contributors&gt;&lt;authors&gt;&lt;author&gt;AIHW&lt;/author&gt;&lt;/authors&gt;&lt;secondary-authors&gt;&lt;author&gt;AIHW&lt;/author&gt;&lt;/secondary-authors&gt;&lt;/contributors&gt;&lt;titles&gt;&lt;title&gt;Australia&amp;apos;s health 2014&lt;/title&gt;&lt;tertiary-title&gt;Australia&amp;apos;s health series&lt;/tertiary-title&gt;&lt;/titles&gt;&lt;edition&gt;no. 14&lt;/edition&gt;&lt;dates&gt;&lt;year&gt;2014&lt;/year&gt;&lt;/dates&gt;&lt;pub-location&gt;Canberra&lt;/pub-location&gt;&lt;publisher&gt;AIHW&lt;/publisher&gt;&lt;isbn&gt;Cat. no. AUS 178&lt;/isbn&gt;&lt;urls&gt;&lt;/urls&gt;&lt;/record&gt;&lt;/Cite&gt;&lt;/EndNote&gt;</w:instrText>
      </w:r>
      <w:r w:rsidR="00870399">
        <w:rPr>
          <w:iCs/>
        </w:rPr>
        <w:fldChar w:fldCharType="separate"/>
      </w:r>
      <w:r w:rsidR="007F3AAA">
        <w:rPr>
          <w:iCs/>
          <w:noProof/>
        </w:rPr>
        <w:t>(</w:t>
      </w:r>
      <w:hyperlink w:anchor="_ENREF_31" w:tooltip="AIHW, 2014 #11" w:history="1">
        <w:r w:rsidR="001731F3">
          <w:rPr>
            <w:iCs/>
            <w:noProof/>
          </w:rPr>
          <w:t>AIHW, 2014a</w:t>
        </w:r>
      </w:hyperlink>
      <w:r w:rsidR="007F3AAA">
        <w:rPr>
          <w:iCs/>
          <w:noProof/>
        </w:rPr>
        <w:t>)</w:t>
      </w:r>
      <w:r w:rsidR="00870399">
        <w:rPr>
          <w:iCs/>
        </w:rPr>
        <w:fldChar w:fldCharType="end"/>
      </w:r>
      <w:r>
        <w:rPr>
          <w:iCs/>
        </w:rPr>
        <w:t xml:space="preserve">. In 2011, dementia accounted for 4 per cent of total disease burden and was ranked second for overall burden of disease for people aged 65 and over, and third for leading causes of disability burden </w:t>
      </w:r>
      <w:r w:rsidR="00870399">
        <w:rPr>
          <w:iCs/>
        </w:rPr>
        <w:fldChar w:fldCharType="begin"/>
      </w:r>
      <w:r w:rsidR="007F3AAA">
        <w:rPr>
          <w:iCs/>
        </w:rPr>
        <w:instrText xml:space="preserve"> ADDIN EN.CITE &lt;EndNote&gt;&lt;Cite&gt;&lt;Author&gt;AIHW&lt;/Author&gt;&lt;Year&gt;2012&lt;/Year&gt;&lt;RecNum&gt;143&lt;/RecNum&gt;&lt;DisplayText&gt;(AIHW, 2012)&lt;/DisplayText&gt;&lt;record&gt;&lt;rec-number&gt;143&lt;/rec-number&gt;&lt;foreign-keys&gt;&lt;key app="EN" db-id="0zaxfzw0nszf5ae2xx05fzzowfpdapapwt0v" timestamp="1457397264"&gt;143&lt;/key&gt;&lt;/foreign-keys&gt;&lt;ref-type name="Government Document"&gt;46&lt;/ref-type&gt;&lt;contributors&gt;&lt;authors&gt;&lt;author&gt;AIHW&lt;/author&gt;&lt;/authors&gt;&lt;secondary-authors&gt;&lt;author&gt;AIHW&lt;/author&gt;&lt;/secondary-authors&gt;&lt;/contributors&gt;&lt;titles&gt;&lt;title&gt;Dementia in Australia&lt;/title&gt;&lt;/titles&gt;&lt;dates&gt;&lt;year&gt;2012&lt;/year&gt;&lt;/dates&gt;&lt;pub-location&gt;Canberra&lt;/pub-location&gt;&lt;publisher&gt;AIHW&lt;/publisher&gt;&lt;isbn&gt;Cat. no. AGE 70&lt;/isbn&gt;&lt;urls&gt;&lt;/urls&gt;&lt;/record&gt;&lt;/Cite&gt;&lt;/EndNote&gt;</w:instrText>
      </w:r>
      <w:r w:rsidR="00870399">
        <w:rPr>
          <w:iCs/>
        </w:rPr>
        <w:fldChar w:fldCharType="separate"/>
      </w:r>
      <w:r w:rsidR="007F3AAA">
        <w:rPr>
          <w:iCs/>
          <w:noProof/>
        </w:rPr>
        <w:t>(</w:t>
      </w:r>
      <w:hyperlink w:anchor="_ENREF_29" w:tooltip="AIHW, 2012 #143" w:history="1">
        <w:r w:rsidR="001731F3">
          <w:rPr>
            <w:iCs/>
            <w:noProof/>
          </w:rPr>
          <w:t>AIHW, 2012</w:t>
        </w:r>
      </w:hyperlink>
      <w:r w:rsidR="007F3AAA">
        <w:rPr>
          <w:iCs/>
          <w:noProof/>
        </w:rPr>
        <w:t>)</w:t>
      </w:r>
      <w:r w:rsidR="00870399">
        <w:rPr>
          <w:iCs/>
        </w:rPr>
        <w:fldChar w:fldCharType="end"/>
      </w:r>
      <w:r>
        <w:rPr>
          <w:iCs/>
        </w:rPr>
        <w:t>.</w:t>
      </w:r>
    </w:p>
    <w:p w14:paraId="218E4CAA" w14:textId="77777777" w:rsidR="00946886" w:rsidRDefault="00946886" w:rsidP="00946886">
      <w:pPr>
        <w:spacing w:after="0"/>
        <w:rPr>
          <w:b/>
          <w:iCs/>
        </w:rPr>
      </w:pPr>
    </w:p>
    <w:p w14:paraId="6B1FE867" w14:textId="73EACC63" w:rsidR="00946886" w:rsidRDefault="00946886" w:rsidP="00946886">
      <w:pPr>
        <w:spacing w:after="0"/>
        <w:rPr>
          <w:iCs/>
        </w:rPr>
      </w:pPr>
      <w:r>
        <w:rPr>
          <w:iCs/>
        </w:rPr>
        <w:t xml:space="preserve">There are also known health disparities between population subgroups categorised by highest educational attainment, ability to manage on income, marital status, and area of residence. These characteristics represent an individual’s circumstances and affect their health behaviour and status. For example, people in regional and remote areas were more likely to be overweight or obese, to drink excessive amounts of alcohol, and to suffer from acute or chronic injury than those in major cities in 2004-05 </w:t>
      </w:r>
      <w:r w:rsidR="00870399">
        <w:rPr>
          <w:iCs/>
        </w:rPr>
        <w:fldChar w:fldCharType="begin"/>
      </w:r>
      <w:r w:rsidR="007F3AAA">
        <w:rPr>
          <w:iCs/>
        </w:rPr>
        <w:instrText xml:space="preserve"> ADDIN EN.CITE &lt;EndNote&gt;&lt;Cite&gt;&lt;Author&gt;AIHW&lt;/Author&gt;&lt;Year&gt;2008&lt;/Year&gt;&lt;RecNum&gt;144&lt;/RecNum&gt;&lt;DisplayText&gt;(AIHW, 2008)&lt;/DisplayText&gt;&lt;record&gt;&lt;rec-number&gt;144&lt;/rec-number&gt;&lt;foreign-keys&gt;&lt;key app="EN" db-id="0zaxfzw0nszf5ae2xx05fzzowfpdapapwt0v" timestamp="1457402713"&gt;144&lt;/key&gt;&lt;/foreign-keys&gt;&lt;ref-type name="Government Document"&gt;46&lt;/ref-type&gt;&lt;contributors&gt;&lt;authors&gt;&lt;author&gt;AIHW&lt;/author&gt;&lt;/authors&gt;&lt;secondary-authors&gt;&lt;author&gt;AIHW&lt;/author&gt;&lt;/secondary-authors&gt;&lt;/contributors&gt;&lt;titles&gt;&lt;title&gt;Rural, regional and remote health: Indicators of health status and determinants of health&lt;/title&gt;&lt;tertiary-title&gt;Rural Health Series&lt;/tertiary-title&gt;&lt;/titles&gt;&lt;dates&gt;&lt;year&gt;2008&lt;/year&gt;&lt;/dates&gt;&lt;pub-location&gt;Canberra&lt;/pub-location&gt;&lt;publisher&gt;AIHW&lt;/publisher&gt;&lt;isbn&gt;Number 9&lt;/isbn&gt;&lt;urls&gt;&lt;/urls&gt;&lt;/record&gt;&lt;/Cite&gt;&lt;/EndNote&gt;</w:instrText>
      </w:r>
      <w:r w:rsidR="00870399">
        <w:rPr>
          <w:iCs/>
        </w:rPr>
        <w:fldChar w:fldCharType="separate"/>
      </w:r>
      <w:r w:rsidR="007F3AAA">
        <w:rPr>
          <w:iCs/>
          <w:noProof/>
        </w:rPr>
        <w:t>(</w:t>
      </w:r>
      <w:hyperlink w:anchor="_ENREF_26" w:tooltip="AIHW, 2008 #144" w:history="1">
        <w:r w:rsidR="001731F3">
          <w:rPr>
            <w:iCs/>
            <w:noProof/>
          </w:rPr>
          <w:t>AIHW, 2008</w:t>
        </w:r>
      </w:hyperlink>
      <w:r w:rsidR="007F3AAA">
        <w:rPr>
          <w:iCs/>
          <w:noProof/>
        </w:rPr>
        <w:t>)</w:t>
      </w:r>
      <w:r w:rsidR="00870399">
        <w:rPr>
          <w:iCs/>
        </w:rPr>
        <w:fldChar w:fldCharType="end"/>
      </w:r>
      <w:r>
        <w:rPr>
          <w:iCs/>
        </w:rPr>
        <w:t xml:space="preserve">. In addition to these health issues and lifestyle behaviours, people in regional and remote areas were more likely to be daily smokers and to have high blood cholesterol compared with those in urban areas in 2011-12 </w:t>
      </w:r>
      <w:r w:rsidR="00870399">
        <w:rPr>
          <w:iCs/>
        </w:rPr>
        <w:fldChar w:fldCharType="begin"/>
      </w:r>
      <w:r w:rsidR="007F3AAA">
        <w:rPr>
          <w:iCs/>
        </w:rPr>
        <w:instrText xml:space="preserve"> ADDIN EN.CITE &lt;EndNote&gt;&lt;Cite&gt;&lt;Author&gt;AIHW&lt;/Author&gt;&lt;Year&gt;2014&lt;/Year&gt;&lt;RecNum&gt;11&lt;/RecNum&gt;&lt;DisplayText&gt;(AIHW, 2014a)&lt;/DisplayText&gt;&lt;record&gt;&lt;rec-number&gt;11&lt;/rec-number&gt;&lt;foreign-keys&gt;&lt;key app="EN" db-id="0zaxfzw0nszf5ae2xx05fzzowfpdapapwt0v" timestamp="1447223261"&gt;11&lt;/key&gt;&lt;/foreign-keys&gt;&lt;ref-type name="Government Document"&gt;46&lt;/ref-type&gt;&lt;contributors&gt;&lt;authors&gt;&lt;author&gt;AIHW&lt;/author&gt;&lt;/authors&gt;&lt;secondary-authors&gt;&lt;author&gt;AIHW&lt;/author&gt;&lt;/secondary-authors&gt;&lt;/contributors&gt;&lt;titles&gt;&lt;title&gt;Australia&amp;apos;s health 2014&lt;/title&gt;&lt;tertiary-title&gt;Australia&amp;apos;s health series&lt;/tertiary-title&gt;&lt;/titles&gt;&lt;edition&gt;no. 14&lt;/edition&gt;&lt;dates&gt;&lt;year&gt;2014&lt;/year&gt;&lt;/dates&gt;&lt;pub-location&gt;Canberra&lt;/pub-location&gt;&lt;publisher&gt;AIHW&lt;/publisher&gt;&lt;isbn&gt;Cat. no. AUS 178&lt;/isbn&gt;&lt;urls&gt;&lt;/urls&gt;&lt;/record&gt;&lt;/Cite&gt;&lt;/EndNote&gt;</w:instrText>
      </w:r>
      <w:r w:rsidR="00870399">
        <w:rPr>
          <w:iCs/>
        </w:rPr>
        <w:fldChar w:fldCharType="separate"/>
      </w:r>
      <w:r w:rsidR="007F3AAA">
        <w:rPr>
          <w:iCs/>
          <w:noProof/>
        </w:rPr>
        <w:t>(</w:t>
      </w:r>
      <w:hyperlink w:anchor="_ENREF_31" w:tooltip="AIHW, 2014 #11" w:history="1">
        <w:r w:rsidR="001731F3">
          <w:rPr>
            <w:iCs/>
            <w:noProof/>
          </w:rPr>
          <w:t>AIHW, 2014a</w:t>
        </w:r>
      </w:hyperlink>
      <w:r w:rsidR="007F3AAA">
        <w:rPr>
          <w:iCs/>
          <w:noProof/>
        </w:rPr>
        <w:t>)</w:t>
      </w:r>
      <w:r w:rsidR="00870399">
        <w:rPr>
          <w:iCs/>
        </w:rPr>
        <w:fldChar w:fldCharType="end"/>
      </w:r>
      <w:r>
        <w:rPr>
          <w:iCs/>
        </w:rPr>
        <w:t xml:space="preserve">. Research from ALSWH showed a higher incidence of heart disease for women living in remote areas, even after adjusting for lifestyle factors </w:t>
      </w:r>
      <w:r w:rsidR="00870399">
        <w:rPr>
          <w:iCs/>
        </w:rPr>
        <w:fldChar w:fldCharType="begin"/>
      </w:r>
      <w:r w:rsidR="007F3AAA">
        <w:rPr>
          <w:iCs/>
        </w:rPr>
        <w:instrText xml:space="preserve"> ADDIN EN.CITE &lt;EndNote&gt;&lt;Cite&gt;&lt;Author&gt;McLaughlin&lt;/Author&gt;&lt;Year&gt;2013&lt;/Year&gt;&lt;RecNum&gt;159&lt;/RecNum&gt;&lt;DisplayText&gt;(McLaughlin, Hockey &amp;amp; Mishra, 2013)&lt;/DisplayText&gt;&lt;record&gt;&lt;rec-number&gt;159&lt;/rec-number&gt;&lt;foreign-keys&gt;&lt;key app="EN" db-id="0zaxfzw0nszf5ae2xx05fzzowfpdapapwt0v" timestamp="1457653342"&gt;159&lt;/key&gt;&lt;/foreign-keys&gt;&lt;ref-type name="Journal Article"&gt;17&lt;/ref-type&gt;&lt;contributors&gt;&lt;authors&gt;&lt;author&gt;McLaughlin, D.&lt;/author&gt;&lt;author&gt;Hockey, R.&lt;/author&gt;&lt;author&gt;Mishra, G.&lt;/author&gt;&lt;/authors&gt;&lt;/contributors&gt;&lt;titles&gt;&lt;title&gt;Heart disease in women in remote Australia: urban-rural differences after adjusting for lifestyle behaviours and socio-demographic factors&lt;/title&gt;&lt;secondary-title&gt;Aust N Z J Public Health&lt;/secondary-title&gt;&lt;/titles&gt;&lt;periodical&gt;&lt;full-title&gt;Aust N Z J Public Health&lt;/full-title&gt;&lt;/periodical&gt;&lt;pages&gt;90&lt;/pages&gt;&lt;volume&gt;37&lt;/volume&gt;&lt;number&gt;1&lt;/number&gt;&lt;keywords&gt;&lt;keyword&gt;Adolescent&lt;/keyword&gt;&lt;keyword&gt;Adult&lt;/keyword&gt;&lt;keyword&gt;Aged&lt;/keyword&gt;&lt;keyword&gt;Australia&lt;/keyword&gt;&lt;keyword&gt;Female&lt;/keyword&gt;&lt;keyword&gt;*Health Behavior&lt;/keyword&gt;&lt;keyword&gt;Health Surveys&lt;/keyword&gt;&lt;keyword&gt;Heart Diseases/*epidemiology&lt;/keyword&gt;&lt;keyword&gt;Humans&lt;/keyword&gt;&lt;keyword&gt;*Life Style&lt;/keyword&gt;&lt;keyword&gt;Middle Aged&lt;/keyword&gt;&lt;keyword&gt;Prospective Studies&lt;/keyword&gt;&lt;keyword&gt;Risk Factors&lt;/keyword&gt;&lt;keyword&gt;Rural Population/*statistics &amp;amp; numerical data&lt;/keyword&gt;&lt;keyword&gt;Socioeconomic Factors&lt;/keyword&gt;&lt;keyword&gt;Urban Population/*statistics &amp;amp; numerical data&lt;/keyword&gt;&lt;keyword&gt;Young Adult&lt;/keyword&gt;&lt;/keywords&gt;&lt;dates&gt;&lt;year&gt;2013&lt;/year&gt;&lt;pub-dates&gt;&lt;date&gt;Feb&lt;/date&gt;&lt;/pub-dates&gt;&lt;/dates&gt;&lt;isbn&gt;1753-6405 (Electronic)&amp;#xD;1326-0200 (Linking)&lt;/isbn&gt;&lt;accession-num&gt;23379812&lt;/accession-num&gt;&lt;urls&gt;&lt;related-urls&gt;&lt;url&gt;http://www.ncbi.nlm.nih.gov/pubmed/23379812&lt;/url&gt;&lt;/related-urls&gt;&lt;/urls&gt;&lt;electronic-resource-num&gt;10.1111/1753-6405.12016&lt;/electronic-resource-num&gt;&lt;/record&gt;&lt;/Cite&gt;&lt;/EndNote&gt;</w:instrText>
      </w:r>
      <w:r w:rsidR="00870399">
        <w:rPr>
          <w:iCs/>
        </w:rPr>
        <w:fldChar w:fldCharType="separate"/>
      </w:r>
      <w:r w:rsidR="007F3AAA">
        <w:rPr>
          <w:iCs/>
          <w:noProof/>
        </w:rPr>
        <w:t>(</w:t>
      </w:r>
      <w:hyperlink w:anchor="_ENREF_128" w:tooltip="McLaughlin, 2013 #159" w:history="1">
        <w:r w:rsidR="001731F3">
          <w:rPr>
            <w:iCs/>
            <w:noProof/>
          </w:rPr>
          <w:t>McLaughlin, Hockey &amp; Mishra, 2013</w:t>
        </w:r>
      </w:hyperlink>
      <w:r w:rsidR="007F3AAA">
        <w:rPr>
          <w:iCs/>
          <w:noProof/>
        </w:rPr>
        <w:t>)</w:t>
      </w:r>
      <w:r w:rsidR="00870399">
        <w:rPr>
          <w:iCs/>
        </w:rPr>
        <w:fldChar w:fldCharType="end"/>
      </w:r>
      <w:r w:rsidR="009E4BCA">
        <w:rPr>
          <w:iCs/>
        </w:rPr>
        <w:t>,</w:t>
      </w:r>
      <w:r>
        <w:rPr>
          <w:iCs/>
        </w:rPr>
        <w:t xml:space="preserve"> and death rates for lung cancer and chronic obstructive pulmonary disease w</w:t>
      </w:r>
      <w:r w:rsidR="006F5393">
        <w:rPr>
          <w:iCs/>
        </w:rPr>
        <w:t>ere</w:t>
      </w:r>
      <w:r>
        <w:rPr>
          <w:iCs/>
        </w:rPr>
        <w:t xml:space="preserve"> substantially higher in rural compared to urban areas </w:t>
      </w:r>
      <w:r w:rsidR="00870399">
        <w:rPr>
          <w:iCs/>
        </w:rPr>
        <w:fldChar w:fldCharType="begin">
          <w:fldData xml:space="preserve">PEVuZE5vdGU+PENpdGU+PEF1dGhvcj5Eb2Jzb248L0F1dGhvcj48WWVhcj4yMDEwPC9ZZWFyPjxS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==
</w:fldData>
        </w:fldChar>
      </w:r>
      <w:r w:rsidR="007F3AAA">
        <w:rPr>
          <w:iCs/>
        </w:rPr>
        <w:instrText xml:space="preserve"> ADDIN EN.CITE </w:instrText>
      </w:r>
      <w:r w:rsidR="007F3AAA">
        <w:rPr>
          <w:iCs/>
        </w:rPr>
        <w:fldChar w:fldCharType="begin">
          <w:fldData xml:space="preserve">PEVuZE5vdGU+PENpdGU+PEF1dGhvcj5Eb2Jzb248L0F1dGhvcj48WWVhcj4yMDEwPC9ZZWFyPjxS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==
</w:fldData>
        </w:fldChar>
      </w:r>
      <w:r w:rsidR="007F3AAA">
        <w:rPr>
          <w:iCs/>
        </w:rPr>
        <w:instrText xml:space="preserve"> ADDIN EN.CITE.DATA </w:instrText>
      </w:r>
      <w:r w:rsidR="007F3AAA">
        <w:rPr>
          <w:iCs/>
        </w:rPr>
      </w:r>
      <w:r w:rsidR="007F3AAA">
        <w:rPr>
          <w:iCs/>
        </w:rPr>
        <w:fldChar w:fldCharType="end"/>
      </w:r>
      <w:r w:rsidR="00870399">
        <w:rPr>
          <w:iCs/>
        </w:rPr>
      </w:r>
      <w:r w:rsidR="00870399">
        <w:rPr>
          <w:iCs/>
        </w:rPr>
        <w:fldChar w:fldCharType="separate"/>
      </w:r>
      <w:r w:rsidR="007F3AAA">
        <w:rPr>
          <w:iCs/>
          <w:noProof/>
        </w:rPr>
        <w:t>(</w:t>
      </w:r>
      <w:hyperlink w:anchor="_ENREF_70" w:tooltip="Dobson, 2010 #160" w:history="1">
        <w:r w:rsidR="001731F3">
          <w:rPr>
            <w:iCs/>
            <w:noProof/>
          </w:rPr>
          <w:t>Dobson et al., 2010</w:t>
        </w:r>
      </w:hyperlink>
      <w:r w:rsidR="007F3AAA">
        <w:rPr>
          <w:iCs/>
          <w:noProof/>
        </w:rPr>
        <w:t>)</w:t>
      </w:r>
      <w:r w:rsidR="00870399">
        <w:rPr>
          <w:iCs/>
        </w:rPr>
        <w:fldChar w:fldCharType="end"/>
      </w:r>
      <w:r>
        <w:rPr>
          <w:iCs/>
        </w:rPr>
        <w:t xml:space="preserve">. Similarly, those with lower educational qualifications were more likely to develop arthritis, bronchitis or emphysema, and diabetes, and to drink excessively and smoke </w:t>
      </w:r>
      <w:r w:rsidR="00870399">
        <w:rPr>
          <w:iCs/>
        </w:rPr>
        <w:fldChar w:fldCharType="begin"/>
      </w:r>
      <w:r w:rsidR="007F3AAA">
        <w:rPr>
          <w:iCs/>
        </w:rPr>
        <w:instrText xml:space="preserve"> ADDIN EN.CITE &lt;EndNote&gt;&lt;Cite&gt;&lt;Author&gt;AIHW&lt;/Author&gt;&lt;Year&gt;2006&lt;/Year&gt;&lt;RecNum&gt;146&lt;/RecNum&gt;&lt;DisplayText&gt;(AIHW, 2006)&lt;/DisplayText&gt;&lt;record&gt;&lt;rec-number&gt;146&lt;/rec-number&gt;&lt;foreign-keys&gt;&lt;key app="EN" db-id="0zaxfzw0nszf5ae2xx05fzzowfpdapapwt0v" timestamp="1457408211"&gt;146&lt;/key&gt;&lt;/foreign-keys&gt;&lt;ref-type name="Government Document"&gt;46&lt;/ref-type&gt;&lt;contributors&gt;&lt;authors&gt;&lt;author&gt;AIHW&lt;/author&gt;&lt;/authors&gt;&lt;secondary-authors&gt;&lt;author&gt;AIHW&lt;/author&gt;&lt;/secondary-authors&gt;&lt;/contributors&gt;&lt;titles&gt;&lt;title&gt;Health inequalities in Australia: morbidity, health behaviours, risk factors and health service use&lt;/title&gt;&lt;tertiary-title&gt;Health Inequalities Monitoring Series&lt;/tertiary-title&gt;&lt;/titles&gt;&lt;dates&gt;&lt;year&gt;2006&lt;/year&gt;&lt;/dates&gt;&lt;pub-location&gt;Canberra&lt;/pub-location&gt;&lt;publisher&gt;AIHW&lt;/publisher&gt;&lt;isbn&gt;2&lt;/isbn&gt;&lt;label&gt;Cat no. PHE 72&lt;/label&gt;&lt;urls&gt;&lt;/urls&gt;&lt;/record&gt;&lt;/Cite&gt;&lt;/EndNote&gt;</w:instrText>
      </w:r>
      <w:r w:rsidR="00870399">
        <w:rPr>
          <w:iCs/>
        </w:rPr>
        <w:fldChar w:fldCharType="separate"/>
      </w:r>
      <w:r w:rsidR="007F3AAA">
        <w:rPr>
          <w:iCs/>
          <w:noProof/>
        </w:rPr>
        <w:t>(</w:t>
      </w:r>
      <w:hyperlink w:anchor="_ENREF_25" w:tooltip="AIHW, 2006 #146" w:history="1">
        <w:r w:rsidR="001731F3">
          <w:rPr>
            <w:iCs/>
            <w:noProof/>
          </w:rPr>
          <w:t>AIHW, 2006</w:t>
        </w:r>
      </w:hyperlink>
      <w:r w:rsidR="007F3AAA">
        <w:rPr>
          <w:iCs/>
          <w:noProof/>
        </w:rPr>
        <w:t>)</w:t>
      </w:r>
      <w:r w:rsidR="00870399">
        <w:rPr>
          <w:iCs/>
        </w:rPr>
        <w:fldChar w:fldCharType="end"/>
      </w:r>
      <w:r>
        <w:rPr>
          <w:iCs/>
        </w:rPr>
        <w:t xml:space="preserve">. </w:t>
      </w:r>
      <w:r>
        <w:rPr>
          <w:iCs/>
        </w:rPr>
        <w:lastRenderedPageBreak/>
        <w:t xml:space="preserve">Findings from ALSWH also show that lower education levels were associated with heavier weight in women aged 18-23 and greater weight gain with age </w:t>
      </w:r>
      <w:r w:rsidR="00870399">
        <w:rPr>
          <w:iCs/>
        </w:rPr>
        <w:fldChar w:fldCharType="begin"/>
      </w:r>
      <w:r w:rsidR="007F3AAA">
        <w:rPr>
          <w:iCs/>
        </w:rPr>
        <w:instrText xml:space="preserve"> ADDIN EN.CITE &lt;EndNote&gt;&lt;Cite&gt;&lt;Author&gt;Holowko&lt;/Author&gt;&lt;Year&gt;2014&lt;/Year&gt;&lt;RecNum&gt;81&lt;/RecNum&gt;&lt;DisplayText&gt;(Holowko et al., 2014)&lt;/DisplayText&gt;&lt;record&gt;&lt;rec-number&gt;81&lt;/rec-number&gt;&lt;foreign-keys&gt;&lt;key app="EN" db-id="0zaxfzw0nszf5ae2xx05fzzowfpdapapwt0v" timestamp="1453335483"&gt;81&lt;/key&gt;&lt;/foreign-keys&gt;&lt;ref-type name="Journal Article"&gt;17&lt;/ref-type&gt;&lt;contributors&gt;&lt;authors&gt;&lt;author&gt;Holowko, N.&lt;/author&gt;&lt;author&gt;Jones, M.&lt;/author&gt;&lt;author&gt;Tooth, L.&lt;/author&gt;&lt;author&gt;Koupil, I.&lt;/author&gt;&lt;author&gt;Mishra, G.&lt;/author&gt;&lt;/authors&gt;&lt;/contributors&gt;&lt;auth-address&gt;Centre for Longitudinal and Life Course Research, School of Population Health, University of Queensland, Herston Road, 4006 Brisbane, Australia. n.holowko@uq.edu.au.&lt;/auth-address&gt;&lt;titles&gt;&lt;title&gt;Educational mobility and weight gain over 13 years in a longitudinal study of young women&lt;/title&gt;&lt;secondary-title&gt;BMC Public Health&lt;/secondary-title&gt;&lt;/titles&gt;&lt;periodical&gt;&lt;full-title&gt;BMC Public Health&lt;/full-title&gt;&lt;/periodical&gt;&lt;pages&gt;1219&lt;/pages&gt;&lt;volume&gt;14&lt;/volume&gt;&lt;keywords&gt;&lt;keyword&gt;Adolescent&lt;/keyword&gt;&lt;keyword&gt;Adult&lt;/keyword&gt;&lt;keyword&gt;Australia&lt;/keyword&gt;&lt;keyword&gt;*Educational Status&lt;/keyword&gt;&lt;keyword&gt;Female&lt;/keyword&gt;&lt;keyword&gt;Humans&lt;/keyword&gt;&lt;keyword&gt;Longitudinal Studies&lt;/keyword&gt;&lt;keyword&gt;Obesity/*etiology&lt;/keyword&gt;&lt;keyword&gt;*Weight Gain&lt;/keyword&gt;&lt;keyword&gt;Women&amp;apos;s Health&lt;/keyword&gt;&lt;keyword&gt;Young Adult&lt;/keyword&gt;&lt;/keywords&gt;&lt;dates&gt;&lt;year&gt;2014&lt;/year&gt;&lt;/dates&gt;&lt;isbn&gt;1471-2458 (Electronic)&amp;#xD;1471-2458 (Linking)&lt;/isbn&gt;&lt;accession-num&gt;25424466&lt;/accession-num&gt;&lt;urls&gt;&lt;related-urls&gt;&lt;url&gt;http://www.ncbi.nlm.nih.gov/pubmed/25424466&lt;/url&gt;&lt;/related-urls&gt;&lt;/urls&gt;&lt;custom2&gt;PMC4289243&lt;/custom2&gt;&lt;electronic-resource-num&gt;10.1186/1471-2458-14-1219&lt;/electronic-resource-num&gt;&lt;/record&gt;&lt;/Cite&gt;&lt;/EndNote&gt;</w:instrText>
      </w:r>
      <w:r w:rsidR="00870399">
        <w:rPr>
          <w:iCs/>
        </w:rPr>
        <w:fldChar w:fldCharType="separate"/>
      </w:r>
      <w:r w:rsidR="007F3AAA">
        <w:rPr>
          <w:iCs/>
          <w:noProof/>
        </w:rPr>
        <w:t>(</w:t>
      </w:r>
      <w:hyperlink w:anchor="_ENREF_95" w:tooltip="Holowko, 2014 #81" w:history="1">
        <w:r w:rsidR="001731F3">
          <w:rPr>
            <w:iCs/>
            <w:noProof/>
          </w:rPr>
          <w:t>Holowko et al., 2014</w:t>
        </w:r>
      </w:hyperlink>
      <w:r w:rsidR="007F3AAA">
        <w:rPr>
          <w:iCs/>
          <w:noProof/>
        </w:rPr>
        <w:t>)</w:t>
      </w:r>
      <w:r w:rsidR="00870399">
        <w:rPr>
          <w:iCs/>
        </w:rPr>
        <w:fldChar w:fldCharType="end"/>
      </w:r>
      <w:r w:rsidR="006F5393">
        <w:rPr>
          <w:iCs/>
        </w:rPr>
        <w:t>,</w:t>
      </w:r>
      <w:r>
        <w:rPr>
          <w:iCs/>
        </w:rPr>
        <w:t xml:space="preserve"> as well as increased risk of stroke in mid-aged women </w:t>
      </w:r>
      <w:r w:rsidR="00870399">
        <w:rPr>
          <w:iCs/>
        </w:rPr>
        <w:fldChar w:fldCharType="begin"/>
      </w:r>
      <w:r w:rsidR="007F3AAA">
        <w:rPr>
          <w:iCs/>
        </w:rPr>
        <w:instrText xml:space="preserve"> ADDIN EN.CITE &lt;EndNote&gt;&lt;Cite&gt;&lt;Author&gt;Jackson&lt;/Author&gt;&lt;Year&gt;2014&lt;/Year&gt;&lt;RecNum&gt;161&lt;/RecNum&gt;&lt;DisplayText&gt;(Jackson, Jones &amp;amp; Mishra, 2014)&lt;/DisplayText&gt;&lt;record&gt;&lt;rec-number&gt;161&lt;/rec-number&gt;&lt;foreign-keys&gt;&lt;key app="EN" db-id="0zaxfzw0nszf5ae2xx05fzzowfpdapapwt0v" timestamp="1457657639"&gt;161&lt;/key&gt;&lt;/foreign-keys&gt;&lt;ref-type name="Journal Article"&gt;17&lt;/ref-type&gt;&lt;contributors&gt;&lt;authors&gt;&lt;author&gt;Jackson, C. A.&lt;/author&gt;&lt;author&gt;Jones, M.&lt;/author&gt;&lt;author&gt;Mishra, G. D.&lt;/author&gt;&lt;/authors&gt;&lt;/contributors&gt;&lt;auth-address&gt;Centre for Longitudinal and Life course Research, School of Population Health, University of Queensland, Herston, Australia.&lt;/auth-address&gt;&lt;titles&gt;&lt;title&gt;Educational and homeownership inequalities in stroke incidence: a population-based longitudinal study of mid-aged women&lt;/title&gt;&lt;secondary-title&gt;Eur J Public Health&lt;/secondary-title&gt;&lt;/titles&gt;&lt;periodical&gt;&lt;full-title&gt;Eur J Public Health&lt;/full-title&gt;&lt;/periodical&gt;&lt;pages&gt;231-6&lt;/pages&gt;&lt;volume&gt;24&lt;/volume&gt;&lt;number&gt;2&lt;/number&gt;&lt;keywords&gt;&lt;keyword&gt;Australia/epidemiology&lt;/keyword&gt;&lt;keyword&gt;*Educational Status&lt;/keyword&gt;&lt;keyword&gt;Female&lt;/keyword&gt;&lt;keyword&gt;Health Surveys&lt;/keyword&gt;&lt;keyword&gt;Humans&lt;/keyword&gt;&lt;keyword&gt;Incidence&lt;/keyword&gt;&lt;keyword&gt;Life Style&lt;/keyword&gt;&lt;keyword&gt;Longitudinal Studies&lt;/keyword&gt;&lt;keyword&gt;Middle Aged&lt;/keyword&gt;&lt;keyword&gt;*Ownership&lt;/keyword&gt;&lt;keyword&gt;Risk Factors&lt;/keyword&gt;&lt;keyword&gt;Socioeconomic Factors&lt;/keyword&gt;&lt;keyword&gt;Stroke/*epidemiology&lt;/keyword&gt;&lt;/keywords&gt;&lt;dates&gt;&lt;year&gt;2014&lt;/year&gt;&lt;pub-dates&gt;&lt;date&gt;Apr&lt;/date&gt;&lt;/pub-dates&gt;&lt;/dates&gt;&lt;isbn&gt;1464-360X (Electronic)&amp;#xD;1101-1262 (Linking)&lt;/isbn&gt;&lt;accession-num&gt;23788011&lt;/accession-num&gt;&lt;urls&gt;&lt;related-urls&gt;&lt;url&gt;http://www.ncbi.nlm.nih.gov/pubmed/23788011&lt;/url&gt;&lt;/related-urls&gt;&lt;/urls&gt;&lt;electronic-resource-num&gt;10.1093/eurpub/ckt073&lt;/electronic-resource-num&gt;&lt;/record&gt;&lt;/Cite&gt;&lt;/EndNote&gt;</w:instrText>
      </w:r>
      <w:r w:rsidR="00870399">
        <w:rPr>
          <w:iCs/>
        </w:rPr>
        <w:fldChar w:fldCharType="separate"/>
      </w:r>
      <w:r w:rsidR="007F3AAA">
        <w:rPr>
          <w:iCs/>
          <w:noProof/>
        </w:rPr>
        <w:t>(</w:t>
      </w:r>
      <w:hyperlink w:anchor="_ENREF_100" w:tooltip="Jackson, 2014 #161" w:history="1">
        <w:r w:rsidR="001731F3">
          <w:rPr>
            <w:iCs/>
            <w:noProof/>
          </w:rPr>
          <w:t>Jackson, Jones &amp; Mishra, 2014</w:t>
        </w:r>
      </w:hyperlink>
      <w:r w:rsidR="007F3AAA">
        <w:rPr>
          <w:iCs/>
          <w:noProof/>
        </w:rPr>
        <w:t>)</w:t>
      </w:r>
      <w:r w:rsidR="00870399">
        <w:rPr>
          <w:iCs/>
        </w:rPr>
        <w:fldChar w:fldCharType="end"/>
      </w:r>
      <w:r w:rsidR="009E4BCA">
        <w:rPr>
          <w:iCs/>
        </w:rPr>
        <w:t>.</w:t>
      </w:r>
      <w:r w:rsidR="006F5393">
        <w:rPr>
          <w:iCs/>
        </w:rPr>
        <w:t xml:space="preserve"> Therefore, it i</w:t>
      </w:r>
      <w:r>
        <w:rPr>
          <w:iCs/>
        </w:rPr>
        <w:t>s important to consider how changes in population subgroups will affect future health expenditure.</w:t>
      </w:r>
    </w:p>
    <w:p w14:paraId="42239EAB" w14:textId="77777777" w:rsidR="00946886" w:rsidRPr="00EE0C5A" w:rsidRDefault="00946886" w:rsidP="00946886">
      <w:pPr>
        <w:spacing w:after="0"/>
        <w:rPr>
          <w:iCs/>
        </w:rPr>
      </w:pPr>
    </w:p>
    <w:p w14:paraId="6B8AEBA6" w14:textId="25FB8FD4" w:rsidR="00946886" w:rsidRDefault="00946886" w:rsidP="00946886">
      <w:pPr>
        <w:pStyle w:val="Heading2"/>
      </w:pPr>
      <w:bookmarkStart w:id="15" w:name="_Toc446584237"/>
      <w:bookmarkStart w:id="16" w:name="_Toc446585359"/>
      <w:bookmarkStart w:id="17" w:name="_Toc452370957"/>
      <w:r>
        <w:t>Strategy for projection modelling</w:t>
      </w:r>
      <w:bookmarkEnd w:id="15"/>
      <w:bookmarkEnd w:id="16"/>
      <w:bookmarkEnd w:id="17"/>
    </w:p>
    <w:p w14:paraId="4B7F1DDD" w14:textId="19CBC762" w:rsidR="00946886" w:rsidRDefault="00946886" w:rsidP="00946886">
      <w:pPr>
        <w:spacing w:after="0"/>
        <w:rPr>
          <w:iCs/>
        </w:rPr>
      </w:pPr>
      <w:r>
        <w:rPr>
          <w:iCs/>
        </w:rPr>
        <w:t xml:space="preserve">In this report, longitudinal data from ALSWH were used to identify the trends for prevalence of health conditions and lifestyle factors (physical functioning and needing help with daily tasks, obesity, smoking status, mental health problems, and dementia) from 1996 to 2013. At each survey, data from all women who provided information for the required health condition or socioeconomic status were used in the analysis, regardless of whether or not the condition or status was also reported in subsequent surveys. Because there are four cohorts in this study, it was possible to distinguish age, period, and cohort differences in trends. If age is the only determinant of a condition, the trends for each cohort follow trajectories that can be joined up smoothly to provide estimates for each year of age. In contrast, period effects are identified when trends for each cohort follow similar patterns that can be attributed to factors such as policy changes that impact similarly on all cohorts. Finally, cohort effects are apparent when the trends are markedly different for each cohort; for example, younger women are gaining weight faster than previous generations. The trends in ALSWH data were then used to project prevalence of these health issues of interest over the next </w:t>
      </w:r>
      <w:r w:rsidR="0044687B">
        <w:rPr>
          <w:iCs/>
        </w:rPr>
        <w:t>twenty</w:t>
      </w:r>
      <w:r>
        <w:rPr>
          <w:iCs/>
        </w:rPr>
        <w:t xml:space="preserve"> years, from 2015 to 2035. The strength of ALSWH data, compared to data used for Intergenerational Reports and similar projections, is the ability to use longitudinal data to incorporate period and cohort differences.</w:t>
      </w:r>
    </w:p>
    <w:p w14:paraId="66A98A1D" w14:textId="77777777" w:rsidR="00946886" w:rsidRDefault="00946886" w:rsidP="00946886">
      <w:pPr>
        <w:spacing w:after="0"/>
        <w:rPr>
          <w:iCs/>
        </w:rPr>
      </w:pPr>
    </w:p>
    <w:p w14:paraId="11246AC8" w14:textId="03A3FD00" w:rsidR="00946886" w:rsidRPr="00562E5F" w:rsidRDefault="00946886" w:rsidP="00946886">
      <w:pPr>
        <w:spacing w:after="0"/>
        <w:rPr>
          <w:iCs/>
        </w:rPr>
      </w:pPr>
      <w:r>
        <w:rPr>
          <w:iCs/>
        </w:rPr>
        <w:t>To examine changes in health expenditure, the ALSWH survey data were first linked to MBS, PBS, and hospital datasets. The average (mean) use and cost of each service w</w:t>
      </w:r>
      <w:r w:rsidR="009E4BCA">
        <w:rPr>
          <w:iCs/>
        </w:rPr>
        <w:t>ere</w:t>
      </w:r>
      <w:r>
        <w:rPr>
          <w:iCs/>
        </w:rPr>
        <w:t xml:space="preserve"> calculated to determine the difference in health expenditure between healthy women and women who had a health issue of interest (e.g. obese and non-obese women). The trends were then incorporated with population projections provided by the ABS to project total health service use and cost from 2015 to 2035. The methods are described in detail in the Appendices.</w:t>
      </w:r>
    </w:p>
    <w:p w14:paraId="3D2131E1" w14:textId="77777777" w:rsidR="00946886" w:rsidRDefault="00946886" w:rsidP="00946886">
      <w:pPr>
        <w:pStyle w:val="ListParagraph"/>
        <w:spacing w:after="0"/>
        <w:rPr>
          <w:iCs/>
        </w:rPr>
      </w:pPr>
    </w:p>
    <w:p w14:paraId="3D83598F" w14:textId="4C746BF9" w:rsidR="00946886" w:rsidRDefault="00946886" w:rsidP="00946886">
      <w:pPr>
        <w:spacing w:after="0"/>
        <w:rPr>
          <w:iCs/>
        </w:rPr>
      </w:pPr>
      <w:r>
        <w:rPr>
          <w:iCs/>
        </w:rPr>
        <w:t xml:space="preserve">There are important advantages to this strategy. Firstly, it acknowledges and accounts for the fact that prevalence of health conditions may change in a non-linear fashion over time and differently for different generations. This contrasts with assumptions in many projection studies. Goss </w:t>
      </w:r>
      <w:r w:rsidR="00870399">
        <w:rPr>
          <w:iCs/>
        </w:rPr>
        <w:fldChar w:fldCharType="begin"/>
      </w:r>
      <w:r w:rsidR="00870399">
        <w:rPr>
          <w:iCs/>
        </w:rPr>
        <w:instrText xml:space="preserve"> ADDIN EN.CITE &lt;EndNote&gt;&lt;Cite ExcludeAuth="1"&gt;&lt;Author&gt;Goss&lt;/Author&gt;&lt;Year&gt;2008&lt;/Year&gt;&lt;RecNum&gt;156&lt;/RecNum&gt;&lt;DisplayText&gt;(2008)&lt;/DisplayText&gt;&lt;record&gt;&lt;rec-number&gt;156&lt;/rec-number&gt;&lt;foreign-keys&gt;&lt;key app="EN" db-id="0zaxfzw0nszf5ae2xx05fzzowfpdapapwt0v" timestamp="1457481832"&gt;156&lt;/key&gt;&lt;/foreign-keys&gt;&lt;ref-type name="Government Document"&gt;46&lt;/ref-type&gt;&lt;contributors&gt;&lt;authors&gt;&lt;author&gt;Goss, J.&lt;/author&gt;&lt;/authors&gt;&lt;secondary-authors&gt;&lt;author&gt;Australian Institute of Health and Welfare&lt;/author&gt;&lt;/secondary-authors&gt;&lt;/contributors&gt;&lt;titles&gt;&lt;title&gt;Projection of Australian health care expenditure by disease, 2003 to 2033&lt;/title&gt;&lt;tertiary-title&gt;Health and Welfare Expenditure Series&lt;/tertiary-title&gt;&lt;/titles&gt;&lt;dates&gt;&lt;year&gt;2008&lt;/year&gt;&lt;/dates&gt;&lt;pub-location&gt;Canberra&lt;/pub-location&gt;&lt;isbn&gt;36&lt;/isbn&gt;&lt;urls&gt;&lt;/urls&gt;&lt;/record&gt;&lt;/Cite&gt;&lt;/EndNote&gt;</w:instrText>
      </w:r>
      <w:r w:rsidR="00870399">
        <w:rPr>
          <w:iCs/>
        </w:rPr>
        <w:fldChar w:fldCharType="separate"/>
      </w:r>
      <w:r w:rsidR="00870399">
        <w:rPr>
          <w:iCs/>
          <w:noProof/>
        </w:rPr>
        <w:t>(</w:t>
      </w:r>
      <w:hyperlink w:anchor="_ENREF_85" w:tooltip="Goss, 2008 #156" w:history="1">
        <w:r w:rsidR="001731F3">
          <w:rPr>
            <w:iCs/>
            <w:noProof/>
          </w:rPr>
          <w:t>2008</w:t>
        </w:r>
      </w:hyperlink>
      <w:r w:rsidR="00870399">
        <w:rPr>
          <w:iCs/>
          <w:noProof/>
        </w:rPr>
        <w:t>)</w:t>
      </w:r>
      <w:r w:rsidR="00870399">
        <w:rPr>
          <w:iCs/>
        </w:rPr>
        <w:fldChar w:fldCharType="end"/>
      </w:r>
      <w:r>
        <w:rPr>
          <w:iCs/>
        </w:rPr>
        <w:t xml:space="preserve"> also projected health expenditure based on future prevalence and incidence on a large range of diseases, and estimated that growth of health costs was attributed to increases in volume of services per treated case (50 per cent), population ageing </w:t>
      </w:r>
      <w:r>
        <w:rPr>
          <w:iCs/>
        </w:rPr>
        <w:lastRenderedPageBreak/>
        <w:t xml:space="preserve">(23 per cent), population changes (21 per cent), and excess health price inflation (5 per cent). Another advantage of our report is that different components of government health expenditure (MBS, PBS, and hospital costs) have been projected by analysing average cost trends per woman and by health condition rather than using historical overall health expenditure. The latter does not account for changes in the health status of people by birth cohort, or that people with poorer health have higher health costs on average. </w:t>
      </w:r>
    </w:p>
    <w:p w14:paraId="730F8E19" w14:textId="77777777" w:rsidR="00946886" w:rsidRDefault="00946886" w:rsidP="00946886">
      <w:pPr>
        <w:spacing w:after="0"/>
        <w:rPr>
          <w:iCs/>
        </w:rPr>
      </w:pPr>
    </w:p>
    <w:p w14:paraId="36CB5C67" w14:textId="528B621A" w:rsidR="00946886" w:rsidRPr="002A3B10" w:rsidRDefault="00946886" w:rsidP="00946886">
      <w:pPr>
        <w:pStyle w:val="Heading2"/>
      </w:pPr>
      <w:bookmarkStart w:id="18" w:name="_Toc446584238"/>
      <w:bookmarkStart w:id="19" w:name="_Toc446585360"/>
      <w:bookmarkStart w:id="20" w:name="_Toc452370958"/>
      <w:r w:rsidRPr="002A3B10">
        <w:t>How will the Australian population change from year 2015 to 2035</w:t>
      </w:r>
      <w:bookmarkEnd w:id="18"/>
      <w:bookmarkEnd w:id="19"/>
      <w:r w:rsidR="006F5393">
        <w:t>?</w:t>
      </w:r>
      <w:bookmarkEnd w:id="20"/>
    </w:p>
    <w:p w14:paraId="32A4B70E" w14:textId="1CF99009" w:rsidR="00946886" w:rsidRDefault="00946886" w:rsidP="00946886">
      <w:r>
        <w:t xml:space="preserve">The population projections for years 2015 to 2035 used in this Report were obtained from the Australian Bureau of Statistics’ publication, </w:t>
      </w:r>
      <w:r>
        <w:rPr>
          <w:i/>
        </w:rPr>
        <w:t xml:space="preserve">Population Projections, Australia, 2012 to 2101 </w:t>
      </w:r>
      <w:r w:rsidR="00870399">
        <w:fldChar w:fldCharType="begin"/>
      </w:r>
      <w:r w:rsidR="007F3AAA">
        <w:instrText xml:space="preserve"> ADDIN EN.CITE &lt;EndNote&gt;&lt;Cite&gt;&lt;Author&gt;ABS&lt;/Author&gt;&lt;Year&gt;2013&lt;/Year&gt;&lt;RecNum&gt;1&lt;/RecNum&gt;&lt;DisplayText&gt;(ABS, 2013)&lt;/DisplayText&gt;&lt;record&gt;&lt;rec-number&gt;1&lt;/rec-number&gt;&lt;foreign-keys&gt;&lt;key app="EN" db-id="0zaxfzw0nszf5ae2xx05fzzowfpdapapwt0v" timestamp="1443157463"&gt;1&lt;/key&gt;&lt;/foreign-keys&gt;&lt;ref-type name="Government Document"&gt;46&lt;/ref-type&gt;&lt;contributors&gt;&lt;authors&gt;&lt;author&gt;ABS&lt;/author&gt;&lt;/authors&gt;&lt;secondary-authors&gt;&lt;author&gt;Australian Bureau of Statistics&lt;/author&gt;&lt;/secondary-authors&gt;&lt;/contributors&gt;&lt;titles&gt;&lt;title&gt;3220.0 Population Projections, Australia, 2012 to 2101&lt;/title&gt;&lt;/titles&gt;&lt;pages&gt;52&lt;/pages&gt;&lt;dates&gt;&lt;year&gt;2013&lt;/year&gt;&lt;/dates&gt;&lt;pub-location&gt;Canberra&lt;/pub-location&gt;&lt;publisher&gt;ABS&lt;/publisher&gt;&lt;urls&gt;&lt;related-urls&gt;&lt;url&gt;http://www.abs.gov.au/AUSSTATS/abs@.nsf/Lookup/3222.0Main+Features12012%20%28base%29%20to%202101?OpenDocument&lt;/url&gt;&lt;/related-urls&gt;&lt;/urls&gt;&lt;custom1&gt;Australian Bureau of Statistics&lt;/custom1&gt;&lt;/record&gt;&lt;/Cite&gt;&lt;/EndNote&gt;</w:instrText>
      </w:r>
      <w:r w:rsidR="00870399">
        <w:fldChar w:fldCharType="separate"/>
      </w:r>
      <w:r w:rsidR="007F3AAA">
        <w:rPr>
          <w:noProof/>
        </w:rPr>
        <w:t>(</w:t>
      </w:r>
      <w:hyperlink w:anchor="_ENREF_16" w:tooltip="ABS, 2013 #1" w:history="1">
        <w:r w:rsidR="001731F3">
          <w:rPr>
            <w:noProof/>
          </w:rPr>
          <w:t>ABS, 2013</w:t>
        </w:r>
      </w:hyperlink>
      <w:r w:rsidR="007F3AAA">
        <w:rPr>
          <w:noProof/>
        </w:rPr>
        <w:t>)</w:t>
      </w:r>
      <w:r w:rsidR="00870399">
        <w:fldChar w:fldCharType="end"/>
      </w:r>
      <w:r w:rsidRPr="00E865F3">
        <w:t>.</w:t>
      </w:r>
      <w:r>
        <w:t xml:space="preserve"> Three series of projections (Series, A, B, and C) are described. They vary in the assumptions made of future rates of fertility, mortality, immigration</w:t>
      </w:r>
      <w:r w:rsidR="009E4BCA">
        <w:t>,</w:t>
      </w:r>
      <w:r>
        <w:t xml:space="preserve"> and migration. Series B projections are based on current levels in fertility, life expectancy at birth and emigration, whereas Series A and C projections assume a higher and lower rate for each of these variables, respectively</w:t>
      </w:r>
      <w:r w:rsidR="00B958F3">
        <w:t xml:space="preserve"> (Table 2-</w:t>
      </w:r>
      <w:r w:rsidR="00996332">
        <w:t>1</w:t>
      </w:r>
      <w:r w:rsidR="00B958F3">
        <w:t>)</w:t>
      </w:r>
      <w:r>
        <w:t>. Note that net overseas migration is the net gain or loss of population through immigration and emigration. The base population used in the ABS projections is the preliminary estimated resident population at 30 June 2012.</w:t>
      </w:r>
    </w:p>
    <w:p w14:paraId="7B654AF6" w14:textId="77777777" w:rsidR="009B1C0C" w:rsidRDefault="009B1C0C" w:rsidP="00946886"/>
    <w:p w14:paraId="45492C32" w14:textId="0E6FD1E4" w:rsidR="00946886" w:rsidRDefault="00946886" w:rsidP="00720317">
      <w:pPr>
        <w:pStyle w:val="Caption"/>
        <w:keepNext/>
        <w:spacing w:after="0"/>
      </w:pPr>
      <w:bookmarkStart w:id="21" w:name="_Toc446590844"/>
      <w:bookmarkStart w:id="22" w:name="_Toc452470076"/>
      <w:r>
        <w:t xml:space="preserve">Table </w:t>
      </w:r>
      <w:fldSimple w:instr=" STYLEREF 1 \s ">
        <w:r w:rsidR="004675BB">
          <w:rPr>
            <w:noProof/>
          </w:rPr>
          <w:t>2</w:t>
        </w:r>
      </w:fldSimple>
      <w:r w:rsidR="003D2D66">
        <w:noBreakHyphen/>
      </w:r>
      <w:fldSimple w:instr=" SEQ Table \* ARABIC \s 1 ">
        <w:r w:rsidR="004675BB">
          <w:rPr>
            <w:noProof/>
          </w:rPr>
          <w:t>1</w:t>
        </w:r>
      </w:fldSimple>
      <w:r>
        <w:t xml:space="preserve">: </w:t>
      </w:r>
      <w:r w:rsidRPr="00B66A98">
        <w:t>Assumptions and characteristics of the population projections generated by the Australian Bureau of Statistics</w:t>
      </w:r>
      <w:r w:rsidR="003474CE">
        <w:t xml:space="preserve"> </w:t>
      </w:r>
      <w:r w:rsidR="003474CE">
        <w:fldChar w:fldCharType="begin"/>
      </w:r>
      <w:r w:rsidR="007F3AAA">
        <w:instrText xml:space="preserve"> ADDIN EN.CITE &lt;EndNote&gt;&lt;Cite&gt;&lt;Author&gt;ABS&lt;/Author&gt;&lt;Year&gt;2013&lt;/Year&gt;&lt;RecNum&gt;1&lt;/RecNum&gt;&lt;DisplayText&gt;(ABS, 2013)&lt;/DisplayText&gt;&lt;record&gt;&lt;rec-number&gt;1&lt;/rec-number&gt;&lt;foreign-keys&gt;&lt;key app="EN" db-id="0zaxfzw0nszf5ae2xx05fzzowfpdapapwt0v" timestamp="1443157463"&gt;1&lt;/key&gt;&lt;/foreign-keys&gt;&lt;ref-type name="Government Document"&gt;46&lt;/ref-type&gt;&lt;contributors&gt;&lt;authors&gt;&lt;author&gt;ABS&lt;/author&gt;&lt;/authors&gt;&lt;secondary-authors&gt;&lt;author&gt;Australian Bureau of Statistics&lt;/author&gt;&lt;/secondary-authors&gt;&lt;/contributors&gt;&lt;titles&gt;&lt;title&gt;3220.0 Population Projections, Australia, 2012 to 2101&lt;/title&gt;&lt;/titles&gt;&lt;pages&gt;52&lt;/pages&gt;&lt;dates&gt;&lt;year&gt;2013&lt;/year&gt;&lt;/dates&gt;&lt;pub-location&gt;Canberra&lt;/pub-location&gt;&lt;publisher&gt;ABS&lt;/publisher&gt;&lt;urls&gt;&lt;related-urls&gt;&lt;url&gt;http://www.abs.gov.au/AUSSTATS/abs@.nsf/Lookup/3222.0Main+Features12012%20%28base%29%20to%202101?OpenDocument&lt;/url&gt;&lt;/related-urls&gt;&lt;/urls&gt;&lt;custom1&gt;Australian Bureau of Statistics&lt;/custom1&gt;&lt;/record&gt;&lt;/Cite&gt;&lt;/EndNote&gt;</w:instrText>
      </w:r>
      <w:r w:rsidR="003474CE">
        <w:fldChar w:fldCharType="separate"/>
      </w:r>
      <w:r w:rsidR="007F3AAA">
        <w:rPr>
          <w:noProof/>
        </w:rPr>
        <w:t>(</w:t>
      </w:r>
      <w:hyperlink w:anchor="_ENREF_16" w:tooltip="ABS, 2013 #1" w:history="1">
        <w:r w:rsidR="001731F3">
          <w:rPr>
            <w:noProof/>
          </w:rPr>
          <w:t>ABS, 2013</w:t>
        </w:r>
      </w:hyperlink>
      <w:r w:rsidR="007F3AAA">
        <w:rPr>
          <w:noProof/>
        </w:rPr>
        <w:t>)</w:t>
      </w:r>
      <w:r w:rsidR="003474CE">
        <w:fldChar w:fldCharType="end"/>
      </w:r>
      <w:r w:rsidRPr="00B66A98">
        <w:t>.</w:t>
      </w:r>
      <w:bookmarkEnd w:id="21"/>
      <w:bookmarkEnd w:id="22"/>
    </w:p>
    <w:tbl>
      <w:tblPr>
        <w:tblStyle w:val="TableGrid"/>
        <w:tblW w:w="0" w:type="auto"/>
        <w:tblLook w:val="04A0" w:firstRow="1" w:lastRow="0" w:firstColumn="1" w:lastColumn="0" w:noHBand="0" w:noVBand="1"/>
      </w:tblPr>
      <w:tblGrid>
        <w:gridCol w:w="1129"/>
        <w:gridCol w:w="1560"/>
        <w:gridCol w:w="1701"/>
        <w:gridCol w:w="1842"/>
        <w:gridCol w:w="1418"/>
        <w:gridCol w:w="1360"/>
      </w:tblGrid>
      <w:tr w:rsidR="00996332" w:rsidRPr="00A7439A" w14:paraId="7EAA9F45" w14:textId="77777777" w:rsidTr="003474CE">
        <w:tc>
          <w:tcPr>
            <w:tcW w:w="1129" w:type="dxa"/>
            <w:vMerge w:val="restart"/>
          </w:tcPr>
          <w:p w14:paraId="233148FE" w14:textId="77777777" w:rsidR="00996332" w:rsidRPr="00A7439A" w:rsidRDefault="00996332" w:rsidP="005673D5">
            <w:pPr>
              <w:jc w:val="left"/>
              <w:rPr>
                <w:b/>
              </w:rPr>
            </w:pPr>
          </w:p>
        </w:tc>
        <w:tc>
          <w:tcPr>
            <w:tcW w:w="5103" w:type="dxa"/>
            <w:gridSpan w:val="3"/>
          </w:tcPr>
          <w:p w14:paraId="41E470BB" w14:textId="01B3FFAF" w:rsidR="00996332" w:rsidRDefault="00996332" w:rsidP="005673D5">
            <w:pPr>
              <w:jc w:val="left"/>
              <w:rPr>
                <w:b/>
              </w:rPr>
            </w:pPr>
            <w:r>
              <w:rPr>
                <w:b/>
              </w:rPr>
              <w:t>Assumptions</w:t>
            </w:r>
          </w:p>
        </w:tc>
        <w:tc>
          <w:tcPr>
            <w:tcW w:w="2778" w:type="dxa"/>
            <w:gridSpan w:val="2"/>
          </w:tcPr>
          <w:p w14:paraId="73C599CF" w14:textId="77777777" w:rsidR="00996332" w:rsidRPr="00A7439A" w:rsidRDefault="00996332" w:rsidP="005673D5">
            <w:pPr>
              <w:jc w:val="left"/>
              <w:rPr>
                <w:b/>
              </w:rPr>
            </w:pPr>
            <w:r>
              <w:rPr>
                <w:b/>
              </w:rPr>
              <w:t>Projected population at 30 June</w:t>
            </w:r>
          </w:p>
        </w:tc>
      </w:tr>
      <w:tr w:rsidR="00996332" w14:paraId="7768B313" w14:textId="77777777" w:rsidTr="005673D5">
        <w:tc>
          <w:tcPr>
            <w:tcW w:w="1129" w:type="dxa"/>
            <w:vMerge/>
          </w:tcPr>
          <w:p w14:paraId="72AD0AAE" w14:textId="77777777" w:rsidR="00996332" w:rsidRPr="00A7439A" w:rsidRDefault="00996332" w:rsidP="005673D5">
            <w:pPr>
              <w:jc w:val="left"/>
              <w:rPr>
                <w:b/>
              </w:rPr>
            </w:pPr>
          </w:p>
        </w:tc>
        <w:tc>
          <w:tcPr>
            <w:tcW w:w="1560" w:type="dxa"/>
          </w:tcPr>
          <w:p w14:paraId="737FB5B6" w14:textId="77777777" w:rsidR="00996332" w:rsidRDefault="00996332" w:rsidP="005673D5">
            <w:pPr>
              <w:jc w:val="left"/>
            </w:pPr>
            <w:r>
              <w:t xml:space="preserve">Total fertility rate </w:t>
            </w:r>
            <w:r w:rsidRPr="002A65D3">
              <w:rPr>
                <w:sz w:val="20"/>
                <w:szCs w:val="20"/>
              </w:rPr>
              <w:t>(from 2026),</w:t>
            </w:r>
            <w:r>
              <w:t xml:space="preserve"> </w:t>
            </w:r>
            <w:r w:rsidRPr="002A65D3">
              <w:rPr>
                <w:sz w:val="20"/>
                <w:szCs w:val="20"/>
              </w:rPr>
              <w:t>babies per woman</w:t>
            </w:r>
          </w:p>
        </w:tc>
        <w:tc>
          <w:tcPr>
            <w:tcW w:w="1701" w:type="dxa"/>
          </w:tcPr>
          <w:p w14:paraId="056AF4BE" w14:textId="77777777" w:rsidR="00996332" w:rsidRDefault="00996332" w:rsidP="005673D5">
            <w:pPr>
              <w:jc w:val="left"/>
            </w:pPr>
            <w:r>
              <w:t xml:space="preserve">Net overseas migration </w:t>
            </w:r>
            <w:r w:rsidRPr="002A65D3">
              <w:rPr>
                <w:sz w:val="20"/>
                <w:szCs w:val="20"/>
              </w:rPr>
              <w:t>(from 2021), persons</w:t>
            </w:r>
          </w:p>
        </w:tc>
        <w:tc>
          <w:tcPr>
            <w:tcW w:w="1842" w:type="dxa"/>
          </w:tcPr>
          <w:p w14:paraId="733BC69B" w14:textId="77777777" w:rsidR="00996332" w:rsidRPr="002A65D3" w:rsidRDefault="00996332" w:rsidP="005673D5">
            <w:pPr>
              <w:jc w:val="left"/>
            </w:pPr>
            <w:r>
              <w:t xml:space="preserve">Life expectancy at birth, females </w:t>
            </w:r>
            <w:r w:rsidRPr="002A65D3">
              <w:rPr>
                <w:sz w:val="20"/>
                <w:szCs w:val="20"/>
              </w:rPr>
              <w:t>(from 20</w:t>
            </w:r>
            <w:r>
              <w:rPr>
                <w:sz w:val="20"/>
                <w:szCs w:val="20"/>
              </w:rPr>
              <w:t>6</w:t>
            </w:r>
            <w:r w:rsidRPr="002A65D3">
              <w:rPr>
                <w:sz w:val="20"/>
                <w:szCs w:val="20"/>
              </w:rPr>
              <w:t>1)</w:t>
            </w:r>
            <w:r>
              <w:rPr>
                <w:sz w:val="20"/>
                <w:szCs w:val="20"/>
              </w:rPr>
              <w:t>, years</w:t>
            </w:r>
          </w:p>
        </w:tc>
        <w:tc>
          <w:tcPr>
            <w:tcW w:w="1418" w:type="dxa"/>
          </w:tcPr>
          <w:p w14:paraId="573F213E" w14:textId="77777777" w:rsidR="00996332" w:rsidRPr="002A65D3" w:rsidRDefault="00996332" w:rsidP="005673D5">
            <w:pPr>
              <w:jc w:val="center"/>
            </w:pPr>
            <w:r w:rsidRPr="002A65D3">
              <w:t>20</w:t>
            </w:r>
            <w:r>
              <w:t>1</w:t>
            </w:r>
            <w:r w:rsidRPr="002A65D3">
              <w:t>5</w:t>
            </w:r>
          </w:p>
        </w:tc>
        <w:tc>
          <w:tcPr>
            <w:tcW w:w="1360" w:type="dxa"/>
          </w:tcPr>
          <w:p w14:paraId="2BEB27F5" w14:textId="77777777" w:rsidR="00996332" w:rsidRPr="002A65D3" w:rsidRDefault="00996332" w:rsidP="005673D5">
            <w:pPr>
              <w:jc w:val="center"/>
            </w:pPr>
            <w:r w:rsidRPr="002A65D3">
              <w:t>2035</w:t>
            </w:r>
          </w:p>
        </w:tc>
      </w:tr>
      <w:tr w:rsidR="00946886" w14:paraId="6401E2EB" w14:textId="77777777" w:rsidTr="005673D5">
        <w:tc>
          <w:tcPr>
            <w:tcW w:w="1129" w:type="dxa"/>
          </w:tcPr>
          <w:p w14:paraId="06AACE47" w14:textId="77777777" w:rsidR="00946886" w:rsidRPr="00A7439A" w:rsidRDefault="00946886" w:rsidP="005673D5">
            <w:pPr>
              <w:jc w:val="left"/>
              <w:rPr>
                <w:b/>
              </w:rPr>
            </w:pPr>
            <w:r>
              <w:rPr>
                <w:b/>
              </w:rPr>
              <w:t>Series A</w:t>
            </w:r>
          </w:p>
        </w:tc>
        <w:tc>
          <w:tcPr>
            <w:tcW w:w="1560" w:type="dxa"/>
            <w:vAlign w:val="center"/>
          </w:tcPr>
          <w:p w14:paraId="61B81C55" w14:textId="77777777" w:rsidR="00946886" w:rsidRDefault="00946886" w:rsidP="005673D5">
            <w:pPr>
              <w:jc w:val="center"/>
            </w:pPr>
            <w:r>
              <w:t>2.0</w:t>
            </w:r>
          </w:p>
        </w:tc>
        <w:tc>
          <w:tcPr>
            <w:tcW w:w="1701" w:type="dxa"/>
            <w:vAlign w:val="center"/>
          </w:tcPr>
          <w:p w14:paraId="6F23DEF7" w14:textId="77777777" w:rsidR="00946886" w:rsidRDefault="00946886" w:rsidP="005673D5">
            <w:pPr>
              <w:jc w:val="center"/>
            </w:pPr>
            <w:r>
              <w:t>280,000</w:t>
            </w:r>
          </w:p>
        </w:tc>
        <w:tc>
          <w:tcPr>
            <w:tcW w:w="1842" w:type="dxa"/>
            <w:vAlign w:val="center"/>
          </w:tcPr>
          <w:p w14:paraId="4E2D8DC2" w14:textId="77777777" w:rsidR="00946886" w:rsidRDefault="00946886" w:rsidP="005673D5">
            <w:pPr>
              <w:jc w:val="center"/>
            </w:pPr>
            <w:r>
              <w:t>93.6</w:t>
            </w:r>
          </w:p>
        </w:tc>
        <w:tc>
          <w:tcPr>
            <w:tcW w:w="1418" w:type="dxa"/>
            <w:vAlign w:val="center"/>
          </w:tcPr>
          <w:p w14:paraId="44A43833" w14:textId="77777777" w:rsidR="00946886" w:rsidRDefault="00946886" w:rsidP="005673D5">
            <w:pPr>
              <w:jc w:val="center"/>
            </w:pPr>
            <w:r>
              <w:t>24,002,458</w:t>
            </w:r>
          </w:p>
        </w:tc>
        <w:tc>
          <w:tcPr>
            <w:tcW w:w="1360" w:type="dxa"/>
            <w:vAlign w:val="center"/>
          </w:tcPr>
          <w:p w14:paraId="6B0CC581" w14:textId="77777777" w:rsidR="00946886" w:rsidRDefault="00946886" w:rsidP="005673D5">
            <w:pPr>
              <w:jc w:val="center"/>
            </w:pPr>
            <w:r>
              <w:t>33,926,911</w:t>
            </w:r>
          </w:p>
        </w:tc>
      </w:tr>
      <w:tr w:rsidR="00946886" w14:paraId="1019AD30" w14:textId="77777777" w:rsidTr="005673D5">
        <w:tc>
          <w:tcPr>
            <w:tcW w:w="1129" w:type="dxa"/>
          </w:tcPr>
          <w:p w14:paraId="376B315B" w14:textId="77777777" w:rsidR="00946886" w:rsidRPr="00A7439A" w:rsidRDefault="00946886" w:rsidP="005673D5">
            <w:pPr>
              <w:jc w:val="left"/>
              <w:rPr>
                <w:b/>
              </w:rPr>
            </w:pPr>
            <w:r>
              <w:rPr>
                <w:b/>
              </w:rPr>
              <w:t>Series B</w:t>
            </w:r>
          </w:p>
        </w:tc>
        <w:tc>
          <w:tcPr>
            <w:tcW w:w="1560" w:type="dxa"/>
            <w:vAlign w:val="center"/>
          </w:tcPr>
          <w:p w14:paraId="26513DB0" w14:textId="77777777" w:rsidR="00946886" w:rsidRDefault="00946886" w:rsidP="005673D5">
            <w:pPr>
              <w:jc w:val="center"/>
            </w:pPr>
            <w:r>
              <w:t>1.8</w:t>
            </w:r>
          </w:p>
        </w:tc>
        <w:tc>
          <w:tcPr>
            <w:tcW w:w="1701" w:type="dxa"/>
            <w:vAlign w:val="center"/>
          </w:tcPr>
          <w:p w14:paraId="15B8434F" w14:textId="77777777" w:rsidR="00946886" w:rsidRDefault="00946886" w:rsidP="005673D5">
            <w:pPr>
              <w:jc w:val="center"/>
            </w:pPr>
            <w:r>
              <w:t>240,000</w:t>
            </w:r>
          </w:p>
        </w:tc>
        <w:tc>
          <w:tcPr>
            <w:tcW w:w="1842" w:type="dxa"/>
            <w:vAlign w:val="center"/>
          </w:tcPr>
          <w:p w14:paraId="58FAF448" w14:textId="77777777" w:rsidR="00946886" w:rsidRDefault="00946886" w:rsidP="005673D5">
            <w:pPr>
              <w:jc w:val="center"/>
            </w:pPr>
            <w:r>
              <w:t>88.3</w:t>
            </w:r>
          </w:p>
        </w:tc>
        <w:tc>
          <w:tcPr>
            <w:tcW w:w="1418" w:type="dxa"/>
            <w:vAlign w:val="center"/>
          </w:tcPr>
          <w:p w14:paraId="2E7A4C0B" w14:textId="77777777" w:rsidR="00946886" w:rsidRDefault="00946886" w:rsidP="005673D5">
            <w:pPr>
              <w:jc w:val="center"/>
            </w:pPr>
            <w:r>
              <w:t>23,940,552</w:t>
            </w:r>
          </w:p>
        </w:tc>
        <w:tc>
          <w:tcPr>
            <w:tcW w:w="1360" w:type="dxa"/>
            <w:vAlign w:val="center"/>
          </w:tcPr>
          <w:p w14:paraId="24C40C54" w14:textId="77777777" w:rsidR="00946886" w:rsidRDefault="00946886" w:rsidP="005673D5">
            <w:pPr>
              <w:jc w:val="center"/>
            </w:pPr>
            <w:r>
              <w:t>32,046,518</w:t>
            </w:r>
          </w:p>
        </w:tc>
      </w:tr>
      <w:tr w:rsidR="00946886" w14:paraId="692505DC" w14:textId="77777777" w:rsidTr="005673D5">
        <w:tc>
          <w:tcPr>
            <w:tcW w:w="1129" w:type="dxa"/>
          </w:tcPr>
          <w:p w14:paraId="4415C688" w14:textId="77777777" w:rsidR="00946886" w:rsidRPr="00A7439A" w:rsidRDefault="00946886" w:rsidP="005673D5">
            <w:pPr>
              <w:jc w:val="left"/>
              <w:rPr>
                <w:b/>
              </w:rPr>
            </w:pPr>
            <w:r>
              <w:rPr>
                <w:b/>
              </w:rPr>
              <w:t>Series C</w:t>
            </w:r>
          </w:p>
        </w:tc>
        <w:tc>
          <w:tcPr>
            <w:tcW w:w="1560" w:type="dxa"/>
            <w:vAlign w:val="center"/>
          </w:tcPr>
          <w:p w14:paraId="126E1CCF" w14:textId="77777777" w:rsidR="00946886" w:rsidRDefault="00946886" w:rsidP="005673D5">
            <w:pPr>
              <w:jc w:val="center"/>
            </w:pPr>
            <w:r>
              <w:t>1.6</w:t>
            </w:r>
          </w:p>
        </w:tc>
        <w:tc>
          <w:tcPr>
            <w:tcW w:w="1701" w:type="dxa"/>
            <w:vAlign w:val="center"/>
          </w:tcPr>
          <w:p w14:paraId="2553FD07" w14:textId="77777777" w:rsidR="00946886" w:rsidRDefault="00946886" w:rsidP="005673D5">
            <w:pPr>
              <w:jc w:val="center"/>
            </w:pPr>
            <w:r>
              <w:t>200,000</w:t>
            </w:r>
          </w:p>
        </w:tc>
        <w:tc>
          <w:tcPr>
            <w:tcW w:w="1842" w:type="dxa"/>
            <w:vAlign w:val="center"/>
          </w:tcPr>
          <w:p w14:paraId="221EC87E" w14:textId="77777777" w:rsidR="00946886" w:rsidRDefault="00946886" w:rsidP="005673D5">
            <w:pPr>
              <w:jc w:val="center"/>
            </w:pPr>
            <w:r>
              <w:t>88.3</w:t>
            </w:r>
          </w:p>
        </w:tc>
        <w:tc>
          <w:tcPr>
            <w:tcW w:w="1418" w:type="dxa"/>
            <w:tcBorders>
              <w:bottom w:val="single" w:sz="4" w:space="0" w:color="auto"/>
            </w:tcBorders>
            <w:vAlign w:val="center"/>
          </w:tcPr>
          <w:p w14:paraId="11FE402D" w14:textId="77777777" w:rsidR="00946886" w:rsidRDefault="00946886" w:rsidP="005673D5">
            <w:pPr>
              <w:jc w:val="center"/>
            </w:pPr>
            <w:r>
              <w:t>23,877,708</w:t>
            </w:r>
          </w:p>
        </w:tc>
        <w:tc>
          <w:tcPr>
            <w:tcW w:w="1360" w:type="dxa"/>
            <w:tcBorders>
              <w:bottom w:val="single" w:sz="4" w:space="0" w:color="auto"/>
            </w:tcBorders>
            <w:vAlign w:val="center"/>
          </w:tcPr>
          <w:p w14:paraId="61F0ACE0" w14:textId="77777777" w:rsidR="00946886" w:rsidRDefault="00946886" w:rsidP="005673D5">
            <w:pPr>
              <w:jc w:val="center"/>
            </w:pPr>
            <w:r>
              <w:t>30,442,199</w:t>
            </w:r>
          </w:p>
        </w:tc>
      </w:tr>
      <w:tr w:rsidR="00946886" w14:paraId="33DC6378" w14:textId="77777777" w:rsidTr="005673D5">
        <w:tc>
          <w:tcPr>
            <w:tcW w:w="1129" w:type="dxa"/>
          </w:tcPr>
          <w:p w14:paraId="4C5EA5C2" w14:textId="77777777" w:rsidR="00946886" w:rsidRDefault="00946886" w:rsidP="005673D5">
            <w:pPr>
              <w:jc w:val="left"/>
              <w:rPr>
                <w:b/>
              </w:rPr>
            </w:pPr>
            <w:r>
              <w:rPr>
                <w:b/>
              </w:rPr>
              <w:t>Recent average</w:t>
            </w:r>
          </w:p>
        </w:tc>
        <w:tc>
          <w:tcPr>
            <w:tcW w:w="1560" w:type="dxa"/>
            <w:vAlign w:val="center"/>
          </w:tcPr>
          <w:p w14:paraId="6609DF56" w14:textId="77777777" w:rsidR="00946886" w:rsidRPr="00063F27" w:rsidRDefault="00946886" w:rsidP="005673D5">
            <w:pPr>
              <w:jc w:val="center"/>
              <w:rPr>
                <w:vertAlign w:val="superscript"/>
              </w:rPr>
            </w:pPr>
            <w:r>
              <w:t>1.9</w:t>
            </w:r>
            <w:r>
              <w:rPr>
                <w:vertAlign w:val="superscript"/>
              </w:rPr>
              <w:t>a</w:t>
            </w:r>
          </w:p>
        </w:tc>
        <w:tc>
          <w:tcPr>
            <w:tcW w:w="1701" w:type="dxa"/>
            <w:vAlign w:val="center"/>
          </w:tcPr>
          <w:p w14:paraId="23C9DA9C" w14:textId="77777777" w:rsidR="00946886" w:rsidRPr="00063F27" w:rsidRDefault="00946886" w:rsidP="005673D5">
            <w:pPr>
              <w:jc w:val="center"/>
              <w:rPr>
                <w:vertAlign w:val="superscript"/>
              </w:rPr>
            </w:pPr>
            <w:r>
              <w:t>199,860</w:t>
            </w:r>
            <w:r>
              <w:rPr>
                <w:vertAlign w:val="superscript"/>
              </w:rPr>
              <w:t>a</w:t>
            </w:r>
          </w:p>
        </w:tc>
        <w:tc>
          <w:tcPr>
            <w:tcW w:w="1842" w:type="dxa"/>
            <w:vAlign w:val="center"/>
          </w:tcPr>
          <w:p w14:paraId="11D44986" w14:textId="77777777" w:rsidR="00946886" w:rsidRPr="00063F27" w:rsidRDefault="00946886" w:rsidP="005673D5">
            <w:pPr>
              <w:jc w:val="center"/>
              <w:rPr>
                <w:vertAlign w:val="superscript"/>
              </w:rPr>
            </w:pPr>
            <w:r>
              <w:t>84.2</w:t>
            </w:r>
            <w:r>
              <w:rPr>
                <w:vertAlign w:val="superscript"/>
              </w:rPr>
              <w:t>b</w:t>
            </w:r>
          </w:p>
        </w:tc>
        <w:tc>
          <w:tcPr>
            <w:tcW w:w="1418" w:type="dxa"/>
            <w:tcBorders>
              <w:bottom w:val="nil"/>
              <w:right w:val="nil"/>
            </w:tcBorders>
            <w:vAlign w:val="center"/>
          </w:tcPr>
          <w:p w14:paraId="18154BA9" w14:textId="77777777" w:rsidR="00946886" w:rsidRDefault="00946886" w:rsidP="005673D5">
            <w:pPr>
              <w:jc w:val="center"/>
            </w:pPr>
          </w:p>
        </w:tc>
        <w:tc>
          <w:tcPr>
            <w:tcW w:w="1360" w:type="dxa"/>
            <w:tcBorders>
              <w:left w:val="nil"/>
              <w:bottom w:val="nil"/>
              <w:right w:val="nil"/>
            </w:tcBorders>
            <w:vAlign w:val="center"/>
          </w:tcPr>
          <w:p w14:paraId="04044BCB" w14:textId="77777777" w:rsidR="00946886" w:rsidRDefault="00946886" w:rsidP="005673D5">
            <w:pPr>
              <w:jc w:val="center"/>
            </w:pPr>
          </w:p>
        </w:tc>
      </w:tr>
    </w:tbl>
    <w:p w14:paraId="28E0B954" w14:textId="2FF2BA0F" w:rsidR="00946886" w:rsidRPr="002E5D0A" w:rsidRDefault="0021100D" w:rsidP="00946886">
      <w:pPr>
        <w:spacing w:before="0" w:after="0" w:line="240" w:lineRule="auto"/>
      </w:pPr>
      <w:r>
        <w:rPr>
          <w:vertAlign w:val="superscript"/>
        </w:rPr>
        <w:t xml:space="preserve">a </w:t>
      </w:r>
      <w:r w:rsidR="00946886" w:rsidRPr="002E5D0A">
        <w:t xml:space="preserve">Observed average for 2010-12; </w:t>
      </w:r>
      <w:r w:rsidR="00946886" w:rsidRPr="002E5D0A">
        <w:rPr>
          <w:vertAlign w:val="superscript"/>
        </w:rPr>
        <w:t xml:space="preserve">b </w:t>
      </w:r>
      <w:r w:rsidR="00946886" w:rsidRPr="002E5D0A">
        <w:t>Observed average for 2009-11</w:t>
      </w:r>
    </w:p>
    <w:p w14:paraId="503290F9" w14:textId="77777777" w:rsidR="00946886" w:rsidRDefault="00946886" w:rsidP="00946886"/>
    <w:p w14:paraId="3EF088E8" w14:textId="082D6647" w:rsidR="00946886" w:rsidRDefault="00946886" w:rsidP="00946886">
      <w:r>
        <w:t>Based on the assumptions described in Table 2-</w:t>
      </w:r>
      <w:r w:rsidR="00996332">
        <w:t>1</w:t>
      </w:r>
      <w:r>
        <w:t xml:space="preserve"> above, the Australian population is projected to increase by 9.9 million (Series A), 8.1 million (Series B), </w:t>
      </w:r>
      <w:r w:rsidR="006F5393">
        <w:t>or</w:t>
      </w:r>
      <w:r>
        <w:t xml:space="preserve"> 6.6 million people (Series C) between 2015 and 2035 (Figure 2-1).</w:t>
      </w:r>
    </w:p>
    <w:bookmarkStart w:id="23" w:name="IDX"/>
    <w:bookmarkEnd w:id="23"/>
    <w:p w14:paraId="503016A0" w14:textId="77777777" w:rsidR="00946886" w:rsidRDefault="00946886" w:rsidP="00946886">
      <w:pPr>
        <w:keepNext/>
        <w:jc w:val="center"/>
      </w:pPr>
      <w:r>
        <w:rPr>
          <w:noProof/>
        </w:rPr>
        <w:lastRenderedPageBreak/>
        <mc:AlternateContent>
          <mc:Choice Requires="wps">
            <w:drawing>
              <wp:anchor distT="0" distB="0" distL="114300" distR="114300" simplePos="0" relativeHeight="251641856" behindDoc="0" locked="0" layoutInCell="1" allowOverlap="1" wp14:anchorId="4DF6CA69" wp14:editId="7E0BEE8A">
                <wp:simplePos x="0" y="0"/>
                <wp:positionH relativeFrom="column">
                  <wp:posOffset>1076325</wp:posOffset>
                </wp:positionH>
                <wp:positionV relativeFrom="paragraph">
                  <wp:posOffset>2124075</wp:posOffset>
                </wp:positionV>
                <wp:extent cx="949569" cy="819785"/>
                <wp:effectExtent l="0" t="0" r="22225" b="18415"/>
                <wp:wrapNone/>
                <wp:docPr id="2" name="Rectangle 2"/>
                <wp:cNvGraphicFramePr/>
                <a:graphic xmlns:a="http://schemas.openxmlformats.org/drawingml/2006/main">
                  <a:graphicData uri="http://schemas.microsoft.com/office/word/2010/wordprocessingShape">
                    <wps:wsp>
                      <wps:cNvSpPr/>
                      <wps:spPr>
                        <a:xfrm>
                          <a:off x="0" y="0"/>
                          <a:ext cx="949569" cy="81978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8AF20" id="Rectangle 2" o:spid="_x0000_s1026" style="position:absolute;margin-left:84.75pt;margin-top:167.25pt;width:74.75pt;height:64.5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" filled="f" strokecolor="black [3213]"/>
            </w:pict>
          </mc:Fallback>
        </mc:AlternateContent>
      </w:r>
      <w:r>
        <w:rPr>
          <w:noProof/>
        </w:rPr>
        <w:drawing>
          <wp:inline distT="0" distB="0" distL="0" distR="0" wp14:anchorId="51689DED" wp14:editId="357F7553">
            <wp:extent cx="4878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5FE0C7B2" w14:textId="06D62EAD" w:rsidR="00946886" w:rsidRPr="005015D9" w:rsidRDefault="00946886" w:rsidP="00946886">
      <w:pPr>
        <w:pStyle w:val="Caption"/>
      </w:pPr>
      <w:bookmarkStart w:id="24" w:name="_Toc452469924"/>
      <w:r>
        <w:t xml:space="preserve">Figure </w:t>
      </w:r>
      <w:fldSimple w:instr=" STYLEREF 1 \s ">
        <w:r w:rsidR="004675BB">
          <w:rPr>
            <w:noProof/>
          </w:rPr>
          <w:t>2</w:t>
        </w:r>
      </w:fldSimple>
      <w:r w:rsidR="003D2D66">
        <w:noBreakHyphen/>
      </w:r>
      <w:fldSimple w:instr=" SEQ Figure \* ARABIC \s 1 ">
        <w:r w:rsidR="004675BB">
          <w:rPr>
            <w:noProof/>
          </w:rPr>
          <w:t>1</w:t>
        </w:r>
      </w:fldSimple>
      <w:r>
        <w:t xml:space="preserve">: </w:t>
      </w:r>
      <w:r w:rsidR="00234148">
        <w:t>Projected p</w:t>
      </w:r>
      <w:r w:rsidRPr="00546948">
        <w:t>opulation of Australia from 201</w:t>
      </w:r>
      <w:r w:rsidR="00234148">
        <w:t>2</w:t>
      </w:r>
      <w:r w:rsidRPr="00546948">
        <w:t xml:space="preserve"> to 2</w:t>
      </w:r>
      <w:r w:rsidR="00234148">
        <w:t>101 (box shows projections for 2015 to 2035)</w:t>
      </w:r>
      <w:r>
        <w:t xml:space="preserve"> </w:t>
      </w:r>
      <w:r w:rsidR="00870399">
        <w:fldChar w:fldCharType="begin"/>
      </w:r>
      <w:r w:rsidR="007F3AAA">
        <w:instrText xml:space="preserve"> ADDIN EN.CITE &lt;EndNote&gt;&lt;Cite&gt;&lt;Author&gt;ABS&lt;/Author&gt;&lt;Year&gt;2013&lt;/Year&gt;&lt;RecNum&gt;1&lt;/RecNum&gt;&lt;DisplayText&gt;(ABS, 2013)&lt;/DisplayText&gt;&lt;record&gt;&lt;rec-number&gt;1&lt;/rec-number&gt;&lt;foreign-keys&gt;&lt;key app="EN" db-id="0zaxfzw0nszf5ae2xx05fzzowfpdapapwt0v" timestamp="1443157463"&gt;1&lt;/key&gt;&lt;/foreign-keys&gt;&lt;ref-type name="Government Document"&gt;46&lt;/ref-type&gt;&lt;contributors&gt;&lt;authors&gt;&lt;author&gt;ABS&lt;/author&gt;&lt;/authors&gt;&lt;secondary-authors&gt;&lt;author&gt;Australian Bureau of Statistics&lt;/author&gt;&lt;/secondary-authors&gt;&lt;/contributors&gt;&lt;titles&gt;&lt;title&gt;3220.0 Population Projections, Australia, 2012 to 2101&lt;/title&gt;&lt;/titles&gt;&lt;pages&gt;52&lt;/pages&gt;&lt;dates&gt;&lt;year&gt;2013&lt;/year&gt;&lt;/dates&gt;&lt;pub-location&gt;Canberra&lt;/pub-location&gt;&lt;publisher&gt;ABS&lt;/publisher&gt;&lt;urls&gt;&lt;related-urls&gt;&lt;url&gt;http://www.abs.gov.au/AUSSTATS/abs@.nsf/Lookup/3222.0Main+Features12012%20%28base%29%20to%202101?OpenDocument&lt;/url&gt;&lt;/related-urls&gt;&lt;/urls&gt;&lt;custom1&gt;Australian Bureau of Statistics&lt;/custom1&gt;&lt;/record&gt;&lt;/Cite&gt;&lt;/EndNote&gt;</w:instrText>
      </w:r>
      <w:r w:rsidR="00870399">
        <w:fldChar w:fldCharType="separate"/>
      </w:r>
      <w:r w:rsidR="007F3AAA">
        <w:rPr>
          <w:noProof/>
        </w:rPr>
        <w:t>(</w:t>
      </w:r>
      <w:hyperlink w:anchor="_ENREF_16" w:tooltip="ABS, 2013 #1" w:history="1">
        <w:r w:rsidR="001731F3">
          <w:rPr>
            <w:noProof/>
          </w:rPr>
          <w:t>ABS, 2013</w:t>
        </w:r>
      </w:hyperlink>
      <w:r w:rsidR="007F3AAA">
        <w:rPr>
          <w:noProof/>
        </w:rPr>
        <w:t>)</w:t>
      </w:r>
      <w:r w:rsidR="00870399">
        <w:fldChar w:fldCharType="end"/>
      </w:r>
      <w:r>
        <w:t>.</w:t>
      </w:r>
      <w:bookmarkEnd w:id="24"/>
    </w:p>
    <w:p w14:paraId="4D59F41F" w14:textId="77777777" w:rsidR="00946886" w:rsidRDefault="00946886" w:rsidP="00946886"/>
    <w:p w14:paraId="385861A5" w14:textId="1A4113B5" w:rsidR="00946886" w:rsidRDefault="00946886" w:rsidP="00946886">
      <w:r>
        <w:t>There are a number of important considerations a</w:t>
      </w:r>
      <w:r w:rsidR="00234148">
        <w:t xml:space="preserve">bout the population projections. </w:t>
      </w:r>
      <w:r>
        <w:t>Although assumptions have been made based on demographic trends from the last decade or longer, the ABS have incorporated a ‘phase-in’ period for each assumption. T</w:t>
      </w:r>
      <w:r w:rsidR="00545C0F">
        <w:t>his is shown in Table 2-1</w:t>
      </w:r>
      <w:r>
        <w:t>, where the net overseas migration and total fertility rates are phased in by 2021 and 2026, respectively. The increase in life expectancy at birth is phased in by 2061. Following the phase-in period, the assumptions remain constant for all projections.</w:t>
      </w:r>
    </w:p>
    <w:p w14:paraId="31A6D8CD" w14:textId="77777777" w:rsidR="00946886" w:rsidRDefault="00946886" w:rsidP="00946886"/>
    <w:p w14:paraId="68D7EC7D" w14:textId="04CE2DF8" w:rsidR="00946886" w:rsidRDefault="00946886" w:rsidP="00946886">
      <w:r>
        <w:t xml:space="preserve">The differences in age-structure of the Australian female population at 2015 and 2035 are shown </w:t>
      </w:r>
      <w:r w:rsidR="00B958F3">
        <w:t>in Figure 2-2</w:t>
      </w:r>
      <w:r>
        <w:t>. The 2015 population age structure has noticeable peaks and troughs that can be explained by historical events:</w:t>
      </w:r>
    </w:p>
    <w:p w14:paraId="3E986435" w14:textId="0D3D9E93" w:rsidR="00946886" w:rsidRDefault="00946886" w:rsidP="00946886">
      <w:pPr>
        <w:pStyle w:val="ListParagraph"/>
        <w:numPr>
          <w:ilvl w:val="0"/>
          <w:numId w:val="4"/>
        </w:numPr>
      </w:pPr>
      <w:r>
        <w:t xml:space="preserve">a post-World War II baby boom from 1946 to 1966 where the total fertility rate ranged from 3.0 to 3.5 babies per woman, resulting in a steady increase in the total population </w:t>
      </w:r>
      <w:r w:rsidR="00870399">
        <w:fldChar w:fldCharType="begin"/>
      </w:r>
      <w:r w:rsidR="007F3AAA">
        <w:instrText xml:space="preserve"> ADDIN EN.CITE &lt;EndNote&gt;&lt;Cite&gt;&lt;Author&gt;ABS&lt;/Author&gt;&lt;Year&gt;2012&lt;/Year&gt;&lt;RecNum&gt;2&lt;/RecNum&gt;&lt;DisplayText&gt;(ABS, 2012d, 2013)&lt;/DisplayText&gt;&lt;record&gt;&lt;rec-number&gt;2&lt;/rec-number&gt;&lt;foreign-keys&gt;&lt;key app="EN" db-id="0zaxfzw0nszf5ae2xx05fzzowfpdapapwt0v" timestamp="1443499078"&gt;2&lt;/key&gt;&lt;/foreign-keys&gt;&lt;ref-type name="Government Document"&gt;46&lt;/ref-type&gt;&lt;contributors&gt;&lt;authors&gt;&lt;author&gt;ABS&lt;/author&gt;&lt;/authors&gt;&lt;secondary-authors&gt;&lt;author&gt;ABS&lt;/author&gt;&lt;/secondary-authors&gt;&lt;/contributors&gt;&lt;titles&gt;&lt;title&gt;Reflecting a Nation: Stories from the 2011 Census, 2012-2013&lt;/title&gt;&lt;/titles&gt;&lt;dates&gt;&lt;year&gt;2012&lt;/year&gt;&lt;/dates&gt;&lt;pub-location&gt;Canberra&lt;/pub-location&gt;&lt;publisher&gt;Australian Government&lt;/publisher&gt;&lt;urls&gt;&lt;related-urls&gt;&lt;url&gt;http://www.abs.gov.au/AUSSTATS/abs@.nsf/Latestproducts/2071.0Main%20Features12012%E2%80%932013?opendocument&amp;amp;tabname=Summary&amp;amp;prodno=2071.0&amp;amp;issue=2012%962013&amp;amp;num=&amp;amp;view=&lt;/url&gt;&lt;/related-urls&gt;&lt;/urls&gt;&lt;custom1&gt;Australian Bureau of Statistics&lt;/custom1&gt;&lt;/record&gt;&lt;/Cite&gt;&lt;Cite&gt;&lt;Author&gt;ABS&lt;/Author&gt;&lt;Year&gt;2013&lt;/Year&gt;&lt;RecNum&gt;1&lt;/RecNum&gt;&lt;record&gt;&lt;rec-number&gt;1&lt;/rec-number&gt;&lt;foreign-keys&gt;&lt;key app="EN" db-id="0zaxfzw0nszf5ae2xx05fzzowfpdapapwt0v" timestamp="1443157463"&gt;1&lt;/key&gt;&lt;/foreign-keys&gt;&lt;ref-type name="Government Document"&gt;46&lt;/ref-type&gt;&lt;contributors&gt;&lt;authors&gt;&lt;author&gt;ABS&lt;/author&gt;&lt;/authors&gt;&lt;secondary-authors&gt;&lt;author&gt;Australian Bureau of Statistics&lt;/author&gt;&lt;/secondary-authors&gt;&lt;/contributors&gt;&lt;titles&gt;&lt;title&gt;3220.0 Population Projections, Australia, 2012 to 2101&lt;/title&gt;&lt;/titles&gt;&lt;pages&gt;52&lt;/pages&gt;&lt;dates&gt;&lt;year&gt;2013&lt;/year&gt;&lt;/dates&gt;&lt;pub-location&gt;Canberra&lt;/pub-location&gt;&lt;publisher&gt;ABS&lt;/publisher&gt;&lt;urls&gt;&lt;related-urls&gt;&lt;url&gt;http://www.abs.gov.au/AUSSTATS/abs@.nsf/Lookup/3222.0Main+Features12012%20%28base%29%20to%202101?OpenDocument&lt;/url&gt;&lt;/related-urls&gt;&lt;/urls&gt;&lt;custom1&gt;Australian Bureau of Statistics&lt;/custom1&gt;&lt;/record&gt;&lt;/Cite&gt;&lt;/EndNote&gt;</w:instrText>
      </w:r>
      <w:r w:rsidR="00870399">
        <w:fldChar w:fldCharType="separate"/>
      </w:r>
      <w:r w:rsidR="007F3AAA">
        <w:rPr>
          <w:noProof/>
        </w:rPr>
        <w:t>(</w:t>
      </w:r>
      <w:hyperlink w:anchor="_ENREF_14" w:tooltip="ABS, 2012 #2" w:history="1">
        <w:r w:rsidR="001731F3">
          <w:rPr>
            <w:noProof/>
          </w:rPr>
          <w:t>ABS, 2012d</w:t>
        </w:r>
      </w:hyperlink>
      <w:r w:rsidR="007F3AAA">
        <w:rPr>
          <w:noProof/>
        </w:rPr>
        <w:t xml:space="preserve">, </w:t>
      </w:r>
      <w:hyperlink w:anchor="_ENREF_16" w:tooltip="ABS, 2013 #1" w:history="1">
        <w:r w:rsidR="001731F3">
          <w:rPr>
            <w:noProof/>
          </w:rPr>
          <w:t>2013</w:t>
        </w:r>
      </w:hyperlink>
      <w:r w:rsidR="007F3AAA">
        <w:rPr>
          <w:noProof/>
        </w:rPr>
        <w:t>)</w:t>
      </w:r>
      <w:r w:rsidR="00870399">
        <w:fldChar w:fldCharType="end"/>
      </w:r>
      <w:r>
        <w:t xml:space="preserve">. </w:t>
      </w:r>
    </w:p>
    <w:p w14:paraId="77491533" w14:textId="6665DD57" w:rsidR="00946886" w:rsidRDefault="00946886" w:rsidP="00946886">
      <w:pPr>
        <w:pStyle w:val="ListParagraph"/>
        <w:numPr>
          <w:ilvl w:val="0"/>
          <w:numId w:val="4"/>
        </w:numPr>
      </w:pPr>
      <w:r>
        <w:t xml:space="preserve">more than 170,000 European migrants, the majority of whom were aged 15-35, arrived in Australia between 1947 and 1954 through the Displaced Persons Scheme </w:t>
      </w:r>
      <w:r w:rsidR="00870399">
        <w:fldChar w:fldCharType="begin"/>
      </w:r>
      <w:r w:rsidR="007F3AAA">
        <w:instrText xml:space="preserve"> ADDIN EN.CITE &lt;EndNote&gt;&lt;Cite&gt;&lt;Author&gt;Mence&lt;/Author&gt;&lt;Year&gt;2015&lt;/Year&gt;&lt;RecNum&gt;3&lt;/RecNum&gt;&lt;DisplayText&gt;(Mence, Gangell &amp;amp; Tebb, 2015)&lt;/DisplayText&gt;&lt;record&gt;&lt;rec-number&gt;3&lt;/rec-number&gt;&lt;foreign-keys&gt;&lt;key app="EN" db-id="0zaxfzw0nszf5ae2xx05fzzowfpdapapwt0v" timestamp="1443500129"&gt;3&lt;/key&gt;&lt;/foreign-keys&gt;&lt;ref-type name="Report"&gt;27&lt;/ref-type&gt;&lt;contributors&gt;&lt;authors&gt;&lt;author&gt;Victoria Mence&lt;/author&gt;&lt;author&gt;Simone Gangell&lt;/author&gt;&lt;author&gt;Ryan Tebb&lt;/author&gt;&lt;/authors&gt;&lt;tertiary-authors&gt;&lt;author&gt;Commonwealth of Australia&lt;/author&gt;&lt;/tertiary-authors&gt;&lt;subsidiary-authors&gt;&lt;author&gt;Department of Immigration and Border Protection&lt;/author&gt;&lt;/subsidiary-authors&gt;&lt;/contributors&gt;&lt;titles&gt;&lt;title&gt;A History of the Department of Immigration: Managing Migration to Australia&lt;/title&gt;&lt;/titles&gt;&lt;pages&gt;116&lt;/pages&gt;&lt;dates&gt;&lt;year&gt;2015&lt;/year&gt;&lt;/dates&gt;&lt;pub-location&gt;Canberra&lt;/pub-location&gt;&lt;publisher&gt;Commonwealth of Australia&lt;/publisher&gt;&lt;urls&gt;&lt;/urls&gt;&lt;/record&gt;&lt;/Cite&gt;&lt;/EndNote&gt;</w:instrText>
      </w:r>
      <w:r w:rsidR="00870399">
        <w:fldChar w:fldCharType="separate"/>
      </w:r>
      <w:r w:rsidR="007F3AAA">
        <w:rPr>
          <w:noProof/>
        </w:rPr>
        <w:t>(</w:t>
      </w:r>
      <w:hyperlink w:anchor="_ENREF_130" w:tooltip="Mence, 2015 #3" w:history="1">
        <w:r w:rsidR="001731F3">
          <w:rPr>
            <w:noProof/>
          </w:rPr>
          <w:t>Mence, Gangell &amp; Tebb, 2015</w:t>
        </w:r>
      </w:hyperlink>
      <w:r w:rsidR="007F3AAA">
        <w:rPr>
          <w:noProof/>
        </w:rPr>
        <w:t>)</w:t>
      </w:r>
      <w:r w:rsidR="00870399">
        <w:fldChar w:fldCharType="end"/>
      </w:r>
      <w:r>
        <w:t>.</w:t>
      </w:r>
    </w:p>
    <w:p w14:paraId="49BF3E76" w14:textId="7492A18B" w:rsidR="00946886" w:rsidRDefault="00545C0F" w:rsidP="00946886">
      <w:pPr>
        <w:pStyle w:val="ListParagraph"/>
        <w:numPr>
          <w:ilvl w:val="0"/>
          <w:numId w:val="4"/>
        </w:numPr>
      </w:pPr>
      <w:r>
        <w:t xml:space="preserve">the </w:t>
      </w:r>
      <w:r w:rsidR="00946886">
        <w:t xml:space="preserve">introduction of the Pill in 1961 contributed to </w:t>
      </w:r>
      <w:r>
        <w:t xml:space="preserve">a </w:t>
      </w:r>
      <w:r w:rsidR="00946886">
        <w:t xml:space="preserve">dramatic reduction in fertility rate </w:t>
      </w:r>
      <w:r w:rsidR="00870399">
        <w:fldChar w:fldCharType="begin"/>
      </w:r>
      <w:r w:rsidR="007F3AAA">
        <w:instrText xml:space="preserve"> ADDIN EN.CITE &lt;EndNote&gt;&lt;Cite&gt;&lt;Author&gt;ABS&lt;/Author&gt;&lt;Year&gt;1996&lt;/Year&gt;&lt;RecNum&gt;5&lt;/RecNum&gt;&lt;DisplayText&gt;(ABS, 1996)&lt;/DisplayText&gt;&lt;record&gt;&lt;rec-number&gt;5&lt;/rec-number&gt;&lt;foreign-keys&gt;&lt;key app="EN" db-id="0zaxfzw0nszf5ae2xx05fzzowfpdapapwt0v" timestamp="1443504045"&gt;5&lt;/key&gt;&lt;/foreign-keys&gt;&lt;ref-type name="Government Document"&gt;46&lt;/ref-type&gt;&lt;contributors&gt;&lt;authors&gt;&lt;author&gt;ABS&lt;/author&gt;&lt;/authors&gt;&lt;secondary-authors&gt;&lt;author&gt;ABS&lt;/author&gt;&lt;/secondary-authors&gt;&lt;/contributors&gt;&lt;titles&gt;&lt;title&gt;Australian Social Trends, 1996&lt;/title&gt;&lt;/titles&gt;&lt;dates&gt;&lt;year&gt;1996&lt;/year&gt;&lt;/dates&gt;&lt;pub-location&gt;Canberra&lt;/pub-location&gt;&lt;publisher&gt;ABS&lt;/publisher&gt;&lt;urls&gt;&lt;related-urls&gt;&lt;url&gt;http://www.abs.gov.au/AUSSTATS/abs@.nsf/2f762f95845417aeca25706c00834efa/711797fd722c35c7ca2570ec0073d3b4!OpenDocument&lt;/url&gt;&lt;/related-urls&gt;&lt;/urls&gt;&lt;custom1&gt;Australian Bureau of Statistics&lt;/custom1&gt;&lt;/record&gt;&lt;/Cite&gt;&lt;/EndNote&gt;</w:instrText>
      </w:r>
      <w:r w:rsidR="00870399">
        <w:fldChar w:fldCharType="separate"/>
      </w:r>
      <w:r w:rsidR="007F3AAA">
        <w:rPr>
          <w:noProof/>
        </w:rPr>
        <w:t>(</w:t>
      </w:r>
      <w:hyperlink w:anchor="_ENREF_1" w:tooltip="ABS, 1996 #5" w:history="1">
        <w:r w:rsidR="001731F3">
          <w:rPr>
            <w:noProof/>
          </w:rPr>
          <w:t>ABS, 1996</w:t>
        </w:r>
      </w:hyperlink>
      <w:r w:rsidR="007F3AAA">
        <w:rPr>
          <w:noProof/>
        </w:rPr>
        <w:t>)</w:t>
      </w:r>
      <w:r w:rsidR="00870399">
        <w:fldChar w:fldCharType="end"/>
      </w:r>
      <w:r w:rsidR="00946886">
        <w:t>.</w:t>
      </w:r>
    </w:p>
    <w:p w14:paraId="48CC154D" w14:textId="23A3E749" w:rsidR="00946886" w:rsidRDefault="00946886" w:rsidP="00946886">
      <w:pPr>
        <w:pStyle w:val="ListParagraph"/>
        <w:numPr>
          <w:ilvl w:val="0"/>
          <w:numId w:val="4"/>
        </w:numPr>
      </w:pPr>
      <w:r>
        <w:lastRenderedPageBreak/>
        <w:t xml:space="preserve">changing social attitudes towards family size and women engaging in employment in the 1960s and 70s </w:t>
      </w:r>
      <w:r w:rsidR="00870399">
        <w:fldChar w:fldCharType="begin"/>
      </w:r>
      <w:r w:rsidR="007F3AAA">
        <w:instrText xml:space="preserve"> ADDIN EN.CITE &lt;EndNote&gt;&lt;Cite&gt;&lt;Author&gt;ABS&lt;/Author&gt;&lt;Year&gt;1998&lt;/Year&gt;&lt;RecNum&gt;6&lt;/RecNum&gt;&lt;DisplayText&gt;(ABS, 1998)&lt;/DisplayText&gt;&lt;record&gt;&lt;rec-number&gt;6&lt;/rec-number&gt;&lt;foreign-keys&gt;&lt;key app="EN" db-id="0zaxfzw0nszf5ae2xx05fzzowfpdapapwt0v" timestamp="1443505410"&gt;6&lt;/key&gt;&lt;/foreign-keys&gt;&lt;ref-type name="Government Document"&gt;46&lt;/ref-type&gt;&lt;contributors&gt;&lt;authors&gt;&lt;author&gt;ABS&lt;/author&gt;&lt;/authors&gt;&lt;secondary-authors&gt;&lt;author&gt;ABS&lt;/author&gt;&lt;/secondary-authors&gt;&lt;/contributors&gt;&lt;titles&gt;&lt;title&gt;Australian Social Trends, 1998&lt;/title&gt;&lt;/titles&gt;&lt;dates&gt;&lt;year&gt;1998&lt;/year&gt;&lt;/dates&gt;&lt;pub-location&gt;Canberra&lt;/pub-location&gt;&lt;publisher&gt;ABS&lt;/publisher&gt;&lt;urls&gt;&lt;related-urls&gt;&lt;url&gt;http://www.abs.gov.au/AUSSTATS/abs@.nsf/2f762f95845417aeca25706c00834efa/42e23011aaf49548ca2570ec001971c8!OpenDocument&lt;/url&gt;&lt;/related-urls&gt;&lt;/urls&gt;&lt;custom1&gt;Australian Bureau of Statistics&lt;/custom1&gt;&lt;/record&gt;&lt;/Cite&gt;&lt;/EndNote&gt;</w:instrText>
      </w:r>
      <w:r w:rsidR="00870399">
        <w:fldChar w:fldCharType="separate"/>
      </w:r>
      <w:r w:rsidR="007F3AAA">
        <w:rPr>
          <w:noProof/>
        </w:rPr>
        <w:t>(</w:t>
      </w:r>
      <w:hyperlink w:anchor="_ENREF_2" w:tooltip="ABS, 1998 #6" w:history="1">
        <w:r w:rsidR="001731F3">
          <w:rPr>
            <w:noProof/>
          </w:rPr>
          <w:t>ABS, 1998</w:t>
        </w:r>
      </w:hyperlink>
      <w:r w:rsidR="007F3AAA">
        <w:rPr>
          <w:noProof/>
        </w:rPr>
        <w:t>)</w:t>
      </w:r>
      <w:r w:rsidR="00870399">
        <w:fldChar w:fldCharType="end"/>
      </w:r>
      <w:r>
        <w:t>.</w:t>
      </w:r>
    </w:p>
    <w:p w14:paraId="5859FC0B" w14:textId="15606704" w:rsidR="00946886" w:rsidRDefault="00946886" w:rsidP="00946886">
      <w:pPr>
        <w:pStyle w:val="ListParagraph"/>
        <w:numPr>
          <w:ilvl w:val="0"/>
          <w:numId w:val="4"/>
        </w:numPr>
      </w:pPr>
      <w:r>
        <w:t xml:space="preserve">first echo of the baby boom from 1970-73 when children of the baby boomers started having children of their own </w:t>
      </w:r>
      <w:r w:rsidR="00870399">
        <w:fldChar w:fldCharType="begin"/>
      </w:r>
      <w:r w:rsidR="007F3AAA">
        <w:instrText xml:space="preserve"> ADDIN EN.CITE &lt;EndNote&gt;&lt;Cite&gt;&lt;Author&gt;ABS&lt;/Author&gt;&lt;Year&gt;2004&lt;/Year&gt;&lt;RecNum&gt;4&lt;/RecNum&gt;&lt;DisplayText&gt;(ABS, 2004a)&lt;/DisplayText&gt;&lt;record&gt;&lt;rec-number&gt;4&lt;/rec-number&gt;&lt;foreign-keys&gt;&lt;key app="EN" db-id="0zaxfzw0nszf5ae2xx05fzzowfpdapapwt0v" timestamp="1443502758"&gt;4&lt;/key&gt;&lt;/foreign-keys&gt;&lt;ref-type name="Government Document"&gt;46&lt;/ref-type&gt;&lt;contributors&gt;&lt;authors&gt;&lt;author&gt;ABS&lt;/author&gt;&lt;/authors&gt;&lt;secondary-authors&gt;&lt;author&gt;ABS&lt;/author&gt;&lt;/secondary-authors&gt;&lt;/contributors&gt;&lt;titles&gt;&lt;title&gt;Australian Social Trends, 2004&lt;/title&gt;&lt;/titles&gt;&lt;dates&gt;&lt;year&gt;2004&lt;/year&gt;&lt;/dates&gt;&lt;pub-location&gt;Canberra&lt;/pub-location&gt;&lt;publisher&gt;ABS&lt;/publisher&gt;&lt;urls&gt;&lt;related-urls&gt;&lt;url&gt;http://abs.gov.au/AUSSTATS/abs@.nsf/Lookup/4102.0Main+Features12004?OpenDocument&lt;/url&gt;&lt;/related-urls&gt;&lt;/urls&gt;&lt;custom1&gt;Australian Bureau of Statistics&lt;/custom1&gt;&lt;/record&gt;&lt;/Cite&gt;&lt;/EndNote&gt;</w:instrText>
      </w:r>
      <w:r w:rsidR="00870399">
        <w:fldChar w:fldCharType="separate"/>
      </w:r>
      <w:r w:rsidR="007F3AAA">
        <w:rPr>
          <w:noProof/>
        </w:rPr>
        <w:t>(</w:t>
      </w:r>
      <w:hyperlink w:anchor="_ENREF_4" w:tooltip="ABS, 2004 #4" w:history="1">
        <w:r w:rsidR="001731F3">
          <w:rPr>
            <w:noProof/>
          </w:rPr>
          <w:t>ABS, 2004a</w:t>
        </w:r>
      </w:hyperlink>
      <w:r w:rsidR="007F3AAA">
        <w:rPr>
          <w:noProof/>
        </w:rPr>
        <w:t>)</w:t>
      </w:r>
      <w:r w:rsidR="00870399">
        <w:fldChar w:fldCharType="end"/>
      </w:r>
      <w:r>
        <w:t>.</w:t>
      </w:r>
    </w:p>
    <w:p w14:paraId="0F27205E" w14:textId="2B87E7F7" w:rsidR="00946886" w:rsidRDefault="00946886" w:rsidP="00946886">
      <w:pPr>
        <w:pStyle w:val="ListParagraph"/>
        <w:numPr>
          <w:ilvl w:val="0"/>
          <w:numId w:val="4"/>
        </w:numPr>
      </w:pPr>
      <w:r>
        <w:t xml:space="preserve">approximately 95,000 refugees resettled in Australia between 1975 and 1985 </w:t>
      </w:r>
      <w:r w:rsidR="00870399">
        <w:fldChar w:fldCharType="begin"/>
      </w:r>
      <w:r w:rsidR="007F3AAA">
        <w:instrText xml:space="preserve"> ADDIN EN.CITE &lt;EndNote&gt;&lt;Cite&gt;&lt;Author&gt;DIEA&lt;/Author&gt;&lt;Year&gt;1985&lt;/Year&gt;&lt;RecNum&gt;7&lt;/RecNum&gt;&lt;DisplayText&gt;(DIEA, 1985)&lt;/DisplayText&gt;&lt;record&gt;&lt;rec-number&gt;7&lt;/rec-number&gt;&lt;foreign-keys&gt;&lt;key app="EN" db-id="0zaxfzw0nszf5ae2xx05fzzowfpdapapwt0v" timestamp="1443506479"&gt;7&lt;/key&gt;&lt;/foreign-keys&gt;&lt;ref-type name="Government Document"&gt;46&lt;/ref-type&gt;&lt;contributors&gt;&lt;authors&gt;&lt;author&gt;DIEA&lt;/author&gt;&lt;/authors&gt;&lt;secondary-authors&gt;&lt;author&gt;Department of Immigration and Ethnic Affairs&lt;/author&gt;&lt;/secondary-authors&gt;&lt;/contributors&gt;&lt;titles&gt;&lt;title&gt;Review &amp;apos;85&lt;/title&gt;&lt;/titles&gt;&lt;dates&gt;&lt;year&gt;1985&lt;/year&gt;&lt;/dates&gt;&lt;pub-location&gt;Canberra&lt;/pub-location&gt;&lt;publisher&gt;Department of Immigration and Ethnic Affairs&lt;/publisher&gt;&lt;urls&gt;&lt;/urls&gt;&lt;custom1&gt;Australian Government&lt;/custom1&gt;&lt;/record&gt;&lt;/Cite&gt;&lt;/EndNote&gt;</w:instrText>
      </w:r>
      <w:r w:rsidR="00870399">
        <w:fldChar w:fldCharType="separate"/>
      </w:r>
      <w:r w:rsidR="007F3AAA">
        <w:rPr>
          <w:noProof/>
        </w:rPr>
        <w:t>(</w:t>
      </w:r>
      <w:hyperlink w:anchor="_ENREF_69" w:tooltip="DIEA, 1985 #7" w:history="1">
        <w:r w:rsidR="001731F3">
          <w:rPr>
            <w:noProof/>
          </w:rPr>
          <w:t>DIEA, 1985</w:t>
        </w:r>
      </w:hyperlink>
      <w:r w:rsidR="007F3AAA">
        <w:rPr>
          <w:noProof/>
        </w:rPr>
        <w:t>)</w:t>
      </w:r>
      <w:r w:rsidR="00870399">
        <w:fldChar w:fldCharType="end"/>
      </w:r>
      <w:r>
        <w:t>.</w:t>
      </w:r>
    </w:p>
    <w:p w14:paraId="6B117EFA" w14:textId="77777777" w:rsidR="00946886" w:rsidRDefault="00946886" w:rsidP="00946886">
      <w:pPr>
        <w:rPr>
          <w:b/>
          <w:noProof/>
        </w:rPr>
      </w:pPr>
    </w:p>
    <w:p w14:paraId="19412BF1" w14:textId="7B55AC6B" w:rsidR="00946886" w:rsidRDefault="00545C0F" w:rsidP="00946886">
      <w:pPr>
        <w:keepNext/>
      </w:pPr>
      <w:r w:rsidRPr="00545C0F">
        <w:rPr>
          <w:iCs/>
          <w:noProof/>
        </w:rPr>
        <mc:AlternateContent>
          <mc:Choice Requires="wps">
            <w:drawing>
              <wp:anchor distT="45720" distB="45720" distL="114300" distR="114300" simplePos="0" relativeHeight="251680768" behindDoc="0" locked="0" layoutInCell="1" allowOverlap="1" wp14:anchorId="50BD2C8F" wp14:editId="1E4531AB">
                <wp:simplePos x="0" y="0"/>
                <wp:positionH relativeFrom="column">
                  <wp:posOffset>3376031</wp:posOffset>
                </wp:positionH>
                <wp:positionV relativeFrom="paragraph">
                  <wp:posOffset>3962400</wp:posOffset>
                </wp:positionV>
                <wp:extent cx="2122098" cy="1404620"/>
                <wp:effectExtent l="0" t="0" r="0"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2098" cy="1404620"/>
                        </a:xfrm>
                        <a:prstGeom prst="rect">
                          <a:avLst/>
                        </a:prstGeom>
                        <a:solidFill>
                          <a:schemeClr val="bg1"/>
                        </a:solidFill>
                        <a:ln w="9525">
                          <a:noFill/>
                          <a:miter lim="800000"/>
                          <a:headEnd/>
                          <a:tailEnd/>
                        </a:ln>
                      </wps:spPr>
                      <wps:txbx>
                        <w:txbxContent>
                          <w:p w14:paraId="0ED4AE75" w14:textId="1686E87A" w:rsidR="004675BB" w:rsidRPr="00545C0F" w:rsidRDefault="004675BB" w:rsidP="00545C0F">
                            <w:pPr>
                              <w:rPr>
                                <w:sz w:val="18"/>
                                <w:szCs w:val="18"/>
                              </w:rPr>
                            </w:pPr>
                            <w:r w:rsidRPr="00545C0F">
                              <w:rPr>
                                <w:sz w:val="18"/>
                                <w:szCs w:val="18"/>
                              </w:rPr>
                              <w:t>F</w:t>
                            </w:r>
                            <w:r>
                              <w:rPr>
                                <w:sz w:val="18"/>
                                <w:szCs w:val="18"/>
                              </w:rPr>
                              <w:t>emale population 203</w:t>
                            </w:r>
                            <w:r w:rsidRPr="00545C0F">
                              <w:rPr>
                                <w:sz w:val="18"/>
                                <w:szCs w:val="18"/>
                              </w:rPr>
                              <w:t>5 (thousand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0BD2C8F" id="_x0000_t202" coordsize="21600,21600" o:spt="202" path="m,l,21600r21600,l21600,xe">
                <v:stroke joinstyle="miter"/>
                <v:path gradientshapeok="t" o:connecttype="rect"/>
              </v:shapetype>
              <v:shape id="Text Box 2" o:spid="_x0000_s1026" type="#_x0000_t202" style="position:absolute;left:0;text-align:left;margin-left:265.85pt;margin-top:312pt;width:167.1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" fillcolor="white [3212]" stroked="f">
                <v:textbox style="mso-fit-shape-to-text:t">
                  <w:txbxContent>
                    <w:p w14:paraId="0ED4AE75" w14:textId="1686E87A" w:rsidR="004675BB" w:rsidRPr="00545C0F" w:rsidRDefault="004675BB" w:rsidP="00545C0F">
                      <w:pPr>
                        <w:rPr>
                          <w:sz w:val="18"/>
                          <w:szCs w:val="18"/>
                        </w:rPr>
                      </w:pPr>
                      <w:r w:rsidRPr="00545C0F">
                        <w:rPr>
                          <w:sz w:val="18"/>
                          <w:szCs w:val="18"/>
                        </w:rPr>
                        <w:t>F</w:t>
                      </w:r>
                      <w:r>
                        <w:rPr>
                          <w:sz w:val="18"/>
                          <w:szCs w:val="18"/>
                        </w:rPr>
                        <w:t>emale population 203</w:t>
                      </w:r>
                      <w:r w:rsidRPr="00545C0F">
                        <w:rPr>
                          <w:sz w:val="18"/>
                          <w:szCs w:val="18"/>
                        </w:rPr>
                        <w:t>5 (thousands)</w:t>
                      </w:r>
                    </w:p>
                  </w:txbxContent>
                </v:textbox>
              </v:shape>
            </w:pict>
          </mc:Fallback>
        </mc:AlternateContent>
      </w:r>
      <w:r w:rsidRPr="00545C0F">
        <w:rPr>
          <w:iCs/>
          <w:noProof/>
        </w:rPr>
        <mc:AlternateContent>
          <mc:Choice Requires="wps">
            <w:drawing>
              <wp:anchor distT="45720" distB="45720" distL="114300" distR="114300" simplePos="0" relativeHeight="251678720" behindDoc="0" locked="0" layoutInCell="1" allowOverlap="1" wp14:anchorId="28AA246E" wp14:editId="3A3D3305">
                <wp:simplePos x="0" y="0"/>
                <wp:positionH relativeFrom="column">
                  <wp:posOffset>499697</wp:posOffset>
                </wp:positionH>
                <wp:positionV relativeFrom="paragraph">
                  <wp:posOffset>3972644</wp:posOffset>
                </wp:positionV>
                <wp:extent cx="2122098" cy="1404620"/>
                <wp:effectExtent l="0" t="0" r="0" b="635"/>
                <wp:wrapNone/>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2098" cy="1404620"/>
                        </a:xfrm>
                        <a:prstGeom prst="rect">
                          <a:avLst/>
                        </a:prstGeom>
                        <a:solidFill>
                          <a:schemeClr val="bg1"/>
                        </a:solidFill>
                        <a:ln w="9525">
                          <a:noFill/>
                          <a:miter lim="800000"/>
                          <a:headEnd/>
                          <a:tailEnd/>
                        </a:ln>
                      </wps:spPr>
                      <wps:txbx>
                        <w:txbxContent>
                          <w:p w14:paraId="6BD5D2EC" w14:textId="12E378BB" w:rsidR="004675BB" w:rsidRPr="00545C0F" w:rsidRDefault="004675BB">
                            <w:pPr>
                              <w:rPr>
                                <w:sz w:val="18"/>
                                <w:szCs w:val="18"/>
                              </w:rPr>
                            </w:pPr>
                            <w:r w:rsidRPr="00545C0F">
                              <w:rPr>
                                <w:sz w:val="18"/>
                                <w:szCs w:val="18"/>
                              </w:rPr>
                              <w:t>Female population 2015 (thousand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AA246E" id="_x0000_s1027" type="#_x0000_t202" style="position:absolute;left:0;text-align:left;margin-left:39.35pt;margin-top:312.8pt;width:167.1pt;height:110.6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" fillcolor="white [3212]" stroked="f">
                <v:textbox style="mso-fit-shape-to-text:t">
                  <w:txbxContent>
                    <w:p w14:paraId="6BD5D2EC" w14:textId="12E378BB" w:rsidR="004675BB" w:rsidRPr="00545C0F" w:rsidRDefault="004675BB">
                      <w:pPr>
                        <w:rPr>
                          <w:sz w:val="18"/>
                          <w:szCs w:val="18"/>
                        </w:rPr>
                      </w:pPr>
                      <w:r w:rsidRPr="00545C0F">
                        <w:rPr>
                          <w:sz w:val="18"/>
                          <w:szCs w:val="18"/>
                        </w:rPr>
                        <w:t>Female population 2015 (thousands)</w:t>
                      </w:r>
                    </w:p>
                  </w:txbxContent>
                </v:textbox>
              </v:shape>
            </w:pict>
          </mc:Fallback>
        </mc:AlternateContent>
      </w:r>
      <w:r w:rsidR="00946886" w:rsidRPr="00474408">
        <w:rPr>
          <w:b/>
          <w:noProof/>
        </w:rPr>
        <mc:AlternateContent>
          <mc:Choice Requires="wps">
            <w:drawing>
              <wp:anchor distT="45720" distB="45720" distL="114300" distR="114300" simplePos="0" relativeHeight="251676672" behindDoc="0" locked="0" layoutInCell="1" allowOverlap="1" wp14:anchorId="75C4BE07" wp14:editId="17BAFA52">
                <wp:simplePos x="0" y="0"/>
                <wp:positionH relativeFrom="column">
                  <wp:posOffset>4878070</wp:posOffset>
                </wp:positionH>
                <wp:positionV relativeFrom="paragraph">
                  <wp:posOffset>1486535</wp:posOffset>
                </wp:positionV>
                <wp:extent cx="887730" cy="55245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552450"/>
                        </a:xfrm>
                        <a:prstGeom prst="rect">
                          <a:avLst/>
                        </a:prstGeom>
                        <a:noFill/>
                        <a:ln w="9525">
                          <a:noFill/>
                          <a:miter lim="800000"/>
                          <a:headEnd/>
                          <a:tailEnd/>
                        </a:ln>
                      </wps:spPr>
                      <wps:txbx>
                        <w:txbxContent>
                          <w:p w14:paraId="155B3A48" w14:textId="77777777" w:rsidR="004675BB" w:rsidRPr="00474408" w:rsidRDefault="004675BB" w:rsidP="00946886">
                            <w:pPr>
                              <w:jc w:val="left"/>
                              <w:rPr>
                                <w:sz w:val="16"/>
                                <w:szCs w:val="16"/>
                              </w:rPr>
                            </w:pPr>
                            <w:r>
                              <w:rPr>
                                <w:sz w:val="16"/>
                                <w:szCs w:val="16"/>
                              </w:rPr>
                              <w:t>Wave of SE Asian migrants, 1975-8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C4BE07" id="_x0000_s1028" type="#_x0000_t202" style="position:absolute;left:0;text-align:left;margin-left:384.1pt;margin-top:117.05pt;width:69.9pt;height:43.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" filled="f" stroked="f">
                <v:textbox>
                  <w:txbxContent>
                    <w:p w14:paraId="155B3A48" w14:textId="77777777" w:rsidR="004675BB" w:rsidRPr="00474408" w:rsidRDefault="004675BB" w:rsidP="00946886">
                      <w:pPr>
                        <w:jc w:val="left"/>
                        <w:rPr>
                          <w:sz w:val="16"/>
                          <w:szCs w:val="16"/>
                        </w:rPr>
                      </w:pPr>
                      <w:r>
                        <w:rPr>
                          <w:sz w:val="16"/>
                          <w:szCs w:val="16"/>
                        </w:rPr>
                        <w:t>Wave of SE Asian migrants, 1975-85</w:t>
                      </w:r>
                    </w:p>
                  </w:txbxContent>
                </v:textbox>
              </v:shape>
            </w:pict>
          </mc:Fallback>
        </mc:AlternateContent>
      </w:r>
      <w:r w:rsidR="00946886">
        <w:rPr>
          <w:noProof/>
        </w:rPr>
        <mc:AlternateContent>
          <mc:Choice Requires="wps">
            <w:drawing>
              <wp:anchor distT="0" distB="0" distL="114300" distR="114300" simplePos="0" relativeHeight="251674624" behindDoc="0" locked="0" layoutInCell="1" allowOverlap="1" wp14:anchorId="7B21E54A" wp14:editId="5E664F5A">
                <wp:simplePos x="0" y="0"/>
                <wp:positionH relativeFrom="column">
                  <wp:posOffset>4872355</wp:posOffset>
                </wp:positionH>
                <wp:positionV relativeFrom="paragraph">
                  <wp:posOffset>1609090</wp:posOffset>
                </wp:positionV>
                <wp:extent cx="45719" cy="335280"/>
                <wp:effectExtent l="0" t="0" r="12065" b="26670"/>
                <wp:wrapNone/>
                <wp:docPr id="20" name="Left Bracket 20"/>
                <wp:cNvGraphicFramePr/>
                <a:graphic xmlns:a="http://schemas.openxmlformats.org/drawingml/2006/main">
                  <a:graphicData uri="http://schemas.microsoft.com/office/word/2010/wordprocessingShape">
                    <wps:wsp>
                      <wps:cNvSpPr/>
                      <wps:spPr>
                        <a:xfrm flipH="1">
                          <a:off x="0" y="0"/>
                          <a:ext cx="45719" cy="335280"/>
                        </a:xfrm>
                        <a:prstGeom prst="leftBracket">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3C7C5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0" o:spid="_x0000_s1026" type="#_x0000_t85" style="position:absolute;margin-left:383.65pt;margin-top:126.7pt;width:3.6pt;height:26.4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" adj="245" strokecolor="black [3213]"/>
            </w:pict>
          </mc:Fallback>
        </mc:AlternateContent>
      </w:r>
      <w:r w:rsidR="00946886" w:rsidRPr="00474408">
        <w:rPr>
          <w:b/>
          <w:noProof/>
        </w:rPr>
        <mc:AlternateContent>
          <mc:Choice Requires="wps">
            <w:drawing>
              <wp:anchor distT="45720" distB="45720" distL="114300" distR="114300" simplePos="0" relativeHeight="251648000" behindDoc="0" locked="0" layoutInCell="1" allowOverlap="1" wp14:anchorId="15FF191F" wp14:editId="7673838A">
                <wp:simplePos x="0" y="0"/>
                <wp:positionH relativeFrom="column">
                  <wp:posOffset>212090</wp:posOffset>
                </wp:positionH>
                <wp:positionV relativeFrom="paragraph">
                  <wp:posOffset>2204085</wp:posOffset>
                </wp:positionV>
                <wp:extent cx="1136650" cy="412750"/>
                <wp:effectExtent l="0" t="0" r="0" b="635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650" cy="412750"/>
                        </a:xfrm>
                        <a:prstGeom prst="rect">
                          <a:avLst/>
                        </a:prstGeom>
                        <a:noFill/>
                        <a:ln w="9525">
                          <a:noFill/>
                          <a:miter lim="800000"/>
                          <a:headEnd/>
                          <a:tailEnd/>
                        </a:ln>
                      </wps:spPr>
                      <wps:txbx>
                        <w:txbxContent>
                          <w:p w14:paraId="540A0762" w14:textId="77777777" w:rsidR="004675BB" w:rsidRPr="00474408" w:rsidRDefault="004675BB" w:rsidP="00946886">
                            <w:pPr>
                              <w:jc w:val="left"/>
                              <w:rPr>
                                <w:sz w:val="16"/>
                                <w:szCs w:val="16"/>
                              </w:rPr>
                            </w:pPr>
                            <w:r>
                              <w:rPr>
                                <w:sz w:val="16"/>
                                <w:szCs w:val="16"/>
                              </w:rPr>
                              <w:t>Wave of SE Asian migrants, 1975-8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FF191F" id="_x0000_s1029" type="#_x0000_t202" style="position:absolute;left:0;text-align:left;margin-left:16.7pt;margin-top:173.55pt;width:89.5pt;height:32.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" filled="f" stroked="f">
                <v:textbox>
                  <w:txbxContent>
                    <w:p w14:paraId="540A0762" w14:textId="77777777" w:rsidR="004675BB" w:rsidRPr="00474408" w:rsidRDefault="004675BB" w:rsidP="00946886">
                      <w:pPr>
                        <w:jc w:val="left"/>
                        <w:rPr>
                          <w:sz w:val="16"/>
                          <w:szCs w:val="16"/>
                        </w:rPr>
                      </w:pPr>
                      <w:r>
                        <w:rPr>
                          <w:sz w:val="16"/>
                          <w:szCs w:val="16"/>
                        </w:rPr>
                        <w:t>Wave of SE Asian migrants, 1975-85</w:t>
                      </w:r>
                    </w:p>
                  </w:txbxContent>
                </v:textbox>
              </v:shape>
            </w:pict>
          </mc:Fallback>
        </mc:AlternateContent>
      </w:r>
      <w:r w:rsidR="00946886">
        <w:rPr>
          <w:noProof/>
        </w:rPr>
        <mc:AlternateContent>
          <mc:Choice Requires="wps">
            <w:drawing>
              <wp:anchor distT="0" distB="0" distL="114300" distR="114300" simplePos="0" relativeHeight="251656192" behindDoc="0" locked="0" layoutInCell="1" allowOverlap="1" wp14:anchorId="488A37B3" wp14:editId="79879D86">
                <wp:simplePos x="0" y="0"/>
                <wp:positionH relativeFrom="column">
                  <wp:posOffset>1127125</wp:posOffset>
                </wp:positionH>
                <wp:positionV relativeFrom="paragraph">
                  <wp:posOffset>2275205</wp:posOffset>
                </wp:positionV>
                <wp:extent cx="45719" cy="331470"/>
                <wp:effectExtent l="0" t="0" r="12065" b="11430"/>
                <wp:wrapNone/>
                <wp:docPr id="8" name="Left Bracket 8"/>
                <wp:cNvGraphicFramePr/>
                <a:graphic xmlns:a="http://schemas.openxmlformats.org/drawingml/2006/main">
                  <a:graphicData uri="http://schemas.microsoft.com/office/word/2010/wordprocessingShape">
                    <wps:wsp>
                      <wps:cNvSpPr/>
                      <wps:spPr>
                        <a:xfrm>
                          <a:off x="0" y="0"/>
                          <a:ext cx="45719" cy="331470"/>
                        </a:xfrm>
                        <a:prstGeom prst="leftBracket">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60355" id="Left Bracket 8" o:spid="_x0000_s1026" type="#_x0000_t85" style="position:absolute;margin-left:88.75pt;margin-top:179.15pt;width:3.6pt;height:26.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" adj="248" strokecolor="black [3213]"/>
            </w:pict>
          </mc:Fallback>
        </mc:AlternateContent>
      </w:r>
      <w:r w:rsidR="00946886" w:rsidRPr="00474408">
        <w:rPr>
          <w:b/>
          <w:noProof/>
        </w:rPr>
        <mc:AlternateContent>
          <mc:Choice Requires="wps">
            <w:drawing>
              <wp:anchor distT="45720" distB="45720" distL="114300" distR="114300" simplePos="0" relativeHeight="251672576" behindDoc="0" locked="0" layoutInCell="1" allowOverlap="1" wp14:anchorId="62B3132A" wp14:editId="0AF32B45">
                <wp:simplePos x="0" y="0"/>
                <wp:positionH relativeFrom="margin">
                  <wp:posOffset>4629150</wp:posOffset>
                </wp:positionH>
                <wp:positionV relativeFrom="paragraph">
                  <wp:posOffset>1235075</wp:posOffset>
                </wp:positionV>
                <wp:extent cx="1136650" cy="393700"/>
                <wp:effectExtent l="0" t="0" r="0" b="635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650" cy="393700"/>
                        </a:xfrm>
                        <a:prstGeom prst="rect">
                          <a:avLst/>
                        </a:prstGeom>
                        <a:noFill/>
                        <a:ln w="9525">
                          <a:noFill/>
                          <a:miter lim="800000"/>
                          <a:headEnd/>
                          <a:tailEnd/>
                        </a:ln>
                      </wps:spPr>
                      <wps:txbx>
                        <w:txbxContent>
                          <w:p w14:paraId="29A9A041" w14:textId="77777777" w:rsidR="004675BB" w:rsidRPr="00474408" w:rsidRDefault="004675BB" w:rsidP="00946886">
                            <w:pPr>
                              <w:jc w:val="left"/>
                              <w:rPr>
                                <w:sz w:val="16"/>
                                <w:szCs w:val="16"/>
                              </w:rPr>
                            </w:pPr>
                            <w:r>
                              <w:rPr>
                                <w:sz w:val="16"/>
                                <w:szCs w:val="16"/>
                              </w:rPr>
                              <w:t>Echo of the baby boom, 1970-7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B3132A" id="_x0000_s1030" type="#_x0000_t202" style="position:absolute;left:0;text-align:left;margin-left:364.5pt;margin-top:97.25pt;width:89.5pt;height:31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" filled="f" stroked="f">
                <v:textbox>
                  <w:txbxContent>
                    <w:p w14:paraId="29A9A041" w14:textId="77777777" w:rsidR="004675BB" w:rsidRPr="00474408" w:rsidRDefault="004675BB" w:rsidP="00946886">
                      <w:pPr>
                        <w:jc w:val="left"/>
                        <w:rPr>
                          <w:sz w:val="16"/>
                          <w:szCs w:val="16"/>
                        </w:rPr>
                      </w:pPr>
                      <w:r>
                        <w:rPr>
                          <w:sz w:val="16"/>
                          <w:szCs w:val="16"/>
                        </w:rPr>
                        <w:t>Echo of the baby boom, 1970-73</w:t>
                      </w:r>
                    </w:p>
                  </w:txbxContent>
                </v:textbox>
                <w10:wrap anchorx="margin"/>
              </v:shape>
            </w:pict>
          </mc:Fallback>
        </mc:AlternateContent>
      </w:r>
      <w:r w:rsidR="00946886">
        <w:rPr>
          <w:noProof/>
        </w:rPr>
        <mc:AlternateContent>
          <mc:Choice Requires="wps">
            <w:drawing>
              <wp:anchor distT="0" distB="0" distL="114300" distR="114300" simplePos="0" relativeHeight="251670528" behindDoc="0" locked="0" layoutInCell="1" allowOverlap="1" wp14:anchorId="2DCFB6F5" wp14:editId="14AA9406">
                <wp:simplePos x="0" y="0"/>
                <wp:positionH relativeFrom="column">
                  <wp:posOffset>4624705</wp:posOffset>
                </wp:positionH>
                <wp:positionV relativeFrom="paragraph">
                  <wp:posOffset>1417955</wp:posOffset>
                </wp:positionV>
                <wp:extent cx="45719" cy="83820"/>
                <wp:effectExtent l="0" t="0" r="12065" b="11430"/>
                <wp:wrapNone/>
                <wp:docPr id="17" name="Left Bracket 17"/>
                <wp:cNvGraphicFramePr/>
                <a:graphic xmlns:a="http://schemas.openxmlformats.org/drawingml/2006/main">
                  <a:graphicData uri="http://schemas.microsoft.com/office/word/2010/wordprocessingShape">
                    <wps:wsp>
                      <wps:cNvSpPr/>
                      <wps:spPr>
                        <a:xfrm flipH="1">
                          <a:off x="0" y="0"/>
                          <a:ext cx="45719" cy="83820"/>
                        </a:xfrm>
                        <a:prstGeom prst="leftBracket">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7F1B5" id="Left Bracket 17" o:spid="_x0000_s1026" type="#_x0000_t85" style="position:absolute;margin-left:364.15pt;margin-top:111.65pt;width:3.6pt;height:6.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" adj="982" strokecolor="black [3213]"/>
            </w:pict>
          </mc:Fallback>
        </mc:AlternateContent>
      </w:r>
      <w:r w:rsidR="00946886" w:rsidRPr="00474408">
        <w:rPr>
          <w:b/>
          <w:noProof/>
        </w:rPr>
        <mc:AlternateContent>
          <mc:Choice Requires="wps">
            <w:drawing>
              <wp:anchor distT="45720" distB="45720" distL="114300" distR="114300" simplePos="0" relativeHeight="251668480" behindDoc="0" locked="0" layoutInCell="1" allowOverlap="1" wp14:anchorId="6EFD5470" wp14:editId="079D379D">
                <wp:simplePos x="0" y="0"/>
                <wp:positionH relativeFrom="column">
                  <wp:posOffset>4438650</wp:posOffset>
                </wp:positionH>
                <wp:positionV relativeFrom="paragraph">
                  <wp:posOffset>884555</wp:posOffset>
                </wp:positionV>
                <wp:extent cx="1136650" cy="28575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650" cy="285750"/>
                        </a:xfrm>
                        <a:prstGeom prst="rect">
                          <a:avLst/>
                        </a:prstGeom>
                        <a:noFill/>
                        <a:ln w="9525">
                          <a:noFill/>
                          <a:miter lim="800000"/>
                          <a:headEnd/>
                          <a:tailEnd/>
                        </a:ln>
                      </wps:spPr>
                      <wps:txbx>
                        <w:txbxContent>
                          <w:p w14:paraId="1C4B42FD" w14:textId="77777777" w:rsidR="004675BB" w:rsidRPr="00474408" w:rsidRDefault="004675BB" w:rsidP="00946886">
                            <w:pPr>
                              <w:jc w:val="left"/>
                              <w:rPr>
                                <w:sz w:val="16"/>
                                <w:szCs w:val="16"/>
                              </w:rPr>
                            </w:pPr>
                            <w:r>
                              <w:rPr>
                                <w:sz w:val="16"/>
                                <w:szCs w:val="16"/>
                              </w:rPr>
                              <w:t>Baby boom, 1946-6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FD5470" id="_x0000_s1031" type="#_x0000_t202" style="position:absolute;left:0;text-align:left;margin-left:349.5pt;margin-top:69.65pt;width:89.5pt;height:22.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" filled="f" stroked="f">
                <v:textbox>
                  <w:txbxContent>
                    <w:p w14:paraId="1C4B42FD" w14:textId="77777777" w:rsidR="004675BB" w:rsidRPr="00474408" w:rsidRDefault="004675BB" w:rsidP="00946886">
                      <w:pPr>
                        <w:jc w:val="left"/>
                        <w:rPr>
                          <w:sz w:val="16"/>
                          <w:szCs w:val="16"/>
                        </w:rPr>
                      </w:pPr>
                      <w:r>
                        <w:rPr>
                          <w:sz w:val="16"/>
                          <w:szCs w:val="16"/>
                        </w:rPr>
                        <w:t>Baby boom, 1946-66</w:t>
                      </w:r>
                    </w:p>
                  </w:txbxContent>
                </v:textbox>
              </v:shape>
            </w:pict>
          </mc:Fallback>
        </mc:AlternateContent>
      </w:r>
      <w:r w:rsidR="00946886" w:rsidRPr="00474408">
        <w:rPr>
          <w:b/>
          <w:noProof/>
        </w:rPr>
        <mc:AlternateContent>
          <mc:Choice Requires="wps">
            <w:drawing>
              <wp:anchor distT="45720" distB="45720" distL="114300" distR="114300" simplePos="0" relativeHeight="251666432" behindDoc="0" locked="0" layoutInCell="1" allowOverlap="1" wp14:anchorId="356B3D4E" wp14:editId="6E1BA6CF">
                <wp:simplePos x="0" y="0"/>
                <wp:positionH relativeFrom="column">
                  <wp:posOffset>4518660</wp:posOffset>
                </wp:positionH>
                <wp:positionV relativeFrom="paragraph">
                  <wp:posOffset>442595</wp:posOffset>
                </wp:positionV>
                <wp:extent cx="1028700" cy="40322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403225"/>
                        </a:xfrm>
                        <a:prstGeom prst="rect">
                          <a:avLst/>
                        </a:prstGeom>
                        <a:noFill/>
                        <a:ln w="9525">
                          <a:noFill/>
                          <a:miter lim="800000"/>
                          <a:headEnd/>
                          <a:tailEnd/>
                        </a:ln>
                      </wps:spPr>
                      <wps:txbx>
                        <w:txbxContent>
                          <w:p w14:paraId="08ED50FB" w14:textId="77777777" w:rsidR="004675BB" w:rsidRPr="00474408" w:rsidRDefault="004675BB" w:rsidP="00946886">
                            <w:pPr>
                              <w:jc w:val="left"/>
                              <w:rPr>
                                <w:sz w:val="16"/>
                                <w:szCs w:val="16"/>
                              </w:rPr>
                            </w:pPr>
                            <w:r>
                              <w:rPr>
                                <w:sz w:val="16"/>
                                <w:szCs w:val="16"/>
                              </w:rPr>
                              <w:t>Waves of European migrants, 1947-5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B3D4E" id="_x0000_s1032" type="#_x0000_t202" style="position:absolute;left:0;text-align:left;margin-left:355.8pt;margin-top:34.85pt;width:81pt;height:31.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" filled="f" stroked="f">
                <v:textbox>
                  <w:txbxContent>
                    <w:p w14:paraId="08ED50FB" w14:textId="77777777" w:rsidR="004675BB" w:rsidRPr="00474408" w:rsidRDefault="004675BB" w:rsidP="00946886">
                      <w:pPr>
                        <w:jc w:val="left"/>
                        <w:rPr>
                          <w:sz w:val="16"/>
                          <w:szCs w:val="16"/>
                        </w:rPr>
                      </w:pPr>
                      <w:r>
                        <w:rPr>
                          <w:sz w:val="16"/>
                          <w:szCs w:val="16"/>
                        </w:rPr>
                        <w:t>Waves of European migrants, 1947-54</w:t>
                      </w:r>
                    </w:p>
                  </w:txbxContent>
                </v:textbox>
              </v:shape>
            </w:pict>
          </mc:Fallback>
        </mc:AlternateContent>
      </w:r>
      <w:r w:rsidR="00946886">
        <w:rPr>
          <w:noProof/>
        </w:rPr>
        <mc:AlternateContent>
          <mc:Choice Requires="wps">
            <w:drawing>
              <wp:anchor distT="0" distB="0" distL="114300" distR="114300" simplePos="0" relativeHeight="251664384" behindDoc="0" locked="0" layoutInCell="1" allowOverlap="1" wp14:anchorId="35DB4C5C" wp14:editId="390D3452">
                <wp:simplePos x="0" y="0"/>
                <wp:positionH relativeFrom="column">
                  <wp:posOffset>4510405</wp:posOffset>
                </wp:positionH>
                <wp:positionV relativeFrom="paragraph">
                  <wp:posOffset>556895</wp:posOffset>
                </wp:positionV>
                <wp:extent cx="45719" cy="232410"/>
                <wp:effectExtent l="0" t="0" r="12065" b="15240"/>
                <wp:wrapNone/>
                <wp:docPr id="14" name="Left Bracket 14"/>
                <wp:cNvGraphicFramePr/>
                <a:graphic xmlns:a="http://schemas.openxmlformats.org/drawingml/2006/main">
                  <a:graphicData uri="http://schemas.microsoft.com/office/word/2010/wordprocessingShape">
                    <wps:wsp>
                      <wps:cNvSpPr/>
                      <wps:spPr>
                        <a:xfrm flipH="1">
                          <a:off x="0" y="0"/>
                          <a:ext cx="45719" cy="232410"/>
                        </a:xfrm>
                        <a:prstGeom prst="leftBracket">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D8F9810" id="Left Bracket 14" o:spid="_x0000_s1026" type="#_x0000_t85" style="position:absolute;margin-left:355.15pt;margin-top:43.85pt;width:3.6pt;height:18.3pt;flip:x;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" adj="354" strokecolor="black [3213]"/>
            </w:pict>
          </mc:Fallback>
        </mc:AlternateContent>
      </w:r>
      <w:r w:rsidR="00946886" w:rsidRPr="00474408">
        <w:rPr>
          <w:b/>
          <w:noProof/>
        </w:rPr>
        <mc:AlternateContent>
          <mc:Choice Requires="wps">
            <w:drawing>
              <wp:anchor distT="45720" distB="45720" distL="114300" distR="114300" simplePos="0" relativeHeight="251660288" behindDoc="0" locked="0" layoutInCell="1" allowOverlap="1" wp14:anchorId="4A9D11E5" wp14:editId="06C44B72">
                <wp:simplePos x="0" y="0"/>
                <wp:positionH relativeFrom="column">
                  <wp:posOffset>263525</wp:posOffset>
                </wp:positionH>
                <wp:positionV relativeFrom="paragraph">
                  <wp:posOffset>1579245</wp:posOffset>
                </wp:positionV>
                <wp:extent cx="1136650" cy="28575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650" cy="285750"/>
                        </a:xfrm>
                        <a:prstGeom prst="rect">
                          <a:avLst/>
                        </a:prstGeom>
                        <a:noFill/>
                        <a:ln w="9525">
                          <a:noFill/>
                          <a:miter lim="800000"/>
                          <a:headEnd/>
                          <a:tailEnd/>
                        </a:ln>
                      </wps:spPr>
                      <wps:txbx>
                        <w:txbxContent>
                          <w:p w14:paraId="592FD665" w14:textId="77777777" w:rsidR="004675BB" w:rsidRPr="00474408" w:rsidRDefault="004675BB" w:rsidP="00946886">
                            <w:pPr>
                              <w:jc w:val="left"/>
                              <w:rPr>
                                <w:sz w:val="16"/>
                                <w:szCs w:val="16"/>
                              </w:rPr>
                            </w:pPr>
                            <w:r>
                              <w:rPr>
                                <w:sz w:val="16"/>
                                <w:szCs w:val="16"/>
                              </w:rPr>
                              <w:t>Baby boom, 1946-6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9D11E5" id="_x0000_s1033" type="#_x0000_t202" style="position:absolute;left:0;text-align:left;margin-left:20.75pt;margin-top:124.35pt;width:89.5pt;height:2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" filled="f" stroked="f">
                <v:textbox>
                  <w:txbxContent>
                    <w:p w14:paraId="592FD665" w14:textId="77777777" w:rsidR="004675BB" w:rsidRPr="00474408" w:rsidRDefault="004675BB" w:rsidP="00946886">
                      <w:pPr>
                        <w:jc w:val="left"/>
                        <w:rPr>
                          <w:sz w:val="16"/>
                          <w:szCs w:val="16"/>
                        </w:rPr>
                      </w:pPr>
                      <w:r>
                        <w:rPr>
                          <w:sz w:val="16"/>
                          <w:szCs w:val="16"/>
                        </w:rPr>
                        <w:t>Baby boom, 1946-66</w:t>
                      </w:r>
                    </w:p>
                  </w:txbxContent>
                </v:textbox>
              </v:shape>
            </w:pict>
          </mc:Fallback>
        </mc:AlternateContent>
      </w:r>
      <w:r w:rsidR="00946886">
        <w:rPr>
          <w:noProof/>
        </w:rPr>
        <mc:AlternateContent>
          <mc:Choice Requires="wps">
            <w:drawing>
              <wp:anchor distT="0" distB="0" distL="114300" distR="114300" simplePos="0" relativeHeight="251662336" behindDoc="0" locked="0" layoutInCell="1" allowOverlap="1" wp14:anchorId="338F124E" wp14:editId="12BE1587">
                <wp:simplePos x="0" y="0"/>
                <wp:positionH relativeFrom="column">
                  <wp:posOffset>4426585</wp:posOffset>
                </wp:positionH>
                <wp:positionV relativeFrom="paragraph">
                  <wp:posOffset>532130</wp:posOffset>
                </wp:positionV>
                <wp:extent cx="45719" cy="711200"/>
                <wp:effectExtent l="0" t="0" r="12065" b="12700"/>
                <wp:wrapNone/>
                <wp:docPr id="13" name="Left Bracket 13"/>
                <wp:cNvGraphicFramePr/>
                <a:graphic xmlns:a="http://schemas.openxmlformats.org/drawingml/2006/main">
                  <a:graphicData uri="http://schemas.microsoft.com/office/word/2010/wordprocessingShape">
                    <wps:wsp>
                      <wps:cNvSpPr/>
                      <wps:spPr>
                        <a:xfrm flipH="1">
                          <a:off x="0" y="0"/>
                          <a:ext cx="45719" cy="711200"/>
                        </a:xfrm>
                        <a:prstGeom prst="leftBracket">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9DA950" id="Left Bracket 13" o:spid="_x0000_s1026" type="#_x0000_t85" style="position:absolute;margin-left:348.55pt;margin-top:41.9pt;width:3.6pt;height:56pt;flip:x;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" adj="116" strokecolor="black [3213]"/>
            </w:pict>
          </mc:Fallback>
        </mc:AlternateContent>
      </w:r>
      <w:r w:rsidR="00946886" w:rsidRPr="00474408">
        <w:rPr>
          <w:b/>
          <w:noProof/>
        </w:rPr>
        <mc:AlternateContent>
          <mc:Choice Requires="wps">
            <w:drawing>
              <wp:anchor distT="45720" distB="45720" distL="114300" distR="114300" simplePos="0" relativeHeight="251639808" behindDoc="0" locked="0" layoutInCell="1" allowOverlap="1" wp14:anchorId="214C91B2" wp14:editId="117E0F3E">
                <wp:simplePos x="0" y="0"/>
                <wp:positionH relativeFrom="column">
                  <wp:posOffset>244475</wp:posOffset>
                </wp:positionH>
                <wp:positionV relativeFrom="paragraph">
                  <wp:posOffset>1160780</wp:posOffset>
                </wp:positionV>
                <wp:extent cx="1136650" cy="40322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650" cy="403225"/>
                        </a:xfrm>
                        <a:prstGeom prst="rect">
                          <a:avLst/>
                        </a:prstGeom>
                        <a:noFill/>
                        <a:ln w="9525">
                          <a:noFill/>
                          <a:miter lim="800000"/>
                          <a:headEnd/>
                          <a:tailEnd/>
                        </a:ln>
                      </wps:spPr>
                      <wps:txbx>
                        <w:txbxContent>
                          <w:p w14:paraId="1F742BBC" w14:textId="77777777" w:rsidR="004675BB" w:rsidRPr="00474408" w:rsidRDefault="004675BB" w:rsidP="00946886">
                            <w:pPr>
                              <w:jc w:val="left"/>
                              <w:rPr>
                                <w:sz w:val="16"/>
                                <w:szCs w:val="16"/>
                              </w:rPr>
                            </w:pPr>
                            <w:r>
                              <w:rPr>
                                <w:sz w:val="16"/>
                                <w:szCs w:val="16"/>
                              </w:rPr>
                              <w:t>Waves of European migrants, 1947-5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C91B2" id="_x0000_s1034" type="#_x0000_t202" style="position:absolute;left:0;text-align:left;margin-left:19.25pt;margin-top:91.4pt;width:89.5pt;height:31.75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" filled="f" stroked="f">
                <v:textbox>
                  <w:txbxContent>
                    <w:p w14:paraId="1F742BBC" w14:textId="77777777" w:rsidR="004675BB" w:rsidRPr="00474408" w:rsidRDefault="004675BB" w:rsidP="00946886">
                      <w:pPr>
                        <w:jc w:val="left"/>
                        <w:rPr>
                          <w:sz w:val="16"/>
                          <w:szCs w:val="16"/>
                        </w:rPr>
                      </w:pPr>
                      <w:r>
                        <w:rPr>
                          <w:sz w:val="16"/>
                          <w:szCs w:val="16"/>
                        </w:rPr>
                        <w:t>Waves of European migrants, 1947-54</w:t>
                      </w:r>
                    </w:p>
                  </w:txbxContent>
                </v:textbox>
              </v:shape>
            </w:pict>
          </mc:Fallback>
        </mc:AlternateContent>
      </w:r>
      <w:r w:rsidR="00946886" w:rsidRPr="00474408">
        <w:rPr>
          <w:b/>
          <w:noProof/>
        </w:rPr>
        <mc:AlternateContent>
          <mc:Choice Requires="wps">
            <w:drawing>
              <wp:anchor distT="45720" distB="45720" distL="114300" distR="114300" simplePos="0" relativeHeight="251643904" behindDoc="0" locked="0" layoutInCell="1" allowOverlap="1" wp14:anchorId="2C1B6C21" wp14:editId="33100714">
                <wp:simplePos x="0" y="0"/>
                <wp:positionH relativeFrom="column">
                  <wp:posOffset>346075</wp:posOffset>
                </wp:positionH>
                <wp:positionV relativeFrom="paragraph">
                  <wp:posOffset>1903730</wp:posOffset>
                </wp:positionV>
                <wp:extent cx="1136650" cy="393700"/>
                <wp:effectExtent l="0" t="0" r="0" b="635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650" cy="393700"/>
                        </a:xfrm>
                        <a:prstGeom prst="rect">
                          <a:avLst/>
                        </a:prstGeom>
                        <a:noFill/>
                        <a:ln w="9525">
                          <a:noFill/>
                          <a:miter lim="800000"/>
                          <a:headEnd/>
                          <a:tailEnd/>
                        </a:ln>
                      </wps:spPr>
                      <wps:txbx>
                        <w:txbxContent>
                          <w:p w14:paraId="14B08800" w14:textId="77777777" w:rsidR="004675BB" w:rsidRPr="00474408" w:rsidRDefault="004675BB" w:rsidP="00946886">
                            <w:pPr>
                              <w:jc w:val="left"/>
                              <w:rPr>
                                <w:sz w:val="16"/>
                                <w:szCs w:val="16"/>
                              </w:rPr>
                            </w:pPr>
                            <w:r>
                              <w:rPr>
                                <w:sz w:val="16"/>
                                <w:szCs w:val="16"/>
                              </w:rPr>
                              <w:t>Echo of the baby boom, 1970-7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1B6C21" id="_x0000_s1035" type="#_x0000_t202" style="position:absolute;left:0;text-align:left;margin-left:27.25pt;margin-top:149.9pt;width:89.5pt;height:31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" filled="f" stroked="f">
                <v:textbox>
                  <w:txbxContent>
                    <w:p w14:paraId="14B08800" w14:textId="77777777" w:rsidR="004675BB" w:rsidRPr="00474408" w:rsidRDefault="004675BB" w:rsidP="00946886">
                      <w:pPr>
                        <w:jc w:val="left"/>
                        <w:rPr>
                          <w:sz w:val="16"/>
                          <w:szCs w:val="16"/>
                        </w:rPr>
                      </w:pPr>
                      <w:r>
                        <w:rPr>
                          <w:sz w:val="16"/>
                          <w:szCs w:val="16"/>
                        </w:rPr>
                        <w:t>Echo of the baby boom, 1970-73</w:t>
                      </w:r>
                    </w:p>
                  </w:txbxContent>
                </v:textbox>
              </v:shape>
            </w:pict>
          </mc:Fallback>
        </mc:AlternateContent>
      </w:r>
      <w:r w:rsidR="00946886" w:rsidRPr="00474408">
        <w:rPr>
          <w:b/>
          <w:noProof/>
        </w:rPr>
        <mc:AlternateContent>
          <mc:Choice Requires="wps">
            <w:drawing>
              <wp:anchor distT="45720" distB="45720" distL="114300" distR="114300" simplePos="0" relativeHeight="251658240" behindDoc="0" locked="0" layoutInCell="1" allowOverlap="1" wp14:anchorId="08EC62FC" wp14:editId="6F9E136B">
                <wp:simplePos x="0" y="0"/>
                <wp:positionH relativeFrom="column">
                  <wp:posOffset>784225</wp:posOffset>
                </wp:positionH>
                <wp:positionV relativeFrom="paragraph">
                  <wp:posOffset>938530</wp:posOffset>
                </wp:positionV>
                <wp:extent cx="1136650" cy="2857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6650" cy="285750"/>
                        </a:xfrm>
                        <a:prstGeom prst="rect">
                          <a:avLst/>
                        </a:prstGeom>
                        <a:noFill/>
                        <a:ln w="9525">
                          <a:noFill/>
                          <a:miter lim="800000"/>
                          <a:headEnd/>
                          <a:tailEnd/>
                        </a:ln>
                      </wps:spPr>
                      <wps:txbx>
                        <w:txbxContent>
                          <w:p w14:paraId="5FFFBE92" w14:textId="77777777" w:rsidR="004675BB" w:rsidRPr="00474408" w:rsidRDefault="004675BB" w:rsidP="00946886">
                            <w:pPr>
                              <w:jc w:val="left"/>
                              <w:rPr>
                                <w:sz w:val="16"/>
                                <w:szCs w:val="16"/>
                              </w:rPr>
                            </w:pPr>
                            <w:r w:rsidRPr="00474408">
                              <w:rPr>
                                <w:sz w:val="16"/>
                                <w:szCs w:val="16"/>
                              </w:rPr>
                              <w:t>World War II, 1939-4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EC62FC" id="_x0000_s1036" type="#_x0000_t202" style="position:absolute;left:0;text-align:left;margin-left:61.75pt;margin-top:73.9pt;width:89.5pt;height:2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" filled="f" stroked="f">
                <v:textbox>
                  <w:txbxContent>
                    <w:p w14:paraId="5FFFBE92" w14:textId="77777777" w:rsidR="004675BB" w:rsidRPr="00474408" w:rsidRDefault="004675BB" w:rsidP="00946886">
                      <w:pPr>
                        <w:jc w:val="left"/>
                        <w:rPr>
                          <w:sz w:val="16"/>
                          <w:szCs w:val="16"/>
                        </w:rPr>
                      </w:pPr>
                      <w:r w:rsidRPr="00474408">
                        <w:rPr>
                          <w:sz w:val="16"/>
                          <w:szCs w:val="16"/>
                        </w:rPr>
                        <w:t>World War II, 1939-46</w:t>
                      </w:r>
                    </w:p>
                  </w:txbxContent>
                </v:textbox>
              </v:shape>
            </w:pict>
          </mc:Fallback>
        </mc:AlternateContent>
      </w:r>
      <w:r w:rsidR="00946886">
        <w:rPr>
          <w:noProof/>
        </w:rPr>
        <mc:AlternateContent>
          <mc:Choice Requires="wps">
            <w:drawing>
              <wp:anchor distT="0" distB="0" distL="114300" distR="114300" simplePos="0" relativeHeight="251654144" behindDoc="0" locked="0" layoutInCell="1" allowOverlap="1" wp14:anchorId="1E5BE0B7" wp14:editId="45C8953C">
                <wp:simplePos x="0" y="0"/>
                <wp:positionH relativeFrom="column">
                  <wp:posOffset>1161416</wp:posOffset>
                </wp:positionH>
                <wp:positionV relativeFrom="paragraph">
                  <wp:posOffset>2116455</wp:posOffset>
                </wp:positionV>
                <wp:extent cx="45719" cy="79375"/>
                <wp:effectExtent l="0" t="0" r="12065" b="15875"/>
                <wp:wrapNone/>
                <wp:docPr id="7" name="Left Bracket 7"/>
                <wp:cNvGraphicFramePr/>
                <a:graphic xmlns:a="http://schemas.openxmlformats.org/drawingml/2006/main">
                  <a:graphicData uri="http://schemas.microsoft.com/office/word/2010/wordprocessingShape">
                    <wps:wsp>
                      <wps:cNvSpPr/>
                      <wps:spPr>
                        <a:xfrm>
                          <a:off x="0" y="0"/>
                          <a:ext cx="45719" cy="79375"/>
                        </a:xfrm>
                        <a:prstGeom prst="leftBracket">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54AD6CB" id="Left Bracket 7" o:spid="_x0000_s1026" type="#_x0000_t85" style="position:absolute;margin-left:91.45pt;margin-top:166.65pt;width:3.6pt;height:6.2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" adj="1037" strokecolor="black [3213]"/>
            </w:pict>
          </mc:Fallback>
        </mc:AlternateContent>
      </w:r>
      <w:r w:rsidR="00946886">
        <w:rPr>
          <w:noProof/>
        </w:rPr>
        <mc:AlternateContent>
          <mc:Choice Requires="wps">
            <w:drawing>
              <wp:anchor distT="0" distB="0" distL="114300" distR="114300" simplePos="0" relativeHeight="251652096" behindDoc="0" locked="0" layoutInCell="1" allowOverlap="1" wp14:anchorId="3B1206F3" wp14:editId="3DA15E30">
                <wp:simplePos x="0" y="0"/>
                <wp:positionH relativeFrom="column">
                  <wp:posOffset>1177925</wp:posOffset>
                </wp:positionH>
                <wp:positionV relativeFrom="paragraph">
                  <wp:posOffset>1280795</wp:posOffset>
                </wp:positionV>
                <wp:extent cx="45719" cy="239395"/>
                <wp:effectExtent l="0" t="0" r="12065" b="27305"/>
                <wp:wrapNone/>
                <wp:docPr id="6" name="Left Bracket 6"/>
                <wp:cNvGraphicFramePr/>
                <a:graphic xmlns:a="http://schemas.openxmlformats.org/drawingml/2006/main">
                  <a:graphicData uri="http://schemas.microsoft.com/office/word/2010/wordprocessingShape">
                    <wps:wsp>
                      <wps:cNvSpPr/>
                      <wps:spPr>
                        <a:xfrm>
                          <a:off x="0" y="0"/>
                          <a:ext cx="45719" cy="239395"/>
                        </a:xfrm>
                        <a:prstGeom prst="leftBracket">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DFB3B00" id="Left Bracket 6" o:spid="_x0000_s1026" type="#_x0000_t85" style="position:absolute;margin-left:92.75pt;margin-top:100.85pt;width:3.6pt;height:18.8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" adj="344" strokecolor="black [3213]"/>
            </w:pict>
          </mc:Fallback>
        </mc:AlternateContent>
      </w:r>
      <w:r w:rsidR="00946886">
        <w:rPr>
          <w:noProof/>
        </w:rPr>
        <mc:AlternateContent>
          <mc:Choice Requires="wps">
            <w:drawing>
              <wp:anchor distT="0" distB="0" distL="114300" distR="114300" simplePos="0" relativeHeight="251650048" behindDoc="0" locked="0" layoutInCell="1" allowOverlap="1" wp14:anchorId="72A71CF8" wp14:editId="100F4584">
                <wp:simplePos x="0" y="0"/>
                <wp:positionH relativeFrom="column">
                  <wp:posOffset>1253491</wp:posOffset>
                </wp:positionH>
                <wp:positionV relativeFrom="paragraph">
                  <wp:posOffset>1243330</wp:posOffset>
                </wp:positionV>
                <wp:extent cx="45719" cy="701675"/>
                <wp:effectExtent l="0" t="0" r="12065" b="22225"/>
                <wp:wrapNone/>
                <wp:docPr id="5" name="Left Bracket 5"/>
                <wp:cNvGraphicFramePr/>
                <a:graphic xmlns:a="http://schemas.openxmlformats.org/drawingml/2006/main">
                  <a:graphicData uri="http://schemas.microsoft.com/office/word/2010/wordprocessingShape">
                    <wps:wsp>
                      <wps:cNvSpPr/>
                      <wps:spPr>
                        <a:xfrm>
                          <a:off x="0" y="0"/>
                          <a:ext cx="45719" cy="701675"/>
                        </a:xfrm>
                        <a:prstGeom prst="leftBracket">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E67BBB5" id="Left Bracket 5" o:spid="_x0000_s1026" type="#_x0000_t85" style="position:absolute;margin-left:98.7pt;margin-top:97.9pt;width:3.6pt;height:55.2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" adj="117" strokecolor="black [3213]"/>
            </w:pict>
          </mc:Fallback>
        </mc:AlternateContent>
      </w:r>
      <w:r w:rsidR="00946886">
        <w:rPr>
          <w:noProof/>
        </w:rPr>
        <mc:AlternateContent>
          <mc:Choice Requires="wps">
            <w:drawing>
              <wp:anchor distT="0" distB="0" distL="114300" distR="114300" simplePos="0" relativeHeight="251645952" behindDoc="0" locked="0" layoutInCell="1" allowOverlap="1" wp14:anchorId="34EA9053" wp14:editId="25AFA2E9">
                <wp:simplePos x="0" y="0"/>
                <wp:positionH relativeFrom="column">
                  <wp:posOffset>1840230</wp:posOffset>
                </wp:positionH>
                <wp:positionV relativeFrom="paragraph">
                  <wp:posOffset>970280</wp:posOffset>
                </wp:positionV>
                <wp:extent cx="45719" cy="239395"/>
                <wp:effectExtent l="0" t="0" r="12065" b="27305"/>
                <wp:wrapNone/>
                <wp:docPr id="1" name="Left Bracket 1"/>
                <wp:cNvGraphicFramePr/>
                <a:graphic xmlns:a="http://schemas.openxmlformats.org/drawingml/2006/main">
                  <a:graphicData uri="http://schemas.microsoft.com/office/word/2010/wordprocessingShape">
                    <wps:wsp>
                      <wps:cNvSpPr/>
                      <wps:spPr>
                        <a:xfrm>
                          <a:off x="0" y="0"/>
                          <a:ext cx="45719" cy="239395"/>
                        </a:xfrm>
                        <a:prstGeom prst="leftBracket">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DA5192F" id="Left Bracket 1" o:spid="_x0000_s1026" type="#_x0000_t85" style="position:absolute;margin-left:144.9pt;margin-top:76.4pt;width:3.6pt;height:18.8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" adj="344" strokecolor="black [3213]"/>
            </w:pict>
          </mc:Fallback>
        </mc:AlternateContent>
      </w:r>
      <w:r w:rsidR="00946886">
        <w:rPr>
          <w:noProof/>
        </w:rPr>
        <w:drawing>
          <wp:inline distT="0" distB="0" distL="0" distR="0" wp14:anchorId="5E09878E" wp14:editId="2EA2344B">
            <wp:extent cx="5727700" cy="4295775"/>
            <wp:effectExtent l="0" t="0" r="635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743F7E69" w14:textId="3C3EA34E" w:rsidR="00946886" w:rsidRDefault="00946886" w:rsidP="00946886">
      <w:pPr>
        <w:pStyle w:val="Caption"/>
      </w:pPr>
      <w:bookmarkStart w:id="25" w:name="_Toc452469925"/>
      <w:r>
        <w:t xml:space="preserve">Figure </w:t>
      </w:r>
      <w:fldSimple w:instr=" STYLEREF 1 \s ">
        <w:r w:rsidR="004675BB">
          <w:rPr>
            <w:noProof/>
          </w:rPr>
          <w:t>2</w:t>
        </w:r>
      </w:fldSimple>
      <w:r w:rsidR="003D2D66">
        <w:noBreakHyphen/>
      </w:r>
      <w:fldSimple w:instr=" SEQ Figure \* ARABIC \s 1 ">
        <w:r w:rsidR="004675BB">
          <w:rPr>
            <w:noProof/>
          </w:rPr>
          <w:t>2</w:t>
        </w:r>
      </w:fldSimple>
      <w:r>
        <w:t xml:space="preserve">: </w:t>
      </w:r>
      <w:r w:rsidRPr="00127F73">
        <w:t>Comparison of the estimated Australian female resident age structure</w:t>
      </w:r>
      <w:r>
        <w:t xml:space="preserve"> </w:t>
      </w:r>
      <w:r w:rsidRPr="00127F73">
        <w:t xml:space="preserve"> in 2015 and 2035</w:t>
      </w:r>
      <w:r>
        <w:t xml:space="preserve"> </w:t>
      </w:r>
      <w:r w:rsidR="00870399" w:rsidRPr="00B958F3">
        <w:rPr>
          <w:noProof/>
        </w:rPr>
        <w:fldChar w:fldCharType="begin"/>
      </w:r>
      <w:r w:rsidR="007F3AAA">
        <w:rPr>
          <w:noProof/>
        </w:rPr>
        <w:instrText xml:space="preserve"> ADDIN EN.CITE &lt;EndNote&gt;&lt;Cite&gt;&lt;Author&gt;ABS&lt;/Author&gt;&lt;Year&gt;2015&lt;/Year&gt;&lt;RecNum&gt;162&lt;/RecNum&gt;&lt;DisplayText&gt;(ABS, 2013, 2015a)&lt;/DisplayText&gt;&lt;record&gt;&lt;rec-number&gt;162&lt;/rec-number&gt;&lt;foreign-keys&gt;&lt;key app="EN" db-id="0zaxfzw0nszf5ae2xx05fzzowfpdapapwt0v" timestamp="1457660041"&gt;162&lt;/key&gt;&lt;/foreign-keys&gt;&lt;ref-type name="Computer Program"&gt;9&lt;/ref-type&gt;&lt;contributors&gt;&lt;authors&gt;&lt;author&gt;ABS&lt;/author&gt;&lt;/authors&gt;&lt;/contributors&gt;&lt;titles&gt;&lt;title&gt;Animated Population Pyramids&lt;/title&gt;&lt;/titles&gt;&lt;dates&gt;&lt;year&gt;2015&lt;/year&gt;&lt;/dates&gt;&lt;pub-location&gt;Canberra&lt;/pub-location&gt;&lt;publisher&gt;ABS&lt;/publisher&gt;&lt;urls&gt;&lt;related-urls&gt;&lt;url&gt;http://www.abs.gov.au/websitedbs/d3310114.nsf/home/Population%20Pyramid%20-%20Australia&lt;/url&gt;&lt;/related-urls&gt;&lt;/urls&gt;&lt;access-date&gt;24 March 2016&lt;/access-date&gt;&lt;/record&gt;&lt;/Cite&gt;&lt;Cite&gt;&lt;Author&gt;ABS&lt;/Author&gt;&lt;Year&gt;2013&lt;/Year&gt;&lt;RecNum&gt;1&lt;/RecNum&gt;&lt;record&gt;&lt;rec-number&gt;1&lt;/rec-number&gt;&lt;foreign-keys&gt;&lt;key app="EN" db-id="0zaxfzw0nszf5ae2xx05fzzowfpdapapwt0v" timestamp="1443157463"&gt;1&lt;/key&gt;&lt;/foreign-keys&gt;&lt;ref-type name="Government Document"&gt;46&lt;/ref-type&gt;&lt;contributors&gt;&lt;authors&gt;&lt;author&gt;ABS&lt;/author&gt;&lt;/authors&gt;&lt;secondary-authors&gt;&lt;author&gt;Australian Bureau of Statistics&lt;/author&gt;&lt;/secondary-authors&gt;&lt;/contributors&gt;&lt;titles&gt;&lt;title&gt;3220.0 Population Projections, Australia, 2012 to 2101&lt;/title&gt;&lt;/titles&gt;&lt;pages&gt;52&lt;/pages&gt;&lt;dates&gt;&lt;year&gt;2013&lt;/year&gt;&lt;/dates&gt;&lt;pub-location&gt;Canberra&lt;/pub-location&gt;&lt;publisher&gt;ABS&lt;/publisher&gt;&lt;urls&gt;&lt;related-urls&gt;&lt;url&gt;http://www.abs.gov.au/AUSSTATS/abs@.nsf/Lookup/3222.0Main+Features12012%20%28base%29%20to%202101?OpenDocument&lt;/url&gt;&lt;/related-urls&gt;&lt;/urls&gt;&lt;custom1&gt;Australian Bureau of Statistics&lt;/custom1&gt;&lt;/record&gt;&lt;/Cite&gt;&lt;/EndNote&gt;</w:instrText>
      </w:r>
      <w:r w:rsidR="00870399" w:rsidRPr="00B958F3">
        <w:rPr>
          <w:noProof/>
        </w:rPr>
        <w:fldChar w:fldCharType="separate"/>
      </w:r>
      <w:r w:rsidR="007F3AAA">
        <w:rPr>
          <w:noProof/>
        </w:rPr>
        <w:t>(</w:t>
      </w:r>
      <w:hyperlink w:anchor="_ENREF_16" w:tooltip="ABS, 2013 #1" w:history="1">
        <w:r w:rsidR="001731F3">
          <w:rPr>
            <w:noProof/>
          </w:rPr>
          <w:t>ABS, 2013</w:t>
        </w:r>
      </w:hyperlink>
      <w:r w:rsidR="007F3AAA">
        <w:rPr>
          <w:noProof/>
        </w:rPr>
        <w:t xml:space="preserve">, </w:t>
      </w:r>
      <w:hyperlink w:anchor="_ENREF_17" w:tooltip="ABS, 2015 #162" w:history="1">
        <w:r w:rsidR="001731F3">
          <w:rPr>
            <w:noProof/>
          </w:rPr>
          <w:t>2015a</w:t>
        </w:r>
      </w:hyperlink>
      <w:r w:rsidR="007F3AAA">
        <w:rPr>
          <w:noProof/>
        </w:rPr>
        <w:t>)</w:t>
      </w:r>
      <w:r w:rsidR="00870399" w:rsidRPr="00B958F3">
        <w:rPr>
          <w:noProof/>
        </w:rPr>
        <w:fldChar w:fldCharType="end"/>
      </w:r>
      <w:r>
        <w:rPr>
          <w:noProof/>
        </w:rPr>
        <w:t>.</w:t>
      </w:r>
      <w:bookmarkEnd w:id="25"/>
      <w:r>
        <w:rPr>
          <w:noProof/>
        </w:rPr>
        <w:t xml:space="preserve"> </w:t>
      </w:r>
    </w:p>
    <w:p w14:paraId="42E17562" w14:textId="5E274893" w:rsidR="00946886" w:rsidRDefault="00946886" w:rsidP="00946886">
      <w:pPr>
        <w:spacing w:after="0"/>
        <w:rPr>
          <w:iCs/>
        </w:rPr>
      </w:pPr>
    </w:p>
    <w:p w14:paraId="0120C488" w14:textId="766954C7" w:rsidR="00946886" w:rsidRDefault="00946886" w:rsidP="00545C0F">
      <w:pPr>
        <w:rPr>
          <w:lang w:val="en-US"/>
        </w:rPr>
      </w:pPr>
      <w:r w:rsidRPr="00BC2D72">
        <w:rPr>
          <w:lang w:val="en-US"/>
        </w:rPr>
        <w:t xml:space="preserve">The following chapters present the outcomes of projections that apply weights from ALSWH data and observed trends to these population projections. </w:t>
      </w:r>
      <w:r>
        <w:rPr>
          <w:lang w:val="en-US"/>
        </w:rPr>
        <w:t xml:space="preserve">The next chapter (Chapter 3) presents trends in physical function and need for help with daily tasks. The next four chapters focus on major contributors to poor health: </w:t>
      </w:r>
      <w:r w:rsidRPr="000B5AF4">
        <w:rPr>
          <w:lang w:val="en-US"/>
        </w:rPr>
        <w:t>obesity, smoking status, menta</w:t>
      </w:r>
      <w:r>
        <w:rPr>
          <w:lang w:val="en-US"/>
        </w:rPr>
        <w:t>l health problems, and dementia.</w:t>
      </w:r>
      <w:r w:rsidR="00545C0F">
        <w:rPr>
          <w:lang w:val="en-US"/>
        </w:rPr>
        <w:t xml:space="preserve"> The final four chapters focus o</w:t>
      </w:r>
      <w:r>
        <w:rPr>
          <w:lang w:val="en-US"/>
        </w:rPr>
        <w:t>n health disparities between people with different sociodemographic characteristics.</w:t>
      </w:r>
      <w:r>
        <w:rPr>
          <w:lang w:val="en-US"/>
        </w:rPr>
        <w:br w:type="page"/>
      </w:r>
    </w:p>
    <w:p w14:paraId="2A70A397" w14:textId="4CFBAAFF" w:rsidR="00946886" w:rsidRDefault="00946886" w:rsidP="00946886">
      <w:pPr>
        <w:pStyle w:val="Heading1"/>
      </w:pPr>
      <w:bookmarkStart w:id="26" w:name="_Toc446584239"/>
      <w:bookmarkStart w:id="27" w:name="_Toc446585361"/>
      <w:bookmarkStart w:id="28" w:name="_Toc452370959"/>
      <w:r>
        <w:lastRenderedPageBreak/>
        <w:t>Physical function and needing help with daily tasks</w:t>
      </w:r>
      <w:bookmarkEnd w:id="26"/>
      <w:bookmarkEnd w:id="27"/>
      <w:bookmarkEnd w:id="28"/>
    </w:p>
    <w:p w14:paraId="3E409D64" w14:textId="07738C81" w:rsidR="00946886" w:rsidRDefault="00946886" w:rsidP="00946886">
      <w:pPr>
        <w:pStyle w:val="Heading2"/>
      </w:pPr>
      <w:bookmarkStart w:id="29" w:name="_Toc446584240"/>
      <w:bookmarkStart w:id="30" w:name="_Toc446585362"/>
      <w:bookmarkStart w:id="31" w:name="_Toc452370960"/>
      <w:r>
        <w:t>Background</w:t>
      </w:r>
      <w:bookmarkEnd w:id="29"/>
      <w:bookmarkEnd w:id="30"/>
      <w:bookmarkEnd w:id="31"/>
    </w:p>
    <w:p w14:paraId="4FE2CE62" w14:textId="0A4FD031" w:rsidR="00946886" w:rsidRDefault="00946886" w:rsidP="00946886">
      <w:r>
        <w:t xml:space="preserve">Physical functioning refers to the ability to perform typical activities of daily living (ADL) such as walking, climbing stairs, bending, and bathing, and instrumental ADLs (IADLs) such as using a telephone, handling finances, preparing food, and shopping. Difficulty or inability to carry out ADLs and IADLs is associated with poorer quality of life, increased hospitalisation, loss of independence (dependency), and mortality </w:t>
      </w:r>
      <w:r w:rsidR="00870399">
        <w:fldChar w:fldCharType="begin">
          <w:fldData xml:space="preserve">PEVuZE5vdGU+PENpdGU+PEF1dGhvcj5HaWxsPC9BdXRob3I+PFllYXI+MjAwMTwvWWVhcj48UmVj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</w:fldData>
        </w:fldChar>
      </w:r>
      <w:r w:rsidR="007F3AAA">
        <w:instrText xml:space="preserve"> ADDIN EN.CITE </w:instrText>
      </w:r>
      <w:r w:rsidR="007F3AAA">
        <w:fldChar w:fldCharType="begin">
          <w:fldData xml:space="preserve">PEVuZE5vdGU+PENpdGU+PEF1dGhvcj5HaWxsPC9BdXRob3I+PFllYXI+MjAwMTwvWWVhcj48UmVj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</w:fldData>
        </w:fldChar>
      </w:r>
      <w:r w:rsidR="007F3AAA">
        <w:instrText xml:space="preserve"> ADDIN EN.CITE.DATA </w:instrText>
      </w:r>
      <w:r w:rsidR="007F3AAA">
        <w:fldChar w:fldCharType="end"/>
      </w:r>
      <w:r w:rsidR="00870399">
        <w:fldChar w:fldCharType="separate"/>
      </w:r>
      <w:r w:rsidR="007F3AAA">
        <w:rPr>
          <w:noProof/>
        </w:rPr>
        <w:t>(</w:t>
      </w:r>
      <w:hyperlink w:anchor="_ENREF_83" w:tooltip="Gill, 2001 #105" w:history="1">
        <w:r w:rsidR="001731F3">
          <w:rPr>
            <w:noProof/>
          </w:rPr>
          <w:t>Gill et al., 2001</w:t>
        </w:r>
      </w:hyperlink>
      <w:r w:rsidR="007F3AAA">
        <w:rPr>
          <w:noProof/>
        </w:rPr>
        <w:t xml:space="preserve">; </w:t>
      </w:r>
      <w:hyperlink w:anchor="_ENREF_131" w:tooltip="Miller, 2000 #106" w:history="1">
        <w:r w:rsidR="001731F3">
          <w:rPr>
            <w:noProof/>
          </w:rPr>
          <w:t>Miller &amp; Weissert, 2000</w:t>
        </w:r>
      </w:hyperlink>
      <w:r w:rsidR="007F3AAA">
        <w:rPr>
          <w:noProof/>
        </w:rPr>
        <w:t>)</w:t>
      </w:r>
      <w:r w:rsidR="00870399">
        <w:fldChar w:fldCharType="end"/>
      </w:r>
      <w:r>
        <w:t>. The 2012 Survey of Disability, Ageing and Carers reported that 4.2 million Australians (18.5 per cent</w:t>
      </w:r>
      <w:r w:rsidR="00605405">
        <w:t>) had a disability, defined as ‘</w:t>
      </w:r>
      <w:r>
        <w:t xml:space="preserve">any limitation, restriction or impairment which restricts everyday activities and has lasted or is likely </w:t>
      </w:r>
      <w:r w:rsidR="00605405">
        <w:t>to last for at least six months’</w:t>
      </w:r>
      <w:r>
        <w:t xml:space="preserve"> </w:t>
      </w:r>
      <w:r w:rsidR="00870399">
        <w:fldChar w:fldCharType="begin"/>
      </w:r>
      <w:r w:rsidR="007F3AAA">
        <w:instrText xml:space="preserve"> ADDIN EN.CITE &lt;EndNote&gt;&lt;Cite&gt;&lt;Author&gt;ABS&lt;/Author&gt;&lt;Year&gt;2012&lt;/Year&gt;&lt;RecNum&gt;100&lt;/RecNum&gt;&lt;DisplayText&gt;(ABS, 2012a)&lt;/DisplayText&gt;&lt;record&gt;&lt;rec-number&gt;100&lt;/rec-number&gt;&lt;foreign-keys&gt;&lt;key app="EN" db-id="0zaxfzw0nszf5ae2xx05fzzowfpdapapwt0v" timestamp="1454908168"&gt;100&lt;/key&gt;&lt;/foreign-keys&gt;&lt;ref-type name="Government Document"&gt;46&lt;/ref-type&gt;&lt;contributors&gt;&lt;authors&gt;&lt;author&gt;ABS&lt;/author&gt;&lt;/authors&gt;&lt;secondary-authors&gt;&lt;author&gt;ABS&lt;/author&gt;&lt;/secondary-authors&gt;&lt;/contributors&gt;&lt;titles&gt;&lt;title&gt;4430.0 Disability, Ageing and Carers, Australia: Summary of Findings, 2012&lt;/title&gt;&lt;/titles&gt;&lt;dates&gt;&lt;year&gt;2012&lt;/year&gt;&lt;/dates&gt;&lt;pub-location&gt;Canberra&lt;/pub-location&gt;&lt;publisher&gt;ABS&lt;/publisher&gt;&lt;urls&gt;&lt;/urls&gt;&lt;/record&gt;&lt;/Cite&gt;&lt;/EndNote&gt;</w:instrText>
      </w:r>
      <w:r w:rsidR="00870399">
        <w:fldChar w:fldCharType="separate"/>
      </w:r>
      <w:r w:rsidR="007F3AAA">
        <w:rPr>
          <w:noProof/>
        </w:rPr>
        <w:t>(</w:t>
      </w:r>
      <w:hyperlink w:anchor="_ENREF_11" w:tooltip="ABS, 2012 #100" w:history="1">
        <w:r w:rsidR="001731F3">
          <w:rPr>
            <w:noProof/>
          </w:rPr>
          <w:t>ABS, 2012a</w:t>
        </w:r>
      </w:hyperlink>
      <w:r w:rsidR="007F3AAA">
        <w:rPr>
          <w:noProof/>
        </w:rPr>
        <w:t>)</w:t>
      </w:r>
      <w:r w:rsidR="00870399">
        <w:fldChar w:fldCharType="end"/>
      </w:r>
      <w:r>
        <w:t xml:space="preserve">. The </w:t>
      </w:r>
      <w:r w:rsidR="00530771">
        <w:t>percentage</w:t>
      </w:r>
      <w:r>
        <w:t xml:space="preserve"> of people with disabilities in Australia has remained fairly stable at 18-20 per cent over the last 18 years </w:t>
      </w:r>
      <w:r w:rsidR="00870399">
        <w:fldChar w:fldCharType="begin">
          <w:fldData xml:space="preserve">PEVuZE5vdGU+PENpdGU+PEF1dGhvcj5BQlM8L0F1dGhvcj48WWVhcj4xOTk5PC9ZZWFyPjxSZWNO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</w:fldData>
        </w:fldChar>
      </w:r>
      <w:r w:rsidR="007F3AAA">
        <w:instrText xml:space="preserve"> ADDIN EN.CITE </w:instrText>
      </w:r>
      <w:r w:rsidR="007F3AAA">
        <w:fldChar w:fldCharType="begin">
          <w:fldData xml:space="preserve">PEVuZE5vdGU+PENpdGU+PEF1dGhvcj5BQlM8L0F1dGhvcj48WWVhcj4xOTk5PC9ZZWFyPjxSZWNO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</w:fldData>
        </w:fldChar>
      </w:r>
      <w:r w:rsidR="007F3AAA">
        <w:instrText xml:space="preserve"> ADDIN EN.CITE.DATA </w:instrText>
      </w:r>
      <w:r w:rsidR="007F3AAA">
        <w:fldChar w:fldCharType="end"/>
      </w:r>
      <w:r w:rsidR="00870399">
        <w:fldChar w:fldCharType="separate"/>
      </w:r>
      <w:r w:rsidR="007F3AAA">
        <w:rPr>
          <w:noProof/>
        </w:rPr>
        <w:t>(</w:t>
      </w:r>
      <w:hyperlink w:anchor="_ENREF_3" w:tooltip="ABS, 1999 #102" w:history="1">
        <w:r w:rsidR="001731F3">
          <w:rPr>
            <w:noProof/>
          </w:rPr>
          <w:t>ABS, 1999</w:t>
        </w:r>
      </w:hyperlink>
      <w:r w:rsidR="007F3AAA">
        <w:rPr>
          <w:noProof/>
        </w:rPr>
        <w:t xml:space="preserve">, </w:t>
      </w:r>
      <w:hyperlink w:anchor="_ENREF_5" w:tooltip="ABS, 2004 #101" w:history="1">
        <w:r w:rsidR="001731F3">
          <w:rPr>
            <w:noProof/>
          </w:rPr>
          <w:t>2004b</w:t>
        </w:r>
      </w:hyperlink>
      <w:r w:rsidR="007F3AAA">
        <w:rPr>
          <w:noProof/>
        </w:rPr>
        <w:t xml:space="preserve">, </w:t>
      </w:r>
      <w:hyperlink w:anchor="_ENREF_9" w:tooltip="ABS, 2010 #103" w:history="1">
        <w:r w:rsidR="001731F3">
          <w:rPr>
            <w:noProof/>
          </w:rPr>
          <w:t>2010b</w:t>
        </w:r>
      </w:hyperlink>
      <w:r w:rsidR="007F3AAA">
        <w:rPr>
          <w:noProof/>
        </w:rPr>
        <w:t xml:space="preserve">, </w:t>
      </w:r>
      <w:hyperlink w:anchor="_ENREF_11" w:tooltip="ABS, 2012 #100" w:history="1">
        <w:r w:rsidR="001731F3">
          <w:rPr>
            <w:noProof/>
          </w:rPr>
          <w:t>2012a</w:t>
        </w:r>
      </w:hyperlink>
      <w:r w:rsidR="007F3AAA">
        <w:rPr>
          <w:noProof/>
        </w:rPr>
        <w:t>)</w:t>
      </w:r>
      <w:r w:rsidR="00870399">
        <w:fldChar w:fldCharType="end"/>
      </w:r>
      <w:r>
        <w:t xml:space="preserve">, however with the rising population, the number of people with disability is also increasing. The number of women aged over 25 years who had a disability increased from 1.76 million in 2003 to 1.96 million in 2012. As expected, the prevalence of disability also increases with age </w:t>
      </w:r>
      <w:r w:rsidR="00870399">
        <w:fldChar w:fldCharType="begin"/>
      </w:r>
      <w:r w:rsidR="007F3AAA">
        <w:instrText xml:space="preserve"> ADDIN EN.CITE &lt;EndNote&gt;&lt;Cite&gt;&lt;Author&gt;Hosseinpoor&lt;/Author&gt;&lt;Year&gt;2012&lt;/Year&gt;&lt;RecNum&gt;112&lt;/RecNum&gt;&lt;DisplayText&gt;(Hosseinpoor et al., 2012)&lt;/DisplayText&gt;&lt;record&gt;&lt;rec-number&gt;112&lt;/rec-number&gt;&lt;foreign-keys&gt;&lt;key app="EN" db-id="0zaxfzw0nszf5ae2xx05fzzowfpdapapwt0v" timestamp="1455256073"&gt;112&lt;/key&gt;&lt;/foreign-keys&gt;&lt;ref-type name="Journal Article"&gt;17&lt;/ref-type&gt;&lt;contributors&gt;&lt;authors&gt;&lt;author&gt;Hosseinpoor, A. R.&lt;/author&gt;&lt;author&gt;Williams, J. S.&lt;/author&gt;&lt;author&gt;Jann, B.&lt;/author&gt;&lt;author&gt;Kowal, P.&lt;/author&gt;&lt;author&gt;Officer, A.&lt;/author&gt;&lt;author&gt;Posarac, A.&lt;/author&gt;&lt;author&gt;Chatterji, S.&lt;/author&gt;&lt;/authors&gt;&lt;/contributors&gt;&lt;auth-address&gt;Research Centre for Gender Health &amp;amp; Ageing, Faculty of Health, University of Newcastle, Callaghan 2308, Australia. Jenny.stewartwilliams@newcastle.edu.au&lt;/auth-address&gt;&lt;titles&gt;&lt;title&gt;Social determinants of sex differences in disability among older adults: a multi-country decomposition analysis using the World Health Survey&lt;/title&gt;&lt;secondary-title&gt;Int J Equity Health&lt;/secondary-title&gt;&lt;/titles&gt;&lt;periodical&gt;&lt;full-title&gt;Int J Equity Health&lt;/full-title&gt;&lt;/periodical&gt;&lt;pages&gt;52&lt;/pages&gt;&lt;volume&gt;11&lt;/volume&gt;&lt;keywords&gt;&lt;keyword&gt;Age Factors&lt;/keyword&gt;&lt;keyword&gt;Disabled Persons/*statistics &amp;amp; numerical data&lt;/keyword&gt;&lt;keyword&gt;Female&lt;/keyword&gt;&lt;keyword&gt;Global Health/statistics &amp;amp; numerical data&lt;/keyword&gt;&lt;keyword&gt;*Health Status Disparities&lt;/keyword&gt;&lt;keyword&gt;Health Surveys&lt;/keyword&gt;&lt;keyword&gt;Humans&lt;/keyword&gt;&lt;keyword&gt;Logistic Models&lt;/keyword&gt;&lt;keyword&gt;Male&lt;/keyword&gt;&lt;keyword&gt;Middle Aged&lt;/keyword&gt;&lt;keyword&gt;Prevalence&lt;/keyword&gt;&lt;keyword&gt;Sex Factors&lt;/keyword&gt;&lt;keyword&gt;Socioeconomic Factors&lt;/keyword&gt;&lt;/keywords&gt;&lt;dates&gt;&lt;year&gt;2012&lt;/year&gt;&lt;/dates&gt;&lt;isbn&gt;1475-9276 (Electronic)&amp;#xD;1475-9276 (Linking)&lt;/isbn&gt;&lt;accession-num&gt;22958712&lt;/accession-num&gt;&lt;urls&gt;&lt;related-urls&gt;&lt;url&gt;http://www.ncbi.nlm.nih.gov/pubmed/22958712&lt;/url&gt;&lt;/related-urls&gt;&lt;/urls&gt;&lt;custom2&gt;PMC3463479&lt;/custom2&gt;&lt;electronic-resource-num&gt;10.1186/1475-9276-11-52&lt;/electronic-resource-num&gt;&lt;/record&gt;&lt;/Cite&gt;&lt;/EndNote&gt;</w:instrText>
      </w:r>
      <w:r w:rsidR="00870399">
        <w:fldChar w:fldCharType="separate"/>
      </w:r>
      <w:r w:rsidR="007F3AAA">
        <w:rPr>
          <w:noProof/>
        </w:rPr>
        <w:t>(</w:t>
      </w:r>
      <w:hyperlink w:anchor="_ENREF_97" w:tooltip="Hosseinpoor, 2012 #112" w:history="1">
        <w:r w:rsidR="001731F3">
          <w:rPr>
            <w:noProof/>
          </w:rPr>
          <w:t>Hosseinpoor et al., 2012</w:t>
        </w:r>
      </w:hyperlink>
      <w:r w:rsidR="007F3AAA">
        <w:rPr>
          <w:noProof/>
        </w:rPr>
        <w:t>)</w:t>
      </w:r>
      <w:r w:rsidR="00870399">
        <w:fldChar w:fldCharType="end"/>
      </w:r>
      <w:r>
        <w:t xml:space="preserve">. Approximately 8 per cent of Australians aged 20-24 years had a disability compared to 80 per cent by the age of 85 years </w:t>
      </w:r>
      <w:r w:rsidR="00870399">
        <w:fldChar w:fldCharType="begin"/>
      </w:r>
      <w:r w:rsidR="00A73AB9">
        <w:instrText xml:space="preserve"> ADDIN EN.CITE &lt;EndNote&gt;&lt;Cite&gt;&lt;Author&gt;AIHW&lt;/Author&gt;&lt;Year&gt;2013&lt;/Year&gt;&lt;RecNum&gt;104&lt;/RecNum&gt;&lt;DisplayText&gt;(AIHW, 2013)&lt;/DisplayText&gt;&lt;record&gt;&lt;rec-number&gt;104&lt;/rec-number&gt;&lt;foreign-keys&gt;&lt;key app="EN" db-id="0zaxfzw0nszf5ae2xx05fzzowfpdapapwt0v" timestamp="1454911690"&gt;104&lt;/key&gt;&lt;/foreign-keys&gt;&lt;ref-type name="Government Document"&gt;46&lt;/ref-type&gt;&lt;contributors&gt;&lt;authors&gt;&lt;author&gt;AIHW&lt;/author&gt;&lt;/authors&gt;&lt;secondary-authors&gt;&lt;author&gt;AIHW&lt;/author&gt;&lt;/secondary-authors&gt;&lt;/contributors&gt;&lt;titles&gt;&lt;title&gt;Australia’s welfare 2013&lt;/title&gt;&lt;tertiary-title&gt;Australia’s welfare series&lt;/tertiary-title&gt;&lt;/titles&gt;&lt;edition&gt;no.11&lt;/edition&gt;&lt;dates&gt;&lt;year&gt;2013&lt;/year&gt;&lt;/dates&gt;&lt;pub-location&gt;Canberra&lt;/pub-location&gt;&lt;publisher&gt;AIHW&lt;/publisher&gt;&lt;isbn&gt;Cat. no. AUS 174&lt;/isbn&gt;&lt;urls&gt;&lt;/urls&gt;&lt;/record&gt;&lt;/Cite&gt;&lt;/EndNote&gt;</w:instrText>
      </w:r>
      <w:r w:rsidR="00870399">
        <w:fldChar w:fldCharType="separate"/>
      </w:r>
      <w:r w:rsidR="007F3AAA">
        <w:rPr>
          <w:noProof/>
        </w:rPr>
        <w:t>(</w:t>
      </w:r>
      <w:hyperlink w:anchor="_ENREF_30" w:tooltip="AIHW, 2013 #104" w:history="1">
        <w:r w:rsidR="001731F3">
          <w:rPr>
            <w:noProof/>
          </w:rPr>
          <w:t>AIHW, 2013</w:t>
        </w:r>
      </w:hyperlink>
      <w:r w:rsidR="007F3AAA">
        <w:rPr>
          <w:noProof/>
        </w:rPr>
        <w:t>)</w:t>
      </w:r>
      <w:r w:rsidR="00870399">
        <w:fldChar w:fldCharType="end"/>
      </w:r>
      <w:r>
        <w:t>.</w:t>
      </w:r>
    </w:p>
    <w:p w14:paraId="4B146343" w14:textId="77777777" w:rsidR="00946886" w:rsidRDefault="00946886" w:rsidP="00946886"/>
    <w:p w14:paraId="6830DD20" w14:textId="629DB3E5" w:rsidR="00946886" w:rsidRDefault="00946886" w:rsidP="00946886">
      <w:r>
        <w:t xml:space="preserve">Gender inequalities in disability have also been reported with women more likely to have a disability compared to men </w:t>
      </w:r>
      <w:r w:rsidR="00870399">
        <w:fldChar w:fldCharType="begin">
          <w:fldData xml:space="preserve">PEVuZE5vdGU+PENpdGU+PEF1dGhvcj5DcmltbWluczwvQXV0aG9yPjxZZWFyPjIwMTE8L1llYXI+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</w:fldData>
        </w:fldChar>
      </w:r>
      <w:r w:rsidR="007F3AAA">
        <w:instrText xml:space="preserve"> ADDIN EN.CITE </w:instrText>
      </w:r>
      <w:r w:rsidR="007F3AAA">
        <w:fldChar w:fldCharType="begin">
          <w:fldData xml:space="preserve">PEVuZE5vdGU+PENpdGU+PEF1dGhvcj5DcmltbWluczwvQXV0aG9yPjxZZWFyPjIwMTE8L1llYXI+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</w:fldData>
        </w:fldChar>
      </w:r>
      <w:r w:rsidR="007F3AAA">
        <w:instrText xml:space="preserve"> ADDIN EN.CITE.DATA </w:instrText>
      </w:r>
      <w:r w:rsidR="007F3AAA">
        <w:fldChar w:fldCharType="end"/>
      </w:r>
      <w:r w:rsidR="00870399">
        <w:fldChar w:fldCharType="separate"/>
      </w:r>
      <w:r w:rsidR="007F3AAA">
        <w:rPr>
          <w:noProof/>
        </w:rPr>
        <w:t>(</w:t>
      </w:r>
      <w:hyperlink w:anchor="_ENREF_65" w:tooltip="Crimmins, 2011 #109" w:history="1">
        <w:r w:rsidR="001731F3">
          <w:rPr>
            <w:noProof/>
          </w:rPr>
          <w:t>Crimmins, Kim &amp; Sole-Auro, 2011</w:t>
        </w:r>
      </w:hyperlink>
      <w:r w:rsidR="007F3AAA">
        <w:rPr>
          <w:noProof/>
        </w:rPr>
        <w:t xml:space="preserve">; </w:t>
      </w:r>
      <w:hyperlink w:anchor="_ENREF_97" w:tooltip="Hosseinpoor, 2012 #112" w:history="1">
        <w:r w:rsidR="001731F3">
          <w:rPr>
            <w:noProof/>
          </w:rPr>
          <w:t>Hosseinpoor et al., 2012</w:t>
        </w:r>
      </w:hyperlink>
      <w:r w:rsidR="007F3AAA">
        <w:rPr>
          <w:noProof/>
        </w:rPr>
        <w:t xml:space="preserve">; </w:t>
      </w:r>
      <w:hyperlink w:anchor="_ENREF_141" w:tooltip="Oksuzyan, 2014 #110" w:history="1">
        <w:r w:rsidR="001731F3">
          <w:rPr>
            <w:noProof/>
          </w:rPr>
          <w:t>Oksuzyan et al., 2014</w:t>
        </w:r>
      </w:hyperlink>
      <w:r w:rsidR="007F3AAA">
        <w:rPr>
          <w:noProof/>
        </w:rPr>
        <w:t xml:space="preserve">; </w:t>
      </w:r>
      <w:hyperlink w:anchor="_ENREF_162" w:tooltip="Sole-Auro, 2014 #111" w:history="1">
        <w:r w:rsidR="001731F3">
          <w:rPr>
            <w:noProof/>
          </w:rPr>
          <w:t>Sole-Auro &amp; Crimmins, 2014</w:t>
        </w:r>
      </w:hyperlink>
      <w:r w:rsidR="007F3AAA">
        <w:rPr>
          <w:noProof/>
        </w:rPr>
        <w:t>)</w:t>
      </w:r>
      <w:r w:rsidR="00870399">
        <w:fldChar w:fldCharType="end"/>
      </w:r>
      <w:r>
        <w:t xml:space="preserve">. It has been suggested that the longer life expectancy of women increases their likelihood of developing disabling conditions with age whereas men are more likely to develop diseases with high mortality rates. According to the ABS Survey of Disability, Ageing and Carers Australia conducted in 2012, there was no difference in disability rates overall, however the </w:t>
      </w:r>
      <w:r w:rsidR="00530771">
        <w:t>prevalence</w:t>
      </w:r>
      <w:r>
        <w:t xml:space="preserve"> of people with profound or severe disability was higher for women than men after the age of 70-74 </w:t>
      </w:r>
      <w:r w:rsidR="00870399">
        <w:fldChar w:fldCharType="begin"/>
      </w:r>
      <w:r w:rsidR="007F3AAA">
        <w:instrText xml:space="preserve"> ADDIN EN.CITE &lt;EndNote&gt;&lt;Cite&gt;&lt;Author&gt;ABS&lt;/Author&gt;&lt;Year&gt;2012&lt;/Year&gt;&lt;RecNum&gt;100&lt;/RecNum&gt;&lt;DisplayText&gt;(ABS, 2012a)&lt;/DisplayText&gt;&lt;record&gt;&lt;rec-number&gt;100&lt;/rec-number&gt;&lt;foreign-keys&gt;&lt;key app="EN" db-id="0zaxfzw0nszf5ae2xx05fzzowfpdapapwt0v" timestamp="1454908168"&gt;100&lt;/key&gt;&lt;/foreign-keys&gt;&lt;ref-type name="Government Document"&gt;46&lt;/ref-type&gt;&lt;contributors&gt;&lt;authors&gt;&lt;author&gt;ABS&lt;/author&gt;&lt;/authors&gt;&lt;secondary-authors&gt;&lt;author&gt;ABS&lt;/author&gt;&lt;/secondary-authors&gt;&lt;/contributors&gt;&lt;titles&gt;&lt;title&gt;4430.0 Disability, Ageing and Carers, Australia: Summary of Findings, 2012&lt;/title&gt;&lt;/titles&gt;&lt;dates&gt;&lt;year&gt;2012&lt;/year&gt;&lt;/dates&gt;&lt;pub-location&gt;Canberra&lt;/pub-location&gt;&lt;publisher&gt;ABS&lt;/publisher&gt;&lt;urls&gt;&lt;/urls&gt;&lt;/record&gt;&lt;/Cite&gt;&lt;/EndNote&gt;</w:instrText>
      </w:r>
      <w:r w:rsidR="00870399">
        <w:fldChar w:fldCharType="separate"/>
      </w:r>
      <w:r w:rsidR="007F3AAA">
        <w:rPr>
          <w:noProof/>
        </w:rPr>
        <w:t>(</w:t>
      </w:r>
      <w:hyperlink w:anchor="_ENREF_11" w:tooltip="ABS, 2012 #100" w:history="1">
        <w:r w:rsidR="001731F3">
          <w:rPr>
            <w:noProof/>
          </w:rPr>
          <w:t>ABS, 2012a</w:t>
        </w:r>
      </w:hyperlink>
      <w:r w:rsidR="007F3AAA">
        <w:rPr>
          <w:noProof/>
        </w:rPr>
        <w:t>)</w:t>
      </w:r>
      <w:r w:rsidR="00870399">
        <w:fldChar w:fldCharType="end"/>
      </w:r>
      <w:r>
        <w:t>.</w:t>
      </w:r>
    </w:p>
    <w:p w14:paraId="35A00205" w14:textId="77777777" w:rsidR="00946886" w:rsidRDefault="00946886" w:rsidP="00946886"/>
    <w:p w14:paraId="567A5B26" w14:textId="0E8F6AF4" w:rsidR="00946886" w:rsidRDefault="00946886" w:rsidP="00946886">
      <w:r>
        <w:t xml:space="preserve">Internationally, the </w:t>
      </w:r>
      <w:r w:rsidR="00530771">
        <w:t>percentage</w:t>
      </w:r>
      <w:r>
        <w:t xml:space="preserve"> of people aged over 50 years with a disability and who receive help ranges from 39 per cent (USA) to 79 per cent (Spain) and is associated with availability of government-funded formal care </w:t>
      </w:r>
      <w:r w:rsidR="00870399">
        <w:fldChar w:fldCharType="begin"/>
      </w:r>
      <w:r w:rsidR="007F3AAA">
        <w:instrText xml:space="preserve"> ADDIN EN.CITE &lt;EndNote&gt;&lt;Cite&gt;&lt;Author&gt;Sole-Auro&lt;/Author&gt;&lt;Year&gt;2014&lt;/Year&gt;&lt;RecNum&gt;111&lt;/RecNum&gt;&lt;DisplayText&gt;(Sole-Auro &amp;amp; Crimmins, 2014)&lt;/DisplayText&gt;&lt;record&gt;&lt;rec-number&gt;111&lt;/rec-number&gt;&lt;foreign-keys&gt;&lt;key app="EN" db-id="0zaxfzw0nszf5ae2xx05fzzowfpdapapwt0v" timestamp="1455254314"&gt;111&lt;/key&gt;&lt;/foreign-keys&gt;&lt;ref-type name="Journal Article"&gt;17&lt;/ref-type&gt;&lt;contributors&gt;&lt;authors&gt;&lt;author&gt;Sole-Auro, A.&lt;/author&gt;&lt;author&gt;Crimmins, E. M.&lt;/author&gt;&lt;/authors&gt;&lt;/contributors&gt;&lt;auth-address&gt;RFA-IREA, Department of Econometrics, Statistics and Spanish Economy, University of Barcelona, Spain ; Ethel Percy Andrus Gerontology Center, University of Southern California, Los Angeles, USA.&amp;#xD;Ethel Percy Andrus Gerontology Center, University of Southern California, Los Angeles, USA.&lt;/auth-address&gt;&lt;titles&gt;&lt;title&gt;Who cares? A comparison of informal and formal care provision in Spain, England and the USA&lt;/title&gt;&lt;secondary-title&gt;Ageing Soc&lt;/secondary-title&gt;&lt;/titles&gt;&lt;periodical&gt;&lt;full-title&gt;Ageing Soc&lt;/full-title&gt;&lt;/periodical&gt;&lt;pages&gt;495-517&lt;/pages&gt;&lt;volume&gt;34&lt;/volume&gt;&lt;number&gt;3&lt;/number&gt;&lt;keywords&gt;&lt;keyword&gt;Elsa&lt;/keyword&gt;&lt;keyword&gt;England&lt;/keyword&gt;&lt;keyword&gt;Hrs&lt;/keyword&gt;&lt;keyword&gt;Share&lt;/keyword&gt;&lt;keyword&gt;Spain&lt;/keyword&gt;&lt;keyword&gt;Usa&lt;/keyword&gt;&lt;keyword&gt;disability&lt;/keyword&gt;&lt;keyword&gt;formal care&lt;/keyword&gt;&lt;keyword&gt;informal care&lt;/keyword&gt;&lt;keyword&gt;long-term care&lt;/keyword&gt;&lt;/keywords&gt;&lt;dates&gt;&lt;year&gt;2014&lt;/year&gt;&lt;pub-dates&gt;&lt;date&gt;Mar 1&lt;/date&gt;&lt;/pub-dates&gt;&lt;/dates&gt;&lt;isbn&gt;0144-686X (Print)&amp;#xD;0144-686X (Linking)&lt;/isbn&gt;&lt;accession-num&gt;24550574&lt;/accession-num&gt;&lt;urls&gt;&lt;related-urls&gt;&lt;url&gt;http://www.ncbi.nlm.nih.gov/pubmed/24550574&lt;/url&gt;&lt;/related-urls&gt;&lt;/urls&gt;&lt;custom2&gt;PMC3925449&lt;/custom2&gt;&lt;electronic-resource-num&gt;10.1017/S0144686X12001134&lt;/electronic-resource-num&gt;&lt;/record&gt;&lt;/Cite&gt;&lt;/EndNote&gt;</w:instrText>
      </w:r>
      <w:r w:rsidR="00870399">
        <w:fldChar w:fldCharType="separate"/>
      </w:r>
      <w:r w:rsidR="007F3AAA">
        <w:rPr>
          <w:noProof/>
        </w:rPr>
        <w:t>(</w:t>
      </w:r>
      <w:hyperlink w:anchor="_ENREF_162" w:tooltip="Sole-Auro, 2014 #111" w:history="1">
        <w:r w:rsidR="001731F3">
          <w:rPr>
            <w:noProof/>
          </w:rPr>
          <w:t>Sole-Auro &amp; Crimmins, 2014</w:t>
        </w:r>
      </w:hyperlink>
      <w:r w:rsidR="007F3AAA">
        <w:rPr>
          <w:noProof/>
        </w:rPr>
        <w:t>)</w:t>
      </w:r>
      <w:r w:rsidR="00870399">
        <w:fldChar w:fldCharType="end"/>
      </w:r>
      <w:r>
        <w:t xml:space="preserve">. Findings from the English Longitudinal Study of Ageing demonstrated that the need for help with ADLs was exacerbated by frailty; of the people aged 60 and over who had difficulties with ADLs, 71 per cent of those who were frail reported receiving help compared to 31 per cent of those who were not frail </w:t>
      </w:r>
      <w:r w:rsidR="00870399">
        <w:fldChar w:fldCharType="begin">
          <w:fldData xml:space="preserve">PEVuZE5vdGU+PENpdGU+PEF1dGhvcj5HYWxlPC9BdXRob3I+PFllYXI+MjAxNTwvWWVhcj48UmVj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</w:fldData>
        </w:fldChar>
      </w:r>
      <w:r w:rsidR="007F3AAA">
        <w:instrText xml:space="preserve"> ADDIN EN.CITE </w:instrText>
      </w:r>
      <w:r w:rsidR="007F3AAA">
        <w:fldChar w:fldCharType="begin">
          <w:fldData xml:space="preserve">PEVuZE5vdGU+PENpdGU+PEF1dGhvcj5HYWxlPC9BdXRob3I+PFllYXI+MjAxNTwvWWVhcj48UmVj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</w:fldData>
        </w:fldChar>
      </w:r>
      <w:r w:rsidR="007F3AAA">
        <w:instrText xml:space="preserve"> ADDIN EN.CITE.DATA </w:instrText>
      </w:r>
      <w:r w:rsidR="007F3AAA">
        <w:fldChar w:fldCharType="end"/>
      </w:r>
      <w:r w:rsidR="00870399">
        <w:fldChar w:fldCharType="separate"/>
      </w:r>
      <w:r w:rsidR="007F3AAA">
        <w:rPr>
          <w:noProof/>
        </w:rPr>
        <w:t>(</w:t>
      </w:r>
      <w:hyperlink w:anchor="_ENREF_79" w:tooltip="Gale, 2015 #113" w:history="1">
        <w:r w:rsidR="001731F3">
          <w:rPr>
            <w:noProof/>
          </w:rPr>
          <w:t>Gale, Cooper &amp; Sayer, 2015</w:t>
        </w:r>
      </w:hyperlink>
      <w:r w:rsidR="007F3AAA">
        <w:rPr>
          <w:noProof/>
        </w:rPr>
        <w:t>)</w:t>
      </w:r>
      <w:r w:rsidR="00870399">
        <w:fldChar w:fldCharType="end"/>
      </w:r>
      <w:r>
        <w:t>. In Australia, 60 per cent of people living with a disability needed assistance</w:t>
      </w:r>
      <w:r w:rsidR="00545C0F">
        <w:t>,</w:t>
      </w:r>
      <w:r>
        <w:t xml:space="preserve"> and of these, 98 per cent received some help in 2012 </w:t>
      </w:r>
      <w:r w:rsidR="00870399">
        <w:fldChar w:fldCharType="begin"/>
      </w:r>
      <w:r w:rsidR="007F3AAA">
        <w:instrText xml:space="preserve"> ADDIN EN.CITE &lt;EndNote&gt;&lt;Cite&gt;&lt;Author&gt;ABS&lt;/Author&gt;&lt;Year&gt;2012&lt;/Year&gt;&lt;RecNum&gt;100&lt;/RecNum&gt;&lt;DisplayText&gt;(ABS, 2012a)&lt;/DisplayText&gt;&lt;record&gt;&lt;rec-number&gt;100&lt;/rec-number&gt;&lt;foreign-keys&gt;&lt;key app="EN" db-id="0zaxfzw0nszf5ae2xx05fzzowfpdapapwt0v" timestamp="1454908168"&gt;100&lt;/key&gt;&lt;/foreign-keys&gt;&lt;ref-type name="Government Document"&gt;46&lt;/ref-type&gt;&lt;contributors&gt;&lt;authors&gt;&lt;author&gt;ABS&lt;/author&gt;&lt;/authors&gt;&lt;secondary-authors&gt;&lt;author&gt;ABS&lt;/author&gt;&lt;/secondary-authors&gt;&lt;/contributors&gt;&lt;titles&gt;&lt;title&gt;4430.0 Disability, Ageing and Carers, Australia: Summary of Findings, 2012&lt;/title&gt;&lt;/titles&gt;&lt;dates&gt;&lt;year&gt;2012&lt;/year&gt;&lt;/dates&gt;&lt;pub-location&gt;Canberra&lt;/pub-location&gt;&lt;publisher&gt;ABS&lt;/publisher&gt;&lt;urls&gt;&lt;/urls&gt;&lt;/record&gt;&lt;/Cite&gt;&lt;/EndNote&gt;</w:instrText>
      </w:r>
      <w:r w:rsidR="00870399">
        <w:fldChar w:fldCharType="separate"/>
      </w:r>
      <w:r w:rsidR="007F3AAA">
        <w:rPr>
          <w:noProof/>
        </w:rPr>
        <w:t>(</w:t>
      </w:r>
      <w:hyperlink w:anchor="_ENREF_11" w:tooltip="ABS, 2012 #100" w:history="1">
        <w:r w:rsidR="001731F3">
          <w:rPr>
            <w:noProof/>
          </w:rPr>
          <w:t>ABS, 2012a</w:t>
        </w:r>
      </w:hyperlink>
      <w:r w:rsidR="007F3AAA">
        <w:rPr>
          <w:noProof/>
        </w:rPr>
        <w:t>)</w:t>
      </w:r>
      <w:r w:rsidR="00870399">
        <w:fldChar w:fldCharType="end"/>
      </w:r>
      <w:r>
        <w:t>.</w:t>
      </w:r>
    </w:p>
    <w:p w14:paraId="2F0798C6" w14:textId="77777777" w:rsidR="00946886" w:rsidRDefault="00946886" w:rsidP="00946886"/>
    <w:p w14:paraId="517CA0D8" w14:textId="350FC93B" w:rsidR="00946886" w:rsidRDefault="00545C0F" w:rsidP="00946886">
      <w:r>
        <w:t>In ALSWH,</w:t>
      </w:r>
      <w:r w:rsidR="00946886">
        <w:t xml:space="preserve"> participants who subsequently have missing data, drop out, or die during the study have lower levels of physical function and physical activity in addition to being less educated </w:t>
      </w:r>
      <w:r w:rsidR="00946886">
        <w:lastRenderedPageBreak/>
        <w:t xml:space="preserve">and more likely to be smokers </w:t>
      </w:r>
      <w:r w:rsidR="00870399">
        <w:fldChar w:fldCharType="begin"/>
      </w:r>
      <w:r w:rsidR="007F3AAA">
        <w:instrText xml:space="preserve"> ADDIN EN.CITE &lt;EndNote&gt;&lt;Cite&gt;&lt;Author&gt;Peeters&lt;/Author&gt;&lt;Year&gt;2013&lt;/Year&gt;&lt;RecNum&gt;52&lt;/RecNum&gt;&lt;DisplayText&gt;(Peeters et al., 2013)&lt;/DisplayText&gt;&lt;record&gt;&lt;rec-number&gt;52&lt;/rec-number&gt;&lt;foreign-keys&gt;&lt;key app="EN" db-id="0zaxfzw0nszf5ae2xx05fzzowfpdapapwt0v" timestamp="1450394213"&gt;52&lt;/key&gt;&lt;/foreign-keys&gt;&lt;ref-type name="Journal Article"&gt;17&lt;/ref-type&gt;&lt;contributors&gt;&lt;authors&gt;&lt;author&gt;Peeters, G.&lt;/author&gt;&lt;author&gt;Dobson, A. J.&lt;/author&gt;&lt;author&gt;Deeg, D. J.&lt;/author&gt;&lt;author&gt;Brown, W. J.&lt;/author&gt;&lt;/authors&gt;&lt;/contributors&gt;&lt;auth-address&gt;Schools of Human Movement Studies and Population Health, The University of Queensland, Bldg 26b Blair Drive, St Lucia, Queensland 4072, Australia .&lt;/auth-address&gt;&lt;titles&gt;&lt;title&gt;A life-course perspective on physical functioning in women&lt;/title&gt;&lt;secondary-title&gt;Bull World Health Organ&lt;/secondary-title&gt;&lt;/titles&gt;&lt;periodical&gt;&lt;full-title&gt;Bull World Health Organ&lt;/full-title&gt;&lt;/periodical&gt;&lt;pages&gt;661-70&lt;/pages&gt;&lt;volume&gt;91&lt;/volume&gt;&lt;number&gt;9&lt;/number&gt;&lt;keywords&gt;&lt;keyword&gt;*Activities of Daily Living/psychology&lt;/keyword&gt;&lt;keyword&gt;Adolescent&lt;/keyword&gt;&lt;keyword&gt;Adult&lt;/keyword&gt;&lt;keyword&gt;Age Distribution&lt;/keyword&gt;&lt;keyword&gt;Aged&lt;/keyword&gt;&lt;keyword&gt;Aged, 80 and over&lt;/keyword&gt;&lt;keyword&gt;Australia&lt;/keyword&gt;&lt;keyword&gt;Female&lt;/keyword&gt;&lt;keyword&gt;Humans&lt;/keyword&gt;&lt;keyword&gt;Longitudinal Studies&lt;/keyword&gt;&lt;keyword&gt;Middle Aged&lt;/keyword&gt;&lt;keyword&gt;Models, Theoretical&lt;/keyword&gt;&lt;keyword&gt;Surveys and Questionnaires/*standards&lt;/keyword&gt;&lt;keyword&gt;Young Adult&lt;/keyword&gt;&lt;/keywords&gt;&lt;dates&gt;&lt;year&gt;2013&lt;/year&gt;&lt;pub-dates&gt;&lt;date&gt;Sep 1&lt;/date&gt;&lt;/pub-dates&gt;&lt;/dates&gt;&lt;isbn&gt;1564-0604 (Electronic)&amp;#xD;0042-9686 (Linking)&lt;/isbn&gt;&lt;accession-num&gt;24101782&lt;/accession-num&gt;&lt;urls&gt;&lt;related-urls&gt;&lt;url&gt;http://www.ncbi.nlm.nih.gov/pubmed/24101782&lt;/url&gt;&lt;/related-urls&gt;&lt;/urls&gt;&lt;custom2&gt;PMC3790225&lt;/custom2&gt;&lt;electronic-resource-num&gt;10.2471/BLT.13.123075&lt;/electronic-resource-num&gt;&lt;/record&gt;&lt;/Cite&gt;&lt;/EndNote&gt;</w:instrText>
      </w:r>
      <w:r w:rsidR="00870399">
        <w:fldChar w:fldCharType="separate"/>
      </w:r>
      <w:r w:rsidR="007F3AAA">
        <w:rPr>
          <w:noProof/>
        </w:rPr>
        <w:t>(</w:t>
      </w:r>
      <w:hyperlink w:anchor="_ENREF_143" w:tooltip="Peeters, 2013 #52" w:history="1">
        <w:r w:rsidR="001731F3">
          <w:rPr>
            <w:noProof/>
          </w:rPr>
          <w:t>Peeters et al., 2013</w:t>
        </w:r>
      </w:hyperlink>
      <w:r w:rsidR="007F3AAA">
        <w:rPr>
          <w:noProof/>
        </w:rPr>
        <w:t>)</w:t>
      </w:r>
      <w:r w:rsidR="00870399">
        <w:fldChar w:fldCharType="end"/>
      </w:r>
      <w:r w:rsidR="00946886">
        <w:t xml:space="preserve">. Therefore, the analyses shown here are likely to under-represent the prevalence of disability and the need for help with </w:t>
      </w:r>
      <w:r w:rsidR="00B958F3">
        <w:t>daily tasks</w:t>
      </w:r>
      <w:r w:rsidR="00946886">
        <w:t xml:space="preserve"> compared to the general population.</w:t>
      </w:r>
    </w:p>
    <w:p w14:paraId="35337229" w14:textId="77777777" w:rsidR="00946886" w:rsidRDefault="00946886" w:rsidP="00946886"/>
    <w:p w14:paraId="11AF53C2" w14:textId="5EE0BF91" w:rsidR="00946886" w:rsidRDefault="00946886" w:rsidP="00946886">
      <w:pPr>
        <w:pStyle w:val="Heading2"/>
      </w:pPr>
      <w:bookmarkStart w:id="32" w:name="_Toc446584241"/>
      <w:bookmarkStart w:id="33" w:name="_Toc446585363"/>
      <w:bookmarkStart w:id="34" w:name="_Toc452370961"/>
      <w:r>
        <w:t>Measurement of physical functioning and needing help in ALSWH</w:t>
      </w:r>
      <w:bookmarkEnd w:id="32"/>
      <w:bookmarkEnd w:id="33"/>
      <w:bookmarkEnd w:id="34"/>
    </w:p>
    <w:p w14:paraId="0E2CEA2F" w14:textId="16A1C927" w:rsidR="00946886" w:rsidRDefault="00946886" w:rsidP="00946886">
      <w:r>
        <w:t xml:space="preserve">Physical functioning was measured using the short-form general health survey (SF-36), which is widely used to assess health-related quality of life. The SF-36 has 36 items that can be used to construct </w:t>
      </w:r>
      <w:r w:rsidR="003474CE">
        <w:t>eight</w:t>
      </w:r>
      <w:r>
        <w:t xml:space="preserve"> subscales and </w:t>
      </w:r>
      <w:r w:rsidR="003474CE">
        <w:t>two</w:t>
      </w:r>
      <w:r>
        <w:t xml:space="preserve"> summary measures. Physical functioning is a subscale whose scoring is based on </w:t>
      </w:r>
      <w:r w:rsidR="003474CE">
        <w:t>ten</w:t>
      </w:r>
      <w:r>
        <w:t xml:space="preserve"> of the </w:t>
      </w:r>
      <w:r w:rsidR="003474CE">
        <w:t>thirty-six</w:t>
      </w:r>
      <w:r>
        <w:t xml:space="preserve"> items as follows:</w:t>
      </w:r>
    </w:p>
    <w:p w14:paraId="6C20C318" w14:textId="62D82E9B" w:rsidR="00946886" w:rsidRDefault="00605405" w:rsidP="00946886">
      <w:r>
        <w:t>‘</w:t>
      </w:r>
      <w:r w:rsidR="00946886">
        <w:t xml:space="preserve">The following questions are about activities you might do during a typical day. Does </w:t>
      </w:r>
      <w:r w:rsidR="00946886" w:rsidRPr="00806193">
        <w:rPr>
          <w:caps/>
        </w:rPr>
        <w:t>your health now limit you</w:t>
      </w:r>
      <w:r w:rsidR="00946886">
        <w:t xml:space="preserve"> in the</w:t>
      </w:r>
      <w:r w:rsidR="003474CE">
        <w:t>se activities? If so, how much?</w:t>
      </w:r>
    </w:p>
    <w:p w14:paraId="3FE96E7F" w14:textId="77777777" w:rsidR="00946886" w:rsidRDefault="00946886" w:rsidP="00946886"/>
    <w:p w14:paraId="7940E4DC" w14:textId="4F573C9A" w:rsidR="00946886" w:rsidRDefault="00946886" w:rsidP="00946886">
      <w:pPr>
        <w:ind w:left="720" w:hanging="720"/>
      </w:pPr>
      <w:r>
        <w:t xml:space="preserve">a </w:t>
      </w:r>
      <w:r>
        <w:tab/>
        <w:t>VIGOROUS activities such as running, lifting heavy objects, pa</w:t>
      </w:r>
      <w:r w:rsidR="00B958F3">
        <w:t>rticipating in strenuous sports</w:t>
      </w:r>
    </w:p>
    <w:p w14:paraId="4998CD3F" w14:textId="77777777" w:rsidR="00946886" w:rsidRDefault="00946886" w:rsidP="00946886">
      <w:pPr>
        <w:ind w:left="720" w:hanging="720"/>
      </w:pPr>
      <w:r>
        <w:t xml:space="preserve">b </w:t>
      </w:r>
      <w:r>
        <w:tab/>
        <w:t>MODERATE activities such as moving a table, pushing a vacuum cleaner, bowling or playing golf</w:t>
      </w:r>
    </w:p>
    <w:p w14:paraId="0606D783" w14:textId="77777777" w:rsidR="00946886" w:rsidRDefault="00946886" w:rsidP="00946886">
      <w:r>
        <w:t xml:space="preserve">c </w:t>
      </w:r>
      <w:r>
        <w:tab/>
        <w:t>Lifting or carrying groceries</w:t>
      </w:r>
    </w:p>
    <w:p w14:paraId="4F866619" w14:textId="77777777" w:rsidR="00946886" w:rsidRDefault="00946886" w:rsidP="00946886">
      <w:r>
        <w:t xml:space="preserve">d </w:t>
      </w:r>
      <w:r>
        <w:tab/>
        <w:t>Climbing SEVERAL flights of stairs</w:t>
      </w:r>
    </w:p>
    <w:p w14:paraId="7207BF0C" w14:textId="77777777" w:rsidR="00946886" w:rsidRDefault="00946886" w:rsidP="00946886">
      <w:r>
        <w:t xml:space="preserve">e </w:t>
      </w:r>
      <w:r>
        <w:tab/>
        <w:t>Climbing ONE flight of stairs</w:t>
      </w:r>
    </w:p>
    <w:p w14:paraId="2E3913C4" w14:textId="77777777" w:rsidR="00946886" w:rsidRDefault="00946886" w:rsidP="00946886">
      <w:r>
        <w:t xml:space="preserve">f </w:t>
      </w:r>
      <w:r>
        <w:tab/>
        <w:t>Bending, kneeling or stooping</w:t>
      </w:r>
    </w:p>
    <w:p w14:paraId="5EB808F6" w14:textId="77777777" w:rsidR="00946886" w:rsidRDefault="00946886" w:rsidP="00946886">
      <w:r>
        <w:t xml:space="preserve">g </w:t>
      </w:r>
      <w:r>
        <w:tab/>
        <w:t>Walking MORE THAN ONE kilometre</w:t>
      </w:r>
    </w:p>
    <w:p w14:paraId="553CBF80" w14:textId="77777777" w:rsidR="00946886" w:rsidRDefault="00946886" w:rsidP="00946886">
      <w:r>
        <w:t xml:space="preserve">h </w:t>
      </w:r>
      <w:r>
        <w:tab/>
        <w:t>Walking HALF a kilometre</w:t>
      </w:r>
    </w:p>
    <w:p w14:paraId="168B6E30" w14:textId="77777777" w:rsidR="00946886" w:rsidRDefault="00946886" w:rsidP="00946886">
      <w:r>
        <w:t xml:space="preserve">i </w:t>
      </w:r>
      <w:r>
        <w:tab/>
        <w:t>Walking 100 metres</w:t>
      </w:r>
    </w:p>
    <w:p w14:paraId="7E0EF55C" w14:textId="53CF8CD1" w:rsidR="00946886" w:rsidRDefault="00605405" w:rsidP="00946886">
      <w:r>
        <w:t xml:space="preserve">j </w:t>
      </w:r>
      <w:r>
        <w:tab/>
        <w:t>Bathing or dressing yourself</w:t>
      </w:r>
      <w:r w:rsidR="003474CE">
        <w:t>’</w:t>
      </w:r>
    </w:p>
    <w:p w14:paraId="1EE7C708" w14:textId="77777777" w:rsidR="00946886" w:rsidRDefault="00946886" w:rsidP="00946886"/>
    <w:p w14:paraId="3CCB3414" w14:textId="6D7C8D77" w:rsidR="00946886" w:rsidRDefault="00605405" w:rsidP="00946886">
      <w:r>
        <w:t>The response options are ‘Yes, limited a lot’</w:t>
      </w:r>
      <w:r w:rsidR="00946886">
        <w:t xml:space="preserve">, </w:t>
      </w:r>
      <w:r>
        <w:t>‘</w:t>
      </w:r>
      <w:r w:rsidR="00946886">
        <w:t>Yes, limited a little</w:t>
      </w:r>
      <w:r>
        <w:t>’</w:t>
      </w:r>
      <w:r w:rsidR="00946886">
        <w:t xml:space="preserve">, and </w:t>
      </w:r>
      <w:r>
        <w:t>‘</w:t>
      </w:r>
      <w:r w:rsidR="00946886">
        <w:t>No, not limited at all</w:t>
      </w:r>
      <w:r>
        <w:t>’</w:t>
      </w:r>
      <w:r w:rsidR="00946886">
        <w:t>.</w:t>
      </w:r>
    </w:p>
    <w:p w14:paraId="5A99C99E" w14:textId="583E18D5" w:rsidR="00946886" w:rsidRDefault="00946886" w:rsidP="00946886">
      <w:r>
        <w:t>Raw scores are then derived from the 10 items and transformed to a 0 to 100 scale (Appendix A). The SF-</w:t>
      </w:r>
      <w:r w:rsidR="000F728E">
        <w:t>36 has</w:t>
      </w:r>
      <w:r w:rsidR="00545C0F">
        <w:t xml:space="preserve"> been</w:t>
      </w:r>
      <w:r>
        <w:t xml:space="preserve"> included in all surveys for the 1973-78, 1946-51, and 1921-26 cohorts.</w:t>
      </w:r>
    </w:p>
    <w:p w14:paraId="58D890E2" w14:textId="77777777" w:rsidR="00946886" w:rsidRDefault="00946886" w:rsidP="00946886"/>
    <w:p w14:paraId="073B09D1" w14:textId="60BCBCEE" w:rsidR="00946886" w:rsidRDefault="00946886" w:rsidP="00946886">
      <w:r>
        <w:t>The need for help</w:t>
      </w:r>
      <w:r w:rsidR="00B958F3">
        <w:t xml:space="preserve"> with daily tasks</w:t>
      </w:r>
      <w:r>
        <w:t xml:space="preserve"> was determined in all surveys for all cohorts using the following questions:</w:t>
      </w:r>
    </w:p>
    <w:p w14:paraId="7EF456FC" w14:textId="7ED2EFDC" w:rsidR="00946886" w:rsidRDefault="00605405" w:rsidP="00946886">
      <w:r>
        <w:t>‘</w:t>
      </w:r>
      <w:r w:rsidR="00946886" w:rsidRPr="000D409E">
        <w:t>Do you regularly need help with daily tasks because of long-term illness, disability or frailty (e</w:t>
      </w:r>
      <w:r w:rsidR="00946886">
        <w:t>.</w:t>
      </w:r>
      <w:r w:rsidR="00946886" w:rsidRPr="000D409E">
        <w:t>g</w:t>
      </w:r>
      <w:r w:rsidR="00946886">
        <w:t>.</w:t>
      </w:r>
      <w:r w:rsidR="00946886" w:rsidRPr="000D409E">
        <w:t xml:space="preserve"> personal care, getting around, preparing meals etc)?</w:t>
      </w:r>
      <w:r>
        <w:t>’</w:t>
      </w:r>
      <w:r w:rsidR="00946886">
        <w:t xml:space="preserve"> (1921-26 and 1946-51 cohorts)</w:t>
      </w:r>
    </w:p>
    <w:p w14:paraId="7EBA0D5C" w14:textId="483D86FC" w:rsidR="00946886" w:rsidRDefault="00605405" w:rsidP="00946886">
      <w:r>
        <w:t>‘</w:t>
      </w:r>
      <w:r w:rsidR="00946886" w:rsidRPr="000D409E">
        <w:t>Do you regularly need help with daily tasks because of a long-term illness or disability (e</w:t>
      </w:r>
      <w:r w:rsidR="00946886">
        <w:t>.</w:t>
      </w:r>
      <w:r w:rsidR="00946886" w:rsidRPr="000D409E">
        <w:t>g</w:t>
      </w:r>
      <w:r w:rsidR="00946886">
        <w:t>.</w:t>
      </w:r>
      <w:r w:rsidR="00946886" w:rsidRPr="000D409E">
        <w:t xml:space="preserve"> help with personal care, getting around, preparing meals etc)?</w:t>
      </w:r>
      <w:r>
        <w:t>’</w:t>
      </w:r>
      <w:r w:rsidR="00946886">
        <w:t xml:space="preserve"> (1973-78 cohort)</w:t>
      </w:r>
    </w:p>
    <w:p w14:paraId="429F8087" w14:textId="4BC377FA" w:rsidR="00946886" w:rsidRDefault="00946886" w:rsidP="00946886">
      <w:r>
        <w:lastRenderedPageBreak/>
        <w:t>The response options for th</w:t>
      </w:r>
      <w:r w:rsidR="00A840AF">
        <w:t>ese</w:t>
      </w:r>
      <w:r>
        <w:t xml:space="preserve"> question</w:t>
      </w:r>
      <w:r w:rsidR="00A840AF">
        <w:t>s</w:t>
      </w:r>
      <w:r>
        <w:t xml:space="preserve"> </w:t>
      </w:r>
      <w:r w:rsidR="00545C0F">
        <w:t>are</w:t>
      </w:r>
      <w:r>
        <w:t xml:space="preserve"> </w:t>
      </w:r>
      <w:r w:rsidR="00605405">
        <w:t>‘</w:t>
      </w:r>
      <w:r>
        <w:t>yes</w:t>
      </w:r>
      <w:r w:rsidR="00605405">
        <w:t>’</w:t>
      </w:r>
      <w:r>
        <w:t xml:space="preserve"> or </w:t>
      </w:r>
      <w:r w:rsidR="00605405">
        <w:t>‘</w:t>
      </w:r>
      <w:r>
        <w:t>no</w:t>
      </w:r>
      <w:r w:rsidR="00605405">
        <w:t>’</w:t>
      </w:r>
      <w:r>
        <w:t>.</w:t>
      </w:r>
    </w:p>
    <w:p w14:paraId="7C12897D" w14:textId="65FCA86F" w:rsidR="00946886" w:rsidRPr="0095240A" w:rsidRDefault="00946886" w:rsidP="00946886">
      <w:pPr>
        <w:spacing w:before="0" w:after="0" w:line="240" w:lineRule="auto"/>
        <w:rPr>
          <w:rFonts w:eastAsia="Times New Roman" w:cs="Arial"/>
        </w:rPr>
      </w:pPr>
      <w:r w:rsidRPr="0095240A">
        <w:rPr>
          <w:rFonts w:eastAsia="Times New Roman" w:cs="Arial"/>
        </w:rPr>
        <w:t>Th</w:t>
      </w:r>
      <w:r w:rsidR="00A840AF">
        <w:rPr>
          <w:rFonts w:eastAsia="Times New Roman" w:cs="Arial"/>
        </w:rPr>
        <w:t>ese</w:t>
      </w:r>
      <w:r w:rsidRPr="0095240A">
        <w:rPr>
          <w:rFonts w:eastAsia="Times New Roman" w:cs="Arial"/>
        </w:rPr>
        <w:t xml:space="preserve"> question</w:t>
      </w:r>
      <w:r w:rsidR="00A840AF">
        <w:rPr>
          <w:rFonts w:eastAsia="Times New Roman" w:cs="Arial"/>
        </w:rPr>
        <w:t>s</w:t>
      </w:r>
      <w:r w:rsidRPr="0095240A">
        <w:rPr>
          <w:rFonts w:eastAsia="Times New Roman" w:cs="Arial"/>
        </w:rPr>
        <w:t xml:space="preserve"> </w:t>
      </w:r>
      <w:r w:rsidR="00A840AF">
        <w:rPr>
          <w:rFonts w:eastAsia="Times New Roman" w:cs="Arial"/>
        </w:rPr>
        <w:t>were</w:t>
      </w:r>
      <w:r w:rsidRPr="0095240A">
        <w:rPr>
          <w:rFonts w:eastAsia="Times New Roman" w:cs="Arial"/>
        </w:rPr>
        <w:t xml:space="preserve"> sourced from the Australian Bureau of Statistics 1993 Survey on </w:t>
      </w:r>
      <w:r>
        <w:rPr>
          <w:rFonts w:eastAsia="Times New Roman" w:cs="Arial"/>
        </w:rPr>
        <w:t xml:space="preserve">Disability, </w:t>
      </w:r>
      <w:r w:rsidRPr="0095240A">
        <w:rPr>
          <w:rFonts w:eastAsia="Times New Roman" w:cs="Arial"/>
        </w:rPr>
        <w:t xml:space="preserve">Ageing and Carers. </w:t>
      </w:r>
    </w:p>
    <w:p w14:paraId="6E31876E" w14:textId="77777777" w:rsidR="00946886" w:rsidRDefault="00946886" w:rsidP="00946886"/>
    <w:p w14:paraId="7D256D16" w14:textId="3394E0F0" w:rsidR="00946886" w:rsidRDefault="00946886" w:rsidP="00946886">
      <w:pPr>
        <w:pStyle w:val="Heading2"/>
      </w:pPr>
      <w:bookmarkStart w:id="35" w:name="_Toc446584242"/>
      <w:bookmarkStart w:id="36" w:name="_Toc446585364"/>
      <w:bookmarkStart w:id="37" w:name="_Toc452370962"/>
      <w:r>
        <w:t>Physical functioning and disability</w:t>
      </w:r>
      <w:bookmarkEnd w:id="35"/>
      <w:bookmarkEnd w:id="36"/>
      <w:bookmarkEnd w:id="37"/>
    </w:p>
    <w:p w14:paraId="1FD6D503" w14:textId="67F5B531" w:rsidR="00946886" w:rsidRDefault="00946886" w:rsidP="00946886">
      <w:pPr>
        <w:pStyle w:val="Heading3"/>
      </w:pPr>
      <w:bookmarkStart w:id="38" w:name="_Toc446584243"/>
      <w:bookmarkStart w:id="39" w:name="_Toc446585365"/>
      <w:bookmarkStart w:id="40" w:name="_Toc452370963"/>
      <w:r>
        <w:t>Changes in physical functioning across the adult lifespan</w:t>
      </w:r>
      <w:bookmarkEnd w:id="38"/>
      <w:bookmarkEnd w:id="39"/>
      <w:bookmarkEnd w:id="40"/>
    </w:p>
    <w:p w14:paraId="6BABF29E" w14:textId="3E49D4D0" w:rsidR="00946886" w:rsidRDefault="00946886" w:rsidP="00946886">
      <w:r>
        <w:t xml:space="preserve">As expected, the 1973-78 cohort of women have high and stable physical functioning scores (Figure 3-1). In contrast, women in the 1946-51 and 1921-26 cohorts have, on average, declining physical functioning scores (from approximately 85 to 40) and the rate of decline increases with age. The relationship between physical functioning and age has been reported in previous ALSWH research </w:t>
      </w:r>
      <w:r w:rsidR="00870399">
        <w:fldChar w:fldCharType="begin">
          <w:fldData xml:space="preserve">PEVuZE5vdGU+PENpdGU+PEF1dGhvcj5QZWV0ZXJzPC9BdXRob3I+PFllYXI+MjAxMzwvWWVhcj48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</w:fldData>
        </w:fldChar>
      </w:r>
      <w:r w:rsidR="007F3AAA">
        <w:instrText xml:space="preserve"> ADDIN EN.CITE </w:instrText>
      </w:r>
      <w:r w:rsidR="007F3AAA">
        <w:fldChar w:fldCharType="begin">
          <w:fldData xml:space="preserve">PEVuZE5vdGU+PENpdGU+PEF1dGhvcj5QZWV0ZXJzPC9BdXRob3I+PFllYXI+MjAxMzwvWWVhcj48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</w:fldData>
        </w:fldChar>
      </w:r>
      <w:r w:rsidR="007F3AAA">
        <w:instrText xml:space="preserve"> ADDIN EN.CITE.DATA </w:instrText>
      </w:r>
      <w:r w:rsidR="007F3AAA">
        <w:fldChar w:fldCharType="end"/>
      </w:r>
      <w:r w:rsidR="00870399">
        <w:fldChar w:fldCharType="separate"/>
      </w:r>
      <w:r w:rsidR="007F3AAA">
        <w:rPr>
          <w:noProof/>
        </w:rPr>
        <w:t>(</w:t>
      </w:r>
      <w:hyperlink w:anchor="_ENREF_121" w:tooltip="Lucke, 2010 #108" w:history="1">
        <w:r w:rsidR="001731F3">
          <w:rPr>
            <w:noProof/>
          </w:rPr>
          <w:t>Lucke et al., 2010</w:t>
        </w:r>
      </w:hyperlink>
      <w:r w:rsidR="007F3AAA">
        <w:rPr>
          <w:noProof/>
        </w:rPr>
        <w:t xml:space="preserve">; </w:t>
      </w:r>
      <w:hyperlink w:anchor="_ENREF_143" w:tooltip="Peeters, 2013 #52" w:history="1">
        <w:r w:rsidR="001731F3">
          <w:rPr>
            <w:noProof/>
          </w:rPr>
          <w:t>Peeters et al., 2013</w:t>
        </w:r>
      </w:hyperlink>
      <w:r w:rsidR="007F3AAA">
        <w:rPr>
          <w:noProof/>
        </w:rPr>
        <w:t xml:space="preserve">; </w:t>
      </w:r>
      <w:hyperlink w:anchor="_ENREF_176" w:tooltip="Windsor, 2013 #107" w:history="1">
        <w:r w:rsidR="001731F3">
          <w:rPr>
            <w:noProof/>
          </w:rPr>
          <w:t>Windsor, Burns &amp; Byles, 2013</w:t>
        </w:r>
      </w:hyperlink>
      <w:r w:rsidR="007F3AAA">
        <w:rPr>
          <w:noProof/>
        </w:rPr>
        <w:t>)</w:t>
      </w:r>
      <w:r w:rsidR="00870399">
        <w:fldChar w:fldCharType="end"/>
      </w:r>
      <w:r>
        <w:t xml:space="preserve"> and supports evidence from other studies </w:t>
      </w:r>
      <w:r w:rsidR="00870399">
        <w:fldChar w:fldCharType="begin"/>
      </w:r>
      <w:r w:rsidR="007F3AAA">
        <w:instrText xml:space="preserve"> ADDIN EN.CITE &lt;EndNote&gt;&lt;Cite&gt;&lt;Author&gt;Long&lt;/Author&gt;&lt;Year&gt;2004&lt;/Year&gt;&lt;RecNum&gt;99&lt;/RecNum&gt;&lt;DisplayText&gt;(Long &amp;amp; Pavalko, 2004)&lt;/DisplayText&gt;&lt;record&gt;&lt;rec-number&gt;99&lt;/rec-number&gt;&lt;foreign-keys&gt;&lt;key app="EN" db-id="0zaxfzw0nszf5ae2xx05fzzowfpdapapwt0v" timestamp="1454897998"&gt;99&lt;/key&gt;&lt;/foreign-keys&gt;&lt;ref-type name="Journal Article"&gt;17&lt;/ref-type&gt;&lt;contributors&gt;&lt;authors&gt;&lt;author&gt;Long, J. S.&lt;/author&gt;&lt;author&gt;Pavalko, E. K.&lt;/author&gt;&lt;/authors&gt;&lt;/contributors&gt;&lt;auth-address&gt;Department of Sociology, Indiana University, Ballantine Hall 744, 1020 E. Kirkwood Ave., Bloomington, IN 47405-7103 USA. jslong@indiana.edu&lt;/auth-address&gt;&lt;titles&gt;&lt;title&gt;The life course of activity limitations: exploring indicators of functional limitations over time&lt;/title&gt;&lt;secondary-title&gt;J Aging Health&lt;/secondary-title&gt;&lt;/titles&gt;&lt;periodical&gt;&lt;full-title&gt;J Aging Health&lt;/full-title&gt;&lt;/periodical&gt;&lt;pages&gt;490-516&lt;/pages&gt;&lt;volume&gt;16&lt;/volume&gt;&lt;number&gt;4&lt;/number&gt;&lt;keywords&gt;&lt;keyword&gt;*Activities of Daily Living&lt;/keyword&gt;&lt;keyword&gt;Adolescent&lt;/keyword&gt;&lt;keyword&gt;Adult&lt;/keyword&gt;&lt;keyword&gt;Age Factors&lt;/keyword&gt;&lt;keyword&gt;Aged&lt;/keyword&gt;&lt;keyword&gt;*Aging&lt;/keyword&gt;&lt;keyword&gt;Cohort Studies&lt;/keyword&gt;&lt;keyword&gt;Disabled Persons&lt;/keyword&gt;&lt;keyword&gt;Female&lt;/keyword&gt;&lt;keyword&gt;Humans&lt;/keyword&gt;&lt;keyword&gt;Longitudinal Studies&lt;/keyword&gt;&lt;keyword&gt;Middle Aged&lt;/keyword&gt;&lt;keyword&gt;Time Factors&lt;/keyword&gt;&lt;keyword&gt;United States&lt;/keyword&gt;&lt;keyword&gt;*Women&lt;/keyword&gt;&lt;/keywords&gt;&lt;dates&gt;&lt;year&gt;2004&lt;/year&gt;&lt;/dates&gt;&lt;isbn&gt;0898-2643 (Print)&amp;#xD;0898-2643 (Linking)&lt;/isbn&gt;&lt;accession-num&gt;15271267&lt;/accession-num&gt;&lt;urls&gt;&lt;related-urls&gt;&lt;url&gt;http://www.ncbi.nlm.nih.gov/pubmed/15271267&lt;/url&gt;&lt;/related-urls&gt;&lt;/urls&gt;&lt;electronic-resource-num&gt;10.1177/0898264304265776&lt;/electronic-resource-num&gt;&lt;/record&gt;&lt;/Cite&gt;&lt;/EndNote&gt;</w:instrText>
      </w:r>
      <w:r w:rsidR="00870399">
        <w:fldChar w:fldCharType="separate"/>
      </w:r>
      <w:r w:rsidR="007F3AAA">
        <w:rPr>
          <w:noProof/>
        </w:rPr>
        <w:t>(</w:t>
      </w:r>
      <w:hyperlink w:anchor="_ENREF_120" w:tooltip="Long, 2004 #99" w:history="1">
        <w:r w:rsidR="001731F3">
          <w:rPr>
            <w:noProof/>
          </w:rPr>
          <w:t>Long &amp; Pavalko, 2004</w:t>
        </w:r>
      </w:hyperlink>
      <w:r w:rsidR="007F3AAA">
        <w:rPr>
          <w:noProof/>
        </w:rPr>
        <w:t>)</w:t>
      </w:r>
      <w:r w:rsidR="00870399">
        <w:fldChar w:fldCharType="end"/>
      </w:r>
      <w:r>
        <w:t>.</w:t>
      </w:r>
      <w:r w:rsidRPr="00222D08">
        <w:t xml:space="preserve"> </w:t>
      </w:r>
    </w:p>
    <w:p w14:paraId="1D9BB54A" w14:textId="77777777" w:rsidR="00532C69" w:rsidRDefault="00532C69" w:rsidP="00946886"/>
    <w:p w14:paraId="3E8783AC" w14:textId="77777777" w:rsidR="00946886" w:rsidRDefault="00946886" w:rsidP="00946886">
      <w:pPr>
        <w:keepNext/>
        <w:jc w:val="center"/>
      </w:pPr>
      <w:r>
        <w:rPr>
          <w:noProof/>
        </w:rPr>
        <w:drawing>
          <wp:inline distT="0" distB="0" distL="0" distR="0" wp14:anchorId="4273D79F" wp14:editId="3CEFF3D0">
            <wp:extent cx="4877435" cy="3467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b="5197"/>
                    <a:stretch/>
                  </pic:blipFill>
                  <pic:spPr bwMode="auto">
                    <a:xfrm>
                      <a:off x="0" y="0"/>
                      <a:ext cx="4878000" cy="3467502"/>
                    </a:xfrm>
                    <a:prstGeom prst="rect">
                      <a:avLst/>
                    </a:prstGeom>
                    <a:noFill/>
                    <a:ln>
                      <a:noFill/>
                    </a:ln>
                    <a:extLst>
                      <a:ext uri="{53640926-AAD7-44D8-BBD7-CCE9431645EC}">
                        <a14:shadowObscured xmlns:a14="http://schemas.microsoft.com/office/drawing/2010/main"/>
                      </a:ext>
                    </a:extLst>
                  </pic:spPr>
                </pic:pic>
              </a:graphicData>
            </a:graphic>
          </wp:inline>
        </w:drawing>
      </w:r>
    </w:p>
    <w:p w14:paraId="6FD32317" w14:textId="20A70BEA" w:rsidR="00946886" w:rsidRDefault="00946886" w:rsidP="00946886">
      <w:pPr>
        <w:pStyle w:val="Caption"/>
      </w:pPr>
      <w:bookmarkStart w:id="41" w:name="_Toc452469926"/>
      <w:r>
        <w:t xml:space="preserve">Figure </w:t>
      </w:r>
      <w:fldSimple w:instr=" STYLEREF 1 \s ">
        <w:r w:rsidR="004675BB">
          <w:rPr>
            <w:noProof/>
          </w:rPr>
          <w:t>3</w:t>
        </w:r>
      </w:fldSimple>
      <w:r w:rsidR="003D2D66">
        <w:noBreakHyphen/>
      </w:r>
      <w:fldSimple w:instr=" SEQ Figure \* ARABIC \s 1 ">
        <w:r w:rsidR="004675BB">
          <w:rPr>
            <w:noProof/>
          </w:rPr>
          <w:t>1</w:t>
        </w:r>
      </w:fldSimple>
      <w:r>
        <w:t xml:space="preserve">: Trajectory of physical functioning with </w:t>
      </w:r>
      <w:r w:rsidR="00590353">
        <w:t xml:space="preserve">average </w:t>
      </w:r>
      <w:r>
        <w:t>age in each cohort (1973-78, 1946-51, 1921-26) at each survey.</w:t>
      </w:r>
      <w:bookmarkEnd w:id="41"/>
    </w:p>
    <w:p w14:paraId="11F61FBF" w14:textId="77777777" w:rsidR="00946886" w:rsidRDefault="00946886" w:rsidP="00946886">
      <w:pPr>
        <w:jc w:val="center"/>
      </w:pPr>
    </w:p>
    <w:p w14:paraId="2A2C9590" w14:textId="66ADB074" w:rsidR="00946886" w:rsidRDefault="00946886" w:rsidP="00946886">
      <w:pPr>
        <w:pStyle w:val="Heading3"/>
      </w:pPr>
      <w:bookmarkStart w:id="42" w:name="_Toc446584244"/>
      <w:bookmarkStart w:id="43" w:name="_Toc446585366"/>
      <w:bookmarkStart w:id="44" w:name="_Toc452370964"/>
      <w:r>
        <w:t>Needing help with daily tasks as a measure of disability</w:t>
      </w:r>
      <w:bookmarkEnd w:id="42"/>
      <w:bookmarkEnd w:id="43"/>
      <w:bookmarkEnd w:id="44"/>
    </w:p>
    <w:p w14:paraId="0B72917A" w14:textId="7D75BEDD" w:rsidR="00946886" w:rsidRDefault="00946886" w:rsidP="00946886">
      <w:r>
        <w:t xml:space="preserve">Research from ALSWH demonstrated that the mean physical functioning score for women in the 1921-26 cohort who reported needing help with daily activities was 62.8 </w:t>
      </w:r>
      <w:r w:rsidR="00870399">
        <w:fldChar w:fldCharType="begin"/>
      </w:r>
      <w:r w:rsidR="007F3AAA">
        <w:instrText xml:space="preserve"> ADDIN EN.CITE &lt;EndNote&gt;&lt;Cite&gt;&lt;Author&gt;Peeters&lt;/Author&gt;&lt;Year&gt;2013&lt;/Year&gt;&lt;RecNum&gt;52&lt;/RecNum&gt;&lt;DisplayText&gt;(Peeters et al., 2013)&lt;/DisplayText&gt;&lt;record&gt;&lt;rec-number&gt;52&lt;/rec-number&gt;&lt;foreign-keys&gt;&lt;key app="EN" db-id="0zaxfzw0nszf5ae2xx05fzzowfpdapapwt0v" timestamp="1450394213"&gt;52&lt;/key&gt;&lt;/foreign-keys&gt;&lt;ref-type name="Journal Article"&gt;17&lt;/ref-type&gt;&lt;contributors&gt;&lt;authors&gt;&lt;author&gt;Peeters, G.&lt;/author&gt;&lt;author&gt;Dobson, A. J.&lt;/author&gt;&lt;author&gt;Deeg, D. J.&lt;/author&gt;&lt;author&gt;Brown, W. J.&lt;/author&gt;&lt;/authors&gt;&lt;/contributors&gt;&lt;auth-address&gt;Schools of Human Movement Studies and Population Health, The University of Queensland, Bldg 26b Blair Drive, St Lucia, Queensland 4072, Australia .&lt;/auth-address&gt;&lt;titles&gt;&lt;title&gt;A life-course perspective on physical functioning in women&lt;/title&gt;&lt;secondary-title&gt;Bull World Health Organ&lt;/secondary-title&gt;&lt;/titles&gt;&lt;periodical&gt;&lt;full-title&gt;Bull World Health Organ&lt;/full-title&gt;&lt;/periodical&gt;&lt;pages&gt;661-70&lt;/pages&gt;&lt;volume&gt;91&lt;/volume&gt;&lt;number&gt;9&lt;/number&gt;&lt;keywords&gt;&lt;keyword&gt;*Activities of Daily Living/psychology&lt;/keyword&gt;&lt;keyword&gt;Adolescent&lt;/keyword&gt;&lt;keyword&gt;Adult&lt;/keyword&gt;&lt;keyword&gt;Age Distribution&lt;/keyword&gt;&lt;keyword&gt;Aged&lt;/keyword&gt;&lt;keyword&gt;Aged, 80 and over&lt;/keyword&gt;&lt;keyword&gt;Australia&lt;/keyword&gt;&lt;keyword&gt;Female&lt;/keyword&gt;&lt;keyword&gt;Humans&lt;/keyword&gt;&lt;keyword&gt;Longitudinal Studies&lt;/keyword&gt;&lt;keyword&gt;Middle Aged&lt;/keyword&gt;&lt;keyword&gt;Models, Theoretical&lt;/keyword&gt;&lt;keyword&gt;Surveys and Questionnaires/*standards&lt;/keyword&gt;&lt;keyword&gt;Young Adult&lt;/keyword&gt;&lt;/keywords&gt;&lt;dates&gt;&lt;year&gt;2013&lt;/year&gt;&lt;pub-dates&gt;&lt;date&gt;Sep 1&lt;/date&gt;&lt;/pub-dates&gt;&lt;/dates&gt;&lt;isbn&gt;1564-0604 (Electronic)&amp;#xD;0042-9686 (Linking)&lt;/isbn&gt;&lt;accession-num&gt;24101782&lt;/accession-num&gt;&lt;urls&gt;&lt;related-urls&gt;&lt;url&gt;http://www.ncbi.nlm.nih.gov/pubmed/24101782&lt;/url&gt;&lt;/related-urls&gt;&lt;/urls&gt;&lt;custom2&gt;PMC3790225&lt;/custom2&gt;&lt;electronic-resource-num&gt;10.2471/BLT.13.123075&lt;/electronic-resource-num&gt;&lt;/record&gt;&lt;/Cite&gt;&lt;/EndNote&gt;</w:instrText>
      </w:r>
      <w:r w:rsidR="00870399">
        <w:fldChar w:fldCharType="separate"/>
      </w:r>
      <w:r w:rsidR="007F3AAA">
        <w:rPr>
          <w:noProof/>
        </w:rPr>
        <w:t>(</w:t>
      </w:r>
      <w:hyperlink w:anchor="_ENREF_143" w:tooltip="Peeters, 2013 #52" w:history="1">
        <w:r w:rsidR="001731F3">
          <w:rPr>
            <w:noProof/>
          </w:rPr>
          <w:t>Peeters et al., 2013</w:t>
        </w:r>
      </w:hyperlink>
      <w:r w:rsidR="007F3AAA">
        <w:rPr>
          <w:noProof/>
        </w:rPr>
        <w:t>)</w:t>
      </w:r>
      <w:r w:rsidR="00870399">
        <w:fldChar w:fldCharType="end"/>
      </w:r>
      <w:r>
        <w:t>. However, this disability threshold cannot be applied across the lifespan</w:t>
      </w:r>
      <w:r w:rsidRPr="002700F0">
        <w:t xml:space="preserve"> </w:t>
      </w:r>
      <w:r>
        <w:t>as it differs w</w:t>
      </w:r>
      <w:r w:rsidR="00590353">
        <w:t>ith age. We, therefore, used a one</w:t>
      </w:r>
      <w:r>
        <w:t xml:space="preserve">-item survey instrument on needing help with daily </w:t>
      </w:r>
      <w:r>
        <w:lastRenderedPageBreak/>
        <w:t xml:space="preserve">activities (Section 3.2). When the </w:t>
      </w:r>
      <w:r w:rsidR="00530771">
        <w:t>percentage</w:t>
      </w:r>
      <w:r>
        <w:t xml:space="preserve"> of women who indicated that they needed help was plotted by age, those in the 1973-78 cohort needed the least help (no more than 1.6 per cent) and the </w:t>
      </w:r>
      <w:r w:rsidR="00530771">
        <w:t>percentage</w:t>
      </w:r>
      <w:r>
        <w:t xml:space="preserve"> increased gradually for the 1946-51 cohort (from 2.6 to 3.7 per cent) and dramatically for the 1921-26 cohort (from 8.6 to 22 per cent; Figure 3-2). Together with Figure 3-1, it can be seen that with increasing age, physical functioning decreases and the need for help increases. Further, there is no evidence that these trajectories would be different for each cohort. The 2006 Australian Census also demonstrated similar trends; the </w:t>
      </w:r>
      <w:r w:rsidR="00530771">
        <w:t>prevalence</w:t>
      </w:r>
      <w:r>
        <w:t xml:space="preserve"> of people needing assistance was 29 per cent amongst 80-84 year olds and was as high as 68 per cent for people over the age of 90 </w:t>
      </w:r>
      <w:r w:rsidR="00870399">
        <w:fldChar w:fldCharType="begin"/>
      </w:r>
      <w:r w:rsidR="007F3AAA">
        <w:instrText xml:space="preserve"> ADDIN EN.CITE &lt;EndNote&gt;&lt;Cite&gt;&lt;Author&gt;ABS&lt;/Author&gt;&lt;Year&gt;2008&lt;/Year&gt;&lt;RecNum&gt;116&lt;/RecNum&gt;&lt;DisplayText&gt;(ABS, 2008)&lt;/DisplayText&gt;&lt;record&gt;&lt;rec-number&gt;116&lt;/rec-number&gt;&lt;foreign-keys&gt;&lt;key app="EN" db-id="0zaxfzw0nszf5ae2xx05fzzowfpdapapwt0v" timestamp="1455663788"&gt;116&lt;/key&gt;&lt;/foreign-keys&gt;&lt;ref-type name="Government Document"&gt;46&lt;/ref-type&gt;&lt;contributors&gt;&lt;authors&gt;&lt;author&gt;ABS&lt;/author&gt;&lt;/authors&gt;&lt;secondary-authors&gt;&lt;author&gt;ABS&lt;/author&gt;&lt;/secondary-authors&gt;&lt;/contributors&gt;&lt;titles&gt;&lt;title&gt;Australian Social Trends, 2008&lt;/title&gt;&lt;/titles&gt;&lt;dates&gt;&lt;year&gt;2008&lt;/year&gt;&lt;/dates&gt;&lt;pub-location&gt;Canberra&lt;/pub-location&gt;&lt;publisher&gt;ABS&lt;/publisher&gt;&lt;urls&gt;&lt;/urls&gt;&lt;custom1&gt;Australian Bureau of Statistics&lt;/custom1&gt;&lt;/record&gt;&lt;/Cite&gt;&lt;/EndNote&gt;</w:instrText>
      </w:r>
      <w:r w:rsidR="00870399">
        <w:fldChar w:fldCharType="separate"/>
      </w:r>
      <w:r w:rsidR="007F3AAA">
        <w:rPr>
          <w:noProof/>
        </w:rPr>
        <w:t>(</w:t>
      </w:r>
      <w:hyperlink w:anchor="_ENREF_6" w:tooltip="ABS, 2008 #116" w:history="1">
        <w:r w:rsidR="001731F3">
          <w:rPr>
            <w:noProof/>
          </w:rPr>
          <w:t>ABS, 2008</w:t>
        </w:r>
      </w:hyperlink>
      <w:r w:rsidR="007F3AAA">
        <w:rPr>
          <w:noProof/>
        </w:rPr>
        <w:t>)</w:t>
      </w:r>
      <w:r w:rsidR="00870399">
        <w:fldChar w:fldCharType="end"/>
      </w:r>
      <w:r>
        <w:t xml:space="preserve">. The ABS also noted that more than half the people who needed assistance were aged 65 years and over. </w:t>
      </w:r>
    </w:p>
    <w:p w14:paraId="4543B8D5" w14:textId="77777777" w:rsidR="00946886" w:rsidRDefault="00946886" w:rsidP="00946886"/>
    <w:p w14:paraId="7E4DF2F9" w14:textId="767E78C3" w:rsidR="00946886" w:rsidRDefault="00946886" w:rsidP="00996332">
      <w:r>
        <w:t xml:space="preserve">In other countries, the </w:t>
      </w:r>
      <w:r w:rsidR="00185F71">
        <w:t>percentage</w:t>
      </w:r>
      <w:r>
        <w:t xml:space="preserve"> of people aged 50 years and over who need help with ADLs and IADLs in 2006 was 17.7 per cent (USA), 17.5 per cent (England), and 15.3 per cent (Spain) </w:t>
      </w:r>
      <w:r w:rsidR="00870399">
        <w:fldChar w:fldCharType="begin"/>
      </w:r>
      <w:r w:rsidR="007F3AAA">
        <w:instrText xml:space="preserve"> ADDIN EN.CITE &lt;EndNote&gt;&lt;Cite&gt;&lt;Author&gt;Sole-Auro&lt;/Author&gt;&lt;Year&gt;2014&lt;/Year&gt;&lt;RecNum&gt;111&lt;/RecNum&gt;&lt;DisplayText&gt;(Sole-Auro &amp;amp; Crimmins, 2014)&lt;/DisplayText&gt;&lt;record&gt;&lt;rec-number&gt;111&lt;/rec-number&gt;&lt;foreign-keys&gt;&lt;key app="EN" db-id="0zaxfzw0nszf5ae2xx05fzzowfpdapapwt0v" timestamp="1455254314"&gt;111&lt;/key&gt;&lt;/foreign-keys&gt;&lt;ref-type name="Journal Article"&gt;17&lt;/ref-type&gt;&lt;contributors&gt;&lt;authors&gt;&lt;author&gt;Sole-Auro, A.&lt;/author&gt;&lt;author&gt;Crimmins, E. M.&lt;/author&gt;&lt;/authors&gt;&lt;/contributors&gt;&lt;auth-address&gt;RFA-IREA, Department of Econometrics, Statistics and Spanish Economy, University of Barcelona, Spain ; Ethel Percy Andrus Gerontology Center, University of Southern California, Los Angeles, USA.&amp;#xD;Ethel Percy Andrus Gerontology Center, University of Southern California, Los Angeles, USA.&lt;/auth-address&gt;&lt;titles&gt;&lt;title&gt;Who cares? A comparison of informal and formal care provision in Spain, England and the USA&lt;/title&gt;&lt;secondary-title&gt;Ageing Soc&lt;/secondary-title&gt;&lt;/titles&gt;&lt;periodical&gt;&lt;full-title&gt;Ageing Soc&lt;/full-title&gt;&lt;/periodical&gt;&lt;pages&gt;495-517&lt;/pages&gt;&lt;volume&gt;34&lt;/volume&gt;&lt;number&gt;3&lt;/number&gt;&lt;keywords&gt;&lt;keyword&gt;Elsa&lt;/keyword&gt;&lt;keyword&gt;England&lt;/keyword&gt;&lt;keyword&gt;Hrs&lt;/keyword&gt;&lt;keyword&gt;Share&lt;/keyword&gt;&lt;keyword&gt;Spain&lt;/keyword&gt;&lt;keyword&gt;Usa&lt;/keyword&gt;&lt;keyword&gt;disability&lt;/keyword&gt;&lt;keyword&gt;formal care&lt;/keyword&gt;&lt;keyword&gt;informal care&lt;/keyword&gt;&lt;keyword&gt;long-term care&lt;/keyword&gt;&lt;/keywords&gt;&lt;dates&gt;&lt;year&gt;2014&lt;/year&gt;&lt;pub-dates&gt;&lt;date&gt;Mar 1&lt;/date&gt;&lt;/pub-dates&gt;&lt;/dates&gt;&lt;isbn&gt;0144-686X (Print)&amp;#xD;0144-686X (Linking)&lt;/isbn&gt;&lt;accession-num&gt;24550574&lt;/accession-num&gt;&lt;urls&gt;&lt;related-urls&gt;&lt;url&gt;http://www.ncbi.nlm.nih.gov/pubmed/24550574&lt;/url&gt;&lt;/related-urls&gt;&lt;/urls&gt;&lt;custom2&gt;PMC3925449&lt;/custom2&gt;&lt;electronic-resource-num&gt;10.1017/S0144686X12001134&lt;/electronic-resource-num&gt;&lt;/record&gt;&lt;/Cite&gt;&lt;/EndNote&gt;</w:instrText>
      </w:r>
      <w:r w:rsidR="00870399">
        <w:fldChar w:fldCharType="separate"/>
      </w:r>
      <w:r w:rsidR="007F3AAA">
        <w:rPr>
          <w:noProof/>
        </w:rPr>
        <w:t>(</w:t>
      </w:r>
      <w:hyperlink w:anchor="_ENREF_162" w:tooltip="Sole-Auro, 2014 #111" w:history="1">
        <w:r w:rsidR="001731F3">
          <w:rPr>
            <w:noProof/>
          </w:rPr>
          <w:t>Sole-Auro &amp; Crimmins, 2014</w:t>
        </w:r>
      </w:hyperlink>
      <w:r w:rsidR="007F3AAA">
        <w:rPr>
          <w:noProof/>
        </w:rPr>
        <w:t>)</w:t>
      </w:r>
      <w:r w:rsidR="00870399">
        <w:fldChar w:fldCharType="end"/>
      </w:r>
      <w:r>
        <w:t xml:space="preserve">. In Canada, 65.1 per cent of women aged 75 years and over reported needing help with at least one ADL or IADL </w:t>
      </w:r>
      <w:r w:rsidR="00870399">
        <w:fldChar w:fldCharType="begin"/>
      </w:r>
      <w:r w:rsidR="007F3AAA">
        <w:instrText xml:space="preserve"> ADDIN EN.CITE &lt;EndNote&gt;&lt;Cite&gt;&lt;Author&gt;Quail&lt;/Author&gt;&lt;Year&gt;2011&lt;/Year&gt;&lt;RecNum&gt;114&lt;/RecNum&gt;&lt;DisplayText&gt;(Quail, Wolfson &amp;amp; Lippman, 2011)&lt;/DisplayText&gt;&lt;record&gt;&lt;rec-number&gt;114&lt;/rec-number&gt;&lt;foreign-keys&gt;&lt;key app="EN" db-id="0zaxfzw0nszf5ae2xx05fzzowfpdapapwt0v" timestamp="1455585811"&gt;114&lt;/key&gt;&lt;/foreign-keys&gt;&lt;ref-type name="Journal Article"&gt;17&lt;/ref-type&gt;&lt;contributors&gt;&lt;authors&gt;&lt;author&gt;Quail, J. M.&lt;/author&gt;&lt;author&gt;Wolfson, C.&lt;/author&gt;&lt;author&gt;Lippman, A.&lt;/author&gt;&lt;/authors&gt;&lt;/contributors&gt;&lt;auth-address&gt;Department of Epidemiology and Biostatistics and Occupational Health, McGill University. jacqueline.quail@gmail.com&lt;/auth-address&gt;&lt;titles&gt;&lt;title&gt;Unmet need for assistance to perform activities of daily living and psychological distress in community-dwelling elderly women&lt;/title&gt;&lt;secondary-title&gt;Can J Aging&lt;/secondary-title&gt;&lt;/titles&gt;&lt;periodical&gt;&lt;full-title&gt;Can J Aging&lt;/full-title&gt;&lt;/periodical&gt;&lt;pages&gt;591-602&lt;/pages&gt;&lt;volume&gt;30&lt;/volume&gt;&lt;number&gt;4&lt;/number&gt;&lt;keywords&gt;&lt;keyword&gt;*Activities of Daily Living&lt;/keyword&gt;&lt;keyword&gt;Aged&lt;/keyword&gt;&lt;keyword&gt;Disabled Persons&lt;/keyword&gt;&lt;keyword&gt;Female&lt;/keyword&gt;&lt;keyword&gt;Humans&lt;/keyword&gt;&lt;keyword&gt;Needs Assessment&lt;/keyword&gt;&lt;keyword&gt;Prospective Studies&lt;/keyword&gt;&lt;keyword&gt;Residence Characteristics&lt;/keyword&gt;&lt;keyword&gt;Stress, Psychological/*epidemiology&lt;/keyword&gt;&lt;keyword&gt;Surveys and Questionnaires&lt;/keyword&gt;&lt;/keywords&gt;&lt;dates&gt;&lt;year&gt;2011&lt;/year&gt;&lt;pub-dates&gt;&lt;date&gt;Dec&lt;/date&gt;&lt;/pub-dates&gt;&lt;/dates&gt;&lt;isbn&gt;1710-1107 (Electronic)&amp;#xD;0714-9808 (Linking)&lt;/isbn&gt;&lt;accession-num&gt;22035564&lt;/accession-num&gt;&lt;urls&gt;&lt;related-urls&gt;&lt;url&gt;http://www.ncbi.nlm.nih.gov/pubmed/22035564&lt;/url&gt;&lt;/related-urls&gt;&lt;/urls&gt;&lt;electronic-resource-num&gt;10.1017/S0714980811000493&lt;/electronic-resource-num&gt;&lt;/record&gt;&lt;/Cite&gt;&lt;/EndNote&gt;</w:instrText>
      </w:r>
      <w:r w:rsidR="00870399">
        <w:fldChar w:fldCharType="separate"/>
      </w:r>
      <w:r w:rsidR="007F3AAA">
        <w:rPr>
          <w:noProof/>
        </w:rPr>
        <w:t>(</w:t>
      </w:r>
      <w:hyperlink w:anchor="_ENREF_149" w:tooltip="Quail, 2011 #114" w:history="1">
        <w:r w:rsidR="001731F3">
          <w:rPr>
            <w:noProof/>
          </w:rPr>
          <w:t>Quail, Wolfson &amp; Lippman, 2011</w:t>
        </w:r>
      </w:hyperlink>
      <w:r w:rsidR="007F3AAA">
        <w:rPr>
          <w:noProof/>
        </w:rPr>
        <w:t>)</w:t>
      </w:r>
      <w:r w:rsidR="00870399">
        <w:fldChar w:fldCharType="end"/>
      </w:r>
      <w:r>
        <w:t>. These results are similar to our findings.</w:t>
      </w:r>
    </w:p>
    <w:p w14:paraId="3D13EA04" w14:textId="77777777" w:rsidR="009B1C0C" w:rsidRDefault="009B1C0C" w:rsidP="00996332"/>
    <w:p w14:paraId="0F6F3A37" w14:textId="77777777" w:rsidR="00946886" w:rsidRDefault="00946886" w:rsidP="00946886">
      <w:pPr>
        <w:keepNext/>
        <w:jc w:val="center"/>
      </w:pPr>
      <w:r>
        <w:rPr>
          <w:noProof/>
        </w:rPr>
        <w:drawing>
          <wp:inline distT="0" distB="0" distL="0" distR="0" wp14:anchorId="071273C1" wp14:editId="3943F1D0">
            <wp:extent cx="4877435" cy="34766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b="4937"/>
                    <a:stretch/>
                  </pic:blipFill>
                  <pic:spPr bwMode="auto">
                    <a:xfrm>
                      <a:off x="0" y="0"/>
                      <a:ext cx="4878000" cy="3477028"/>
                    </a:xfrm>
                    <a:prstGeom prst="rect">
                      <a:avLst/>
                    </a:prstGeom>
                    <a:noFill/>
                    <a:ln>
                      <a:noFill/>
                    </a:ln>
                    <a:extLst>
                      <a:ext uri="{53640926-AAD7-44D8-BBD7-CCE9431645EC}">
                        <a14:shadowObscured xmlns:a14="http://schemas.microsoft.com/office/drawing/2010/main"/>
                      </a:ext>
                    </a:extLst>
                  </pic:spPr>
                </pic:pic>
              </a:graphicData>
            </a:graphic>
          </wp:inline>
        </w:drawing>
      </w:r>
    </w:p>
    <w:p w14:paraId="3918F7EB" w14:textId="3DD96523" w:rsidR="00946886" w:rsidRDefault="00946886" w:rsidP="00946886">
      <w:pPr>
        <w:pStyle w:val="Caption"/>
      </w:pPr>
      <w:bookmarkStart w:id="45" w:name="_Toc452469927"/>
      <w:r>
        <w:t xml:space="preserve">Figure </w:t>
      </w:r>
      <w:fldSimple w:instr=" STYLEREF 1 \s ">
        <w:r w:rsidR="004675BB">
          <w:rPr>
            <w:noProof/>
          </w:rPr>
          <w:t>3</w:t>
        </w:r>
      </w:fldSimple>
      <w:r w:rsidR="003D2D66">
        <w:noBreakHyphen/>
      </w:r>
      <w:fldSimple w:instr=" SEQ Figure \* ARABIC \s 1 ">
        <w:r w:rsidR="004675BB">
          <w:rPr>
            <w:noProof/>
          </w:rPr>
          <w:t>2</w:t>
        </w:r>
      </w:fldSimple>
      <w:r>
        <w:t>:</w:t>
      </w:r>
      <w:r w:rsidRPr="00C716BB">
        <w:t xml:space="preserve"> </w:t>
      </w:r>
      <w:r w:rsidR="00530771">
        <w:t>Percentage</w:t>
      </w:r>
      <w:r w:rsidRPr="00C716BB">
        <w:t xml:space="preserve"> of women who reported needing help</w:t>
      </w:r>
      <w:r w:rsidR="00590353">
        <w:t xml:space="preserve"> with daily tasks by average age</w:t>
      </w:r>
      <w:r w:rsidRPr="00C716BB">
        <w:t xml:space="preserve"> at survey for the 1973-78, 1946-51, </w:t>
      </w:r>
      <w:r w:rsidR="00D542E5">
        <w:t xml:space="preserve">and </w:t>
      </w:r>
      <w:r w:rsidRPr="00C716BB">
        <w:t>1921-26 cohorts.</w:t>
      </w:r>
      <w:bookmarkEnd w:id="45"/>
    </w:p>
    <w:p w14:paraId="0DEBC518" w14:textId="77777777" w:rsidR="00946886" w:rsidRDefault="00946886" w:rsidP="009B1C0C">
      <w:pPr>
        <w:rPr>
          <w:color w:val="0070C0"/>
        </w:rPr>
      </w:pPr>
    </w:p>
    <w:p w14:paraId="40057238" w14:textId="77777777" w:rsidR="009B1C0C" w:rsidRDefault="009B1C0C" w:rsidP="009B1C0C">
      <w:pPr>
        <w:rPr>
          <w:color w:val="0070C0"/>
        </w:rPr>
      </w:pPr>
    </w:p>
    <w:p w14:paraId="7EA085E3" w14:textId="77777777" w:rsidR="00532C69" w:rsidRPr="003F49CC" w:rsidRDefault="00532C69" w:rsidP="009B1C0C">
      <w:pPr>
        <w:rPr>
          <w:color w:val="0070C0"/>
        </w:rPr>
      </w:pPr>
    </w:p>
    <w:p w14:paraId="28F4F194" w14:textId="5E316247" w:rsidR="00946886" w:rsidRDefault="00946886" w:rsidP="00946886">
      <w:pPr>
        <w:pStyle w:val="Heading2"/>
      </w:pPr>
      <w:bookmarkStart w:id="46" w:name="_Toc446584245"/>
      <w:bookmarkStart w:id="47" w:name="_Toc446585367"/>
      <w:bookmarkStart w:id="48" w:name="_Toc452370965"/>
      <w:r>
        <w:lastRenderedPageBreak/>
        <w:t>Projections of needing help with daily tasks over the next 20 years</w:t>
      </w:r>
      <w:bookmarkEnd w:id="46"/>
      <w:bookmarkEnd w:id="47"/>
      <w:bookmarkEnd w:id="48"/>
    </w:p>
    <w:p w14:paraId="57E475A8" w14:textId="09ABF80B" w:rsidR="00946886" w:rsidRDefault="00946886" w:rsidP="00946886">
      <w:r>
        <w:t xml:space="preserve">To forecast the </w:t>
      </w:r>
      <w:r w:rsidR="00530771">
        <w:t>prevalence</w:t>
      </w:r>
      <w:r>
        <w:t xml:space="preserve"> of women who need help over the next 20 years, we first modelled the prevalence of needing help by age based on trends shown in Figure 3-2. The g</w:t>
      </w:r>
      <w:r w:rsidR="00545C0F">
        <w:t>raph shows that there is an age effect</w:t>
      </w:r>
      <w:r>
        <w:t xml:space="preserve">, but not a birth cohort-, effect for whether or not a person needs help with daily tasks. The resultant model provides the prevalence of women who need help at every age from the ages of 20 to 90 years (Figure 3-3 and Appendix B Section 13.1). </w:t>
      </w:r>
    </w:p>
    <w:p w14:paraId="7282A564" w14:textId="77777777" w:rsidR="00946886" w:rsidRDefault="00946886" w:rsidP="00946886">
      <w:pPr>
        <w:keepNext/>
        <w:jc w:val="center"/>
      </w:pPr>
      <w:r>
        <w:rPr>
          <w:noProof/>
        </w:rPr>
        <w:drawing>
          <wp:inline distT="0" distB="0" distL="0" distR="0" wp14:anchorId="232ADEE8" wp14:editId="63663713">
            <wp:extent cx="4877435" cy="34575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b="5457"/>
                    <a:stretch/>
                  </pic:blipFill>
                  <pic:spPr bwMode="auto">
                    <a:xfrm>
                      <a:off x="0" y="0"/>
                      <a:ext cx="4878000" cy="3457976"/>
                    </a:xfrm>
                    <a:prstGeom prst="rect">
                      <a:avLst/>
                    </a:prstGeom>
                    <a:noFill/>
                    <a:ln>
                      <a:noFill/>
                    </a:ln>
                    <a:extLst>
                      <a:ext uri="{53640926-AAD7-44D8-BBD7-CCE9431645EC}">
                        <a14:shadowObscured xmlns:a14="http://schemas.microsoft.com/office/drawing/2010/main"/>
                      </a:ext>
                    </a:extLst>
                  </pic:spPr>
                </pic:pic>
              </a:graphicData>
            </a:graphic>
          </wp:inline>
        </w:drawing>
      </w:r>
    </w:p>
    <w:p w14:paraId="0F60D6E3" w14:textId="5809B313" w:rsidR="00946886" w:rsidRDefault="00946886" w:rsidP="006019AE">
      <w:pPr>
        <w:pStyle w:val="Caption"/>
      </w:pPr>
      <w:bookmarkStart w:id="49" w:name="_Toc452469928"/>
      <w:r>
        <w:t xml:space="preserve">Figure </w:t>
      </w:r>
      <w:fldSimple w:instr=" STYLEREF 1 \s ">
        <w:r w:rsidR="004675BB">
          <w:rPr>
            <w:noProof/>
          </w:rPr>
          <w:t>3</w:t>
        </w:r>
      </w:fldSimple>
      <w:r w:rsidR="003D2D66">
        <w:noBreakHyphen/>
      </w:r>
      <w:fldSimple w:instr=" SEQ Figure \* ARABIC \s 1 ">
        <w:r w:rsidR="004675BB">
          <w:rPr>
            <w:noProof/>
          </w:rPr>
          <w:t>3</w:t>
        </w:r>
      </w:fldSimple>
      <w:r>
        <w:t xml:space="preserve">: </w:t>
      </w:r>
      <w:r w:rsidRPr="00A602F0">
        <w:t xml:space="preserve">A model of the </w:t>
      </w:r>
      <w:r w:rsidR="00530771">
        <w:t>percentage</w:t>
      </w:r>
      <w:r w:rsidRPr="00A602F0">
        <w:t xml:space="preserve"> of women who reported needing help with daily tasks by actual age for the 1973-78, 1946-51, and 1921-26 cohorts.</w:t>
      </w:r>
      <w:bookmarkEnd w:id="49"/>
    </w:p>
    <w:p w14:paraId="4C9066A6" w14:textId="77777777" w:rsidR="006019AE" w:rsidRPr="006019AE" w:rsidRDefault="006019AE" w:rsidP="006019AE"/>
    <w:p w14:paraId="11208AD9" w14:textId="7E6D9726" w:rsidR="00946886" w:rsidRDefault="00946886" w:rsidP="00946886">
      <w:r>
        <w:t xml:space="preserve">The model was then used to project the </w:t>
      </w:r>
      <w:r w:rsidR="00530771">
        <w:t>prevalence</w:t>
      </w:r>
      <w:r>
        <w:t xml:space="preserve"> of Australian women aged 20-90 years who need help from 2015 to 2035 (Appendix C). For this purpose, we assumed that the age-specific prevalence of disability for women remains the same for this </w:t>
      </w:r>
      <w:r w:rsidR="00C4748D">
        <w:t>twenty</w:t>
      </w:r>
      <w:r>
        <w:t xml:space="preserve">-year time period. The age-specific estimates for needing help with daily tasks were multiplied by the projected number of women aged 20 to 90 years at every year from 2015 to 2035 (provided by the ABS; Introduction, Section 2.5; </w:t>
      </w:r>
      <w:r w:rsidR="00870399">
        <w:fldChar w:fldCharType="begin"/>
      </w:r>
      <w:r w:rsidR="007F3AAA">
        <w:instrText xml:space="preserve"> ADDIN EN.CITE &lt;EndNote&gt;&lt;Cite&gt;&lt;Author&gt;ABS&lt;/Author&gt;&lt;Year&gt;2013&lt;/Year&gt;&lt;RecNum&gt;1&lt;/RecNum&gt;&lt;DisplayText&gt;(ABS, 2013)&lt;/DisplayText&gt;&lt;record&gt;&lt;rec-number&gt;1&lt;/rec-number&gt;&lt;foreign-keys&gt;&lt;key app="EN" db-id="0zaxfzw0nszf5ae2xx05fzzowfpdapapwt0v" timestamp="1443157463"&gt;1&lt;/key&gt;&lt;/foreign-keys&gt;&lt;ref-type name="Government Document"&gt;46&lt;/ref-type&gt;&lt;contributors&gt;&lt;authors&gt;&lt;author&gt;ABS&lt;/author&gt;&lt;/authors&gt;&lt;secondary-authors&gt;&lt;author&gt;Australian Bureau of Statistics&lt;/author&gt;&lt;/secondary-authors&gt;&lt;/contributors&gt;&lt;titles&gt;&lt;title&gt;3220.0 Population Projections, Australia, 2012 to 2101&lt;/title&gt;&lt;/titles&gt;&lt;pages&gt;52&lt;/pages&gt;&lt;dates&gt;&lt;year&gt;2013&lt;/year&gt;&lt;/dates&gt;&lt;pub-location&gt;Canberra&lt;/pub-location&gt;&lt;publisher&gt;ABS&lt;/publisher&gt;&lt;urls&gt;&lt;related-urls&gt;&lt;url&gt;http://www.abs.gov.au/AUSSTATS/abs@.nsf/Lookup/3222.0Main+Features12012%20%28base%29%20to%202101?OpenDocument&lt;/url&gt;&lt;/related-urls&gt;&lt;/urls&gt;&lt;custom1&gt;Australian Bureau of Statistics&lt;/custom1&gt;&lt;/record&gt;&lt;/Cite&gt;&lt;/EndNote&gt;</w:instrText>
      </w:r>
      <w:r w:rsidR="00870399">
        <w:fldChar w:fldCharType="separate"/>
      </w:r>
      <w:r w:rsidR="007F3AAA">
        <w:rPr>
          <w:noProof/>
        </w:rPr>
        <w:t>(</w:t>
      </w:r>
      <w:hyperlink w:anchor="_ENREF_16" w:tooltip="ABS, 2013 #1" w:history="1">
        <w:r w:rsidR="001731F3">
          <w:rPr>
            <w:noProof/>
          </w:rPr>
          <w:t>ABS, 2013</w:t>
        </w:r>
      </w:hyperlink>
      <w:r w:rsidR="007F3AAA">
        <w:rPr>
          <w:noProof/>
        </w:rPr>
        <w:t>)</w:t>
      </w:r>
      <w:r w:rsidR="00870399">
        <w:fldChar w:fldCharType="end"/>
      </w:r>
      <w:r>
        <w:t xml:space="preserve">) to predict the number and </w:t>
      </w:r>
      <w:r w:rsidR="00185F71">
        <w:t>percentage</w:t>
      </w:r>
      <w:r>
        <w:t xml:space="preserve"> of women who need h</w:t>
      </w:r>
      <w:r w:rsidR="00C4748D">
        <w:t>elp. Briefly, the ABS produced three</w:t>
      </w:r>
      <w:r>
        <w:t xml:space="preserve"> different scenarios (Series A, B, and C) for the Australian population from 2012 to 2011. Series B is based on current (at 2012) rates of fertility, life expectancy at birth, and net overseas migration. Series </w:t>
      </w:r>
      <w:r w:rsidR="00C4748D">
        <w:t>A assumes higher rates for all three</w:t>
      </w:r>
      <w:r>
        <w:t xml:space="preserve"> characteristics, whereas Series C assumes lower fertility and net overseas migration rates and unchanged life expectancy.</w:t>
      </w:r>
    </w:p>
    <w:p w14:paraId="287B6C24" w14:textId="77777777" w:rsidR="00946886" w:rsidRDefault="00946886" w:rsidP="00946886">
      <w:pPr>
        <w:jc w:val="left"/>
      </w:pPr>
    </w:p>
    <w:p w14:paraId="21F07B98" w14:textId="25577166" w:rsidR="00946886" w:rsidRDefault="00946886" w:rsidP="00946886">
      <w:r>
        <w:lastRenderedPageBreak/>
        <w:t>Figure 3-4 shows that the number of Australian women who need help with daily tasks was approximately 350,000 in 2015 and increased to a total of 547,786 (Series C) to 574,996 (Series A)</w:t>
      </w:r>
      <w:r w:rsidR="00545C0F">
        <w:t xml:space="preserve"> in 2035</w:t>
      </w:r>
      <w:r>
        <w:t>. This equates to an increase from 3.9 per cent to 4.5-4.6 per cent for all Series (</w:t>
      </w:r>
      <w:r w:rsidR="00996332">
        <w:t>Table 3-1</w:t>
      </w:r>
      <w:r>
        <w:t xml:space="preserve">). </w:t>
      </w:r>
    </w:p>
    <w:p w14:paraId="21C239E2" w14:textId="77777777" w:rsidR="00946886" w:rsidRDefault="00946886" w:rsidP="00946886"/>
    <w:p w14:paraId="33334767" w14:textId="0CFE5A1C" w:rsidR="00946886" w:rsidRDefault="00EC6FB1" w:rsidP="00946886">
      <w:pPr>
        <w:keepNext/>
        <w:jc w:val="center"/>
      </w:pPr>
      <w:r>
        <w:rPr>
          <w:noProof/>
          <w:szCs w:val="24"/>
        </w:rPr>
        <w:drawing>
          <wp:inline distT="0" distB="0" distL="0" distR="0" wp14:anchorId="70673E1A" wp14:editId="7FE2BE57">
            <wp:extent cx="4878000"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51470C04" w14:textId="0A9FE7E2" w:rsidR="00946886" w:rsidRDefault="00946886" w:rsidP="00946886">
      <w:pPr>
        <w:pStyle w:val="Caption"/>
      </w:pPr>
      <w:bookmarkStart w:id="50" w:name="_Toc452469929"/>
      <w:r>
        <w:t xml:space="preserve">Figure </w:t>
      </w:r>
      <w:fldSimple w:instr=" STYLEREF 1 \s ">
        <w:r w:rsidR="004675BB">
          <w:rPr>
            <w:noProof/>
          </w:rPr>
          <w:t>3</w:t>
        </w:r>
      </w:fldSimple>
      <w:r w:rsidR="003D2D66">
        <w:noBreakHyphen/>
      </w:r>
      <w:fldSimple w:instr=" SEQ Figure \* ARABIC \s 1 ">
        <w:r w:rsidR="004675BB">
          <w:rPr>
            <w:noProof/>
          </w:rPr>
          <w:t>4</w:t>
        </w:r>
      </w:fldSimple>
      <w:r>
        <w:t xml:space="preserve">: </w:t>
      </w:r>
      <w:r w:rsidRPr="00DA1CDF">
        <w:t>Number of Australian women</w:t>
      </w:r>
      <w:r w:rsidR="00122C80">
        <w:t xml:space="preserve"> aged 20-90</w:t>
      </w:r>
      <w:r w:rsidRPr="00DA1CDF">
        <w:t xml:space="preserve"> who </w:t>
      </w:r>
      <w:r w:rsidR="00D542E5">
        <w:t xml:space="preserve">will </w:t>
      </w:r>
      <w:r w:rsidRPr="00DA1CDF">
        <w:t>need help with daily tasks from 2015 to 2035.</w:t>
      </w:r>
      <w:bookmarkEnd w:id="50"/>
    </w:p>
    <w:p w14:paraId="179911B4" w14:textId="77777777" w:rsidR="00946886" w:rsidRDefault="00946886" w:rsidP="00946886">
      <w:pPr>
        <w:jc w:val="left"/>
        <w:rPr>
          <w:b/>
        </w:rPr>
      </w:pPr>
    </w:p>
    <w:p w14:paraId="6648E747" w14:textId="226BCE49" w:rsidR="00946886" w:rsidRDefault="00946886" w:rsidP="00720317">
      <w:pPr>
        <w:pStyle w:val="Caption"/>
        <w:keepNext/>
        <w:spacing w:after="0"/>
      </w:pPr>
      <w:bookmarkStart w:id="51" w:name="_Toc446590845"/>
      <w:bookmarkStart w:id="52" w:name="_Toc452470077"/>
      <w:r>
        <w:t xml:space="preserve">Table </w:t>
      </w:r>
      <w:fldSimple w:instr=" STYLEREF 1 \s ">
        <w:r w:rsidR="004675BB">
          <w:rPr>
            <w:noProof/>
          </w:rPr>
          <w:t>3</w:t>
        </w:r>
      </w:fldSimple>
      <w:r w:rsidR="003D2D66">
        <w:noBreakHyphen/>
      </w:r>
      <w:fldSimple w:instr=" SEQ Table \* ARABIC \s 1 ">
        <w:r w:rsidR="004675BB">
          <w:rPr>
            <w:noProof/>
          </w:rPr>
          <w:t>1</w:t>
        </w:r>
      </w:fldSimple>
      <w:r>
        <w:t xml:space="preserve">: Projected number and </w:t>
      </w:r>
      <w:r w:rsidR="00530771">
        <w:t>prevalence</w:t>
      </w:r>
      <w:r>
        <w:t xml:space="preserve"> of women who</w:t>
      </w:r>
      <w:r w:rsidR="00D542E5">
        <w:t xml:space="preserve"> will</w:t>
      </w:r>
      <w:r>
        <w:t xml:space="preserve"> need help with daily tasks in Australia from 2015 to 2035</w:t>
      </w:r>
      <w:r w:rsidRPr="00200DF3">
        <w:t>.</w:t>
      </w:r>
      <w:bookmarkEnd w:id="51"/>
      <w:bookmarkEnd w:id="52"/>
    </w:p>
    <w:tbl>
      <w:tblPr>
        <w:tblStyle w:val="TableGrid"/>
        <w:tblW w:w="0" w:type="auto"/>
        <w:tblLook w:val="04A0" w:firstRow="1" w:lastRow="0" w:firstColumn="1" w:lastColumn="0" w:noHBand="0" w:noVBand="1"/>
      </w:tblPr>
      <w:tblGrid>
        <w:gridCol w:w="1308"/>
        <w:gridCol w:w="1283"/>
        <w:gridCol w:w="1284"/>
        <w:gridCol w:w="1223"/>
        <w:gridCol w:w="1344"/>
        <w:gridCol w:w="1283"/>
        <w:gridCol w:w="1285"/>
      </w:tblGrid>
      <w:tr w:rsidR="00946886" w:rsidRPr="00AD62F4" w14:paraId="0825013C" w14:textId="77777777" w:rsidTr="005673D5">
        <w:tc>
          <w:tcPr>
            <w:tcW w:w="1308" w:type="dxa"/>
            <w:vMerge w:val="restart"/>
            <w:vAlign w:val="center"/>
          </w:tcPr>
          <w:p w14:paraId="15DD742D" w14:textId="77777777" w:rsidR="00946886" w:rsidRPr="00AD62F4" w:rsidRDefault="00946886" w:rsidP="005673D5">
            <w:pPr>
              <w:jc w:val="center"/>
              <w:rPr>
                <w:b/>
              </w:rPr>
            </w:pPr>
            <w:r w:rsidRPr="00AD62F4">
              <w:rPr>
                <w:b/>
              </w:rPr>
              <w:t xml:space="preserve"> Year</w:t>
            </w:r>
          </w:p>
        </w:tc>
        <w:tc>
          <w:tcPr>
            <w:tcW w:w="7702" w:type="dxa"/>
            <w:gridSpan w:val="6"/>
            <w:vAlign w:val="center"/>
          </w:tcPr>
          <w:p w14:paraId="6BBE8C9B" w14:textId="77777777" w:rsidR="00946886" w:rsidRPr="00AD62F4" w:rsidRDefault="00946886" w:rsidP="005673D5">
            <w:pPr>
              <w:jc w:val="center"/>
              <w:rPr>
                <w:b/>
              </w:rPr>
            </w:pPr>
            <w:r w:rsidRPr="00AD62F4">
              <w:rPr>
                <w:b/>
              </w:rPr>
              <w:t>Population projection</w:t>
            </w:r>
          </w:p>
        </w:tc>
      </w:tr>
      <w:tr w:rsidR="00946886" w:rsidRPr="00AD62F4" w14:paraId="69729E38" w14:textId="77777777" w:rsidTr="005673D5">
        <w:tc>
          <w:tcPr>
            <w:tcW w:w="1308" w:type="dxa"/>
            <w:vMerge/>
          </w:tcPr>
          <w:p w14:paraId="0EAD1612" w14:textId="77777777" w:rsidR="00946886" w:rsidRPr="00AD62F4" w:rsidRDefault="00946886" w:rsidP="005673D5">
            <w:pPr>
              <w:jc w:val="center"/>
              <w:rPr>
                <w:b/>
              </w:rPr>
            </w:pPr>
          </w:p>
        </w:tc>
        <w:tc>
          <w:tcPr>
            <w:tcW w:w="2567" w:type="dxa"/>
            <w:gridSpan w:val="2"/>
            <w:vAlign w:val="center"/>
          </w:tcPr>
          <w:p w14:paraId="213457A7" w14:textId="77777777" w:rsidR="00946886" w:rsidRPr="00AD62F4" w:rsidRDefault="00946886" w:rsidP="005673D5">
            <w:pPr>
              <w:jc w:val="center"/>
              <w:rPr>
                <w:b/>
              </w:rPr>
            </w:pPr>
            <w:r>
              <w:rPr>
                <w:b/>
              </w:rPr>
              <w:t xml:space="preserve">Series </w:t>
            </w:r>
            <w:r w:rsidRPr="00AD62F4">
              <w:rPr>
                <w:b/>
              </w:rPr>
              <w:t>A</w:t>
            </w:r>
          </w:p>
        </w:tc>
        <w:tc>
          <w:tcPr>
            <w:tcW w:w="2567" w:type="dxa"/>
            <w:gridSpan w:val="2"/>
            <w:vAlign w:val="center"/>
          </w:tcPr>
          <w:p w14:paraId="70137476" w14:textId="77777777" w:rsidR="00946886" w:rsidRPr="00AD62F4" w:rsidRDefault="00946886" w:rsidP="005673D5">
            <w:pPr>
              <w:jc w:val="center"/>
              <w:rPr>
                <w:b/>
              </w:rPr>
            </w:pPr>
            <w:r>
              <w:rPr>
                <w:b/>
              </w:rPr>
              <w:t xml:space="preserve">Series </w:t>
            </w:r>
            <w:r w:rsidRPr="00AD62F4">
              <w:rPr>
                <w:b/>
              </w:rPr>
              <w:t>B</w:t>
            </w:r>
          </w:p>
        </w:tc>
        <w:tc>
          <w:tcPr>
            <w:tcW w:w="2568" w:type="dxa"/>
            <w:gridSpan w:val="2"/>
            <w:vAlign w:val="center"/>
          </w:tcPr>
          <w:p w14:paraId="3567C80E" w14:textId="77777777" w:rsidR="00946886" w:rsidRPr="00AD62F4" w:rsidRDefault="00946886" w:rsidP="005673D5">
            <w:pPr>
              <w:jc w:val="center"/>
              <w:rPr>
                <w:b/>
              </w:rPr>
            </w:pPr>
            <w:r>
              <w:rPr>
                <w:b/>
              </w:rPr>
              <w:t xml:space="preserve">Series </w:t>
            </w:r>
            <w:r w:rsidRPr="00AD62F4">
              <w:rPr>
                <w:b/>
              </w:rPr>
              <w:t>C</w:t>
            </w:r>
          </w:p>
        </w:tc>
      </w:tr>
      <w:tr w:rsidR="00946886" w:rsidRPr="00AD62F4" w14:paraId="7D0B2F28" w14:textId="77777777" w:rsidTr="005673D5">
        <w:tc>
          <w:tcPr>
            <w:tcW w:w="1308" w:type="dxa"/>
            <w:vMerge/>
          </w:tcPr>
          <w:p w14:paraId="6D2CC214" w14:textId="77777777" w:rsidR="00946886" w:rsidRPr="00AD62F4" w:rsidRDefault="00946886" w:rsidP="005673D5">
            <w:pPr>
              <w:jc w:val="center"/>
              <w:rPr>
                <w:b/>
              </w:rPr>
            </w:pPr>
          </w:p>
        </w:tc>
        <w:tc>
          <w:tcPr>
            <w:tcW w:w="1283" w:type="dxa"/>
          </w:tcPr>
          <w:p w14:paraId="691E5D25" w14:textId="77777777" w:rsidR="00946886" w:rsidRPr="00AD62F4" w:rsidRDefault="00946886" w:rsidP="005673D5">
            <w:pPr>
              <w:jc w:val="center"/>
              <w:rPr>
                <w:b/>
              </w:rPr>
            </w:pPr>
            <w:r w:rsidRPr="00AD62F4">
              <w:rPr>
                <w:b/>
              </w:rPr>
              <w:t>n</w:t>
            </w:r>
          </w:p>
        </w:tc>
        <w:tc>
          <w:tcPr>
            <w:tcW w:w="1284" w:type="dxa"/>
          </w:tcPr>
          <w:p w14:paraId="4CE8333A" w14:textId="77777777" w:rsidR="00946886" w:rsidRPr="00AD62F4" w:rsidRDefault="00946886" w:rsidP="005673D5">
            <w:pPr>
              <w:jc w:val="center"/>
              <w:rPr>
                <w:b/>
              </w:rPr>
            </w:pPr>
            <w:r w:rsidRPr="00AD62F4">
              <w:rPr>
                <w:b/>
              </w:rPr>
              <w:t>%</w:t>
            </w:r>
          </w:p>
        </w:tc>
        <w:tc>
          <w:tcPr>
            <w:tcW w:w="1223" w:type="dxa"/>
          </w:tcPr>
          <w:p w14:paraId="0302094C" w14:textId="77777777" w:rsidR="00946886" w:rsidRPr="00AD62F4" w:rsidRDefault="00946886" w:rsidP="005673D5">
            <w:pPr>
              <w:jc w:val="center"/>
              <w:rPr>
                <w:b/>
              </w:rPr>
            </w:pPr>
            <w:r w:rsidRPr="00AD62F4">
              <w:rPr>
                <w:b/>
              </w:rPr>
              <w:t>n</w:t>
            </w:r>
          </w:p>
        </w:tc>
        <w:tc>
          <w:tcPr>
            <w:tcW w:w="1344" w:type="dxa"/>
          </w:tcPr>
          <w:p w14:paraId="002B5831" w14:textId="77777777" w:rsidR="00946886" w:rsidRPr="00AD62F4" w:rsidRDefault="00946886" w:rsidP="005673D5">
            <w:pPr>
              <w:jc w:val="center"/>
              <w:rPr>
                <w:b/>
              </w:rPr>
            </w:pPr>
            <w:r w:rsidRPr="00AD62F4">
              <w:rPr>
                <w:b/>
              </w:rPr>
              <w:t>%</w:t>
            </w:r>
          </w:p>
        </w:tc>
        <w:tc>
          <w:tcPr>
            <w:tcW w:w="1283" w:type="dxa"/>
          </w:tcPr>
          <w:p w14:paraId="19E31065" w14:textId="77777777" w:rsidR="00946886" w:rsidRPr="00AD62F4" w:rsidRDefault="00946886" w:rsidP="005673D5">
            <w:pPr>
              <w:jc w:val="center"/>
              <w:rPr>
                <w:b/>
              </w:rPr>
            </w:pPr>
            <w:r w:rsidRPr="00AD62F4">
              <w:rPr>
                <w:b/>
              </w:rPr>
              <w:t>n</w:t>
            </w:r>
          </w:p>
        </w:tc>
        <w:tc>
          <w:tcPr>
            <w:tcW w:w="1285" w:type="dxa"/>
          </w:tcPr>
          <w:p w14:paraId="36F8ACD5" w14:textId="77777777" w:rsidR="00946886" w:rsidRPr="00AD62F4" w:rsidRDefault="00946886" w:rsidP="005673D5">
            <w:pPr>
              <w:jc w:val="center"/>
              <w:rPr>
                <w:b/>
              </w:rPr>
            </w:pPr>
            <w:r w:rsidRPr="00AD62F4">
              <w:rPr>
                <w:b/>
              </w:rPr>
              <w:t>%</w:t>
            </w:r>
          </w:p>
        </w:tc>
      </w:tr>
      <w:tr w:rsidR="00946886" w:rsidRPr="00AD62F4" w14:paraId="6DCB474D" w14:textId="77777777" w:rsidTr="005673D5">
        <w:tc>
          <w:tcPr>
            <w:tcW w:w="1308" w:type="dxa"/>
          </w:tcPr>
          <w:p w14:paraId="311D122F" w14:textId="77777777" w:rsidR="00946886" w:rsidRPr="00AD62F4" w:rsidRDefault="00946886" w:rsidP="005673D5">
            <w:pPr>
              <w:jc w:val="center"/>
              <w:rPr>
                <w:b/>
              </w:rPr>
            </w:pPr>
            <w:r w:rsidRPr="00AD62F4">
              <w:rPr>
                <w:b/>
              </w:rPr>
              <w:t>2015</w:t>
            </w:r>
          </w:p>
        </w:tc>
        <w:tc>
          <w:tcPr>
            <w:tcW w:w="1283" w:type="dxa"/>
          </w:tcPr>
          <w:p w14:paraId="434F6A45" w14:textId="77777777" w:rsidR="00946886" w:rsidRPr="00AD62F4" w:rsidRDefault="00946886" w:rsidP="005673D5">
            <w:pPr>
              <w:jc w:val="center"/>
            </w:pPr>
            <w:r w:rsidRPr="00AD62F4">
              <w:rPr>
                <w:rFonts w:cs="Arial"/>
                <w:color w:val="000000"/>
              </w:rPr>
              <w:t>349</w:t>
            </w:r>
            <w:r>
              <w:rPr>
                <w:rFonts w:cs="Arial"/>
                <w:color w:val="000000"/>
              </w:rPr>
              <w:t>,</w:t>
            </w:r>
            <w:r w:rsidRPr="00AD62F4">
              <w:rPr>
                <w:rFonts w:cs="Arial"/>
                <w:color w:val="000000"/>
              </w:rPr>
              <w:t>912</w:t>
            </w:r>
          </w:p>
        </w:tc>
        <w:tc>
          <w:tcPr>
            <w:tcW w:w="1284" w:type="dxa"/>
          </w:tcPr>
          <w:p w14:paraId="58ACA0B2" w14:textId="77777777" w:rsidR="00946886" w:rsidRPr="00AD62F4" w:rsidRDefault="00946886" w:rsidP="005673D5">
            <w:pPr>
              <w:jc w:val="center"/>
            </w:pPr>
            <w:r w:rsidRPr="00AD62F4">
              <w:t>3.88</w:t>
            </w:r>
          </w:p>
        </w:tc>
        <w:tc>
          <w:tcPr>
            <w:tcW w:w="1223" w:type="dxa"/>
          </w:tcPr>
          <w:p w14:paraId="719DBF60" w14:textId="77777777" w:rsidR="00946886" w:rsidRPr="00AD62F4" w:rsidRDefault="00946886" w:rsidP="005673D5">
            <w:pPr>
              <w:jc w:val="center"/>
            </w:pPr>
            <w:r w:rsidRPr="00AD62F4">
              <w:rPr>
                <w:rFonts w:cs="Arial"/>
                <w:color w:val="000000"/>
              </w:rPr>
              <w:t>349</w:t>
            </w:r>
            <w:r>
              <w:rPr>
                <w:rFonts w:cs="Arial"/>
                <w:color w:val="000000"/>
              </w:rPr>
              <w:t>,</w:t>
            </w:r>
            <w:r w:rsidRPr="00AD62F4">
              <w:rPr>
                <w:rFonts w:cs="Arial"/>
                <w:color w:val="000000"/>
              </w:rPr>
              <w:t>672</w:t>
            </w:r>
          </w:p>
        </w:tc>
        <w:tc>
          <w:tcPr>
            <w:tcW w:w="1344" w:type="dxa"/>
          </w:tcPr>
          <w:p w14:paraId="4BC3C999" w14:textId="77777777" w:rsidR="00946886" w:rsidRPr="00AD62F4" w:rsidRDefault="00946886" w:rsidP="005673D5">
            <w:pPr>
              <w:jc w:val="center"/>
            </w:pPr>
            <w:r w:rsidRPr="00AD62F4">
              <w:t>3.88</w:t>
            </w:r>
          </w:p>
        </w:tc>
        <w:tc>
          <w:tcPr>
            <w:tcW w:w="1283" w:type="dxa"/>
          </w:tcPr>
          <w:p w14:paraId="3119D903" w14:textId="77777777" w:rsidR="00946886" w:rsidRPr="00AD62F4" w:rsidRDefault="00946886" w:rsidP="005673D5">
            <w:pPr>
              <w:jc w:val="center"/>
            </w:pPr>
            <w:r w:rsidRPr="00AD62F4">
              <w:rPr>
                <w:rFonts w:cs="Arial"/>
                <w:color w:val="000000"/>
              </w:rPr>
              <w:t>349</w:t>
            </w:r>
            <w:r>
              <w:rPr>
                <w:rFonts w:cs="Arial"/>
                <w:color w:val="000000"/>
              </w:rPr>
              <w:t>,</w:t>
            </w:r>
            <w:r w:rsidRPr="00AD62F4">
              <w:rPr>
                <w:rFonts w:cs="Arial"/>
                <w:color w:val="000000"/>
              </w:rPr>
              <w:t>427</w:t>
            </w:r>
          </w:p>
        </w:tc>
        <w:tc>
          <w:tcPr>
            <w:tcW w:w="1285" w:type="dxa"/>
          </w:tcPr>
          <w:p w14:paraId="47A7072E" w14:textId="77777777" w:rsidR="00946886" w:rsidRPr="00AD62F4" w:rsidRDefault="00946886" w:rsidP="005673D5">
            <w:pPr>
              <w:jc w:val="center"/>
            </w:pPr>
            <w:r w:rsidRPr="00AD62F4">
              <w:t>3.89</w:t>
            </w:r>
          </w:p>
        </w:tc>
      </w:tr>
      <w:tr w:rsidR="00946886" w:rsidRPr="00AD62F4" w14:paraId="4B15102A" w14:textId="77777777" w:rsidTr="005673D5">
        <w:tc>
          <w:tcPr>
            <w:tcW w:w="1308" w:type="dxa"/>
          </w:tcPr>
          <w:p w14:paraId="2A7B3BC7" w14:textId="77777777" w:rsidR="00946886" w:rsidRPr="00AD62F4" w:rsidRDefault="00946886" w:rsidP="005673D5">
            <w:pPr>
              <w:jc w:val="center"/>
              <w:rPr>
                <w:b/>
              </w:rPr>
            </w:pPr>
            <w:r w:rsidRPr="00AD62F4">
              <w:rPr>
                <w:b/>
              </w:rPr>
              <w:t>2020</w:t>
            </w:r>
          </w:p>
        </w:tc>
        <w:tc>
          <w:tcPr>
            <w:tcW w:w="1283" w:type="dxa"/>
          </w:tcPr>
          <w:p w14:paraId="54B0FCDC" w14:textId="77777777" w:rsidR="00946886" w:rsidRPr="00AD62F4" w:rsidRDefault="00946886" w:rsidP="005673D5">
            <w:pPr>
              <w:jc w:val="center"/>
            </w:pPr>
            <w:r w:rsidRPr="00AD62F4">
              <w:rPr>
                <w:rFonts w:cs="Arial"/>
                <w:color w:val="000000"/>
              </w:rPr>
              <w:t>390</w:t>
            </w:r>
            <w:r>
              <w:rPr>
                <w:rFonts w:cs="Arial"/>
                <w:color w:val="000000"/>
              </w:rPr>
              <w:t>,</w:t>
            </w:r>
            <w:r w:rsidRPr="00AD62F4">
              <w:rPr>
                <w:rFonts w:cs="Arial"/>
                <w:color w:val="000000"/>
              </w:rPr>
              <w:t>745</w:t>
            </w:r>
          </w:p>
        </w:tc>
        <w:tc>
          <w:tcPr>
            <w:tcW w:w="1284" w:type="dxa"/>
          </w:tcPr>
          <w:p w14:paraId="24E16D46" w14:textId="77777777" w:rsidR="00946886" w:rsidRPr="00AD62F4" w:rsidRDefault="00946886" w:rsidP="005673D5">
            <w:pPr>
              <w:jc w:val="center"/>
            </w:pPr>
            <w:r w:rsidRPr="00AD62F4">
              <w:t>3.95</w:t>
            </w:r>
          </w:p>
        </w:tc>
        <w:tc>
          <w:tcPr>
            <w:tcW w:w="1223" w:type="dxa"/>
          </w:tcPr>
          <w:p w14:paraId="7729D8BD" w14:textId="77777777" w:rsidR="00946886" w:rsidRPr="00AD62F4" w:rsidRDefault="00946886" w:rsidP="005673D5">
            <w:pPr>
              <w:jc w:val="center"/>
            </w:pPr>
            <w:r w:rsidRPr="00AD62F4">
              <w:rPr>
                <w:rFonts w:cs="Arial"/>
                <w:color w:val="000000"/>
              </w:rPr>
              <w:t>389</w:t>
            </w:r>
            <w:r>
              <w:rPr>
                <w:rFonts w:cs="Arial"/>
                <w:color w:val="000000"/>
              </w:rPr>
              <w:t>,</w:t>
            </w:r>
            <w:r w:rsidRPr="00AD62F4">
              <w:rPr>
                <w:rFonts w:cs="Arial"/>
                <w:color w:val="000000"/>
              </w:rPr>
              <w:t>221</w:t>
            </w:r>
          </w:p>
        </w:tc>
        <w:tc>
          <w:tcPr>
            <w:tcW w:w="1344" w:type="dxa"/>
          </w:tcPr>
          <w:p w14:paraId="1B6CC159" w14:textId="77777777" w:rsidR="00946886" w:rsidRPr="00AD62F4" w:rsidRDefault="00946886" w:rsidP="005673D5">
            <w:pPr>
              <w:jc w:val="center"/>
            </w:pPr>
            <w:r w:rsidRPr="00AD62F4">
              <w:t>3.97</w:t>
            </w:r>
          </w:p>
        </w:tc>
        <w:tc>
          <w:tcPr>
            <w:tcW w:w="1283" w:type="dxa"/>
          </w:tcPr>
          <w:p w14:paraId="36424262" w14:textId="77777777" w:rsidR="00946886" w:rsidRPr="00AD62F4" w:rsidRDefault="00946886" w:rsidP="005673D5">
            <w:pPr>
              <w:jc w:val="center"/>
            </w:pPr>
            <w:r w:rsidRPr="00AD62F4">
              <w:rPr>
                <w:rFonts w:cs="Arial"/>
                <w:color w:val="000000"/>
              </w:rPr>
              <w:t>388</w:t>
            </w:r>
            <w:r>
              <w:rPr>
                <w:rFonts w:cs="Arial"/>
                <w:color w:val="000000"/>
              </w:rPr>
              <w:t>,</w:t>
            </w:r>
            <w:r w:rsidRPr="00AD62F4">
              <w:rPr>
                <w:rFonts w:cs="Arial"/>
                <w:color w:val="000000"/>
              </w:rPr>
              <w:t>017</w:t>
            </w:r>
          </w:p>
        </w:tc>
        <w:tc>
          <w:tcPr>
            <w:tcW w:w="1285" w:type="dxa"/>
          </w:tcPr>
          <w:p w14:paraId="26F97548" w14:textId="77777777" w:rsidR="00946886" w:rsidRPr="00AD62F4" w:rsidRDefault="00946886" w:rsidP="005673D5">
            <w:pPr>
              <w:jc w:val="center"/>
            </w:pPr>
            <w:r w:rsidRPr="00AD62F4">
              <w:t>3.99</w:t>
            </w:r>
          </w:p>
        </w:tc>
      </w:tr>
      <w:tr w:rsidR="00946886" w:rsidRPr="00AD62F4" w14:paraId="3935EB48" w14:textId="77777777" w:rsidTr="005673D5">
        <w:tc>
          <w:tcPr>
            <w:tcW w:w="1308" w:type="dxa"/>
          </w:tcPr>
          <w:p w14:paraId="021A0044" w14:textId="77777777" w:rsidR="00946886" w:rsidRPr="00AD62F4" w:rsidRDefault="00946886" w:rsidP="005673D5">
            <w:pPr>
              <w:jc w:val="center"/>
              <w:rPr>
                <w:b/>
              </w:rPr>
            </w:pPr>
            <w:r w:rsidRPr="00AD62F4">
              <w:rPr>
                <w:b/>
              </w:rPr>
              <w:t>2025</w:t>
            </w:r>
          </w:p>
        </w:tc>
        <w:tc>
          <w:tcPr>
            <w:tcW w:w="1283" w:type="dxa"/>
          </w:tcPr>
          <w:p w14:paraId="3A88DE7C" w14:textId="77777777" w:rsidR="00946886" w:rsidRPr="00AD62F4" w:rsidRDefault="00946886" w:rsidP="005673D5">
            <w:pPr>
              <w:jc w:val="center"/>
            </w:pPr>
            <w:r w:rsidRPr="00AD62F4">
              <w:rPr>
                <w:rFonts w:cs="Arial"/>
                <w:color w:val="000000"/>
              </w:rPr>
              <w:t>443</w:t>
            </w:r>
            <w:r>
              <w:rPr>
                <w:rFonts w:cs="Arial"/>
                <w:color w:val="000000"/>
              </w:rPr>
              <w:t>,</w:t>
            </w:r>
            <w:r w:rsidRPr="00AD62F4">
              <w:rPr>
                <w:rFonts w:cs="Arial"/>
                <w:color w:val="000000"/>
              </w:rPr>
              <w:t>597</w:t>
            </w:r>
          </w:p>
        </w:tc>
        <w:tc>
          <w:tcPr>
            <w:tcW w:w="1284" w:type="dxa"/>
          </w:tcPr>
          <w:p w14:paraId="2FCC1437" w14:textId="77777777" w:rsidR="00946886" w:rsidRPr="00AD62F4" w:rsidRDefault="00946886" w:rsidP="005673D5">
            <w:pPr>
              <w:jc w:val="center"/>
            </w:pPr>
            <w:r w:rsidRPr="00AD62F4">
              <w:t>4.12</w:t>
            </w:r>
          </w:p>
        </w:tc>
        <w:tc>
          <w:tcPr>
            <w:tcW w:w="1223" w:type="dxa"/>
          </w:tcPr>
          <w:p w14:paraId="4330524E" w14:textId="77777777" w:rsidR="00946886" w:rsidRPr="00AD62F4" w:rsidRDefault="00946886" w:rsidP="005673D5">
            <w:pPr>
              <w:jc w:val="center"/>
            </w:pPr>
            <w:r w:rsidRPr="00AD62F4">
              <w:rPr>
                <w:rFonts w:cs="Arial"/>
                <w:color w:val="000000"/>
              </w:rPr>
              <w:t>438</w:t>
            </w:r>
            <w:r>
              <w:rPr>
                <w:rFonts w:cs="Arial"/>
                <w:color w:val="000000"/>
              </w:rPr>
              <w:t>,</w:t>
            </w:r>
            <w:r w:rsidRPr="00AD62F4">
              <w:rPr>
                <w:rFonts w:cs="Arial"/>
                <w:color w:val="000000"/>
              </w:rPr>
              <w:t>996</w:t>
            </w:r>
          </w:p>
        </w:tc>
        <w:tc>
          <w:tcPr>
            <w:tcW w:w="1344" w:type="dxa"/>
          </w:tcPr>
          <w:p w14:paraId="2FD24963" w14:textId="77777777" w:rsidR="00946886" w:rsidRPr="00AD62F4" w:rsidRDefault="00946886" w:rsidP="005673D5">
            <w:pPr>
              <w:jc w:val="center"/>
            </w:pPr>
            <w:r w:rsidRPr="00AD62F4">
              <w:t>4.14</w:t>
            </w:r>
          </w:p>
        </w:tc>
        <w:tc>
          <w:tcPr>
            <w:tcW w:w="1283" w:type="dxa"/>
          </w:tcPr>
          <w:p w14:paraId="315626A5" w14:textId="77777777" w:rsidR="00946886" w:rsidRPr="00AD62F4" w:rsidRDefault="00946886" w:rsidP="005673D5">
            <w:pPr>
              <w:jc w:val="center"/>
            </w:pPr>
            <w:r w:rsidRPr="00AD62F4">
              <w:rPr>
                <w:rFonts w:cs="Arial"/>
                <w:color w:val="000000"/>
              </w:rPr>
              <w:t>436</w:t>
            </w:r>
            <w:r>
              <w:rPr>
                <w:rFonts w:cs="Arial"/>
                <w:color w:val="000000"/>
              </w:rPr>
              <w:t>,</w:t>
            </w:r>
            <w:r w:rsidRPr="00AD62F4">
              <w:rPr>
                <w:rFonts w:cs="Arial"/>
                <w:color w:val="000000"/>
              </w:rPr>
              <w:t>206</w:t>
            </w:r>
          </w:p>
        </w:tc>
        <w:tc>
          <w:tcPr>
            <w:tcW w:w="1285" w:type="dxa"/>
          </w:tcPr>
          <w:p w14:paraId="51154CF3" w14:textId="77777777" w:rsidR="00946886" w:rsidRPr="00AD62F4" w:rsidRDefault="00946886" w:rsidP="005673D5">
            <w:pPr>
              <w:jc w:val="center"/>
            </w:pPr>
            <w:r w:rsidRPr="00AD62F4">
              <w:t>4.18</w:t>
            </w:r>
          </w:p>
        </w:tc>
      </w:tr>
      <w:tr w:rsidR="00946886" w:rsidRPr="00AD62F4" w14:paraId="0D0CD54B" w14:textId="77777777" w:rsidTr="005673D5">
        <w:tc>
          <w:tcPr>
            <w:tcW w:w="1308" w:type="dxa"/>
          </w:tcPr>
          <w:p w14:paraId="648FFD4C" w14:textId="77777777" w:rsidR="00946886" w:rsidRPr="00AD62F4" w:rsidRDefault="00946886" w:rsidP="005673D5">
            <w:pPr>
              <w:jc w:val="center"/>
              <w:rPr>
                <w:b/>
              </w:rPr>
            </w:pPr>
            <w:r w:rsidRPr="00AD62F4">
              <w:rPr>
                <w:b/>
              </w:rPr>
              <w:t>2030</w:t>
            </w:r>
          </w:p>
        </w:tc>
        <w:tc>
          <w:tcPr>
            <w:tcW w:w="1283" w:type="dxa"/>
          </w:tcPr>
          <w:p w14:paraId="02F54C24" w14:textId="77777777" w:rsidR="00946886" w:rsidRPr="00AD62F4" w:rsidRDefault="00946886" w:rsidP="005673D5">
            <w:pPr>
              <w:jc w:val="center"/>
            </w:pPr>
            <w:r w:rsidRPr="00AD62F4">
              <w:rPr>
                <w:rFonts w:cs="Arial"/>
                <w:color w:val="000000"/>
              </w:rPr>
              <w:t>507</w:t>
            </w:r>
            <w:r>
              <w:rPr>
                <w:rFonts w:cs="Arial"/>
                <w:color w:val="000000"/>
              </w:rPr>
              <w:t>,</w:t>
            </w:r>
            <w:r w:rsidRPr="00AD62F4">
              <w:rPr>
                <w:rFonts w:cs="Arial"/>
                <w:color w:val="000000"/>
              </w:rPr>
              <w:t>203</w:t>
            </w:r>
          </w:p>
        </w:tc>
        <w:tc>
          <w:tcPr>
            <w:tcW w:w="1284" w:type="dxa"/>
          </w:tcPr>
          <w:p w14:paraId="1776BA67" w14:textId="77777777" w:rsidR="00946886" w:rsidRPr="00AD62F4" w:rsidRDefault="00946886" w:rsidP="005673D5">
            <w:pPr>
              <w:jc w:val="center"/>
            </w:pPr>
            <w:r w:rsidRPr="00AD62F4">
              <w:t>4.33</w:t>
            </w:r>
          </w:p>
        </w:tc>
        <w:tc>
          <w:tcPr>
            <w:tcW w:w="1223" w:type="dxa"/>
          </w:tcPr>
          <w:p w14:paraId="40D9B32C" w14:textId="77777777" w:rsidR="00946886" w:rsidRPr="00AD62F4" w:rsidRDefault="00946886" w:rsidP="005673D5">
            <w:pPr>
              <w:jc w:val="center"/>
            </w:pPr>
            <w:r w:rsidRPr="00AD62F4">
              <w:rPr>
                <w:rFonts w:cs="Arial"/>
                <w:color w:val="000000"/>
              </w:rPr>
              <w:t>496</w:t>
            </w:r>
            <w:r>
              <w:rPr>
                <w:rFonts w:cs="Arial"/>
                <w:color w:val="000000"/>
              </w:rPr>
              <w:t>,</w:t>
            </w:r>
            <w:r w:rsidRPr="00AD62F4">
              <w:rPr>
                <w:rFonts w:cs="Arial"/>
                <w:color w:val="000000"/>
              </w:rPr>
              <w:t>874</w:t>
            </w:r>
          </w:p>
        </w:tc>
        <w:tc>
          <w:tcPr>
            <w:tcW w:w="1344" w:type="dxa"/>
          </w:tcPr>
          <w:p w14:paraId="7ABB80D6" w14:textId="77777777" w:rsidR="00946886" w:rsidRPr="00AD62F4" w:rsidRDefault="00946886" w:rsidP="005673D5">
            <w:pPr>
              <w:jc w:val="center"/>
            </w:pPr>
            <w:r w:rsidRPr="00AD62F4">
              <w:t>4.35</w:t>
            </w:r>
          </w:p>
        </w:tc>
        <w:tc>
          <w:tcPr>
            <w:tcW w:w="1283" w:type="dxa"/>
          </w:tcPr>
          <w:p w14:paraId="064A9A7D" w14:textId="77777777" w:rsidR="00946886" w:rsidRPr="00AD62F4" w:rsidRDefault="00946886" w:rsidP="005673D5">
            <w:pPr>
              <w:jc w:val="center"/>
            </w:pPr>
            <w:r w:rsidRPr="00AD62F4">
              <w:rPr>
                <w:rFonts w:cs="Arial"/>
                <w:color w:val="000000"/>
              </w:rPr>
              <w:t>492</w:t>
            </w:r>
            <w:r>
              <w:rPr>
                <w:rFonts w:cs="Arial"/>
                <w:color w:val="000000"/>
              </w:rPr>
              <w:t>,</w:t>
            </w:r>
            <w:r w:rsidRPr="00AD62F4">
              <w:rPr>
                <w:rFonts w:cs="Arial"/>
                <w:color w:val="000000"/>
              </w:rPr>
              <w:t>086</w:t>
            </w:r>
          </w:p>
        </w:tc>
        <w:tc>
          <w:tcPr>
            <w:tcW w:w="1285" w:type="dxa"/>
          </w:tcPr>
          <w:p w14:paraId="771573EA" w14:textId="77777777" w:rsidR="00946886" w:rsidRPr="00AD62F4" w:rsidRDefault="00946886" w:rsidP="005673D5">
            <w:pPr>
              <w:jc w:val="center"/>
            </w:pPr>
            <w:r w:rsidRPr="00AD62F4">
              <w:t>4.41</w:t>
            </w:r>
          </w:p>
        </w:tc>
      </w:tr>
      <w:tr w:rsidR="00946886" w:rsidRPr="00AD62F4" w14:paraId="782B4C57" w14:textId="77777777" w:rsidTr="005673D5">
        <w:tc>
          <w:tcPr>
            <w:tcW w:w="1308" w:type="dxa"/>
          </w:tcPr>
          <w:p w14:paraId="405F4655" w14:textId="77777777" w:rsidR="00946886" w:rsidRPr="00AD62F4" w:rsidRDefault="00946886" w:rsidP="005673D5">
            <w:pPr>
              <w:jc w:val="center"/>
              <w:rPr>
                <w:b/>
              </w:rPr>
            </w:pPr>
            <w:r w:rsidRPr="00AD62F4">
              <w:rPr>
                <w:b/>
              </w:rPr>
              <w:t>2035</w:t>
            </w:r>
          </w:p>
        </w:tc>
        <w:tc>
          <w:tcPr>
            <w:tcW w:w="1283" w:type="dxa"/>
          </w:tcPr>
          <w:p w14:paraId="221A0B8A" w14:textId="77777777" w:rsidR="00946886" w:rsidRPr="00AD62F4" w:rsidRDefault="00946886" w:rsidP="005673D5">
            <w:pPr>
              <w:jc w:val="center"/>
            </w:pPr>
            <w:r w:rsidRPr="00AD62F4">
              <w:rPr>
                <w:rFonts w:cs="Arial"/>
                <w:color w:val="000000"/>
              </w:rPr>
              <w:t>574</w:t>
            </w:r>
            <w:r>
              <w:rPr>
                <w:rFonts w:cs="Arial"/>
                <w:color w:val="000000"/>
              </w:rPr>
              <w:t>,</w:t>
            </w:r>
            <w:r w:rsidRPr="00AD62F4">
              <w:rPr>
                <w:rFonts w:cs="Arial"/>
                <w:color w:val="000000"/>
              </w:rPr>
              <w:t>996</w:t>
            </w:r>
          </w:p>
        </w:tc>
        <w:tc>
          <w:tcPr>
            <w:tcW w:w="1284" w:type="dxa"/>
          </w:tcPr>
          <w:p w14:paraId="5C396CBF" w14:textId="77777777" w:rsidR="00946886" w:rsidRPr="00AD62F4" w:rsidRDefault="00946886" w:rsidP="005673D5">
            <w:pPr>
              <w:jc w:val="center"/>
            </w:pPr>
            <w:r w:rsidRPr="00AD62F4">
              <w:rPr>
                <w:rFonts w:cs="Arial"/>
                <w:color w:val="000000"/>
              </w:rPr>
              <w:t>4.54</w:t>
            </w:r>
          </w:p>
        </w:tc>
        <w:tc>
          <w:tcPr>
            <w:tcW w:w="1223" w:type="dxa"/>
          </w:tcPr>
          <w:p w14:paraId="220DBD65" w14:textId="77777777" w:rsidR="00946886" w:rsidRPr="00AD62F4" w:rsidRDefault="00946886" w:rsidP="005673D5">
            <w:pPr>
              <w:jc w:val="center"/>
            </w:pPr>
            <w:r w:rsidRPr="00AD62F4">
              <w:rPr>
                <w:rFonts w:cs="Arial"/>
                <w:color w:val="000000"/>
              </w:rPr>
              <w:t>555</w:t>
            </w:r>
            <w:r>
              <w:rPr>
                <w:rFonts w:cs="Arial"/>
                <w:color w:val="000000"/>
              </w:rPr>
              <w:t>,</w:t>
            </w:r>
            <w:r w:rsidRPr="00AD62F4">
              <w:rPr>
                <w:rFonts w:cs="Arial"/>
                <w:color w:val="000000"/>
              </w:rPr>
              <w:t>123</w:t>
            </w:r>
          </w:p>
        </w:tc>
        <w:tc>
          <w:tcPr>
            <w:tcW w:w="1344" w:type="dxa"/>
          </w:tcPr>
          <w:p w14:paraId="042795A6" w14:textId="77777777" w:rsidR="00946886" w:rsidRPr="00AD62F4" w:rsidRDefault="00946886" w:rsidP="005673D5">
            <w:pPr>
              <w:jc w:val="center"/>
            </w:pPr>
            <w:r w:rsidRPr="00AD62F4">
              <w:rPr>
                <w:rFonts w:cs="Arial"/>
                <w:color w:val="000000"/>
              </w:rPr>
              <w:t>4.54</w:t>
            </w:r>
          </w:p>
        </w:tc>
        <w:tc>
          <w:tcPr>
            <w:tcW w:w="1283" w:type="dxa"/>
          </w:tcPr>
          <w:p w14:paraId="7DA4BF7E" w14:textId="77777777" w:rsidR="00946886" w:rsidRPr="00AD62F4" w:rsidRDefault="00946886" w:rsidP="005673D5">
            <w:pPr>
              <w:jc w:val="center"/>
            </w:pPr>
            <w:r w:rsidRPr="00AD62F4">
              <w:rPr>
                <w:rFonts w:cs="Arial"/>
                <w:color w:val="000000"/>
              </w:rPr>
              <w:t>547</w:t>
            </w:r>
            <w:r>
              <w:rPr>
                <w:rFonts w:cs="Arial"/>
                <w:color w:val="000000"/>
              </w:rPr>
              <w:t>,</w:t>
            </w:r>
            <w:r w:rsidRPr="00AD62F4">
              <w:rPr>
                <w:rFonts w:cs="Arial"/>
                <w:color w:val="000000"/>
              </w:rPr>
              <w:t>786</w:t>
            </w:r>
          </w:p>
        </w:tc>
        <w:tc>
          <w:tcPr>
            <w:tcW w:w="1285" w:type="dxa"/>
          </w:tcPr>
          <w:p w14:paraId="34533BD6" w14:textId="77777777" w:rsidR="00946886" w:rsidRPr="00AD62F4" w:rsidRDefault="00946886" w:rsidP="005673D5">
            <w:pPr>
              <w:jc w:val="center"/>
            </w:pPr>
            <w:r w:rsidRPr="00AD62F4">
              <w:rPr>
                <w:rFonts w:cs="Arial"/>
                <w:color w:val="000000"/>
              </w:rPr>
              <w:t>4.62</w:t>
            </w:r>
          </w:p>
        </w:tc>
      </w:tr>
    </w:tbl>
    <w:p w14:paraId="57A715A3" w14:textId="50A0EBDF" w:rsidR="00946886" w:rsidRDefault="00946886" w:rsidP="00946886">
      <w:r>
        <w:lastRenderedPageBreak/>
        <w:t xml:space="preserve">Population pyramids were constructed to help illustrate the changes in the </w:t>
      </w:r>
      <w:r w:rsidR="00530771">
        <w:t>prevalence</w:t>
      </w:r>
      <w:r>
        <w:t xml:space="preserve"> of Australian women aged 20 to 90 who need help with daily tasks in 2015 and 2035 (</w:t>
      </w:r>
      <w:r w:rsidRPr="003A3266">
        <w:t xml:space="preserve">Figures </w:t>
      </w:r>
      <w:r>
        <w:t>3-</w:t>
      </w:r>
      <w:r w:rsidR="00996332">
        <w:t>5</w:t>
      </w:r>
      <w:r w:rsidRPr="003A3266">
        <w:t xml:space="preserve"> and </w:t>
      </w:r>
      <w:r>
        <w:t>3</w:t>
      </w:r>
      <w:r w:rsidRPr="003A3266">
        <w:t>-</w:t>
      </w:r>
      <w:r w:rsidR="00996332">
        <w:t>6</w:t>
      </w:r>
      <w:r>
        <w:t xml:space="preserve">). With a larger population of older people in 2035, the number of women who will need help with daily tasks in </w:t>
      </w:r>
      <w:r w:rsidR="00996332">
        <w:t>twenty</w:t>
      </w:r>
      <w:r>
        <w:t xml:space="preserve"> years will also increase due to population ageing.</w:t>
      </w:r>
    </w:p>
    <w:p w14:paraId="3FF5E1FC" w14:textId="77777777" w:rsidR="00946886" w:rsidRDefault="00946886" w:rsidP="00946886"/>
    <w:p w14:paraId="56EB5D3B" w14:textId="77777777" w:rsidR="00946886" w:rsidRDefault="00946886" w:rsidP="00946886">
      <w:pPr>
        <w:jc w:val="left"/>
      </w:pPr>
    </w:p>
    <w:p w14:paraId="1E6494BA" w14:textId="77777777" w:rsidR="00946886" w:rsidRPr="003C693C" w:rsidRDefault="00946886" w:rsidP="00946886">
      <w:pPr>
        <w:spacing w:before="0" w:after="0" w:line="240" w:lineRule="auto"/>
        <w:jc w:val="left"/>
        <w:rPr>
          <w:b/>
          <w:color w:val="00B050"/>
        </w:rPr>
      </w:pPr>
    </w:p>
    <w:p w14:paraId="13AA5374" w14:textId="77777777" w:rsidR="00946886" w:rsidRDefault="00946886" w:rsidP="00946886">
      <w:pPr>
        <w:spacing w:before="0" w:after="0" w:line="240" w:lineRule="auto"/>
        <w:jc w:val="left"/>
      </w:pPr>
      <w:r>
        <w:br w:type="page"/>
      </w:r>
    </w:p>
    <w:p w14:paraId="36549F65" w14:textId="5B312365" w:rsidR="00BA49C9" w:rsidRDefault="00EC6FB1" w:rsidP="00BA49C9">
      <w:pPr>
        <w:keepNext/>
        <w:jc w:val="center"/>
      </w:pPr>
      <w:r>
        <w:rPr>
          <w:noProof/>
          <w:szCs w:val="24"/>
        </w:rPr>
        <w:lastRenderedPageBreak/>
        <w:drawing>
          <wp:inline distT="0" distB="0" distL="0" distR="0" wp14:anchorId="100822B4" wp14:editId="748DA9AB">
            <wp:extent cx="4878000" cy="3657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8503F3E" w14:textId="30540DE1" w:rsidR="00946886" w:rsidRDefault="00BA49C9" w:rsidP="00BA49C9">
      <w:pPr>
        <w:pStyle w:val="Caption"/>
      </w:pPr>
      <w:bookmarkStart w:id="53" w:name="_Toc452469930"/>
      <w:r>
        <w:t xml:space="preserve">Figure </w:t>
      </w:r>
      <w:fldSimple w:instr=" STYLEREF 1 \s ">
        <w:r w:rsidR="004675BB">
          <w:rPr>
            <w:noProof/>
          </w:rPr>
          <w:t>3</w:t>
        </w:r>
      </w:fldSimple>
      <w:r w:rsidR="003D2D66">
        <w:noBreakHyphen/>
      </w:r>
      <w:fldSimple w:instr=" SEQ Figure \* ARABIC \s 1 ">
        <w:r w:rsidR="004675BB">
          <w:rPr>
            <w:noProof/>
          </w:rPr>
          <w:t>5</w:t>
        </w:r>
      </w:fldSimple>
      <w:r>
        <w:t xml:space="preserve">: </w:t>
      </w:r>
      <w:r w:rsidRPr="005D4898">
        <w:t xml:space="preserve">Projected </w:t>
      </w:r>
      <w:r w:rsidR="00530771">
        <w:t>number</w:t>
      </w:r>
      <w:r w:rsidRPr="005D4898">
        <w:t xml:space="preserve"> of women who need help with daily tasks in Australia by age in 2015 based on current population trends (Series B).</w:t>
      </w:r>
      <w:bookmarkEnd w:id="53"/>
    </w:p>
    <w:p w14:paraId="7D174519" w14:textId="77777777" w:rsidR="00946886" w:rsidRDefault="00946886" w:rsidP="00946886">
      <w:pPr>
        <w:jc w:val="center"/>
      </w:pPr>
    </w:p>
    <w:p w14:paraId="00C2D1C9" w14:textId="03CE6799" w:rsidR="00946886" w:rsidRDefault="00EC6FB1" w:rsidP="00946886">
      <w:pPr>
        <w:keepNext/>
        <w:jc w:val="center"/>
      </w:pPr>
      <w:r>
        <w:rPr>
          <w:noProof/>
          <w:szCs w:val="24"/>
        </w:rPr>
        <w:drawing>
          <wp:inline distT="0" distB="0" distL="0" distR="0" wp14:anchorId="55FB6DF6" wp14:editId="2F7E5036">
            <wp:extent cx="4878000" cy="3657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4CF6CFAE" w14:textId="1CD5877C" w:rsidR="00946886" w:rsidRDefault="00946886" w:rsidP="00946886">
      <w:pPr>
        <w:pStyle w:val="Caption"/>
      </w:pPr>
      <w:bookmarkStart w:id="54" w:name="_Toc452469931"/>
      <w:r>
        <w:t xml:space="preserve">Figure </w:t>
      </w:r>
      <w:fldSimple w:instr=" STYLEREF 1 \s ">
        <w:r w:rsidR="004675BB">
          <w:rPr>
            <w:noProof/>
          </w:rPr>
          <w:t>3</w:t>
        </w:r>
      </w:fldSimple>
      <w:r w:rsidR="003D2D66">
        <w:noBreakHyphen/>
      </w:r>
      <w:fldSimple w:instr=" SEQ Figure \* ARABIC \s 1 ">
        <w:r w:rsidR="004675BB">
          <w:rPr>
            <w:noProof/>
          </w:rPr>
          <w:t>6</w:t>
        </w:r>
      </w:fldSimple>
      <w:r>
        <w:t xml:space="preserve">: </w:t>
      </w:r>
      <w:r w:rsidRPr="00BE69F0">
        <w:t xml:space="preserve">Projected </w:t>
      </w:r>
      <w:r w:rsidR="00530771">
        <w:t>number</w:t>
      </w:r>
      <w:r w:rsidRPr="00BE69F0">
        <w:t xml:space="preserve"> of women who </w:t>
      </w:r>
      <w:r w:rsidR="00D542E5">
        <w:t xml:space="preserve">will </w:t>
      </w:r>
      <w:r w:rsidRPr="00BE69F0">
        <w:t>need help with daily tasks in Australia by age in 2035 based on current population trends (Series B).</w:t>
      </w:r>
      <w:bookmarkEnd w:id="54"/>
    </w:p>
    <w:p w14:paraId="338A20E0" w14:textId="63EF1A9B" w:rsidR="00946886" w:rsidRDefault="00946886" w:rsidP="00946886">
      <w:pPr>
        <w:pStyle w:val="Heading2"/>
      </w:pPr>
      <w:bookmarkStart w:id="55" w:name="_Toc446584246"/>
      <w:bookmarkStart w:id="56" w:name="_Toc446585368"/>
      <w:bookmarkStart w:id="57" w:name="_Toc452370966"/>
      <w:r>
        <w:lastRenderedPageBreak/>
        <w:t>Impact of needing help with daily tasks on healthcare expenditure</w:t>
      </w:r>
      <w:bookmarkEnd w:id="55"/>
      <w:bookmarkEnd w:id="56"/>
      <w:bookmarkEnd w:id="57"/>
    </w:p>
    <w:p w14:paraId="3062A918" w14:textId="52411107" w:rsidR="00946886" w:rsidRPr="00A335D6" w:rsidRDefault="00946886" w:rsidP="00946886">
      <w:r>
        <w:t xml:space="preserve">The use of healthcare services by Australian women who do or do not require help was determined by comparing the mean number of MBS claims, PBS prescriptions filled, and hospital admissions each year and the cost of accessing these services (Appendix D). This is important as one of the most commonly identified types of help reported by people living with a disability was help with healthcare </w:t>
      </w:r>
      <w:r w:rsidR="00870399">
        <w:fldChar w:fldCharType="begin"/>
      </w:r>
      <w:r w:rsidR="007F3AAA">
        <w:instrText xml:space="preserve"> ADDIN EN.CITE &lt;EndNote&gt;&lt;Cite&gt;&lt;Author&gt;ABS&lt;/Author&gt;&lt;Year&gt;2012&lt;/Year&gt;&lt;RecNum&gt;100&lt;/RecNum&gt;&lt;DisplayText&gt;(ABS, 2012a)&lt;/DisplayText&gt;&lt;record&gt;&lt;rec-number&gt;100&lt;/rec-number&gt;&lt;foreign-keys&gt;&lt;key app="EN" db-id="0zaxfzw0nszf5ae2xx05fzzowfpdapapwt0v" timestamp="1454908168"&gt;100&lt;/key&gt;&lt;/foreign-keys&gt;&lt;ref-type name="Government Document"&gt;46&lt;/ref-type&gt;&lt;contributors&gt;&lt;authors&gt;&lt;author&gt;ABS&lt;/author&gt;&lt;/authors&gt;&lt;secondary-authors&gt;&lt;author&gt;ABS&lt;/author&gt;&lt;/secondary-authors&gt;&lt;/contributors&gt;&lt;titles&gt;&lt;title&gt;4430.0 Disability, Ageing and Carers, Australia: Summary of Findings, 2012&lt;/title&gt;&lt;/titles&gt;&lt;dates&gt;&lt;year&gt;2012&lt;/year&gt;&lt;/dates&gt;&lt;pub-location&gt;Canberra&lt;/pub-location&gt;&lt;publisher&gt;ABS&lt;/publisher&gt;&lt;urls&gt;&lt;/urls&gt;&lt;/record&gt;&lt;/Cite&gt;&lt;/EndNote&gt;</w:instrText>
      </w:r>
      <w:r w:rsidR="00870399">
        <w:fldChar w:fldCharType="separate"/>
      </w:r>
      <w:r w:rsidR="007F3AAA">
        <w:rPr>
          <w:noProof/>
        </w:rPr>
        <w:t>(</w:t>
      </w:r>
      <w:hyperlink w:anchor="_ENREF_11" w:tooltip="ABS, 2012 #100" w:history="1">
        <w:r w:rsidR="001731F3">
          <w:rPr>
            <w:noProof/>
          </w:rPr>
          <w:t>ABS, 2012a</w:t>
        </w:r>
      </w:hyperlink>
      <w:r w:rsidR="007F3AAA">
        <w:rPr>
          <w:noProof/>
        </w:rPr>
        <w:t>)</w:t>
      </w:r>
      <w:r w:rsidR="00870399">
        <w:fldChar w:fldCharType="end"/>
      </w:r>
      <w:r>
        <w:t>. Because there were so few participants who needed help in the 1973-78 cohort, the healthcare cost analysis for MBS, PBS, and hospital services was limited to the 1946-51 and 1921-26 cohorts.</w:t>
      </w:r>
    </w:p>
    <w:p w14:paraId="53FDBF5B" w14:textId="3EEACA94" w:rsidR="00946886" w:rsidRDefault="00946886" w:rsidP="00946886">
      <w:pPr>
        <w:pStyle w:val="Heading3"/>
      </w:pPr>
      <w:bookmarkStart w:id="58" w:name="_Toc452370967"/>
      <w:bookmarkStart w:id="59" w:name="_Toc446584247"/>
      <w:bookmarkStart w:id="60" w:name="_Toc446585369"/>
      <w:r>
        <w:t xml:space="preserve">Medicare Benefits </w:t>
      </w:r>
      <w:r w:rsidR="00A840AF">
        <w:t>Scheme</w:t>
      </w:r>
      <w:bookmarkEnd w:id="58"/>
      <w:r w:rsidR="00A840AF">
        <w:t xml:space="preserve"> </w:t>
      </w:r>
      <w:bookmarkEnd w:id="59"/>
      <w:bookmarkEnd w:id="60"/>
    </w:p>
    <w:p w14:paraId="02D51D9E" w14:textId="26D461FD" w:rsidR="00946886" w:rsidRDefault="00946886" w:rsidP="00946886">
      <w:r>
        <w:t xml:space="preserve">For the 1946-51 and 1921-26 cohorts, the survey data </w:t>
      </w:r>
      <w:r w:rsidR="009C6438">
        <w:t>have been</w:t>
      </w:r>
      <w:r>
        <w:t xml:space="preserve"> linked to MBS data from 1996 to 2013. The MBS dataset allows us to determine the number of unreferred MBS claims made by each participant. </w:t>
      </w:r>
      <w:r w:rsidR="00605405">
        <w:t>‘</w:t>
      </w:r>
      <w:r>
        <w:t>Unreferred</w:t>
      </w:r>
      <w:r w:rsidR="00605405">
        <w:t>’</w:t>
      </w:r>
      <w:r>
        <w:t xml:space="preserve"> means visits to a general practitioner without requiring a referral. For both cohorts, the women who needed help with daily tasks made more unreferred MBS claims than women who did not need help (Figure 3-</w:t>
      </w:r>
      <w:r w:rsidR="00996332">
        <w:t>7</w:t>
      </w:r>
      <w:r>
        <w:t>). In the 1946-51 cohort, women who needed help made, on average, 6 or 7 more unreferred MBS claims than women who did not. For the 1921-26 cohort, the women who needed help made approximately 3-5 more unreferred MBS claims per year than women who did not from the age of 75 years until 81 years</w:t>
      </w:r>
      <w:r w:rsidR="009C6438">
        <w:t>,</w:t>
      </w:r>
      <w:r>
        <w:t xml:space="preserve"> and the gap between the two groups </w:t>
      </w:r>
      <w:r w:rsidR="009C6438">
        <w:t xml:space="preserve">then </w:t>
      </w:r>
      <w:r>
        <w:t>decreased with age.</w:t>
      </w:r>
    </w:p>
    <w:p w14:paraId="26152215" w14:textId="77777777" w:rsidR="00EF675D" w:rsidRPr="00E37494" w:rsidRDefault="00EF675D" w:rsidP="00946886"/>
    <w:p w14:paraId="44DDE1B0" w14:textId="78D57A58" w:rsidR="00946886" w:rsidRDefault="00EC6FB1" w:rsidP="00946886">
      <w:pPr>
        <w:keepNext/>
        <w:jc w:val="center"/>
      </w:pPr>
      <w:r>
        <w:rPr>
          <w:noProof/>
          <w:szCs w:val="24"/>
        </w:rPr>
        <w:drawing>
          <wp:inline distT="0" distB="0" distL="0" distR="0" wp14:anchorId="0F2842F7" wp14:editId="4391E19D">
            <wp:extent cx="4878000" cy="3657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F27FE2E" w14:textId="6EBDCC4A" w:rsidR="00946886" w:rsidRDefault="00946886" w:rsidP="00946886">
      <w:pPr>
        <w:pStyle w:val="Caption"/>
      </w:pPr>
      <w:bookmarkStart w:id="61" w:name="_Toc452469932"/>
      <w:r>
        <w:t xml:space="preserve">Figure </w:t>
      </w:r>
      <w:fldSimple w:instr=" STYLEREF 1 \s ">
        <w:r w:rsidR="004675BB">
          <w:rPr>
            <w:noProof/>
          </w:rPr>
          <w:t>3</w:t>
        </w:r>
      </w:fldSimple>
      <w:r w:rsidR="003D2D66">
        <w:noBreakHyphen/>
      </w:r>
      <w:fldSimple w:instr=" SEQ Figure \* ARABIC \s 1 ">
        <w:r w:rsidR="004675BB">
          <w:rPr>
            <w:noProof/>
          </w:rPr>
          <w:t>7</w:t>
        </w:r>
      </w:fldSimple>
      <w:r>
        <w:t xml:space="preserve">: </w:t>
      </w:r>
      <w:r w:rsidRPr="00ED5E2A">
        <w:t xml:space="preserve">Comparison of average number </w:t>
      </w:r>
      <w:r>
        <w:t xml:space="preserve">of unreferred </w:t>
      </w:r>
      <w:r w:rsidRPr="00ED5E2A">
        <w:t xml:space="preserve">MBS claims per woman per year for </w:t>
      </w:r>
      <w:r w:rsidR="009C6438">
        <w:t>the 1946-51</w:t>
      </w:r>
      <w:r w:rsidRPr="00ED5E2A">
        <w:t xml:space="preserve"> </w:t>
      </w:r>
      <w:r w:rsidR="009C6438">
        <w:t xml:space="preserve">and </w:t>
      </w:r>
      <w:r w:rsidRPr="00ED5E2A">
        <w:t>1921-26 cohorts by needing help or not needing help with daily tasks.</w:t>
      </w:r>
      <w:bookmarkEnd w:id="61"/>
    </w:p>
    <w:p w14:paraId="4BFBC316" w14:textId="60B1E058" w:rsidR="00946886" w:rsidRDefault="00946886" w:rsidP="00946886">
      <w:r>
        <w:lastRenderedPageBreak/>
        <w:t>To estimate the total MBS cost, the a</w:t>
      </w:r>
      <w:r w:rsidR="009C6438">
        <w:t>verage</w:t>
      </w:r>
      <w:r>
        <w:t xml:space="preserve"> cost of unreferred MBS services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t xml:space="preserve"> and was reported to be $48.80</w:t>
      </w:r>
      <w:r w:rsidR="000D41A0">
        <w:t xml:space="preserve"> per visit</w:t>
      </w:r>
      <w:r>
        <w:t>. To calculate total costs, it was assumed that this average cost was the same for obese and non-obese women. The total unreferred MBS cost (in 2014 Australian dollars) for each participant for every year from 1996 to 2013 was calculated by multiplying the number of unreferred MBS claims by $48.80. Then, the average unreferred MBS cost for women who did or did not need help with daily tasks was estimated (Appendix D, Section 15.1).</w:t>
      </w:r>
    </w:p>
    <w:p w14:paraId="14780C6B" w14:textId="77777777" w:rsidR="00946886" w:rsidRDefault="00946886" w:rsidP="00946886"/>
    <w:p w14:paraId="5C812E26" w14:textId="506B24F1" w:rsidR="00946886" w:rsidRDefault="00946886" w:rsidP="00946886">
      <w:r>
        <w:t>For the 1946-51 cohort, the estimated unreferred MBS cost per participant across the survey period was $251-333 (in 2014 Australian dollars) for those who did not need help with daily tasks (see Figure 3-</w:t>
      </w:r>
      <w:r w:rsidR="00996332">
        <w:t>8</w:t>
      </w:r>
      <w:r>
        <w:t>). Women who needed help had an unreferred MBS cost of $538-695 and this was approximately $287-362 more than women who did not need help. In the 1921-26 cohort, women who did not need help with daily tasks had an estimated $439 in annual unreferred MBS costs at age 72 and this increased to $714 by age 87. Those women who needed help had an annual unreferred MBS cost of $687 to $841 from age 72 to 87 years. The difference in unreferred MBS cost ($127-243) was smaller in this cohort than the 1946-51 cohort.</w:t>
      </w:r>
    </w:p>
    <w:p w14:paraId="62D45A5E" w14:textId="566A4ACB" w:rsidR="00946886" w:rsidRDefault="00EC6FB1" w:rsidP="00946886">
      <w:pPr>
        <w:keepNext/>
        <w:jc w:val="center"/>
      </w:pPr>
      <w:r>
        <w:rPr>
          <w:noProof/>
          <w:szCs w:val="24"/>
        </w:rPr>
        <w:drawing>
          <wp:inline distT="0" distB="0" distL="0" distR="0" wp14:anchorId="252CCBBE" wp14:editId="7FE35C30">
            <wp:extent cx="4878000" cy="365760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79BBDF1" w14:textId="73BCD119" w:rsidR="00946886" w:rsidRDefault="00946886" w:rsidP="00946886">
      <w:pPr>
        <w:pStyle w:val="Caption"/>
      </w:pPr>
      <w:bookmarkStart w:id="62" w:name="_Toc452469933"/>
      <w:r>
        <w:t xml:space="preserve">Figure </w:t>
      </w:r>
      <w:fldSimple w:instr=" STYLEREF 1 \s ">
        <w:r w:rsidR="004675BB">
          <w:rPr>
            <w:noProof/>
          </w:rPr>
          <w:t>3</w:t>
        </w:r>
      </w:fldSimple>
      <w:r w:rsidR="003D2D66">
        <w:noBreakHyphen/>
      </w:r>
      <w:fldSimple w:instr=" SEQ Figure \* ARABIC \s 1 ">
        <w:r w:rsidR="004675BB">
          <w:rPr>
            <w:noProof/>
          </w:rPr>
          <w:t>8</w:t>
        </w:r>
      </w:fldSimple>
      <w:r>
        <w:t xml:space="preserve">: </w:t>
      </w:r>
      <w:r w:rsidRPr="00523029">
        <w:t xml:space="preserve">Comparison of average </w:t>
      </w:r>
      <w:r>
        <w:t xml:space="preserve">unreferred </w:t>
      </w:r>
      <w:r w:rsidRPr="00523029">
        <w:t>MBS costs per participant per year for 1946-51, 1921-26 cohorts by needing help or not needing help with daily tasks.</w:t>
      </w:r>
      <w:bookmarkEnd w:id="62"/>
    </w:p>
    <w:p w14:paraId="7CD26857" w14:textId="77777777" w:rsidR="00946886" w:rsidRDefault="00946886" w:rsidP="00946886">
      <w:pPr>
        <w:jc w:val="center"/>
        <w:rPr>
          <w:b/>
          <w:color w:val="00B050"/>
        </w:rPr>
      </w:pPr>
    </w:p>
    <w:p w14:paraId="2EF9CEBD" w14:textId="44FBD328" w:rsidR="00946886" w:rsidRPr="00DD3104" w:rsidRDefault="00946886" w:rsidP="00946886">
      <w:pPr>
        <w:pStyle w:val="Heading3"/>
      </w:pPr>
      <w:bookmarkStart w:id="63" w:name="_Toc446584248"/>
      <w:bookmarkStart w:id="64" w:name="_Toc446585370"/>
      <w:bookmarkStart w:id="65" w:name="_Toc452370968"/>
      <w:r w:rsidRPr="00DD3104">
        <w:lastRenderedPageBreak/>
        <w:t>Pharmaceutical Benefits Scheme</w:t>
      </w:r>
      <w:bookmarkEnd w:id="63"/>
      <w:bookmarkEnd w:id="64"/>
      <w:bookmarkEnd w:id="65"/>
      <w:r w:rsidRPr="00DD3104">
        <w:t xml:space="preserve"> </w:t>
      </w:r>
    </w:p>
    <w:p w14:paraId="407CE953" w14:textId="77777777" w:rsidR="00946886" w:rsidRDefault="00946886" w:rsidP="00946886">
      <w:r>
        <w:t>ALSWH data were linked to the latest available PBS dataset (2012-13 financial year), which provided a record for each PBS script that was filled and its associated cost for each participant. The average number of scripts filled and cost (in 2012-13 Australian dollars) was then determined for women who did or did not need help with daily tasks (Appendix D, Section 15.2). Because the 2012-13 period corresponded to one survey per cohort, there are only two sets of data points for the graphs.</w:t>
      </w:r>
    </w:p>
    <w:p w14:paraId="130FE5A1" w14:textId="77777777" w:rsidR="00946886" w:rsidRDefault="00946886" w:rsidP="00946886"/>
    <w:p w14:paraId="63E9081C" w14:textId="21860F8D" w:rsidR="00946886" w:rsidRDefault="00946886" w:rsidP="00946886">
      <w:r>
        <w:t>Women who needed help with daily tasks had more PBS prescriptions filled than women who did not need help (Table 3-2). In the 1946-51 cohort, women aged 64 who needed help with daily tasks had three times as many PBS prescriptions filled and almost four times greater PBS costs than women who did not need help. For the 1921-26 cohort, the difference in number of PBS claims and costs was not as great between the two groups. Women aged 87 who needed help with daily tasks had on average 70.3 prescription</w:t>
      </w:r>
      <w:r w:rsidR="00A80A75">
        <w:t>s</w:t>
      </w:r>
      <w:r>
        <w:t xml:space="preserve"> filled at a cost of $2249 (in 2012-13 Australian dollars) compared with 50.4 prescriptions at an annual cost of $1872 for women who did not need help.</w:t>
      </w:r>
    </w:p>
    <w:p w14:paraId="7DE903F8" w14:textId="77777777" w:rsidR="00946886" w:rsidRDefault="00946886" w:rsidP="00946886"/>
    <w:p w14:paraId="0BB57505" w14:textId="164649B3" w:rsidR="00946886" w:rsidRDefault="00946886" w:rsidP="00720317">
      <w:pPr>
        <w:pStyle w:val="Caption"/>
        <w:keepNext/>
        <w:spacing w:after="0"/>
      </w:pPr>
      <w:bookmarkStart w:id="66" w:name="_Toc446590846"/>
      <w:bookmarkStart w:id="67" w:name="_Toc452470078"/>
      <w:r>
        <w:t xml:space="preserve">Table </w:t>
      </w:r>
      <w:fldSimple w:instr=" STYLEREF 1 \s ">
        <w:r w:rsidR="004675BB">
          <w:rPr>
            <w:noProof/>
          </w:rPr>
          <w:t>3</w:t>
        </w:r>
      </w:fldSimple>
      <w:r w:rsidR="003D2D66">
        <w:noBreakHyphen/>
      </w:r>
      <w:fldSimple w:instr=" SEQ Table \* ARABIC \s 1 ">
        <w:r w:rsidR="004675BB">
          <w:rPr>
            <w:noProof/>
          </w:rPr>
          <w:t>2</w:t>
        </w:r>
      </w:fldSimple>
      <w:r>
        <w:t xml:space="preserve">: </w:t>
      </w:r>
      <w:r w:rsidRPr="00591D36">
        <w:t>Mean PBS claims and cost (in 2012-13 Australian dollars) per participant 1946-51,</w:t>
      </w:r>
      <w:r w:rsidR="00A80A75">
        <w:t xml:space="preserve"> and </w:t>
      </w:r>
      <w:r w:rsidRPr="00591D36">
        <w:t xml:space="preserve">1921-26 cohorts for women who needed or not needed </w:t>
      </w:r>
      <w:r w:rsidR="00370815">
        <w:t xml:space="preserve">help </w:t>
      </w:r>
      <w:r w:rsidRPr="00591D36">
        <w:t>with daily tasks.</w:t>
      </w:r>
      <w:bookmarkEnd w:id="66"/>
      <w:bookmarkEnd w:id="67"/>
    </w:p>
    <w:tbl>
      <w:tblPr>
        <w:tblStyle w:val="TableGrid"/>
        <w:tblW w:w="0" w:type="auto"/>
        <w:tblLook w:val="04A0" w:firstRow="1" w:lastRow="0" w:firstColumn="1" w:lastColumn="0" w:noHBand="0" w:noVBand="1"/>
      </w:tblPr>
      <w:tblGrid>
        <w:gridCol w:w="1701"/>
        <w:gridCol w:w="3828"/>
        <w:gridCol w:w="1701"/>
        <w:gridCol w:w="1701"/>
      </w:tblGrid>
      <w:tr w:rsidR="00946886" w14:paraId="59955502" w14:textId="77777777" w:rsidTr="005673D5">
        <w:tc>
          <w:tcPr>
            <w:tcW w:w="1701" w:type="dxa"/>
            <w:tcBorders>
              <w:top w:val="nil"/>
              <w:left w:val="nil"/>
              <w:bottom w:val="nil"/>
              <w:right w:val="nil"/>
            </w:tcBorders>
          </w:tcPr>
          <w:p w14:paraId="4B56F2CB" w14:textId="77777777" w:rsidR="00946886" w:rsidRDefault="00946886" w:rsidP="005673D5"/>
        </w:tc>
        <w:tc>
          <w:tcPr>
            <w:tcW w:w="3828" w:type="dxa"/>
            <w:tcBorders>
              <w:top w:val="nil"/>
              <w:left w:val="nil"/>
              <w:bottom w:val="nil"/>
            </w:tcBorders>
          </w:tcPr>
          <w:p w14:paraId="61AD3581" w14:textId="77777777" w:rsidR="00946886" w:rsidRDefault="00946886" w:rsidP="005673D5"/>
        </w:tc>
        <w:tc>
          <w:tcPr>
            <w:tcW w:w="3402" w:type="dxa"/>
            <w:gridSpan w:val="2"/>
          </w:tcPr>
          <w:p w14:paraId="4CEA74F2" w14:textId="77777777" w:rsidR="00946886" w:rsidRPr="00FB5AF1" w:rsidRDefault="00946886" w:rsidP="005673D5">
            <w:pPr>
              <w:jc w:val="center"/>
              <w:rPr>
                <w:b/>
              </w:rPr>
            </w:pPr>
            <w:r>
              <w:rPr>
                <w:b/>
              </w:rPr>
              <w:t>ALSWH Cohort</w:t>
            </w:r>
          </w:p>
        </w:tc>
      </w:tr>
      <w:tr w:rsidR="00946886" w14:paraId="49AABBA3" w14:textId="77777777" w:rsidTr="005673D5">
        <w:tc>
          <w:tcPr>
            <w:tcW w:w="1701" w:type="dxa"/>
            <w:tcBorders>
              <w:top w:val="nil"/>
              <w:left w:val="nil"/>
              <w:right w:val="nil"/>
            </w:tcBorders>
          </w:tcPr>
          <w:p w14:paraId="50EB198C" w14:textId="77777777" w:rsidR="00946886" w:rsidRDefault="00946886" w:rsidP="005673D5"/>
        </w:tc>
        <w:tc>
          <w:tcPr>
            <w:tcW w:w="3828" w:type="dxa"/>
            <w:tcBorders>
              <w:top w:val="nil"/>
              <w:left w:val="nil"/>
            </w:tcBorders>
          </w:tcPr>
          <w:p w14:paraId="663FF84F" w14:textId="77777777" w:rsidR="00946886" w:rsidRDefault="00946886" w:rsidP="005673D5"/>
        </w:tc>
        <w:tc>
          <w:tcPr>
            <w:tcW w:w="1701" w:type="dxa"/>
          </w:tcPr>
          <w:p w14:paraId="3F25D07B" w14:textId="77777777" w:rsidR="00946886" w:rsidRPr="00FB5AF1" w:rsidRDefault="00946886" w:rsidP="005673D5">
            <w:pPr>
              <w:jc w:val="center"/>
              <w:rPr>
                <w:b/>
              </w:rPr>
            </w:pPr>
            <w:r w:rsidRPr="00FB5AF1">
              <w:rPr>
                <w:b/>
              </w:rPr>
              <w:t>1946-51</w:t>
            </w:r>
          </w:p>
        </w:tc>
        <w:tc>
          <w:tcPr>
            <w:tcW w:w="1701" w:type="dxa"/>
          </w:tcPr>
          <w:p w14:paraId="28BBDA19" w14:textId="77777777" w:rsidR="00946886" w:rsidRPr="00FB5AF1" w:rsidRDefault="00946886" w:rsidP="005673D5">
            <w:pPr>
              <w:jc w:val="center"/>
              <w:rPr>
                <w:b/>
              </w:rPr>
            </w:pPr>
            <w:r w:rsidRPr="00FB5AF1">
              <w:rPr>
                <w:b/>
              </w:rPr>
              <w:t>1921-26</w:t>
            </w:r>
          </w:p>
        </w:tc>
      </w:tr>
      <w:tr w:rsidR="00946886" w14:paraId="45131ED0" w14:textId="77777777" w:rsidTr="005673D5">
        <w:tc>
          <w:tcPr>
            <w:tcW w:w="1701" w:type="dxa"/>
          </w:tcPr>
          <w:p w14:paraId="35ED2BCA" w14:textId="77777777" w:rsidR="00946886" w:rsidRPr="00325259" w:rsidRDefault="00946886" w:rsidP="005673D5">
            <w:pPr>
              <w:rPr>
                <w:b/>
              </w:rPr>
            </w:pPr>
            <w:r w:rsidRPr="00325259">
              <w:rPr>
                <w:b/>
              </w:rPr>
              <w:t>Group</w:t>
            </w:r>
          </w:p>
        </w:tc>
        <w:tc>
          <w:tcPr>
            <w:tcW w:w="3828" w:type="dxa"/>
          </w:tcPr>
          <w:p w14:paraId="66B5BA79" w14:textId="77777777" w:rsidR="00946886" w:rsidRPr="00325259" w:rsidRDefault="00946886" w:rsidP="005673D5">
            <w:pPr>
              <w:rPr>
                <w:b/>
              </w:rPr>
            </w:pPr>
            <w:r w:rsidRPr="00325259">
              <w:rPr>
                <w:b/>
              </w:rPr>
              <w:t>Corresponding survey</w:t>
            </w:r>
          </w:p>
          <w:p w14:paraId="64BFA8D8" w14:textId="77777777" w:rsidR="00946886" w:rsidRPr="00325259" w:rsidRDefault="00946886" w:rsidP="005673D5">
            <w:pPr>
              <w:rPr>
                <w:b/>
              </w:rPr>
            </w:pPr>
            <w:r>
              <w:rPr>
                <w:b/>
              </w:rPr>
              <w:t>Y</w:t>
            </w:r>
            <w:r w:rsidRPr="00325259">
              <w:rPr>
                <w:b/>
              </w:rPr>
              <w:t>ear</w:t>
            </w:r>
          </w:p>
          <w:p w14:paraId="27BD4E19" w14:textId="77777777" w:rsidR="00946886" w:rsidRPr="00325259" w:rsidRDefault="00946886" w:rsidP="005673D5">
            <w:pPr>
              <w:rPr>
                <w:b/>
              </w:rPr>
            </w:pPr>
            <w:r>
              <w:rPr>
                <w:b/>
              </w:rPr>
              <w:t>A</w:t>
            </w:r>
            <w:r w:rsidRPr="00325259">
              <w:rPr>
                <w:b/>
              </w:rPr>
              <w:t>verage age (years)</w:t>
            </w:r>
          </w:p>
        </w:tc>
        <w:tc>
          <w:tcPr>
            <w:tcW w:w="1701" w:type="dxa"/>
          </w:tcPr>
          <w:p w14:paraId="2469D094" w14:textId="77777777" w:rsidR="00946886" w:rsidRDefault="00946886" w:rsidP="005673D5">
            <w:pPr>
              <w:jc w:val="center"/>
            </w:pPr>
            <w:r>
              <w:t>Survey 7</w:t>
            </w:r>
          </w:p>
          <w:p w14:paraId="0A7379C9" w14:textId="77777777" w:rsidR="00946886" w:rsidRDefault="00946886" w:rsidP="005673D5">
            <w:pPr>
              <w:jc w:val="center"/>
            </w:pPr>
            <w:r>
              <w:t>2013</w:t>
            </w:r>
          </w:p>
          <w:p w14:paraId="0B13DA75" w14:textId="77777777" w:rsidR="00946886" w:rsidRDefault="00946886" w:rsidP="005673D5">
            <w:pPr>
              <w:jc w:val="center"/>
            </w:pPr>
            <w:r>
              <w:t>64</w:t>
            </w:r>
          </w:p>
        </w:tc>
        <w:tc>
          <w:tcPr>
            <w:tcW w:w="1701" w:type="dxa"/>
          </w:tcPr>
          <w:p w14:paraId="13B06418" w14:textId="77777777" w:rsidR="00946886" w:rsidRDefault="00946886" w:rsidP="005673D5">
            <w:pPr>
              <w:jc w:val="center"/>
            </w:pPr>
            <w:r>
              <w:t>Survey 6</w:t>
            </w:r>
          </w:p>
          <w:p w14:paraId="70FC98EC" w14:textId="77777777" w:rsidR="00946886" w:rsidRDefault="00946886" w:rsidP="005673D5">
            <w:pPr>
              <w:jc w:val="center"/>
            </w:pPr>
            <w:r>
              <w:t>2011</w:t>
            </w:r>
          </w:p>
          <w:p w14:paraId="25839C62" w14:textId="77777777" w:rsidR="00946886" w:rsidRDefault="00946886" w:rsidP="005673D5">
            <w:pPr>
              <w:jc w:val="center"/>
            </w:pPr>
            <w:r>
              <w:t>87</w:t>
            </w:r>
          </w:p>
        </w:tc>
      </w:tr>
      <w:tr w:rsidR="00946886" w14:paraId="068E7CE0" w14:textId="77777777" w:rsidTr="005673D5">
        <w:tc>
          <w:tcPr>
            <w:tcW w:w="1701" w:type="dxa"/>
            <w:vMerge w:val="restart"/>
          </w:tcPr>
          <w:p w14:paraId="0991E8C8" w14:textId="77777777" w:rsidR="00946886" w:rsidRDefault="00946886" w:rsidP="00621E89">
            <w:pPr>
              <w:jc w:val="left"/>
            </w:pPr>
            <w:r>
              <w:t>Need help with daily tasks</w:t>
            </w:r>
          </w:p>
        </w:tc>
        <w:tc>
          <w:tcPr>
            <w:tcW w:w="3828" w:type="dxa"/>
          </w:tcPr>
          <w:p w14:paraId="3D9C049E" w14:textId="77777777" w:rsidR="00946886" w:rsidRDefault="00946886" w:rsidP="005673D5">
            <w:r>
              <w:t>Mean number of PBS claims per participant</w:t>
            </w:r>
          </w:p>
        </w:tc>
        <w:tc>
          <w:tcPr>
            <w:tcW w:w="1701" w:type="dxa"/>
          </w:tcPr>
          <w:p w14:paraId="2569F193" w14:textId="77777777" w:rsidR="00946886" w:rsidRDefault="00946886" w:rsidP="005673D5">
            <w:pPr>
              <w:jc w:val="center"/>
            </w:pPr>
            <w:r>
              <w:t>64.9</w:t>
            </w:r>
          </w:p>
        </w:tc>
        <w:tc>
          <w:tcPr>
            <w:tcW w:w="1701" w:type="dxa"/>
          </w:tcPr>
          <w:p w14:paraId="6C655583" w14:textId="77777777" w:rsidR="00946886" w:rsidRDefault="00946886" w:rsidP="005673D5">
            <w:pPr>
              <w:jc w:val="center"/>
            </w:pPr>
            <w:r>
              <w:t>70.3</w:t>
            </w:r>
          </w:p>
        </w:tc>
      </w:tr>
      <w:tr w:rsidR="00946886" w14:paraId="30C37955" w14:textId="77777777" w:rsidTr="005673D5">
        <w:tc>
          <w:tcPr>
            <w:tcW w:w="1701" w:type="dxa"/>
            <w:vMerge/>
          </w:tcPr>
          <w:p w14:paraId="235961A3" w14:textId="77777777" w:rsidR="00946886" w:rsidRDefault="00946886" w:rsidP="00621E89">
            <w:pPr>
              <w:jc w:val="left"/>
            </w:pPr>
          </w:p>
        </w:tc>
        <w:tc>
          <w:tcPr>
            <w:tcW w:w="3828" w:type="dxa"/>
          </w:tcPr>
          <w:p w14:paraId="37036FE6" w14:textId="6B667876" w:rsidR="00946886" w:rsidRDefault="00946886" w:rsidP="00621E89">
            <w:r>
              <w:t xml:space="preserve">Mean PBS cost per participant </w:t>
            </w:r>
            <w:r w:rsidR="00A840AF">
              <w:t>($)</w:t>
            </w:r>
          </w:p>
        </w:tc>
        <w:tc>
          <w:tcPr>
            <w:tcW w:w="1701" w:type="dxa"/>
          </w:tcPr>
          <w:p w14:paraId="19E8A18D" w14:textId="77777777" w:rsidR="00946886" w:rsidRDefault="00946886" w:rsidP="005673D5">
            <w:pPr>
              <w:jc w:val="center"/>
            </w:pPr>
            <w:r>
              <w:t>3250</w:t>
            </w:r>
          </w:p>
        </w:tc>
        <w:tc>
          <w:tcPr>
            <w:tcW w:w="1701" w:type="dxa"/>
          </w:tcPr>
          <w:p w14:paraId="0C8A4D48" w14:textId="77777777" w:rsidR="00946886" w:rsidRDefault="00946886" w:rsidP="005673D5">
            <w:pPr>
              <w:jc w:val="center"/>
            </w:pPr>
            <w:r>
              <w:t>2249</w:t>
            </w:r>
          </w:p>
        </w:tc>
      </w:tr>
      <w:tr w:rsidR="00946886" w14:paraId="7FED299C" w14:textId="77777777" w:rsidTr="005673D5">
        <w:tc>
          <w:tcPr>
            <w:tcW w:w="1701" w:type="dxa"/>
            <w:vMerge w:val="restart"/>
          </w:tcPr>
          <w:p w14:paraId="561271DE" w14:textId="77777777" w:rsidR="00946886" w:rsidRDefault="00946886" w:rsidP="00621E89">
            <w:pPr>
              <w:jc w:val="left"/>
            </w:pPr>
            <w:r>
              <w:t>Not need help with daily tasks</w:t>
            </w:r>
          </w:p>
        </w:tc>
        <w:tc>
          <w:tcPr>
            <w:tcW w:w="3828" w:type="dxa"/>
          </w:tcPr>
          <w:p w14:paraId="1CA73023" w14:textId="77777777" w:rsidR="00946886" w:rsidRDefault="00946886" w:rsidP="005673D5">
            <w:r>
              <w:t>Mean number of PBS claims per participant</w:t>
            </w:r>
          </w:p>
        </w:tc>
        <w:tc>
          <w:tcPr>
            <w:tcW w:w="1701" w:type="dxa"/>
          </w:tcPr>
          <w:p w14:paraId="54EE6410" w14:textId="77777777" w:rsidR="00946886" w:rsidRDefault="00946886" w:rsidP="005673D5">
            <w:pPr>
              <w:jc w:val="center"/>
            </w:pPr>
            <w:r>
              <w:t>21.4</w:t>
            </w:r>
          </w:p>
        </w:tc>
        <w:tc>
          <w:tcPr>
            <w:tcW w:w="1701" w:type="dxa"/>
          </w:tcPr>
          <w:p w14:paraId="5881A03D" w14:textId="77777777" w:rsidR="00946886" w:rsidRDefault="00946886" w:rsidP="005673D5">
            <w:pPr>
              <w:jc w:val="center"/>
            </w:pPr>
            <w:r>
              <w:t>50.4</w:t>
            </w:r>
          </w:p>
        </w:tc>
      </w:tr>
      <w:tr w:rsidR="00946886" w14:paraId="2B1F8DB5" w14:textId="77777777" w:rsidTr="005673D5">
        <w:tc>
          <w:tcPr>
            <w:tcW w:w="1701" w:type="dxa"/>
            <w:vMerge/>
          </w:tcPr>
          <w:p w14:paraId="486243A0" w14:textId="77777777" w:rsidR="00946886" w:rsidRDefault="00946886" w:rsidP="005673D5"/>
        </w:tc>
        <w:tc>
          <w:tcPr>
            <w:tcW w:w="3828" w:type="dxa"/>
          </w:tcPr>
          <w:p w14:paraId="7CC93800" w14:textId="55283383" w:rsidR="00946886" w:rsidRDefault="00946886" w:rsidP="00621E89">
            <w:r>
              <w:t xml:space="preserve">Mean PBS cost per participant </w:t>
            </w:r>
            <w:r w:rsidR="00A840AF">
              <w:t>($)</w:t>
            </w:r>
          </w:p>
        </w:tc>
        <w:tc>
          <w:tcPr>
            <w:tcW w:w="1701" w:type="dxa"/>
          </w:tcPr>
          <w:p w14:paraId="4E7640E6" w14:textId="77777777" w:rsidR="00946886" w:rsidRDefault="00946886" w:rsidP="005673D5">
            <w:pPr>
              <w:jc w:val="center"/>
            </w:pPr>
            <w:r>
              <w:t>836</w:t>
            </w:r>
          </w:p>
        </w:tc>
        <w:tc>
          <w:tcPr>
            <w:tcW w:w="1701" w:type="dxa"/>
          </w:tcPr>
          <w:p w14:paraId="29A49CC9" w14:textId="77777777" w:rsidR="00946886" w:rsidRDefault="00946886" w:rsidP="005673D5">
            <w:pPr>
              <w:jc w:val="center"/>
            </w:pPr>
            <w:r>
              <w:t>1872</w:t>
            </w:r>
          </w:p>
        </w:tc>
      </w:tr>
    </w:tbl>
    <w:p w14:paraId="748C258D" w14:textId="77777777" w:rsidR="00946886" w:rsidRPr="009609E3" w:rsidRDefault="00946886" w:rsidP="00946886"/>
    <w:p w14:paraId="3F899965" w14:textId="77777777" w:rsidR="00946886" w:rsidRDefault="00946886" w:rsidP="00946886">
      <w:pPr>
        <w:rPr>
          <w:b/>
        </w:rPr>
      </w:pPr>
    </w:p>
    <w:p w14:paraId="1CCE853F" w14:textId="102EF5E1" w:rsidR="00946886" w:rsidRDefault="00946886" w:rsidP="00946886">
      <w:pPr>
        <w:pStyle w:val="Heading3"/>
      </w:pPr>
      <w:bookmarkStart w:id="68" w:name="_Toc446584249"/>
      <w:bookmarkStart w:id="69" w:name="_Toc446585371"/>
      <w:bookmarkStart w:id="70" w:name="_Toc452370969"/>
      <w:r>
        <w:lastRenderedPageBreak/>
        <w:t>Hospital costs</w:t>
      </w:r>
      <w:bookmarkEnd w:id="68"/>
      <w:bookmarkEnd w:id="69"/>
      <w:bookmarkEnd w:id="70"/>
    </w:p>
    <w:p w14:paraId="39DA754A" w14:textId="2F2D3432" w:rsidR="00946886" w:rsidRDefault="00946886" w:rsidP="00946886">
      <w:r>
        <w:t>Due to the limitations of the hospital datasets available, the numbers of ALSWH participants who were hospitalised in NSW were used to determine differences in hospital admission and cost</w:t>
      </w:r>
      <w:r w:rsidR="00A80A75">
        <w:t>s</w:t>
      </w:r>
      <w:r>
        <w:t xml:space="preserve"> accrued by obese and non-obese women (see Appendix for further details). For the 1946-51 and 1921-26 cohorts, the survey data for participants living in NSW were linked to NSW Admit</w:t>
      </w:r>
      <w:r w:rsidR="00A80A75">
        <w:t>ted Patient Data Collection. This</w:t>
      </w:r>
      <w:r>
        <w:t xml:space="preserve"> dataset provides a record of the patient’s diagnosis using Australian Refined Diagnosis Related Group (AR-DRG) codes. Each AR-DRG represents a group of similar conditions that require similar hospital services. Public hospital costs are available through the National Hospital Cost Data Collection (NHCDC) provided by the Independent Hospital Pricing Authority (IHPA). The NHCDC lists the average cost for all AR-DRG codes. For each participant, a hospital cost (in 2012-13 Australian dollars) was determined for every admission using AR-DRG from the hospital record and matching it to the average cost of AR-DRG from the NHCDC. Then</w:t>
      </w:r>
      <w:r w:rsidR="00A80A75">
        <w:t>,</w:t>
      </w:r>
      <w:r>
        <w:t xml:space="preserve"> the hospital cost</w:t>
      </w:r>
      <w:r w:rsidR="00A80A75">
        <w:t>s</w:t>
      </w:r>
      <w:r>
        <w:t xml:space="preserve"> for each admission were summed to obtain the annual cost for each woman (Appendix D, Section 15.3).</w:t>
      </w:r>
    </w:p>
    <w:p w14:paraId="0CD26297" w14:textId="77777777" w:rsidR="00946886" w:rsidRDefault="00946886" w:rsidP="00946886"/>
    <w:p w14:paraId="7E1CF200" w14:textId="237EE964" w:rsidR="00946886" w:rsidRDefault="00946886" w:rsidP="00946886">
      <w:r>
        <w:t>Hospital costs (in 2012-13 Australian dollars) were substantially higher for women who needed help with daily tasks compared to women who did not need help (Figure 3-</w:t>
      </w:r>
      <w:r w:rsidR="0074598F">
        <w:t>9</w:t>
      </w:r>
      <w:r>
        <w:t>). In the 1946-51 cohort, women who did not need help accrued approximately $930-1600 in average hospital costs whereas for women who needed help, average hospital cost</w:t>
      </w:r>
      <w:r w:rsidR="00A80A75">
        <w:t>s</w:t>
      </w:r>
      <w:r>
        <w:t xml:space="preserve"> w</w:t>
      </w:r>
      <w:r w:rsidR="00A80A75">
        <w:t xml:space="preserve">ere </w:t>
      </w:r>
      <w:r>
        <w:t>approximately $6500. This represented a $4100-5600 difference. In the 1921-26 cohort, the hospital costs were $2900 to $3800 for those who did not need help with daily tasks from age 78 to 87 years compared to $6500 to $8000 for those who needed help in the same age range. The difference in hospital costs between the two groups was not as great as observed for the 1946-51 cohort.</w:t>
      </w:r>
    </w:p>
    <w:p w14:paraId="377CDE37" w14:textId="77777777" w:rsidR="00946886" w:rsidRPr="00991BD6" w:rsidRDefault="00946886" w:rsidP="00946886"/>
    <w:p w14:paraId="4C65B354" w14:textId="39D3ADB7" w:rsidR="00946886" w:rsidRDefault="00EC6FB1" w:rsidP="00946886">
      <w:pPr>
        <w:keepNext/>
        <w:jc w:val="center"/>
      </w:pPr>
      <w:r>
        <w:rPr>
          <w:noProof/>
          <w:szCs w:val="24"/>
        </w:rPr>
        <w:lastRenderedPageBreak/>
        <w:drawing>
          <wp:inline distT="0" distB="0" distL="0" distR="0" wp14:anchorId="53D504A0" wp14:editId="6D983F5E">
            <wp:extent cx="4878000" cy="3657600"/>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49D8510" w14:textId="5CD5305D" w:rsidR="00946886" w:rsidRDefault="00946886" w:rsidP="00946886">
      <w:pPr>
        <w:pStyle w:val="Caption"/>
      </w:pPr>
      <w:bookmarkStart w:id="71" w:name="_Toc452469934"/>
      <w:r>
        <w:t xml:space="preserve">Figure </w:t>
      </w:r>
      <w:fldSimple w:instr=" STYLEREF 1 \s ">
        <w:r w:rsidR="004675BB">
          <w:rPr>
            <w:noProof/>
          </w:rPr>
          <w:t>3</w:t>
        </w:r>
      </w:fldSimple>
      <w:r w:rsidR="003D2D66">
        <w:noBreakHyphen/>
      </w:r>
      <w:fldSimple w:instr=" SEQ Figure \* ARABIC \s 1 ">
        <w:r w:rsidR="004675BB">
          <w:rPr>
            <w:noProof/>
          </w:rPr>
          <w:t>9</w:t>
        </w:r>
      </w:fldSimple>
      <w:r>
        <w:t xml:space="preserve">: </w:t>
      </w:r>
      <w:r w:rsidRPr="00366004">
        <w:t>Comparison of average hospital costs per participant per year for the 1946-51 and 1921-26 cohorts by needing help or not needing help with daily tasks.</w:t>
      </w:r>
      <w:bookmarkEnd w:id="71"/>
    </w:p>
    <w:p w14:paraId="5A06B810" w14:textId="77777777" w:rsidR="00946886" w:rsidRDefault="00946886" w:rsidP="00946886">
      <w:r>
        <w:t>There are no known reports comparing the healthcare expenditure of Australian people who need help with daily tasks with those who do not. Many other studies focus on specific types of conditions or disabilities, however they are not comparable to our analyses.</w:t>
      </w:r>
    </w:p>
    <w:p w14:paraId="4ED02464" w14:textId="77777777" w:rsidR="00946886" w:rsidRPr="002F69D3" w:rsidRDefault="00946886" w:rsidP="00946886"/>
    <w:p w14:paraId="2210DD5B" w14:textId="10C2667C" w:rsidR="00946886" w:rsidRDefault="00946886" w:rsidP="00946886">
      <w:pPr>
        <w:pStyle w:val="Heading2"/>
      </w:pPr>
      <w:bookmarkStart w:id="72" w:name="_Toc446584250"/>
      <w:bookmarkStart w:id="73" w:name="_Toc446585372"/>
      <w:bookmarkStart w:id="74" w:name="_Toc452370970"/>
      <w:r>
        <w:t>Projected impact of needing help on healthcare utilisation</w:t>
      </w:r>
      <w:bookmarkEnd w:id="72"/>
      <w:bookmarkEnd w:id="73"/>
      <w:bookmarkEnd w:id="74"/>
    </w:p>
    <w:p w14:paraId="7C08BB68" w14:textId="4DC762D2" w:rsidR="00946886" w:rsidRDefault="00946886" w:rsidP="00946886">
      <w:r>
        <w:t>Based on the trends identified in section 3.5, the impact of increasing numbers of women needing help with daily tasks on healthcare utilisation from 2015 to 2035 was examined. We compared the use of MBS, PBS, and hospital services for (a) the total population of women aged 20-90, (b) women who needed help with daily tasks, and (c) women who did not need help with daily tasks. For MBS, PBS, and hospital projections, models were generated for the number of claims and cost of each service for women at every year of age between 20 and 90, inclusive (Appendix E). The major assumption is that the number of MBS claims and cost (in 2014 Australian dollars), PBS claims and cost (in 2012-13 Australian dollars), and hospital costs (in 2012-13 Australian dollars) vary with age in patterns which are the same for every year between 2015 and 2035. The age-specific estimates for the number of claims and cost of each service were multiplied by the projected number of women aged 20 to 90 years at every year from 2015 to 2035</w:t>
      </w:r>
      <w:r w:rsidR="00A80A75">
        <w:t>, as well as by the</w:t>
      </w:r>
      <w:r>
        <w:t xml:space="preserve"> prevalence of women who need</w:t>
      </w:r>
      <w:r w:rsidR="00A80A75">
        <w:t>ed</w:t>
      </w:r>
      <w:r>
        <w:t xml:space="preserve"> or </w:t>
      </w:r>
      <w:r w:rsidR="00EC2325">
        <w:t xml:space="preserve">did </w:t>
      </w:r>
      <w:r>
        <w:t xml:space="preserve">not need help to predict the total number of claims and cost for MBS, PBS, and hospital services over the next </w:t>
      </w:r>
      <w:r w:rsidR="00EC2325">
        <w:t>twenty</w:t>
      </w:r>
      <w:r>
        <w:t xml:space="preserve"> years (Appendix F).</w:t>
      </w:r>
    </w:p>
    <w:p w14:paraId="760A6C54" w14:textId="4A8FBC1D" w:rsidR="00946886" w:rsidRDefault="00946886" w:rsidP="00946886">
      <w:pPr>
        <w:pStyle w:val="Heading3"/>
      </w:pPr>
      <w:bookmarkStart w:id="75" w:name="_Toc452370971"/>
      <w:bookmarkStart w:id="76" w:name="_Toc446584251"/>
      <w:bookmarkStart w:id="77" w:name="_Toc446585373"/>
      <w:r>
        <w:lastRenderedPageBreak/>
        <w:t>Medicare Benefits Scheme</w:t>
      </w:r>
      <w:bookmarkEnd w:id="75"/>
      <w:r>
        <w:t xml:space="preserve"> </w:t>
      </w:r>
      <w:bookmarkEnd w:id="76"/>
      <w:bookmarkEnd w:id="77"/>
    </w:p>
    <w:p w14:paraId="08EAD3EC" w14:textId="7526FABC" w:rsidR="00946886" w:rsidRDefault="00946886" w:rsidP="00946886">
      <w:r>
        <w:t>Total unreferred MBS claims for women aged 45-90 who need help with daily tasks is estimated to increase from 4.2 million in 2015 to 7.2 million in 2035 and total unreferred MBS cost</w:t>
      </w:r>
      <w:r w:rsidR="00EC2325">
        <w:t>s</w:t>
      </w:r>
      <w:r>
        <w:t xml:space="preserve"> will rise from $207 million to $351 million (in 2014 Australian dollars) in that time (Figure 3-1</w:t>
      </w:r>
      <w:r w:rsidR="0074598F">
        <w:t>0</w:t>
      </w:r>
      <w:r>
        <w:t xml:space="preserve"> and 3-1</w:t>
      </w:r>
      <w:r w:rsidR="0074598F">
        <w:t>1</w:t>
      </w:r>
      <w:r>
        <w:t>). For women who do not need help with daily tasks, 32 million unreferred MBS claims at a cost of $1.6 billion are estimated to have been made in 2015 and by 2035, these are predicted to increase to 48 million unreferred MBS claims and $2.4 billion (in 2014 Australian dollars).</w:t>
      </w:r>
    </w:p>
    <w:p w14:paraId="33D0AC86" w14:textId="77777777" w:rsidR="00946886" w:rsidRPr="00536A15" w:rsidRDefault="00946886" w:rsidP="00946886"/>
    <w:p w14:paraId="67775576" w14:textId="6F2FCCA4" w:rsidR="00946886" w:rsidRDefault="00EC6FB1" w:rsidP="00946886">
      <w:pPr>
        <w:keepNext/>
        <w:jc w:val="center"/>
      </w:pPr>
      <w:r>
        <w:rPr>
          <w:noProof/>
          <w:szCs w:val="24"/>
        </w:rPr>
        <w:drawing>
          <wp:inline distT="0" distB="0" distL="0" distR="0" wp14:anchorId="038A3BAB" wp14:editId="531AAA71">
            <wp:extent cx="4878000" cy="3657600"/>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68168654" w14:textId="3B56BC36" w:rsidR="00946886" w:rsidRDefault="00946886" w:rsidP="00946886">
      <w:pPr>
        <w:pStyle w:val="Caption"/>
      </w:pPr>
      <w:bookmarkStart w:id="78" w:name="_Toc452469935"/>
      <w:r>
        <w:t xml:space="preserve">Figure </w:t>
      </w:r>
      <w:fldSimple w:instr=" STYLEREF 1 \s ">
        <w:r w:rsidR="004675BB">
          <w:rPr>
            <w:noProof/>
          </w:rPr>
          <w:t>3</w:t>
        </w:r>
      </w:fldSimple>
      <w:r w:rsidR="003D2D66">
        <w:noBreakHyphen/>
      </w:r>
      <w:fldSimple w:instr=" SEQ Figure \* ARABIC \s 1 ">
        <w:r w:rsidR="004675BB">
          <w:rPr>
            <w:noProof/>
          </w:rPr>
          <w:t>10</w:t>
        </w:r>
      </w:fldSimple>
      <w:r>
        <w:t xml:space="preserve">: </w:t>
      </w:r>
      <w:r w:rsidRPr="00D22A86">
        <w:t xml:space="preserve">Projected number of </w:t>
      </w:r>
      <w:r>
        <w:t xml:space="preserve">unreferred </w:t>
      </w:r>
      <w:r w:rsidRPr="00D22A86">
        <w:t>MBS claims for Australian women aged 45-90 from 2015 to 2035 by needing help or not needing help with daily tasks.</w:t>
      </w:r>
      <w:bookmarkEnd w:id="78"/>
    </w:p>
    <w:p w14:paraId="432C2506" w14:textId="77777777" w:rsidR="00946886" w:rsidRDefault="00946886" w:rsidP="00946886">
      <w:pPr>
        <w:jc w:val="center"/>
      </w:pPr>
    </w:p>
    <w:p w14:paraId="0F952F39" w14:textId="08378A7C" w:rsidR="00946886" w:rsidRDefault="00EC6FB1" w:rsidP="00946886">
      <w:pPr>
        <w:keepNext/>
        <w:jc w:val="center"/>
      </w:pPr>
      <w:r>
        <w:rPr>
          <w:noProof/>
          <w:szCs w:val="24"/>
        </w:rPr>
        <w:lastRenderedPageBreak/>
        <w:drawing>
          <wp:inline distT="0" distB="0" distL="0" distR="0" wp14:anchorId="79672679" wp14:editId="441AE74E">
            <wp:extent cx="4878000" cy="365760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69416197" w14:textId="144AF111" w:rsidR="00946886" w:rsidRDefault="00946886" w:rsidP="00946886">
      <w:pPr>
        <w:pStyle w:val="Caption"/>
      </w:pPr>
      <w:bookmarkStart w:id="79" w:name="_Toc452469936"/>
      <w:r>
        <w:t xml:space="preserve">Figure </w:t>
      </w:r>
      <w:fldSimple w:instr=" STYLEREF 1 \s ">
        <w:r w:rsidR="004675BB">
          <w:rPr>
            <w:noProof/>
          </w:rPr>
          <w:t>3</w:t>
        </w:r>
      </w:fldSimple>
      <w:r w:rsidR="003D2D66">
        <w:noBreakHyphen/>
      </w:r>
      <w:fldSimple w:instr=" SEQ Figure \* ARABIC \s 1 ">
        <w:r w:rsidR="004675BB">
          <w:rPr>
            <w:noProof/>
          </w:rPr>
          <w:t>11</w:t>
        </w:r>
      </w:fldSimple>
      <w:r>
        <w:t xml:space="preserve">: </w:t>
      </w:r>
      <w:r w:rsidRPr="00B30B45">
        <w:t xml:space="preserve">Projected total </w:t>
      </w:r>
      <w:r>
        <w:t xml:space="preserve">unreferred </w:t>
      </w:r>
      <w:r w:rsidRPr="00B30B45">
        <w:t>MBS cost (in 2014 Australian dollars) for Australian women aged 45-90 from 2015 to 2035 by needing help or not needing help with daily tasks.</w:t>
      </w:r>
      <w:bookmarkEnd w:id="79"/>
    </w:p>
    <w:p w14:paraId="0C49CD6D" w14:textId="77777777" w:rsidR="00946886" w:rsidRDefault="00946886" w:rsidP="00946886">
      <w:pPr>
        <w:jc w:val="center"/>
      </w:pPr>
    </w:p>
    <w:p w14:paraId="065A93D6" w14:textId="77EACBFB" w:rsidR="00946886" w:rsidRPr="00700D80" w:rsidRDefault="00946886" w:rsidP="00946886">
      <w:pPr>
        <w:pStyle w:val="Heading3"/>
      </w:pPr>
      <w:bookmarkStart w:id="80" w:name="_Toc446584252"/>
      <w:bookmarkStart w:id="81" w:name="_Toc446585374"/>
      <w:bookmarkStart w:id="82" w:name="_Toc452370972"/>
      <w:r w:rsidRPr="00700D80">
        <w:t>Pharmaceutical Benefits Scheme</w:t>
      </w:r>
      <w:bookmarkEnd w:id="80"/>
      <w:bookmarkEnd w:id="81"/>
      <w:bookmarkEnd w:id="82"/>
      <w:r w:rsidRPr="00700D80">
        <w:t xml:space="preserve"> </w:t>
      </w:r>
    </w:p>
    <w:p w14:paraId="5BE625EC" w14:textId="72667321" w:rsidR="00946886" w:rsidRPr="007477C7" w:rsidRDefault="00946886" w:rsidP="00946886">
      <w:r>
        <w:t>The total number and cost of PBS prescriptions filled by women who needed help with daily tasks in 2015 were 20.2 million claims and $873 million (in 2012-13 Australian dollars), respectively (Figures 3-1</w:t>
      </w:r>
      <w:r w:rsidR="0074598F">
        <w:t>2</w:t>
      </w:r>
      <w:r>
        <w:t xml:space="preserve"> and 3-1</w:t>
      </w:r>
      <w:r w:rsidR="0074598F">
        <w:t>3</w:t>
      </w:r>
      <w:r>
        <w:t>). By 2035, these numbers are predicted to increase by 14 million prescriptions and $560 million (in 2012-13 Australian dollars).  For women who did not need help, it is estimated that 109 million PBS prescriptions were filled at a cost of $4.2 billion in 2015 and these numbers are expected to increase by 60 million prescriptions and $2.2 billion over the next 20 years.</w:t>
      </w:r>
    </w:p>
    <w:p w14:paraId="2749BCE1" w14:textId="77CDFF12" w:rsidR="00946886" w:rsidRDefault="007D41CE" w:rsidP="00946886">
      <w:pPr>
        <w:keepNext/>
        <w:jc w:val="center"/>
      </w:pPr>
      <w:r>
        <w:rPr>
          <w:noProof/>
          <w:szCs w:val="24"/>
        </w:rPr>
        <w:lastRenderedPageBreak/>
        <w:drawing>
          <wp:inline distT="0" distB="0" distL="0" distR="0" wp14:anchorId="3C5B899D" wp14:editId="791EC32E">
            <wp:extent cx="4878000" cy="3657600"/>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52DFDE07" w14:textId="7D231463" w:rsidR="00946886" w:rsidRDefault="00946886" w:rsidP="00946886">
      <w:pPr>
        <w:pStyle w:val="Caption"/>
      </w:pPr>
      <w:bookmarkStart w:id="83" w:name="_Toc452469937"/>
      <w:r>
        <w:t xml:space="preserve">Figure </w:t>
      </w:r>
      <w:fldSimple w:instr=" STYLEREF 1 \s ">
        <w:r w:rsidR="004675BB">
          <w:rPr>
            <w:noProof/>
          </w:rPr>
          <w:t>3</w:t>
        </w:r>
      </w:fldSimple>
      <w:r w:rsidR="003D2D66">
        <w:noBreakHyphen/>
      </w:r>
      <w:fldSimple w:instr=" SEQ Figure \* ARABIC \s 1 ">
        <w:r w:rsidR="004675BB">
          <w:rPr>
            <w:noProof/>
          </w:rPr>
          <w:t>12</w:t>
        </w:r>
      </w:fldSimple>
      <w:r>
        <w:t xml:space="preserve">: </w:t>
      </w:r>
      <w:r w:rsidRPr="005F59E8">
        <w:t>Projected number of PBS claims for Australian women aged 45-90 from 2015 to 2035 by needing help or not needing help with daily tasks.</w:t>
      </w:r>
      <w:bookmarkEnd w:id="83"/>
    </w:p>
    <w:p w14:paraId="715587A9" w14:textId="77777777" w:rsidR="00946886" w:rsidRPr="000B1201" w:rsidRDefault="00946886" w:rsidP="00946886">
      <w:pPr>
        <w:jc w:val="center"/>
      </w:pPr>
    </w:p>
    <w:p w14:paraId="7942456B" w14:textId="70D5F8FF" w:rsidR="00946886" w:rsidRDefault="007D41CE" w:rsidP="00946886">
      <w:pPr>
        <w:keepNext/>
        <w:jc w:val="center"/>
      </w:pPr>
      <w:r>
        <w:rPr>
          <w:noProof/>
          <w:szCs w:val="24"/>
        </w:rPr>
        <w:drawing>
          <wp:inline distT="0" distB="0" distL="0" distR="0" wp14:anchorId="4A8E1748" wp14:editId="27D94C15">
            <wp:extent cx="4878000" cy="3657600"/>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E6E10C7" w14:textId="3DBE0932" w:rsidR="00946886" w:rsidRDefault="00946886" w:rsidP="00946886">
      <w:pPr>
        <w:pStyle w:val="Caption"/>
      </w:pPr>
      <w:bookmarkStart w:id="84" w:name="_Toc452469938"/>
      <w:r>
        <w:t xml:space="preserve">Figure </w:t>
      </w:r>
      <w:fldSimple w:instr=" STYLEREF 1 \s ">
        <w:r w:rsidR="004675BB">
          <w:rPr>
            <w:noProof/>
          </w:rPr>
          <w:t>3</w:t>
        </w:r>
      </w:fldSimple>
      <w:r w:rsidR="003D2D66">
        <w:noBreakHyphen/>
      </w:r>
      <w:fldSimple w:instr=" SEQ Figure \* ARABIC \s 1 ">
        <w:r w:rsidR="004675BB">
          <w:rPr>
            <w:noProof/>
          </w:rPr>
          <w:t>13</w:t>
        </w:r>
      </w:fldSimple>
      <w:r>
        <w:t xml:space="preserve">: </w:t>
      </w:r>
      <w:r w:rsidRPr="00496898">
        <w:t>Projected total PBS cost (in 2012-13 Australian dollars) for Australian women aged 45-90 from 2015 to 2035 by needing help or not needing help with daily tasks.</w:t>
      </w:r>
      <w:bookmarkEnd w:id="84"/>
    </w:p>
    <w:p w14:paraId="5F86ACAF" w14:textId="63AF76C7" w:rsidR="00946886" w:rsidRDefault="00946886" w:rsidP="00946886">
      <w:pPr>
        <w:pStyle w:val="Heading3"/>
      </w:pPr>
      <w:bookmarkStart w:id="85" w:name="_Toc446584253"/>
      <w:bookmarkStart w:id="86" w:name="_Toc446585375"/>
      <w:bookmarkStart w:id="87" w:name="_Toc452370973"/>
      <w:r>
        <w:lastRenderedPageBreak/>
        <w:t>Hospital costs</w:t>
      </w:r>
      <w:bookmarkEnd w:id="85"/>
      <w:bookmarkEnd w:id="86"/>
      <w:bookmarkEnd w:id="87"/>
    </w:p>
    <w:p w14:paraId="4C9BA24B" w14:textId="5D609899" w:rsidR="00946886" w:rsidRDefault="00946886" w:rsidP="00946886">
      <w:r>
        <w:t>Total hospital cost is predicted to increase from $2.0 billion in 2015 to $3.4 billion (in 2012-13 Australian dollars) for women who need help with daily tasks (Figure 3-1</w:t>
      </w:r>
      <w:r w:rsidR="0074598F">
        <w:t>4</w:t>
      </w:r>
      <w:r>
        <w:t>). For women who do not need help, the total hospital cost is projected to increase from $7.7 billion to $12.1 billion over the next 20 years.</w:t>
      </w:r>
    </w:p>
    <w:p w14:paraId="09AE0698" w14:textId="77777777" w:rsidR="00946886" w:rsidRPr="00D774D8" w:rsidRDefault="00946886" w:rsidP="00946886"/>
    <w:p w14:paraId="743FA58B" w14:textId="1610687E" w:rsidR="00946886" w:rsidRDefault="007D41CE" w:rsidP="00946886">
      <w:pPr>
        <w:keepNext/>
        <w:jc w:val="center"/>
      </w:pPr>
      <w:r>
        <w:rPr>
          <w:noProof/>
          <w:szCs w:val="24"/>
        </w:rPr>
        <w:drawing>
          <wp:inline distT="0" distB="0" distL="0" distR="0" wp14:anchorId="74CC219B" wp14:editId="3A15DB31">
            <wp:extent cx="4878000" cy="3657600"/>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48BECBC4" w14:textId="736E0670" w:rsidR="00946886" w:rsidRDefault="00946886" w:rsidP="00946886">
      <w:pPr>
        <w:pStyle w:val="Caption"/>
      </w:pPr>
      <w:bookmarkStart w:id="88" w:name="_Toc452469939"/>
      <w:r>
        <w:t xml:space="preserve">Figure </w:t>
      </w:r>
      <w:fldSimple w:instr=" STYLEREF 1 \s ">
        <w:r w:rsidR="004675BB">
          <w:rPr>
            <w:noProof/>
          </w:rPr>
          <w:t>3</w:t>
        </w:r>
      </w:fldSimple>
      <w:r w:rsidR="003D2D66">
        <w:noBreakHyphen/>
      </w:r>
      <w:fldSimple w:instr=" SEQ Figure \* ARABIC \s 1 ">
        <w:r w:rsidR="004675BB">
          <w:rPr>
            <w:noProof/>
          </w:rPr>
          <w:t>14</w:t>
        </w:r>
      </w:fldSimple>
      <w:r>
        <w:t xml:space="preserve">: </w:t>
      </w:r>
      <w:r w:rsidRPr="00DB40B9">
        <w:t>Projected hospital cost (in 2012-13 Australian dollars) for Australian women aged 45-90 from 2015 to 2035 by needing help or not needing help with daily tasks.</w:t>
      </w:r>
      <w:bookmarkEnd w:id="88"/>
    </w:p>
    <w:p w14:paraId="5A9C0B39" w14:textId="77777777" w:rsidR="00946886" w:rsidRPr="00D774D8" w:rsidRDefault="00946886" w:rsidP="00946886">
      <w:pPr>
        <w:jc w:val="center"/>
      </w:pPr>
    </w:p>
    <w:p w14:paraId="2F676E90" w14:textId="0A5BF8F9" w:rsidR="00946886" w:rsidRPr="004B58F0" w:rsidRDefault="00946886" w:rsidP="00946886">
      <w:pPr>
        <w:pStyle w:val="Heading2"/>
      </w:pPr>
      <w:bookmarkStart w:id="89" w:name="_Toc446584254"/>
      <w:bookmarkStart w:id="90" w:name="_Toc446585376"/>
      <w:bookmarkStart w:id="91" w:name="_Toc452370974"/>
      <w:r>
        <w:t>Summary points</w:t>
      </w:r>
      <w:bookmarkEnd w:id="89"/>
      <w:bookmarkEnd w:id="90"/>
      <w:bookmarkEnd w:id="91"/>
    </w:p>
    <w:p w14:paraId="2E095086" w14:textId="77777777" w:rsidR="00946886" w:rsidRPr="000B18BF" w:rsidRDefault="00946886" w:rsidP="000B18BF">
      <w:pPr>
        <w:pStyle w:val="ListParagraph"/>
        <w:numPr>
          <w:ilvl w:val="0"/>
          <w:numId w:val="35"/>
        </w:numPr>
        <w:rPr>
          <w:noProof/>
          <w:lang w:val="en-US"/>
        </w:rPr>
      </w:pPr>
      <w:r w:rsidRPr="000B18BF">
        <w:rPr>
          <w:noProof/>
          <w:lang w:val="en-US"/>
        </w:rPr>
        <w:t>Physical function begins to decline in midlife and the rate of decline is most rapid in older age.</w:t>
      </w:r>
    </w:p>
    <w:p w14:paraId="3662DFB9" w14:textId="77777777" w:rsidR="00946886" w:rsidRDefault="00946886" w:rsidP="00946886">
      <w:pPr>
        <w:pStyle w:val="ListParagraph"/>
        <w:numPr>
          <w:ilvl w:val="0"/>
          <w:numId w:val="27"/>
        </w:numPr>
        <w:rPr>
          <w:lang w:val="en-US"/>
        </w:rPr>
      </w:pPr>
      <w:r>
        <w:rPr>
          <w:lang w:val="en-US"/>
        </w:rPr>
        <w:t>The decline in physical function corresponds with the increasing need for help with daily tasks.</w:t>
      </w:r>
    </w:p>
    <w:p w14:paraId="0A2D9B25" w14:textId="16673BE6" w:rsidR="00946886" w:rsidRDefault="00946886" w:rsidP="00946886">
      <w:pPr>
        <w:pStyle w:val="ListParagraph"/>
        <w:numPr>
          <w:ilvl w:val="0"/>
          <w:numId w:val="27"/>
        </w:numPr>
        <w:rPr>
          <w:lang w:val="en-US"/>
        </w:rPr>
      </w:pPr>
      <w:r>
        <w:rPr>
          <w:lang w:val="en-US"/>
        </w:rPr>
        <w:t xml:space="preserve">The </w:t>
      </w:r>
      <w:r w:rsidR="00530771">
        <w:rPr>
          <w:lang w:val="en-US"/>
        </w:rPr>
        <w:t>prevalence</w:t>
      </w:r>
      <w:r>
        <w:rPr>
          <w:lang w:val="en-US"/>
        </w:rPr>
        <w:t xml:space="preserve"> of women who needed help with daily tasks increased from 1 per cent in early adulthood to 22 per cent in the elderly.</w:t>
      </w:r>
    </w:p>
    <w:p w14:paraId="12A5933D" w14:textId="77777777" w:rsidR="00946886" w:rsidRDefault="00946886" w:rsidP="00946886">
      <w:pPr>
        <w:pStyle w:val="ListParagraph"/>
        <w:numPr>
          <w:ilvl w:val="0"/>
          <w:numId w:val="27"/>
        </w:numPr>
        <w:rPr>
          <w:lang w:val="en-US"/>
        </w:rPr>
      </w:pPr>
      <w:r>
        <w:rPr>
          <w:lang w:val="en-US"/>
        </w:rPr>
        <w:t>While 3.9 per cent of Australian women needed help in 2015, this is predicted to increase to 4.6 per cent by 2035.</w:t>
      </w:r>
    </w:p>
    <w:p w14:paraId="750E58DC" w14:textId="5EF9F889" w:rsidR="00946886" w:rsidRDefault="00946886" w:rsidP="00946886">
      <w:pPr>
        <w:pStyle w:val="ListParagraph"/>
        <w:numPr>
          <w:ilvl w:val="0"/>
          <w:numId w:val="27"/>
        </w:numPr>
        <w:rPr>
          <w:lang w:val="en-US"/>
        </w:rPr>
      </w:pPr>
      <w:r>
        <w:rPr>
          <w:lang w:val="en-US"/>
        </w:rPr>
        <w:t>Women who needed help with daily tasks made more MBS and PBS claim</w:t>
      </w:r>
      <w:r w:rsidR="00EC2325">
        <w:rPr>
          <w:lang w:val="en-US"/>
        </w:rPr>
        <w:t>s</w:t>
      </w:r>
      <w:r>
        <w:rPr>
          <w:lang w:val="en-US"/>
        </w:rPr>
        <w:t xml:space="preserve"> and incurred higher hospital costs than women who did not need help with daily tasks.</w:t>
      </w:r>
    </w:p>
    <w:p w14:paraId="378B3B83" w14:textId="702FFACA" w:rsidR="00946886" w:rsidRDefault="00946886" w:rsidP="00946886">
      <w:pPr>
        <w:pStyle w:val="Heading1"/>
      </w:pPr>
      <w:bookmarkStart w:id="92" w:name="_Toc446584255"/>
      <w:bookmarkStart w:id="93" w:name="_Toc446585377"/>
      <w:bookmarkStart w:id="94" w:name="_Toc452370975"/>
      <w:r>
        <w:lastRenderedPageBreak/>
        <w:t>Obesity</w:t>
      </w:r>
      <w:bookmarkEnd w:id="92"/>
      <w:bookmarkEnd w:id="93"/>
      <w:bookmarkEnd w:id="94"/>
    </w:p>
    <w:p w14:paraId="7376E5A1" w14:textId="38FF5F05" w:rsidR="00946886" w:rsidRDefault="00946886" w:rsidP="00946886">
      <w:pPr>
        <w:pStyle w:val="Heading2"/>
      </w:pPr>
      <w:bookmarkStart w:id="95" w:name="_Toc446584256"/>
      <w:bookmarkStart w:id="96" w:name="_Toc446585378"/>
      <w:bookmarkStart w:id="97" w:name="_Toc452370976"/>
      <w:r>
        <w:t>Background</w:t>
      </w:r>
      <w:bookmarkEnd w:id="95"/>
      <w:bookmarkEnd w:id="96"/>
      <w:bookmarkEnd w:id="97"/>
    </w:p>
    <w:p w14:paraId="335457E9" w14:textId="73FF64C7" w:rsidR="00946886" w:rsidRDefault="00946886" w:rsidP="00946886">
      <w:r>
        <w:t xml:space="preserve">Obesity is a major risk factor for cardiovascular and metabolic diseases, cancer, musculoskeletal disorders, and respiratory problems </w:t>
      </w:r>
      <w:r w:rsidR="00870399">
        <w:fldChar w:fldCharType="begin"/>
      </w:r>
      <w:r w:rsidR="007F3AAA">
        <w:instrText xml:space="preserve"> ADDIN EN.CITE &lt;EndNote&gt;&lt;Cite&gt;&lt;Author&gt;WHO&lt;/Author&gt;&lt;Year&gt;2000&lt;/Year&gt;&lt;RecNum&gt;18&lt;/RecNum&gt;&lt;DisplayText&gt;(WHO, 2000)&lt;/DisplayText&gt;&lt;record&gt;&lt;rec-number&gt;18&lt;/rec-number&gt;&lt;foreign-keys&gt;&lt;key app="EN" db-id="0zaxfzw0nszf5ae2xx05fzzowfpdapapwt0v" timestamp="1448850010"&gt;18&lt;/key&gt;&lt;/foreign-keys&gt;&lt;ref-type name="Report"&gt;27&lt;/ref-type&gt;&lt;contributors&gt;&lt;authors&gt;&lt;author&gt;WHO&lt;/author&gt;&lt;/authors&gt;&lt;subsidiary-authors&gt;&lt;author&gt;WHO Consultation on Obesity&lt;/author&gt;&lt;/subsidiary-authors&gt;&lt;/contributors&gt;&lt;titles&gt;&lt;title&gt;Obesity: preventing and managing the global epidemic: a report of a WHO consultation.&lt;/title&gt;&lt;secondary-title&gt;WHO technical report series&lt;/secondary-title&gt;&lt;/titles&gt;&lt;num-vols&gt;894&lt;/num-vols&gt;&lt;dates&gt;&lt;year&gt;2000&lt;/year&gt;&lt;/dates&gt;&lt;pub-location&gt;Geneva, Switzerland&lt;/pub-location&gt;&lt;publisher&gt;World Health Organization&lt;/publisher&gt;&lt;urls&gt;&lt;/urls&gt;&lt;/record&gt;&lt;/Cite&gt;&lt;/EndNote&gt;</w:instrText>
      </w:r>
      <w:r w:rsidR="00870399">
        <w:fldChar w:fldCharType="separate"/>
      </w:r>
      <w:r w:rsidR="007F3AAA">
        <w:rPr>
          <w:noProof/>
        </w:rPr>
        <w:t>(</w:t>
      </w:r>
      <w:hyperlink w:anchor="_ENREF_172" w:tooltip="WHO, 2000 #18" w:history="1">
        <w:r w:rsidR="001731F3">
          <w:rPr>
            <w:noProof/>
          </w:rPr>
          <w:t>WHO, 2000</w:t>
        </w:r>
      </w:hyperlink>
      <w:r w:rsidR="007F3AAA">
        <w:rPr>
          <w:noProof/>
        </w:rPr>
        <w:t>)</w:t>
      </w:r>
      <w:r w:rsidR="00870399">
        <w:fldChar w:fldCharType="end"/>
      </w:r>
      <w:r>
        <w:t>. Being overweight or obese has a negative impact on physical and mental health, and contributes to poor quality</w:t>
      </w:r>
      <w:r w:rsidR="005A53E6">
        <w:t xml:space="preserve"> of life. In Australia, the 2014-15</w:t>
      </w:r>
      <w:r>
        <w:t xml:space="preserve"> </w:t>
      </w:r>
      <w:r w:rsidR="005A53E6">
        <w:t>National</w:t>
      </w:r>
      <w:r>
        <w:t xml:space="preserve"> Health Survey reported that 63 per cent of Australians aged 18 years and older were overweight or obese; an increase from 56 per cent in 1995 and 61 per cent in 2007-08 </w:t>
      </w:r>
      <w:r w:rsidR="005A53E6">
        <w:fldChar w:fldCharType="begin"/>
      </w:r>
      <w:r w:rsidR="009E6594">
        <w:instrText xml:space="preserve"> ADDIN EN.CITE &lt;EndNote&gt;&lt;Cite&gt;&lt;Author&gt;ABS&lt;/Author&gt;&lt;Year&gt;2015&lt;/Year&gt;&lt;RecNum&gt;64&lt;/RecNum&gt;&lt;DisplayText&gt;(ABS, 2015e)&lt;/DisplayText&gt;&lt;record&gt;&lt;rec-number&gt;64&lt;/rec-number&gt;&lt;foreign-keys&gt;&lt;key app="EN" db-id="0zaxfzw0nszf5ae2xx05fzzowfpdapapwt0v" timestamp="1452559993"&gt;64&lt;/key&gt;&lt;/foreign-keys&gt;&lt;ref-type name="Government Document"&gt;46&lt;/ref-type&gt;&lt;contributors&gt;&lt;authors&gt;&lt;author&gt;ABS&lt;/author&gt;&lt;/authors&gt;&lt;secondary-authors&gt;&lt;author&gt;Australian Bureau of Statistics&lt;/author&gt;&lt;/secondary-authors&gt;&lt;/contributors&gt;&lt;titles&gt;&lt;title&gt;National Health Survey: First Results, 2014-15&lt;/title&gt;&lt;/titles&gt;&lt;dates&gt;&lt;year&gt;2015&lt;/year&gt;&lt;/dates&gt;&lt;pub-location&gt;Canberra&lt;/pub-location&gt;&lt;publisher&gt;Commonwealth of Australia&lt;/publisher&gt;&lt;isbn&gt;4364.0.55.001&lt;/isbn&gt;&lt;urls&gt;&lt;/urls&gt;&lt;custom1&gt;Australian Bureau of Statistics&lt;/custom1&gt;&lt;/record&gt;&lt;/Cite&gt;&lt;/EndNote&gt;</w:instrText>
      </w:r>
      <w:r w:rsidR="005A53E6">
        <w:fldChar w:fldCharType="separate"/>
      </w:r>
      <w:r w:rsidR="009E6594">
        <w:rPr>
          <w:noProof/>
        </w:rPr>
        <w:t>(</w:t>
      </w:r>
      <w:hyperlink w:anchor="_ENREF_21" w:tooltip="ABS, 2015 #64" w:history="1">
        <w:r w:rsidR="001731F3">
          <w:rPr>
            <w:noProof/>
          </w:rPr>
          <w:t>ABS, 2015e</w:t>
        </w:r>
      </w:hyperlink>
      <w:r w:rsidR="009E6594">
        <w:rPr>
          <w:noProof/>
        </w:rPr>
        <w:t>)</w:t>
      </w:r>
      <w:r w:rsidR="005A53E6">
        <w:fldChar w:fldCharType="end"/>
      </w:r>
      <w:r>
        <w:t xml:space="preserve">. Additionally, </w:t>
      </w:r>
      <w:r w:rsidR="00A77684">
        <w:t xml:space="preserve">being </w:t>
      </w:r>
      <w:r>
        <w:t xml:space="preserve">overweight </w:t>
      </w:r>
      <w:r w:rsidR="00A77684">
        <w:t>or</w:t>
      </w:r>
      <w:r>
        <w:t xml:space="preserve"> obes</w:t>
      </w:r>
      <w:r w:rsidR="00A77684">
        <w:t>e</w:t>
      </w:r>
      <w:r>
        <w:t xml:space="preserve"> is the second highest risk factor for burden of disease, accounting for </w:t>
      </w:r>
      <w:r w:rsidR="00041669">
        <w:t>nine</w:t>
      </w:r>
      <w:r>
        <w:t xml:space="preserve"> per cent of the total burden </w:t>
      </w:r>
      <w:r w:rsidR="00870399">
        <w:fldChar w:fldCharType="begin"/>
      </w:r>
      <w:r w:rsidR="007F3AAA">
        <w:instrText xml:space="preserve"> ADDIN EN.CITE &lt;EndNote&gt;&lt;Cite&gt;&lt;Author&gt;AIHW&lt;/Author&gt;&lt;Year&gt;2014&lt;/Year&gt;&lt;RecNum&gt;11&lt;/RecNum&gt;&lt;DisplayText&gt;(AIHW, 2014a)&lt;/DisplayText&gt;&lt;record&gt;&lt;rec-number&gt;11&lt;/rec-number&gt;&lt;foreign-keys&gt;&lt;key app="EN" db-id="0zaxfzw0nszf5ae2xx05fzzowfpdapapwt0v" timestamp="1447223261"&gt;11&lt;/key&gt;&lt;/foreign-keys&gt;&lt;ref-type name="Government Document"&gt;46&lt;/ref-type&gt;&lt;contributors&gt;&lt;authors&gt;&lt;author&gt;AIHW&lt;/author&gt;&lt;/authors&gt;&lt;secondary-authors&gt;&lt;author&gt;AIHW&lt;/author&gt;&lt;/secondary-authors&gt;&lt;/contributors&gt;&lt;titles&gt;&lt;title&gt;Australia&amp;apos;s health 2014&lt;/title&gt;&lt;tertiary-title&gt;Australia&amp;apos;s health series&lt;/tertiary-title&gt;&lt;/titles&gt;&lt;edition&gt;no. 14&lt;/edition&gt;&lt;dates&gt;&lt;year&gt;2014&lt;/year&gt;&lt;/dates&gt;&lt;pub-location&gt;Canberra&lt;/pub-location&gt;&lt;publisher&gt;AIHW&lt;/publisher&gt;&lt;isbn&gt;Cat. no. AUS 178&lt;/isbn&gt;&lt;urls&gt;&lt;/urls&gt;&lt;/record&gt;&lt;/Cite&gt;&lt;/EndNote&gt;</w:instrText>
      </w:r>
      <w:r w:rsidR="00870399">
        <w:fldChar w:fldCharType="separate"/>
      </w:r>
      <w:r w:rsidR="007F3AAA">
        <w:rPr>
          <w:noProof/>
        </w:rPr>
        <w:t>(</w:t>
      </w:r>
      <w:hyperlink w:anchor="_ENREF_31" w:tooltip="AIHW, 2014 #11" w:history="1">
        <w:r w:rsidR="001731F3">
          <w:rPr>
            <w:noProof/>
          </w:rPr>
          <w:t>AIHW, 2014a</w:t>
        </w:r>
      </w:hyperlink>
      <w:r w:rsidR="007F3AAA">
        <w:rPr>
          <w:noProof/>
        </w:rPr>
        <w:t>)</w:t>
      </w:r>
      <w:r w:rsidR="00870399">
        <w:fldChar w:fldCharType="end"/>
      </w:r>
      <w:r>
        <w:t>.</w:t>
      </w:r>
    </w:p>
    <w:p w14:paraId="45BD5A63" w14:textId="77777777" w:rsidR="00946886" w:rsidRDefault="00946886" w:rsidP="00946886"/>
    <w:p w14:paraId="0C417284" w14:textId="77777777" w:rsidR="00946886" w:rsidRDefault="00946886" w:rsidP="00946886">
      <w:r>
        <w:t xml:space="preserve">In ALSWH, participants are asked to report their height and weight in every survey and their BMI is derived from these variables. </w:t>
      </w:r>
    </w:p>
    <w:p w14:paraId="45D2F0AB" w14:textId="77777777" w:rsidR="00946886" w:rsidRDefault="00946886" w:rsidP="00946886"/>
    <w:p w14:paraId="4C20F1D7" w14:textId="0FFD783E" w:rsidR="00946886" w:rsidRPr="00B76E6A" w:rsidRDefault="00B76E6A" w:rsidP="00946886">
      <m:oMathPara>
        <m:oMath>
          <m:r>
            <m:rPr>
              <m:nor/>
            </m:rPr>
            <m:t xml:space="preserve">body mass index </m:t>
          </m:r>
          <m:d>
            <m:dPr>
              <m:ctrlPr>
                <w:rPr>
                  <w:rFonts w:ascii="Cambria Math" w:hAnsi="Cambria Math"/>
                  <w:i/>
                </w:rPr>
              </m:ctrlPr>
            </m:dPr>
            <m:e>
              <m:r>
                <m:rPr>
                  <m:nor/>
                </m:rPr>
                <m:t>BMI</m:t>
              </m:r>
            </m:e>
          </m:d>
          <m:r>
            <m:rPr>
              <m:nor/>
            </m:rPr>
            <w:rPr>
              <w:rFonts w:ascii="Cambria Math"/>
            </w:rPr>
            <m:t xml:space="preserve"> </m:t>
          </m:r>
          <m:r>
            <m:rPr>
              <m:nor/>
            </m:rPr>
            <m:t>=</m:t>
          </m:r>
          <m:r>
            <m:rPr>
              <m:nor/>
            </m:rPr>
            <w:rPr>
              <w:rFonts w:ascii="Cambria Math"/>
            </w:rPr>
            <m:t xml:space="preserve"> </m:t>
          </m:r>
          <m:f>
            <m:fPr>
              <m:ctrlPr>
                <w:rPr>
                  <w:rFonts w:ascii="Cambria Math" w:hAnsi="Cambria Math"/>
                  <w:i/>
                </w:rPr>
              </m:ctrlPr>
            </m:fPr>
            <m:num>
              <m:r>
                <m:rPr>
                  <m:nor/>
                </m:rPr>
                <m:t>weight (kg)</m:t>
              </m:r>
            </m:num>
            <m:den>
              <m:r>
                <m:rPr>
                  <m:nor/>
                </m:rPr>
                <w:rPr>
                  <w:rFonts w:ascii="Cambria Math" w:hAnsiTheme="minorHAnsi"/>
                </w:rPr>
                <m:t>[</m:t>
              </m:r>
              <m:r>
                <m:rPr>
                  <m:nor/>
                </m:rPr>
                <w:rPr>
                  <w:rFonts w:asciiTheme="minorHAnsi" w:hAnsiTheme="minorHAnsi"/>
                </w:rPr>
                <m:t>height</m:t>
              </m:r>
              <m:r>
                <m:rPr>
                  <m:nor/>
                </m:rPr>
                <w:rPr>
                  <w:rFonts w:ascii="Cambria Math"/>
                </w:rPr>
                <m:t xml:space="preserve"> </m:t>
              </m:r>
              <m:sSup>
                <m:sSupPr>
                  <m:ctrlPr>
                    <w:rPr>
                      <w:rFonts w:ascii="Cambria Math" w:hAnsi="Cambria Math"/>
                      <w:i/>
                    </w:rPr>
                  </m:ctrlPr>
                </m:sSupPr>
                <m:e>
                  <m:r>
                    <m:rPr>
                      <m:nor/>
                    </m:rPr>
                    <w:rPr>
                      <w:rFonts w:ascii="Cambria Math"/>
                    </w:rPr>
                    <m:t>(</m:t>
                  </m:r>
                  <m:r>
                    <m:rPr>
                      <m:nor/>
                    </m:rPr>
                    <m:t>m</m:t>
                  </m:r>
                  <m:r>
                    <m:rPr>
                      <m:nor/>
                    </m:rPr>
                    <w:rPr>
                      <w:rFonts w:ascii="Cambria Math"/>
                    </w:rPr>
                    <m:t>)]</m:t>
                  </m:r>
                </m:e>
                <m:sup>
                  <m:r>
                    <m:rPr>
                      <m:nor/>
                    </m:rPr>
                    <m:t>2</m:t>
                  </m:r>
                </m:sup>
              </m:sSup>
            </m:den>
          </m:f>
        </m:oMath>
      </m:oMathPara>
    </w:p>
    <w:p w14:paraId="09FA9DDF" w14:textId="77777777" w:rsidR="00B76E6A" w:rsidRDefault="00B76E6A" w:rsidP="00946886"/>
    <w:p w14:paraId="26EAA52A" w14:textId="40E99778" w:rsidR="00946886" w:rsidRDefault="00946886" w:rsidP="00946886">
      <w:r>
        <w:t xml:space="preserve">This report utilises a classification system recommended by the World Health Organization </w:t>
      </w:r>
      <w:r w:rsidR="00870399">
        <w:fldChar w:fldCharType="begin"/>
      </w:r>
      <w:r w:rsidR="007F3AAA">
        <w:instrText xml:space="preserve"> ADDIN EN.CITE &lt;EndNote&gt;&lt;Cite&gt;&lt;Author&gt;WHO&lt;/Author&gt;&lt;Year&gt;2000&lt;/Year&gt;&lt;RecNum&gt;18&lt;/RecNum&gt;&lt;DisplayText&gt;(WHO, 2000)&lt;/DisplayText&gt;&lt;record&gt;&lt;rec-number&gt;18&lt;/rec-number&gt;&lt;foreign-keys&gt;&lt;key app="EN" db-id="0zaxfzw0nszf5ae2xx05fzzowfpdapapwt0v" timestamp="1448850010"&gt;18&lt;/key&gt;&lt;/foreign-keys&gt;&lt;ref-type name="Report"&gt;27&lt;/ref-type&gt;&lt;contributors&gt;&lt;authors&gt;&lt;author&gt;WHO&lt;/author&gt;&lt;/authors&gt;&lt;subsidiary-authors&gt;&lt;author&gt;WHO Consultation on Obesity&lt;/author&gt;&lt;/subsidiary-authors&gt;&lt;/contributors&gt;&lt;titles&gt;&lt;title&gt;Obesity: preventing and managing the global epidemic: a report of a WHO consultation.&lt;/title&gt;&lt;secondary-title&gt;WHO technical report series&lt;/secondary-title&gt;&lt;/titles&gt;&lt;num-vols&gt;894&lt;/num-vols&gt;&lt;dates&gt;&lt;year&gt;2000&lt;/year&gt;&lt;/dates&gt;&lt;pub-location&gt;Geneva, Switzerland&lt;/pub-location&gt;&lt;publisher&gt;World Health Organization&lt;/publisher&gt;&lt;urls&gt;&lt;/urls&gt;&lt;/record&gt;&lt;/Cite&gt;&lt;/EndNote&gt;</w:instrText>
      </w:r>
      <w:r w:rsidR="00870399">
        <w:fldChar w:fldCharType="separate"/>
      </w:r>
      <w:r w:rsidR="007F3AAA">
        <w:rPr>
          <w:noProof/>
        </w:rPr>
        <w:t>(</w:t>
      </w:r>
      <w:hyperlink w:anchor="_ENREF_172" w:tooltip="WHO, 2000 #18" w:history="1">
        <w:r w:rsidR="001731F3">
          <w:rPr>
            <w:noProof/>
          </w:rPr>
          <w:t>WHO, 2000</w:t>
        </w:r>
      </w:hyperlink>
      <w:r w:rsidR="007F3AAA">
        <w:rPr>
          <w:noProof/>
        </w:rPr>
        <w:t>)</w:t>
      </w:r>
      <w:r w:rsidR="00870399">
        <w:fldChar w:fldCharType="end"/>
      </w:r>
      <w:r>
        <w:t>: Underweight BMI &lt; 18.5 kg/m</w:t>
      </w:r>
      <w:r w:rsidRPr="00F077C9">
        <w:rPr>
          <w:vertAlign w:val="superscript"/>
        </w:rPr>
        <w:t>2</w:t>
      </w:r>
      <w:r>
        <w:t>, Normal weight BMI 18.5 – 24.99 kg/m</w:t>
      </w:r>
      <w:r w:rsidRPr="00F077C9">
        <w:rPr>
          <w:vertAlign w:val="superscript"/>
        </w:rPr>
        <w:t>2</w:t>
      </w:r>
      <w:r>
        <w:t>, Overweight BMI 25 – 29.99 kg/m</w:t>
      </w:r>
      <w:r w:rsidRPr="00F077C9">
        <w:rPr>
          <w:vertAlign w:val="superscript"/>
        </w:rPr>
        <w:t>2</w:t>
      </w:r>
      <w:r>
        <w:t>, and Obese BMI ≥ 30 kg/m</w:t>
      </w:r>
      <w:r w:rsidRPr="00F077C9">
        <w:rPr>
          <w:vertAlign w:val="superscript"/>
        </w:rPr>
        <w:t>2</w:t>
      </w:r>
      <w:r>
        <w:t>. The number of participants with BMI data that was used in this analysis is shown in Appendix A, Section 12.2.</w:t>
      </w:r>
      <w:r w:rsidR="00A41700">
        <w:t xml:space="preserve"> </w:t>
      </w:r>
    </w:p>
    <w:p w14:paraId="12CF10DB" w14:textId="77777777" w:rsidR="00946886" w:rsidRDefault="00946886" w:rsidP="00946886"/>
    <w:p w14:paraId="2CC657CF" w14:textId="3BDC847D" w:rsidR="00946886" w:rsidRDefault="00946886" w:rsidP="00946886">
      <w:r>
        <w:t>Although self-reported height and weight were found to be underestimated in ALSWH (mean difference of 0.67cm and 0.95kgs in middle-aged women), the difference in the derived BMI was small and not statistically significant (0.12 kg/m</w:t>
      </w:r>
      <w:r w:rsidRPr="00F077C9">
        <w:rPr>
          <w:vertAlign w:val="superscript"/>
        </w:rPr>
        <w:t>2</w:t>
      </w:r>
      <w:r>
        <w:t xml:space="preserve">) </w:t>
      </w:r>
      <w:r w:rsidR="00870399">
        <w:fldChar w:fldCharType="begin"/>
      </w:r>
      <w:r w:rsidR="007F3AAA">
        <w:instrText xml:space="preserve"> ADDIN EN.CITE &lt;EndNote&gt;&lt;Cite&gt;&lt;Author&gt;Burton&lt;/Author&gt;&lt;Year&gt;2010&lt;/Year&gt;&lt;RecNum&gt;78&lt;/RecNum&gt;&lt;DisplayText&gt;(Burton, Brown &amp;amp; Dobson, 2010)&lt;/DisplayText&gt;&lt;record&gt;&lt;rec-number&gt;78&lt;/rec-number&gt;&lt;foreign-keys&gt;&lt;key app="EN" db-id="0zaxfzw0nszf5ae2xx05fzzowfpdapapwt0v" timestamp="1453330862"&gt;78&lt;/key&gt;&lt;/foreign-keys&gt;&lt;ref-type name="Journal Article"&gt;17&lt;/ref-type&gt;&lt;contributors&gt;&lt;authors&gt;&lt;author&gt;Burton, N. W.&lt;/author&gt;&lt;author&gt;Brown, W.&lt;/author&gt;&lt;author&gt;Dobson, A.&lt;/author&gt;&lt;/authors&gt;&lt;/contributors&gt;&lt;auth-address&gt;School of Human Movement Studies, The University of Queensland, St Lucia. nburton@hms.uq.edu.au&lt;/auth-address&gt;&lt;titles&gt;&lt;title&gt;Accuracy of body mass index estimated from self-reported height and weight in mid-aged Australian women&lt;/title&gt;&lt;secondary-title&gt;Aust N Z J Public Health&lt;/secondary-title&gt;&lt;/titles&gt;&lt;periodical&gt;&lt;full-title&gt;Aust N Z J Public Health&lt;/full-title&gt;&lt;/periodical&gt;&lt;pages&gt;620-3&lt;/pages&gt;&lt;volume&gt;34&lt;/volume&gt;&lt;number&gt;6&lt;/number&gt;&lt;keywords&gt;&lt;keyword&gt;Australia&lt;/keyword&gt;&lt;keyword&gt;*Body Height&lt;/keyword&gt;&lt;keyword&gt;*Body Mass Index&lt;/keyword&gt;&lt;keyword&gt;*Body Weight&lt;/keyword&gt;&lt;keyword&gt;Female&lt;/keyword&gt;&lt;keyword&gt;Health Surveys&lt;/keyword&gt;&lt;keyword&gt;Humans&lt;/keyword&gt;&lt;keyword&gt;Logistic Models&lt;/keyword&gt;&lt;keyword&gt;Middle Aged&lt;/keyword&gt;&lt;keyword&gt;Population Surveillance&lt;/keyword&gt;&lt;keyword&gt;Reproducibility of Results&lt;/keyword&gt;&lt;keyword&gt;Self Report&lt;/keyword&gt;&lt;keyword&gt;Socioeconomic Factors&lt;/keyword&gt;&lt;/keywords&gt;&lt;dates&gt;&lt;year&gt;2010&lt;/year&gt;&lt;pub-dates&gt;&lt;date&gt;Dec&lt;/date&gt;&lt;/pub-dates&gt;&lt;/dates&gt;&lt;isbn&gt;1753-6405 (Electronic)&amp;#xD;1326-0200 (Linking)&lt;/isbn&gt;&lt;accession-num&gt;21134066&lt;/accession-num&gt;&lt;urls&gt;&lt;related-urls&gt;&lt;url&gt;http://www.ncbi.nlm.nih.gov/pubmed/21134066&lt;/url&gt;&lt;/related-urls&gt;&lt;/urls&gt;&lt;electronic-resource-num&gt;10.1111/j.1753-6405.2010.00618.x&lt;/electronic-resource-num&gt;&lt;/record&gt;&lt;/Cite&gt;&lt;/EndNote&gt;</w:instrText>
      </w:r>
      <w:r w:rsidR="00870399">
        <w:fldChar w:fldCharType="separate"/>
      </w:r>
      <w:r w:rsidR="007F3AAA">
        <w:rPr>
          <w:noProof/>
        </w:rPr>
        <w:t>(</w:t>
      </w:r>
      <w:hyperlink w:anchor="_ENREF_52" w:tooltip="Burton, 2010 #78" w:history="1">
        <w:r w:rsidR="001731F3">
          <w:rPr>
            <w:noProof/>
          </w:rPr>
          <w:t>Burton, Brown &amp; Dobson, 2010</w:t>
        </w:r>
      </w:hyperlink>
      <w:r w:rsidR="007F3AAA">
        <w:rPr>
          <w:noProof/>
        </w:rPr>
        <w:t>)</w:t>
      </w:r>
      <w:r w:rsidR="00870399">
        <w:fldChar w:fldCharType="end"/>
      </w:r>
      <w:r>
        <w:t xml:space="preserve">. Other studies have similarly found that self-reported weight is underestimated by 0.2-3.4 kg and that the overweight and obese people tend to underestimate weight more than healthy weight people </w:t>
      </w:r>
      <w:r w:rsidR="00870399">
        <w:fldChar w:fldCharType="begin">
          <w:fldData xml:space="preserve">PEVuZE5vdGU+PENpdGU+PEF1dGhvcj5Db25ub3IgR29yYmVyPC9BdXRob3I+PFllYXI+MjAwNzwv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</w:fldData>
        </w:fldChar>
      </w:r>
      <w:r w:rsidR="007F3AAA">
        <w:instrText xml:space="preserve"> ADDIN EN.CITE </w:instrText>
      </w:r>
      <w:r w:rsidR="007F3AAA">
        <w:fldChar w:fldCharType="begin">
          <w:fldData xml:space="preserve">PEVuZE5vdGU+PENpdGU+PEF1dGhvcj5Db25ub3IgR29yYmVyPC9BdXRob3I+PFllYXI+MjAwNzwv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</w:fldData>
        </w:fldChar>
      </w:r>
      <w:r w:rsidR="007F3AAA">
        <w:instrText xml:space="preserve"> ADDIN EN.CITE.DATA </w:instrText>
      </w:r>
      <w:r w:rsidR="007F3AAA">
        <w:fldChar w:fldCharType="end"/>
      </w:r>
      <w:r w:rsidR="00870399">
        <w:fldChar w:fldCharType="separate"/>
      </w:r>
      <w:r w:rsidR="007F3AAA">
        <w:rPr>
          <w:noProof/>
        </w:rPr>
        <w:t>(</w:t>
      </w:r>
      <w:hyperlink w:anchor="_ENREF_47" w:tooltip="Bowring, 2012 #80" w:history="1">
        <w:r w:rsidR="001731F3">
          <w:rPr>
            <w:noProof/>
          </w:rPr>
          <w:t>Bowring et al., 2012</w:t>
        </w:r>
      </w:hyperlink>
      <w:r w:rsidR="007F3AAA">
        <w:rPr>
          <w:noProof/>
        </w:rPr>
        <w:t xml:space="preserve">; </w:t>
      </w:r>
      <w:hyperlink w:anchor="_ENREF_62" w:tooltip="Connor Gorber, 2007 #79" w:history="1">
        <w:r w:rsidR="001731F3">
          <w:rPr>
            <w:noProof/>
          </w:rPr>
          <w:t>Connor Gorber et al., 2007</w:t>
        </w:r>
      </w:hyperlink>
      <w:r w:rsidR="007F3AAA">
        <w:rPr>
          <w:noProof/>
        </w:rPr>
        <w:t xml:space="preserve">; </w:t>
      </w:r>
      <w:hyperlink w:anchor="_ENREF_75" w:tooltip="Engstrom, 2003 #60" w:history="1">
        <w:r w:rsidR="001731F3">
          <w:rPr>
            <w:noProof/>
          </w:rPr>
          <w:t>Engstrom et al., 2003</w:t>
        </w:r>
      </w:hyperlink>
      <w:r w:rsidR="007F3AAA">
        <w:rPr>
          <w:noProof/>
        </w:rPr>
        <w:t>)</w:t>
      </w:r>
      <w:r w:rsidR="00870399">
        <w:fldChar w:fldCharType="end"/>
      </w:r>
      <w:r>
        <w:t xml:space="preserve">. In addition, </w:t>
      </w:r>
      <w:r w:rsidR="00A77684">
        <w:t>w</w:t>
      </w:r>
      <w:r>
        <w:t xml:space="preserve">e have shown that higher educational attainment is associated with lower initial weight and BMI, and less weight gain over time </w:t>
      </w:r>
      <w:r w:rsidR="00870399">
        <w:fldChar w:fldCharType="begin"/>
      </w:r>
      <w:r w:rsidR="007F3AAA">
        <w:instrText xml:space="preserve"> ADDIN EN.CITE &lt;EndNote&gt;&lt;Cite&gt;&lt;Author&gt;Holowko&lt;/Author&gt;&lt;Year&gt;2014&lt;/Year&gt;&lt;RecNum&gt;81&lt;/RecNum&gt;&lt;DisplayText&gt;(Holowko et al., 2014)&lt;/DisplayText&gt;&lt;record&gt;&lt;rec-number&gt;81&lt;/rec-number&gt;&lt;foreign-keys&gt;&lt;key app="EN" db-id="0zaxfzw0nszf5ae2xx05fzzowfpdapapwt0v" timestamp="1453335483"&gt;81&lt;/key&gt;&lt;/foreign-keys&gt;&lt;ref-type name="Journal Article"&gt;17&lt;/ref-type&gt;&lt;contributors&gt;&lt;authors&gt;&lt;author&gt;Holowko, N.&lt;/author&gt;&lt;author&gt;Jones, M.&lt;/author&gt;&lt;author&gt;Tooth, L.&lt;/author&gt;&lt;author&gt;Koupil, I.&lt;/author&gt;&lt;author&gt;Mishra, G.&lt;/author&gt;&lt;/authors&gt;&lt;/contributors&gt;&lt;auth-address&gt;Centre for Longitudinal and Life Course Research, School of Population Health, University of Queensland, Herston Road, 4006 Brisbane, Australia. n.holowko@uq.edu.au.&lt;/auth-address&gt;&lt;titles&gt;&lt;title&gt;Educational mobility and weight gain over 13 years in a longitudinal study of young women&lt;/title&gt;&lt;secondary-title&gt;BMC Public Health&lt;/secondary-title&gt;&lt;/titles&gt;&lt;periodical&gt;&lt;full-title&gt;BMC Public Health&lt;/full-title&gt;&lt;/periodical&gt;&lt;pages&gt;1219&lt;/pages&gt;&lt;volume&gt;14&lt;/volume&gt;&lt;keywords&gt;&lt;keyword&gt;Adolescent&lt;/keyword&gt;&lt;keyword&gt;Adult&lt;/keyword&gt;&lt;keyword&gt;Australia&lt;/keyword&gt;&lt;keyword&gt;*Educational Status&lt;/keyword&gt;&lt;keyword&gt;Female&lt;/keyword&gt;&lt;keyword&gt;Humans&lt;/keyword&gt;&lt;keyword&gt;Longitudinal Studies&lt;/keyword&gt;&lt;keyword&gt;Obesity/*etiology&lt;/keyword&gt;&lt;keyword&gt;*Weight Gain&lt;/keyword&gt;&lt;keyword&gt;Women&amp;apos;s Health&lt;/keyword&gt;&lt;keyword&gt;Young Adult&lt;/keyword&gt;&lt;/keywords&gt;&lt;dates&gt;&lt;year&gt;2014&lt;/year&gt;&lt;/dates&gt;&lt;isbn&gt;1471-2458 (Electronic)&amp;#xD;1471-2458 (Linking)&lt;/isbn&gt;&lt;accession-num&gt;25424466&lt;/accession-num&gt;&lt;urls&gt;&lt;related-urls&gt;&lt;url&gt;http://www.ncbi.nlm.nih.gov/pubmed/25424466&lt;/url&gt;&lt;/related-urls&gt;&lt;/urls&gt;&lt;custom2&gt;PMC4289243&lt;/custom2&gt;&lt;electronic-resource-num&gt;10.1186/1471-2458-14-1219&lt;/electronic-resource-num&gt;&lt;/record&gt;&lt;/Cite&gt;&lt;/EndNote&gt;</w:instrText>
      </w:r>
      <w:r w:rsidR="00870399">
        <w:fldChar w:fldCharType="separate"/>
      </w:r>
      <w:r w:rsidR="007F3AAA">
        <w:rPr>
          <w:noProof/>
        </w:rPr>
        <w:t>(</w:t>
      </w:r>
      <w:hyperlink w:anchor="_ENREF_95" w:tooltip="Holowko, 2014 #81" w:history="1">
        <w:r w:rsidR="001731F3">
          <w:rPr>
            <w:noProof/>
          </w:rPr>
          <w:t>Holowko et al., 2014</w:t>
        </w:r>
      </w:hyperlink>
      <w:r w:rsidR="007F3AAA">
        <w:rPr>
          <w:noProof/>
        </w:rPr>
        <w:t>)</w:t>
      </w:r>
      <w:r w:rsidR="00870399">
        <w:fldChar w:fldCharType="end"/>
      </w:r>
      <w:r>
        <w:t>. Given that there was some over-representation of univers</w:t>
      </w:r>
      <w:r w:rsidR="00E54443">
        <w:t>ity educated women in ALSWH at S</w:t>
      </w:r>
      <w:r>
        <w:t>urvey 1, and t</w:t>
      </w:r>
      <w:r w:rsidR="00E54443">
        <w:t>hat this bias was increased at S</w:t>
      </w:r>
      <w:r>
        <w:t xml:space="preserve">urvey 6 </w:t>
      </w:r>
      <w:r w:rsidR="00870399">
        <w:fldChar w:fldCharType="begin"/>
      </w:r>
      <w:r w:rsidR="00A73AB9">
        <w:instrText xml:space="preserve"> ADDIN EN.CITE &lt;EndNote&gt;&lt;Cite&gt;&lt;Author&gt;Dobson&lt;/Author&gt;&lt;Year&gt;2015&lt;/Year&gt;&lt;RecNum&gt;9&lt;/RecNum&gt;&lt;DisplayText&gt;(Dobson et al., 2015)&lt;/DisplayText&gt;&lt;record&gt;&lt;rec-number&gt;9&lt;/rec-number&gt;&lt;foreign-keys&gt;&lt;key app="EN" db-id="0zaxfzw0nszf5ae2xx05fzzowfpdapapwt0v" timestamp="1445907342"&gt;9&lt;/key&gt;&lt;/foreign-keys&gt;&lt;ref-type name="Journal Article"&gt;17&lt;/ref-type&gt;&lt;contributors&gt;&lt;authors&gt;&lt;author&gt;Dobson, A. J.&lt;/author&gt;&lt;author&gt;Hockey, R.&lt;/author&gt;&lt;author&gt;Brown, W. J.&lt;/author&gt;&lt;author&gt;Byles, J. E.&lt;/author&gt;&lt;author&gt;Loxton, D. J.&lt;/author&gt;&lt;author&gt;McLaughlin, D.&lt;/author&gt;&lt;author&gt;Tooth, L. R.&lt;/author&gt;&lt;author&gt;Mishra, G. D.&lt;/author&gt;&lt;/authors&gt;&lt;/contributors&gt;&lt;auth-address&gt;School of Public Health, a.dobson@sph.uq.edu.au.&amp;#xD;School of Public Health.&amp;#xD;School of Human Movement Studies, University of Queensland, Herston, QLD, Australia.&amp;#xD;University of Newcastle, Research Centre for Gender, Health and Ageing, Newcastle, NSW, Australia.&lt;/auth-address&gt;&lt;titles&gt;&lt;title&gt;Cohort Profile Update: Australian Longitudinal Study on Women&amp;apos;s Health&lt;/title&gt;&lt;secondary-title&gt;Int J Epidemiol&lt;/secondary-title&gt;&lt;/titles&gt;&lt;periodical&gt;&lt;full-title&gt;Int J Epidemiol&lt;/full-title&gt;&lt;/periodical&gt;&lt;volume&gt;44&lt;/volume&gt;&lt;number&gt;5&lt;/number&gt;&lt;section&gt;1547&lt;/section&gt;&lt;keywords&gt;&lt;keyword&gt;Australian women&lt;/keyword&gt;&lt;keyword&gt;cohort retention&lt;/keyword&gt;&lt;keyword&gt;linked records&lt;/keyword&gt;&lt;/keywords&gt;&lt;dates&gt;&lt;year&gt;2015&lt;/year&gt;&lt;pub-dates&gt;&lt;date&gt;Jun 30&lt;/date&gt;&lt;/pub-dates&gt;&lt;/dates&gt;&lt;isbn&gt;1464-3685 (Electronic)&amp;#xD;0300-5771 (Linking)&lt;/isbn&gt;&lt;accession-num&gt;26130741&lt;/accession-num&gt;&lt;urls&gt;&lt;related-urls&gt;&lt;url&gt;http://www.ncbi.nlm.nih.gov/pubmed/26130741&lt;/url&gt;&lt;/related-urls&gt;&lt;/urls&gt;&lt;electronic-resource-num&gt;10.1093/ije/dyv110&lt;/electronic-resource-num&gt;&lt;/record&gt;&lt;/Cite&gt;&lt;/EndNote&gt;</w:instrText>
      </w:r>
      <w:r w:rsidR="00870399">
        <w:fldChar w:fldCharType="separate"/>
      </w:r>
      <w:r w:rsidR="007F3AAA">
        <w:rPr>
          <w:noProof/>
        </w:rPr>
        <w:t>(</w:t>
      </w:r>
      <w:hyperlink w:anchor="_ENREF_71" w:tooltip="Dobson, 2015 #9" w:history="1">
        <w:r w:rsidR="001731F3">
          <w:rPr>
            <w:noProof/>
          </w:rPr>
          <w:t>Dobson et al., 2015</w:t>
        </w:r>
      </w:hyperlink>
      <w:r w:rsidR="007F3AAA">
        <w:rPr>
          <w:noProof/>
        </w:rPr>
        <w:t>)</w:t>
      </w:r>
      <w:r w:rsidR="00870399">
        <w:fldChar w:fldCharType="end"/>
      </w:r>
      <w:r>
        <w:t>, it is likely that the BMI trends and the projections in the following sections will underestimate the actual prevalence of obesity in the Australian women over the next 20 years.</w:t>
      </w:r>
    </w:p>
    <w:p w14:paraId="50236728" w14:textId="77777777" w:rsidR="00946886" w:rsidRDefault="00946886" w:rsidP="00946886"/>
    <w:p w14:paraId="793943E4" w14:textId="77777777" w:rsidR="00946886" w:rsidRDefault="00946886" w:rsidP="00946886"/>
    <w:p w14:paraId="24EE8448" w14:textId="346D88C6" w:rsidR="00946886" w:rsidRDefault="00946886" w:rsidP="00946886">
      <w:pPr>
        <w:pStyle w:val="Heading2"/>
      </w:pPr>
      <w:bookmarkStart w:id="98" w:name="_Toc446584257"/>
      <w:bookmarkStart w:id="99" w:name="_Toc446585379"/>
      <w:bookmarkStart w:id="100" w:name="_Toc452370977"/>
      <w:r>
        <w:lastRenderedPageBreak/>
        <w:t>Changes in BMI across the adult lifespan</w:t>
      </w:r>
      <w:bookmarkEnd w:id="98"/>
      <w:bookmarkEnd w:id="99"/>
      <w:bookmarkEnd w:id="100"/>
    </w:p>
    <w:p w14:paraId="6D557AC5" w14:textId="29748C3B" w:rsidR="00946886" w:rsidRDefault="00946886" w:rsidP="00946886">
      <w:r>
        <w:t>Figure 4-1 shows how the average BMI of women across all four cohorts has changed over time. Women in the 1973-78 cohort had an average BMI of 2</w:t>
      </w:r>
      <w:r w:rsidR="007D6930">
        <w:t>2.8</w:t>
      </w:r>
      <w:r>
        <w:t xml:space="preserve"> in 1996 when their average age was 20; this has increased steadily over</w:t>
      </w:r>
      <w:r w:rsidR="00047AEF">
        <w:t xml:space="preserve"> a sixteen</w:t>
      </w:r>
      <w:r>
        <w:t xml:space="preserve"> year period, reaching an average of </w:t>
      </w:r>
      <w:r w:rsidRPr="00CE4BC4">
        <w:t>26</w:t>
      </w:r>
      <w:r w:rsidR="007D6930">
        <w:t>.4</w:t>
      </w:r>
      <w:r w:rsidR="00047AEF">
        <w:t xml:space="preserve"> b</w:t>
      </w:r>
      <w:r w:rsidR="00E54443">
        <w:t>y S</w:t>
      </w:r>
      <w:r>
        <w:t xml:space="preserve">urvey 6. At </w:t>
      </w:r>
      <w:r w:rsidRPr="00EC08A7">
        <w:t>38</w:t>
      </w:r>
      <w:r w:rsidRPr="00CE4BC4">
        <w:rPr>
          <w:color w:val="00B050"/>
        </w:rPr>
        <w:t xml:space="preserve"> </w:t>
      </w:r>
      <w:r>
        <w:t>years of age, the BMI of this cohort was already higher than that of the women in the 1946-51 cohort when they first participated in the study at 47</w:t>
      </w:r>
      <w:r w:rsidRPr="00EC08A7">
        <w:t xml:space="preserve"> </w:t>
      </w:r>
      <w:r>
        <w:t>years of age. The average BMI of women in the 1946-51 cohort also increased over time, from 2</w:t>
      </w:r>
      <w:r w:rsidR="007D6930">
        <w:t>5.9</w:t>
      </w:r>
      <w:r w:rsidRPr="00CE4BC4">
        <w:t xml:space="preserve"> </w:t>
      </w:r>
      <w:r>
        <w:t>(Survey 1) to 2</w:t>
      </w:r>
      <w:r w:rsidR="007D6930">
        <w:t>7.8</w:t>
      </w:r>
      <w:r w:rsidRPr="00CE4BC4">
        <w:t xml:space="preserve"> </w:t>
      </w:r>
      <w:r>
        <w:t>(Survey 6).  In contrast</w:t>
      </w:r>
      <w:r w:rsidRPr="00046E02">
        <w:t xml:space="preserve"> </w:t>
      </w:r>
      <w:r>
        <w:t>to the younger and mid-aged women, the average BMI of women in the 1921-26 cohort gradually decreased from 25</w:t>
      </w:r>
      <w:r w:rsidR="00370815">
        <w:t>.3</w:t>
      </w:r>
      <w:r w:rsidR="00E54443">
        <w:t xml:space="preserve"> (S</w:t>
      </w:r>
      <w:r>
        <w:t>urvey 1, 1996) to 2</w:t>
      </w:r>
      <w:r w:rsidR="00370815">
        <w:t>4.7</w:t>
      </w:r>
      <w:r>
        <w:t xml:space="preserve"> (Survey 6, 2011). </w:t>
      </w:r>
    </w:p>
    <w:p w14:paraId="0353D5C0" w14:textId="77777777" w:rsidR="00946886" w:rsidRDefault="00946886" w:rsidP="00946886"/>
    <w:p w14:paraId="423BD5BB" w14:textId="26BF0729" w:rsidR="00946886" w:rsidRPr="009619E4" w:rsidRDefault="00946886" w:rsidP="00946886">
      <w:r>
        <w:t>The average BMI of women aged 18-23 in 2013 (the 1989-95 cohort) was higher (24.2 kg/m</w:t>
      </w:r>
      <w:r w:rsidRPr="00F077C9">
        <w:rPr>
          <w:vertAlign w:val="superscript"/>
        </w:rPr>
        <w:t>2</w:t>
      </w:r>
      <w:r>
        <w:t>)</w:t>
      </w:r>
      <w:r>
        <w:rPr>
          <w:vertAlign w:val="superscript"/>
        </w:rPr>
        <w:t xml:space="preserve"> </w:t>
      </w:r>
      <w:r>
        <w:t>than that of the same age group of women (1973-78 cohort) in 1996 (22.8 kg/m</w:t>
      </w:r>
      <w:r w:rsidRPr="00F077C9">
        <w:rPr>
          <w:vertAlign w:val="superscript"/>
        </w:rPr>
        <w:t>2</w:t>
      </w:r>
      <w:r>
        <w:t xml:space="preserve">). This observation illustrates the extent to which the Australian population is getting heavier at a younger age. Similarly, another Australian study found a difference </w:t>
      </w:r>
      <w:r w:rsidR="00E54443">
        <w:t xml:space="preserve">of 1.9 </w:t>
      </w:r>
      <w:r>
        <w:t xml:space="preserve">in BMI between women aged 20-24 years in 1995 and 2008 </w:t>
      </w:r>
      <w:r w:rsidR="00870399">
        <w:fldChar w:fldCharType="begin"/>
      </w:r>
      <w:r w:rsidR="007F3AAA">
        <w:instrText xml:space="preserve"> ADDIN EN.CITE &lt;EndNote&gt;&lt;Cite&gt;&lt;Author&gt;Hayes&lt;/Author&gt;&lt;Year&gt;2015&lt;/Year&gt;&lt;RecNum&gt;61&lt;/RecNum&gt;&lt;DisplayText&gt;(Hayes et al., 2015)&lt;/DisplayText&gt;&lt;record&gt;&lt;rec-number&gt;61&lt;/rec-number&gt;&lt;foreign-keys&gt;&lt;key app="EN" db-id="0zaxfzw0nszf5ae2xx05fzzowfpdapapwt0v" timestamp="1450834338"&gt;61&lt;/key&gt;&lt;/foreign-keys&gt;&lt;ref-type name="Journal Article"&gt;17&lt;/ref-type&gt;&lt;contributors&gt;&lt;authors&gt;&lt;author&gt;Hayes, A.&lt;/author&gt;&lt;author&gt;Gearon, E.&lt;/author&gt;&lt;author&gt;Backholer, K.&lt;/author&gt;&lt;author&gt;Bauman, A.&lt;/author&gt;&lt;author&gt;Peeters, A.&lt;/author&gt;&lt;/authors&gt;&lt;/contributors&gt;&lt;auth-address&gt;Sydney School of Public Health, University of Sydney, Sydney, New South Wales, Australia.&amp;#xD;1] Baker IDI Heart and Diabetes Institute, Melbourne, Victoria, Australia [2] School of Public Health and Preventative Medicine, Monash University, Melbourne, Victoria, Australia.&lt;/auth-address&gt;&lt;titles&gt;&lt;title&gt;Age-specific changes in BMI and BMI distribution among Australian adults using cross-sectional surveys from 1980 to 2008&lt;/title&gt;&lt;secondary-title&gt;Int J Obes (Lond)&lt;/secondary-title&gt;&lt;/titles&gt;&lt;periodical&gt;&lt;full-title&gt;Int J Obes (Lond)&lt;/full-title&gt;&lt;/periodical&gt;&lt;pages&gt;1209-16&lt;/pages&gt;&lt;volume&gt;39&lt;/volume&gt;&lt;number&gt;8&lt;/number&gt;&lt;dates&gt;&lt;year&gt;2015&lt;/year&gt;&lt;pub-dates&gt;&lt;date&gt;Aug&lt;/date&gt;&lt;/pub-dates&gt;&lt;/dates&gt;&lt;isbn&gt;1476-5497 (Electronic)&amp;#xD;0307-0565 (Linking)&lt;/isbn&gt;&lt;accession-num&gt;25869604&lt;/accession-num&gt;&lt;urls&gt;&lt;related-urls&gt;&lt;url&gt;http://www.ncbi.nlm.nih.gov/pubmed/25869604&lt;/url&gt;&lt;/related-urls&gt;&lt;/urls&gt;&lt;electronic-resource-num&gt;10.1038/ijo.2015.50&lt;/electronic-resource-num&gt;&lt;/record&gt;&lt;/Cite&gt;&lt;/EndNote&gt;</w:instrText>
      </w:r>
      <w:r w:rsidR="00870399">
        <w:fldChar w:fldCharType="separate"/>
      </w:r>
      <w:r w:rsidR="007F3AAA">
        <w:rPr>
          <w:noProof/>
        </w:rPr>
        <w:t>(</w:t>
      </w:r>
      <w:hyperlink w:anchor="_ENREF_90" w:tooltip="Hayes, 2015 #61" w:history="1">
        <w:r w:rsidR="001731F3">
          <w:rPr>
            <w:noProof/>
          </w:rPr>
          <w:t>Hayes et al., 2015</w:t>
        </w:r>
      </w:hyperlink>
      <w:r w:rsidR="007F3AAA">
        <w:rPr>
          <w:noProof/>
        </w:rPr>
        <w:t>)</w:t>
      </w:r>
      <w:r w:rsidR="00870399">
        <w:fldChar w:fldCharType="end"/>
      </w:r>
      <w:r>
        <w:t xml:space="preserve">. </w:t>
      </w:r>
    </w:p>
    <w:p w14:paraId="0C833C82" w14:textId="77777777" w:rsidR="00946886" w:rsidRDefault="00946886" w:rsidP="00946886"/>
    <w:p w14:paraId="21B4FBFA" w14:textId="665BC74C" w:rsidR="00946886" w:rsidRDefault="0040789E" w:rsidP="00946886">
      <w:pPr>
        <w:keepNext/>
        <w:jc w:val="center"/>
      </w:pPr>
      <w:r>
        <w:rPr>
          <w:noProof/>
          <w:szCs w:val="24"/>
        </w:rPr>
        <w:drawing>
          <wp:inline distT="0" distB="0" distL="0" distR="0" wp14:anchorId="12AE33B0" wp14:editId="168C9EC8">
            <wp:extent cx="4877435" cy="34766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b="4937"/>
                    <a:stretch/>
                  </pic:blipFill>
                  <pic:spPr bwMode="auto">
                    <a:xfrm>
                      <a:off x="0" y="0"/>
                      <a:ext cx="4878000" cy="3477028"/>
                    </a:xfrm>
                    <a:prstGeom prst="rect">
                      <a:avLst/>
                    </a:prstGeom>
                    <a:noFill/>
                    <a:ln>
                      <a:noFill/>
                    </a:ln>
                    <a:extLst>
                      <a:ext uri="{53640926-AAD7-44D8-BBD7-CCE9431645EC}">
                        <a14:shadowObscured xmlns:a14="http://schemas.microsoft.com/office/drawing/2010/main"/>
                      </a:ext>
                    </a:extLst>
                  </pic:spPr>
                </pic:pic>
              </a:graphicData>
            </a:graphic>
          </wp:inline>
        </w:drawing>
      </w:r>
    </w:p>
    <w:p w14:paraId="37337ADD" w14:textId="12DE43F6" w:rsidR="00946886" w:rsidRDefault="00946886" w:rsidP="00946886">
      <w:pPr>
        <w:pStyle w:val="Caption"/>
      </w:pPr>
      <w:bookmarkStart w:id="101" w:name="_Toc452469940"/>
      <w:r>
        <w:t xml:space="preserve">Figure </w:t>
      </w:r>
      <w:fldSimple w:instr=" STYLEREF 1 \s ">
        <w:r w:rsidR="004675BB">
          <w:rPr>
            <w:noProof/>
          </w:rPr>
          <w:t>4</w:t>
        </w:r>
      </w:fldSimple>
      <w:r w:rsidR="003D2D66">
        <w:noBreakHyphen/>
      </w:r>
      <w:fldSimple w:instr=" SEQ Figure \* ARABIC \s 1 ">
        <w:r w:rsidR="004675BB">
          <w:rPr>
            <w:noProof/>
          </w:rPr>
          <w:t>1</w:t>
        </w:r>
      </w:fldSimple>
      <w:r>
        <w:t xml:space="preserve">: </w:t>
      </w:r>
      <w:r w:rsidRPr="00CD15CD">
        <w:t>BMI trends with age</w:t>
      </w:r>
      <w:r w:rsidR="000B4563">
        <w:t xml:space="preserve"> for women</w:t>
      </w:r>
      <w:r w:rsidRPr="00CD15CD">
        <w:t xml:space="preserve"> in each cohort (1989-95, 1973-78, 1946-51, </w:t>
      </w:r>
      <w:r w:rsidR="00E54443">
        <w:t xml:space="preserve">and </w:t>
      </w:r>
      <w:r w:rsidRPr="00CD15CD">
        <w:t>1921-26).</w:t>
      </w:r>
      <w:bookmarkEnd w:id="101"/>
    </w:p>
    <w:p w14:paraId="2D001490" w14:textId="149F887C" w:rsidR="00946886" w:rsidRDefault="00946886" w:rsidP="00946886">
      <w:r>
        <w:t xml:space="preserve">Corresponding </w:t>
      </w:r>
      <w:r w:rsidR="007D6930">
        <w:t>with</w:t>
      </w:r>
      <w:r>
        <w:t xml:space="preserve"> these results, we have shown that the 1973-78 cohort had a</w:t>
      </w:r>
      <w:r w:rsidR="00E54443">
        <w:t>n average weight of 62.5 kg at S</w:t>
      </w:r>
      <w:r>
        <w:t>urv</w:t>
      </w:r>
      <w:r w:rsidR="00E54443">
        <w:t>ey 1, increasing to 72.6 kg by S</w:t>
      </w:r>
      <w:r>
        <w:t xml:space="preserve">urvey 6 </w:t>
      </w:r>
      <w:r w:rsidR="00870399">
        <w:fldChar w:fldCharType="begin">
          <w:fldData xml:space="preserve">PEVuZE5vdGU+PENpdGU+PEF1dGhvcj5Hb21lcnNhbGw8L0F1dGhvcj48WWVhcj4yMDE0PC9ZZWFy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</w:fldData>
        </w:fldChar>
      </w:r>
      <w:r w:rsidR="007F3AAA">
        <w:instrText xml:space="preserve"> ADDIN EN.CITE </w:instrText>
      </w:r>
      <w:r w:rsidR="007F3AAA">
        <w:fldChar w:fldCharType="begin">
          <w:fldData xml:space="preserve">PEVuZE5vdGU+PENpdGU+PEF1dGhvcj5Hb21lcnNhbGw8L0F1dGhvcj48WWVhcj4yMDE0PC9ZZWFy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</w:fldData>
        </w:fldChar>
      </w:r>
      <w:r w:rsidR="007F3AAA">
        <w:instrText xml:space="preserve"> ADDIN EN.CITE.DATA </w:instrText>
      </w:r>
      <w:r w:rsidR="007F3AAA">
        <w:fldChar w:fldCharType="end"/>
      </w:r>
      <w:r w:rsidR="00870399">
        <w:fldChar w:fldCharType="separate"/>
      </w:r>
      <w:r w:rsidR="007F3AAA">
        <w:rPr>
          <w:noProof/>
        </w:rPr>
        <w:t>(</w:t>
      </w:r>
      <w:hyperlink w:anchor="_ENREF_84" w:tooltip="Gomersall, 2014 #76" w:history="1">
        <w:r w:rsidR="001731F3">
          <w:rPr>
            <w:noProof/>
          </w:rPr>
          <w:t>Gomersall, Dobson &amp; Brown, 2014</w:t>
        </w:r>
      </w:hyperlink>
      <w:r w:rsidR="007F3AAA">
        <w:rPr>
          <w:noProof/>
        </w:rPr>
        <w:t>)</w:t>
      </w:r>
      <w:r w:rsidR="00870399">
        <w:fldChar w:fldCharType="end"/>
      </w:r>
      <w:r>
        <w:t>. On average, these women gained 636, 746, 615, 608, and 376 g</w:t>
      </w:r>
      <w:r w:rsidR="008F1C18">
        <w:t>rams</w:t>
      </w:r>
      <w:r>
        <w:t xml:space="preserve">/year between </w:t>
      </w:r>
      <w:r>
        <w:lastRenderedPageBreak/>
        <w:t xml:space="preserve">successive surveys. It is predicted that if their current weight trajectory continues, the 1973-78 cohort will, on average, be 8 kg heavier when they are 47 years of age, than the mid-age </w:t>
      </w:r>
      <w:r w:rsidR="00E54443">
        <w:t>cohort was at the same age. At S</w:t>
      </w:r>
      <w:r>
        <w:t>urvey 1, the average weight of women in the 1946-51 cohort was 68.7 kg; this i</w:t>
      </w:r>
      <w:r w:rsidR="00475143">
        <w:t>ncreased to 73.2 kg at Survey 6</w:t>
      </w:r>
      <w:r>
        <w:t>. The average weight gain between surveys was 278, 474, 332, 171, and 204 g/year, which is markedly lower than that in the 1973</w:t>
      </w:r>
      <w:r w:rsidR="00475143">
        <w:t>-78 cohort over the same period</w:t>
      </w:r>
      <w:r w:rsidR="00E54443">
        <w:t>. At S</w:t>
      </w:r>
      <w:r>
        <w:t>urvey 1, their average weight was 65.9 kg an</w:t>
      </w:r>
      <w:r w:rsidR="00E54443">
        <w:t>d this decreased to 62.8 kg at S</w:t>
      </w:r>
      <w:r>
        <w:t xml:space="preserve">urvey 6 </w:t>
      </w:r>
      <w:r w:rsidR="00870399">
        <w:fldChar w:fldCharType="begin">
          <w:fldData xml:space="preserve">PEVuZE5vdGU+PENpdGU+PEF1dGhvcj5Hb21lcnNhbGw8L0F1dGhvcj48WWVhcj4yMDE0PC9ZZWFy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</w:fldData>
        </w:fldChar>
      </w:r>
      <w:r w:rsidR="007F3AAA">
        <w:instrText xml:space="preserve"> ADDIN EN.CITE </w:instrText>
      </w:r>
      <w:r w:rsidR="007F3AAA">
        <w:fldChar w:fldCharType="begin">
          <w:fldData xml:space="preserve">PEVuZE5vdGU+PENpdGU+PEF1dGhvcj5Hb21lcnNhbGw8L0F1dGhvcj48WWVhcj4yMDE0PC9ZZWFy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</w:fldData>
        </w:fldChar>
      </w:r>
      <w:r w:rsidR="007F3AAA">
        <w:instrText xml:space="preserve"> ADDIN EN.CITE.DATA </w:instrText>
      </w:r>
      <w:r w:rsidR="007F3AAA">
        <w:fldChar w:fldCharType="end"/>
      </w:r>
      <w:r w:rsidR="00870399">
        <w:fldChar w:fldCharType="separate"/>
      </w:r>
      <w:r w:rsidR="007F3AAA">
        <w:rPr>
          <w:noProof/>
        </w:rPr>
        <w:t>(</w:t>
      </w:r>
      <w:hyperlink w:anchor="_ENREF_84" w:tooltip="Gomersall, 2014 #76" w:history="1">
        <w:r w:rsidR="001731F3">
          <w:rPr>
            <w:noProof/>
          </w:rPr>
          <w:t>Gomersall, Dobson &amp; Brown, 2014</w:t>
        </w:r>
      </w:hyperlink>
      <w:r w:rsidR="007F3AAA">
        <w:rPr>
          <w:noProof/>
        </w:rPr>
        <w:t>)</w:t>
      </w:r>
      <w:r w:rsidR="00870399">
        <w:fldChar w:fldCharType="end"/>
      </w:r>
      <w:r>
        <w:t xml:space="preserve">. Other studies have reported life course changes in BMI for women, which are similar to those identified in ALSWH </w:t>
      </w:r>
      <w:r w:rsidR="00870399">
        <w:fldChar w:fldCharType="begin">
          <w:fldData xml:space="preserve">PEVuZE5vdGU+PENpdGU+PEF1dGhvcj5EYWhsPC9BdXRob3I+PFllYXI+MjAxNDwvWWVhcj48UmVj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</w:fldData>
        </w:fldChar>
      </w:r>
      <w:r w:rsidR="00A73AB9">
        <w:instrText xml:space="preserve"> ADDIN EN.CITE </w:instrText>
      </w:r>
      <w:r w:rsidR="00A73AB9">
        <w:fldChar w:fldCharType="begin">
          <w:fldData xml:space="preserve">PEVuZE5vdGU+PENpdGU+PEF1dGhvcj5EYWhsPC9BdXRob3I+PFllYXI+MjAxNDwvWWVhcj48UmVj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</w:fldData>
        </w:fldChar>
      </w:r>
      <w:r w:rsidR="00A73AB9">
        <w:instrText xml:space="preserve"> ADDIN EN.CITE.DATA </w:instrText>
      </w:r>
      <w:r w:rsidR="00A73AB9">
        <w:fldChar w:fldCharType="end"/>
      </w:r>
      <w:r w:rsidR="00870399">
        <w:fldChar w:fldCharType="separate"/>
      </w:r>
      <w:r w:rsidR="007F3AAA">
        <w:rPr>
          <w:noProof/>
        </w:rPr>
        <w:t>(</w:t>
      </w:r>
      <w:hyperlink w:anchor="_ENREF_55" w:tooltip="Cameron, 2003 #59" w:history="1">
        <w:r w:rsidR="001731F3">
          <w:rPr>
            <w:noProof/>
          </w:rPr>
          <w:t>Cameron et al., 2003</w:t>
        </w:r>
      </w:hyperlink>
      <w:r w:rsidR="007F3AAA">
        <w:rPr>
          <w:noProof/>
        </w:rPr>
        <w:t xml:space="preserve">; </w:t>
      </w:r>
      <w:hyperlink w:anchor="_ENREF_67" w:tooltip="Dahl, 2014 #17" w:history="1">
        <w:r w:rsidR="001731F3">
          <w:rPr>
            <w:noProof/>
          </w:rPr>
          <w:t>Dahl et al., 2014</w:t>
        </w:r>
      </w:hyperlink>
      <w:r w:rsidR="007F3AAA">
        <w:rPr>
          <w:noProof/>
        </w:rPr>
        <w:t xml:space="preserve">; </w:t>
      </w:r>
      <w:hyperlink w:anchor="_ENREF_87" w:tooltip="Haby, 2012 #57" w:history="1">
        <w:r w:rsidR="001731F3">
          <w:rPr>
            <w:noProof/>
          </w:rPr>
          <w:t>Haby et al., 2012</w:t>
        </w:r>
      </w:hyperlink>
      <w:r w:rsidR="007F3AAA">
        <w:rPr>
          <w:noProof/>
        </w:rPr>
        <w:t xml:space="preserve">; </w:t>
      </w:r>
      <w:hyperlink w:anchor="_ENREF_92" w:tooltip="Hendrie, 2015 #44" w:history="1">
        <w:r w:rsidR="001731F3">
          <w:rPr>
            <w:noProof/>
          </w:rPr>
          <w:t>Hendrie et al., 2015</w:t>
        </w:r>
      </w:hyperlink>
      <w:r w:rsidR="007F3AAA">
        <w:rPr>
          <w:noProof/>
        </w:rPr>
        <w:t xml:space="preserve">; </w:t>
      </w:r>
      <w:hyperlink w:anchor="_ENREF_164" w:tooltip="Tanamas, 2013 #50" w:history="1">
        <w:r w:rsidR="001731F3">
          <w:rPr>
            <w:noProof/>
          </w:rPr>
          <w:t>Tanamas et al., 2013</w:t>
        </w:r>
      </w:hyperlink>
      <w:r w:rsidR="007F3AAA">
        <w:rPr>
          <w:noProof/>
        </w:rPr>
        <w:t>)</w:t>
      </w:r>
      <w:r w:rsidR="00870399">
        <w:fldChar w:fldCharType="end"/>
      </w:r>
      <w:r>
        <w:t>.</w:t>
      </w:r>
    </w:p>
    <w:p w14:paraId="7721B4EC" w14:textId="77777777" w:rsidR="00946886" w:rsidRPr="008F5EB8" w:rsidRDefault="00946886" w:rsidP="00946886">
      <w:pPr>
        <w:jc w:val="left"/>
      </w:pPr>
    </w:p>
    <w:p w14:paraId="6326AF0E" w14:textId="74B6E126" w:rsidR="00946886" w:rsidRDefault="00AF21D4" w:rsidP="00946886">
      <w:pPr>
        <w:keepNext/>
        <w:jc w:val="center"/>
      </w:pPr>
      <w:r>
        <w:rPr>
          <w:noProof/>
          <w:szCs w:val="24"/>
        </w:rPr>
        <w:drawing>
          <wp:inline distT="0" distB="0" distL="0" distR="0" wp14:anchorId="2A0A5714" wp14:editId="0F9C8456">
            <wp:extent cx="5727700" cy="4295775"/>
            <wp:effectExtent l="0" t="0" r="635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5E168686" w14:textId="791B69D9" w:rsidR="00946886" w:rsidRDefault="00946886" w:rsidP="00946886">
      <w:pPr>
        <w:pStyle w:val="Caption"/>
        <w:rPr>
          <w:color w:val="0070C0"/>
        </w:rPr>
      </w:pPr>
      <w:bookmarkStart w:id="102" w:name="_Toc452469941"/>
      <w:r>
        <w:t xml:space="preserve">Figure </w:t>
      </w:r>
      <w:fldSimple w:instr=" STYLEREF 1 \s ">
        <w:r w:rsidR="004675BB">
          <w:rPr>
            <w:noProof/>
          </w:rPr>
          <w:t>4</w:t>
        </w:r>
      </w:fldSimple>
      <w:r w:rsidR="003D2D66">
        <w:noBreakHyphen/>
      </w:r>
      <w:fldSimple w:instr=" SEQ Figure \* ARABIC \s 1 ">
        <w:r w:rsidR="004675BB">
          <w:rPr>
            <w:noProof/>
          </w:rPr>
          <w:t>2</w:t>
        </w:r>
      </w:fldSimple>
      <w:r>
        <w:t xml:space="preserve">: </w:t>
      </w:r>
      <w:r w:rsidR="00530771">
        <w:t>Percentage</w:t>
      </w:r>
      <w:r w:rsidRPr="00A422B0">
        <w:t xml:space="preserve"> of women in each BMI category at each survey for all cohorts (1989-95, 1973-78, 1946-51, </w:t>
      </w:r>
      <w:r w:rsidR="00C50C00">
        <w:t xml:space="preserve">and </w:t>
      </w:r>
      <w:r w:rsidRPr="00A422B0">
        <w:t>1921-26).</w:t>
      </w:r>
      <w:bookmarkEnd w:id="102"/>
    </w:p>
    <w:p w14:paraId="2133A5BD" w14:textId="77777777" w:rsidR="00946886" w:rsidRPr="008F5EB8" w:rsidRDefault="00946886" w:rsidP="00946886">
      <w:pPr>
        <w:jc w:val="left"/>
        <w:rPr>
          <w:b/>
        </w:rPr>
      </w:pPr>
    </w:p>
    <w:p w14:paraId="5569FC15" w14:textId="1E5F3574" w:rsidR="00946886" w:rsidRDefault="00530771" w:rsidP="00946886">
      <w:r>
        <w:t>Percentage</w:t>
      </w:r>
      <w:r w:rsidR="00946886">
        <w:t xml:space="preserve">s of women in each BMI category are shown for all surveys in Figure 4-2. The greatest changes from the first to the most recent surveys can be seen for the 1973-78 and </w:t>
      </w:r>
      <w:r w:rsidR="00E54443">
        <w:t>1946-51 cohorts.  At S</w:t>
      </w:r>
      <w:r w:rsidR="00946886">
        <w:t xml:space="preserve">urvey 1 (1996) of the 1973-78 cohort, almost 80 per cent of the women had a healthy BMI (&lt;25).  This </w:t>
      </w:r>
      <w:r w:rsidR="00CE658E">
        <w:t>percentage</w:t>
      </w:r>
      <w:r w:rsidR="00E54443">
        <w:t xml:space="preserve"> reduced to 49 per cent by S</w:t>
      </w:r>
      <w:r w:rsidR="00946886">
        <w:t>urvey 6 (2012).  In contrast, fewer than half the women in the 1946-51</w:t>
      </w:r>
      <w:r w:rsidR="00E54443">
        <w:t xml:space="preserve"> cohort had a healthy BMI from Survey 2 (1998) to S</w:t>
      </w:r>
      <w:r w:rsidR="00946886">
        <w:t xml:space="preserve">urvey 7 (2013).  For the 1973-78 and 1946-51 cohorts, the </w:t>
      </w:r>
      <w:r w:rsidR="00CE658E">
        <w:t>prevalence</w:t>
      </w:r>
      <w:r w:rsidR="00E54443">
        <w:t xml:space="preserve"> of obese </w:t>
      </w:r>
      <w:r w:rsidR="00E54443">
        <w:lastRenderedPageBreak/>
        <w:t>women increased from S</w:t>
      </w:r>
      <w:r w:rsidR="00946886">
        <w:t xml:space="preserve">urvey 1 to 6 by 3.5-fold and 1.6-fold, respectively. The </w:t>
      </w:r>
      <w:r w:rsidR="00CE658E">
        <w:t>prevalence</w:t>
      </w:r>
      <w:r w:rsidR="00946886">
        <w:t xml:space="preserve"> of overweight women also increased by 1.7-fold and 1.2-fold in these cohorts. At the most recent surveys, </w:t>
      </w:r>
      <w:r w:rsidR="00946886" w:rsidRPr="009078A6">
        <w:t>2</w:t>
      </w:r>
      <w:r w:rsidR="00946886">
        <w:t>3 per cent of women in the 1973-78 cohort and 28</w:t>
      </w:r>
      <w:r w:rsidR="00946886" w:rsidRPr="009078A6">
        <w:t xml:space="preserve"> </w:t>
      </w:r>
      <w:r w:rsidR="00946886">
        <w:t xml:space="preserve">per cent of women in the 1946-51 cohort were obese. </w:t>
      </w:r>
    </w:p>
    <w:p w14:paraId="5DF882DA" w14:textId="77777777" w:rsidR="00946886" w:rsidRDefault="00946886" w:rsidP="00946886"/>
    <w:p w14:paraId="21C0BB24" w14:textId="71EE65E8" w:rsidR="00946886" w:rsidRDefault="00946886" w:rsidP="00946886">
      <w:r>
        <w:t xml:space="preserve">In the 1921-26 cohort, the </w:t>
      </w:r>
      <w:r w:rsidR="00CE658E">
        <w:t>percentage</w:t>
      </w:r>
      <w:r>
        <w:t xml:space="preserve">s of women in each BMI category remained </w:t>
      </w:r>
      <w:r w:rsidR="00475143">
        <w:t xml:space="preserve">more </w:t>
      </w:r>
      <w:r>
        <w:t xml:space="preserve">stable from 1996 to 2011. Approximately </w:t>
      </w:r>
      <w:r w:rsidRPr="009078A6">
        <w:t>13</w:t>
      </w:r>
      <w:r>
        <w:t xml:space="preserve"> per cent of women in the 1921-26 cohort were obese at each survey whereas the </w:t>
      </w:r>
      <w:r w:rsidR="00CE658E">
        <w:t>percentage</w:t>
      </w:r>
      <w:r>
        <w:t xml:space="preserve"> of underweight women increased over time. </w:t>
      </w:r>
    </w:p>
    <w:p w14:paraId="79D814AA" w14:textId="77777777" w:rsidR="00946886" w:rsidRDefault="00946886" w:rsidP="00946886">
      <w:pPr>
        <w:jc w:val="left"/>
      </w:pPr>
    </w:p>
    <w:p w14:paraId="719DADA0" w14:textId="66CD750E" w:rsidR="00946886" w:rsidRDefault="00946886" w:rsidP="00946886">
      <w:r>
        <w:t xml:space="preserve">In the 1989-95 cohort, there were only minimal differences in the </w:t>
      </w:r>
      <w:r w:rsidR="00CE658E">
        <w:t>percentage</w:t>
      </w:r>
      <w:r>
        <w:t xml:space="preserve"> of women in each BMI </w:t>
      </w:r>
      <w:r w:rsidR="00E54443">
        <w:t>category at S</w:t>
      </w:r>
      <w:r w:rsidR="00AF21D4">
        <w:t>urveys 1 (2013),</w:t>
      </w:r>
      <w:r>
        <w:t xml:space="preserve"> 2 (2014)</w:t>
      </w:r>
      <w:r w:rsidR="00AF21D4">
        <w:t>, and 3 (2015)</w:t>
      </w:r>
      <w:r>
        <w:t xml:space="preserve">. This is expected because the surveys were conducted in consecutive years. The </w:t>
      </w:r>
      <w:r w:rsidR="00CE658E">
        <w:t>percentage</w:t>
      </w:r>
      <w:r>
        <w:t xml:space="preserve"> of women in this cohort who were obese (13 per cent) was almost twice that of the corresponding </w:t>
      </w:r>
      <w:r w:rsidR="00CE658E">
        <w:t>percentage</w:t>
      </w:r>
      <w:r>
        <w:t xml:space="preserve"> of women in the 1973-78 cohort at </w:t>
      </w:r>
      <w:r w:rsidR="00E54443">
        <w:t>S</w:t>
      </w:r>
      <w:r>
        <w:t>urvey 1 (7</w:t>
      </w:r>
      <w:r w:rsidRPr="009078A6">
        <w:t xml:space="preserve"> </w:t>
      </w:r>
      <w:r>
        <w:t>per cent, Figure 4-2).</w:t>
      </w:r>
    </w:p>
    <w:p w14:paraId="491AB44F" w14:textId="77777777" w:rsidR="00946886" w:rsidRDefault="00946886" w:rsidP="00946886"/>
    <w:p w14:paraId="208404CE" w14:textId="28D45785" w:rsidR="00946886" w:rsidRPr="00E56211" w:rsidRDefault="00946886" w:rsidP="00946886">
      <w:pPr>
        <w:pStyle w:val="Heading2"/>
        <w:rPr>
          <w:noProof/>
          <w:lang w:val="en-US"/>
        </w:rPr>
      </w:pPr>
      <w:bookmarkStart w:id="103" w:name="_Toc446584258"/>
      <w:bookmarkStart w:id="104" w:name="_Toc446585380"/>
      <w:bookmarkStart w:id="105" w:name="_Toc452370978"/>
      <w:r>
        <w:t xml:space="preserve">Projected </w:t>
      </w:r>
      <w:r w:rsidRPr="00E56211">
        <w:t>BMI changes for the next 20 years</w:t>
      </w:r>
      <w:bookmarkEnd w:id="103"/>
      <w:bookmarkEnd w:id="104"/>
      <w:bookmarkEnd w:id="105"/>
    </w:p>
    <w:p w14:paraId="03B91EF8" w14:textId="2BB8A038" w:rsidR="00946886" w:rsidRDefault="00946886" w:rsidP="00946886">
      <w:r>
        <w:t>To forecast</w:t>
      </w:r>
      <w:r w:rsidRPr="00CC3203">
        <w:t xml:space="preserve"> </w:t>
      </w:r>
      <w:r>
        <w:t xml:space="preserve">average BMI change over the next </w:t>
      </w:r>
      <w:r w:rsidR="008F1C18">
        <w:t>twenty</w:t>
      </w:r>
      <w:r>
        <w:t xml:space="preserve"> years from 2015 to 2035, we assumed that the initial BMI (at average age 20) and rates of increase of BMI are higher for </w:t>
      </w:r>
      <w:r w:rsidR="00C760C8">
        <w:t xml:space="preserve">the two </w:t>
      </w:r>
      <w:r>
        <w:t xml:space="preserve">younger cohorts, however the rate of increase slows over time so that </w:t>
      </w:r>
      <w:r w:rsidR="00CE658E">
        <w:t>prevalence</w:t>
      </w:r>
      <w:r>
        <w:t xml:space="preserve"> of women who are overweight or obese become</w:t>
      </w:r>
      <w:r w:rsidR="00C50C00">
        <w:t>s</w:t>
      </w:r>
      <w:r>
        <w:t xml:space="preserve"> more stable at older ages (but at different levels according to women’s year of birth). We modelled the change in BMI for each of the ALSWH cohorts over </w:t>
      </w:r>
      <w:r w:rsidR="008F1C18">
        <w:t>the next twenty</w:t>
      </w:r>
      <w:r>
        <w:t xml:space="preserve"> years using a linear mixed model (Figure 4-3 and Appendix B, Section 13.2).</w:t>
      </w:r>
    </w:p>
    <w:p w14:paraId="6FE5B22F" w14:textId="77777777" w:rsidR="00946886" w:rsidRDefault="00946886" w:rsidP="00946886"/>
    <w:p w14:paraId="59F1A7B7" w14:textId="56FD8B36" w:rsidR="00946886" w:rsidRDefault="00946886" w:rsidP="00946886">
      <w:r>
        <w:t xml:space="preserve">Projections for average BMI change over the next </w:t>
      </w:r>
      <w:r w:rsidR="008F1C18">
        <w:t>twenty</w:t>
      </w:r>
      <w:r>
        <w:t xml:space="preserve"> years from 2015 to 2035 are shown in Figure 4-3. These are</w:t>
      </w:r>
      <w:r w:rsidRPr="00D51D37">
        <w:t xml:space="preserve"> </w:t>
      </w:r>
      <w:r>
        <w:t xml:space="preserve">based on the BMI trends identified in the previous section. Women born in 1973-78 will be 57-62 years old in 2035 and their average BMI is estimated to continue to rise, until it peaks at approximately age 60 years, </w:t>
      </w:r>
      <w:r w:rsidR="00C50C00">
        <w:t>when</w:t>
      </w:r>
      <w:r>
        <w:t xml:space="preserve"> their average BMI will be almost 30. In contrast, women who were born in 1945-51 will be 84-89 years old in 2035 and their average BMI is projected to remain stable, at approximately 28, over the next </w:t>
      </w:r>
      <w:r w:rsidR="008F1C18">
        <w:t>twenty</w:t>
      </w:r>
      <w:r>
        <w:t xml:space="preserve"> years. </w:t>
      </w:r>
    </w:p>
    <w:p w14:paraId="26BBEE06" w14:textId="77777777" w:rsidR="00946886" w:rsidRDefault="00946886" w:rsidP="00946886"/>
    <w:p w14:paraId="12A72E28" w14:textId="02119EE5" w:rsidR="00946886" w:rsidRDefault="00946886" w:rsidP="00946886">
      <w:r>
        <w:t xml:space="preserve">The average BMI of women in the 1989-95 cohort is projected to increase over the next </w:t>
      </w:r>
      <w:r w:rsidR="008F1C18">
        <w:t>twenty</w:t>
      </w:r>
      <w:r>
        <w:t xml:space="preserve"> years at a similar rate to </w:t>
      </w:r>
      <w:r w:rsidR="00C50C00">
        <w:t>women</w:t>
      </w:r>
      <w:r>
        <w:t xml:space="preserve"> born in 1973-78 (although they start at a higher level). Their BMI is predicted peak earlier than the latter cohort, at 46 years of age (compared with 60 years for the 1973-78 cohort; Figure 4-3).</w:t>
      </w:r>
    </w:p>
    <w:p w14:paraId="32A25D12" w14:textId="77777777" w:rsidR="00946886" w:rsidRDefault="00946886" w:rsidP="00946886"/>
    <w:p w14:paraId="19D93948" w14:textId="77777777" w:rsidR="00946886" w:rsidRDefault="00946886" w:rsidP="00946886">
      <w:r>
        <w:lastRenderedPageBreak/>
        <w:t>Note that there are no projections for the 1921-26 cohort as they have all reached the age of 90, which is the maximum age for our analyses.</w:t>
      </w:r>
    </w:p>
    <w:p w14:paraId="3D774C68" w14:textId="77777777" w:rsidR="00946886" w:rsidRDefault="00946886" w:rsidP="00946886"/>
    <w:p w14:paraId="24BB160A" w14:textId="5B296F9A" w:rsidR="00946886" w:rsidRDefault="0039023F" w:rsidP="00946886">
      <w:pPr>
        <w:keepNext/>
        <w:jc w:val="center"/>
      </w:pPr>
      <w:r>
        <w:rPr>
          <w:noProof/>
          <w:szCs w:val="24"/>
        </w:rPr>
        <w:drawing>
          <wp:inline distT="0" distB="0" distL="0" distR="0" wp14:anchorId="19B49C9F" wp14:editId="461D2659">
            <wp:extent cx="5727700" cy="4295775"/>
            <wp:effectExtent l="0" t="0" r="6350" b="952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38493275" w14:textId="79096A37" w:rsidR="00946886" w:rsidRDefault="00946886" w:rsidP="00946886">
      <w:pPr>
        <w:pStyle w:val="Caption"/>
      </w:pPr>
      <w:bookmarkStart w:id="106" w:name="_Toc452469942"/>
      <w:r>
        <w:t xml:space="preserve">Figure </w:t>
      </w:r>
      <w:fldSimple w:instr=" STYLEREF 1 \s ">
        <w:r w:rsidR="004675BB">
          <w:rPr>
            <w:noProof/>
          </w:rPr>
          <w:t>4</w:t>
        </w:r>
      </w:fldSimple>
      <w:r w:rsidR="003D2D66">
        <w:noBreakHyphen/>
      </w:r>
      <w:fldSimple w:instr=" SEQ Figure \* ARABIC \s 1 ">
        <w:r w:rsidR="004675BB">
          <w:rPr>
            <w:noProof/>
          </w:rPr>
          <w:t>3</w:t>
        </w:r>
      </w:fldSimple>
      <w:r>
        <w:t xml:space="preserve">: </w:t>
      </w:r>
      <w:r w:rsidRPr="002F633C">
        <w:t xml:space="preserve">Average BMI projections from 2015 to 2035 for each cohort (1989-95, 1973-78, 1946-51, </w:t>
      </w:r>
      <w:r w:rsidR="00C50C00">
        <w:t xml:space="preserve">and </w:t>
      </w:r>
      <w:r w:rsidRPr="002F633C">
        <w:t>1921-26). The circles represent actual data from ALSWH and the line</w:t>
      </w:r>
      <w:r w:rsidR="00C760C8">
        <w:t>s</w:t>
      </w:r>
      <w:r w:rsidRPr="002F633C">
        <w:t xml:space="preserve"> represent the predicted change in mean BMI</w:t>
      </w:r>
      <w:r>
        <w:t xml:space="preserve"> for each cohort separately for the next 20 years</w:t>
      </w:r>
      <w:r w:rsidRPr="002F633C">
        <w:t>.</w:t>
      </w:r>
      <w:bookmarkEnd w:id="106"/>
    </w:p>
    <w:p w14:paraId="6B218E83" w14:textId="77777777" w:rsidR="00946886" w:rsidRDefault="00946886" w:rsidP="00946886">
      <w:pPr>
        <w:jc w:val="left"/>
        <w:rPr>
          <w:b/>
        </w:rPr>
      </w:pPr>
    </w:p>
    <w:p w14:paraId="016539E5" w14:textId="4E960452" w:rsidR="00946886" w:rsidRDefault="00946886" w:rsidP="00946886">
      <w:pPr>
        <w:pStyle w:val="Heading2"/>
      </w:pPr>
      <w:bookmarkStart w:id="107" w:name="_Toc446584259"/>
      <w:bookmarkStart w:id="108" w:name="_Toc446585381"/>
      <w:bookmarkStart w:id="109" w:name="_Toc452370979"/>
      <w:r>
        <w:t>Projected obesity prevalence over the next 20 years</w:t>
      </w:r>
      <w:bookmarkEnd w:id="107"/>
      <w:bookmarkEnd w:id="108"/>
      <w:bookmarkEnd w:id="109"/>
    </w:p>
    <w:p w14:paraId="236AB4E0" w14:textId="7C62B7F1" w:rsidR="00946886" w:rsidRDefault="00946886" w:rsidP="00946886">
      <w:r>
        <w:t xml:space="preserve">Other studies have shown that excess burden on the healthcare system is largely associated with obesity rather than overweight </w:t>
      </w:r>
      <w:r w:rsidR="00870399">
        <w:fldChar w:fldCharType="begin">
          <w:fldData xml:space="preserve">PEVuZE5vdGU+PENpdGU+PEF1dGhvcj5Lb3JkYTwvQXV0aG9yPjxZZWFyPjIwMTU8L1llYXI+PFJl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</w:fldData>
        </w:fldChar>
      </w:r>
      <w:r w:rsidR="007F3AAA">
        <w:instrText xml:space="preserve"> ADDIN EN.CITE </w:instrText>
      </w:r>
      <w:r w:rsidR="007F3AAA">
        <w:fldChar w:fldCharType="begin">
          <w:fldData xml:space="preserve">PEVuZE5vdGU+PENpdGU+PEF1dGhvcj5Lb3JkYTwvQXV0aG9yPjxZZWFyPjIwMTU8L1llYXI+PFJl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</w:fldData>
        </w:fldChar>
      </w:r>
      <w:r w:rsidR="007F3AAA">
        <w:instrText xml:space="preserve"> ADDIN EN.CITE.DATA </w:instrText>
      </w:r>
      <w:r w:rsidR="007F3AAA">
        <w:fldChar w:fldCharType="end"/>
      </w:r>
      <w:r w:rsidR="00870399">
        <w:fldChar w:fldCharType="separate"/>
      </w:r>
      <w:r w:rsidR="007F3AAA">
        <w:rPr>
          <w:noProof/>
        </w:rPr>
        <w:t>(</w:t>
      </w:r>
      <w:hyperlink w:anchor="_ENREF_110" w:tooltip="Korda, 2015 #14" w:history="1">
        <w:r w:rsidR="001731F3">
          <w:rPr>
            <w:noProof/>
          </w:rPr>
          <w:t>Korda et al., 2015</w:t>
        </w:r>
      </w:hyperlink>
      <w:r w:rsidR="007F3AAA">
        <w:rPr>
          <w:noProof/>
        </w:rPr>
        <w:t>)</w:t>
      </w:r>
      <w:r w:rsidR="00870399">
        <w:fldChar w:fldCharType="end"/>
      </w:r>
      <w:r>
        <w:t>.</w:t>
      </w:r>
      <w:r w:rsidRPr="007E4A40">
        <w:t xml:space="preserve"> </w:t>
      </w:r>
      <w:r>
        <w:t>T</w:t>
      </w:r>
      <w:r w:rsidRPr="00AF5EE1">
        <w:t>herefore</w:t>
      </w:r>
      <w:r>
        <w:t>,</w:t>
      </w:r>
      <w:r w:rsidRPr="00AF5EE1">
        <w:t xml:space="preserve"> </w:t>
      </w:r>
      <w:r>
        <w:t>the focus of the following analyses is on obesity and the</w:t>
      </w:r>
      <w:r w:rsidRPr="00AF5EE1">
        <w:t xml:space="preserve"> impact of obesity on healthcare service utilisation.</w:t>
      </w:r>
      <w:r>
        <w:t xml:space="preserve"> To forecast the prevalence of obesity by age for each cohort over the next </w:t>
      </w:r>
      <w:r w:rsidR="008F1C18">
        <w:t>twenty</w:t>
      </w:r>
      <w:r>
        <w:t xml:space="preserve"> years, a generalised linear mixed model was fitted to the data using a log-log link function (Figure 4-4; Appendix B, Section 13.2). </w:t>
      </w:r>
    </w:p>
    <w:p w14:paraId="4FA9AF12" w14:textId="77777777" w:rsidR="00946886" w:rsidRDefault="00946886" w:rsidP="00946886"/>
    <w:p w14:paraId="3BAE25A3" w14:textId="7454A05D" w:rsidR="00946886" w:rsidRDefault="00946886" w:rsidP="00946886">
      <w:r>
        <w:t xml:space="preserve">The projection model shows that the </w:t>
      </w:r>
      <w:r w:rsidR="00CE658E">
        <w:t>prevalence</w:t>
      </w:r>
      <w:r>
        <w:t xml:space="preserve"> of obese women will continue to increase in both the 1989-95 and 1973-78 cohorts over the next </w:t>
      </w:r>
      <w:r w:rsidR="008F1C18">
        <w:t>twenty</w:t>
      </w:r>
      <w:r>
        <w:t xml:space="preserve"> years, reaching about </w:t>
      </w:r>
      <w:r w:rsidRPr="009078A6">
        <w:t xml:space="preserve">46 </w:t>
      </w:r>
      <w:r>
        <w:t xml:space="preserve">per cent </w:t>
      </w:r>
      <w:r>
        <w:lastRenderedPageBreak/>
        <w:t>(Figure 4-4). The p</w:t>
      </w:r>
      <w:r w:rsidR="00CE658E">
        <w:t>revalence</w:t>
      </w:r>
      <w:r>
        <w:t xml:space="preserve"> of obese women in the 1946-51 cohort is projected to peak</w:t>
      </w:r>
      <w:r w:rsidR="00C760C8">
        <w:t xml:space="preserve"> </w:t>
      </w:r>
      <w:r w:rsidR="00C50C00">
        <w:t>at</w:t>
      </w:r>
      <w:r w:rsidR="00C760C8">
        <w:t xml:space="preserve"> about</w:t>
      </w:r>
      <w:r>
        <w:t xml:space="preserve"> 30 per cent by 72</w:t>
      </w:r>
      <w:r w:rsidRPr="00947350">
        <w:t xml:space="preserve"> </w:t>
      </w:r>
      <w:r>
        <w:t>years of age</w:t>
      </w:r>
      <w:r w:rsidR="007D3DBB">
        <w:t>,</w:t>
      </w:r>
      <w:r>
        <w:t xml:space="preserve"> and</w:t>
      </w:r>
      <w:r w:rsidR="00C50C00">
        <w:t xml:space="preserve"> is then</w:t>
      </w:r>
      <w:r>
        <w:t xml:space="preserve"> </w:t>
      </w:r>
      <w:r w:rsidR="007D3DBB">
        <w:t>projected to</w:t>
      </w:r>
      <w:r>
        <w:t xml:space="preserve"> gradually decrease until 2035. There are no projections for the 1921-26 cohort, for the reasons given previously.</w:t>
      </w:r>
    </w:p>
    <w:p w14:paraId="22E6A327" w14:textId="77777777" w:rsidR="00946886" w:rsidRPr="006542DF" w:rsidRDefault="00946886" w:rsidP="00946886"/>
    <w:p w14:paraId="050DC6D8" w14:textId="51738F74" w:rsidR="00946886" w:rsidRDefault="00C16EBC" w:rsidP="00946886">
      <w:pPr>
        <w:keepNext/>
        <w:jc w:val="center"/>
      </w:pPr>
      <w:r>
        <w:rPr>
          <w:noProof/>
          <w:szCs w:val="24"/>
        </w:rPr>
        <w:drawing>
          <wp:inline distT="0" distB="0" distL="0" distR="0" wp14:anchorId="07DF2125" wp14:editId="1CAE8733">
            <wp:extent cx="4878000" cy="36576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C91FE5E" w14:textId="6D990FAF" w:rsidR="00946886" w:rsidRDefault="00946886" w:rsidP="00946886">
      <w:pPr>
        <w:pStyle w:val="Caption"/>
        <w:rPr>
          <w:b w:val="0"/>
        </w:rPr>
      </w:pPr>
      <w:bookmarkStart w:id="110" w:name="_Toc452469943"/>
      <w:r>
        <w:t xml:space="preserve">Figure </w:t>
      </w:r>
      <w:fldSimple w:instr=" STYLEREF 1 \s ">
        <w:r w:rsidR="004675BB">
          <w:rPr>
            <w:noProof/>
          </w:rPr>
          <w:t>4</w:t>
        </w:r>
      </w:fldSimple>
      <w:r w:rsidR="003D2D66">
        <w:noBreakHyphen/>
      </w:r>
      <w:fldSimple w:instr=" SEQ Figure \* ARABIC \s 1 ">
        <w:r w:rsidR="004675BB">
          <w:rPr>
            <w:noProof/>
          </w:rPr>
          <w:t>4</w:t>
        </w:r>
      </w:fldSimple>
      <w:r>
        <w:t xml:space="preserve">: </w:t>
      </w:r>
      <w:r w:rsidRPr="003D5335">
        <w:t xml:space="preserve">A model of the projected </w:t>
      </w:r>
      <w:r w:rsidR="00CE658E">
        <w:t xml:space="preserve">prevalence </w:t>
      </w:r>
      <w:r w:rsidRPr="003D5335">
        <w:t xml:space="preserve">of obese women from 2015 to 2035 for each cohort (1989-95, 1973-78, 1946-51, </w:t>
      </w:r>
      <w:r w:rsidR="00C50C00">
        <w:t xml:space="preserve">and </w:t>
      </w:r>
      <w:r w:rsidRPr="003D5335">
        <w:t>1921-26).</w:t>
      </w:r>
      <w:bookmarkEnd w:id="110"/>
    </w:p>
    <w:p w14:paraId="07D85B4E" w14:textId="77777777" w:rsidR="00946886" w:rsidRDefault="00946886" w:rsidP="00946886">
      <w:pPr>
        <w:jc w:val="left"/>
        <w:rPr>
          <w:b/>
        </w:rPr>
      </w:pPr>
    </w:p>
    <w:p w14:paraId="12337C41" w14:textId="47EA4F3E" w:rsidR="00946886" w:rsidRDefault="00946886" w:rsidP="00946886">
      <w:r>
        <w:t>One other Australian study has estimated similar trajectories for the prevalence of obesity. The researchers reported that 14.7 per cent of people aged 25-29 in 2000 (including men and women) were obese</w:t>
      </w:r>
      <w:r w:rsidR="00C50C00">
        <w:t>,</w:t>
      </w:r>
      <w:r>
        <w:t xml:space="preserve"> and predicted that when these people reach the age of 65-69 years, 43 per cent will be obese </w:t>
      </w:r>
      <w:r w:rsidR="00870399">
        <w:fldChar w:fldCharType="begin"/>
      </w:r>
      <w:r w:rsidR="007F3AAA">
        <w:instrText xml:space="preserve"> ADDIN EN.CITE &lt;EndNote&gt;&lt;Cite&gt;&lt;Author&gt;Walls&lt;/Author&gt;&lt;Year&gt;2012&lt;/Year&gt;&lt;RecNum&gt;47&lt;/RecNum&gt;&lt;DisplayText&gt;(Walls et al., 2012)&lt;/DisplayText&gt;&lt;record&gt;&lt;rec-number&gt;47&lt;/rec-number&gt;&lt;foreign-keys&gt;&lt;key app="EN" db-id="0zaxfzw0nszf5ae2xx05fzzowfpdapapwt0v" timestamp="1450153412"&gt;47&lt;/key&gt;&lt;/foreign-keys&gt;&lt;ref-type name="Journal Article"&gt;17&lt;/ref-type&gt;&lt;contributors&gt;&lt;authors&gt;&lt;author&gt;Walls, H. L.&lt;/author&gt;&lt;author&gt;Magliano, D. J.&lt;/author&gt;&lt;author&gt;Stevenson, C. E.&lt;/author&gt;&lt;author&gt;Backholer, K.&lt;/author&gt;&lt;author&gt;Mannan, H. R.&lt;/author&gt;&lt;author&gt;Shaw, J. E.&lt;/author&gt;&lt;author&gt;Peeters, A.&lt;/author&gt;&lt;/authors&gt;&lt;/contributors&gt;&lt;auth-address&gt;Department of Epidemiology and Preventive Medicine, Monash University, The Alfred Centre, Melbourne, Victoria, Australia. Helen.walls@med.monash.edu.au&lt;/auth-address&gt;&lt;titles&gt;&lt;title&gt;Projected progression of the prevalence of obesity in Australia&lt;/title&gt;&lt;secondary-title&gt;Obesity (Silver Spring)&lt;/secondary-title&gt;&lt;/titles&gt;&lt;periodical&gt;&lt;full-title&gt;Obesity (Silver Spring)&lt;/full-title&gt;&lt;/periodical&gt;&lt;pages&gt;872-8&lt;/pages&gt;&lt;volume&gt;20&lt;/volume&gt;&lt;number&gt;4&lt;/number&gt;&lt;keywords&gt;&lt;keyword&gt;Adult&lt;/keyword&gt;&lt;keyword&gt;Australia/epidemiology&lt;/keyword&gt;&lt;keyword&gt;*Body Mass Index&lt;/keyword&gt;&lt;keyword&gt;Female&lt;/keyword&gt;&lt;keyword&gt;Health Care Costs&lt;/keyword&gt;&lt;keyword&gt;Health Surveys&lt;/keyword&gt;&lt;keyword&gt;Humans&lt;/keyword&gt;&lt;keyword&gt;Life Style&lt;/keyword&gt;&lt;keyword&gt;Longitudinal Studies&lt;/keyword&gt;&lt;keyword&gt;Male&lt;/keyword&gt;&lt;keyword&gt;Obesity/*epidemiology&lt;/keyword&gt;&lt;keyword&gt;Population Surveillance&lt;/keyword&gt;&lt;keyword&gt;Prevalence&lt;/keyword&gt;&lt;keyword&gt;Sex Factors&lt;/keyword&gt;&lt;keyword&gt;Time Factors&lt;/keyword&gt;&lt;keyword&gt;*Weight Gain&lt;/keyword&gt;&lt;/keywords&gt;&lt;dates&gt;&lt;year&gt;2012&lt;/year&gt;&lt;pub-dates&gt;&lt;date&gt;Apr&lt;/date&gt;&lt;/pub-dates&gt;&lt;/dates&gt;&lt;isbn&gt;1930-739X (Electronic)&amp;#xD;1930-7381 (Linking)&lt;/isbn&gt;&lt;accession-num&gt;21233805&lt;/accession-num&gt;&lt;urls&gt;&lt;related-urls&gt;&lt;url&gt;http://www.ncbi.nlm.nih.gov/pubmed/21233805&lt;/url&gt;&lt;/related-urls&gt;&lt;/urls&gt;&lt;electronic-resource-num&gt;10.1038/oby.2010.338&lt;/electronic-resource-num&gt;&lt;/record&gt;&lt;/Cite&gt;&lt;/EndNote&gt;</w:instrText>
      </w:r>
      <w:r w:rsidR="00870399">
        <w:fldChar w:fldCharType="separate"/>
      </w:r>
      <w:r w:rsidR="007F3AAA">
        <w:rPr>
          <w:noProof/>
        </w:rPr>
        <w:t>(</w:t>
      </w:r>
      <w:hyperlink w:anchor="_ENREF_169" w:tooltip="Walls, 2012 #47" w:history="1">
        <w:r w:rsidR="001731F3">
          <w:rPr>
            <w:noProof/>
          </w:rPr>
          <w:t>Walls et al., 2012</w:t>
        </w:r>
      </w:hyperlink>
      <w:r w:rsidR="007F3AAA">
        <w:rPr>
          <w:noProof/>
        </w:rPr>
        <w:t>)</w:t>
      </w:r>
      <w:r w:rsidR="00870399">
        <w:fldChar w:fldCharType="end"/>
      </w:r>
      <w:r>
        <w:t xml:space="preserve">. This is slightly lower than our prediction of 47 per cent obese by age 62 years in the 1973-78 cohort (Figure 4-4), however their analyses include data from men.  </w:t>
      </w:r>
    </w:p>
    <w:p w14:paraId="5C3296F0" w14:textId="77777777" w:rsidR="00946886" w:rsidRDefault="00946886" w:rsidP="00946886"/>
    <w:p w14:paraId="1BD5606A" w14:textId="5757E2B3" w:rsidR="00946886" w:rsidRDefault="00946886" w:rsidP="00946886">
      <w:r>
        <w:t xml:space="preserve">Other Australian studies have produced different forecasts for obesity prevalence. Dal Grande </w:t>
      </w:r>
      <w:r>
        <w:rPr>
          <w:i/>
        </w:rPr>
        <w:t>et al</w:t>
      </w:r>
      <w:r>
        <w:t xml:space="preserve">. </w:t>
      </w:r>
      <w:r w:rsidR="00870399">
        <w:fldChar w:fldCharType="begin"/>
      </w:r>
      <w:r w:rsidR="00870399">
        <w:instrText xml:space="preserve"> ADDIN EN.CITE &lt;EndNote&gt;&lt;Cite ExcludeAuth="1"&gt;&lt;Author&gt;Dal Grande&lt;/Author&gt;&lt;Year&gt;2005&lt;/Year&gt;&lt;RecNum&gt;29&lt;/RecNum&gt;&lt;DisplayText&gt;(2005)&lt;/DisplayText&gt;&lt;record&gt;&lt;rec-number&gt;29&lt;/rec-number&gt;&lt;foreign-keys&gt;&lt;key app="EN" db-id="0zaxfzw0nszf5ae2xx05fzzowfpdapapwt0v" timestamp="1450055920"&gt;29&lt;/key&gt;&lt;/foreign-keys&gt;&lt;ref-type name="Journal Article"&gt;17&lt;/ref-type&gt;&lt;contributors&gt;&lt;authors&gt;&lt;author&gt;Dal Grande, E.&lt;/author&gt;&lt;author&gt;Gill, T.&lt;/author&gt;&lt;author&gt;Taylor, A. W.&lt;/author&gt;&lt;author&gt;Chittleborough, C.&lt;/author&gt;&lt;author&gt;Carter, P.&lt;/author&gt;&lt;/authors&gt;&lt;/contributors&gt;&lt;auth-address&gt;Population Research and Outcomes Studies Unit, Department of Health, South Australia. eleonora.dalgrande@health.sa.gov.au&lt;/auth-address&gt;&lt;titles&gt;&lt;title&gt;Obesity in South Australian adults--prevalence, projections and generational assessment over 13 years&lt;/title&gt;&lt;secondary-title&gt;Aust N Z J Public Health&lt;/secondary-title&gt;&lt;/titles&gt;&lt;periodical&gt;&lt;full-title&gt;Aust N Z J Public Health&lt;/full-title&gt;&lt;/periodical&gt;&lt;pages&gt;343-8&lt;/pages&gt;&lt;volume&gt;29&lt;/volume&gt;&lt;number&gt;4&lt;/number&gt;&lt;keywords&gt;&lt;keyword&gt;Adolescent&lt;/keyword&gt;&lt;keyword&gt;Adult&lt;/keyword&gt;&lt;keyword&gt;Age Distribution&lt;/keyword&gt;&lt;keyword&gt;Body Mass Index&lt;/keyword&gt;&lt;keyword&gt;Cohort Studies&lt;/keyword&gt;&lt;keyword&gt;Cross-Sectional Studies&lt;/keyword&gt;&lt;keyword&gt;Female&lt;/keyword&gt;&lt;keyword&gt;Forecasting/*methods&lt;/keyword&gt;&lt;keyword&gt;Humans&lt;/keyword&gt;&lt;keyword&gt;Interviews as Topic&lt;/keyword&gt;&lt;keyword&gt;Male&lt;/keyword&gt;&lt;keyword&gt;Obesity/*epidemiology&lt;/keyword&gt;&lt;keyword&gt;Prevalence&lt;/keyword&gt;&lt;keyword&gt;Severity of Illness Index&lt;/keyword&gt;&lt;keyword&gt;Sex Distribution&lt;/keyword&gt;&lt;keyword&gt;South Australia/epidemiology&lt;/keyword&gt;&lt;/keywords&gt;&lt;dates&gt;&lt;year&gt;2005&lt;/year&gt;&lt;pub-dates&gt;&lt;date&gt;Aug&lt;/date&gt;&lt;/pub-dates&gt;&lt;/dates&gt;&lt;isbn&gt;1326-0200 (Print)&amp;#xD;1326-0200 (Linking)&lt;/isbn&gt;&lt;accession-num&gt;16222932&lt;/accession-num&gt;&lt;urls&gt;&lt;related-urls&gt;&lt;url&gt;http://www.ncbi.nlm.nih.gov/pubmed/16222932&lt;/url&gt;&lt;/related-urls&gt;&lt;/urls&gt;&lt;/record&gt;&lt;/Cite&gt;&lt;/EndNote&gt;</w:instrText>
      </w:r>
      <w:r w:rsidR="00870399">
        <w:fldChar w:fldCharType="separate"/>
      </w:r>
      <w:r w:rsidR="00870399">
        <w:rPr>
          <w:noProof/>
        </w:rPr>
        <w:t>(</w:t>
      </w:r>
      <w:hyperlink w:anchor="_ENREF_68" w:tooltip="Dal Grande, 2005 #29" w:history="1">
        <w:r w:rsidR="001731F3">
          <w:rPr>
            <w:noProof/>
          </w:rPr>
          <w:t>2005</w:t>
        </w:r>
      </w:hyperlink>
      <w:r w:rsidR="00870399">
        <w:rPr>
          <w:noProof/>
        </w:rPr>
        <w:t>)</w:t>
      </w:r>
      <w:r w:rsidR="00870399">
        <w:fldChar w:fldCharType="end"/>
      </w:r>
      <w:r>
        <w:t xml:space="preserve"> used data from South Australia</w:t>
      </w:r>
      <w:r w:rsidR="00C50C00">
        <w:t>n</w:t>
      </w:r>
      <w:r>
        <w:t xml:space="preserve"> health surveys collected in 1991-98 and 2001-03 to predict that in 2013, 40 </w:t>
      </w:r>
      <w:r w:rsidR="00347BCB">
        <w:t>per cent of female Baby Boomers</w:t>
      </w:r>
      <w:r>
        <w:t xml:space="preserve"> and 30 per cent of female Generation X will be obese. This is compared to a</w:t>
      </w:r>
      <w:r w:rsidR="00347BCB">
        <w:t>pproximately</w:t>
      </w:r>
      <w:r>
        <w:t xml:space="preserve"> 30 per cent of women in the 1946-51 cohort and 25 per cent in the 1973-78 cohort, respectively. In contrast, Haby </w:t>
      </w:r>
      <w:r>
        <w:rPr>
          <w:i/>
        </w:rPr>
        <w:t>et al</w:t>
      </w:r>
      <w:r>
        <w:t xml:space="preserve">. </w:t>
      </w:r>
      <w:r w:rsidR="00870399">
        <w:fldChar w:fldCharType="begin"/>
      </w:r>
      <w:r w:rsidR="00870399">
        <w:instrText xml:space="preserve"> ADDIN EN.CITE &lt;EndNote&gt;&lt;Cite ExcludeAuth="1"&gt;&lt;Author&gt;Haby&lt;/Author&gt;&lt;Year&gt;2012&lt;/Year&gt;&lt;RecNum&gt;57&lt;/RecNum&gt;&lt;DisplayText&gt;(2012)&lt;/DisplayText&gt;&lt;record&gt;&lt;rec-number&gt;57&lt;/rec-number&gt;&lt;foreign-keys&gt;&lt;key app="EN" db-id="0zaxfzw0nszf5ae2xx05fzzowfpdapapwt0v" timestamp="1450759086"&gt;57&lt;/key&gt;&lt;/foreign-keys&gt;&lt;ref-type name="Journal Article"&gt;17&lt;/ref-type&gt;&lt;contributors&gt;&lt;authors&gt;&lt;author&gt;Haby, M. M.&lt;/author&gt;&lt;author&gt;Markwick, A.&lt;/author&gt;&lt;author&gt;Peeters, A.&lt;/author&gt;&lt;author&gt;Shaw, J.&lt;/author&gt;&lt;author&gt;Vos, T.&lt;/author&gt;&lt;/authors&gt;&lt;/contributors&gt;&lt;auth-address&gt;Department of Health, Prevention and Population Health Branch, 50 Lonsdale Street, Melbourne, VIC 3000, Australia. michelle.haby@health.vic.gov.au&lt;/auth-address&gt;&lt;titles&gt;&lt;title&gt;Future predictions of body mass index and overweight prevalence in Australia, 2005-2025&lt;/title&gt;&lt;secondary-title&gt;Health Promot Int&lt;/secondary-title&gt;&lt;/titles&gt;&lt;periodical&gt;&lt;full-title&gt;Health Promot Int&lt;/full-title&gt;&lt;/periodical&gt;&lt;pages&gt;250-60&lt;/pages&gt;&lt;volume&gt;27&lt;/volume&gt;&lt;number&gt;2&lt;/number&gt;&lt;keywords&gt;&lt;keyword&gt;Adolescent&lt;/keyword&gt;&lt;keyword&gt;Age Factors&lt;/keyword&gt;&lt;keyword&gt;Australia/epidemiology&lt;/keyword&gt;&lt;keyword&gt;*Body Mass Index&lt;/keyword&gt;&lt;keyword&gt;Body Weights and Measures&lt;/keyword&gt;&lt;keyword&gt;Child&lt;/keyword&gt;&lt;keyword&gt;Child, Preschool&lt;/keyword&gt;&lt;keyword&gt;Cohort Studies&lt;/keyword&gt;&lt;keyword&gt;Cross-Sectional Studies&lt;/keyword&gt;&lt;keyword&gt;Female&lt;/keyword&gt;&lt;keyword&gt;Health Surveys&lt;/keyword&gt;&lt;keyword&gt;Humans&lt;/keyword&gt;&lt;keyword&gt;Male&lt;/keyword&gt;&lt;keyword&gt;Obesity/epidemiology&lt;/keyword&gt;&lt;keyword&gt;Overweight/*epidemiology&lt;/keyword&gt;&lt;keyword&gt;Prevalence&lt;/keyword&gt;&lt;keyword&gt;Sex Factors&lt;/keyword&gt;&lt;/keywords&gt;&lt;dates&gt;&lt;year&gt;2012&lt;/year&gt;&lt;pub-dates&gt;&lt;date&gt;Jun&lt;/date&gt;&lt;/pub-dates&gt;&lt;/dates&gt;&lt;isbn&gt;1460-2245 (Electronic)&amp;#xD;0957-4824 (Linking)&lt;/isbn&gt;&lt;accession-num&gt;21680599&lt;/accession-num&gt;&lt;urls&gt;&lt;related-urls&gt;&lt;url&gt;http://www.ncbi.nlm.nih.gov/pubmed/21680599&lt;/url&gt;&lt;/related-urls&gt;&lt;/urls&gt;&lt;electronic-resource-num&gt;10.1093/heapro/dar036&lt;/electronic-resource-num&gt;&lt;/record&gt;&lt;/Cite&gt;&lt;/EndNote&gt;</w:instrText>
      </w:r>
      <w:r w:rsidR="00870399">
        <w:fldChar w:fldCharType="separate"/>
      </w:r>
      <w:r w:rsidR="00870399">
        <w:rPr>
          <w:noProof/>
        </w:rPr>
        <w:t>(</w:t>
      </w:r>
      <w:hyperlink w:anchor="_ENREF_87" w:tooltip="Haby, 2012 #57" w:history="1">
        <w:r w:rsidR="001731F3">
          <w:rPr>
            <w:noProof/>
          </w:rPr>
          <w:t>2012</w:t>
        </w:r>
      </w:hyperlink>
      <w:r w:rsidR="00870399">
        <w:rPr>
          <w:noProof/>
        </w:rPr>
        <w:t>)</w:t>
      </w:r>
      <w:r w:rsidR="00870399">
        <w:fldChar w:fldCharType="end"/>
      </w:r>
      <w:r>
        <w:t xml:space="preserve"> predicted that the prevalence of overweight and obesity in females will be 45-80 per cent across all age groups in 2015</w:t>
      </w:r>
      <w:r w:rsidR="00C50C00">
        <w:t>,</w:t>
      </w:r>
      <w:r>
        <w:t xml:space="preserve"> and 67-87 per cent by 2025. These differences may be explained by the use of repeated cross-sectional surveys </w:t>
      </w:r>
      <w:r w:rsidR="00870399">
        <w:fldChar w:fldCharType="begin">
          <w:fldData xml:space="preserve">PEVuZE5vdGU+PENpdGU+PEF1dGhvcj5EYWwgR3JhbmRlPC9BdXRob3I+PFllYXI+MjAwNTwvWWVh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</w:fldData>
        </w:fldChar>
      </w:r>
      <w:r w:rsidR="00A73AB9">
        <w:instrText xml:space="preserve"> ADDIN EN.CITE </w:instrText>
      </w:r>
      <w:r w:rsidR="00A73AB9">
        <w:fldChar w:fldCharType="begin">
          <w:fldData xml:space="preserve">PEVuZE5vdGU+PENpdGU+PEF1dGhvcj5EYWwgR3JhbmRlPC9BdXRob3I+PFllYXI+MjAwNTwvWWVh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</w:fldData>
        </w:fldChar>
      </w:r>
      <w:r w:rsidR="00A73AB9">
        <w:instrText xml:space="preserve"> ADDIN EN.CITE.DATA </w:instrText>
      </w:r>
      <w:r w:rsidR="00A73AB9">
        <w:fldChar w:fldCharType="end"/>
      </w:r>
      <w:r w:rsidR="00870399">
        <w:fldChar w:fldCharType="separate"/>
      </w:r>
      <w:r w:rsidR="007F3AAA">
        <w:rPr>
          <w:noProof/>
        </w:rPr>
        <w:t>(</w:t>
      </w:r>
      <w:hyperlink w:anchor="_ENREF_68" w:tooltip="Dal Grande, 2005 #29" w:history="1">
        <w:r w:rsidR="001731F3">
          <w:rPr>
            <w:noProof/>
          </w:rPr>
          <w:t>Dal Grande et al., 2005</w:t>
        </w:r>
      </w:hyperlink>
      <w:r w:rsidR="007F3AAA">
        <w:rPr>
          <w:noProof/>
        </w:rPr>
        <w:t xml:space="preserve">; </w:t>
      </w:r>
      <w:hyperlink w:anchor="_ENREF_87" w:tooltip="Haby, 2012 #57" w:history="1">
        <w:r w:rsidR="001731F3">
          <w:rPr>
            <w:noProof/>
          </w:rPr>
          <w:t xml:space="preserve">Haby et al., </w:t>
        </w:r>
        <w:r w:rsidR="001731F3">
          <w:rPr>
            <w:noProof/>
          </w:rPr>
          <w:lastRenderedPageBreak/>
          <w:t>2012</w:t>
        </w:r>
      </w:hyperlink>
      <w:r w:rsidR="007F3AAA">
        <w:rPr>
          <w:noProof/>
        </w:rPr>
        <w:t xml:space="preserve">; </w:t>
      </w:r>
      <w:hyperlink w:anchor="_ENREF_92" w:tooltip="Hendrie, 2015 #44" w:history="1">
        <w:r w:rsidR="001731F3">
          <w:rPr>
            <w:noProof/>
          </w:rPr>
          <w:t>Hendrie et al., 2015</w:t>
        </w:r>
      </w:hyperlink>
      <w:r w:rsidR="007F3AAA">
        <w:rPr>
          <w:noProof/>
        </w:rPr>
        <w:t>)</w:t>
      </w:r>
      <w:r w:rsidR="00870399">
        <w:fldChar w:fldCharType="end"/>
      </w:r>
      <w:r>
        <w:t xml:space="preserve">, use of data that are not nationally representative </w:t>
      </w:r>
      <w:r w:rsidR="00870399">
        <w:fldChar w:fldCharType="begin">
          <w:fldData xml:space="preserve">PEVuZE5vdGU+PENpdGU+PEF1dGhvcj5EYWwgR3JhbmRlPC9BdXRob3I+PFllYXI+MjAwNTwvWWVh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</w:fldData>
        </w:fldChar>
      </w:r>
      <w:r w:rsidR="00A73AB9">
        <w:instrText xml:space="preserve"> ADDIN EN.CITE </w:instrText>
      </w:r>
      <w:r w:rsidR="00A73AB9">
        <w:fldChar w:fldCharType="begin">
          <w:fldData xml:space="preserve">PEVuZE5vdGU+PENpdGU+PEF1dGhvcj5EYWwgR3JhbmRlPC9BdXRob3I+PFllYXI+MjAwNTwvWWVh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</w:fldData>
        </w:fldChar>
      </w:r>
      <w:r w:rsidR="00A73AB9">
        <w:instrText xml:space="preserve"> ADDIN EN.CITE.DATA </w:instrText>
      </w:r>
      <w:r w:rsidR="00A73AB9">
        <w:fldChar w:fldCharType="end"/>
      </w:r>
      <w:r w:rsidR="00870399">
        <w:fldChar w:fldCharType="separate"/>
      </w:r>
      <w:r w:rsidR="007F3AAA">
        <w:rPr>
          <w:noProof/>
        </w:rPr>
        <w:t>(</w:t>
      </w:r>
      <w:hyperlink w:anchor="_ENREF_68" w:tooltip="Dal Grande, 2005 #29" w:history="1">
        <w:r w:rsidR="001731F3">
          <w:rPr>
            <w:noProof/>
          </w:rPr>
          <w:t>Dal Grande et al., 2005</w:t>
        </w:r>
      </w:hyperlink>
      <w:r w:rsidR="007F3AAA">
        <w:rPr>
          <w:noProof/>
        </w:rPr>
        <w:t xml:space="preserve">; </w:t>
      </w:r>
      <w:hyperlink w:anchor="_ENREF_92" w:tooltip="Hendrie, 2015 #44" w:history="1">
        <w:r w:rsidR="001731F3">
          <w:rPr>
            <w:noProof/>
          </w:rPr>
          <w:t>Hendrie et al., 2015</w:t>
        </w:r>
      </w:hyperlink>
      <w:r w:rsidR="007F3AAA">
        <w:rPr>
          <w:noProof/>
        </w:rPr>
        <w:t>)</w:t>
      </w:r>
      <w:r w:rsidR="00870399">
        <w:fldChar w:fldCharType="end"/>
      </w:r>
      <w:r>
        <w:t xml:space="preserve">, different birth cohort groupings </w:t>
      </w:r>
      <w:r w:rsidR="00870399">
        <w:fldChar w:fldCharType="begin"/>
      </w:r>
      <w:r w:rsidR="007F3AAA">
        <w:instrText xml:space="preserve"> ADDIN EN.CITE &lt;EndNote&gt;&lt;Cite&gt;&lt;Author&gt;Dal Grande&lt;/Author&gt;&lt;Year&gt;2005&lt;/Year&gt;&lt;RecNum&gt;29&lt;/RecNum&gt;&lt;DisplayText&gt;(Dal Grande et al., 2005)&lt;/DisplayText&gt;&lt;record&gt;&lt;rec-number&gt;29&lt;/rec-number&gt;&lt;foreign-keys&gt;&lt;key app="EN" db-id="0zaxfzw0nszf5ae2xx05fzzowfpdapapwt0v" timestamp="1450055920"&gt;29&lt;/key&gt;&lt;/foreign-keys&gt;&lt;ref-type name="Journal Article"&gt;17&lt;/ref-type&gt;&lt;contributors&gt;&lt;authors&gt;&lt;author&gt;Dal Grande, E.&lt;/author&gt;&lt;author&gt;Gill, T.&lt;/author&gt;&lt;author&gt;Taylor, A. W.&lt;/author&gt;&lt;author&gt;Chittleborough, C.&lt;/author&gt;&lt;author&gt;Carter, P.&lt;/author&gt;&lt;/authors&gt;&lt;/contributors&gt;&lt;auth-address&gt;Population Research and Outcomes Studies Unit, Department of Health, South Australia. eleonora.dalgrande@health.sa.gov.au&lt;/auth-address&gt;&lt;titles&gt;&lt;title&gt;Obesity in South Australian adults--prevalence, projections and generational assessment over 13 years&lt;/title&gt;&lt;secondary-title&gt;Aust N Z J Public Health&lt;/secondary-title&gt;&lt;/titles&gt;&lt;periodical&gt;&lt;full-title&gt;Aust N Z J Public Health&lt;/full-title&gt;&lt;/periodical&gt;&lt;pages&gt;343-8&lt;/pages&gt;&lt;volume&gt;29&lt;/volume&gt;&lt;number&gt;4&lt;/number&gt;&lt;keywords&gt;&lt;keyword&gt;Adolescent&lt;/keyword&gt;&lt;keyword&gt;Adult&lt;/keyword&gt;&lt;keyword&gt;Age Distribution&lt;/keyword&gt;&lt;keyword&gt;Body Mass Index&lt;/keyword&gt;&lt;keyword&gt;Cohort Studies&lt;/keyword&gt;&lt;keyword&gt;Cross-Sectional Studies&lt;/keyword&gt;&lt;keyword&gt;Female&lt;/keyword&gt;&lt;keyword&gt;Forecasting/*methods&lt;/keyword&gt;&lt;keyword&gt;Humans&lt;/keyword&gt;&lt;keyword&gt;Interviews as Topic&lt;/keyword&gt;&lt;keyword&gt;Male&lt;/keyword&gt;&lt;keyword&gt;Obesity/*epidemiology&lt;/keyword&gt;&lt;keyword&gt;Prevalence&lt;/keyword&gt;&lt;keyword&gt;Severity of Illness Index&lt;/keyword&gt;&lt;keyword&gt;Sex Distribution&lt;/keyword&gt;&lt;keyword&gt;South Australia/epidemiology&lt;/keyword&gt;&lt;/keywords&gt;&lt;dates&gt;&lt;year&gt;2005&lt;/year&gt;&lt;pub-dates&gt;&lt;date&gt;Aug&lt;/date&gt;&lt;/pub-dates&gt;&lt;/dates&gt;&lt;isbn&gt;1326-0200 (Print)&amp;#xD;1326-0200 (Linking)&lt;/isbn&gt;&lt;accession-num&gt;16222932&lt;/accession-num&gt;&lt;urls&gt;&lt;related-urls&gt;&lt;url&gt;http://www.ncbi.nlm.nih.gov/pubmed/16222932&lt;/url&gt;&lt;/related-urls&gt;&lt;/urls&gt;&lt;/record&gt;&lt;/Cite&gt;&lt;/EndNote&gt;</w:instrText>
      </w:r>
      <w:r w:rsidR="00870399">
        <w:fldChar w:fldCharType="separate"/>
      </w:r>
      <w:r w:rsidR="007F3AAA">
        <w:rPr>
          <w:noProof/>
        </w:rPr>
        <w:t>(</w:t>
      </w:r>
      <w:hyperlink w:anchor="_ENREF_68" w:tooltip="Dal Grande, 2005 #29" w:history="1">
        <w:r w:rsidR="001731F3">
          <w:rPr>
            <w:noProof/>
          </w:rPr>
          <w:t>Dal Grande et al., 2005</w:t>
        </w:r>
      </w:hyperlink>
      <w:r w:rsidR="007F3AAA">
        <w:rPr>
          <w:noProof/>
        </w:rPr>
        <w:t>)</w:t>
      </w:r>
      <w:r w:rsidR="00870399">
        <w:fldChar w:fldCharType="end"/>
      </w:r>
      <w:r>
        <w:t xml:space="preserve"> or grouping by age range </w:t>
      </w:r>
      <w:r w:rsidR="00870399">
        <w:fldChar w:fldCharType="begin">
          <w:fldData xml:space="preserve">PEVuZE5vdGU+PENpdGU+PEF1dGhvcj5IYWJ5PC9BdXRob3I+PFllYXI+MjAxMjwvWWVhcj48UmVj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</w:fldData>
        </w:fldChar>
      </w:r>
      <w:r w:rsidR="007F3AAA">
        <w:instrText xml:space="preserve"> ADDIN EN.CITE </w:instrText>
      </w:r>
      <w:r w:rsidR="007F3AAA">
        <w:fldChar w:fldCharType="begin">
          <w:fldData xml:space="preserve">PEVuZE5vdGU+PENpdGU+PEF1dGhvcj5IYWJ5PC9BdXRob3I+PFllYXI+MjAxMjwvWWVhcj48UmVj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</w:fldData>
        </w:fldChar>
      </w:r>
      <w:r w:rsidR="007F3AAA">
        <w:instrText xml:space="preserve"> ADDIN EN.CITE.DATA </w:instrText>
      </w:r>
      <w:r w:rsidR="007F3AAA">
        <w:fldChar w:fldCharType="end"/>
      </w:r>
      <w:r w:rsidR="00870399">
        <w:fldChar w:fldCharType="separate"/>
      </w:r>
      <w:r w:rsidR="007F3AAA">
        <w:rPr>
          <w:noProof/>
        </w:rPr>
        <w:t>(</w:t>
      </w:r>
      <w:hyperlink w:anchor="_ENREF_87" w:tooltip="Haby, 2012 #57" w:history="1">
        <w:r w:rsidR="001731F3">
          <w:rPr>
            <w:noProof/>
          </w:rPr>
          <w:t>Haby et al., 2012</w:t>
        </w:r>
      </w:hyperlink>
      <w:r w:rsidR="007F3AAA">
        <w:rPr>
          <w:noProof/>
        </w:rPr>
        <w:t xml:space="preserve">; </w:t>
      </w:r>
      <w:hyperlink w:anchor="_ENREF_169" w:tooltip="Walls, 2012 #47" w:history="1">
        <w:r w:rsidR="001731F3">
          <w:rPr>
            <w:noProof/>
          </w:rPr>
          <w:t>Walls et al., 2012</w:t>
        </w:r>
      </w:hyperlink>
      <w:r w:rsidR="007F3AAA">
        <w:rPr>
          <w:noProof/>
        </w:rPr>
        <w:t>)</w:t>
      </w:r>
      <w:r w:rsidR="00870399">
        <w:fldChar w:fldCharType="end"/>
      </w:r>
      <w:r>
        <w:t>, and reporting of overweight and obesity prevalence rather than obes</w:t>
      </w:r>
      <w:r w:rsidR="007D3DBB">
        <w:t>ity</w:t>
      </w:r>
      <w:r>
        <w:t xml:space="preserve"> alone </w:t>
      </w:r>
      <w:r w:rsidR="00870399">
        <w:fldChar w:fldCharType="begin"/>
      </w:r>
      <w:r w:rsidR="007F3AAA">
        <w:instrText xml:space="preserve"> ADDIN EN.CITE &lt;EndNote&gt;&lt;Cite&gt;&lt;Author&gt;Haby&lt;/Author&gt;&lt;Year&gt;2012&lt;/Year&gt;&lt;RecNum&gt;57&lt;/RecNum&gt;&lt;DisplayText&gt;(Haby et al., 2012)&lt;/DisplayText&gt;&lt;record&gt;&lt;rec-number&gt;57&lt;/rec-number&gt;&lt;foreign-keys&gt;&lt;key app="EN" db-id="0zaxfzw0nszf5ae2xx05fzzowfpdapapwt0v" timestamp="1450759086"&gt;57&lt;/key&gt;&lt;/foreign-keys&gt;&lt;ref-type name="Journal Article"&gt;17&lt;/ref-type&gt;&lt;contributors&gt;&lt;authors&gt;&lt;author&gt;Haby, M. M.&lt;/author&gt;&lt;author&gt;Markwick, A.&lt;/author&gt;&lt;author&gt;Peeters, A.&lt;/author&gt;&lt;author&gt;Shaw, J.&lt;/author&gt;&lt;author&gt;Vos, T.&lt;/author&gt;&lt;/authors&gt;&lt;/contributors&gt;&lt;auth-address&gt;Department of Health, Prevention and Population Health Branch, 50 Lonsdale Street, Melbourne, VIC 3000, Australia. michelle.haby@health.vic.gov.au&lt;/auth-address&gt;&lt;titles&gt;&lt;title&gt;Future predictions of body mass index and overweight prevalence in Australia, 2005-2025&lt;/title&gt;&lt;secondary-title&gt;Health Promot Int&lt;/secondary-title&gt;&lt;/titles&gt;&lt;periodical&gt;&lt;full-title&gt;Health Promot Int&lt;/full-title&gt;&lt;/periodical&gt;&lt;pages&gt;250-60&lt;/pages&gt;&lt;volume&gt;27&lt;/volume&gt;&lt;number&gt;2&lt;/number&gt;&lt;keywords&gt;&lt;keyword&gt;Adolescent&lt;/keyword&gt;&lt;keyword&gt;Age Factors&lt;/keyword&gt;&lt;keyword&gt;Australia/epidemiology&lt;/keyword&gt;&lt;keyword&gt;*Body Mass Index&lt;/keyword&gt;&lt;keyword&gt;Body Weights and Measures&lt;/keyword&gt;&lt;keyword&gt;Child&lt;/keyword&gt;&lt;keyword&gt;Child, Preschool&lt;/keyword&gt;&lt;keyword&gt;Cohort Studies&lt;/keyword&gt;&lt;keyword&gt;Cross-Sectional Studies&lt;/keyword&gt;&lt;keyword&gt;Female&lt;/keyword&gt;&lt;keyword&gt;Health Surveys&lt;/keyword&gt;&lt;keyword&gt;Humans&lt;/keyword&gt;&lt;keyword&gt;Male&lt;/keyword&gt;&lt;keyword&gt;Obesity/epidemiology&lt;/keyword&gt;&lt;keyword&gt;Overweight/*epidemiology&lt;/keyword&gt;&lt;keyword&gt;Prevalence&lt;/keyword&gt;&lt;keyword&gt;Sex Factors&lt;/keyword&gt;&lt;/keywords&gt;&lt;dates&gt;&lt;year&gt;2012&lt;/year&gt;&lt;pub-dates&gt;&lt;date&gt;Jun&lt;/date&gt;&lt;/pub-dates&gt;&lt;/dates&gt;&lt;isbn&gt;1460-2245 (Electronic)&amp;#xD;0957-4824 (Linking)&lt;/isbn&gt;&lt;accession-num&gt;21680599&lt;/accession-num&gt;&lt;urls&gt;&lt;related-urls&gt;&lt;url&gt;http://www.ncbi.nlm.nih.gov/pubmed/21680599&lt;/url&gt;&lt;/related-urls&gt;&lt;/urls&gt;&lt;electronic-resource-num&gt;10.1093/heapro/dar036&lt;/electronic-resource-num&gt;&lt;/record&gt;&lt;/Cite&gt;&lt;/EndNote&gt;</w:instrText>
      </w:r>
      <w:r w:rsidR="00870399">
        <w:fldChar w:fldCharType="separate"/>
      </w:r>
      <w:r w:rsidR="007F3AAA">
        <w:rPr>
          <w:noProof/>
        </w:rPr>
        <w:t>(</w:t>
      </w:r>
      <w:hyperlink w:anchor="_ENREF_87" w:tooltip="Haby, 2012 #57" w:history="1">
        <w:r w:rsidR="001731F3">
          <w:rPr>
            <w:noProof/>
          </w:rPr>
          <w:t>Haby et al., 2012</w:t>
        </w:r>
      </w:hyperlink>
      <w:r w:rsidR="007F3AAA">
        <w:rPr>
          <w:noProof/>
        </w:rPr>
        <w:t>)</w:t>
      </w:r>
      <w:r w:rsidR="00870399">
        <w:fldChar w:fldCharType="end"/>
      </w:r>
      <w:r>
        <w:t xml:space="preserve">. </w:t>
      </w:r>
    </w:p>
    <w:p w14:paraId="63E07336" w14:textId="77777777" w:rsidR="00946886" w:rsidRDefault="00946886" w:rsidP="00946886"/>
    <w:p w14:paraId="34B0BB01" w14:textId="23EFC034" w:rsidR="00946886" w:rsidRDefault="00946886" w:rsidP="00946886">
      <w:r>
        <w:t xml:space="preserve">The advantages of the modelling approach used in this report are that the ALSWH longitudinal dataset allows us to take account of non-linear weight trajectories of women across their lifespan and different patterns for women born at different times (i.e. age and cohort effects). Our data (Figure 4-4) and </w:t>
      </w:r>
      <w:r w:rsidR="007D3DBB">
        <w:t xml:space="preserve">those from </w:t>
      </w:r>
      <w:r>
        <w:t xml:space="preserve">others have shown that BMI has an </w:t>
      </w:r>
      <w:r w:rsidR="007D3DBB">
        <w:t>inverted</w:t>
      </w:r>
      <w:r>
        <w:t xml:space="preserve"> U-shaped trajectory across a woman’s life course </w:t>
      </w:r>
      <w:r w:rsidR="00870399">
        <w:fldChar w:fldCharType="begin">
          <w:fldData xml:space="preserve">PEVuZE5vdGU+PENpdGU+PEF1dGhvcj5IZW5kcmllPC9BdXRob3I+PFllYXI+MjAxNTwvWWVhcj48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</w:fldData>
        </w:fldChar>
      </w:r>
      <w:r w:rsidR="00A73AB9">
        <w:instrText xml:space="preserve"> ADDIN EN.CITE </w:instrText>
      </w:r>
      <w:r w:rsidR="00A73AB9">
        <w:fldChar w:fldCharType="begin">
          <w:fldData xml:space="preserve">PEVuZE5vdGU+PENpdGU+PEF1dGhvcj5IZW5kcmllPC9BdXRob3I+PFllYXI+MjAxNTwvWWVhcj48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</w:fldData>
        </w:fldChar>
      </w:r>
      <w:r w:rsidR="00A73AB9">
        <w:instrText xml:space="preserve"> ADDIN EN.CITE.DATA </w:instrText>
      </w:r>
      <w:r w:rsidR="00A73AB9">
        <w:fldChar w:fldCharType="end"/>
      </w:r>
      <w:r w:rsidR="00870399">
        <w:fldChar w:fldCharType="separate"/>
      </w:r>
      <w:r w:rsidR="007F3AAA">
        <w:rPr>
          <w:noProof/>
        </w:rPr>
        <w:t>(</w:t>
      </w:r>
      <w:hyperlink w:anchor="_ENREF_92" w:tooltip="Hendrie, 2015 #44" w:history="1">
        <w:r w:rsidR="001731F3">
          <w:rPr>
            <w:noProof/>
          </w:rPr>
          <w:t>Hendrie et al., 2015</w:t>
        </w:r>
      </w:hyperlink>
      <w:r w:rsidR="007F3AAA">
        <w:rPr>
          <w:noProof/>
        </w:rPr>
        <w:t xml:space="preserve">; </w:t>
      </w:r>
      <w:hyperlink w:anchor="_ENREF_170" w:tooltip="Wang, 2007 #19" w:history="1">
        <w:r w:rsidR="001731F3">
          <w:rPr>
            <w:noProof/>
          </w:rPr>
          <w:t>Wang, Colditz &amp; Kuntz, 2007</w:t>
        </w:r>
      </w:hyperlink>
      <w:r w:rsidR="007F3AAA">
        <w:rPr>
          <w:noProof/>
        </w:rPr>
        <w:t>)</w:t>
      </w:r>
      <w:r w:rsidR="00870399">
        <w:fldChar w:fldCharType="end"/>
      </w:r>
      <w:r>
        <w:t>.</w:t>
      </w:r>
    </w:p>
    <w:p w14:paraId="7B02EDC6" w14:textId="77777777" w:rsidR="00946886" w:rsidRDefault="00946886" w:rsidP="00946886"/>
    <w:p w14:paraId="25B88D4C" w14:textId="77777777" w:rsidR="00C4748D" w:rsidRDefault="00946886" w:rsidP="00946886">
      <w:r>
        <w:t xml:space="preserve">To estimate the number of obese women, population projections Series A-C from the ABS were incorporated into the model, shown in Figure 4-4, to produce the data shown in Figure 4-5 and Table 4-1 (methods described in Appendix C). </w:t>
      </w:r>
      <w:r w:rsidR="00C4748D">
        <w:t xml:space="preserve">Briefly, the ABS produced three different scenarios (Series A, B, and C) for the Australian population from 2012 to 2011. Series B is based on current (at 2012) rates of fertility, life expectancy at birth, and net overseas migration. Series A assumes higher rates for all three characteristics, whereas Series C assumes lower fertility and net overseas migration rates and unchanged life expectancy. </w:t>
      </w:r>
    </w:p>
    <w:p w14:paraId="507F974F" w14:textId="77777777" w:rsidR="009E6594" w:rsidRDefault="009E6594" w:rsidP="009E6594"/>
    <w:p w14:paraId="68602F96" w14:textId="4605E190" w:rsidR="00854271" w:rsidRDefault="009E6594" w:rsidP="009E6594">
      <w:r>
        <w:t xml:space="preserve">The model shows that approximately 2.4 million adult women (26.6 per cent) were obese in 2015, which is similar to the prevalence estimate of 27.4 per cent from the ABS National Health Survey conducted in 2014-15 for women aged 18 years and over </w:t>
      </w:r>
      <w:r>
        <w:fldChar w:fldCharType="begin"/>
      </w:r>
      <w:r>
        <w:instrText xml:space="preserve"> ADDIN EN.CITE &lt;EndNote&gt;&lt;Cite&gt;&lt;Author&gt;ABS&lt;/Author&gt;&lt;Year&gt;2015&lt;/Year&gt;&lt;RecNum&gt;83&lt;/RecNum&gt;&lt;DisplayText&gt;(ABS, 2015b)&lt;/DisplayText&gt;&lt;record&gt;&lt;rec-number&gt;83&lt;/rec-number&gt;&lt;foreign-keys&gt;&lt;key app="EN" db-id="0zaxfzw0nszf5ae2xx05fzzowfpdapapwt0v" timestamp="1453430199"&gt;83&lt;/key&gt;&lt;/foreign-keys&gt;&lt;ref-type name="Dataset"&gt;59&lt;/ref-type&gt;&lt;contributors&gt;&lt;authors&gt;&lt;author&gt;ABS&lt;/author&gt;&lt;/authors&gt;&lt;secondary-authors&gt;&lt;author&gt;ABS&lt;/author&gt;&lt;/secondary-authors&gt;&lt;/contributors&gt;&lt;titles&gt;&lt;title&gt;Data from the National Health Survey: First Results, 2014-15&lt;/title&gt;&lt;/titles&gt;&lt;section&gt;08/12/2015&lt;/section&gt;&lt;dates&gt;&lt;year&gt;2015&lt;/year&gt;&lt;/dates&gt;&lt;pub-location&gt;Canberra&lt;/pub-location&gt;&lt;urls&gt;&lt;/urls&gt;&lt;custom4&gt;Table 8: Body Mass Index, waist circumference, height and weight - Australia&lt;/custom4&gt;&lt;/record&gt;&lt;/Cite&gt;&lt;/EndNote&gt;</w:instrText>
      </w:r>
      <w:r>
        <w:fldChar w:fldCharType="separate"/>
      </w:r>
      <w:r>
        <w:rPr>
          <w:noProof/>
        </w:rPr>
        <w:t>(</w:t>
      </w:r>
      <w:hyperlink w:anchor="_ENREF_18" w:tooltip="ABS, 2015 #83" w:history="1">
        <w:r w:rsidR="001731F3">
          <w:rPr>
            <w:noProof/>
          </w:rPr>
          <w:t>ABS, 2015b</w:t>
        </w:r>
      </w:hyperlink>
      <w:r>
        <w:rPr>
          <w:noProof/>
        </w:rPr>
        <w:t>)</w:t>
      </w:r>
      <w:r>
        <w:fldChar w:fldCharType="end"/>
      </w:r>
      <w:r>
        <w:t xml:space="preserve">. The number of obese women is projected to double, from </w:t>
      </w:r>
      <w:r w:rsidRPr="00C96732">
        <w:t xml:space="preserve">approximately </w:t>
      </w:r>
      <w:r>
        <w:t>2.4 million</w:t>
      </w:r>
      <w:r w:rsidRPr="00C96732">
        <w:t xml:space="preserve"> (all series) </w:t>
      </w:r>
      <w:r>
        <w:t xml:space="preserve">in 2015 to </w:t>
      </w:r>
      <w:r w:rsidRPr="00C96732">
        <w:t>5 million (Series A), 4.8 million (Series B), and 4.7 million</w:t>
      </w:r>
      <w:r>
        <w:rPr>
          <w:color w:val="00B050"/>
        </w:rPr>
        <w:t xml:space="preserve"> </w:t>
      </w:r>
      <w:r>
        <w:t xml:space="preserve">(Series C) in 2035. For each population projection series, the prevalence of women aged 20-90 who are obese is predicted to increase from 27 per cent to 40 per cent over the next twenty years. </w:t>
      </w:r>
    </w:p>
    <w:p w14:paraId="4008D23C" w14:textId="77777777" w:rsidR="00854271" w:rsidRDefault="00854271" w:rsidP="009E6594"/>
    <w:p w14:paraId="19119875" w14:textId="77777777" w:rsidR="00C4748D" w:rsidRDefault="00C4748D" w:rsidP="00946886"/>
    <w:p w14:paraId="0CCDF209" w14:textId="77777777" w:rsidR="00946886" w:rsidRDefault="00946886" w:rsidP="00946886"/>
    <w:p w14:paraId="53CAF120" w14:textId="2026A4CC" w:rsidR="00946886" w:rsidRDefault="000C7DEE" w:rsidP="00946886">
      <w:pPr>
        <w:keepNext/>
        <w:jc w:val="center"/>
      </w:pPr>
      <w:r>
        <w:rPr>
          <w:noProof/>
          <w:szCs w:val="24"/>
        </w:rPr>
        <w:lastRenderedPageBreak/>
        <w:drawing>
          <wp:inline distT="0" distB="0" distL="0" distR="0" wp14:anchorId="4CED52AF" wp14:editId="583DB708">
            <wp:extent cx="4924800" cy="3675600"/>
            <wp:effectExtent l="0" t="0" r="9525" b="127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2B9138C2" w14:textId="443686E0" w:rsidR="00946886" w:rsidRDefault="00946886" w:rsidP="00946886">
      <w:pPr>
        <w:pStyle w:val="Caption"/>
      </w:pPr>
      <w:bookmarkStart w:id="111" w:name="_Toc452469944"/>
      <w:r>
        <w:t xml:space="preserve">Figure </w:t>
      </w:r>
      <w:fldSimple w:instr=" STYLEREF 1 \s ">
        <w:r w:rsidR="004675BB">
          <w:rPr>
            <w:noProof/>
          </w:rPr>
          <w:t>4</w:t>
        </w:r>
      </w:fldSimple>
      <w:r w:rsidR="003D2D66">
        <w:noBreakHyphen/>
      </w:r>
      <w:fldSimple w:instr=" SEQ Figure \* ARABIC \s 1 ">
        <w:r w:rsidR="004675BB">
          <w:rPr>
            <w:noProof/>
          </w:rPr>
          <w:t>5</w:t>
        </w:r>
      </w:fldSimple>
      <w:r>
        <w:t xml:space="preserve">: </w:t>
      </w:r>
      <w:r w:rsidRPr="00D601BD">
        <w:t>Projected number of obese women in Australia from 2015 to 2035.</w:t>
      </w:r>
      <w:bookmarkEnd w:id="111"/>
    </w:p>
    <w:p w14:paraId="09C9B0A1" w14:textId="77777777" w:rsidR="009E6594" w:rsidRDefault="009E6594" w:rsidP="009E6594">
      <w:pPr>
        <w:pStyle w:val="Caption"/>
        <w:keepNext/>
        <w:spacing w:after="0"/>
      </w:pPr>
      <w:bookmarkStart w:id="112" w:name="_Toc446590847"/>
    </w:p>
    <w:p w14:paraId="65FAC61F" w14:textId="6C22DDC5" w:rsidR="00946886" w:rsidRDefault="00946886" w:rsidP="009E6594">
      <w:pPr>
        <w:pStyle w:val="Caption"/>
        <w:keepNext/>
        <w:spacing w:after="0"/>
      </w:pPr>
      <w:bookmarkStart w:id="113" w:name="_Toc452470079"/>
      <w:r>
        <w:t xml:space="preserve">Table </w:t>
      </w:r>
      <w:fldSimple w:instr=" STYLEREF 1 \s ">
        <w:r w:rsidR="004675BB">
          <w:rPr>
            <w:noProof/>
          </w:rPr>
          <w:t>4</w:t>
        </w:r>
      </w:fldSimple>
      <w:r w:rsidR="003D2D66">
        <w:noBreakHyphen/>
      </w:r>
      <w:fldSimple w:instr=" SEQ Table \* ARABIC \s 1 ">
        <w:r w:rsidR="004675BB">
          <w:rPr>
            <w:noProof/>
          </w:rPr>
          <w:t>1</w:t>
        </w:r>
      </w:fldSimple>
      <w:r>
        <w:t xml:space="preserve">: </w:t>
      </w:r>
      <w:r w:rsidRPr="0031745A">
        <w:t xml:space="preserve">Projected number and </w:t>
      </w:r>
      <w:r w:rsidR="00CE658E">
        <w:t>prevalence</w:t>
      </w:r>
      <w:r w:rsidRPr="0031745A">
        <w:t xml:space="preserve"> of obese women in Australia from 2015 to 2035.</w:t>
      </w:r>
      <w:bookmarkEnd w:id="112"/>
      <w:bookmarkEnd w:id="113"/>
    </w:p>
    <w:tbl>
      <w:tblPr>
        <w:tblStyle w:val="TableGrid"/>
        <w:tblW w:w="0" w:type="auto"/>
        <w:tblLook w:val="04A0" w:firstRow="1" w:lastRow="0" w:firstColumn="1" w:lastColumn="0" w:noHBand="0" w:noVBand="1"/>
      </w:tblPr>
      <w:tblGrid>
        <w:gridCol w:w="1308"/>
        <w:gridCol w:w="1283"/>
        <w:gridCol w:w="1284"/>
        <w:gridCol w:w="1283"/>
        <w:gridCol w:w="1284"/>
        <w:gridCol w:w="1283"/>
        <w:gridCol w:w="1285"/>
      </w:tblGrid>
      <w:tr w:rsidR="00946886" w14:paraId="078D6F35" w14:textId="77777777" w:rsidTr="005673D5">
        <w:tc>
          <w:tcPr>
            <w:tcW w:w="1308" w:type="dxa"/>
            <w:vMerge w:val="restart"/>
            <w:vAlign w:val="center"/>
          </w:tcPr>
          <w:p w14:paraId="608F8108" w14:textId="77777777" w:rsidR="00946886" w:rsidRPr="00090783" w:rsidRDefault="00946886" w:rsidP="005673D5">
            <w:pPr>
              <w:spacing w:before="0" w:after="0"/>
              <w:jc w:val="center"/>
              <w:rPr>
                <w:b/>
              </w:rPr>
            </w:pPr>
            <w:r w:rsidRPr="00090783">
              <w:rPr>
                <w:b/>
              </w:rPr>
              <w:t>Year</w:t>
            </w:r>
          </w:p>
        </w:tc>
        <w:tc>
          <w:tcPr>
            <w:tcW w:w="7702" w:type="dxa"/>
            <w:gridSpan w:val="6"/>
            <w:vAlign w:val="center"/>
          </w:tcPr>
          <w:p w14:paraId="7C55EDB7" w14:textId="77777777" w:rsidR="00946886" w:rsidRPr="00090783" w:rsidRDefault="00946886" w:rsidP="005673D5">
            <w:pPr>
              <w:spacing w:before="0" w:after="0"/>
              <w:jc w:val="center"/>
              <w:rPr>
                <w:b/>
              </w:rPr>
            </w:pPr>
            <w:r>
              <w:rPr>
                <w:b/>
              </w:rPr>
              <w:t>Population projection</w:t>
            </w:r>
          </w:p>
        </w:tc>
      </w:tr>
      <w:tr w:rsidR="00946886" w14:paraId="4449AB74" w14:textId="77777777" w:rsidTr="005673D5">
        <w:tc>
          <w:tcPr>
            <w:tcW w:w="1308" w:type="dxa"/>
            <w:vMerge/>
          </w:tcPr>
          <w:p w14:paraId="57F0031E" w14:textId="77777777" w:rsidR="00946886" w:rsidRPr="00090783" w:rsidRDefault="00946886" w:rsidP="005673D5">
            <w:pPr>
              <w:spacing w:before="0" w:after="0"/>
              <w:jc w:val="center"/>
              <w:rPr>
                <w:b/>
              </w:rPr>
            </w:pPr>
          </w:p>
        </w:tc>
        <w:tc>
          <w:tcPr>
            <w:tcW w:w="2567" w:type="dxa"/>
            <w:gridSpan w:val="2"/>
            <w:vAlign w:val="center"/>
          </w:tcPr>
          <w:p w14:paraId="2DB47EF3" w14:textId="77777777" w:rsidR="00946886" w:rsidRPr="00090783" w:rsidRDefault="00946886" w:rsidP="005673D5">
            <w:pPr>
              <w:spacing w:before="0" w:after="0"/>
              <w:jc w:val="center"/>
              <w:rPr>
                <w:b/>
              </w:rPr>
            </w:pPr>
            <w:r>
              <w:rPr>
                <w:b/>
              </w:rPr>
              <w:t xml:space="preserve">Series </w:t>
            </w:r>
            <w:r w:rsidRPr="00090783">
              <w:rPr>
                <w:b/>
              </w:rPr>
              <w:t>A</w:t>
            </w:r>
          </w:p>
        </w:tc>
        <w:tc>
          <w:tcPr>
            <w:tcW w:w="2567" w:type="dxa"/>
            <w:gridSpan w:val="2"/>
            <w:vAlign w:val="center"/>
          </w:tcPr>
          <w:p w14:paraId="0076FD15" w14:textId="77777777" w:rsidR="00946886" w:rsidRPr="00090783" w:rsidRDefault="00946886" w:rsidP="005673D5">
            <w:pPr>
              <w:spacing w:before="0" w:after="0"/>
              <w:jc w:val="center"/>
              <w:rPr>
                <w:b/>
              </w:rPr>
            </w:pPr>
            <w:r>
              <w:rPr>
                <w:b/>
              </w:rPr>
              <w:t xml:space="preserve">Series </w:t>
            </w:r>
            <w:r w:rsidRPr="00090783">
              <w:rPr>
                <w:b/>
              </w:rPr>
              <w:t>B</w:t>
            </w:r>
          </w:p>
        </w:tc>
        <w:tc>
          <w:tcPr>
            <w:tcW w:w="2568" w:type="dxa"/>
            <w:gridSpan w:val="2"/>
            <w:vAlign w:val="center"/>
          </w:tcPr>
          <w:p w14:paraId="6FD7C912" w14:textId="77777777" w:rsidR="00946886" w:rsidRPr="00090783" w:rsidRDefault="00946886" w:rsidP="005673D5">
            <w:pPr>
              <w:spacing w:before="0" w:after="0"/>
              <w:jc w:val="center"/>
              <w:rPr>
                <w:b/>
              </w:rPr>
            </w:pPr>
            <w:r>
              <w:rPr>
                <w:b/>
              </w:rPr>
              <w:t xml:space="preserve">Series </w:t>
            </w:r>
            <w:r w:rsidRPr="00090783">
              <w:rPr>
                <w:b/>
              </w:rPr>
              <w:t>C</w:t>
            </w:r>
          </w:p>
        </w:tc>
      </w:tr>
      <w:tr w:rsidR="00946886" w14:paraId="3BC168EA" w14:textId="77777777" w:rsidTr="005673D5">
        <w:tc>
          <w:tcPr>
            <w:tcW w:w="1308" w:type="dxa"/>
            <w:vMerge/>
          </w:tcPr>
          <w:p w14:paraId="59436684" w14:textId="77777777" w:rsidR="00946886" w:rsidRPr="00090783" w:rsidRDefault="00946886" w:rsidP="005673D5">
            <w:pPr>
              <w:spacing w:before="0" w:after="0"/>
              <w:jc w:val="center"/>
              <w:rPr>
                <w:b/>
              </w:rPr>
            </w:pPr>
          </w:p>
        </w:tc>
        <w:tc>
          <w:tcPr>
            <w:tcW w:w="1283" w:type="dxa"/>
          </w:tcPr>
          <w:p w14:paraId="09C0CCF1" w14:textId="77777777" w:rsidR="00946886" w:rsidRPr="00090783" w:rsidRDefault="00946886" w:rsidP="005673D5">
            <w:pPr>
              <w:spacing w:before="0" w:after="0"/>
              <w:jc w:val="center"/>
              <w:rPr>
                <w:b/>
              </w:rPr>
            </w:pPr>
            <w:r w:rsidRPr="00090783">
              <w:rPr>
                <w:b/>
              </w:rPr>
              <w:t>n</w:t>
            </w:r>
          </w:p>
        </w:tc>
        <w:tc>
          <w:tcPr>
            <w:tcW w:w="1284" w:type="dxa"/>
          </w:tcPr>
          <w:p w14:paraId="4482FE1C" w14:textId="77777777" w:rsidR="00946886" w:rsidRPr="00090783" w:rsidRDefault="00946886" w:rsidP="005673D5">
            <w:pPr>
              <w:spacing w:before="0" w:after="0"/>
              <w:jc w:val="center"/>
              <w:rPr>
                <w:b/>
              </w:rPr>
            </w:pPr>
            <w:r w:rsidRPr="00090783">
              <w:rPr>
                <w:b/>
              </w:rPr>
              <w:t>%</w:t>
            </w:r>
          </w:p>
        </w:tc>
        <w:tc>
          <w:tcPr>
            <w:tcW w:w="1283" w:type="dxa"/>
          </w:tcPr>
          <w:p w14:paraId="705B59BA" w14:textId="77777777" w:rsidR="00946886" w:rsidRPr="00090783" w:rsidRDefault="00946886" w:rsidP="005673D5">
            <w:pPr>
              <w:spacing w:before="0" w:after="0"/>
              <w:jc w:val="center"/>
              <w:rPr>
                <w:b/>
              </w:rPr>
            </w:pPr>
            <w:r w:rsidRPr="00090783">
              <w:rPr>
                <w:b/>
              </w:rPr>
              <w:t>n</w:t>
            </w:r>
          </w:p>
        </w:tc>
        <w:tc>
          <w:tcPr>
            <w:tcW w:w="1284" w:type="dxa"/>
          </w:tcPr>
          <w:p w14:paraId="7B8E2170" w14:textId="77777777" w:rsidR="00946886" w:rsidRPr="00090783" w:rsidRDefault="00946886" w:rsidP="005673D5">
            <w:pPr>
              <w:spacing w:before="0" w:after="0"/>
              <w:jc w:val="center"/>
              <w:rPr>
                <w:b/>
              </w:rPr>
            </w:pPr>
            <w:r w:rsidRPr="00090783">
              <w:rPr>
                <w:b/>
              </w:rPr>
              <w:t>%</w:t>
            </w:r>
          </w:p>
        </w:tc>
        <w:tc>
          <w:tcPr>
            <w:tcW w:w="1283" w:type="dxa"/>
          </w:tcPr>
          <w:p w14:paraId="16A5C30C" w14:textId="77777777" w:rsidR="00946886" w:rsidRPr="00090783" w:rsidRDefault="00946886" w:rsidP="005673D5">
            <w:pPr>
              <w:spacing w:before="0" w:after="0"/>
              <w:jc w:val="center"/>
              <w:rPr>
                <w:b/>
              </w:rPr>
            </w:pPr>
            <w:r w:rsidRPr="00090783">
              <w:rPr>
                <w:b/>
              </w:rPr>
              <w:t>n</w:t>
            </w:r>
          </w:p>
        </w:tc>
        <w:tc>
          <w:tcPr>
            <w:tcW w:w="1285" w:type="dxa"/>
          </w:tcPr>
          <w:p w14:paraId="7038527D" w14:textId="77777777" w:rsidR="00946886" w:rsidRPr="00090783" w:rsidRDefault="00946886" w:rsidP="005673D5">
            <w:pPr>
              <w:spacing w:before="0" w:after="0"/>
              <w:jc w:val="center"/>
              <w:rPr>
                <w:b/>
              </w:rPr>
            </w:pPr>
            <w:r w:rsidRPr="00090783">
              <w:rPr>
                <w:b/>
              </w:rPr>
              <w:t>%</w:t>
            </w:r>
          </w:p>
        </w:tc>
      </w:tr>
      <w:tr w:rsidR="00946886" w14:paraId="4F157798" w14:textId="77777777" w:rsidTr="005673D5">
        <w:tc>
          <w:tcPr>
            <w:tcW w:w="1308" w:type="dxa"/>
          </w:tcPr>
          <w:p w14:paraId="05E2BB3E" w14:textId="77777777" w:rsidR="00946886" w:rsidRPr="00090783" w:rsidRDefault="00946886" w:rsidP="005673D5">
            <w:pPr>
              <w:jc w:val="center"/>
              <w:rPr>
                <w:b/>
              </w:rPr>
            </w:pPr>
            <w:r>
              <w:rPr>
                <w:b/>
              </w:rPr>
              <w:t>2015</w:t>
            </w:r>
          </w:p>
        </w:tc>
        <w:tc>
          <w:tcPr>
            <w:tcW w:w="1283" w:type="dxa"/>
          </w:tcPr>
          <w:p w14:paraId="6635F204" w14:textId="77777777" w:rsidR="00946886" w:rsidRDefault="00946886" w:rsidP="005673D5">
            <w:pPr>
              <w:jc w:val="center"/>
            </w:pPr>
            <w:r>
              <w:t>2,403,135</w:t>
            </w:r>
          </w:p>
        </w:tc>
        <w:tc>
          <w:tcPr>
            <w:tcW w:w="1284" w:type="dxa"/>
          </w:tcPr>
          <w:p w14:paraId="3E928202" w14:textId="77777777" w:rsidR="00946886" w:rsidRDefault="00946886" w:rsidP="005673D5">
            <w:pPr>
              <w:jc w:val="center"/>
            </w:pPr>
            <w:r>
              <w:t>26.6</w:t>
            </w:r>
          </w:p>
        </w:tc>
        <w:tc>
          <w:tcPr>
            <w:tcW w:w="1283" w:type="dxa"/>
          </w:tcPr>
          <w:p w14:paraId="1592588D" w14:textId="77777777" w:rsidR="00946886" w:rsidRDefault="00946886" w:rsidP="005673D5">
            <w:pPr>
              <w:jc w:val="center"/>
            </w:pPr>
            <w:r>
              <w:t>2,399,598</w:t>
            </w:r>
          </w:p>
        </w:tc>
        <w:tc>
          <w:tcPr>
            <w:tcW w:w="1284" w:type="dxa"/>
          </w:tcPr>
          <w:p w14:paraId="2A5BDA30" w14:textId="77777777" w:rsidR="00946886" w:rsidRDefault="00946886" w:rsidP="005673D5">
            <w:pPr>
              <w:jc w:val="center"/>
            </w:pPr>
            <w:r>
              <w:t>26.6</w:t>
            </w:r>
          </w:p>
        </w:tc>
        <w:tc>
          <w:tcPr>
            <w:tcW w:w="1283" w:type="dxa"/>
          </w:tcPr>
          <w:p w14:paraId="20CE296C" w14:textId="77777777" w:rsidR="00946886" w:rsidRDefault="00946886" w:rsidP="005673D5">
            <w:pPr>
              <w:jc w:val="center"/>
            </w:pPr>
            <w:r>
              <w:t>2,395,977</w:t>
            </w:r>
          </w:p>
        </w:tc>
        <w:tc>
          <w:tcPr>
            <w:tcW w:w="1285" w:type="dxa"/>
          </w:tcPr>
          <w:p w14:paraId="2017E0BD" w14:textId="77777777" w:rsidR="00946886" w:rsidRDefault="00946886" w:rsidP="005673D5">
            <w:pPr>
              <w:jc w:val="center"/>
            </w:pPr>
            <w:r>
              <w:t>26.6</w:t>
            </w:r>
          </w:p>
        </w:tc>
      </w:tr>
      <w:tr w:rsidR="00946886" w14:paraId="1C9C20AA" w14:textId="77777777" w:rsidTr="005673D5">
        <w:tc>
          <w:tcPr>
            <w:tcW w:w="1308" w:type="dxa"/>
          </w:tcPr>
          <w:p w14:paraId="0599E042" w14:textId="77777777" w:rsidR="00946886" w:rsidRPr="00090783" w:rsidRDefault="00946886" w:rsidP="005673D5">
            <w:pPr>
              <w:jc w:val="center"/>
              <w:rPr>
                <w:b/>
              </w:rPr>
            </w:pPr>
            <w:r w:rsidRPr="00090783">
              <w:rPr>
                <w:b/>
              </w:rPr>
              <w:t>2020</w:t>
            </w:r>
          </w:p>
        </w:tc>
        <w:tc>
          <w:tcPr>
            <w:tcW w:w="1283" w:type="dxa"/>
          </w:tcPr>
          <w:p w14:paraId="7B3CF5E0" w14:textId="77777777" w:rsidR="00946886" w:rsidRDefault="00946886" w:rsidP="005673D5">
            <w:pPr>
              <w:jc w:val="center"/>
            </w:pPr>
            <w:r>
              <w:t>2,952,239</w:t>
            </w:r>
          </w:p>
        </w:tc>
        <w:tc>
          <w:tcPr>
            <w:tcW w:w="1284" w:type="dxa"/>
          </w:tcPr>
          <w:p w14:paraId="6CB19187" w14:textId="77777777" w:rsidR="00946886" w:rsidRDefault="00946886" w:rsidP="005673D5">
            <w:pPr>
              <w:jc w:val="center"/>
            </w:pPr>
            <w:r>
              <w:t>29.9</w:t>
            </w:r>
          </w:p>
        </w:tc>
        <w:tc>
          <w:tcPr>
            <w:tcW w:w="1283" w:type="dxa"/>
          </w:tcPr>
          <w:p w14:paraId="7328CB52" w14:textId="77777777" w:rsidR="00946886" w:rsidRDefault="00946886" w:rsidP="005673D5">
            <w:pPr>
              <w:jc w:val="center"/>
            </w:pPr>
            <w:r>
              <w:t>2,932,006</w:t>
            </w:r>
          </w:p>
        </w:tc>
        <w:tc>
          <w:tcPr>
            <w:tcW w:w="1284" w:type="dxa"/>
          </w:tcPr>
          <w:p w14:paraId="7F0CFC8D" w14:textId="77777777" w:rsidR="00946886" w:rsidRDefault="00946886" w:rsidP="005673D5">
            <w:pPr>
              <w:jc w:val="center"/>
            </w:pPr>
            <w:r>
              <w:t>29.9</w:t>
            </w:r>
          </w:p>
        </w:tc>
        <w:tc>
          <w:tcPr>
            <w:tcW w:w="1283" w:type="dxa"/>
          </w:tcPr>
          <w:p w14:paraId="30419F7D" w14:textId="77777777" w:rsidR="00946886" w:rsidRDefault="00946886" w:rsidP="005673D5">
            <w:pPr>
              <w:jc w:val="center"/>
            </w:pPr>
            <w:r>
              <w:t>2,912,306</w:t>
            </w:r>
          </w:p>
        </w:tc>
        <w:tc>
          <w:tcPr>
            <w:tcW w:w="1285" w:type="dxa"/>
          </w:tcPr>
          <w:p w14:paraId="60905866" w14:textId="77777777" w:rsidR="00946886" w:rsidRDefault="00946886" w:rsidP="005673D5">
            <w:pPr>
              <w:jc w:val="center"/>
            </w:pPr>
            <w:r>
              <w:t>29.9</w:t>
            </w:r>
          </w:p>
        </w:tc>
      </w:tr>
      <w:tr w:rsidR="00946886" w14:paraId="0B7704E1" w14:textId="77777777" w:rsidTr="005673D5">
        <w:tc>
          <w:tcPr>
            <w:tcW w:w="1308" w:type="dxa"/>
          </w:tcPr>
          <w:p w14:paraId="2C9DEAE8" w14:textId="77777777" w:rsidR="00946886" w:rsidRPr="00090783" w:rsidRDefault="00946886" w:rsidP="005673D5">
            <w:pPr>
              <w:jc w:val="center"/>
              <w:rPr>
                <w:b/>
              </w:rPr>
            </w:pPr>
            <w:r w:rsidRPr="00090783">
              <w:rPr>
                <w:b/>
              </w:rPr>
              <w:t>2025</w:t>
            </w:r>
          </w:p>
        </w:tc>
        <w:tc>
          <w:tcPr>
            <w:tcW w:w="1283" w:type="dxa"/>
          </w:tcPr>
          <w:p w14:paraId="41499542" w14:textId="77777777" w:rsidR="00946886" w:rsidRDefault="00946886" w:rsidP="005673D5">
            <w:pPr>
              <w:jc w:val="center"/>
            </w:pPr>
            <w:r>
              <w:t>3,568,750</w:t>
            </w:r>
          </w:p>
        </w:tc>
        <w:tc>
          <w:tcPr>
            <w:tcW w:w="1284" w:type="dxa"/>
          </w:tcPr>
          <w:p w14:paraId="3EEFC9B0" w14:textId="77777777" w:rsidR="00946886" w:rsidRDefault="00946886" w:rsidP="005673D5">
            <w:pPr>
              <w:jc w:val="center"/>
            </w:pPr>
            <w:r>
              <w:t>33.1</w:t>
            </w:r>
          </w:p>
        </w:tc>
        <w:tc>
          <w:tcPr>
            <w:tcW w:w="1283" w:type="dxa"/>
          </w:tcPr>
          <w:p w14:paraId="10192E12" w14:textId="77777777" w:rsidR="00946886" w:rsidRDefault="00946886" w:rsidP="005673D5">
            <w:pPr>
              <w:jc w:val="center"/>
            </w:pPr>
            <w:r>
              <w:t>3,515,980</w:t>
            </w:r>
          </w:p>
        </w:tc>
        <w:tc>
          <w:tcPr>
            <w:tcW w:w="1284" w:type="dxa"/>
          </w:tcPr>
          <w:p w14:paraId="310926CE" w14:textId="77777777" w:rsidR="00946886" w:rsidRDefault="00946886" w:rsidP="005673D5">
            <w:pPr>
              <w:jc w:val="center"/>
            </w:pPr>
            <w:r>
              <w:t>33.2</w:t>
            </w:r>
          </w:p>
        </w:tc>
        <w:tc>
          <w:tcPr>
            <w:tcW w:w="1283" w:type="dxa"/>
          </w:tcPr>
          <w:p w14:paraId="47228480" w14:textId="77777777" w:rsidR="00946886" w:rsidRDefault="00946886" w:rsidP="005673D5">
            <w:pPr>
              <w:jc w:val="center"/>
            </w:pPr>
            <w:r>
              <w:t>3,466,929</w:t>
            </w:r>
          </w:p>
        </w:tc>
        <w:tc>
          <w:tcPr>
            <w:tcW w:w="1285" w:type="dxa"/>
          </w:tcPr>
          <w:p w14:paraId="12421046" w14:textId="77777777" w:rsidR="00946886" w:rsidRDefault="00946886" w:rsidP="005673D5">
            <w:pPr>
              <w:jc w:val="center"/>
            </w:pPr>
            <w:r>
              <w:t>33.2</w:t>
            </w:r>
          </w:p>
        </w:tc>
      </w:tr>
      <w:tr w:rsidR="00946886" w14:paraId="11562F6E" w14:textId="77777777" w:rsidTr="005673D5">
        <w:tc>
          <w:tcPr>
            <w:tcW w:w="1308" w:type="dxa"/>
          </w:tcPr>
          <w:p w14:paraId="7002EF19" w14:textId="77777777" w:rsidR="00946886" w:rsidRPr="00090783" w:rsidRDefault="00946886" w:rsidP="005673D5">
            <w:pPr>
              <w:jc w:val="center"/>
              <w:rPr>
                <w:b/>
              </w:rPr>
            </w:pPr>
            <w:r w:rsidRPr="00090783">
              <w:rPr>
                <w:b/>
              </w:rPr>
              <w:t>2030</w:t>
            </w:r>
          </w:p>
        </w:tc>
        <w:tc>
          <w:tcPr>
            <w:tcW w:w="1283" w:type="dxa"/>
          </w:tcPr>
          <w:p w14:paraId="3B9B773C" w14:textId="77777777" w:rsidR="00946886" w:rsidRDefault="00946886" w:rsidP="005673D5">
            <w:pPr>
              <w:jc w:val="center"/>
            </w:pPr>
            <w:r>
              <w:t>4,256,267</w:t>
            </w:r>
          </w:p>
        </w:tc>
        <w:tc>
          <w:tcPr>
            <w:tcW w:w="1284" w:type="dxa"/>
          </w:tcPr>
          <w:p w14:paraId="563A1B07" w14:textId="77777777" w:rsidR="00946886" w:rsidRDefault="00946886" w:rsidP="005673D5">
            <w:pPr>
              <w:jc w:val="center"/>
            </w:pPr>
            <w:r>
              <w:t>36.4</w:t>
            </w:r>
          </w:p>
        </w:tc>
        <w:tc>
          <w:tcPr>
            <w:tcW w:w="1283" w:type="dxa"/>
          </w:tcPr>
          <w:p w14:paraId="0E2BBA68" w14:textId="77777777" w:rsidR="00946886" w:rsidRDefault="00946886" w:rsidP="005673D5">
            <w:pPr>
              <w:jc w:val="center"/>
            </w:pPr>
            <w:r>
              <w:t>4,156,416</w:t>
            </w:r>
          </w:p>
        </w:tc>
        <w:tc>
          <w:tcPr>
            <w:tcW w:w="1284" w:type="dxa"/>
          </w:tcPr>
          <w:p w14:paraId="3E9AD99C" w14:textId="77777777" w:rsidR="00946886" w:rsidRDefault="00946886" w:rsidP="005673D5">
            <w:pPr>
              <w:jc w:val="center"/>
            </w:pPr>
            <w:r>
              <w:t>36.4</w:t>
            </w:r>
          </w:p>
        </w:tc>
        <w:tc>
          <w:tcPr>
            <w:tcW w:w="1283" w:type="dxa"/>
          </w:tcPr>
          <w:p w14:paraId="559B077E" w14:textId="77777777" w:rsidR="00946886" w:rsidRDefault="00946886" w:rsidP="005673D5">
            <w:pPr>
              <w:jc w:val="center"/>
            </w:pPr>
            <w:r>
              <w:t>4,068,619</w:t>
            </w:r>
          </w:p>
        </w:tc>
        <w:tc>
          <w:tcPr>
            <w:tcW w:w="1285" w:type="dxa"/>
          </w:tcPr>
          <w:p w14:paraId="377B541A" w14:textId="77777777" w:rsidR="00946886" w:rsidRDefault="00946886" w:rsidP="005673D5">
            <w:pPr>
              <w:jc w:val="center"/>
            </w:pPr>
            <w:r>
              <w:t>36.4</w:t>
            </w:r>
          </w:p>
        </w:tc>
      </w:tr>
      <w:tr w:rsidR="00946886" w14:paraId="2147CCE9" w14:textId="77777777" w:rsidTr="005673D5">
        <w:tc>
          <w:tcPr>
            <w:tcW w:w="1308" w:type="dxa"/>
          </w:tcPr>
          <w:p w14:paraId="32665B77" w14:textId="77777777" w:rsidR="00946886" w:rsidRPr="00090783" w:rsidRDefault="00946886" w:rsidP="005673D5">
            <w:pPr>
              <w:jc w:val="center"/>
              <w:rPr>
                <w:b/>
              </w:rPr>
            </w:pPr>
            <w:r w:rsidRPr="00090783">
              <w:rPr>
                <w:b/>
              </w:rPr>
              <w:t>2035</w:t>
            </w:r>
          </w:p>
        </w:tc>
        <w:tc>
          <w:tcPr>
            <w:tcW w:w="1283" w:type="dxa"/>
          </w:tcPr>
          <w:p w14:paraId="1BCFA92B" w14:textId="77777777" w:rsidR="00946886" w:rsidRDefault="00946886" w:rsidP="005673D5">
            <w:pPr>
              <w:jc w:val="center"/>
            </w:pPr>
            <w:r>
              <w:t>5,009,249</w:t>
            </w:r>
          </w:p>
        </w:tc>
        <w:tc>
          <w:tcPr>
            <w:tcW w:w="1284" w:type="dxa"/>
          </w:tcPr>
          <w:p w14:paraId="08998E4C" w14:textId="77777777" w:rsidR="00946886" w:rsidRDefault="00946886" w:rsidP="005673D5">
            <w:pPr>
              <w:jc w:val="center"/>
            </w:pPr>
            <w:r>
              <w:t>40.0</w:t>
            </w:r>
          </w:p>
        </w:tc>
        <w:tc>
          <w:tcPr>
            <w:tcW w:w="1283" w:type="dxa"/>
          </w:tcPr>
          <w:p w14:paraId="05F4AB84" w14:textId="77777777" w:rsidR="00946886" w:rsidRDefault="00946886" w:rsidP="005673D5">
            <w:pPr>
              <w:jc w:val="center"/>
            </w:pPr>
            <w:r>
              <w:t>4,843,121</w:t>
            </w:r>
          </w:p>
        </w:tc>
        <w:tc>
          <w:tcPr>
            <w:tcW w:w="1284" w:type="dxa"/>
          </w:tcPr>
          <w:p w14:paraId="16649962" w14:textId="77777777" w:rsidR="00946886" w:rsidRDefault="00946886" w:rsidP="005673D5">
            <w:pPr>
              <w:jc w:val="center"/>
            </w:pPr>
            <w:r>
              <w:t>39.6</w:t>
            </w:r>
          </w:p>
        </w:tc>
        <w:tc>
          <w:tcPr>
            <w:tcW w:w="1283" w:type="dxa"/>
          </w:tcPr>
          <w:p w14:paraId="2C5D0172" w14:textId="77777777" w:rsidR="00946886" w:rsidRDefault="00946886" w:rsidP="005673D5">
            <w:pPr>
              <w:jc w:val="center"/>
            </w:pPr>
            <w:r>
              <w:t>4,704,384</w:t>
            </w:r>
          </w:p>
        </w:tc>
        <w:tc>
          <w:tcPr>
            <w:tcW w:w="1285" w:type="dxa"/>
          </w:tcPr>
          <w:p w14:paraId="070D38C7" w14:textId="77777777" w:rsidR="00946886" w:rsidRDefault="00946886" w:rsidP="005673D5">
            <w:pPr>
              <w:jc w:val="center"/>
            </w:pPr>
            <w:r>
              <w:t>40.0</w:t>
            </w:r>
          </w:p>
        </w:tc>
      </w:tr>
    </w:tbl>
    <w:p w14:paraId="5A8CDD56" w14:textId="77777777" w:rsidR="00946886" w:rsidRDefault="00946886" w:rsidP="00946886">
      <w:pPr>
        <w:rPr>
          <w:b/>
        </w:rPr>
      </w:pPr>
    </w:p>
    <w:p w14:paraId="5560AB6A" w14:textId="36964516" w:rsidR="00854271" w:rsidRDefault="003126DD" w:rsidP="00854271">
      <w:r>
        <w:t xml:space="preserve">Our prediction is </w:t>
      </w:r>
      <w:r w:rsidR="00D84620">
        <w:t>similar to that of another</w:t>
      </w:r>
      <w:r w:rsidR="00854271">
        <w:t xml:space="preserve"> Australian study using AusDiab data</w:t>
      </w:r>
      <w:r w:rsidR="00D84620">
        <w:t xml:space="preserve">, which predicted </w:t>
      </w:r>
      <w:r w:rsidR="00854271">
        <w:t xml:space="preserve">that 36 per cent of adult women will be obese in 2025 </w:t>
      </w:r>
      <w:r w:rsidR="00854271">
        <w:fldChar w:fldCharType="begin"/>
      </w:r>
      <w:r w:rsidR="00854271">
        <w:instrText xml:space="preserve"> ADDIN EN.CITE &lt;EndNote&gt;&lt;Cite&gt;&lt;Author&gt;Walls&lt;/Author&gt;&lt;Year&gt;2012&lt;/Year&gt;&lt;RecNum&gt;47&lt;/RecNum&gt;&lt;DisplayText&gt;(Walls et al., 2012)&lt;/DisplayText&gt;&lt;record&gt;&lt;rec-number&gt;47&lt;/rec-number&gt;&lt;foreign-keys&gt;&lt;key app="EN" db-id="0zaxfzw0nszf5ae2xx05fzzowfpdapapwt0v" timestamp="1450153412"&gt;47&lt;/key&gt;&lt;/foreign-keys&gt;&lt;ref-type name="Journal Article"&gt;17&lt;/ref-type&gt;&lt;contributors&gt;&lt;authors&gt;&lt;author&gt;Walls, H. L.&lt;/author&gt;&lt;author&gt;Magliano, D. J.&lt;/author&gt;&lt;author&gt;Stevenson, C. E.&lt;/author&gt;&lt;author&gt;Backholer, K.&lt;/author&gt;&lt;author&gt;Mannan, H. R.&lt;/author&gt;&lt;author&gt;Shaw, J. E.&lt;/author&gt;&lt;author&gt;Peeters, A.&lt;/author&gt;&lt;/authors&gt;&lt;/contributors&gt;&lt;auth-address&gt;Department of Epidemiology and Preventive Medicine, Monash University, The Alfred Centre, Melbourne, Victoria, Australia. Helen.walls@med.monash.edu.au&lt;/auth-address&gt;&lt;titles&gt;&lt;title&gt;Projected progression of the prevalence of obesity in Australia&lt;/title&gt;&lt;secondary-title&gt;Obesity (Silver Spring)&lt;/secondary-title&gt;&lt;/titles&gt;&lt;periodical&gt;&lt;full-title&gt;Obesity (Silver Spring)&lt;/full-title&gt;&lt;/periodical&gt;&lt;pages&gt;872-8&lt;/pages&gt;&lt;volume&gt;20&lt;/volume&gt;&lt;number&gt;4&lt;/number&gt;&lt;keywords&gt;&lt;keyword&gt;Adult&lt;/keyword&gt;&lt;keyword&gt;Australia/epidemiology&lt;/keyword&gt;&lt;keyword&gt;*Body Mass Index&lt;/keyword&gt;&lt;keyword&gt;Female&lt;/keyword&gt;&lt;keyword&gt;Health Care Costs&lt;/keyword&gt;&lt;keyword&gt;Health Surveys&lt;/keyword&gt;&lt;keyword&gt;Humans&lt;/keyword&gt;&lt;keyword&gt;Life Style&lt;/keyword&gt;&lt;keyword&gt;Longitudinal Studies&lt;/keyword&gt;&lt;keyword&gt;Male&lt;/keyword&gt;&lt;keyword&gt;Obesity/*epidemiology&lt;/keyword&gt;&lt;keyword&gt;Population Surveillance&lt;/keyword&gt;&lt;keyword&gt;Prevalence&lt;/keyword&gt;&lt;keyword&gt;Sex Factors&lt;/keyword&gt;&lt;keyword&gt;Time Factors&lt;/keyword&gt;&lt;keyword&gt;*Weight Gain&lt;/keyword&gt;&lt;/keywords&gt;&lt;dates&gt;&lt;year&gt;2012&lt;/year&gt;&lt;pub-dates&gt;&lt;date&gt;Apr&lt;/date&gt;&lt;/pub-dates&gt;&lt;/dates&gt;&lt;isbn&gt;1930-739X (Electronic)&amp;#xD;1930-7381 (Linking)&lt;/isbn&gt;&lt;accession-num&gt;21233805&lt;/accession-num&gt;&lt;urls&gt;&lt;related-urls&gt;&lt;url&gt;http://www.ncbi.nlm.nih.gov/pubmed/21233805&lt;/url&gt;&lt;/related-urls&gt;&lt;/urls&gt;&lt;electronic-resource-num&gt;10.1038/oby.2010.338&lt;/electronic-resource-num&gt;&lt;/record&gt;&lt;/Cite&gt;&lt;/EndNote&gt;</w:instrText>
      </w:r>
      <w:r w:rsidR="00854271">
        <w:fldChar w:fldCharType="separate"/>
      </w:r>
      <w:r w:rsidR="00854271">
        <w:rPr>
          <w:noProof/>
        </w:rPr>
        <w:t>(</w:t>
      </w:r>
      <w:hyperlink w:anchor="_ENREF_169" w:tooltip="Walls, 2012 #47" w:history="1">
        <w:r w:rsidR="001731F3">
          <w:rPr>
            <w:noProof/>
          </w:rPr>
          <w:t>Walls et al., 2012</w:t>
        </w:r>
      </w:hyperlink>
      <w:r w:rsidR="00854271">
        <w:rPr>
          <w:noProof/>
        </w:rPr>
        <w:t>)</w:t>
      </w:r>
      <w:r w:rsidR="00854271">
        <w:fldChar w:fldCharType="end"/>
      </w:r>
      <w:r w:rsidR="00D84620">
        <w:t xml:space="preserve">. </w:t>
      </w:r>
      <w:r>
        <w:t>This corresponds well with observations from</w:t>
      </w:r>
      <w:r w:rsidR="00016F75">
        <w:t xml:space="preserve"> ALSWH</w:t>
      </w:r>
      <w:r>
        <w:t xml:space="preserve"> and other studies that younger generations are heavier than previous generations at the same age and that obesity prevalence increases with age in early adulthood to mid-age </w:t>
      </w:r>
      <w:r>
        <w:fldChar w:fldCharType="begin">
          <w:fldData xml:space="preserve">PEVuZE5vdGU+PENpdGU+PEF1dGhvcj5OZzwvQXV0aG9yPjxZZWFyPjIwMTQ8L1llYXI+PFJlY051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</w:fldData>
        </w:fldChar>
      </w:r>
      <w:r>
        <w:instrText xml:space="preserve"> ADDIN EN.CITE </w:instrText>
      </w:r>
      <w:r>
        <w:fldChar w:fldCharType="begin">
          <w:fldData xml:space="preserve">PEVuZE5vdGU+PENpdGU+PEF1dGhvcj5OZzwvQXV0aG9yPjxZZWFyPjIwMTQ8L1llYXI+PFJlY051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</w:fldData>
        </w:fldChar>
      </w:r>
      <w:r>
        <w:instrText xml:space="preserve"> ADDIN EN.CITE.DATA </w:instrText>
      </w:r>
      <w:r>
        <w:fldChar w:fldCharType="end"/>
      </w:r>
      <w:r>
        <w:fldChar w:fldCharType="separate"/>
      </w:r>
      <w:r>
        <w:rPr>
          <w:noProof/>
        </w:rPr>
        <w:t>(</w:t>
      </w:r>
      <w:hyperlink w:anchor="_ENREF_115" w:tooltip="Lee, 2010 #477" w:history="1">
        <w:r w:rsidR="001731F3">
          <w:rPr>
            <w:noProof/>
          </w:rPr>
          <w:t>Lee et al., 2010</w:t>
        </w:r>
      </w:hyperlink>
      <w:r>
        <w:rPr>
          <w:noProof/>
        </w:rPr>
        <w:t xml:space="preserve">; </w:t>
      </w:r>
      <w:hyperlink w:anchor="_ENREF_138" w:tooltip="Ng, 2014 #10" w:history="1">
        <w:r w:rsidR="001731F3">
          <w:rPr>
            <w:noProof/>
          </w:rPr>
          <w:t>Ng et al., 2014</w:t>
        </w:r>
      </w:hyperlink>
      <w:r>
        <w:rPr>
          <w:noProof/>
        </w:rPr>
        <w:t xml:space="preserve">; </w:t>
      </w:r>
      <w:hyperlink w:anchor="_ENREF_169" w:tooltip="Walls, 2012 #47" w:history="1">
        <w:r w:rsidR="001731F3">
          <w:rPr>
            <w:noProof/>
          </w:rPr>
          <w:t>Walls et al., 2012</w:t>
        </w:r>
      </w:hyperlink>
      <w:r>
        <w:rPr>
          <w:noProof/>
        </w:rPr>
        <w:t>)</w:t>
      </w:r>
      <w:r>
        <w:fldChar w:fldCharType="end"/>
      </w:r>
      <w:r>
        <w:t xml:space="preserve">. Furthermore, this has also been demonstrated in the Australian National Health Surveys conducted between 1995 and 2011-12. </w:t>
      </w:r>
    </w:p>
    <w:p w14:paraId="6FF64BC1" w14:textId="418727A6" w:rsidR="00854271" w:rsidRDefault="003126DD" w:rsidP="0053163E">
      <w:r>
        <w:lastRenderedPageBreak/>
        <w:t xml:space="preserve">However, the predicted increase in obesity prevalence </w:t>
      </w:r>
      <w:r w:rsidR="0053163E" w:rsidRPr="006F6531">
        <w:t>contrast</w:t>
      </w:r>
      <w:r>
        <w:t>s</w:t>
      </w:r>
      <w:r w:rsidR="0053163E" w:rsidRPr="006F6531">
        <w:t xml:space="preserve"> </w:t>
      </w:r>
      <w:r>
        <w:t>with</w:t>
      </w:r>
      <w:r w:rsidR="0053163E" w:rsidRPr="006F6531">
        <w:t xml:space="preserve"> the </w:t>
      </w:r>
      <w:r>
        <w:t>result of</w:t>
      </w:r>
      <w:r w:rsidR="0053163E" w:rsidRPr="006F6531">
        <w:t xml:space="preserve"> the </w:t>
      </w:r>
      <w:r>
        <w:t xml:space="preserve">most recent </w:t>
      </w:r>
      <w:r w:rsidR="0053163E" w:rsidRPr="006F6531">
        <w:t xml:space="preserve">ABS National Health Surveys </w:t>
      </w:r>
      <w:r>
        <w:t>(</w:t>
      </w:r>
      <w:r w:rsidR="0053163E" w:rsidRPr="006F6531">
        <w:t>2014-15</w:t>
      </w:r>
      <w:r>
        <w:t>)</w:t>
      </w:r>
      <w:r w:rsidR="0053163E" w:rsidRPr="006F6531">
        <w:t xml:space="preserve"> that indicate</w:t>
      </w:r>
      <w:r>
        <w:t>d</w:t>
      </w:r>
      <w:r w:rsidR="0053163E" w:rsidRPr="006F6531">
        <w:t xml:space="preserve"> obesity prevalence</w:t>
      </w:r>
      <w:r>
        <w:t xml:space="preserve"> in women</w:t>
      </w:r>
      <w:r w:rsidR="0053163E" w:rsidRPr="006F6531">
        <w:t xml:space="preserve"> has plateaued. In both the 2011-12 and 2014-15 National Health Surveys, obesity prevalence in women remained constant at approximately 28 per cent </w:t>
      </w:r>
      <w:r w:rsidR="0053163E" w:rsidRPr="006F6531">
        <w:fldChar w:fldCharType="begin"/>
      </w:r>
      <w:r w:rsidR="009E6594">
        <w:instrText xml:space="preserve"> ADDIN EN.CITE &lt;EndNote&gt;&lt;Cite&gt;&lt;Author&gt;ABS&lt;/Author&gt;&lt;Year&gt;2012&lt;/Year&gt;&lt;RecNum&gt;12&lt;/RecNum&gt;&lt;DisplayText&gt;(ABS, 2012b, 2015e)&lt;/DisplayText&gt;&lt;record&gt;&lt;rec-number&gt;12&lt;/rec-number&gt;&lt;foreign-keys&gt;&lt;key app="EN" db-id="0zaxfzw0nszf5ae2xx05fzzowfpdapapwt0v" timestamp="1447223885"&gt;12&lt;/key&gt;&lt;/foreign-keys&gt;&lt;ref-type name="Government Document"&gt;46&lt;/ref-type&gt;&lt;contributors&gt;&lt;authors&gt;&lt;author&gt;ABS&lt;/author&gt;&lt;/authors&gt;&lt;secondary-authors&gt;&lt;author&gt;ABS&lt;/author&gt;&lt;/secondary-authors&gt;&lt;/contributors&gt;&lt;titles&gt;&lt;title&gt;Australian Health Survey: First Results, 2011-12&lt;/title&gt;&lt;/titles&gt;&lt;dates&gt;&lt;year&gt;2012&lt;/year&gt;&lt;/dates&gt;&lt;pub-location&gt;Canberra&lt;/pub-location&gt;&lt;publisher&gt;Commonwealth of Australia&lt;/publisher&gt;&lt;label&gt;4364.0.55.001&lt;/label&gt;&lt;urls&gt;&lt;/urls&gt;&lt;custom1&gt;Australian Bureau of Statistics&lt;/custom1&gt;&lt;/record&gt;&lt;/Cite&gt;&lt;Cite&gt;&lt;Author&gt;ABS&lt;/Author&gt;&lt;Year&gt;2015&lt;/Year&gt;&lt;RecNum&gt;64&lt;/RecNum&gt;&lt;record&gt;&lt;rec-number&gt;64&lt;/rec-number&gt;&lt;foreign-keys&gt;&lt;key app="EN" db-id="0zaxfzw0nszf5ae2xx05fzzowfpdapapwt0v" timestamp="1452559993"&gt;64&lt;/key&gt;&lt;/foreign-keys&gt;&lt;ref-type name="Government Document"&gt;46&lt;/ref-type&gt;&lt;contributors&gt;&lt;authors&gt;&lt;author&gt;ABS&lt;/author&gt;&lt;/authors&gt;&lt;secondary-authors&gt;&lt;author&gt;Australian Bureau of Statistics&lt;/author&gt;&lt;/secondary-authors&gt;&lt;/contributors&gt;&lt;titles&gt;&lt;title&gt;National Health Survey: First Results, 2014-15&lt;/title&gt;&lt;/titles&gt;&lt;dates&gt;&lt;year&gt;2015&lt;/year&gt;&lt;/dates&gt;&lt;pub-location&gt;Canberra&lt;/pub-location&gt;&lt;publisher&gt;Commonwealth of Australia&lt;/publisher&gt;&lt;isbn&gt;4364.0.55.001&lt;/isbn&gt;&lt;urls&gt;&lt;/urls&gt;&lt;custom1&gt;Australian Bureau of Statistics&lt;/custom1&gt;&lt;/record&gt;&lt;/Cite&gt;&lt;/EndNote&gt;</w:instrText>
      </w:r>
      <w:r w:rsidR="0053163E" w:rsidRPr="006F6531">
        <w:fldChar w:fldCharType="separate"/>
      </w:r>
      <w:r w:rsidR="009E6594">
        <w:rPr>
          <w:noProof/>
        </w:rPr>
        <w:t>(</w:t>
      </w:r>
      <w:hyperlink w:anchor="_ENREF_12" w:tooltip="ABS, 2012 #12" w:history="1">
        <w:r w:rsidR="001731F3">
          <w:rPr>
            <w:noProof/>
          </w:rPr>
          <w:t>ABS, 2012b</w:t>
        </w:r>
      </w:hyperlink>
      <w:r w:rsidR="009E6594">
        <w:rPr>
          <w:noProof/>
        </w:rPr>
        <w:t xml:space="preserve">, </w:t>
      </w:r>
      <w:hyperlink w:anchor="_ENREF_21" w:tooltip="ABS, 2015 #64" w:history="1">
        <w:r w:rsidR="001731F3">
          <w:rPr>
            <w:noProof/>
          </w:rPr>
          <w:t>2015e</w:t>
        </w:r>
      </w:hyperlink>
      <w:r w:rsidR="009E6594">
        <w:rPr>
          <w:noProof/>
        </w:rPr>
        <w:t>)</w:t>
      </w:r>
      <w:r w:rsidR="0053163E" w:rsidRPr="006F6531">
        <w:fldChar w:fldCharType="end"/>
      </w:r>
      <w:r w:rsidR="0053163E" w:rsidRPr="006F6531">
        <w:t xml:space="preserve">. </w:t>
      </w:r>
      <w:r w:rsidR="00411CFB">
        <w:t>The reason</w:t>
      </w:r>
      <w:r w:rsidR="00016F75">
        <w:t xml:space="preserve"> for this</w:t>
      </w:r>
      <w:r w:rsidR="00411CFB">
        <w:t xml:space="preserve"> discrepanc</w:t>
      </w:r>
      <w:r w:rsidR="00016F75">
        <w:t xml:space="preserve">y </w:t>
      </w:r>
      <w:r w:rsidR="00411CFB">
        <w:t xml:space="preserve">may be due to differences in </w:t>
      </w:r>
      <w:r w:rsidR="0090539E">
        <w:t xml:space="preserve">study design </w:t>
      </w:r>
      <w:r w:rsidR="00411CFB">
        <w:t>(longitudinal versus cross-sectional data collection, age-specific estimates versus age groups)</w:t>
      </w:r>
      <w:r w:rsidR="0090539E">
        <w:t xml:space="preserve">. The 2014-15 National Health Survey also showed </w:t>
      </w:r>
      <w:r>
        <w:t>that</w:t>
      </w:r>
      <w:r w:rsidR="0090539E">
        <w:t xml:space="preserve"> obesity </w:t>
      </w:r>
      <w:r>
        <w:t xml:space="preserve">prevalence was 17.3 per cent </w:t>
      </w:r>
      <w:r w:rsidR="0090539E">
        <w:t xml:space="preserve">for women aged </w:t>
      </w:r>
      <w:r>
        <w:t xml:space="preserve">18-24 and 25-34. </w:t>
      </w:r>
      <w:r w:rsidR="00016F75">
        <w:t>This is in contrast to</w:t>
      </w:r>
      <w:r>
        <w:t xml:space="preserve"> </w:t>
      </w:r>
      <w:r w:rsidR="00016F75">
        <w:t>findings from ALSWH</w:t>
      </w:r>
      <w:r>
        <w:t xml:space="preserve"> and other studies </w:t>
      </w:r>
      <w:r w:rsidR="00016F75">
        <w:t xml:space="preserve">that have </w:t>
      </w:r>
      <w:r>
        <w:t xml:space="preserve">reported </w:t>
      </w:r>
      <w:r w:rsidR="00016F75">
        <w:t>a rise in obesity prevalence with age in early adulthood.</w:t>
      </w:r>
    </w:p>
    <w:p w14:paraId="616CBE97" w14:textId="77777777" w:rsidR="00854271" w:rsidRDefault="00854271" w:rsidP="0053163E"/>
    <w:p w14:paraId="3773044C" w14:textId="56C512BD" w:rsidR="0053163E" w:rsidRDefault="0053163E" w:rsidP="0053163E">
      <w:r w:rsidRPr="006F6531">
        <w:t>Future Australian Health Surveys</w:t>
      </w:r>
      <w:r>
        <w:t xml:space="preserve"> and future surveys of ALSWH participants</w:t>
      </w:r>
      <w:r w:rsidRPr="006F6531">
        <w:t xml:space="preserve"> </w:t>
      </w:r>
      <w:r>
        <w:t>may show</w:t>
      </w:r>
      <w:r w:rsidRPr="006F6531">
        <w:t xml:space="preserve"> whether or not obesity prevalence is steadily increasing or continuing</w:t>
      </w:r>
      <w:r>
        <w:t xml:space="preserve"> </w:t>
      </w:r>
      <w:r w:rsidRPr="006F6531">
        <w:t xml:space="preserve">to plateau in Australia. However, the </w:t>
      </w:r>
      <w:r>
        <w:t xml:space="preserve">current </w:t>
      </w:r>
      <w:r w:rsidRPr="006F6531">
        <w:t xml:space="preserve">ALSWH data </w:t>
      </w:r>
      <w:r>
        <w:t>suggests</w:t>
      </w:r>
      <w:r w:rsidRPr="006F6531">
        <w:t xml:space="preserve"> that the former is likely to occur over the next twenty years.</w:t>
      </w:r>
      <w:r>
        <w:t xml:space="preserve"> </w:t>
      </w:r>
    </w:p>
    <w:p w14:paraId="3A859996" w14:textId="77777777" w:rsidR="0077771C" w:rsidRDefault="0077771C" w:rsidP="0053163E"/>
    <w:p w14:paraId="75FD5581" w14:textId="3564BC57" w:rsidR="00946886" w:rsidRDefault="00946886" w:rsidP="0077771C">
      <w:r>
        <w:t xml:space="preserve">Using data from the population projection series B, </w:t>
      </w:r>
      <w:r w:rsidRPr="003A3266">
        <w:t xml:space="preserve">Figures </w:t>
      </w:r>
      <w:r>
        <w:t>4</w:t>
      </w:r>
      <w:r w:rsidRPr="003A3266">
        <w:t>-</w:t>
      </w:r>
      <w:r>
        <w:t>6</w:t>
      </w:r>
      <w:r w:rsidRPr="003A3266">
        <w:t xml:space="preserve"> and </w:t>
      </w:r>
      <w:r>
        <w:t>4</w:t>
      </w:r>
      <w:r w:rsidRPr="003A3266">
        <w:t>-</w:t>
      </w:r>
      <w:r>
        <w:t xml:space="preserve">7 show the population pyramid for Australian women and the </w:t>
      </w:r>
      <w:r w:rsidR="00CE658E">
        <w:t>prevalence</w:t>
      </w:r>
      <w:r>
        <w:t xml:space="preserve"> of obese women aged 20 to 90 in 2015 and 2035. Most of the obese women are predicted to be in the 35 to 55 age range in 2035.</w:t>
      </w:r>
    </w:p>
    <w:p w14:paraId="57DBCD9F" w14:textId="77777777" w:rsidR="009E6594" w:rsidRDefault="009E6594">
      <w:pPr>
        <w:spacing w:before="0" w:after="0" w:line="240" w:lineRule="auto"/>
        <w:jc w:val="left"/>
        <w:rPr>
          <w:b/>
          <w:bCs/>
          <w:szCs w:val="18"/>
        </w:rPr>
      </w:pPr>
      <w:r>
        <w:br w:type="page"/>
      </w:r>
    </w:p>
    <w:p w14:paraId="12C62270" w14:textId="1989D5CD" w:rsidR="00946886" w:rsidRDefault="000C7DEE" w:rsidP="00946886">
      <w:pPr>
        <w:pStyle w:val="Caption"/>
        <w:jc w:val="center"/>
      </w:pPr>
      <w:r>
        <w:rPr>
          <w:noProof/>
          <w:szCs w:val="24"/>
        </w:rPr>
        <w:lastRenderedPageBreak/>
        <w:drawing>
          <wp:inline distT="0" distB="0" distL="0" distR="0" wp14:anchorId="32F55BB8" wp14:editId="0F0EBDB7">
            <wp:extent cx="4924800" cy="3675600"/>
            <wp:effectExtent l="0" t="0" r="9525"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5623DDCE" w14:textId="43252803" w:rsidR="00946886" w:rsidRDefault="00946886" w:rsidP="00946886">
      <w:pPr>
        <w:pStyle w:val="Caption"/>
      </w:pPr>
      <w:bookmarkStart w:id="114" w:name="_Toc452469945"/>
      <w:r>
        <w:t xml:space="preserve">Figure </w:t>
      </w:r>
      <w:fldSimple w:instr=" STYLEREF 1 \s ">
        <w:r w:rsidR="004675BB">
          <w:rPr>
            <w:noProof/>
          </w:rPr>
          <w:t>4</w:t>
        </w:r>
      </w:fldSimple>
      <w:r w:rsidR="003D2D66">
        <w:noBreakHyphen/>
      </w:r>
      <w:fldSimple w:instr=" SEQ Figure \* ARABIC \s 1 ">
        <w:r w:rsidR="004675BB">
          <w:rPr>
            <w:noProof/>
          </w:rPr>
          <w:t>6</w:t>
        </w:r>
      </w:fldSimple>
      <w:r>
        <w:t xml:space="preserve">: </w:t>
      </w:r>
      <w:r w:rsidRPr="00EF2E08">
        <w:t>Projected numbers of obese women in Australia by age in 2015 based on current population trends (Series B).</w:t>
      </w:r>
      <w:bookmarkEnd w:id="114"/>
    </w:p>
    <w:p w14:paraId="39010DBD" w14:textId="77777777" w:rsidR="00946886" w:rsidRPr="00AB1C3A" w:rsidRDefault="00946886" w:rsidP="00946886">
      <w:pPr>
        <w:jc w:val="left"/>
      </w:pPr>
    </w:p>
    <w:p w14:paraId="7878E6B2" w14:textId="4859EEB5" w:rsidR="00946886" w:rsidRDefault="000C7DEE" w:rsidP="00946886">
      <w:pPr>
        <w:keepNext/>
        <w:jc w:val="center"/>
      </w:pPr>
      <w:r>
        <w:rPr>
          <w:noProof/>
          <w:szCs w:val="24"/>
        </w:rPr>
        <w:drawing>
          <wp:inline distT="0" distB="0" distL="0" distR="0" wp14:anchorId="5634D16D" wp14:editId="542D3150">
            <wp:extent cx="4878000" cy="36576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51372F1A" w14:textId="6FC6B336" w:rsidR="00946886" w:rsidRDefault="00946886" w:rsidP="00946886">
      <w:pPr>
        <w:pStyle w:val="Caption"/>
        <w:rPr>
          <w:b w:val="0"/>
        </w:rPr>
      </w:pPr>
      <w:bookmarkStart w:id="115" w:name="_Toc452469946"/>
      <w:r>
        <w:t xml:space="preserve">Figure </w:t>
      </w:r>
      <w:fldSimple w:instr=" STYLEREF 1 \s ">
        <w:r w:rsidR="004675BB">
          <w:rPr>
            <w:noProof/>
          </w:rPr>
          <w:t>4</w:t>
        </w:r>
      </w:fldSimple>
      <w:r w:rsidR="003D2D66">
        <w:noBreakHyphen/>
      </w:r>
      <w:fldSimple w:instr=" SEQ Figure \* ARABIC \s 1 ">
        <w:r w:rsidR="004675BB">
          <w:rPr>
            <w:noProof/>
          </w:rPr>
          <w:t>7</w:t>
        </w:r>
      </w:fldSimple>
      <w:r>
        <w:t xml:space="preserve">: </w:t>
      </w:r>
      <w:r w:rsidRPr="000549F5">
        <w:t>Projected numbers of obese women in Australia by age in 2035 based on current population trends (Series B).</w:t>
      </w:r>
      <w:bookmarkEnd w:id="115"/>
    </w:p>
    <w:p w14:paraId="4D16DCC6" w14:textId="52AF0CD0" w:rsidR="00946886" w:rsidRPr="0030641A" w:rsidRDefault="00946886" w:rsidP="00946886">
      <w:pPr>
        <w:pStyle w:val="Heading2"/>
        <w:rPr>
          <w:noProof/>
          <w:lang w:val="en-US"/>
        </w:rPr>
      </w:pPr>
      <w:bookmarkStart w:id="116" w:name="_Toc446584260"/>
      <w:bookmarkStart w:id="117" w:name="_Toc446585382"/>
      <w:bookmarkStart w:id="118" w:name="_Toc452370980"/>
      <w:r>
        <w:lastRenderedPageBreak/>
        <w:t>Impact of obesity on healthcare expenditure</w:t>
      </w:r>
      <w:bookmarkEnd w:id="116"/>
      <w:bookmarkEnd w:id="117"/>
      <w:bookmarkEnd w:id="118"/>
    </w:p>
    <w:p w14:paraId="55F875E2" w14:textId="3A550197" w:rsidR="00946886" w:rsidRDefault="00946886" w:rsidP="00946886">
      <w:r>
        <w:t>The impact of obesity on healthcare utilisation was examined by comparing the mean number of MBS claims, PBS prescriptions filled, and hospital admissions accrued by women each year, and the cost of these services b</w:t>
      </w:r>
      <w:r w:rsidR="00C50C00">
        <w:t>etween</w:t>
      </w:r>
      <w:r>
        <w:t xml:space="preserve"> obese and</w:t>
      </w:r>
      <w:r w:rsidR="00C50C00">
        <w:t xml:space="preserve"> non-obese ALSWH participants. </w:t>
      </w:r>
    </w:p>
    <w:p w14:paraId="37CF3B6A" w14:textId="43A307CD" w:rsidR="00946886" w:rsidRDefault="00946886" w:rsidP="00946886">
      <w:pPr>
        <w:pStyle w:val="Heading3"/>
      </w:pPr>
      <w:bookmarkStart w:id="119" w:name="_Toc446584261"/>
      <w:bookmarkStart w:id="120" w:name="_Toc446585383"/>
      <w:bookmarkStart w:id="121" w:name="_Toc452370981"/>
      <w:r>
        <w:t>Medicare Benefits Scheme</w:t>
      </w:r>
      <w:bookmarkEnd w:id="119"/>
      <w:bookmarkEnd w:id="120"/>
      <w:bookmarkEnd w:id="121"/>
    </w:p>
    <w:p w14:paraId="24272E6C" w14:textId="62529FC1" w:rsidR="00946886" w:rsidRDefault="00946886" w:rsidP="00946886">
      <w:r>
        <w:t xml:space="preserve">Survey data were linked to MBS data from 1996 to 2013 and </w:t>
      </w:r>
      <w:r w:rsidR="007D3DBB">
        <w:t xml:space="preserve">this </w:t>
      </w:r>
      <w:r>
        <w:t xml:space="preserve">allowed us to determine the number of unreferred MBS claims made by each participant. </w:t>
      </w:r>
      <w:r w:rsidR="00605405">
        <w:t>‘</w:t>
      </w:r>
      <w:r>
        <w:t>Unreferred</w:t>
      </w:r>
      <w:r w:rsidR="00605405">
        <w:t>’</w:t>
      </w:r>
      <w:r>
        <w:t xml:space="preserve"> means visits to a general practitioner without requiring a referral. To estimate the total unreferred MBS cost, the average cost of MBS services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t xml:space="preserve"> and was reported to be $48.80</w:t>
      </w:r>
      <w:r w:rsidR="000D41A0">
        <w:t xml:space="preserve"> per visit</w:t>
      </w:r>
      <w:r>
        <w:t xml:space="preserve">. To calculate annual costs, it was assumed that this average cost was the same for obese and non-obese women. The annual unreferred MBS cost (in 2014 Australian dollars) for each participant for every year from 1996 to 2013 was calculated by multiplying the number of unreferred MBS claims by $48.80. Then, the estimated annual unreferred MBS cost per woman according to whether or not she was obese was estimated (Appendix D, Section 15.1). </w:t>
      </w:r>
    </w:p>
    <w:p w14:paraId="0E2CA1B4" w14:textId="77777777" w:rsidR="00946886" w:rsidRDefault="00946886" w:rsidP="00946886"/>
    <w:p w14:paraId="61444045" w14:textId="0BF114CA" w:rsidR="00946886" w:rsidRDefault="00946886" w:rsidP="00946886">
      <w:r>
        <w:t xml:space="preserve">During the period 1996 to </w:t>
      </w:r>
      <w:r w:rsidRPr="00F820FE">
        <w:t>2013</w:t>
      </w:r>
      <w:r>
        <w:t xml:space="preserve">, the average annual number of unreferred MBS claims and the corresponding unreferred MBS costs increased with age (Figure 4-8 and 4-9). The average number of unreferred MBS claims and total unreferred MBS costs per year were higher for obese women than for non-obese women until at least </w:t>
      </w:r>
      <w:r w:rsidR="000C7DEE">
        <w:t>78</w:t>
      </w:r>
      <w:r w:rsidRPr="00947350">
        <w:t xml:space="preserve"> </w:t>
      </w:r>
      <w:r>
        <w:t xml:space="preserve">years of age. The largest difference was in the 1946-51 cohort: obese women made </w:t>
      </w:r>
      <w:r w:rsidRPr="008E0630">
        <w:t xml:space="preserve">1-2 </w:t>
      </w:r>
      <w:r>
        <w:t xml:space="preserve">more unreferred MBS claims and the cost of MBS services was </w:t>
      </w:r>
      <w:r w:rsidRPr="00343B15">
        <w:t>$50</w:t>
      </w:r>
      <w:r>
        <w:t>-70</w:t>
      </w:r>
      <w:r w:rsidRPr="00343B15">
        <w:t xml:space="preserve"> </w:t>
      </w:r>
      <w:r>
        <w:t xml:space="preserve">more per year in obese than non-obese women. </w:t>
      </w:r>
    </w:p>
    <w:p w14:paraId="126274A8" w14:textId="1AC9D4D5" w:rsidR="00946886" w:rsidRDefault="000C7DEE" w:rsidP="00946886">
      <w:pPr>
        <w:keepNext/>
        <w:jc w:val="center"/>
      </w:pPr>
      <w:r>
        <w:rPr>
          <w:noProof/>
          <w:szCs w:val="24"/>
        </w:rPr>
        <w:lastRenderedPageBreak/>
        <w:drawing>
          <wp:inline distT="0" distB="0" distL="0" distR="0" wp14:anchorId="69A4E631" wp14:editId="701F5901">
            <wp:extent cx="4924800" cy="3675600"/>
            <wp:effectExtent l="0" t="0" r="9525"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6621FF7C" w14:textId="7255D234" w:rsidR="00946886" w:rsidRDefault="00946886" w:rsidP="00946886">
      <w:pPr>
        <w:pStyle w:val="Caption"/>
      </w:pPr>
      <w:bookmarkStart w:id="122" w:name="_Toc452469947"/>
      <w:r>
        <w:t xml:space="preserve">Figure </w:t>
      </w:r>
      <w:fldSimple w:instr=" STYLEREF 1 \s ">
        <w:r w:rsidR="004675BB">
          <w:rPr>
            <w:noProof/>
          </w:rPr>
          <w:t>4</w:t>
        </w:r>
      </w:fldSimple>
      <w:r w:rsidR="003D2D66">
        <w:noBreakHyphen/>
      </w:r>
      <w:fldSimple w:instr=" SEQ Figure \* ARABIC \s 1 ">
        <w:r w:rsidR="004675BB">
          <w:rPr>
            <w:noProof/>
          </w:rPr>
          <w:t>8</w:t>
        </w:r>
      </w:fldSimple>
      <w:r>
        <w:t xml:space="preserve">: </w:t>
      </w:r>
      <w:r w:rsidRPr="00105127">
        <w:t xml:space="preserve">Comparison of average number of </w:t>
      </w:r>
      <w:r>
        <w:t xml:space="preserve">unreferred </w:t>
      </w:r>
      <w:r w:rsidRPr="00105127">
        <w:t xml:space="preserve">MBS claims per participant per year for </w:t>
      </w:r>
      <w:r w:rsidR="00C50C00">
        <w:t xml:space="preserve">the </w:t>
      </w:r>
      <w:r w:rsidRPr="00105127">
        <w:t xml:space="preserve">1973-78, 1946-51, </w:t>
      </w:r>
      <w:r w:rsidR="00C50C00">
        <w:t xml:space="preserve">and </w:t>
      </w:r>
      <w:r w:rsidRPr="00105127">
        <w:t>1921-26 cohorts by obesity status.</w:t>
      </w:r>
      <w:bookmarkEnd w:id="122"/>
    </w:p>
    <w:p w14:paraId="41532990" w14:textId="77777777" w:rsidR="00946886" w:rsidRPr="003F7808" w:rsidRDefault="00946886" w:rsidP="00946886"/>
    <w:p w14:paraId="2E6E5A45" w14:textId="0CF55A24" w:rsidR="00946886" w:rsidRDefault="00C16EBC" w:rsidP="00946886">
      <w:pPr>
        <w:keepNext/>
        <w:jc w:val="center"/>
      </w:pPr>
      <w:r>
        <w:rPr>
          <w:noProof/>
          <w:szCs w:val="24"/>
        </w:rPr>
        <w:drawing>
          <wp:inline distT="0" distB="0" distL="0" distR="0" wp14:anchorId="36890BAC" wp14:editId="1B82EE67">
            <wp:extent cx="4878000" cy="365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5A89E48D" w14:textId="09E00614" w:rsidR="00946886" w:rsidRDefault="00946886" w:rsidP="00946886">
      <w:pPr>
        <w:pStyle w:val="Caption"/>
        <w:rPr>
          <w:b w:val="0"/>
        </w:rPr>
      </w:pPr>
      <w:bookmarkStart w:id="123" w:name="_Toc452469948"/>
      <w:r>
        <w:t xml:space="preserve">Figure </w:t>
      </w:r>
      <w:fldSimple w:instr=" STYLEREF 1 \s ">
        <w:r w:rsidR="004675BB">
          <w:rPr>
            <w:noProof/>
          </w:rPr>
          <w:t>4</w:t>
        </w:r>
      </w:fldSimple>
      <w:r w:rsidR="003D2D66">
        <w:noBreakHyphen/>
      </w:r>
      <w:fldSimple w:instr=" SEQ Figure \* ARABIC \s 1 ">
        <w:r w:rsidR="004675BB">
          <w:rPr>
            <w:noProof/>
          </w:rPr>
          <w:t>9</w:t>
        </w:r>
      </w:fldSimple>
      <w:r>
        <w:t xml:space="preserve">: </w:t>
      </w:r>
      <w:r w:rsidRPr="00EC0A0F">
        <w:t>Comparison of average</w:t>
      </w:r>
      <w:r>
        <w:t xml:space="preserve"> unreferred</w:t>
      </w:r>
      <w:r w:rsidRPr="00EC0A0F">
        <w:t xml:space="preserve"> MBS costs per participant per year for </w:t>
      </w:r>
      <w:r w:rsidR="00C50C00">
        <w:t xml:space="preserve">the </w:t>
      </w:r>
      <w:r w:rsidRPr="00EC0A0F">
        <w:t xml:space="preserve">1973-78, 1946-51, </w:t>
      </w:r>
      <w:r w:rsidR="00C50C00">
        <w:t xml:space="preserve">and </w:t>
      </w:r>
      <w:r w:rsidRPr="00EC0A0F">
        <w:t>1921-26 cohorts by obesity status.</w:t>
      </w:r>
      <w:bookmarkEnd w:id="123"/>
    </w:p>
    <w:p w14:paraId="7711ED1B" w14:textId="4E939565" w:rsidR="00946886" w:rsidRDefault="00946886" w:rsidP="00946886">
      <w:pPr>
        <w:pStyle w:val="Heading3"/>
      </w:pPr>
      <w:bookmarkStart w:id="124" w:name="_Toc446584262"/>
      <w:bookmarkStart w:id="125" w:name="_Toc446585384"/>
      <w:bookmarkStart w:id="126" w:name="_Toc452370982"/>
      <w:r>
        <w:lastRenderedPageBreak/>
        <w:t>Pharmaceutical Benefits Scheme</w:t>
      </w:r>
      <w:bookmarkEnd w:id="124"/>
      <w:bookmarkEnd w:id="125"/>
      <w:bookmarkEnd w:id="126"/>
    </w:p>
    <w:p w14:paraId="05C216A1" w14:textId="1E90548E" w:rsidR="00946886" w:rsidRDefault="00946886" w:rsidP="00946886">
      <w:r>
        <w:t xml:space="preserve">ALSWH data were </w:t>
      </w:r>
      <w:r w:rsidR="00514E49">
        <w:t xml:space="preserve">also </w:t>
      </w:r>
      <w:r>
        <w:t xml:space="preserve">linked to the latest available PBS dataset (2012-13 financial year), which provided a record for each </w:t>
      </w:r>
      <w:r w:rsidR="00514E49">
        <w:t xml:space="preserve">dispensed </w:t>
      </w:r>
      <w:r>
        <w:t>PBS script and its associated cost for each participant. The average number of scripts filled and cost (in 2012-13 Australian dollars) was then determined by obesity group (Appendix D, Section 15.2). Because the 2012-13 period corresponded to one survey per cohort, there are only three sets of data points.</w:t>
      </w:r>
    </w:p>
    <w:p w14:paraId="01EACEAC" w14:textId="77777777" w:rsidR="00946886" w:rsidRDefault="00946886" w:rsidP="00946886"/>
    <w:p w14:paraId="28074818" w14:textId="67EE585D" w:rsidR="00946886" w:rsidRDefault="00946886" w:rsidP="00946886">
      <w:r>
        <w:t>In the 1973-78 and 1946-51 cohorts, obese women had almost double the number of PBS prescriptions filled than non-obese women (Table 4-2). Non-obese women aged 36 years had, on average, 5 PBS scripts filled compared to 9 scripts for obese women of the same age. Similarly, non-obese women aged 64 years had 19 scripts filled</w:t>
      </w:r>
      <w:r w:rsidR="00C0080C">
        <w:t>,</w:t>
      </w:r>
      <w:r>
        <w:t xml:space="preserve"> compared with 32 scripts for obese women of the same age. In the 1921-26 cohort, non-obese women had 53 PBS prescriptions filled compared to 65 for obese women. </w:t>
      </w:r>
    </w:p>
    <w:p w14:paraId="3A658F9F" w14:textId="77777777" w:rsidR="00946886" w:rsidRDefault="00946886" w:rsidP="00946886"/>
    <w:p w14:paraId="65439B81" w14:textId="77777777" w:rsidR="00946886" w:rsidRDefault="00946886" w:rsidP="00946886">
      <w:r>
        <w:t>Non-obese women aged 36 years had $271 (in 2012-13 Australian dollars) in PBS costs compared with $374 for obese women.</w:t>
      </w:r>
      <w:r w:rsidRPr="007B22E3">
        <w:t xml:space="preserve"> </w:t>
      </w:r>
      <w:r>
        <w:t>By the age of 87, the mean PBS cost increased to $1949 for non-obese women and $2060 for obese women. For the 1946-51 cohort, non-obese women had a mean PBS cost of $810 compared with $1212 for obese women, representing a $402 difference.</w:t>
      </w:r>
    </w:p>
    <w:p w14:paraId="6DB18E69" w14:textId="77777777" w:rsidR="00946886" w:rsidRDefault="00946886" w:rsidP="00946886"/>
    <w:p w14:paraId="4FB13739" w14:textId="54940944" w:rsidR="00946886" w:rsidRDefault="00946886" w:rsidP="00720317">
      <w:pPr>
        <w:pStyle w:val="Caption"/>
        <w:keepNext/>
        <w:spacing w:after="0"/>
      </w:pPr>
      <w:bookmarkStart w:id="127" w:name="_Toc446590848"/>
      <w:bookmarkStart w:id="128" w:name="_Toc452470080"/>
      <w:r>
        <w:t xml:space="preserve">Table </w:t>
      </w:r>
      <w:fldSimple w:instr=" STYLEREF 1 \s ">
        <w:r w:rsidR="004675BB">
          <w:rPr>
            <w:noProof/>
          </w:rPr>
          <w:t>4</w:t>
        </w:r>
      </w:fldSimple>
      <w:r w:rsidR="003D2D66">
        <w:noBreakHyphen/>
      </w:r>
      <w:fldSimple w:instr=" SEQ Table \* ARABIC \s 1 ">
        <w:r w:rsidR="004675BB">
          <w:rPr>
            <w:noProof/>
          </w:rPr>
          <w:t>2</w:t>
        </w:r>
      </w:fldSimple>
      <w:r>
        <w:t xml:space="preserve">: </w:t>
      </w:r>
      <w:r w:rsidRPr="009A5706">
        <w:t>Mean PBS claims and cost</w:t>
      </w:r>
      <w:r w:rsidR="00C50C00">
        <w:t>s</w:t>
      </w:r>
      <w:r w:rsidRPr="009A5706">
        <w:t xml:space="preserve"> (in 2012-13 Australian dollars) per participant for </w:t>
      </w:r>
      <w:r w:rsidR="00C50C00">
        <w:t xml:space="preserve">the </w:t>
      </w:r>
      <w:r w:rsidRPr="009A5706">
        <w:t>1973-78, 1946-51, 1921-26 cohorts by obesity status.</w:t>
      </w:r>
      <w:bookmarkEnd w:id="127"/>
      <w:bookmarkEnd w:id="128"/>
    </w:p>
    <w:tbl>
      <w:tblPr>
        <w:tblStyle w:val="TableGrid"/>
        <w:tblW w:w="0" w:type="auto"/>
        <w:tblLook w:val="04A0" w:firstRow="1" w:lastRow="0" w:firstColumn="1" w:lastColumn="0" w:noHBand="0" w:noVBand="1"/>
      </w:tblPr>
      <w:tblGrid>
        <w:gridCol w:w="1276"/>
        <w:gridCol w:w="3539"/>
        <w:gridCol w:w="1398"/>
        <w:gridCol w:w="1398"/>
        <w:gridCol w:w="1399"/>
      </w:tblGrid>
      <w:tr w:rsidR="00946886" w14:paraId="7BB61CFB" w14:textId="77777777" w:rsidTr="00DB0B5E">
        <w:tc>
          <w:tcPr>
            <w:tcW w:w="1276" w:type="dxa"/>
            <w:tcBorders>
              <w:top w:val="nil"/>
              <w:left w:val="nil"/>
              <w:bottom w:val="nil"/>
              <w:right w:val="nil"/>
            </w:tcBorders>
          </w:tcPr>
          <w:p w14:paraId="5CA060E5" w14:textId="77777777" w:rsidR="00946886" w:rsidRDefault="00946886" w:rsidP="005673D5"/>
        </w:tc>
        <w:tc>
          <w:tcPr>
            <w:tcW w:w="3539" w:type="dxa"/>
            <w:tcBorders>
              <w:top w:val="nil"/>
              <w:left w:val="nil"/>
              <w:bottom w:val="nil"/>
            </w:tcBorders>
          </w:tcPr>
          <w:p w14:paraId="0FB20D35" w14:textId="77777777" w:rsidR="00946886" w:rsidRDefault="00946886" w:rsidP="005673D5"/>
        </w:tc>
        <w:tc>
          <w:tcPr>
            <w:tcW w:w="4195" w:type="dxa"/>
            <w:gridSpan w:val="3"/>
          </w:tcPr>
          <w:p w14:paraId="3CB15FD4" w14:textId="77777777" w:rsidR="00946886" w:rsidRPr="00FB5AF1" w:rsidRDefault="00946886" w:rsidP="005673D5">
            <w:pPr>
              <w:jc w:val="center"/>
              <w:rPr>
                <w:b/>
              </w:rPr>
            </w:pPr>
            <w:r>
              <w:rPr>
                <w:b/>
              </w:rPr>
              <w:t>ALSWH Cohort</w:t>
            </w:r>
          </w:p>
        </w:tc>
      </w:tr>
      <w:tr w:rsidR="00946886" w14:paraId="1D4153F7" w14:textId="77777777" w:rsidTr="00DB0B5E">
        <w:tc>
          <w:tcPr>
            <w:tcW w:w="1276" w:type="dxa"/>
            <w:tcBorders>
              <w:top w:val="nil"/>
              <w:left w:val="nil"/>
              <w:right w:val="nil"/>
            </w:tcBorders>
          </w:tcPr>
          <w:p w14:paraId="1482C8A4" w14:textId="77777777" w:rsidR="00946886" w:rsidRDefault="00946886" w:rsidP="005673D5"/>
        </w:tc>
        <w:tc>
          <w:tcPr>
            <w:tcW w:w="3539" w:type="dxa"/>
            <w:tcBorders>
              <w:top w:val="nil"/>
              <w:left w:val="nil"/>
            </w:tcBorders>
          </w:tcPr>
          <w:p w14:paraId="7857EE00" w14:textId="77777777" w:rsidR="00946886" w:rsidRDefault="00946886" w:rsidP="005673D5"/>
        </w:tc>
        <w:tc>
          <w:tcPr>
            <w:tcW w:w="1398" w:type="dxa"/>
          </w:tcPr>
          <w:p w14:paraId="60527F91" w14:textId="77777777" w:rsidR="00946886" w:rsidRPr="00FB5AF1" w:rsidRDefault="00946886" w:rsidP="005673D5">
            <w:pPr>
              <w:jc w:val="center"/>
              <w:rPr>
                <w:b/>
              </w:rPr>
            </w:pPr>
            <w:r w:rsidRPr="00FB5AF1">
              <w:rPr>
                <w:b/>
              </w:rPr>
              <w:t>1973-78</w:t>
            </w:r>
          </w:p>
        </w:tc>
        <w:tc>
          <w:tcPr>
            <w:tcW w:w="1398" w:type="dxa"/>
          </w:tcPr>
          <w:p w14:paraId="57F4CA65" w14:textId="77777777" w:rsidR="00946886" w:rsidRPr="00FB5AF1" w:rsidRDefault="00946886" w:rsidP="005673D5">
            <w:pPr>
              <w:jc w:val="center"/>
              <w:rPr>
                <w:b/>
              </w:rPr>
            </w:pPr>
            <w:r w:rsidRPr="00FB5AF1">
              <w:rPr>
                <w:b/>
              </w:rPr>
              <w:t>1946-51</w:t>
            </w:r>
          </w:p>
        </w:tc>
        <w:tc>
          <w:tcPr>
            <w:tcW w:w="1399" w:type="dxa"/>
          </w:tcPr>
          <w:p w14:paraId="65057408" w14:textId="77777777" w:rsidR="00946886" w:rsidRPr="00FB5AF1" w:rsidRDefault="00946886" w:rsidP="005673D5">
            <w:pPr>
              <w:jc w:val="center"/>
              <w:rPr>
                <w:b/>
              </w:rPr>
            </w:pPr>
            <w:r w:rsidRPr="00FB5AF1">
              <w:rPr>
                <w:b/>
              </w:rPr>
              <w:t>1921-26</w:t>
            </w:r>
          </w:p>
        </w:tc>
      </w:tr>
      <w:tr w:rsidR="00946886" w14:paraId="0FAFEFFC" w14:textId="77777777" w:rsidTr="00DB0B5E">
        <w:tc>
          <w:tcPr>
            <w:tcW w:w="1276" w:type="dxa"/>
          </w:tcPr>
          <w:p w14:paraId="6E3EE446" w14:textId="77777777" w:rsidR="00946886" w:rsidRPr="00325259" w:rsidRDefault="00946886" w:rsidP="005673D5">
            <w:pPr>
              <w:rPr>
                <w:b/>
              </w:rPr>
            </w:pPr>
            <w:r w:rsidRPr="00325259">
              <w:rPr>
                <w:b/>
              </w:rPr>
              <w:t>Group</w:t>
            </w:r>
          </w:p>
        </w:tc>
        <w:tc>
          <w:tcPr>
            <w:tcW w:w="3539" w:type="dxa"/>
          </w:tcPr>
          <w:p w14:paraId="7DC83E72" w14:textId="77777777" w:rsidR="00946886" w:rsidRPr="00325259" w:rsidRDefault="00946886" w:rsidP="005673D5">
            <w:pPr>
              <w:rPr>
                <w:b/>
              </w:rPr>
            </w:pPr>
            <w:r w:rsidRPr="00325259">
              <w:rPr>
                <w:b/>
              </w:rPr>
              <w:t>Corresponding survey</w:t>
            </w:r>
          </w:p>
          <w:p w14:paraId="0610A6B6" w14:textId="77777777" w:rsidR="00946886" w:rsidRPr="00325259" w:rsidRDefault="00946886" w:rsidP="005673D5">
            <w:pPr>
              <w:rPr>
                <w:b/>
              </w:rPr>
            </w:pPr>
            <w:r>
              <w:rPr>
                <w:b/>
              </w:rPr>
              <w:t>Y</w:t>
            </w:r>
            <w:r w:rsidRPr="00325259">
              <w:rPr>
                <w:b/>
              </w:rPr>
              <w:t>ear</w:t>
            </w:r>
          </w:p>
          <w:p w14:paraId="47D83B01" w14:textId="77777777" w:rsidR="00946886" w:rsidRPr="00325259" w:rsidRDefault="00946886" w:rsidP="005673D5">
            <w:pPr>
              <w:rPr>
                <w:b/>
              </w:rPr>
            </w:pPr>
            <w:r>
              <w:rPr>
                <w:b/>
              </w:rPr>
              <w:t>A</w:t>
            </w:r>
            <w:r w:rsidRPr="00325259">
              <w:rPr>
                <w:b/>
              </w:rPr>
              <w:t>verage age (years)</w:t>
            </w:r>
          </w:p>
        </w:tc>
        <w:tc>
          <w:tcPr>
            <w:tcW w:w="1398" w:type="dxa"/>
          </w:tcPr>
          <w:p w14:paraId="4D5C799E" w14:textId="77777777" w:rsidR="00946886" w:rsidRDefault="00946886" w:rsidP="005673D5">
            <w:pPr>
              <w:jc w:val="center"/>
            </w:pPr>
            <w:r>
              <w:t>Survey 6</w:t>
            </w:r>
          </w:p>
          <w:p w14:paraId="6FB27D95" w14:textId="77777777" w:rsidR="00946886" w:rsidRDefault="00946886" w:rsidP="005673D5">
            <w:pPr>
              <w:jc w:val="center"/>
            </w:pPr>
            <w:r>
              <w:t>2012</w:t>
            </w:r>
          </w:p>
          <w:p w14:paraId="2D88BF81" w14:textId="77777777" w:rsidR="00946886" w:rsidRDefault="00946886" w:rsidP="005673D5">
            <w:pPr>
              <w:jc w:val="center"/>
            </w:pPr>
            <w:r>
              <w:t>36</w:t>
            </w:r>
          </w:p>
        </w:tc>
        <w:tc>
          <w:tcPr>
            <w:tcW w:w="1398" w:type="dxa"/>
          </w:tcPr>
          <w:p w14:paraId="722793CC" w14:textId="77777777" w:rsidR="00946886" w:rsidRDefault="00946886" w:rsidP="005673D5">
            <w:pPr>
              <w:jc w:val="center"/>
            </w:pPr>
            <w:r>
              <w:t>Survey 7</w:t>
            </w:r>
          </w:p>
          <w:p w14:paraId="735DF470" w14:textId="77777777" w:rsidR="00946886" w:rsidRDefault="00946886" w:rsidP="005673D5">
            <w:pPr>
              <w:jc w:val="center"/>
            </w:pPr>
            <w:r>
              <w:t>2013</w:t>
            </w:r>
          </w:p>
          <w:p w14:paraId="76776C4A" w14:textId="77777777" w:rsidR="00946886" w:rsidRDefault="00946886" w:rsidP="005673D5">
            <w:pPr>
              <w:jc w:val="center"/>
            </w:pPr>
            <w:r>
              <w:t>64</w:t>
            </w:r>
          </w:p>
        </w:tc>
        <w:tc>
          <w:tcPr>
            <w:tcW w:w="1399" w:type="dxa"/>
          </w:tcPr>
          <w:p w14:paraId="5E82399C" w14:textId="77777777" w:rsidR="00946886" w:rsidRDefault="00946886" w:rsidP="005673D5">
            <w:pPr>
              <w:jc w:val="center"/>
            </w:pPr>
            <w:r>
              <w:t>Survey 6</w:t>
            </w:r>
          </w:p>
          <w:p w14:paraId="44E8F0B6" w14:textId="77777777" w:rsidR="00946886" w:rsidRDefault="00946886" w:rsidP="005673D5">
            <w:pPr>
              <w:jc w:val="center"/>
            </w:pPr>
            <w:r>
              <w:t>2011</w:t>
            </w:r>
          </w:p>
          <w:p w14:paraId="37674431" w14:textId="77777777" w:rsidR="00946886" w:rsidRDefault="00946886" w:rsidP="005673D5">
            <w:pPr>
              <w:jc w:val="center"/>
            </w:pPr>
            <w:r>
              <w:t>87</w:t>
            </w:r>
          </w:p>
        </w:tc>
      </w:tr>
      <w:tr w:rsidR="00946886" w14:paraId="678C04AB" w14:textId="77777777" w:rsidTr="00DB0B5E">
        <w:tc>
          <w:tcPr>
            <w:tcW w:w="1276" w:type="dxa"/>
            <w:vMerge w:val="restart"/>
          </w:tcPr>
          <w:p w14:paraId="6B964467" w14:textId="77777777" w:rsidR="00946886" w:rsidRDefault="00946886" w:rsidP="005673D5">
            <w:r>
              <w:t>Obese</w:t>
            </w:r>
          </w:p>
        </w:tc>
        <w:tc>
          <w:tcPr>
            <w:tcW w:w="3539" w:type="dxa"/>
          </w:tcPr>
          <w:p w14:paraId="7ECB038C" w14:textId="77777777" w:rsidR="00946886" w:rsidRDefault="00946886" w:rsidP="005673D5">
            <w:r>
              <w:t>Mean number of PBS claims per participant</w:t>
            </w:r>
          </w:p>
        </w:tc>
        <w:tc>
          <w:tcPr>
            <w:tcW w:w="1398" w:type="dxa"/>
          </w:tcPr>
          <w:p w14:paraId="4D5413DC" w14:textId="77777777" w:rsidR="00946886" w:rsidRDefault="00946886" w:rsidP="005673D5">
            <w:pPr>
              <w:jc w:val="center"/>
            </w:pPr>
            <w:r>
              <w:t>4.9</w:t>
            </w:r>
          </w:p>
        </w:tc>
        <w:tc>
          <w:tcPr>
            <w:tcW w:w="1398" w:type="dxa"/>
          </w:tcPr>
          <w:p w14:paraId="2D8ABE75" w14:textId="77777777" w:rsidR="00946886" w:rsidRDefault="00946886" w:rsidP="005673D5">
            <w:pPr>
              <w:jc w:val="center"/>
            </w:pPr>
            <w:r>
              <w:t>19.0</w:t>
            </w:r>
          </w:p>
        </w:tc>
        <w:tc>
          <w:tcPr>
            <w:tcW w:w="1399" w:type="dxa"/>
          </w:tcPr>
          <w:p w14:paraId="3EB958AF" w14:textId="77777777" w:rsidR="00946886" w:rsidRDefault="00946886" w:rsidP="005673D5">
            <w:pPr>
              <w:jc w:val="center"/>
            </w:pPr>
            <w:r>
              <w:t>53.0</w:t>
            </w:r>
          </w:p>
        </w:tc>
      </w:tr>
      <w:tr w:rsidR="00946886" w14:paraId="1AA7C0B6" w14:textId="77777777" w:rsidTr="00DB0B5E">
        <w:tc>
          <w:tcPr>
            <w:tcW w:w="1276" w:type="dxa"/>
            <w:vMerge/>
          </w:tcPr>
          <w:p w14:paraId="019BFED3" w14:textId="77777777" w:rsidR="00946886" w:rsidRDefault="00946886" w:rsidP="005673D5"/>
        </w:tc>
        <w:tc>
          <w:tcPr>
            <w:tcW w:w="3539" w:type="dxa"/>
          </w:tcPr>
          <w:p w14:paraId="588B8AF1" w14:textId="7D09C1B2" w:rsidR="00946886" w:rsidRDefault="00946886" w:rsidP="005673D5">
            <w:r>
              <w:t>Mean PBS cost per participant</w:t>
            </w:r>
            <w:r w:rsidR="00DB0B5E">
              <w:t xml:space="preserve"> ($)</w:t>
            </w:r>
          </w:p>
        </w:tc>
        <w:tc>
          <w:tcPr>
            <w:tcW w:w="1398" w:type="dxa"/>
          </w:tcPr>
          <w:p w14:paraId="7C5E126B" w14:textId="77777777" w:rsidR="00946886" w:rsidRDefault="00946886" w:rsidP="005673D5">
            <w:pPr>
              <w:jc w:val="center"/>
            </w:pPr>
            <w:r>
              <w:t>271</w:t>
            </w:r>
          </w:p>
        </w:tc>
        <w:tc>
          <w:tcPr>
            <w:tcW w:w="1398" w:type="dxa"/>
          </w:tcPr>
          <w:p w14:paraId="3FF59A7E" w14:textId="77777777" w:rsidR="00946886" w:rsidRDefault="00946886" w:rsidP="005673D5">
            <w:pPr>
              <w:jc w:val="center"/>
            </w:pPr>
            <w:r>
              <w:t>810</w:t>
            </w:r>
          </w:p>
        </w:tc>
        <w:tc>
          <w:tcPr>
            <w:tcW w:w="1399" w:type="dxa"/>
          </w:tcPr>
          <w:p w14:paraId="4C34A4EC" w14:textId="77777777" w:rsidR="00946886" w:rsidRDefault="00946886" w:rsidP="005673D5">
            <w:pPr>
              <w:jc w:val="center"/>
            </w:pPr>
            <w:r>
              <w:t>1949</w:t>
            </w:r>
          </w:p>
        </w:tc>
      </w:tr>
      <w:tr w:rsidR="00946886" w14:paraId="3A81ED19" w14:textId="77777777" w:rsidTr="00DB0B5E">
        <w:tc>
          <w:tcPr>
            <w:tcW w:w="1276" w:type="dxa"/>
            <w:vMerge w:val="restart"/>
          </w:tcPr>
          <w:p w14:paraId="3098CAD4" w14:textId="77777777" w:rsidR="00946886" w:rsidRDefault="00946886" w:rsidP="005673D5">
            <w:r>
              <w:t>Not obese</w:t>
            </w:r>
          </w:p>
        </w:tc>
        <w:tc>
          <w:tcPr>
            <w:tcW w:w="3539" w:type="dxa"/>
          </w:tcPr>
          <w:p w14:paraId="70A9F025" w14:textId="77777777" w:rsidR="00946886" w:rsidRDefault="00946886" w:rsidP="005673D5">
            <w:r>
              <w:t>Mean number of PBS claims per participant</w:t>
            </w:r>
          </w:p>
        </w:tc>
        <w:tc>
          <w:tcPr>
            <w:tcW w:w="1398" w:type="dxa"/>
          </w:tcPr>
          <w:p w14:paraId="426EA012" w14:textId="77777777" w:rsidR="00946886" w:rsidRDefault="00946886" w:rsidP="005673D5">
            <w:pPr>
              <w:jc w:val="center"/>
            </w:pPr>
            <w:r>
              <w:t>9.0</w:t>
            </w:r>
          </w:p>
        </w:tc>
        <w:tc>
          <w:tcPr>
            <w:tcW w:w="1398" w:type="dxa"/>
          </w:tcPr>
          <w:p w14:paraId="28FFAA48" w14:textId="77777777" w:rsidR="00946886" w:rsidRDefault="00946886" w:rsidP="005673D5">
            <w:pPr>
              <w:jc w:val="center"/>
            </w:pPr>
            <w:r>
              <w:t>32.3</w:t>
            </w:r>
          </w:p>
        </w:tc>
        <w:tc>
          <w:tcPr>
            <w:tcW w:w="1399" w:type="dxa"/>
          </w:tcPr>
          <w:p w14:paraId="73345A87" w14:textId="77777777" w:rsidR="00946886" w:rsidRDefault="00946886" w:rsidP="005673D5">
            <w:pPr>
              <w:jc w:val="center"/>
            </w:pPr>
            <w:r>
              <w:t>65.4</w:t>
            </w:r>
          </w:p>
        </w:tc>
      </w:tr>
      <w:tr w:rsidR="00946886" w14:paraId="3B3E25FF" w14:textId="77777777" w:rsidTr="00DB0B5E">
        <w:tc>
          <w:tcPr>
            <w:tcW w:w="1276" w:type="dxa"/>
            <w:vMerge/>
          </w:tcPr>
          <w:p w14:paraId="25719BE5" w14:textId="77777777" w:rsidR="00946886" w:rsidRDefault="00946886" w:rsidP="005673D5"/>
        </w:tc>
        <w:tc>
          <w:tcPr>
            <w:tcW w:w="3539" w:type="dxa"/>
          </w:tcPr>
          <w:p w14:paraId="1276626E" w14:textId="7A58C37F" w:rsidR="00946886" w:rsidRDefault="00946886" w:rsidP="005673D5">
            <w:r>
              <w:t>Mean PBS cost per participant</w:t>
            </w:r>
            <w:r w:rsidR="00DB0B5E">
              <w:t xml:space="preserve"> ($)</w:t>
            </w:r>
          </w:p>
        </w:tc>
        <w:tc>
          <w:tcPr>
            <w:tcW w:w="1398" w:type="dxa"/>
          </w:tcPr>
          <w:p w14:paraId="62AADF50" w14:textId="77777777" w:rsidR="00946886" w:rsidRDefault="00946886" w:rsidP="005673D5">
            <w:pPr>
              <w:jc w:val="center"/>
            </w:pPr>
            <w:r>
              <w:t>374</w:t>
            </w:r>
          </w:p>
        </w:tc>
        <w:tc>
          <w:tcPr>
            <w:tcW w:w="1398" w:type="dxa"/>
          </w:tcPr>
          <w:p w14:paraId="5045F998" w14:textId="77777777" w:rsidR="00946886" w:rsidRDefault="00946886" w:rsidP="005673D5">
            <w:pPr>
              <w:jc w:val="center"/>
            </w:pPr>
            <w:r>
              <w:t>1212</w:t>
            </w:r>
          </w:p>
        </w:tc>
        <w:tc>
          <w:tcPr>
            <w:tcW w:w="1399" w:type="dxa"/>
          </w:tcPr>
          <w:p w14:paraId="27852DE3" w14:textId="77777777" w:rsidR="00946886" w:rsidRDefault="00946886" w:rsidP="005673D5">
            <w:pPr>
              <w:jc w:val="center"/>
            </w:pPr>
            <w:r>
              <w:t>2060</w:t>
            </w:r>
          </w:p>
        </w:tc>
      </w:tr>
    </w:tbl>
    <w:p w14:paraId="5A447AE1" w14:textId="12074E76" w:rsidR="00946886" w:rsidRDefault="00946886" w:rsidP="00946886">
      <w:pPr>
        <w:pStyle w:val="Heading3"/>
      </w:pPr>
      <w:bookmarkStart w:id="129" w:name="_Toc446584263"/>
      <w:bookmarkStart w:id="130" w:name="_Toc446585385"/>
      <w:bookmarkStart w:id="131" w:name="_Toc452370983"/>
      <w:r>
        <w:lastRenderedPageBreak/>
        <w:t>Hospital costs</w:t>
      </w:r>
      <w:bookmarkEnd w:id="129"/>
      <w:bookmarkEnd w:id="130"/>
      <w:bookmarkEnd w:id="131"/>
    </w:p>
    <w:p w14:paraId="102B0260" w14:textId="3B109077" w:rsidR="00946886" w:rsidRDefault="00946886" w:rsidP="00946886">
      <w:r>
        <w:t xml:space="preserve">Due to the limitations of the hospital datasets available, </w:t>
      </w:r>
      <w:r w:rsidR="003D5D49">
        <w:t>data from</w:t>
      </w:r>
      <w:r>
        <w:t xml:space="preserve"> ALSWH participants who were hospitalised in NSW were used to determine differences in hospital admission and cost accrued by obese and non-obese women (Appendix D, Section 15.3). The NSW Admitted Patients dataset provided hospital admission of participants by Australian Refined Diagnosis Related Group (AR-DRG) codes that were then matched to the AR-DRG costs reported by the Independent Hospital Pricing Authority (IHPA). Each AR-DRG represents a group of similar conditions that require</w:t>
      </w:r>
      <w:r w:rsidR="00370815">
        <w:t xml:space="preserve"> similar hospital services. The</w:t>
      </w:r>
      <w:r>
        <w:t xml:space="preserve"> hospital cost for each admission was then summed to obtain the annual cost for each person.</w:t>
      </w:r>
    </w:p>
    <w:p w14:paraId="5D06E148" w14:textId="77777777" w:rsidR="00946886" w:rsidRDefault="00946886" w:rsidP="00946886"/>
    <w:p w14:paraId="6BFD8123" w14:textId="68F5011B" w:rsidR="00946886" w:rsidRDefault="00946886" w:rsidP="00946886">
      <w:r>
        <w:t xml:space="preserve">Obese women had higher hospital costs than non-obese women in both </w:t>
      </w:r>
      <w:r w:rsidR="00370815">
        <w:t>the 1973-78 and 1946-51 cohorts</w:t>
      </w:r>
      <w:r>
        <w:t xml:space="preserve"> (Figur</w:t>
      </w:r>
      <w:r w:rsidR="00EE07DF">
        <w:t>e 4-10). The mean hospital cost</w:t>
      </w:r>
      <w:r>
        <w:t xml:space="preserve"> for non-obese women in the 1973-78 cohort was $984 at age 24 and peaked at $1754 at age 33. The average hospital cost for obese women aged 24 was $600 (in 2012-13 Australian dollars) higher than </w:t>
      </w:r>
      <w:r w:rsidR="00EE07DF">
        <w:t xml:space="preserve">for </w:t>
      </w:r>
      <w:r>
        <w:t xml:space="preserve">non-obese women. From 27-36 years of age, obese women had approximately $112-$320 more hospital costs than non-obese women. </w:t>
      </w:r>
    </w:p>
    <w:p w14:paraId="775010D3" w14:textId="77777777" w:rsidR="00946886" w:rsidRDefault="00946886" w:rsidP="00946886"/>
    <w:p w14:paraId="55A26B42" w14:textId="648FBE5D" w:rsidR="00946886" w:rsidRDefault="00946886" w:rsidP="00946886">
      <w:r>
        <w:t xml:space="preserve">Mean hospital costs for non-obese women in the 1946-51 cohort increased from $1069 (in 2012-13 Australian dollars) at age 52 to $1549 at age 64 (Figure 4-10). For obese women in this cohort, the hospital costs were higher, ranging from $1283 (at 52 years) to $2504 (at 64 years).  Similarly, another study has shown that women aged 45-64 years in 2006 averaged $1101 (for those with 18.5≤BMI&lt;20) to $2480 (40≤BMI≤50) in hospital costs per year </w:t>
      </w:r>
      <w:r w:rsidR="00870399">
        <w:fldChar w:fldCharType="begin">
          <w:fldData xml:space="preserve">PEVuZE5vdGU+PENpdGU+PEF1dGhvcj5Lb3JkYTwvQXV0aG9yPjxZZWFyPjIwMTU8L1llYXI+PFJl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</w:fldData>
        </w:fldChar>
      </w:r>
      <w:r w:rsidR="007F3AAA">
        <w:instrText xml:space="preserve"> ADDIN EN.CITE </w:instrText>
      </w:r>
      <w:r w:rsidR="007F3AAA">
        <w:fldChar w:fldCharType="begin">
          <w:fldData xml:space="preserve">PEVuZE5vdGU+PENpdGU+PEF1dGhvcj5Lb3JkYTwvQXV0aG9yPjxZZWFyPjIwMTU8L1llYXI+PFJl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</w:fldData>
        </w:fldChar>
      </w:r>
      <w:r w:rsidR="007F3AAA">
        <w:instrText xml:space="preserve"> ADDIN EN.CITE.DATA </w:instrText>
      </w:r>
      <w:r w:rsidR="007F3AAA">
        <w:fldChar w:fldCharType="end"/>
      </w:r>
      <w:r w:rsidR="00870399">
        <w:fldChar w:fldCharType="separate"/>
      </w:r>
      <w:r w:rsidR="007F3AAA">
        <w:rPr>
          <w:noProof/>
        </w:rPr>
        <w:t>(</w:t>
      </w:r>
      <w:hyperlink w:anchor="_ENREF_110" w:tooltip="Korda, 2015 #14" w:history="1">
        <w:r w:rsidR="001731F3">
          <w:rPr>
            <w:noProof/>
          </w:rPr>
          <w:t>Korda et al., 2015</w:t>
        </w:r>
      </w:hyperlink>
      <w:r w:rsidR="007F3AAA">
        <w:rPr>
          <w:noProof/>
        </w:rPr>
        <w:t>)</w:t>
      </w:r>
      <w:r w:rsidR="00870399">
        <w:fldChar w:fldCharType="end"/>
      </w:r>
      <w:r>
        <w:t>. They also showed that the obese women accrued $1528 to $2480 in hospital costs per year, which is comparable to our results; obese women in the 1946-51 cohort had hospital costs of $1200-$2400 per year. Similar to the MBS and PBS findings, Figure 4-12 shows that the greatest cost difference between obese and non-obese women occurs in the 1946-51 cohort. At age 51, the cost difference in hospital use was approximately $200 and increased with age</w:t>
      </w:r>
      <w:r w:rsidR="00C50C00">
        <w:t>,</w:t>
      </w:r>
      <w:r>
        <w:t xml:space="preserve"> so that at age 66 years, the difference was $1000. </w:t>
      </w:r>
    </w:p>
    <w:p w14:paraId="52F99F83" w14:textId="77777777" w:rsidR="00946886" w:rsidRDefault="00946886" w:rsidP="00946886"/>
    <w:p w14:paraId="4D694AF1" w14:textId="4A1DE488" w:rsidR="00946886" w:rsidRPr="0068116C" w:rsidRDefault="00946886" w:rsidP="00946886">
      <w:r>
        <w:t xml:space="preserve">Once women reached their 70s and 80s, average hospital costs increased dramatically with age, from $1677 (in 2012-13 Australian dollars) to as high as $4210 per annum. In contrast to the younger cohorts, obese women in the 1921-26 cohort had similar hospital costs to non-obese women. The difference in cost was greatest at age 78 ($733 per year). The hospital costs of women aged 80 years and over in 2006 in the 45 and Up study was significantly higher than that of the women in the 1921-26 cohort </w:t>
      </w:r>
      <w:r w:rsidR="00870399">
        <w:fldChar w:fldCharType="begin">
          <w:fldData xml:space="preserve">PEVuZE5vdGU+PENpdGU+PEF1dGhvcj5Lb3JkYTwvQXV0aG9yPjxZZWFyPjIwMTU8L1llYXI+PFJl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</w:fldData>
        </w:fldChar>
      </w:r>
      <w:r w:rsidR="007F3AAA">
        <w:instrText xml:space="preserve"> ADDIN EN.CITE </w:instrText>
      </w:r>
      <w:r w:rsidR="007F3AAA">
        <w:fldChar w:fldCharType="begin">
          <w:fldData xml:space="preserve">PEVuZE5vdGU+PENpdGU+PEF1dGhvcj5Lb3JkYTwvQXV0aG9yPjxZZWFyPjIwMTU8L1llYXI+PFJl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</w:fldData>
        </w:fldChar>
      </w:r>
      <w:r w:rsidR="007F3AAA">
        <w:instrText xml:space="preserve"> ADDIN EN.CITE.DATA </w:instrText>
      </w:r>
      <w:r w:rsidR="007F3AAA">
        <w:fldChar w:fldCharType="end"/>
      </w:r>
      <w:r w:rsidR="00870399">
        <w:fldChar w:fldCharType="separate"/>
      </w:r>
      <w:r w:rsidR="007F3AAA">
        <w:rPr>
          <w:noProof/>
        </w:rPr>
        <w:t>(</w:t>
      </w:r>
      <w:hyperlink w:anchor="_ENREF_110" w:tooltip="Korda, 2015 #14" w:history="1">
        <w:r w:rsidR="001731F3">
          <w:rPr>
            <w:noProof/>
          </w:rPr>
          <w:t>Korda et al., 2015</w:t>
        </w:r>
      </w:hyperlink>
      <w:r w:rsidR="007F3AAA">
        <w:rPr>
          <w:noProof/>
        </w:rPr>
        <w:t>)</w:t>
      </w:r>
      <w:r w:rsidR="00870399">
        <w:fldChar w:fldCharType="end"/>
      </w:r>
      <w:r>
        <w:t>, probably reflecting the very high upper age range in the 45 and Up cohort.</w:t>
      </w:r>
    </w:p>
    <w:p w14:paraId="5B6CDE09" w14:textId="378D0678" w:rsidR="00946886" w:rsidRDefault="00C16EBC" w:rsidP="00946886">
      <w:pPr>
        <w:keepNext/>
        <w:jc w:val="center"/>
      </w:pPr>
      <w:r>
        <w:rPr>
          <w:noProof/>
          <w:szCs w:val="24"/>
        </w:rPr>
        <w:lastRenderedPageBreak/>
        <w:drawing>
          <wp:inline distT="0" distB="0" distL="0" distR="0" wp14:anchorId="3295EB0D" wp14:editId="5930D9C2">
            <wp:extent cx="4878000" cy="365760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A8EDAFA" w14:textId="698DD90D" w:rsidR="00946886" w:rsidRDefault="00946886" w:rsidP="00946886">
      <w:pPr>
        <w:pStyle w:val="Caption"/>
      </w:pPr>
      <w:bookmarkStart w:id="132" w:name="_Toc452469949"/>
      <w:r>
        <w:t xml:space="preserve">Figure </w:t>
      </w:r>
      <w:fldSimple w:instr=" STYLEREF 1 \s ">
        <w:r w:rsidR="004675BB">
          <w:rPr>
            <w:noProof/>
          </w:rPr>
          <w:t>4</w:t>
        </w:r>
      </w:fldSimple>
      <w:r w:rsidR="003D2D66">
        <w:noBreakHyphen/>
      </w:r>
      <w:fldSimple w:instr=" SEQ Figure \* ARABIC \s 1 ">
        <w:r w:rsidR="004675BB">
          <w:rPr>
            <w:noProof/>
          </w:rPr>
          <w:t>10</w:t>
        </w:r>
      </w:fldSimple>
      <w:r>
        <w:t xml:space="preserve">: </w:t>
      </w:r>
      <w:r w:rsidRPr="005E7663">
        <w:t xml:space="preserve">Comparison of average hospital costs in 2012-13 Australian dollars per participant per year for </w:t>
      </w:r>
      <w:r w:rsidR="00C50C00">
        <w:t xml:space="preserve">the </w:t>
      </w:r>
      <w:r w:rsidRPr="005E7663">
        <w:t xml:space="preserve">1973-78, 1946-51, </w:t>
      </w:r>
      <w:r w:rsidR="00C50C00">
        <w:t xml:space="preserve">and </w:t>
      </w:r>
      <w:r w:rsidRPr="005E7663">
        <w:t>1921-26 cohorts living in NSW by obese status.</w:t>
      </w:r>
      <w:bookmarkEnd w:id="132"/>
    </w:p>
    <w:p w14:paraId="5573B59C" w14:textId="77777777" w:rsidR="00946886" w:rsidRDefault="00946886" w:rsidP="00946886">
      <w:pPr>
        <w:jc w:val="left"/>
        <w:rPr>
          <w:b/>
        </w:rPr>
      </w:pPr>
    </w:p>
    <w:p w14:paraId="530B0733" w14:textId="775E5E44" w:rsidR="00946886" w:rsidRDefault="00946886" w:rsidP="00946886">
      <w:pPr>
        <w:pStyle w:val="Heading2"/>
      </w:pPr>
      <w:bookmarkStart w:id="133" w:name="_Toc446584264"/>
      <w:bookmarkStart w:id="134" w:name="_Toc446585386"/>
      <w:bookmarkStart w:id="135" w:name="_Toc452370984"/>
      <w:r>
        <w:t>Projected impact of obesity on healthcare utilisation</w:t>
      </w:r>
      <w:bookmarkEnd w:id="133"/>
      <w:bookmarkEnd w:id="134"/>
      <w:bookmarkEnd w:id="135"/>
    </w:p>
    <w:p w14:paraId="69200E16" w14:textId="2E0D54B7" w:rsidR="00946886" w:rsidRDefault="00946886" w:rsidP="00946886">
      <w:r>
        <w:t>The impact of obesity on healthcare utilisation from 2015 to 2035 was examined using the trend data shown in section 4.5. We compared the number of MBS claims, PBS prescriptions filled, and hospital admissions accrued by women each year and the cost of using these services for (a) the total population of women aged 20-90, (b) obese women, and (c) non-obese women. For MBS, PBS, and hospital projections, a model was generated for the number of claims and cost of each service for women at every age between 20 and 90, inclusive (Appendix E). The major assumption is that the number of MBS claims and cost</w:t>
      </w:r>
      <w:r w:rsidR="00C50C00">
        <w:t>s</w:t>
      </w:r>
      <w:r>
        <w:t xml:space="preserve"> (in 2014 Australian dollars), PBS claims and cost</w:t>
      </w:r>
      <w:r w:rsidR="00C50C00">
        <w:t>s</w:t>
      </w:r>
      <w:r>
        <w:t xml:space="preserve"> (in 2012-13 Australian dollars), and hospital costs (in 2012-13 Australian dollars) vary with age in the same way for every year between 2015 and 2035. The age-specific estimates for the number of claims and cost of each service were multiplied by the projected number of women aged 20 to 90 years at every year from 2015 to 2035</w:t>
      </w:r>
      <w:r w:rsidR="00C50C00">
        <w:t>, as well as by</w:t>
      </w:r>
      <w:r>
        <w:t xml:space="preserve"> prevalence of obese and non-obese women</w:t>
      </w:r>
      <w:r w:rsidR="00C50C00">
        <w:t>,</w:t>
      </w:r>
      <w:r>
        <w:t xml:space="preserve"> to predict the total number of claims and cost</w:t>
      </w:r>
      <w:r w:rsidR="00C50C00">
        <w:t>s</w:t>
      </w:r>
      <w:r>
        <w:t xml:space="preserve"> for MBS, PBS, and hospital services over the next 20 years (Appendix F).</w:t>
      </w:r>
    </w:p>
    <w:p w14:paraId="0DC944AD" w14:textId="26FE3471" w:rsidR="00946886" w:rsidRDefault="00946886" w:rsidP="00946886">
      <w:pPr>
        <w:pStyle w:val="Heading3"/>
      </w:pPr>
      <w:bookmarkStart w:id="136" w:name="_Toc446584265"/>
      <w:bookmarkStart w:id="137" w:name="_Toc446585387"/>
      <w:bookmarkStart w:id="138" w:name="_Toc452370985"/>
      <w:r>
        <w:t>Medicare Benefits Scheme</w:t>
      </w:r>
      <w:bookmarkEnd w:id="136"/>
      <w:bookmarkEnd w:id="137"/>
      <w:bookmarkEnd w:id="138"/>
    </w:p>
    <w:p w14:paraId="7D5C5CC9" w14:textId="1AF6275D" w:rsidR="00946886" w:rsidRDefault="00946886" w:rsidP="00946886">
      <w:r>
        <w:t xml:space="preserve">The total number of unreferred MBS claims for all Australian women aged 20-90 will increase from 57 million in 2015 to 85 million in 2035, corresponding to an annual unreferred MBS </w:t>
      </w:r>
      <w:r>
        <w:lastRenderedPageBreak/>
        <w:t>cost of $2.8 billion and $4.1 billion (in 2014 Australian dollars), respectively (Figures 4-11 and 4-12). The number of unreferred MBS claims made by obese women will more than double from 17 million to 36 million from 2015 to 2035 whereas for non-obese women, there will be a more gradual increase from 40 million to 48 million. As a result, annual</w:t>
      </w:r>
      <w:r w:rsidRPr="006B0524">
        <w:t xml:space="preserve"> </w:t>
      </w:r>
      <w:r>
        <w:t>unreferred MBS cost</w:t>
      </w:r>
      <w:r w:rsidR="00C50C00">
        <w:t>s</w:t>
      </w:r>
      <w:r>
        <w:t xml:space="preserve"> will double for obese women from $0.8 billion to $1.8 billion (in 2014 Australian dollars) between 2015 and 2035. For non-obese women, the annual unreferred MBS cost</w:t>
      </w:r>
      <w:r w:rsidR="00C50C00">
        <w:t>s</w:t>
      </w:r>
      <w:r>
        <w:t xml:space="preserve"> will increase from a little under $2 billion to $2.4 billion over the next </w:t>
      </w:r>
      <w:r w:rsidR="007F0141">
        <w:t>twenty</w:t>
      </w:r>
      <w:r>
        <w:t xml:space="preserve"> years. </w:t>
      </w:r>
    </w:p>
    <w:p w14:paraId="5B609736" w14:textId="73441A00" w:rsidR="00946886" w:rsidRDefault="00946886" w:rsidP="00946886">
      <w:pPr>
        <w:keepNext/>
        <w:jc w:val="center"/>
      </w:pPr>
      <w:r>
        <w:br/>
      </w:r>
      <w:r w:rsidR="007F0141">
        <w:rPr>
          <w:noProof/>
          <w:szCs w:val="24"/>
        </w:rPr>
        <w:drawing>
          <wp:inline distT="0" distB="0" distL="0" distR="0" wp14:anchorId="450C0FAD" wp14:editId="747A24E7">
            <wp:extent cx="4878000" cy="365760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2395C6C4" w14:textId="76890919" w:rsidR="00946886" w:rsidRDefault="00946886" w:rsidP="00946886">
      <w:pPr>
        <w:pStyle w:val="Caption"/>
      </w:pPr>
      <w:bookmarkStart w:id="139" w:name="_Toc452469950"/>
      <w:r>
        <w:t xml:space="preserve">Figure </w:t>
      </w:r>
      <w:fldSimple w:instr=" STYLEREF 1 \s ">
        <w:r w:rsidR="004675BB">
          <w:rPr>
            <w:noProof/>
          </w:rPr>
          <w:t>4</w:t>
        </w:r>
      </w:fldSimple>
      <w:r w:rsidR="003D2D66">
        <w:noBreakHyphen/>
      </w:r>
      <w:fldSimple w:instr=" SEQ Figure \* ARABIC \s 1 ">
        <w:r w:rsidR="004675BB">
          <w:rPr>
            <w:noProof/>
          </w:rPr>
          <w:t>11</w:t>
        </w:r>
      </w:fldSimple>
      <w:r>
        <w:t xml:space="preserve">: </w:t>
      </w:r>
      <w:r w:rsidRPr="007F3537">
        <w:t xml:space="preserve">Projected number of </w:t>
      </w:r>
      <w:r>
        <w:t xml:space="preserve">unreferred </w:t>
      </w:r>
      <w:r w:rsidRPr="007F3537">
        <w:t>MBS claims for Australian women aged 20-90 from 2015 to 2035 for obese, non-obese, and all women.</w:t>
      </w:r>
      <w:bookmarkEnd w:id="139"/>
    </w:p>
    <w:p w14:paraId="43F70001" w14:textId="77777777" w:rsidR="00946886" w:rsidRDefault="00946886" w:rsidP="00946886">
      <w:pPr>
        <w:rPr>
          <w:b/>
        </w:rPr>
      </w:pPr>
    </w:p>
    <w:p w14:paraId="75C8060B" w14:textId="77777777" w:rsidR="00946886" w:rsidRPr="00F626D2" w:rsidRDefault="00946886" w:rsidP="00946886"/>
    <w:p w14:paraId="159CD27A" w14:textId="263E5A47" w:rsidR="00946886" w:rsidRDefault="007F0141" w:rsidP="00946886">
      <w:pPr>
        <w:keepNext/>
        <w:jc w:val="center"/>
      </w:pPr>
      <w:r>
        <w:rPr>
          <w:noProof/>
          <w:szCs w:val="24"/>
        </w:rPr>
        <w:lastRenderedPageBreak/>
        <w:drawing>
          <wp:inline distT="0" distB="0" distL="0" distR="0" wp14:anchorId="162A207C" wp14:editId="448A9F89">
            <wp:extent cx="4878000" cy="3657600"/>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3C435D2D" w14:textId="7050ECAE" w:rsidR="00946886" w:rsidRDefault="00946886" w:rsidP="00946886">
      <w:pPr>
        <w:pStyle w:val="Caption"/>
      </w:pPr>
      <w:bookmarkStart w:id="140" w:name="_Toc452469951"/>
      <w:r>
        <w:t xml:space="preserve">Figure </w:t>
      </w:r>
      <w:fldSimple w:instr=" STYLEREF 1 \s ">
        <w:r w:rsidR="004675BB">
          <w:rPr>
            <w:noProof/>
          </w:rPr>
          <w:t>4</w:t>
        </w:r>
      </w:fldSimple>
      <w:r w:rsidR="003D2D66">
        <w:noBreakHyphen/>
      </w:r>
      <w:fldSimple w:instr=" SEQ Figure \* ARABIC \s 1 ">
        <w:r w:rsidR="004675BB">
          <w:rPr>
            <w:noProof/>
          </w:rPr>
          <w:t>12</w:t>
        </w:r>
      </w:fldSimple>
      <w:r>
        <w:t xml:space="preserve">: </w:t>
      </w:r>
      <w:r w:rsidRPr="00ED5D30">
        <w:t xml:space="preserve">Projected total </w:t>
      </w:r>
      <w:r>
        <w:t xml:space="preserve">unreferred </w:t>
      </w:r>
      <w:r w:rsidRPr="00ED5D30">
        <w:t>MBS cost</w:t>
      </w:r>
      <w:r w:rsidR="00C50C00">
        <w:t>s</w:t>
      </w:r>
      <w:r w:rsidRPr="00ED5D30">
        <w:t xml:space="preserve"> (in 2014 Australia</w:t>
      </w:r>
      <w:r>
        <w:t>n dollars) for women aged 20-90</w:t>
      </w:r>
      <w:r w:rsidRPr="00ED5D30">
        <w:t xml:space="preserve"> from 2015 to 2035 for obese, non-obese, and all women.</w:t>
      </w:r>
      <w:bookmarkEnd w:id="140"/>
    </w:p>
    <w:p w14:paraId="7F5A4C6E" w14:textId="77777777" w:rsidR="00946886" w:rsidRDefault="00946886" w:rsidP="00946886">
      <w:pPr>
        <w:rPr>
          <w:b/>
        </w:rPr>
      </w:pPr>
    </w:p>
    <w:p w14:paraId="463303EF" w14:textId="36A64039" w:rsidR="00946886" w:rsidRDefault="00946886" w:rsidP="00946886">
      <w:pPr>
        <w:pStyle w:val="Heading3"/>
      </w:pPr>
      <w:bookmarkStart w:id="141" w:name="_Toc446584266"/>
      <w:bookmarkStart w:id="142" w:name="_Toc446585388"/>
      <w:bookmarkStart w:id="143" w:name="_Toc452370986"/>
      <w:r>
        <w:t>Pharmaceutical Benefits Scheme</w:t>
      </w:r>
      <w:bookmarkEnd w:id="141"/>
      <w:bookmarkEnd w:id="142"/>
      <w:bookmarkEnd w:id="143"/>
    </w:p>
    <w:p w14:paraId="2E2AB7ED" w14:textId="24A2A2F1" w:rsidR="00946886" w:rsidRDefault="00946886" w:rsidP="00946886">
      <w:r>
        <w:t>Australian women aged 20-90 were estimated to fill approximately 13</w:t>
      </w:r>
      <w:r w:rsidR="007F0141">
        <w:t>3</w:t>
      </w:r>
      <w:r>
        <w:t xml:space="preserve"> million PBS prescriptions in 2015 at a total cost of $5.6 billion (in </w:t>
      </w:r>
      <w:r w:rsidR="007F0141">
        <w:t xml:space="preserve">2012-13 Australian dollars; </w:t>
      </w:r>
      <w:r>
        <w:t xml:space="preserve">Figures 4-13 and 4-14). Similar to the MBS, the total number of PBS prescriptions filled for obese women will more than double from 49 million in 2015 to 108 million in 2035, accounting for a total PBS cost of $1.9 billion and $4.0 billion (in 2012-13 Australian dollars), respectively. For non-obese women, the PBS prescriptions filled </w:t>
      </w:r>
      <w:r w:rsidR="00C50C00">
        <w:t>will increase</w:t>
      </w:r>
      <w:r>
        <w:t xml:space="preserve"> from 8</w:t>
      </w:r>
      <w:r w:rsidR="007F0141">
        <w:t>4</w:t>
      </w:r>
      <w:r>
        <w:t xml:space="preserve"> million to 11</w:t>
      </w:r>
      <w:r w:rsidR="007F0141">
        <w:t>0</w:t>
      </w:r>
      <w:r>
        <w:t xml:space="preserve"> million bet</w:t>
      </w:r>
      <w:r w:rsidR="00C50C00">
        <w:t>ween 2015 and 2035. As a result</w:t>
      </w:r>
      <w:r>
        <w:t>, the total PBS cost is projected to increase from $3.7 billion in 2015 to $4.</w:t>
      </w:r>
      <w:r w:rsidR="00AB2C0A">
        <w:t>6</w:t>
      </w:r>
      <w:r>
        <w:t xml:space="preserve"> billion in 2035.</w:t>
      </w:r>
    </w:p>
    <w:p w14:paraId="37DEB93E" w14:textId="51608B11" w:rsidR="00946886" w:rsidRDefault="007F0141" w:rsidP="00946886">
      <w:pPr>
        <w:keepNext/>
        <w:jc w:val="center"/>
      </w:pPr>
      <w:r>
        <w:rPr>
          <w:noProof/>
          <w:szCs w:val="24"/>
        </w:rPr>
        <w:lastRenderedPageBreak/>
        <w:drawing>
          <wp:inline distT="0" distB="0" distL="0" distR="0" wp14:anchorId="7E9EFFBF" wp14:editId="516FEAE5">
            <wp:extent cx="4924800" cy="3675600"/>
            <wp:effectExtent l="0" t="0" r="9525" b="127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76755790" w14:textId="59CE608F" w:rsidR="00946886" w:rsidRDefault="00946886" w:rsidP="00946886">
      <w:pPr>
        <w:pStyle w:val="Caption"/>
      </w:pPr>
      <w:bookmarkStart w:id="144" w:name="_Toc452469952"/>
      <w:r>
        <w:t xml:space="preserve">Figure </w:t>
      </w:r>
      <w:fldSimple w:instr=" STYLEREF 1 \s ">
        <w:r w:rsidR="004675BB">
          <w:rPr>
            <w:noProof/>
          </w:rPr>
          <w:t>4</w:t>
        </w:r>
      </w:fldSimple>
      <w:r w:rsidR="003D2D66">
        <w:noBreakHyphen/>
      </w:r>
      <w:fldSimple w:instr=" SEQ Figure \* ARABIC \s 1 ">
        <w:r w:rsidR="004675BB">
          <w:rPr>
            <w:noProof/>
          </w:rPr>
          <w:t>13</w:t>
        </w:r>
      </w:fldSimple>
      <w:r>
        <w:t xml:space="preserve">: </w:t>
      </w:r>
      <w:r w:rsidRPr="00A445E8">
        <w:t>Projected total number of PBS claims for Australian women aged 20-90 from 2015 to 2035 for obese, non-obese, and all women.</w:t>
      </w:r>
      <w:bookmarkEnd w:id="144"/>
    </w:p>
    <w:p w14:paraId="0EAD1990" w14:textId="77777777" w:rsidR="00946886" w:rsidRDefault="00946886" w:rsidP="00946886"/>
    <w:p w14:paraId="21BA72AB" w14:textId="358D6579" w:rsidR="00946886" w:rsidRDefault="007F0141" w:rsidP="00946886">
      <w:pPr>
        <w:keepNext/>
        <w:jc w:val="center"/>
      </w:pPr>
      <w:r>
        <w:rPr>
          <w:noProof/>
          <w:szCs w:val="24"/>
        </w:rPr>
        <w:drawing>
          <wp:inline distT="0" distB="0" distL="0" distR="0" wp14:anchorId="62FCC7AF" wp14:editId="70C5B211">
            <wp:extent cx="4924800" cy="3675600"/>
            <wp:effectExtent l="0" t="0" r="9525" b="127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08CDDD4C" w14:textId="0E51ABB4" w:rsidR="00946886" w:rsidRDefault="00946886" w:rsidP="00946886">
      <w:pPr>
        <w:pStyle w:val="Caption"/>
      </w:pPr>
      <w:bookmarkStart w:id="145" w:name="_Toc452469953"/>
      <w:r>
        <w:t xml:space="preserve">Figure </w:t>
      </w:r>
      <w:fldSimple w:instr=" STYLEREF 1 \s ">
        <w:r w:rsidR="004675BB">
          <w:rPr>
            <w:noProof/>
          </w:rPr>
          <w:t>4</w:t>
        </w:r>
      </w:fldSimple>
      <w:r w:rsidR="003D2D66">
        <w:noBreakHyphen/>
      </w:r>
      <w:fldSimple w:instr=" SEQ Figure \* ARABIC \s 1 ">
        <w:r w:rsidR="004675BB">
          <w:rPr>
            <w:noProof/>
          </w:rPr>
          <w:t>14</w:t>
        </w:r>
      </w:fldSimple>
      <w:r>
        <w:t xml:space="preserve">: </w:t>
      </w:r>
      <w:r w:rsidRPr="00676B40">
        <w:t>Projected total PBS cost</w:t>
      </w:r>
      <w:r w:rsidR="00C50C00">
        <w:t>s</w:t>
      </w:r>
      <w:r w:rsidRPr="00676B40">
        <w:t xml:space="preserve"> (in 2012-13 Australian dollars) for women aged 20-90 from 2015 to 2035 for obese, non-obese, and all women.</w:t>
      </w:r>
      <w:bookmarkEnd w:id="145"/>
    </w:p>
    <w:p w14:paraId="5CAF518C" w14:textId="08EA4A8C" w:rsidR="00946886" w:rsidRPr="00F626D2" w:rsidRDefault="00946886" w:rsidP="00946886">
      <w:pPr>
        <w:pStyle w:val="Heading3"/>
      </w:pPr>
      <w:bookmarkStart w:id="146" w:name="_Toc446584267"/>
      <w:bookmarkStart w:id="147" w:name="_Toc446585389"/>
      <w:bookmarkStart w:id="148" w:name="_Toc452370987"/>
      <w:r>
        <w:lastRenderedPageBreak/>
        <w:t>Hospital services</w:t>
      </w:r>
      <w:bookmarkEnd w:id="146"/>
      <w:bookmarkEnd w:id="147"/>
      <w:bookmarkEnd w:id="148"/>
    </w:p>
    <w:p w14:paraId="4CD856C1" w14:textId="77777777" w:rsidR="00946886" w:rsidRPr="00E14793" w:rsidRDefault="00946886" w:rsidP="00946886">
      <w:r>
        <w:t>Australian women aged 20-90 were estimated to use a total of $15.8 billion (in 2012-13 Australian dollars) in hospital services in 2015 and $23.6 billion in 2035 (see Figure 4-15). The total hospital cost for obese women will double from $4.7 billion to $10 billion between 2015 and 2035. For non-obese women, the total hospital cost will increase from $11 billion to $13.6 billion (in 2012-13 Australian dollars) from 2015 to 2035.</w:t>
      </w:r>
    </w:p>
    <w:p w14:paraId="2284FD5C" w14:textId="77777777" w:rsidR="00946886" w:rsidRDefault="00946886" w:rsidP="00946886">
      <w:pPr>
        <w:rPr>
          <w:color w:val="0070C0"/>
        </w:rPr>
      </w:pPr>
    </w:p>
    <w:p w14:paraId="62F884B1" w14:textId="62BADD9E" w:rsidR="00946886" w:rsidRDefault="00AB2C0A" w:rsidP="00946886">
      <w:pPr>
        <w:keepNext/>
        <w:jc w:val="center"/>
      </w:pPr>
      <w:r>
        <w:rPr>
          <w:noProof/>
          <w:szCs w:val="24"/>
        </w:rPr>
        <w:drawing>
          <wp:inline distT="0" distB="0" distL="0" distR="0" wp14:anchorId="1707AB72" wp14:editId="03B92CC4">
            <wp:extent cx="4924800" cy="3675600"/>
            <wp:effectExtent l="0" t="0" r="9525" b="127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73076512" w14:textId="2B2379AC" w:rsidR="00946886" w:rsidRPr="00D23376" w:rsidRDefault="00946886" w:rsidP="00946886">
      <w:pPr>
        <w:pStyle w:val="Caption"/>
      </w:pPr>
      <w:bookmarkStart w:id="149" w:name="_Toc452469954"/>
      <w:r>
        <w:t xml:space="preserve">Figure </w:t>
      </w:r>
      <w:fldSimple w:instr=" STYLEREF 1 \s ">
        <w:r w:rsidR="004675BB">
          <w:rPr>
            <w:noProof/>
          </w:rPr>
          <w:t>4</w:t>
        </w:r>
      </w:fldSimple>
      <w:r w:rsidR="003D2D66">
        <w:noBreakHyphen/>
      </w:r>
      <w:fldSimple w:instr=" SEQ Figure \* ARABIC \s 1 ">
        <w:r w:rsidR="004675BB">
          <w:rPr>
            <w:noProof/>
          </w:rPr>
          <w:t>15</w:t>
        </w:r>
      </w:fldSimple>
      <w:r>
        <w:t xml:space="preserve">: </w:t>
      </w:r>
      <w:r w:rsidRPr="003E35C0">
        <w:t>Projected total hospital cost in 2012-13 Australian dollars for women aged 20-90 from 2015 to 2035 for obese, non-obese, and all women.</w:t>
      </w:r>
      <w:bookmarkEnd w:id="149"/>
    </w:p>
    <w:p w14:paraId="7DBD5D85" w14:textId="77777777" w:rsidR="00946886" w:rsidRDefault="00946886" w:rsidP="00946886"/>
    <w:p w14:paraId="64B9AC6D" w14:textId="56C1FCC7" w:rsidR="00946886" w:rsidRDefault="00946886" w:rsidP="00946886">
      <w:r>
        <w:t xml:space="preserve">Obese Australians aged ≥30 years in 2005 accounted for $6.6 billion in direct health costs and $13.6 billion in government subsidies </w:t>
      </w:r>
      <w:r w:rsidR="00870399">
        <w:fldChar w:fldCharType="begin"/>
      </w:r>
      <w:r w:rsidR="007F3AAA">
        <w:instrText xml:space="preserve"> ADDIN EN.CITE &lt;EndNote&gt;&lt;Cite&gt;&lt;Author&gt;Colagiuri&lt;/Author&gt;&lt;Year&gt;2010&lt;/Year&gt;&lt;RecNum&gt;82&lt;/RecNum&gt;&lt;DisplayText&gt;(Colagiuri et al., 2010)&lt;/DisplayText&gt;&lt;record&gt;&lt;rec-number&gt;82&lt;/rec-number&gt;&lt;foreign-keys&gt;&lt;key app="EN" db-id="0zaxfzw0nszf5ae2xx05fzzowfpdapapwt0v" timestamp="1453357884"&gt;82&lt;/key&gt;&lt;/foreign-keys&gt;&lt;ref-type name="Journal Article"&gt;17&lt;/ref-type&gt;&lt;contributors&gt;&lt;authors&gt;&lt;author&gt;Colagiuri, S.&lt;/author&gt;&lt;author&gt;Lee, C. M.&lt;/author&gt;&lt;author&gt;Colagiuri, R.&lt;/author&gt;&lt;author&gt;Magliano, D.&lt;/author&gt;&lt;author&gt;Shaw, J. E.&lt;/author&gt;&lt;author&gt;Zimmet, P. Z.&lt;/author&gt;&lt;author&gt;Caterson, I. D.&lt;/author&gt;&lt;/authors&gt;&lt;/contributors&gt;&lt;auth-address&gt;Boden Institute of Obesity, Nutrition and Exercise, University of Sydney, Sydney, NSW, Australia. stephen.colagiuri@sydney.edu.au&lt;/auth-address&gt;&lt;titles&gt;&lt;title&gt;The cost of overweight and obesity in Australia&lt;/title&gt;&lt;secondary-title&gt;Med J Aust&lt;/secondary-title&gt;&lt;/titles&gt;&lt;periodical&gt;&lt;full-title&gt;Med J Aust&lt;/full-title&gt;&lt;/periodical&gt;&lt;pages&gt;260-4&lt;/pages&gt;&lt;volume&gt;192&lt;/volume&gt;&lt;number&gt;5&lt;/number&gt;&lt;keywords&gt;&lt;keyword&gt;Australia/epidemiology&lt;/keyword&gt;&lt;keyword&gt;*Cost of Illness&lt;/keyword&gt;&lt;keyword&gt;Female&lt;/keyword&gt;&lt;keyword&gt;Health Care Costs/*statistics &amp;amp; numerical data&lt;/keyword&gt;&lt;keyword&gt;Health Surveys&lt;/keyword&gt;&lt;keyword&gt;Humans&lt;/keyword&gt;&lt;keyword&gt;Male&lt;/keyword&gt;&lt;keyword&gt;Middle Aged&lt;/keyword&gt;&lt;keyword&gt;Obesity/economics/epidemiology&lt;/keyword&gt;&lt;keyword&gt;Overweight/*economics/epidemiology&lt;/keyword&gt;&lt;keyword&gt;Prevalence&lt;/keyword&gt;&lt;/keywords&gt;&lt;dates&gt;&lt;year&gt;2010&lt;/year&gt;&lt;pub-dates&gt;&lt;date&gt;Mar 1&lt;/date&gt;&lt;/pub-dates&gt;&lt;/dates&gt;&lt;isbn&gt;0025-729X (Print)&amp;#xD;0025-729X (Linking)&lt;/isbn&gt;&lt;accession-num&gt;20201759&lt;/accession-num&gt;&lt;urls&gt;&lt;related-urls&gt;&lt;url&gt;http://www.ncbi.nlm.nih.gov/pubmed/20201759&lt;/url&gt;&lt;/related-urls&gt;&lt;/urls&gt;&lt;/record&gt;&lt;/Cite&gt;&lt;/EndNote&gt;</w:instrText>
      </w:r>
      <w:r w:rsidR="00870399">
        <w:fldChar w:fldCharType="separate"/>
      </w:r>
      <w:r w:rsidR="007F3AAA">
        <w:rPr>
          <w:noProof/>
        </w:rPr>
        <w:t>(</w:t>
      </w:r>
      <w:hyperlink w:anchor="_ENREF_60" w:tooltip="Colagiuri, 2010 #82" w:history="1">
        <w:r w:rsidR="001731F3">
          <w:rPr>
            <w:noProof/>
          </w:rPr>
          <w:t>Colagiuri et al., 2010</w:t>
        </w:r>
      </w:hyperlink>
      <w:r w:rsidR="007F3AAA">
        <w:rPr>
          <w:noProof/>
        </w:rPr>
        <w:t>)</w:t>
      </w:r>
      <w:r w:rsidR="00870399">
        <w:fldChar w:fldCharType="end"/>
      </w:r>
      <w:r>
        <w:t xml:space="preserve">. For 2011-12, PriceWaterhouseCooper estimated that the additional direct costs of obese Australians aged ≥18 years was $3.8 billion, however they predicted that in 2025, there will be 7.2 million obese individuals and $87.7 billion in additional healthcare costs </w:t>
      </w:r>
      <w:r w:rsidR="00870399">
        <w:fldChar w:fldCharType="begin"/>
      </w:r>
      <w:r w:rsidR="007F3AAA">
        <w:instrText xml:space="preserve"> ADDIN EN.CITE &lt;EndNote&gt;&lt;Cite&gt;&lt;Author&gt;PriceWaterhouseCooper&lt;/Author&gt;&lt;Year&gt;2015&lt;/Year&gt;&lt;RecNum&gt;84&lt;/RecNum&gt;&lt;DisplayText&gt;(PriceWaterhouseCooper, 2015)&lt;/DisplayText&gt;&lt;record&gt;&lt;rec-number&gt;84&lt;/rec-number&gt;&lt;foreign-keys&gt;&lt;key app="EN" db-id="0zaxfzw0nszf5ae2xx05fzzowfpdapapwt0v" timestamp="1453433011"&gt;84&lt;/key&gt;&lt;/foreign-keys&gt;&lt;ref-type name="Report"&gt;27&lt;/ref-type&gt;&lt;contributors&gt;&lt;authors&gt;&lt;author&gt;PriceWaterhouseCooper&lt;/author&gt;&lt;/authors&gt;&lt;/contributors&gt;&lt;titles&gt;&lt;title&gt;Weighing the cost of obesity: A case for action&lt;/title&gt;&lt;/titles&gt;&lt;dates&gt;&lt;year&gt;2015&lt;/year&gt;&lt;/dates&gt;&lt;publisher&gt;PriceWaterhouseCooper&lt;/publisher&gt;&lt;urls&gt;&lt;/urls&gt;&lt;/record&gt;&lt;/Cite&gt;&lt;/EndNote&gt;</w:instrText>
      </w:r>
      <w:r w:rsidR="00870399">
        <w:fldChar w:fldCharType="separate"/>
      </w:r>
      <w:r w:rsidR="007F3AAA">
        <w:rPr>
          <w:noProof/>
        </w:rPr>
        <w:t>(</w:t>
      </w:r>
      <w:hyperlink w:anchor="_ENREF_145" w:tooltip="PriceWaterhouseCooper, 2015 #84" w:history="1">
        <w:r w:rsidR="001731F3">
          <w:rPr>
            <w:noProof/>
          </w:rPr>
          <w:t>PriceWaterhouseCooper, 2015</w:t>
        </w:r>
      </w:hyperlink>
      <w:r w:rsidR="007F3AAA">
        <w:rPr>
          <w:noProof/>
        </w:rPr>
        <w:t>)</w:t>
      </w:r>
      <w:r w:rsidR="00870399">
        <w:fldChar w:fldCharType="end"/>
      </w:r>
      <w:r>
        <w:t xml:space="preserve">. </w:t>
      </w:r>
    </w:p>
    <w:p w14:paraId="4218CE34" w14:textId="6E34DC0C" w:rsidR="00946886" w:rsidRPr="00186103" w:rsidRDefault="00946886" w:rsidP="00946886">
      <w:r>
        <w:t>Our report focuses on Australian women aged 20 to 90 years whereas the other studies include men in their analyses and only report on health expenditure of obese individuals. Irrespective of the</w:t>
      </w:r>
      <w:r w:rsidR="00C50C00">
        <w:t>se</w:t>
      </w:r>
      <w:r>
        <w:t xml:space="preserve"> differences, it is clear that the increasing prevalence of obesity will lead to higher healthcare costs in the future.</w:t>
      </w:r>
    </w:p>
    <w:p w14:paraId="4CAB7D5A" w14:textId="4ABB82F6" w:rsidR="00946886" w:rsidRPr="004B58F0" w:rsidRDefault="00946886" w:rsidP="00946886">
      <w:pPr>
        <w:pStyle w:val="Heading3"/>
      </w:pPr>
      <w:bookmarkStart w:id="150" w:name="_Toc446584268"/>
      <w:bookmarkStart w:id="151" w:name="_Toc446585390"/>
      <w:bookmarkStart w:id="152" w:name="_Toc452370988"/>
      <w:r>
        <w:lastRenderedPageBreak/>
        <w:t>Summary points</w:t>
      </w:r>
      <w:bookmarkEnd w:id="150"/>
      <w:bookmarkEnd w:id="151"/>
      <w:bookmarkEnd w:id="152"/>
    </w:p>
    <w:p w14:paraId="69F4C514" w14:textId="23FF37C4" w:rsidR="00946886" w:rsidRPr="00AC6E90" w:rsidRDefault="00946886" w:rsidP="00AC6E90">
      <w:pPr>
        <w:pStyle w:val="ListParagraph"/>
        <w:numPr>
          <w:ilvl w:val="0"/>
          <w:numId w:val="36"/>
        </w:numPr>
        <w:rPr>
          <w:noProof/>
          <w:sz w:val="26"/>
          <w:lang w:val="en-US"/>
        </w:rPr>
      </w:pPr>
      <w:r>
        <w:t xml:space="preserve">Women’s BMI increased with age from early adulthood until 60-70 years </w:t>
      </w:r>
      <w:r w:rsidR="00C50C00">
        <w:t>(</w:t>
      </w:r>
      <w:r>
        <w:t>when</w:t>
      </w:r>
      <w:r w:rsidR="00C50C00">
        <w:t xml:space="preserve"> it wa</w:t>
      </w:r>
      <w:r>
        <w:t>s projected to slowly decrease</w:t>
      </w:r>
      <w:r w:rsidR="00C50C00">
        <w:t>)</w:t>
      </w:r>
      <w:r>
        <w:t>, and by birth cohort</w:t>
      </w:r>
      <w:r w:rsidR="00C50C00">
        <w:t>,</w:t>
      </w:r>
      <w:r>
        <w:t xml:space="preserve"> with more recent cohorts having higher BMI.</w:t>
      </w:r>
    </w:p>
    <w:p w14:paraId="6E3972DE" w14:textId="110B30F9" w:rsidR="00946886" w:rsidRPr="00AC6E90" w:rsidRDefault="00946886" w:rsidP="00AC6E90">
      <w:pPr>
        <w:pStyle w:val="ListParagraph"/>
        <w:numPr>
          <w:ilvl w:val="0"/>
          <w:numId w:val="36"/>
        </w:numPr>
        <w:rPr>
          <w:noProof/>
          <w:sz w:val="26"/>
          <w:lang w:val="en-US"/>
        </w:rPr>
      </w:pPr>
      <w:r>
        <w:t xml:space="preserve">The </w:t>
      </w:r>
      <w:r w:rsidR="00CE658E">
        <w:t>prevalence</w:t>
      </w:r>
      <w:r>
        <w:t xml:space="preserve"> of obese women increased by 3.5 fold in the 1973-78 cohort from 1996 to 2012</w:t>
      </w:r>
      <w:r w:rsidR="00C50C00">
        <w:t>,</w:t>
      </w:r>
      <w:r>
        <w:t xml:space="preserve"> and 1.6 fold in the 1946-51 cohort from 1996 to 2013.</w:t>
      </w:r>
    </w:p>
    <w:p w14:paraId="2CF8B05A" w14:textId="6581EDCA" w:rsidR="00946886" w:rsidRPr="00AC6E90" w:rsidRDefault="00946886" w:rsidP="00AC6E90">
      <w:pPr>
        <w:pStyle w:val="ListParagraph"/>
        <w:numPr>
          <w:ilvl w:val="0"/>
          <w:numId w:val="36"/>
        </w:numPr>
        <w:rPr>
          <w:noProof/>
          <w:sz w:val="26"/>
          <w:lang w:val="en-US"/>
        </w:rPr>
      </w:pPr>
      <w:r>
        <w:t>The number of obese women is predicted to double from 2.4 to 4.8 million between 2015 and 2035.</w:t>
      </w:r>
    </w:p>
    <w:p w14:paraId="5B92305B" w14:textId="08ACCF0B" w:rsidR="00946886" w:rsidRPr="00AC6E90" w:rsidRDefault="00946886" w:rsidP="00AC6E90">
      <w:pPr>
        <w:pStyle w:val="ListParagraph"/>
        <w:numPr>
          <w:ilvl w:val="0"/>
          <w:numId w:val="36"/>
        </w:numPr>
        <w:rPr>
          <w:noProof/>
          <w:sz w:val="26"/>
          <w:lang w:val="en-US"/>
        </w:rPr>
      </w:pPr>
      <w:r>
        <w:t xml:space="preserve">Total health expenditure for obese women will double over the next </w:t>
      </w:r>
      <w:r w:rsidR="007F0141">
        <w:t>twenty</w:t>
      </w:r>
      <w:r>
        <w:t xml:space="preserve"> years, whereas the rate in which MBS, PBS, and hospital costs increase will be slower for non-obese women.</w:t>
      </w:r>
    </w:p>
    <w:p w14:paraId="30E05D86" w14:textId="77777777" w:rsidR="00946886" w:rsidRDefault="00946886" w:rsidP="00946886">
      <w:pPr>
        <w:rPr>
          <w:lang w:val="en-US"/>
        </w:rPr>
      </w:pPr>
    </w:p>
    <w:p w14:paraId="2CB13F0D" w14:textId="28D918EF" w:rsidR="00946886" w:rsidRDefault="00946886">
      <w:pPr>
        <w:spacing w:before="0" w:after="0" w:line="240" w:lineRule="auto"/>
        <w:jc w:val="left"/>
      </w:pPr>
      <w:r>
        <w:br w:type="page"/>
      </w:r>
    </w:p>
    <w:p w14:paraId="4B5B8A04" w14:textId="2714B95C" w:rsidR="00946886" w:rsidRDefault="00946886" w:rsidP="00946886">
      <w:pPr>
        <w:pStyle w:val="Heading1"/>
      </w:pPr>
      <w:bookmarkStart w:id="153" w:name="_Toc446584269"/>
      <w:bookmarkStart w:id="154" w:name="_Toc446585391"/>
      <w:bookmarkStart w:id="155" w:name="_Toc452370989"/>
      <w:r>
        <w:lastRenderedPageBreak/>
        <w:t>Tobacco use</w:t>
      </w:r>
      <w:bookmarkEnd w:id="153"/>
      <w:bookmarkEnd w:id="154"/>
      <w:bookmarkEnd w:id="155"/>
    </w:p>
    <w:p w14:paraId="11CA9D76" w14:textId="0D8D02CE" w:rsidR="00946886" w:rsidRDefault="00946886" w:rsidP="00946886">
      <w:pPr>
        <w:pStyle w:val="Heading2"/>
      </w:pPr>
      <w:bookmarkStart w:id="156" w:name="_Toc446584270"/>
      <w:bookmarkStart w:id="157" w:name="_Toc446585392"/>
      <w:bookmarkStart w:id="158" w:name="_Toc452370990"/>
      <w:r>
        <w:t>Background</w:t>
      </w:r>
      <w:bookmarkEnd w:id="156"/>
      <w:bookmarkEnd w:id="157"/>
      <w:bookmarkEnd w:id="158"/>
    </w:p>
    <w:p w14:paraId="250781D3" w14:textId="1573A4AC" w:rsidR="00946886" w:rsidRDefault="00946886" w:rsidP="00946886">
      <w:r>
        <w:t>Smoking cigarettes and other tobacco products is a major risk factor for a wide range of diseases including cancer, cardiovascular disease, and respiratory disease. In Australia, the prevalence of smoking among women increased then declined in the mid-20</w:t>
      </w:r>
      <w:r w:rsidRPr="00D22A5A">
        <w:rPr>
          <w:vertAlign w:val="superscript"/>
        </w:rPr>
        <w:t>th</w:t>
      </w:r>
      <w:r>
        <w:t xml:space="preserve"> century. Approximately 1 in 4 women were current smokers in 1945 and this </w:t>
      </w:r>
      <w:r w:rsidR="00CE658E">
        <w:t>prevalence</w:t>
      </w:r>
      <w:r>
        <w:t xml:space="preserve"> increased to 1 in 3 by 1976 </w:t>
      </w:r>
      <w:r w:rsidR="00870399">
        <w:fldChar w:fldCharType="begin">
          <w:fldData xml:space="preserve">PEVuZE5vdGU+PENpdGU+PEF1dGhvcj5Xb29kd2FyZDwvQXV0aG9yPjxZZWFyPjE5ODQ8L1llYXI+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=
</w:fldData>
        </w:fldChar>
      </w:r>
      <w:r w:rsidR="007F3AAA">
        <w:instrText xml:space="preserve"> ADDIN EN.CITE </w:instrText>
      </w:r>
      <w:r w:rsidR="007F3AAA">
        <w:fldChar w:fldCharType="begin">
          <w:fldData xml:space="preserve">PEVuZE5vdGU+PENpdGU+PEF1dGhvcj5Xb29kd2FyZDwvQXV0aG9yPjxZZWFyPjE5ODQ8L1llYXI+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=
</w:fldData>
        </w:fldChar>
      </w:r>
      <w:r w:rsidR="007F3AAA">
        <w:instrText xml:space="preserve"> ADDIN EN.CITE.DATA </w:instrText>
      </w:r>
      <w:r w:rsidR="007F3AAA">
        <w:fldChar w:fldCharType="end"/>
      </w:r>
      <w:r w:rsidR="00870399">
        <w:fldChar w:fldCharType="separate"/>
      </w:r>
      <w:r w:rsidR="007F3AAA">
        <w:rPr>
          <w:noProof/>
        </w:rPr>
        <w:t>(</w:t>
      </w:r>
      <w:hyperlink w:anchor="_ENREF_40" w:tooltip="Banks, 2015 #63" w:history="1">
        <w:r w:rsidR="001731F3">
          <w:rPr>
            <w:noProof/>
          </w:rPr>
          <w:t>Banks et al., 2015</w:t>
        </w:r>
      </w:hyperlink>
      <w:r w:rsidR="007F3AAA">
        <w:rPr>
          <w:noProof/>
        </w:rPr>
        <w:t xml:space="preserve">; </w:t>
      </w:r>
      <w:hyperlink w:anchor="_ENREF_177" w:tooltip="Woodward, 1984 #62" w:history="1">
        <w:r w:rsidR="001731F3">
          <w:rPr>
            <w:noProof/>
          </w:rPr>
          <w:t>Woodward, 1984</w:t>
        </w:r>
      </w:hyperlink>
      <w:r w:rsidR="007F3AAA">
        <w:rPr>
          <w:noProof/>
        </w:rPr>
        <w:t>)</w:t>
      </w:r>
      <w:r w:rsidR="00870399">
        <w:fldChar w:fldCharType="end"/>
      </w:r>
      <w:r>
        <w:t xml:space="preserve">. Accumulating evidence of the harmful effects of tobacco use and the introduction of control programs prompted a decline in current smokers over the last three decades. According to the National Drug Strategy Household Survey (NDSHS), the </w:t>
      </w:r>
      <w:r w:rsidR="00CE658E">
        <w:t>percentage</w:t>
      </w:r>
      <w:r>
        <w:t xml:space="preserve"> of people aged 14 years and over who were daily smokers fell from 25.1 per cent in 1998 to 12.8 per cent in 2013 </w:t>
      </w:r>
      <w:r w:rsidR="00870399">
        <w:fldChar w:fldCharType="begin"/>
      </w:r>
      <w:r w:rsidR="007F3AAA">
        <w:instrText xml:space="preserve"> ADDIN EN.CITE &lt;EndNote&gt;&lt;Cite&gt;&lt;Author&gt;AIHW&lt;/Author&gt;&lt;Year&gt;2000&lt;/Year&gt;&lt;RecNum&gt;74&lt;/RecNum&gt;&lt;DisplayText&gt;(AIHW, 2000, 2014b)&lt;/DisplayText&gt;&lt;record&gt;&lt;rec-number&gt;74&lt;/rec-number&gt;&lt;foreign-keys&gt;&lt;key app="EN" db-id="0zaxfzw0nszf5ae2xx05fzzowfpdapapwt0v" timestamp="1452577558"&gt;74&lt;/key&gt;&lt;/foreign-keys&gt;&lt;ref-type name="Government Document"&gt;46&lt;/ref-type&gt;&lt;contributors&gt;&lt;authors&gt;&lt;author&gt;AIHW&lt;/author&gt;&lt;/authors&gt;&lt;secondary-authors&gt;&lt;author&gt;AIHW&lt;/author&gt;&lt;/secondary-authors&gt;&lt;/contributors&gt;&lt;titles&gt;&lt;title&gt;1998 National Drug Strategy Household Survey: Detailed findings&lt;/title&gt;&lt;tertiary-title&gt;Drug Statistics Series&lt;/tertiary-title&gt;&lt;/titles&gt;&lt;edition&gt;No. 6&lt;/edition&gt;&lt;dates&gt;&lt;year&gt;2000&lt;/year&gt;&lt;/dates&gt;&lt;pub-location&gt;Canberra&lt;/pub-location&gt;&lt;publisher&gt;AIHW&lt;/publisher&gt;&lt;isbn&gt;AIHW cat. no. PHE 276&lt;/isbn&gt;&lt;urls&gt;&lt;/urls&gt;&lt;custom1&gt;Australian Institute of Health and Welfare&lt;/custom1&gt;&lt;/record&gt;&lt;/Cite&gt;&lt;Cite&gt;&lt;Author&gt;AIHW&lt;/Author&gt;&lt;Year&gt;2014&lt;/Year&gt;&lt;RecNum&gt;75&lt;/RecNum&gt;&lt;record&gt;&lt;rec-number&gt;75&lt;/rec-number&gt;&lt;foreign-keys&gt;&lt;key app="EN" db-id="0zaxfzw0nszf5ae2xx05fzzowfpdapapwt0v" timestamp="1452578971"&gt;75&lt;/key&gt;&lt;/foreign-keys&gt;&lt;ref-type name="Government Document"&gt;46&lt;/ref-type&gt;&lt;contributors&gt;&lt;authors&gt;&lt;author&gt;AIHW&lt;/author&gt;&lt;/authors&gt;&lt;secondary-authors&gt;&lt;author&gt;AIHW&lt;/author&gt;&lt;/secondary-authors&gt;&lt;/contributors&gt;&lt;titles&gt;&lt;title&gt;National Drug Strategy Household Survey detailed report 2013&lt;/title&gt;&lt;tertiary-title&gt;Drug statistics series&lt;/tertiary-title&gt;&lt;/titles&gt;&lt;edition&gt;no. 28&lt;/edition&gt;&lt;dates&gt;&lt;year&gt;2014&lt;/year&gt;&lt;/dates&gt;&lt;pub-location&gt;Canberra&lt;/pub-location&gt;&lt;publisher&gt;AIHW&lt;/publisher&gt;&lt;isbn&gt;Cat. no. PHE 183&lt;/isbn&gt;&lt;urls&gt;&lt;/urls&gt;&lt;custom1&gt;Australian Institute of Health and Welfare&lt;/custom1&gt;&lt;/record&gt;&lt;/Cite&gt;&lt;/EndNote&gt;</w:instrText>
      </w:r>
      <w:r w:rsidR="00870399">
        <w:fldChar w:fldCharType="separate"/>
      </w:r>
      <w:r w:rsidR="007F3AAA">
        <w:rPr>
          <w:noProof/>
        </w:rPr>
        <w:t>(</w:t>
      </w:r>
      <w:hyperlink w:anchor="_ENREF_24" w:tooltip="AIHW, 2000 #74" w:history="1">
        <w:r w:rsidR="001731F3">
          <w:rPr>
            <w:noProof/>
          </w:rPr>
          <w:t>AIHW, 2000</w:t>
        </w:r>
      </w:hyperlink>
      <w:r w:rsidR="007F3AAA">
        <w:rPr>
          <w:noProof/>
        </w:rPr>
        <w:t xml:space="preserve">, </w:t>
      </w:r>
      <w:hyperlink w:anchor="_ENREF_32" w:tooltip="AIHW, 2014 #75" w:history="1">
        <w:r w:rsidR="001731F3">
          <w:rPr>
            <w:noProof/>
          </w:rPr>
          <w:t>2014b</w:t>
        </w:r>
      </w:hyperlink>
      <w:r w:rsidR="007F3AAA">
        <w:rPr>
          <w:noProof/>
        </w:rPr>
        <w:t>)</w:t>
      </w:r>
      <w:r w:rsidR="00870399">
        <w:fldChar w:fldCharType="end"/>
      </w:r>
      <w:r>
        <w:t xml:space="preserve">. For women in particular, the latest National Health Survey (2014-15) shows that only 13.3 per cent of women aged 18 years and over are current smokers </w:t>
      </w:r>
      <w:r w:rsidR="00870399">
        <w:fldChar w:fldCharType="begin"/>
      </w:r>
      <w:r w:rsidR="009E6594">
        <w:instrText xml:space="preserve"> ADDIN EN.CITE &lt;EndNote&gt;&lt;Cite&gt;&lt;Author&gt;ABS&lt;/Author&gt;&lt;Year&gt;2015&lt;/Year&gt;&lt;RecNum&gt;64&lt;/RecNum&gt;&lt;DisplayText&gt;(ABS, 2015e)&lt;/DisplayText&gt;&lt;record&gt;&lt;rec-number&gt;64&lt;/rec-number&gt;&lt;foreign-keys&gt;&lt;key app="EN" db-id="0zaxfzw0nszf5ae2xx05fzzowfpdapapwt0v" timestamp="1452559993"&gt;64&lt;/key&gt;&lt;/foreign-keys&gt;&lt;ref-type name="Government Document"&gt;46&lt;/ref-type&gt;&lt;contributors&gt;&lt;authors&gt;&lt;author&gt;ABS&lt;/author&gt;&lt;/authors&gt;&lt;secondary-authors&gt;&lt;author&gt;Australian Bureau of Statistics&lt;/author&gt;&lt;/secondary-authors&gt;&lt;/contributors&gt;&lt;titles&gt;&lt;title&gt;National Health Survey: First Results, 2014-15&lt;/title&gt;&lt;/titles&gt;&lt;dates&gt;&lt;year&gt;2015&lt;/year&gt;&lt;/dates&gt;&lt;pub-location&gt;Canberra&lt;/pub-location&gt;&lt;publisher&gt;Commonwealth of Australia&lt;/publisher&gt;&lt;isbn&gt;4364.0.55.001&lt;/isbn&gt;&lt;urls&gt;&lt;/urls&gt;&lt;custom1&gt;Australian Bureau of Statistics&lt;/custom1&gt;&lt;/record&gt;&lt;/Cite&gt;&lt;/EndNote&gt;</w:instrText>
      </w:r>
      <w:r w:rsidR="00870399">
        <w:fldChar w:fldCharType="separate"/>
      </w:r>
      <w:r w:rsidR="009E6594">
        <w:rPr>
          <w:noProof/>
        </w:rPr>
        <w:t>(</w:t>
      </w:r>
      <w:hyperlink w:anchor="_ENREF_21" w:tooltip="ABS, 2015 #64" w:history="1">
        <w:r w:rsidR="001731F3">
          <w:rPr>
            <w:noProof/>
          </w:rPr>
          <w:t>ABS, 2015e</w:t>
        </w:r>
      </w:hyperlink>
      <w:r w:rsidR="009E6594">
        <w:rPr>
          <w:noProof/>
        </w:rPr>
        <w:t>)</w:t>
      </w:r>
      <w:r w:rsidR="00870399">
        <w:fldChar w:fldCharType="end"/>
      </w:r>
      <w:r>
        <w:t xml:space="preserve">. History has shown that there are more men than women who smoke, however the gap in prevalence sharply decreased from approximately 46 per cent in 1945 </w:t>
      </w:r>
      <w:r w:rsidR="00870399">
        <w:fldChar w:fldCharType="begin"/>
      </w:r>
      <w:r w:rsidR="007F3AAA">
        <w:instrText xml:space="preserve"> ADDIN EN.CITE &lt;EndNote&gt;&lt;Cite&gt;&lt;Author&gt;Woodward&lt;/Author&gt;&lt;Year&gt;1984&lt;/Year&gt;&lt;RecNum&gt;62&lt;/RecNum&gt;&lt;DisplayText&gt;(Woodward, 1984)&lt;/DisplayText&gt;&lt;record&gt;&lt;rec-number&gt;62&lt;/rec-number&gt;&lt;foreign-keys&gt;&lt;key app="EN" db-id="0zaxfzw0nszf5ae2xx05fzzowfpdapapwt0v" timestamp="1452558584"&gt;62&lt;/key&gt;&lt;/foreign-keys&gt;&lt;ref-type name="Journal Article"&gt;17&lt;/ref-type&gt;&lt;contributors&gt;&lt;authors&gt;&lt;author&gt;Woodward, S. D.&lt;/author&gt;&lt;/authors&gt;&lt;/contributors&gt;&lt;titles&gt;&lt;title&gt;Trends in cigarette consumption in Australia&lt;/title&gt;&lt;secondary-title&gt;Aust N Z J Med&lt;/secondary-title&gt;&lt;/titles&gt;&lt;periodical&gt;&lt;full-title&gt;Aust N Z J Med&lt;/full-title&gt;&lt;/periodical&gt;&lt;pages&gt;405-7&lt;/pages&gt;&lt;volume&gt;14&lt;/volume&gt;&lt;number&gt;4&lt;/number&gt;&lt;keywords&gt;&lt;keyword&gt;Adolescent&lt;/keyword&gt;&lt;keyword&gt;Adult&lt;/keyword&gt;&lt;keyword&gt;Advertising as Topic/legislation &amp;amp; jurisprudence&lt;/keyword&gt;&lt;keyword&gt;Age Factors&lt;/keyword&gt;&lt;keyword&gt;Aged&lt;/keyword&gt;&lt;keyword&gt;Australia&lt;/keyword&gt;&lt;keyword&gt;Costs and Cost Analysis&lt;/keyword&gt;&lt;keyword&gt;Female&lt;/keyword&gt;&lt;keyword&gt;Humans&lt;/keyword&gt;&lt;keyword&gt;Male&lt;/keyword&gt;&lt;keyword&gt;Middle Aged&lt;/keyword&gt;&lt;keyword&gt;Plants, Toxic&lt;/keyword&gt;&lt;keyword&gt;Sex Factors&lt;/keyword&gt;&lt;keyword&gt;*Smoking/prevention &amp;amp; control&lt;/keyword&gt;&lt;keyword&gt;Socioeconomic Factors&lt;/keyword&gt;&lt;keyword&gt;Tobacco&lt;/keyword&gt;&lt;/keywords&gt;&lt;dates&gt;&lt;year&gt;1984&lt;/year&gt;&lt;pub-dates&gt;&lt;date&gt;Aug&lt;/date&gt;&lt;/pub-dates&gt;&lt;/dates&gt;&lt;isbn&gt;0004-8291 (Print)&amp;#xD;0004-8291 (Linking)&lt;/isbn&gt;&lt;accession-num&gt;6596048&lt;/accession-num&gt;&lt;urls&gt;&lt;related-urls&gt;&lt;url&gt;http://www.ncbi.nlm.nih.gov/pubmed/6596048&lt;/url&gt;&lt;/related-urls&gt;&lt;/urls&gt;&lt;/record&gt;&lt;/Cite&gt;&lt;/EndNote&gt;</w:instrText>
      </w:r>
      <w:r w:rsidR="00870399">
        <w:fldChar w:fldCharType="separate"/>
      </w:r>
      <w:r w:rsidR="007F3AAA">
        <w:rPr>
          <w:noProof/>
        </w:rPr>
        <w:t>(</w:t>
      </w:r>
      <w:hyperlink w:anchor="_ENREF_177" w:tooltip="Woodward, 1984 #62" w:history="1">
        <w:r w:rsidR="001731F3">
          <w:rPr>
            <w:noProof/>
          </w:rPr>
          <w:t>Woodward, 1984</w:t>
        </w:r>
      </w:hyperlink>
      <w:r w:rsidR="007F3AAA">
        <w:rPr>
          <w:noProof/>
        </w:rPr>
        <w:t>)</w:t>
      </w:r>
      <w:r w:rsidR="00870399">
        <w:fldChar w:fldCharType="end"/>
      </w:r>
      <w:r>
        <w:t xml:space="preserve"> to 5.6 per cent in 2014-15 </w:t>
      </w:r>
      <w:r w:rsidR="00870399">
        <w:fldChar w:fldCharType="begin"/>
      </w:r>
      <w:r w:rsidR="009E6594">
        <w:instrText xml:space="preserve"> ADDIN EN.CITE &lt;EndNote&gt;&lt;Cite&gt;&lt;Author&gt;ABS&lt;/Author&gt;&lt;Year&gt;2015&lt;/Year&gt;&lt;RecNum&gt;64&lt;/RecNum&gt;&lt;DisplayText&gt;(ABS, 2015e)&lt;/DisplayText&gt;&lt;record&gt;&lt;rec-number&gt;64&lt;/rec-number&gt;&lt;foreign-keys&gt;&lt;key app="EN" db-id="0zaxfzw0nszf5ae2xx05fzzowfpdapapwt0v" timestamp="1452559993"&gt;64&lt;/key&gt;&lt;/foreign-keys&gt;&lt;ref-type name="Government Document"&gt;46&lt;/ref-type&gt;&lt;contributors&gt;&lt;authors&gt;&lt;author&gt;ABS&lt;/author&gt;&lt;/authors&gt;&lt;secondary-authors&gt;&lt;author&gt;Australian Bureau of Statistics&lt;/author&gt;&lt;/secondary-authors&gt;&lt;/contributors&gt;&lt;titles&gt;&lt;title&gt;National Health Survey: First Results, 2014-15&lt;/title&gt;&lt;/titles&gt;&lt;dates&gt;&lt;year&gt;2015&lt;/year&gt;&lt;/dates&gt;&lt;pub-location&gt;Canberra&lt;/pub-location&gt;&lt;publisher&gt;Commonwealth of Australia&lt;/publisher&gt;&lt;isbn&gt;4364.0.55.001&lt;/isbn&gt;&lt;urls&gt;&lt;/urls&gt;&lt;custom1&gt;Australian Bureau of Statistics&lt;/custom1&gt;&lt;/record&gt;&lt;/Cite&gt;&lt;/EndNote&gt;</w:instrText>
      </w:r>
      <w:r w:rsidR="00870399">
        <w:fldChar w:fldCharType="separate"/>
      </w:r>
      <w:r w:rsidR="009E6594">
        <w:rPr>
          <w:noProof/>
        </w:rPr>
        <w:t>(</w:t>
      </w:r>
      <w:hyperlink w:anchor="_ENREF_21" w:tooltip="ABS, 2015 #64" w:history="1">
        <w:r w:rsidR="001731F3">
          <w:rPr>
            <w:noProof/>
          </w:rPr>
          <w:t>ABS, 2015e</w:t>
        </w:r>
      </w:hyperlink>
      <w:r w:rsidR="009E6594">
        <w:rPr>
          <w:noProof/>
        </w:rPr>
        <w:t>)</w:t>
      </w:r>
      <w:r w:rsidR="00870399">
        <w:fldChar w:fldCharType="end"/>
      </w:r>
      <w:r>
        <w:t xml:space="preserve">. Globally, the prevalence of tobacco smoking from 2000 to 2010 has fallen in 155 out of 178 countries for women and 125 out of 173 countries for men </w:t>
      </w:r>
      <w:r w:rsidR="00870399">
        <w:fldChar w:fldCharType="begin">
          <w:fldData xml:space="preserve">PEVuZE5vdGU+PENpdGU+PEF1dGhvcj5CaWxhbm88L0F1dGhvcj48WWVhcj4yMDE1PC9ZZWFyPjxS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</w:fldData>
        </w:fldChar>
      </w:r>
      <w:r w:rsidR="007F3AAA">
        <w:instrText xml:space="preserve"> ADDIN EN.CITE </w:instrText>
      </w:r>
      <w:r w:rsidR="007F3AAA">
        <w:fldChar w:fldCharType="begin">
          <w:fldData xml:space="preserve">PEVuZE5vdGU+PENpdGU+PEF1dGhvcj5CaWxhbm88L0F1dGhvcj48WWVhcj4yMDE1PC9ZZWFyPjxS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</w:fldData>
        </w:fldChar>
      </w:r>
      <w:r w:rsidR="007F3AAA">
        <w:instrText xml:space="preserve"> ADDIN EN.CITE.DATA </w:instrText>
      </w:r>
      <w:r w:rsidR="007F3AAA">
        <w:fldChar w:fldCharType="end"/>
      </w:r>
      <w:r w:rsidR="00870399">
        <w:fldChar w:fldCharType="separate"/>
      </w:r>
      <w:r w:rsidR="007F3AAA">
        <w:rPr>
          <w:noProof/>
        </w:rPr>
        <w:t>(</w:t>
      </w:r>
      <w:hyperlink w:anchor="_ENREF_46" w:tooltip="Bilano, 2015 #88" w:history="1">
        <w:r w:rsidR="001731F3">
          <w:rPr>
            <w:noProof/>
          </w:rPr>
          <w:t>Bilano et al., 2015</w:t>
        </w:r>
      </w:hyperlink>
      <w:r w:rsidR="007F3AAA">
        <w:rPr>
          <w:noProof/>
        </w:rPr>
        <w:t>)</w:t>
      </w:r>
      <w:r w:rsidR="00870399">
        <w:fldChar w:fldCharType="end"/>
      </w:r>
      <w:r>
        <w:t>.</w:t>
      </w:r>
    </w:p>
    <w:p w14:paraId="2C0C39D8" w14:textId="77777777" w:rsidR="00946886" w:rsidRDefault="00946886" w:rsidP="00946886"/>
    <w:p w14:paraId="6C13E42A" w14:textId="1BBAC4D2" w:rsidR="00946886" w:rsidRDefault="00946886" w:rsidP="00946886">
      <w:r>
        <w:t xml:space="preserve">Smoking has wide-reaching effects: non-smokers who inhale environmental tobacco smoke are at greater risk of poorer respiratory function </w:t>
      </w:r>
      <w:r w:rsidR="00870399">
        <w:fldChar w:fldCharType="begin"/>
      </w:r>
      <w:r w:rsidR="007F3AAA">
        <w:instrText xml:space="preserve"> ADDIN EN.CITE &lt;EndNote&gt;&lt;Cite&gt;&lt;Author&gt;Jaakkola&lt;/Author&gt;&lt;Year&gt;2002&lt;/Year&gt;&lt;RecNum&gt;71&lt;/RecNum&gt;&lt;DisplayText&gt;(Jaakkola &amp;amp; Jaakkola, 2002)&lt;/DisplayText&gt;&lt;record&gt;&lt;rec-number&gt;71&lt;/rec-number&gt;&lt;foreign-keys&gt;&lt;key app="EN" db-id="0zaxfzw0nszf5ae2xx05fzzowfpdapapwt0v" timestamp="1452564997"&gt;71&lt;/key&gt;&lt;/foreign-keys&gt;&lt;ref-type name="Journal Article"&gt;17&lt;/ref-type&gt;&lt;contributors&gt;&lt;authors&gt;&lt;author&gt;Jaakkola, M. S.&lt;/author&gt;&lt;author&gt;Jaakkola, J. J.&lt;/author&gt;&lt;/authors&gt;&lt;/contributors&gt;&lt;auth-address&gt;The Finnish Institute of Occupational Health, Helsinki. Maritta.Jaakkola@ttl.fi&lt;/auth-address&gt;&lt;titles&gt;&lt;title&gt;Effects of environmental tobacco smoke on the respiratory health of adults&lt;/title&gt;&lt;secondary-title&gt;Scand J Work Environ Health&lt;/secondary-title&gt;&lt;/titles&gt;&lt;periodical&gt;&lt;full-title&gt;Scand J Work Environ Health&lt;/full-title&gt;&lt;/periodical&gt;&lt;pages&gt;52-70&lt;/pages&gt;&lt;volume&gt;28 Suppl 2&lt;/volume&gt;&lt;keywords&gt;&lt;keyword&gt;Adult&lt;/keyword&gt;&lt;keyword&gt;Asthma/epidemiology&lt;/keyword&gt;&lt;keyword&gt;Case-Control Studies&lt;/keyword&gt;&lt;keyword&gt;Cross-Sectional Studies&lt;/keyword&gt;&lt;keyword&gt;Humans&lt;/keyword&gt;&lt;keyword&gt;Occupational Diseases/epidemiology&lt;/keyword&gt;&lt;keyword&gt;Occupational Exposure&lt;/keyword&gt;&lt;keyword&gt;Pulmonary Disease, Chronic Obstructive/epidemiology&lt;/keyword&gt;&lt;keyword&gt;Respiratory Function Tests&lt;/keyword&gt;&lt;keyword&gt;Respiratory Tract Diseases/*epidemiology&lt;/keyword&gt;&lt;keyword&gt;Risk Assessment&lt;/keyword&gt;&lt;keyword&gt;Tobacco Smoke Pollution/*adverse effects&lt;/keyword&gt;&lt;keyword&gt;Workplace&lt;/keyword&gt;&lt;/keywords&gt;&lt;dates&gt;&lt;year&gt;2002&lt;/year&gt;&lt;/dates&gt;&lt;isbn&gt;0355-3140 (Print)&amp;#xD;0355-3140 (Linking)&lt;/isbn&gt;&lt;accession-num&gt;12058803&lt;/accession-num&gt;&lt;urls&gt;&lt;related-urls&gt;&lt;url&gt;http://www.ncbi.nlm.nih.gov/pubmed/12058803&lt;/url&gt;&lt;/related-urls&gt;&lt;/urls&gt;&lt;/record&gt;&lt;/Cite&gt;&lt;/EndNote&gt;</w:instrText>
      </w:r>
      <w:r w:rsidR="00870399">
        <w:fldChar w:fldCharType="separate"/>
      </w:r>
      <w:r w:rsidR="007F3AAA">
        <w:rPr>
          <w:noProof/>
        </w:rPr>
        <w:t>(</w:t>
      </w:r>
      <w:hyperlink w:anchor="_ENREF_99" w:tooltip="Jaakkola, 2002 #71" w:history="1">
        <w:r w:rsidR="001731F3">
          <w:rPr>
            <w:noProof/>
          </w:rPr>
          <w:t>Jaakkola &amp; Jaakkola, 2002</w:t>
        </w:r>
      </w:hyperlink>
      <w:r w:rsidR="007F3AAA">
        <w:rPr>
          <w:noProof/>
        </w:rPr>
        <w:t>)</w:t>
      </w:r>
      <w:r w:rsidR="00870399">
        <w:fldChar w:fldCharType="end"/>
      </w:r>
      <w:r>
        <w:t xml:space="preserve">, lung cancer </w:t>
      </w:r>
      <w:r w:rsidR="00870399">
        <w:fldChar w:fldCharType="begin">
          <w:fldData xml:space="preserve">PEVuZE5vdGU+PENpdGU+PEF1dGhvcj5LaW08L0F1dGhvcj48WWVhcj4yMDE0PC9ZZWFyPjxSZWNO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</w:fldData>
        </w:fldChar>
      </w:r>
      <w:r w:rsidR="007F3AAA">
        <w:instrText xml:space="preserve"> ADDIN EN.CITE </w:instrText>
      </w:r>
      <w:r w:rsidR="007F3AAA">
        <w:fldChar w:fldCharType="begin">
          <w:fldData xml:space="preserve">PEVuZE5vdGU+PENpdGU+PEF1dGhvcj5LaW08L0F1dGhvcj48WWVhcj4yMDE0PC9ZZWFyPjxSZWNO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</w:fldData>
        </w:fldChar>
      </w:r>
      <w:r w:rsidR="007F3AAA">
        <w:instrText xml:space="preserve"> ADDIN EN.CITE.DATA </w:instrText>
      </w:r>
      <w:r w:rsidR="007F3AAA">
        <w:fldChar w:fldCharType="end"/>
      </w:r>
      <w:r w:rsidR="00870399">
        <w:fldChar w:fldCharType="separate"/>
      </w:r>
      <w:r w:rsidR="007F3AAA">
        <w:rPr>
          <w:noProof/>
        </w:rPr>
        <w:t>(</w:t>
      </w:r>
      <w:hyperlink w:anchor="_ENREF_109" w:tooltip="Kim, 2014 #69" w:history="1">
        <w:r w:rsidR="001731F3">
          <w:rPr>
            <w:noProof/>
          </w:rPr>
          <w:t>Kim et al., 2014</w:t>
        </w:r>
      </w:hyperlink>
      <w:r w:rsidR="007F3AAA">
        <w:rPr>
          <w:noProof/>
        </w:rPr>
        <w:t>)</w:t>
      </w:r>
      <w:r w:rsidR="00870399">
        <w:fldChar w:fldCharType="end"/>
      </w:r>
      <w:r>
        <w:t xml:space="preserve">, and coronary heart disease </w:t>
      </w:r>
      <w:r w:rsidR="00870399">
        <w:fldChar w:fldCharType="begin"/>
      </w:r>
      <w:r w:rsidR="007F3AAA">
        <w:instrText xml:space="preserve"> ADDIN EN.CITE &lt;EndNote&gt;&lt;Cite&gt;&lt;Author&gt;He&lt;/Author&gt;&lt;Year&gt;1999&lt;/Year&gt;&lt;RecNum&gt;70&lt;/RecNum&gt;&lt;DisplayText&gt;(He et al., 1999)&lt;/DisplayText&gt;&lt;record&gt;&lt;rec-number&gt;70&lt;/rec-number&gt;&lt;foreign-keys&gt;&lt;key app="EN" db-id="0zaxfzw0nszf5ae2xx05fzzowfpdapapwt0v" timestamp="1452564651"&gt;70&lt;/key&gt;&lt;/foreign-keys&gt;&lt;ref-type name="Journal Article"&gt;17&lt;/ref-type&gt;&lt;contributors&gt;&lt;authors&gt;&lt;author&gt;He, J.&lt;/author&gt;&lt;author&gt;Vupputuri, S.&lt;/author&gt;&lt;author&gt;Allen, K.&lt;/author&gt;&lt;author&gt;Prerost, M. R.&lt;/author&gt;&lt;author&gt;Hughes, J.&lt;/author&gt;&lt;author&gt;Whelton, P. K.&lt;/author&gt;&lt;/authors&gt;&lt;/contributors&gt;&lt;auth-address&gt;Department of Biostatistics and Epidemiology, Prevention Research Center, Tulane University School of Public Health and Tropical Medicine, New Orleans, LA 70112, USA. jhe@mailhost.tcs.tulane.edu&lt;/auth-address&gt;&lt;titles&gt;&lt;title&gt;Passive smoking and the risk of coronary heart disease--a meta-analysis of epidemiologic studies&lt;/title&gt;&lt;secondary-title&gt;N Engl J Med&lt;/secondary-title&gt;&lt;/titles&gt;&lt;periodical&gt;&lt;full-title&gt;N Engl J Med&lt;/full-title&gt;&lt;/periodical&gt;&lt;pages&gt;920-6&lt;/pages&gt;&lt;volume&gt;340&lt;/volume&gt;&lt;number&gt;12&lt;/number&gt;&lt;keywords&gt;&lt;keyword&gt;Coronary Disease/epidemiology/*etiology&lt;/keyword&gt;&lt;keyword&gt;Environmental Exposure/analysis&lt;/keyword&gt;&lt;keyword&gt;Epidemiologic Studies&lt;/keyword&gt;&lt;keyword&gt;Female&lt;/keyword&gt;&lt;keyword&gt;Humans&lt;/keyword&gt;&lt;keyword&gt;Male&lt;/keyword&gt;&lt;keyword&gt;Risk&lt;/keyword&gt;&lt;keyword&gt;Risk Factors&lt;/keyword&gt;&lt;keyword&gt;Tobacco Smoke Pollution/*adverse effects&lt;/keyword&gt;&lt;/keywords&gt;&lt;dates&gt;&lt;year&gt;1999&lt;/year&gt;&lt;pub-dates&gt;&lt;date&gt;Mar 25&lt;/date&gt;&lt;/pub-dates&gt;&lt;/dates&gt;&lt;isbn&gt;0028-4793 (Print)&amp;#xD;0028-4793 (Linking)&lt;/isbn&gt;&lt;accession-num&gt;10089185&lt;/accession-num&gt;&lt;urls&gt;&lt;related-urls&gt;&lt;url&gt;http://www.ncbi.nlm.nih.gov/pubmed/10089185&lt;/url&gt;&lt;/related-urls&gt;&lt;/urls&gt;&lt;electronic-resource-num&gt;10.1056/NEJM199903253401204&lt;/electronic-resource-num&gt;&lt;/record&gt;&lt;/Cite&gt;&lt;/EndNote&gt;</w:instrText>
      </w:r>
      <w:r w:rsidR="00870399">
        <w:fldChar w:fldCharType="separate"/>
      </w:r>
      <w:r w:rsidR="007F3AAA">
        <w:rPr>
          <w:noProof/>
        </w:rPr>
        <w:t>(</w:t>
      </w:r>
      <w:hyperlink w:anchor="_ENREF_91" w:tooltip="He, 1999 #70" w:history="1">
        <w:r w:rsidR="001731F3">
          <w:rPr>
            <w:noProof/>
          </w:rPr>
          <w:t>He et al., 1999</w:t>
        </w:r>
      </w:hyperlink>
      <w:r w:rsidR="007F3AAA">
        <w:rPr>
          <w:noProof/>
        </w:rPr>
        <w:t>)</w:t>
      </w:r>
      <w:r w:rsidR="00870399">
        <w:fldChar w:fldCharType="end"/>
      </w:r>
      <w:r>
        <w:t xml:space="preserve">. In addition, mothers who smoke at any time from preconception to after child birth increase the risk of Sudden Infant Death Syndrome </w:t>
      </w:r>
      <w:r w:rsidR="00870399">
        <w:fldChar w:fldCharType="begin"/>
      </w:r>
      <w:r w:rsidR="007F3AAA">
        <w:instrText xml:space="preserve"> ADDIN EN.CITE &lt;EndNote&gt;&lt;Cite&gt;&lt;Author&gt;Mitchell&lt;/Author&gt;&lt;Year&gt;2006&lt;/Year&gt;&lt;RecNum&gt;65&lt;/RecNum&gt;&lt;DisplayText&gt;(Mitchell &amp;amp; Milerad, 2006)&lt;/DisplayText&gt;&lt;record&gt;&lt;rec-number&gt;65&lt;/rec-number&gt;&lt;foreign-keys&gt;&lt;key app="EN" db-id="0zaxfzw0nszf5ae2xx05fzzowfpdapapwt0v" timestamp="1452562328"&gt;65&lt;/key&gt;&lt;/foreign-keys&gt;&lt;ref-type name="Journal Article"&gt;17&lt;/ref-type&gt;&lt;contributors&gt;&lt;authors&gt;&lt;author&gt;Mitchell, E. A.&lt;/author&gt;&lt;author&gt;Milerad, J.&lt;/author&gt;&lt;/authors&gt;&lt;/contributors&gt;&lt;auth-address&gt;Department of Paediatrics, University of Auckland, New Zealand. e.mitchell@auckland.ac.nz&lt;/auth-address&gt;&lt;titles&gt;&lt;title&gt;Smoking and the sudden infant death syndrome&lt;/title&gt;&lt;secondary-title&gt;Rev Environ Health&lt;/secondary-title&gt;&lt;/titles&gt;&lt;periodical&gt;&lt;full-title&gt;Rev Environ Health&lt;/full-title&gt;&lt;/periodical&gt;&lt;pages&gt;81-103&lt;/pages&gt;&lt;volume&gt;21&lt;/volume&gt;&lt;number&gt;2&lt;/number&gt;&lt;keywords&gt;&lt;keyword&gt;Female&lt;/keyword&gt;&lt;keyword&gt;Humans&lt;/keyword&gt;&lt;keyword&gt;Infant&lt;/keyword&gt;&lt;keyword&gt;Pregnancy&lt;/keyword&gt;&lt;keyword&gt;Prenatal Exposure Delayed Effects&lt;/keyword&gt;&lt;keyword&gt;Risk Factors&lt;/keyword&gt;&lt;keyword&gt;Smoking/*adverse effects&lt;/keyword&gt;&lt;keyword&gt;Sudden Infant Death/*epidemiology&lt;/keyword&gt;&lt;keyword&gt;Tobacco Smoke Pollution/adverse effects&lt;/keyword&gt;&lt;/keywords&gt;&lt;dates&gt;&lt;year&gt;2006&lt;/year&gt;&lt;pub-dates&gt;&lt;date&gt;Apr-Jun&lt;/date&gt;&lt;/pub-dates&gt;&lt;/dates&gt;&lt;isbn&gt;0048-7554 (Print)&amp;#xD;0048-7554 (Linking)&lt;/isbn&gt;&lt;accession-num&gt;16898673&lt;/accession-num&gt;&lt;urls&gt;&lt;related-urls&gt;&lt;url&gt;http://www.ncbi.nlm.nih.gov/pubmed/16898673&lt;/url&gt;&lt;/related-urls&gt;&lt;/urls&gt;&lt;/record&gt;&lt;/Cite&gt;&lt;/EndNote&gt;</w:instrText>
      </w:r>
      <w:r w:rsidR="00870399">
        <w:fldChar w:fldCharType="separate"/>
      </w:r>
      <w:r w:rsidR="007F3AAA">
        <w:rPr>
          <w:noProof/>
        </w:rPr>
        <w:t>(</w:t>
      </w:r>
      <w:hyperlink w:anchor="_ENREF_136" w:tooltip="Mitchell, 2006 #65" w:history="1">
        <w:r w:rsidR="001731F3">
          <w:rPr>
            <w:noProof/>
          </w:rPr>
          <w:t>Mitchell &amp; Milerad, 2006</w:t>
        </w:r>
      </w:hyperlink>
      <w:r w:rsidR="007F3AAA">
        <w:rPr>
          <w:noProof/>
        </w:rPr>
        <w:t>)</w:t>
      </w:r>
      <w:r w:rsidR="00870399">
        <w:fldChar w:fldCharType="end"/>
      </w:r>
      <w:r>
        <w:t xml:space="preserve"> and their child/ren developing asthma and wheeze </w:t>
      </w:r>
      <w:r w:rsidR="00870399">
        <w:fldChar w:fldCharType="begin"/>
      </w:r>
      <w:r w:rsidR="007F3AAA">
        <w:instrText xml:space="preserve"> ADDIN EN.CITE &lt;EndNote&gt;&lt;Cite&gt;&lt;Author&gt;Burke&lt;/Author&gt;&lt;Year&gt;2012&lt;/Year&gt;&lt;RecNum&gt;66&lt;/RecNum&gt;&lt;DisplayText&gt;(Burke et al., 2012)&lt;/DisplayText&gt;&lt;record&gt;&lt;rec-number&gt;66&lt;/rec-number&gt;&lt;foreign-keys&gt;&lt;key app="EN" db-id="0zaxfzw0nszf5ae2xx05fzzowfpdapapwt0v" timestamp="1452562820"&gt;66&lt;/key&gt;&lt;/foreign-keys&gt;&lt;ref-type name="Journal Article"&gt;17&lt;/ref-type&gt;&lt;contributors&gt;&lt;authors&gt;&lt;author&gt;Burke, H.&lt;/author&gt;&lt;author&gt;Leonardi-Bee, J.&lt;/author&gt;&lt;author&gt;Hashim, A.&lt;/author&gt;&lt;author&gt;Pine-Abata, H.&lt;/author&gt;&lt;author&gt;Chen, Y.&lt;/author&gt;&lt;author&gt;Cook, D. G.&lt;/author&gt;&lt;author&gt;Britton, J. R.&lt;/author&gt;&lt;author&gt;McKeever, T. M.&lt;/author&gt;&lt;/authors&gt;&lt;/contributors&gt;&lt;auth-address&gt;Division of Epidemiology and Public Health, University of Nottingham, City Hospital, UK Centre for Tobacco Control Studies, Nottingham, UK.&lt;/auth-address&gt;&lt;titles&gt;&lt;title&gt;Prenatal and passive smoke exposure and incidence of asthma and wheeze: systematic review and meta-analysis&lt;/title&gt;&lt;secondary-title&gt;Pediatrics&lt;/secondary-title&gt;&lt;/titles&gt;&lt;periodical&gt;&lt;full-title&gt;Pediatrics&lt;/full-title&gt;&lt;/periodical&gt;&lt;pages&gt;735-44&lt;/pages&gt;&lt;volume&gt;129&lt;/volume&gt;&lt;number&gt;4&lt;/number&gt;&lt;keywords&gt;&lt;keyword&gt;Asthma/*epidemiology/etiology&lt;/keyword&gt;&lt;keyword&gt;Female&lt;/keyword&gt;&lt;keyword&gt;Global Health&lt;/keyword&gt;&lt;keyword&gt;Humans&lt;/keyword&gt;&lt;keyword&gt;Incidence&lt;/keyword&gt;&lt;keyword&gt;Pregnancy&lt;/keyword&gt;&lt;keyword&gt;Prenatal Exposure Delayed Effects/chemically induced/*epidemiology&lt;/keyword&gt;&lt;keyword&gt;Respiratory Sounds/*etiology&lt;/keyword&gt;&lt;keyword&gt;*Risk Assessment&lt;/keyword&gt;&lt;keyword&gt;Risk Factors&lt;/keyword&gt;&lt;keyword&gt;Smoking/*adverse effects/epidemiology&lt;/keyword&gt;&lt;keyword&gt;Surveys and Questionnaires&lt;/keyword&gt;&lt;keyword&gt;Tobacco Smoke Pollution/*adverse effects/statistics &amp;amp; numerical data&lt;/keyword&gt;&lt;/keywords&gt;&lt;dates&gt;&lt;year&gt;2012&lt;/year&gt;&lt;pub-dates&gt;&lt;date&gt;Apr&lt;/date&gt;&lt;/pub-dates&gt;&lt;/dates&gt;&lt;isbn&gt;1098-4275 (Electronic)&amp;#xD;0031-4005 (Linking)&lt;/isbn&gt;&lt;accession-num&gt;22430451&lt;/accession-num&gt;&lt;urls&gt;&lt;related-urls&gt;&lt;url&gt;http://www.ncbi.nlm.nih.gov/pubmed/22430451&lt;/url&gt;&lt;/related-urls&gt;&lt;/urls&gt;&lt;electronic-resource-num&gt;10.1542/peds.2011-2196&lt;/electronic-resource-num&gt;&lt;/record&gt;&lt;/Cite&gt;&lt;/EndNote&gt;</w:instrText>
      </w:r>
      <w:r w:rsidR="00870399">
        <w:fldChar w:fldCharType="separate"/>
      </w:r>
      <w:r w:rsidR="007F3AAA">
        <w:rPr>
          <w:noProof/>
        </w:rPr>
        <w:t>(</w:t>
      </w:r>
      <w:hyperlink w:anchor="_ENREF_51" w:tooltip="Burke, 2012 #66" w:history="1">
        <w:r w:rsidR="001731F3">
          <w:rPr>
            <w:noProof/>
          </w:rPr>
          <w:t>Burke et al., 2012</w:t>
        </w:r>
      </w:hyperlink>
      <w:r w:rsidR="007F3AAA">
        <w:rPr>
          <w:noProof/>
        </w:rPr>
        <w:t>)</w:t>
      </w:r>
      <w:r w:rsidR="00870399">
        <w:fldChar w:fldCharType="end"/>
      </w:r>
      <w:r>
        <w:t xml:space="preserve"> and lower respiratory infections </w:t>
      </w:r>
      <w:r w:rsidR="00870399">
        <w:fldChar w:fldCharType="begin">
          <w:fldData xml:space="preserve">PEVuZE5vdGU+PENpdGU+PEF1dGhvcj5Kb25lczwvQXV0aG9yPjxZZWFyPjIwMTE8L1llYXI+PFJl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</w:fldData>
        </w:fldChar>
      </w:r>
      <w:r w:rsidR="007F3AAA">
        <w:instrText xml:space="preserve"> ADDIN EN.CITE </w:instrText>
      </w:r>
      <w:r w:rsidR="007F3AAA">
        <w:fldChar w:fldCharType="begin">
          <w:fldData xml:space="preserve">PEVuZE5vdGU+PENpdGU+PEF1dGhvcj5Kb25lczwvQXV0aG9yPjxZZWFyPjIwMTE8L1llYXI+PFJl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</w:fldData>
        </w:fldChar>
      </w:r>
      <w:r w:rsidR="007F3AAA">
        <w:instrText xml:space="preserve"> ADDIN EN.CITE.DATA </w:instrText>
      </w:r>
      <w:r w:rsidR="007F3AAA">
        <w:fldChar w:fldCharType="end"/>
      </w:r>
      <w:r w:rsidR="00870399">
        <w:fldChar w:fldCharType="separate"/>
      </w:r>
      <w:r w:rsidR="007F3AAA">
        <w:rPr>
          <w:noProof/>
        </w:rPr>
        <w:t>(</w:t>
      </w:r>
      <w:hyperlink w:anchor="_ENREF_103" w:tooltip="Jones, 2011 #68" w:history="1">
        <w:r w:rsidR="001731F3">
          <w:rPr>
            <w:noProof/>
          </w:rPr>
          <w:t>Jones et al., 2011</w:t>
        </w:r>
      </w:hyperlink>
      <w:r w:rsidR="007F3AAA">
        <w:rPr>
          <w:noProof/>
        </w:rPr>
        <w:t>)</w:t>
      </w:r>
      <w:r w:rsidR="00870399">
        <w:fldChar w:fldCharType="end"/>
      </w:r>
      <w:r>
        <w:t xml:space="preserve">. </w:t>
      </w:r>
    </w:p>
    <w:p w14:paraId="52251126" w14:textId="77777777" w:rsidR="00946886" w:rsidRDefault="00946886" w:rsidP="00946886"/>
    <w:p w14:paraId="730FBC3D" w14:textId="58E56408" w:rsidR="00946886" w:rsidRDefault="00946886" w:rsidP="00946886">
      <w:r>
        <w:t xml:space="preserve">The prevalence of smoking also varies with age and gender. There are more men aged 25 to 34 who smoke than any other age group </w:t>
      </w:r>
      <w:r w:rsidR="00870399">
        <w:fldChar w:fldCharType="begin"/>
      </w:r>
      <w:r w:rsidR="009E6594">
        <w:instrText xml:space="preserve"> ADDIN EN.CITE &lt;EndNote&gt;&lt;Cite&gt;&lt;Author&gt;ABS&lt;/Author&gt;&lt;Year&gt;2015&lt;/Year&gt;&lt;RecNum&gt;64&lt;/RecNum&gt;&lt;DisplayText&gt;(ABS, 2012b, 2015e)&lt;/DisplayText&gt;&lt;record&gt;&lt;rec-number&gt;64&lt;/rec-number&gt;&lt;foreign-keys&gt;&lt;key app="EN" db-id="0zaxfzw0nszf5ae2xx05fzzowfpdapapwt0v" timestamp="1452559993"&gt;64&lt;/key&gt;&lt;/foreign-keys&gt;&lt;ref-type name="Government Document"&gt;46&lt;/ref-type&gt;&lt;contributors&gt;&lt;authors&gt;&lt;author&gt;ABS&lt;/author&gt;&lt;/authors&gt;&lt;secondary-authors&gt;&lt;author&gt;Australian Bureau of Statistics&lt;/author&gt;&lt;/secondary-authors&gt;&lt;/contributors&gt;&lt;titles&gt;&lt;title&gt;National Health Survey: First Results, 2014-15&lt;/title&gt;&lt;/titles&gt;&lt;dates&gt;&lt;year&gt;2015&lt;/year&gt;&lt;/dates&gt;&lt;pub-location&gt;Canberra&lt;/pub-location&gt;&lt;publisher&gt;Commonwealth of Australia&lt;/publisher&gt;&lt;isbn&gt;4364.0.55.001&lt;/isbn&gt;&lt;urls&gt;&lt;/urls&gt;&lt;custom1&gt;Australian Bureau of Statistics&lt;/custom1&gt;&lt;/record&gt;&lt;/Cite&gt;&lt;Cite&gt;&lt;Author&gt;ABS&lt;/Author&gt;&lt;Year&gt;2012&lt;/Year&gt;&lt;RecNum&gt;12&lt;/RecNum&gt;&lt;record&gt;&lt;rec-number&gt;12&lt;/rec-number&gt;&lt;foreign-keys&gt;&lt;key app="EN" db-id="0zaxfzw0nszf5ae2xx05fzzowfpdapapwt0v" timestamp="1447223885"&gt;12&lt;/key&gt;&lt;/foreign-keys&gt;&lt;ref-type name="Government Document"&gt;46&lt;/ref-type&gt;&lt;contributors&gt;&lt;authors&gt;&lt;author&gt;ABS&lt;/author&gt;&lt;/authors&gt;&lt;secondary-authors&gt;&lt;author&gt;ABS&lt;/author&gt;&lt;/secondary-authors&gt;&lt;/contributors&gt;&lt;titles&gt;&lt;title&gt;Australian Health Survey: First Results, 2011-12&lt;/title&gt;&lt;/titles&gt;&lt;dates&gt;&lt;year&gt;2012&lt;/year&gt;&lt;/dates&gt;&lt;pub-location&gt;Canberra&lt;/pub-location&gt;&lt;publisher&gt;Commonwealth of Australia&lt;/publisher&gt;&lt;label&gt;4364.0.55.001&lt;/label&gt;&lt;urls&gt;&lt;/urls&gt;&lt;custom1&gt;Australian Bureau of Statistics&lt;/custom1&gt;&lt;/record&gt;&lt;/Cite&gt;&lt;/EndNote&gt;</w:instrText>
      </w:r>
      <w:r w:rsidR="00870399">
        <w:fldChar w:fldCharType="separate"/>
      </w:r>
      <w:r w:rsidR="009E6594">
        <w:rPr>
          <w:noProof/>
        </w:rPr>
        <w:t>(</w:t>
      </w:r>
      <w:hyperlink w:anchor="_ENREF_12" w:tooltip="ABS, 2012 #12" w:history="1">
        <w:r w:rsidR="001731F3">
          <w:rPr>
            <w:noProof/>
          </w:rPr>
          <w:t>ABS, 2012b</w:t>
        </w:r>
      </w:hyperlink>
      <w:r w:rsidR="009E6594">
        <w:rPr>
          <w:noProof/>
        </w:rPr>
        <w:t xml:space="preserve">, </w:t>
      </w:r>
      <w:hyperlink w:anchor="_ENREF_21" w:tooltip="ABS, 2015 #64" w:history="1">
        <w:r w:rsidR="001731F3">
          <w:rPr>
            <w:noProof/>
          </w:rPr>
          <w:t>2015e</w:t>
        </w:r>
      </w:hyperlink>
      <w:r w:rsidR="009E6594">
        <w:rPr>
          <w:noProof/>
        </w:rPr>
        <w:t>)</w:t>
      </w:r>
      <w:r w:rsidR="00870399">
        <w:fldChar w:fldCharType="end"/>
      </w:r>
      <w:r>
        <w:t xml:space="preserve">. In contrast, smoking prevalence is highest amongst women aged 18-34, and 45-54 </w:t>
      </w:r>
      <w:r w:rsidR="00870399">
        <w:fldChar w:fldCharType="begin"/>
      </w:r>
      <w:r w:rsidR="009E6594">
        <w:instrText xml:space="preserve"> ADDIN EN.CITE &lt;EndNote&gt;&lt;Cite&gt;&lt;Author&gt;ABS&lt;/Author&gt;&lt;Year&gt;2012&lt;/Year&gt;&lt;RecNum&gt;12&lt;/RecNum&gt;&lt;DisplayText&gt;(ABS, 2012b, 2015e)&lt;/DisplayText&gt;&lt;record&gt;&lt;rec-number&gt;12&lt;/rec-number&gt;&lt;foreign-keys&gt;&lt;key app="EN" db-id="0zaxfzw0nszf5ae2xx05fzzowfpdapapwt0v" timestamp="1447223885"&gt;12&lt;/key&gt;&lt;/foreign-keys&gt;&lt;ref-type name="Government Document"&gt;46&lt;/ref-type&gt;&lt;contributors&gt;&lt;authors&gt;&lt;author&gt;ABS&lt;/author&gt;&lt;/authors&gt;&lt;secondary-authors&gt;&lt;author&gt;ABS&lt;/author&gt;&lt;/secondary-authors&gt;&lt;/contributors&gt;&lt;titles&gt;&lt;title&gt;Australian Health Survey: First Results, 2011-12&lt;/title&gt;&lt;/titles&gt;&lt;dates&gt;&lt;year&gt;2012&lt;/year&gt;&lt;/dates&gt;&lt;pub-location&gt;Canberra&lt;/pub-location&gt;&lt;publisher&gt;Commonwealth of Australia&lt;/publisher&gt;&lt;label&gt;4364.0.55.001&lt;/label&gt;&lt;urls&gt;&lt;/urls&gt;&lt;custom1&gt;Australian Bureau of Statistics&lt;/custom1&gt;&lt;/record&gt;&lt;/Cite&gt;&lt;Cite&gt;&lt;Author&gt;ABS&lt;/Author&gt;&lt;Year&gt;2015&lt;/Year&gt;&lt;RecNum&gt;64&lt;/RecNum&gt;&lt;record&gt;&lt;rec-number&gt;64&lt;/rec-number&gt;&lt;foreign-keys&gt;&lt;key app="EN" db-id="0zaxfzw0nszf5ae2xx05fzzowfpdapapwt0v" timestamp="1452559993"&gt;64&lt;/key&gt;&lt;/foreign-keys&gt;&lt;ref-type name="Government Document"&gt;46&lt;/ref-type&gt;&lt;contributors&gt;&lt;authors&gt;&lt;author&gt;ABS&lt;/author&gt;&lt;/authors&gt;&lt;secondary-authors&gt;&lt;author&gt;Australian Bureau of Statistics&lt;/author&gt;&lt;/secondary-authors&gt;&lt;/contributors&gt;&lt;titles&gt;&lt;title&gt;National Health Survey: First Results, 2014-15&lt;/title&gt;&lt;/titles&gt;&lt;dates&gt;&lt;year&gt;2015&lt;/year&gt;&lt;/dates&gt;&lt;pub-location&gt;Canberra&lt;/pub-location&gt;&lt;publisher&gt;Commonwealth of Australia&lt;/publisher&gt;&lt;isbn&gt;4364.0.55.001&lt;/isbn&gt;&lt;urls&gt;&lt;/urls&gt;&lt;custom1&gt;Australian Bureau of Statistics&lt;/custom1&gt;&lt;/record&gt;&lt;/Cite&gt;&lt;/EndNote&gt;</w:instrText>
      </w:r>
      <w:r w:rsidR="00870399">
        <w:fldChar w:fldCharType="separate"/>
      </w:r>
      <w:r w:rsidR="009E6594">
        <w:rPr>
          <w:noProof/>
        </w:rPr>
        <w:t>(</w:t>
      </w:r>
      <w:hyperlink w:anchor="_ENREF_12" w:tooltip="ABS, 2012 #12" w:history="1">
        <w:r w:rsidR="001731F3">
          <w:rPr>
            <w:noProof/>
          </w:rPr>
          <w:t>ABS, 2012b</w:t>
        </w:r>
      </w:hyperlink>
      <w:r w:rsidR="009E6594">
        <w:rPr>
          <w:noProof/>
        </w:rPr>
        <w:t xml:space="preserve">, </w:t>
      </w:r>
      <w:hyperlink w:anchor="_ENREF_21" w:tooltip="ABS, 2015 #64" w:history="1">
        <w:r w:rsidR="001731F3">
          <w:rPr>
            <w:noProof/>
          </w:rPr>
          <w:t>2015e</w:t>
        </w:r>
      </w:hyperlink>
      <w:r w:rsidR="009E6594">
        <w:rPr>
          <w:noProof/>
        </w:rPr>
        <w:t>)</w:t>
      </w:r>
      <w:r w:rsidR="00870399">
        <w:fldChar w:fldCharType="end"/>
      </w:r>
      <w:r>
        <w:t xml:space="preserve">. Work conducted by ALSWH has demonstrated that women quit smoking around the time when they become involved in a committed relationship, marriage, or pregnancy </w:t>
      </w:r>
      <w:r w:rsidR="00870399">
        <w:fldChar w:fldCharType="begin">
          <w:fldData xml:space="preserve">PEVuZE5vdGU+PENpdGU+PEF1dGhvcj5NY0Rlcm1vdHQ8L0F1dGhvcj48WWVhcj4yMDA0PC9ZZWFy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</w:fldData>
        </w:fldChar>
      </w:r>
      <w:r w:rsidR="007F3AAA">
        <w:instrText xml:space="preserve"> ADDIN EN.CITE </w:instrText>
      </w:r>
      <w:r w:rsidR="007F3AAA">
        <w:fldChar w:fldCharType="begin">
          <w:fldData xml:space="preserve">PEVuZE5vdGU+PENpdGU+PEF1dGhvcj5NY0Rlcm1vdHQ8L0F1dGhvcj48WWVhcj4yMDA0PC9ZZWFy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</w:fldData>
        </w:fldChar>
      </w:r>
      <w:r w:rsidR="007F3AAA">
        <w:instrText xml:space="preserve"> ADDIN EN.CITE.DATA </w:instrText>
      </w:r>
      <w:r w:rsidR="007F3AAA">
        <w:fldChar w:fldCharType="end"/>
      </w:r>
      <w:r w:rsidR="00870399">
        <w:fldChar w:fldCharType="separate"/>
      </w:r>
      <w:r w:rsidR="007F3AAA">
        <w:rPr>
          <w:noProof/>
        </w:rPr>
        <w:t>(</w:t>
      </w:r>
      <w:hyperlink w:anchor="_ENREF_126" w:tooltip="McDermott, 2004 #72" w:history="1">
        <w:r w:rsidR="001731F3">
          <w:rPr>
            <w:noProof/>
          </w:rPr>
          <w:t>McDermott, Dobson &amp; Russell, 2004</w:t>
        </w:r>
      </w:hyperlink>
      <w:r w:rsidR="007F3AAA">
        <w:rPr>
          <w:noProof/>
        </w:rPr>
        <w:t xml:space="preserve">; </w:t>
      </w:r>
      <w:hyperlink w:anchor="_ENREF_127" w:tooltip="McDermott, 2006 #73" w:history="1">
        <w:r w:rsidR="001731F3">
          <w:rPr>
            <w:noProof/>
          </w:rPr>
          <w:t>McDermott, Dobson &amp; Owen, 2006</w:t>
        </w:r>
      </w:hyperlink>
      <w:r w:rsidR="007F3AAA">
        <w:rPr>
          <w:noProof/>
        </w:rPr>
        <w:t>)</w:t>
      </w:r>
      <w:r w:rsidR="00870399">
        <w:fldChar w:fldCharType="end"/>
      </w:r>
      <w:r>
        <w:t xml:space="preserve">.  </w:t>
      </w:r>
    </w:p>
    <w:p w14:paraId="3DB55D68" w14:textId="77777777" w:rsidR="00946886" w:rsidRDefault="00946886" w:rsidP="00946886"/>
    <w:p w14:paraId="71CD3253" w14:textId="7E3CE87A" w:rsidR="00946886" w:rsidRPr="006D4F1F" w:rsidRDefault="00946886" w:rsidP="00946886">
      <w:pPr>
        <w:pStyle w:val="Heading2"/>
      </w:pPr>
      <w:bookmarkStart w:id="159" w:name="_Toc446584271"/>
      <w:bookmarkStart w:id="160" w:name="_Toc446585393"/>
      <w:bookmarkStart w:id="161" w:name="_Toc452370991"/>
      <w:r w:rsidRPr="006D4F1F">
        <w:t>Ascertainment of smoking status in ALSWH</w:t>
      </w:r>
      <w:bookmarkEnd w:id="159"/>
      <w:bookmarkEnd w:id="160"/>
      <w:bookmarkEnd w:id="161"/>
    </w:p>
    <w:p w14:paraId="6810884B" w14:textId="59E89502" w:rsidR="00946886" w:rsidRDefault="00946886" w:rsidP="00946886">
      <w:r>
        <w:t>Smoking status was asked in all surveys of the 19</w:t>
      </w:r>
      <w:r w:rsidR="00BB7772">
        <w:t xml:space="preserve">73-78 and 1946-51 cohorts, and </w:t>
      </w:r>
      <w:r w:rsidR="00E54443">
        <w:t>S</w:t>
      </w:r>
      <w:r>
        <w:t>urveys 1, 2, and 6 of the 1921-26 cohort. The smoking status of participants was ascertained from the questions:</w:t>
      </w:r>
    </w:p>
    <w:p w14:paraId="5D49A60C" w14:textId="46CE1036" w:rsidR="00946886" w:rsidRDefault="00605405" w:rsidP="00946886">
      <w:pPr>
        <w:jc w:val="center"/>
      </w:pPr>
      <w:r>
        <w:t>‘</w:t>
      </w:r>
      <w:r w:rsidR="00946886">
        <w:t>How often do you currently smoke cigarettes or any tobacco products?</w:t>
      </w:r>
      <w:r>
        <w:t>’</w:t>
      </w:r>
    </w:p>
    <w:p w14:paraId="6D73FD6A" w14:textId="37037836" w:rsidR="00946886" w:rsidRDefault="00946886" w:rsidP="00946886">
      <w:pPr>
        <w:jc w:val="center"/>
      </w:pPr>
      <w:r>
        <w:lastRenderedPageBreak/>
        <w:t xml:space="preserve"> </w:t>
      </w:r>
      <w:r w:rsidR="00605405">
        <w:t>‘</w:t>
      </w:r>
      <w:r>
        <w:t>In your lifetime, would you have smoked at least 100 cigarettes (or equivalent)?</w:t>
      </w:r>
    </w:p>
    <w:p w14:paraId="15CDAA4C" w14:textId="77777777" w:rsidR="00946886" w:rsidRDefault="00946886" w:rsidP="00946886">
      <w:pPr>
        <w:jc w:val="left"/>
      </w:pPr>
    </w:p>
    <w:p w14:paraId="0E0AD08C" w14:textId="5E503323" w:rsidR="00946886" w:rsidRDefault="00946886" w:rsidP="00946886">
      <w:pPr>
        <w:jc w:val="left"/>
      </w:pPr>
      <w:r>
        <w:t>Smoking</w:t>
      </w:r>
      <w:r w:rsidR="00E54443">
        <w:t xml:space="preserve"> status was also determined in S</w:t>
      </w:r>
      <w:r>
        <w:t>urvey 1 of the 1989-95 cohort using the following questions:</w:t>
      </w:r>
    </w:p>
    <w:p w14:paraId="4FEF4168" w14:textId="0784E313" w:rsidR="00946886" w:rsidRDefault="00605405" w:rsidP="00946886">
      <w:pPr>
        <w:jc w:val="center"/>
      </w:pPr>
      <w:r>
        <w:t>‘</w:t>
      </w:r>
      <w:r w:rsidR="00946886">
        <w:t>Do you currently smoke tobacco?</w:t>
      </w:r>
      <w:r>
        <w:t>’</w:t>
      </w:r>
    </w:p>
    <w:p w14:paraId="28AD159D" w14:textId="6052DF00" w:rsidR="00946886" w:rsidRDefault="00605405" w:rsidP="00946886">
      <w:pPr>
        <w:jc w:val="center"/>
      </w:pPr>
      <w:r>
        <w:t>‘</w:t>
      </w:r>
      <w:r w:rsidR="00946886">
        <w:t>On a day when you smoke, how many cigarettes do you usually smoke?</w:t>
      </w:r>
      <w:r>
        <w:t>’</w:t>
      </w:r>
    </w:p>
    <w:p w14:paraId="1322F1EB" w14:textId="48A5C984" w:rsidR="00946886" w:rsidRDefault="00605405" w:rsidP="00946886">
      <w:pPr>
        <w:jc w:val="center"/>
      </w:pPr>
      <w:r>
        <w:t>‘</w:t>
      </w:r>
      <w:r w:rsidR="00946886">
        <w:t>In the past, have you smoked tobacco?</w:t>
      </w:r>
      <w:r>
        <w:t>’</w:t>
      </w:r>
    </w:p>
    <w:p w14:paraId="3EA77B98" w14:textId="6F5FA234" w:rsidR="00946886" w:rsidRDefault="00E54443" w:rsidP="00946886">
      <w:pPr>
        <w:jc w:val="left"/>
      </w:pPr>
      <w:r>
        <w:t>At S</w:t>
      </w:r>
      <w:r w:rsidR="00946886">
        <w:t>urvey 2 and 3, the questions were asked:</w:t>
      </w:r>
    </w:p>
    <w:p w14:paraId="3A3D4B0A" w14:textId="746147BD" w:rsidR="00946886" w:rsidRDefault="00605405" w:rsidP="00946886">
      <w:pPr>
        <w:jc w:val="center"/>
      </w:pPr>
      <w:r>
        <w:t>‘</w:t>
      </w:r>
      <w:r w:rsidR="00946886">
        <w:t>How often do you currently smoke cigarettes or any tobacco products?</w:t>
      </w:r>
      <w:r>
        <w:t>’</w:t>
      </w:r>
    </w:p>
    <w:p w14:paraId="5C7489C9" w14:textId="2B564254" w:rsidR="00946886" w:rsidRDefault="00605405" w:rsidP="00946886">
      <w:pPr>
        <w:jc w:val="center"/>
      </w:pPr>
      <w:r>
        <w:t>‘</w:t>
      </w:r>
      <w:r w:rsidR="00946886">
        <w:t>If you smoke daily, on average how many cigarettes do you smoke EACH DAY?</w:t>
      </w:r>
      <w:r>
        <w:t>’</w:t>
      </w:r>
    </w:p>
    <w:p w14:paraId="7DD6C4F9" w14:textId="5A17C624" w:rsidR="00946886" w:rsidRDefault="00605405" w:rsidP="00946886">
      <w:pPr>
        <w:jc w:val="center"/>
      </w:pPr>
      <w:r>
        <w:t>‘</w:t>
      </w:r>
      <w:r w:rsidR="00946886">
        <w:t>If you smoke, but not daily, on average how many cigarettes do you smoke PER WEEK?</w:t>
      </w:r>
      <w:r>
        <w:t>’</w:t>
      </w:r>
    </w:p>
    <w:p w14:paraId="334F864F" w14:textId="2C5E0834" w:rsidR="00946886" w:rsidRDefault="00605405" w:rsidP="00946886">
      <w:pPr>
        <w:jc w:val="center"/>
      </w:pPr>
      <w:r>
        <w:t>‘</w:t>
      </w:r>
      <w:r w:rsidR="00946886">
        <w:t>In your lifetime, would you have smoked at least 100 cigarettes (or equivalent)?</w:t>
      </w:r>
    </w:p>
    <w:p w14:paraId="0CE0564D" w14:textId="77777777" w:rsidR="00946886" w:rsidRDefault="00946886" w:rsidP="00946886">
      <w:pPr>
        <w:jc w:val="left"/>
      </w:pPr>
    </w:p>
    <w:p w14:paraId="155B7409" w14:textId="77777777" w:rsidR="00946886" w:rsidRDefault="00946886" w:rsidP="00946886">
      <w:pPr>
        <w:jc w:val="left"/>
      </w:pPr>
      <w:r>
        <w:t>From the responses to these questions, the participant was classified as never smoker, ex-smoker, and current smoker (Appendix A).</w:t>
      </w:r>
    </w:p>
    <w:p w14:paraId="707F2940" w14:textId="77777777" w:rsidR="00946886" w:rsidRPr="00B4087C" w:rsidRDefault="00946886" w:rsidP="00946886">
      <w:pPr>
        <w:jc w:val="center"/>
      </w:pPr>
    </w:p>
    <w:p w14:paraId="595E6DFD" w14:textId="07DC4EE8" w:rsidR="00946886" w:rsidRDefault="00946886" w:rsidP="00946886">
      <w:pPr>
        <w:pStyle w:val="Heading2"/>
        <w:rPr>
          <w:noProof/>
          <w:lang w:val="en-US"/>
        </w:rPr>
      </w:pPr>
      <w:bookmarkStart w:id="162" w:name="_Toc446584272"/>
      <w:bookmarkStart w:id="163" w:name="_Toc446585394"/>
      <w:bookmarkStart w:id="164" w:name="_Toc452370992"/>
      <w:r>
        <w:rPr>
          <w:noProof/>
          <w:lang w:val="en-US"/>
        </w:rPr>
        <w:t>Prevalence of tobacco use across the adult lifespan</w:t>
      </w:r>
      <w:bookmarkEnd w:id="162"/>
      <w:bookmarkEnd w:id="163"/>
      <w:bookmarkEnd w:id="164"/>
    </w:p>
    <w:p w14:paraId="16AE78ED" w14:textId="4F67F3A4" w:rsidR="00946886" w:rsidRDefault="00946886" w:rsidP="00946886">
      <w:pPr>
        <w:rPr>
          <w:lang w:val="en-US"/>
        </w:rPr>
      </w:pPr>
      <w:r>
        <w:rPr>
          <w:lang w:val="en-US"/>
        </w:rPr>
        <w:t>Approximately 50 per cent of participants in both the 1973-78 and 1946-51 cohorts have never smoked</w:t>
      </w:r>
      <w:r w:rsidR="000D41A0">
        <w:rPr>
          <w:lang w:val="en-US"/>
        </w:rPr>
        <w:t>,</w:t>
      </w:r>
      <w:r>
        <w:rPr>
          <w:lang w:val="en-US"/>
        </w:rPr>
        <w:t xml:space="preserve"> and this </w:t>
      </w:r>
      <w:r w:rsidR="00CE658E">
        <w:rPr>
          <w:lang w:val="en-US"/>
        </w:rPr>
        <w:t>percentage</w:t>
      </w:r>
      <w:r>
        <w:rPr>
          <w:lang w:val="en-US"/>
        </w:rPr>
        <w:t xml:space="preserve"> </w:t>
      </w:r>
      <w:r w:rsidR="000D41A0">
        <w:rPr>
          <w:lang w:val="en-US"/>
        </w:rPr>
        <w:t xml:space="preserve">has </w:t>
      </w:r>
      <w:r>
        <w:rPr>
          <w:lang w:val="en-US"/>
        </w:rPr>
        <w:t>remained consistent throughout th</w:t>
      </w:r>
      <w:r w:rsidR="00FD1A2B">
        <w:rPr>
          <w:lang w:val="en-US"/>
        </w:rPr>
        <w:t>e survey period (</w:t>
      </w:r>
      <w:r>
        <w:rPr>
          <w:lang w:val="en-US"/>
        </w:rPr>
        <w:t xml:space="preserve">Figure 5-1). In 1996, </w:t>
      </w:r>
      <w:r w:rsidRPr="00EC16F6">
        <w:rPr>
          <w:color w:val="000000" w:themeColor="text1"/>
          <w:lang w:val="en-US"/>
        </w:rPr>
        <w:t xml:space="preserve">32 </w:t>
      </w:r>
      <w:r>
        <w:rPr>
          <w:color w:val="000000" w:themeColor="text1"/>
          <w:lang w:val="en-US"/>
        </w:rPr>
        <w:t>per cent</w:t>
      </w:r>
      <w:r w:rsidRPr="00EC16F6">
        <w:rPr>
          <w:color w:val="000000" w:themeColor="text1"/>
          <w:lang w:val="en-US"/>
        </w:rPr>
        <w:t xml:space="preserve"> </w:t>
      </w:r>
      <w:r>
        <w:rPr>
          <w:lang w:val="en-US"/>
        </w:rPr>
        <w:t xml:space="preserve">of participants aged 18-23 and </w:t>
      </w:r>
      <w:r>
        <w:rPr>
          <w:color w:val="000000" w:themeColor="text1"/>
          <w:lang w:val="en-US"/>
        </w:rPr>
        <w:t>18</w:t>
      </w:r>
      <w:r w:rsidRPr="00EC16F6">
        <w:rPr>
          <w:color w:val="000000" w:themeColor="text1"/>
          <w:lang w:val="en-US"/>
        </w:rPr>
        <w:t xml:space="preserve"> </w:t>
      </w:r>
      <w:r>
        <w:rPr>
          <w:color w:val="000000" w:themeColor="text1"/>
          <w:lang w:val="en-US"/>
        </w:rPr>
        <w:t>per cent</w:t>
      </w:r>
      <w:r w:rsidRPr="00EC16F6">
        <w:rPr>
          <w:color w:val="000000" w:themeColor="text1"/>
          <w:lang w:val="en-US"/>
        </w:rPr>
        <w:t xml:space="preserve"> </w:t>
      </w:r>
      <w:r>
        <w:rPr>
          <w:lang w:val="en-US"/>
        </w:rPr>
        <w:t xml:space="preserve">of women aged 45-50 were smokers. This finding is comparable with the 1998 </w:t>
      </w:r>
      <w:r w:rsidRPr="00FD1A2B">
        <w:rPr>
          <w:lang w:val="en-US"/>
        </w:rPr>
        <w:t>NDSHS</w:t>
      </w:r>
      <w:r>
        <w:rPr>
          <w:lang w:val="en-US"/>
        </w:rPr>
        <w:t xml:space="preserve"> where 37.2 per cent of women aged 20-29 years and 17.6 per cent of women aged 40-49 were smokers in 1998 </w:t>
      </w:r>
      <w:r w:rsidR="00870399">
        <w:rPr>
          <w:lang w:val="en-US"/>
        </w:rPr>
        <w:fldChar w:fldCharType="begin"/>
      </w:r>
      <w:r w:rsidR="007F3AAA">
        <w:rPr>
          <w:lang w:val="en-US"/>
        </w:rPr>
        <w:instrText xml:space="preserve"> ADDIN EN.CITE &lt;EndNote&gt;&lt;Cite&gt;&lt;Author&gt;AIHW&lt;/Author&gt;&lt;Year&gt;2000&lt;/Year&gt;&lt;RecNum&gt;74&lt;/RecNum&gt;&lt;DisplayText&gt;(AIHW, 2000)&lt;/DisplayText&gt;&lt;record&gt;&lt;rec-number&gt;74&lt;/rec-number&gt;&lt;foreign-keys&gt;&lt;key app="EN" db-id="0zaxfzw0nszf5ae2xx05fzzowfpdapapwt0v" timestamp="1452577558"&gt;74&lt;/key&gt;&lt;/foreign-keys&gt;&lt;ref-type name="Government Document"&gt;46&lt;/ref-type&gt;&lt;contributors&gt;&lt;authors&gt;&lt;author&gt;AIHW&lt;/author&gt;&lt;/authors&gt;&lt;secondary-authors&gt;&lt;author&gt;AIHW&lt;/author&gt;&lt;/secondary-authors&gt;&lt;/contributors&gt;&lt;titles&gt;&lt;title&gt;1998 National Drug Strategy Household Survey: Detailed findings&lt;/title&gt;&lt;tertiary-title&gt;Drug Statistics Series&lt;/tertiary-title&gt;&lt;/titles&gt;&lt;edition&gt;No. 6&lt;/edition&gt;&lt;dates&gt;&lt;year&gt;2000&lt;/year&gt;&lt;/dates&gt;&lt;pub-location&gt;Canberra&lt;/pub-location&gt;&lt;publisher&gt;AIHW&lt;/publisher&gt;&lt;isbn&gt;AIHW cat. no. PHE 276&lt;/isbn&gt;&lt;urls&gt;&lt;/urls&gt;&lt;custom1&gt;Australian Institute of Health and Welfare&lt;/custom1&gt;&lt;/record&gt;&lt;/Cite&gt;&lt;/EndNote&gt;</w:instrText>
      </w:r>
      <w:r w:rsidR="00870399">
        <w:rPr>
          <w:lang w:val="en-US"/>
        </w:rPr>
        <w:fldChar w:fldCharType="separate"/>
      </w:r>
      <w:r w:rsidR="007F3AAA">
        <w:rPr>
          <w:noProof/>
          <w:lang w:val="en-US"/>
        </w:rPr>
        <w:t>(</w:t>
      </w:r>
      <w:hyperlink w:anchor="_ENREF_24" w:tooltip="AIHW, 2000 #74" w:history="1">
        <w:r w:rsidR="001731F3">
          <w:rPr>
            <w:noProof/>
            <w:lang w:val="en-US"/>
          </w:rPr>
          <w:t>AIHW, 2000</w:t>
        </w:r>
      </w:hyperlink>
      <w:r w:rsidR="007F3AAA">
        <w:rPr>
          <w:noProof/>
          <w:lang w:val="en-US"/>
        </w:rPr>
        <w:t>)</w:t>
      </w:r>
      <w:r w:rsidR="00870399">
        <w:rPr>
          <w:lang w:val="en-US"/>
        </w:rPr>
        <w:fldChar w:fldCharType="end"/>
      </w:r>
      <w:r w:rsidR="00E54443">
        <w:rPr>
          <w:lang w:val="en-US"/>
        </w:rPr>
        <w:t>. By S</w:t>
      </w:r>
      <w:r>
        <w:rPr>
          <w:lang w:val="en-US"/>
        </w:rPr>
        <w:t xml:space="preserve">urveys 6 and 7, the </w:t>
      </w:r>
      <w:r w:rsidR="00CE658E">
        <w:rPr>
          <w:lang w:val="en-US"/>
        </w:rPr>
        <w:t>prevalence</w:t>
      </w:r>
      <w:r>
        <w:rPr>
          <w:lang w:val="en-US"/>
        </w:rPr>
        <w:t xml:space="preserve"> of smokers in both cohorts dropped to approximately 12 and 8 per cent, respectively, which is also comparable to the NDSHS for 2013 (30-39 years, 13.2 per cent; 60-69 years, 11.1 per cent) </w:t>
      </w:r>
      <w:r w:rsidR="00870399">
        <w:rPr>
          <w:lang w:val="en-US"/>
        </w:rPr>
        <w:fldChar w:fldCharType="begin"/>
      </w:r>
      <w:r w:rsidR="007F3AAA">
        <w:rPr>
          <w:lang w:val="en-US"/>
        </w:rPr>
        <w:instrText xml:space="preserve"> ADDIN EN.CITE &lt;EndNote&gt;&lt;Cite&gt;&lt;Author&gt;AIHW&lt;/Author&gt;&lt;Year&gt;2014&lt;/Year&gt;&lt;RecNum&gt;75&lt;/RecNum&gt;&lt;DisplayText&gt;(AIHW, 2014b)&lt;/DisplayText&gt;&lt;record&gt;&lt;rec-number&gt;75&lt;/rec-number&gt;&lt;foreign-keys&gt;&lt;key app="EN" db-id="0zaxfzw0nszf5ae2xx05fzzowfpdapapwt0v" timestamp="1452578971"&gt;75&lt;/key&gt;&lt;/foreign-keys&gt;&lt;ref-type name="Government Document"&gt;46&lt;/ref-type&gt;&lt;contributors&gt;&lt;authors&gt;&lt;author&gt;AIHW&lt;/author&gt;&lt;/authors&gt;&lt;secondary-authors&gt;&lt;author&gt;AIHW&lt;/author&gt;&lt;/secondary-authors&gt;&lt;/contributors&gt;&lt;titles&gt;&lt;title&gt;National Drug Strategy Household Survey detailed report 2013&lt;/title&gt;&lt;tertiary-title&gt;Drug statistics series&lt;/tertiary-title&gt;&lt;/titles&gt;&lt;edition&gt;no. 28&lt;/edition&gt;&lt;dates&gt;&lt;year&gt;2014&lt;/year&gt;&lt;/dates&gt;&lt;pub-location&gt;Canberra&lt;/pub-location&gt;&lt;publisher&gt;AIHW&lt;/publisher&gt;&lt;isbn&gt;Cat. no. PHE 183&lt;/isbn&gt;&lt;urls&gt;&lt;/urls&gt;&lt;custom1&gt;Australian Institute of Health and Welfare&lt;/custom1&gt;&lt;/record&gt;&lt;/Cite&gt;&lt;/EndNote&gt;</w:instrText>
      </w:r>
      <w:r w:rsidR="00870399">
        <w:rPr>
          <w:lang w:val="en-US"/>
        </w:rPr>
        <w:fldChar w:fldCharType="separate"/>
      </w:r>
      <w:r w:rsidR="007F3AAA">
        <w:rPr>
          <w:noProof/>
          <w:lang w:val="en-US"/>
        </w:rPr>
        <w:t>(</w:t>
      </w:r>
      <w:hyperlink w:anchor="_ENREF_32" w:tooltip="AIHW, 2014 #75" w:history="1">
        <w:r w:rsidR="001731F3">
          <w:rPr>
            <w:noProof/>
            <w:lang w:val="en-US"/>
          </w:rPr>
          <w:t>AIHW, 2014b</w:t>
        </w:r>
      </w:hyperlink>
      <w:r w:rsidR="007F3AAA">
        <w:rPr>
          <w:noProof/>
          <w:lang w:val="en-US"/>
        </w:rPr>
        <w:t>)</w:t>
      </w:r>
      <w:r w:rsidR="00870399">
        <w:rPr>
          <w:lang w:val="en-US"/>
        </w:rPr>
        <w:fldChar w:fldCharType="end"/>
      </w:r>
      <w:r>
        <w:rPr>
          <w:lang w:val="en-US"/>
        </w:rPr>
        <w:t xml:space="preserve">. </w:t>
      </w:r>
    </w:p>
    <w:p w14:paraId="3E61D2CC" w14:textId="77777777" w:rsidR="00946886" w:rsidRDefault="00946886" w:rsidP="00946886">
      <w:pPr>
        <w:rPr>
          <w:lang w:val="en-US"/>
        </w:rPr>
      </w:pPr>
    </w:p>
    <w:p w14:paraId="49E0A683" w14:textId="075A636C" w:rsidR="00946886" w:rsidRDefault="00946886" w:rsidP="00946886">
      <w:pPr>
        <w:rPr>
          <w:lang w:val="en-US"/>
        </w:rPr>
      </w:pPr>
      <w:r>
        <w:rPr>
          <w:lang w:val="en-US"/>
        </w:rPr>
        <w:t xml:space="preserve">In the 1921-26 cohort, </w:t>
      </w:r>
      <w:r>
        <w:rPr>
          <w:color w:val="000000" w:themeColor="text1"/>
          <w:lang w:val="en-US"/>
        </w:rPr>
        <w:t>62</w:t>
      </w:r>
      <w:r w:rsidRPr="00EC16F6">
        <w:rPr>
          <w:color w:val="000000" w:themeColor="text1"/>
          <w:lang w:val="en-US"/>
        </w:rPr>
        <w:t xml:space="preserve"> </w:t>
      </w:r>
      <w:r>
        <w:rPr>
          <w:color w:val="000000" w:themeColor="text1"/>
          <w:lang w:val="en-US"/>
        </w:rPr>
        <w:t>per cent</w:t>
      </w:r>
      <w:r w:rsidRPr="00EC16F6">
        <w:rPr>
          <w:color w:val="000000" w:themeColor="text1"/>
          <w:lang w:val="en-US"/>
        </w:rPr>
        <w:t xml:space="preserve"> </w:t>
      </w:r>
      <w:r>
        <w:rPr>
          <w:lang w:val="en-US"/>
        </w:rPr>
        <w:t xml:space="preserve">of participants reported they had never smoked in 1996. This </w:t>
      </w:r>
      <w:r w:rsidR="00CE658E">
        <w:rPr>
          <w:lang w:val="en-US"/>
        </w:rPr>
        <w:t>percentage</w:t>
      </w:r>
      <w:r>
        <w:rPr>
          <w:lang w:val="en-US"/>
        </w:rPr>
        <w:t xml:space="preserve"> increased from </w:t>
      </w:r>
      <w:r w:rsidR="00E54443">
        <w:rPr>
          <w:lang w:val="en-US"/>
        </w:rPr>
        <w:t>S</w:t>
      </w:r>
      <w:r>
        <w:rPr>
          <w:lang w:val="en-US"/>
        </w:rPr>
        <w:t xml:space="preserve">urveys 1 to 6, which indicates that a </w:t>
      </w:r>
      <w:r w:rsidR="00CE658E">
        <w:rPr>
          <w:lang w:val="en-US"/>
        </w:rPr>
        <w:t>percentage</w:t>
      </w:r>
      <w:r>
        <w:rPr>
          <w:lang w:val="en-US"/>
        </w:rPr>
        <w:t xml:space="preserve"> of participants who smoked or had smoked tobacco</w:t>
      </w:r>
      <w:r w:rsidR="00FD1A2B">
        <w:rPr>
          <w:lang w:val="en-US"/>
        </w:rPr>
        <w:t xml:space="preserve"> no longer participated in the s</w:t>
      </w:r>
      <w:r>
        <w:rPr>
          <w:lang w:val="en-US"/>
        </w:rPr>
        <w:t xml:space="preserve">tudy, which may be due to earlier deaths </w:t>
      </w:r>
      <w:r w:rsidR="00870399">
        <w:rPr>
          <w:lang w:val="en-US"/>
        </w:rPr>
        <w:fldChar w:fldCharType="begin"/>
      </w:r>
      <w:r w:rsidR="007F3AAA">
        <w:rPr>
          <w:lang w:val="en-US"/>
        </w:rPr>
        <w:instrText xml:space="preserve"> ADDIN EN.CITE &lt;EndNote&gt;&lt;Cite&gt;&lt;Author&gt;Jamrozik&lt;/Author&gt;&lt;Year&gt;2011&lt;/Year&gt;&lt;RecNum&gt;140&lt;/RecNum&gt;&lt;DisplayText&gt;(Jamrozik et al., 2011)&lt;/DisplayText&gt;&lt;record&gt;&lt;rec-number&gt;140&lt;/rec-number&gt;&lt;foreign-keys&gt;&lt;key app="EN" db-id="0zaxfzw0nszf5ae2xx05fzzowfpdapapwt0v" timestamp="1457318594"&gt;140&lt;/key&gt;&lt;/foreign-keys&gt;&lt;ref-type name="Journal Article"&gt;17&lt;/ref-type&gt;&lt;contributors&gt;&lt;authors&gt;&lt;author&gt;Jamrozik, K.&lt;/author&gt;&lt;author&gt;McLaughlin, D.&lt;/author&gt;&lt;author&gt;McCaul, K.&lt;/author&gt;&lt;author&gt;Almeida, O. P.&lt;/author&gt;&lt;author&gt;Wong, K. Y.&lt;/author&gt;&lt;author&gt;Vagenas, D.&lt;/author&gt;&lt;author&gt;Dobson, A.&lt;/author&gt;&lt;/authors&gt;&lt;/contributors&gt;&lt;auth-address&gt;School of Population Health and Clinical Practice, University of Adelaide, Adelaide, South Australia, Australia.&lt;/auth-address&gt;&lt;titles&gt;&lt;title&gt;Women who smoke like men die like men who smoke: findings from two Australian cohort studies&lt;/title&gt;&lt;secondary-title&gt;Tob Control&lt;/secondary-title&gt;&lt;/titles&gt;&lt;periodical&gt;&lt;full-title&gt;Tob Control&lt;/full-title&gt;&lt;/periodical&gt;&lt;pages&gt;258-65&lt;/pages&gt;&lt;volume&gt;20&lt;/volume&gt;&lt;number&gt;4&lt;/number&gt;&lt;keywords&gt;&lt;keyword&gt;Aged&lt;/keyword&gt;&lt;keyword&gt;Aged, 80 and over&lt;/keyword&gt;&lt;keyword&gt;Australia/epidemiology&lt;/keyword&gt;&lt;keyword&gt;Epidemiologic Methods&lt;/keyword&gt;&lt;keyword&gt;Female&lt;/keyword&gt;&lt;keyword&gt;Humans&lt;/keyword&gt;&lt;keyword&gt;Lung Neoplasms/etiology/mortality&lt;/keyword&gt;&lt;keyword&gt;Male&lt;/keyword&gt;&lt;keyword&gt;Myocardial Ischemia/etiology/mortality&lt;/keyword&gt;&lt;keyword&gt;Pulmonary Disease, Chronic Obstructive/etiology/mortality&lt;/keyword&gt;&lt;keyword&gt;Sex Factors&lt;/keyword&gt;&lt;keyword&gt;Smoking/adverse effects/*mortality&lt;/keyword&gt;&lt;keyword&gt;Stroke/etiology/mortality&lt;/keyword&gt;&lt;/keywords&gt;&lt;dates&gt;&lt;year&gt;2011&lt;/year&gt;&lt;pub-dates&gt;&lt;date&gt;Jul&lt;/date&gt;&lt;/pub-dates&gt;&lt;/dates&gt;&lt;isbn&gt;1468-3318 (Electronic)&amp;#xD;0964-4563 (Linking)&lt;/isbn&gt;&lt;accession-num&gt;21482557&lt;/accession-num&gt;&lt;urls&gt;&lt;related-urls&gt;&lt;url&gt;http://www.ncbi.nlm.nih.gov/pubmed/21482557&lt;/url&gt;&lt;/related-urls&gt;&lt;/urls&gt;&lt;electronic-resource-num&gt;10.1136/tc.2010.039172&lt;/electronic-resource-num&gt;&lt;/record&gt;&lt;/Cite&gt;&lt;/EndNote&gt;</w:instrText>
      </w:r>
      <w:r w:rsidR="00870399">
        <w:rPr>
          <w:lang w:val="en-US"/>
        </w:rPr>
        <w:fldChar w:fldCharType="separate"/>
      </w:r>
      <w:r w:rsidR="007F3AAA">
        <w:rPr>
          <w:noProof/>
          <w:lang w:val="en-US"/>
        </w:rPr>
        <w:t>(</w:t>
      </w:r>
      <w:hyperlink w:anchor="_ENREF_102" w:tooltip="Jamrozik, 2011 #140" w:history="1">
        <w:r w:rsidR="001731F3">
          <w:rPr>
            <w:noProof/>
            <w:lang w:val="en-US"/>
          </w:rPr>
          <w:t>Jamrozik et al., 2011</w:t>
        </w:r>
      </w:hyperlink>
      <w:r w:rsidR="007F3AAA">
        <w:rPr>
          <w:noProof/>
          <w:lang w:val="en-US"/>
        </w:rPr>
        <w:t>)</w:t>
      </w:r>
      <w:r w:rsidR="00870399">
        <w:rPr>
          <w:lang w:val="en-US"/>
        </w:rPr>
        <w:fldChar w:fldCharType="end"/>
      </w:r>
      <w:r>
        <w:rPr>
          <w:lang w:val="en-US"/>
        </w:rPr>
        <w:t>.</w:t>
      </w:r>
    </w:p>
    <w:p w14:paraId="4A60D797" w14:textId="77777777" w:rsidR="00946886" w:rsidRDefault="00946886" w:rsidP="00946886">
      <w:pPr>
        <w:rPr>
          <w:lang w:val="en-US"/>
        </w:rPr>
      </w:pPr>
    </w:p>
    <w:p w14:paraId="003B9A32" w14:textId="4996216A" w:rsidR="00946886" w:rsidRPr="004446AB" w:rsidRDefault="00946886" w:rsidP="00946886">
      <w:pPr>
        <w:rPr>
          <w:color w:val="0070C0"/>
          <w:lang w:val="en-US"/>
        </w:rPr>
      </w:pPr>
      <w:r>
        <w:rPr>
          <w:lang w:val="en-US"/>
        </w:rPr>
        <w:t xml:space="preserve">Between 1996 and 2013, the uptake of smoking in young adults was dramatically reduced, from </w:t>
      </w:r>
      <w:r>
        <w:rPr>
          <w:color w:val="000000" w:themeColor="text1"/>
          <w:lang w:val="en-US"/>
        </w:rPr>
        <w:t>32</w:t>
      </w:r>
      <w:r w:rsidRPr="00EC16F6">
        <w:rPr>
          <w:color w:val="000000" w:themeColor="text1"/>
          <w:lang w:val="en-US"/>
        </w:rPr>
        <w:t xml:space="preserve"> </w:t>
      </w:r>
      <w:r>
        <w:rPr>
          <w:color w:val="000000" w:themeColor="text1"/>
          <w:lang w:val="en-US"/>
        </w:rPr>
        <w:t>per cent</w:t>
      </w:r>
      <w:r w:rsidRPr="00EC16F6">
        <w:rPr>
          <w:color w:val="000000" w:themeColor="text1"/>
          <w:lang w:val="en-US"/>
        </w:rPr>
        <w:t xml:space="preserve"> in 1996</w:t>
      </w:r>
      <w:r>
        <w:rPr>
          <w:color w:val="000000" w:themeColor="text1"/>
          <w:lang w:val="en-US"/>
        </w:rPr>
        <w:t xml:space="preserve"> (1973-78 cohort, Survey 1)</w:t>
      </w:r>
      <w:r w:rsidRPr="00EC16F6">
        <w:rPr>
          <w:color w:val="000000" w:themeColor="text1"/>
          <w:lang w:val="en-US"/>
        </w:rPr>
        <w:t xml:space="preserve"> </w:t>
      </w:r>
      <w:r>
        <w:rPr>
          <w:lang w:val="en-US"/>
        </w:rPr>
        <w:t xml:space="preserve">to </w:t>
      </w:r>
      <w:r>
        <w:rPr>
          <w:color w:val="000000" w:themeColor="text1"/>
          <w:lang w:val="en-US"/>
        </w:rPr>
        <w:t>18.6</w:t>
      </w:r>
      <w:r w:rsidRPr="00EC16F6">
        <w:rPr>
          <w:color w:val="000000" w:themeColor="text1"/>
          <w:lang w:val="en-US"/>
        </w:rPr>
        <w:t xml:space="preserve"> </w:t>
      </w:r>
      <w:r>
        <w:rPr>
          <w:color w:val="000000" w:themeColor="text1"/>
          <w:lang w:val="en-US"/>
        </w:rPr>
        <w:t>per cent</w:t>
      </w:r>
      <w:r w:rsidRPr="00EC16F6">
        <w:rPr>
          <w:color w:val="000000" w:themeColor="text1"/>
          <w:lang w:val="en-US"/>
        </w:rPr>
        <w:t xml:space="preserve"> in 201</w:t>
      </w:r>
      <w:r>
        <w:rPr>
          <w:color w:val="000000" w:themeColor="text1"/>
          <w:lang w:val="en-US"/>
        </w:rPr>
        <w:t>4 (1989-95 cohort, Survey 2)</w:t>
      </w:r>
      <w:r>
        <w:rPr>
          <w:color w:val="0070C0"/>
          <w:lang w:val="en-US"/>
        </w:rPr>
        <w:t xml:space="preserve">. </w:t>
      </w:r>
      <w:r>
        <w:rPr>
          <w:lang w:val="en-US"/>
        </w:rPr>
        <w:t>Similar results were reported by the NDSHS</w:t>
      </w:r>
      <w:r w:rsidR="000D41A0">
        <w:rPr>
          <w:lang w:val="en-US"/>
        </w:rPr>
        <w:t>,</w:t>
      </w:r>
      <w:r>
        <w:rPr>
          <w:lang w:val="en-US"/>
        </w:rPr>
        <w:t xml:space="preserve"> where the prevalence of regular smokers amongst 18-24 year old women was 36 per cent in 1995 </w:t>
      </w:r>
      <w:r w:rsidR="00870399">
        <w:rPr>
          <w:lang w:val="en-US"/>
        </w:rPr>
        <w:fldChar w:fldCharType="begin"/>
      </w:r>
      <w:r w:rsidR="007F3AAA">
        <w:rPr>
          <w:lang w:val="en-US"/>
        </w:rPr>
        <w:instrText xml:space="preserve"> ADDIN EN.CITE &lt;EndNote&gt;&lt;Cite&gt;&lt;Author&gt;Scollo&lt;/Author&gt;&lt;Year&gt;2012&lt;/Year&gt;&lt;RecNum&gt;119&lt;/RecNum&gt;&lt;DisplayText&gt;(Scollo &amp;amp; Winstanley, 2012)&lt;/DisplayText&gt;&lt;record&gt;&lt;rec-number&gt;119&lt;/rec-number&gt;&lt;foreign-keys&gt;&lt;key app="EN" db-id="0zaxfzw0nszf5ae2xx05fzzowfpdapapwt0v" timestamp="1456193950"&gt;119&lt;/key&gt;&lt;/foreign-keys&gt;&lt;ref-type name="Book Section"&gt;5&lt;/ref-type&gt;&lt;contributors&gt;&lt;authors&gt;&lt;author&gt;Scollo, M.M.&lt;/author&gt;&lt;author&gt;Winstanley, M.H.&lt;/author&gt;&lt;/authors&gt;&lt;/contributors&gt;&lt;titles&gt;&lt;title&gt;Trends in the prevalence of smoking&lt;/title&gt;&lt;secondary-title&gt;Tobacco in Australia: Facts and Issues&lt;/secondary-title&gt;&lt;/titles&gt;&lt;edition&gt;4th&lt;/edition&gt;&lt;section&gt;1&lt;/section&gt;&lt;dates&gt;&lt;year&gt;2012&lt;/year&gt;&lt;/dates&gt;&lt;pub-location&gt;Melbourne&lt;/pub-location&gt;&lt;publisher&gt;Cancer Council Victoria&lt;/publisher&gt;&lt;urls&gt;&lt;related-urls&gt;&lt;url&gt;www.TobaccoInAustralia.org.au&lt;/url&gt;&lt;/related-urls&gt;&lt;/urls&gt;&lt;/record&gt;&lt;/Cite&gt;&lt;/EndNote&gt;</w:instrText>
      </w:r>
      <w:r w:rsidR="00870399">
        <w:rPr>
          <w:lang w:val="en-US"/>
        </w:rPr>
        <w:fldChar w:fldCharType="separate"/>
      </w:r>
      <w:r w:rsidR="007F3AAA">
        <w:rPr>
          <w:noProof/>
          <w:lang w:val="en-US"/>
        </w:rPr>
        <w:t>(</w:t>
      </w:r>
      <w:hyperlink w:anchor="_ENREF_158" w:tooltip="Scollo, 2012 #119" w:history="1">
        <w:r w:rsidR="001731F3">
          <w:rPr>
            <w:noProof/>
            <w:lang w:val="en-US"/>
          </w:rPr>
          <w:t>Scollo &amp; Winstanley, 2012</w:t>
        </w:r>
      </w:hyperlink>
      <w:r w:rsidR="007F3AAA">
        <w:rPr>
          <w:noProof/>
          <w:lang w:val="en-US"/>
        </w:rPr>
        <w:t>)</w:t>
      </w:r>
      <w:r w:rsidR="00870399">
        <w:rPr>
          <w:lang w:val="en-US"/>
        </w:rPr>
        <w:fldChar w:fldCharType="end"/>
      </w:r>
      <w:r>
        <w:rPr>
          <w:lang w:val="en-US"/>
        </w:rPr>
        <w:t xml:space="preserve"> </w:t>
      </w:r>
      <w:r>
        <w:rPr>
          <w:lang w:val="en-US"/>
        </w:rPr>
        <w:lastRenderedPageBreak/>
        <w:t xml:space="preserve">and 14.7 per cent in 2013 </w:t>
      </w:r>
      <w:r w:rsidR="00870399">
        <w:rPr>
          <w:lang w:val="en-US"/>
        </w:rPr>
        <w:fldChar w:fldCharType="begin"/>
      </w:r>
      <w:r w:rsidR="007F3AAA">
        <w:rPr>
          <w:lang w:val="en-US"/>
        </w:rPr>
        <w:instrText xml:space="preserve"> ADDIN EN.CITE &lt;EndNote&gt;&lt;Cite&gt;&lt;Author&gt;AIHW&lt;/Author&gt;&lt;Year&gt;2014&lt;/Year&gt;&lt;RecNum&gt;75&lt;/RecNum&gt;&lt;DisplayText&gt;(AIHW, 2014b)&lt;/DisplayText&gt;&lt;record&gt;&lt;rec-number&gt;75&lt;/rec-number&gt;&lt;foreign-keys&gt;&lt;key app="EN" db-id="0zaxfzw0nszf5ae2xx05fzzowfpdapapwt0v" timestamp="1452578971"&gt;75&lt;/key&gt;&lt;/foreign-keys&gt;&lt;ref-type name="Government Document"&gt;46&lt;/ref-type&gt;&lt;contributors&gt;&lt;authors&gt;&lt;author&gt;AIHW&lt;/author&gt;&lt;/authors&gt;&lt;secondary-authors&gt;&lt;author&gt;AIHW&lt;/author&gt;&lt;/secondary-authors&gt;&lt;/contributors&gt;&lt;titles&gt;&lt;title&gt;National Drug Strategy Household Survey detailed report 2013&lt;/title&gt;&lt;tertiary-title&gt;Drug statistics series&lt;/tertiary-title&gt;&lt;/titles&gt;&lt;edition&gt;no. 28&lt;/edition&gt;&lt;dates&gt;&lt;year&gt;2014&lt;/year&gt;&lt;/dates&gt;&lt;pub-location&gt;Canberra&lt;/pub-location&gt;&lt;publisher&gt;AIHW&lt;/publisher&gt;&lt;isbn&gt;Cat. no. PHE 183&lt;/isbn&gt;&lt;urls&gt;&lt;/urls&gt;&lt;custom1&gt;Australian Institute of Health and Welfare&lt;/custom1&gt;&lt;/record&gt;&lt;/Cite&gt;&lt;/EndNote&gt;</w:instrText>
      </w:r>
      <w:r w:rsidR="00870399">
        <w:rPr>
          <w:lang w:val="en-US"/>
        </w:rPr>
        <w:fldChar w:fldCharType="separate"/>
      </w:r>
      <w:r w:rsidR="007F3AAA">
        <w:rPr>
          <w:noProof/>
          <w:lang w:val="en-US"/>
        </w:rPr>
        <w:t>(</w:t>
      </w:r>
      <w:hyperlink w:anchor="_ENREF_32" w:tooltip="AIHW, 2014 #75" w:history="1">
        <w:r w:rsidR="001731F3">
          <w:rPr>
            <w:noProof/>
            <w:lang w:val="en-US"/>
          </w:rPr>
          <w:t>AIHW, 2014b</w:t>
        </w:r>
      </w:hyperlink>
      <w:r w:rsidR="007F3AAA">
        <w:rPr>
          <w:noProof/>
          <w:lang w:val="en-US"/>
        </w:rPr>
        <w:t>)</w:t>
      </w:r>
      <w:r w:rsidR="00870399">
        <w:rPr>
          <w:lang w:val="en-US"/>
        </w:rPr>
        <w:fldChar w:fldCharType="end"/>
      </w:r>
      <w:r>
        <w:rPr>
          <w:lang w:val="en-US"/>
        </w:rPr>
        <w:t xml:space="preserve">. </w:t>
      </w:r>
      <w:r>
        <w:rPr>
          <w:color w:val="000000" w:themeColor="text1"/>
          <w:lang w:val="en-US"/>
        </w:rPr>
        <w:t>In ALSWH, t</w:t>
      </w:r>
      <w:r w:rsidRPr="00EC16F6">
        <w:rPr>
          <w:color w:val="000000" w:themeColor="text1"/>
          <w:lang w:val="en-US"/>
        </w:rPr>
        <w:t xml:space="preserve">he </w:t>
      </w:r>
      <w:r w:rsidR="00185F71">
        <w:rPr>
          <w:color w:val="000000" w:themeColor="text1"/>
          <w:lang w:val="en-US"/>
        </w:rPr>
        <w:t>percentage</w:t>
      </w:r>
      <w:r w:rsidRPr="00EC16F6">
        <w:rPr>
          <w:color w:val="000000" w:themeColor="text1"/>
          <w:lang w:val="en-US"/>
        </w:rPr>
        <w:t xml:space="preserve"> of ex-smokers also declined during this time period.</w:t>
      </w:r>
      <w:r>
        <w:rPr>
          <w:color w:val="000000" w:themeColor="text1"/>
          <w:lang w:val="en-US"/>
        </w:rPr>
        <w:t xml:space="preserve"> </w:t>
      </w:r>
    </w:p>
    <w:p w14:paraId="09971794" w14:textId="66836087" w:rsidR="00946886" w:rsidRDefault="00FA5A75" w:rsidP="00FA5A75">
      <w:pPr>
        <w:keepNext/>
        <w:jc w:val="center"/>
      </w:pPr>
      <w:r>
        <w:rPr>
          <w:noProof/>
          <w:szCs w:val="24"/>
        </w:rPr>
        <w:drawing>
          <wp:inline distT="0" distB="0" distL="0" distR="0" wp14:anchorId="18FF3CCF" wp14:editId="32423961">
            <wp:extent cx="5727700" cy="4274403"/>
            <wp:effectExtent l="0" t="0" r="635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7700" cy="4274403"/>
                    </a:xfrm>
                    <a:prstGeom prst="rect">
                      <a:avLst/>
                    </a:prstGeom>
                    <a:noFill/>
                    <a:ln>
                      <a:noFill/>
                    </a:ln>
                  </pic:spPr>
                </pic:pic>
              </a:graphicData>
            </a:graphic>
          </wp:inline>
        </w:drawing>
      </w:r>
    </w:p>
    <w:p w14:paraId="04705114" w14:textId="3FE026AA" w:rsidR="00946886" w:rsidRDefault="00946886" w:rsidP="00946886">
      <w:pPr>
        <w:pStyle w:val="Caption"/>
        <w:rPr>
          <w:lang w:val="en-US"/>
        </w:rPr>
      </w:pPr>
      <w:bookmarkStart w:id="165" w:name="_Toc452469955"/>
      <w:r>
        <w:t xml:space="preserve">Figure </w:t>
      </w:r>
      <w:fldSimple w:instr=" STYLEREF 1 \s ">
        <w:r w:rsidR="004675BB">
          <w:rPr>
            <w:noProof/>
          </w:rPr>
          <w:t>5</w:t>
        </w:r>
      </w:fldSimple>
      <w:r w:rsidR="003D2D66">
        <w:noBreakHyphen/>
      </w:r>
      <w:fldSimple w:instr=" SEQ Figure \* ARABIC \s 1 ">
        <w:r w:rsidR="004675BB">
          <w:rPr>
            <w:noProof/>
          </w:rPr>
          <w:t>1</w:t>
        </w:r>
      </w:fldSimple>
      <w:r>
        <w:t xml:space="preserve">: </w:t>
      </w:r>
      <w:r w:rsidR="00185F71">
        <w:t>Percentage</w:t>
      </w:r>
      <w:r w:rsidRPr="009477DE">
        <w:t xml:space="preserve"> of women in each smoking category at each survey for all cohorts (1989-95, 1973-78, 1946-51, </w:t>
      </w:r>
      <w:r w:rsidR="000D41A0">
        <w:t xml:space="preserve">and </w:t>
      </w:r>
      <w:r w:rsidRPr="009477DE">
        <w:t>1921-26).</w:t>
      </w:r>
      <w:bookmarkEnd w:id="165"/>
    </w:p>
    <w:p w14:paraId="63E3129E" w14:textId="77777777" w:rsidR="00946886" w:rsidRDefault="00946886" w:rsidP="00946886">
      <w:pPr>
        <w:rPr>
          <w:b/>
        </w:rPr>
      </w:pPr>
    </w:p>
    <w:p w14:paraId="194E2859" w14:textId="4C0BB2B5" w:rsidR="00946886" w:rsidRDefault="00946886" w:rsidP="00946886">
      <w:pPr>
        <w:pStyle w:val="Heading2"/>
        <w:rPr>
          <w:b w:val="0"/>
        </w:rPr>
      </w:pPr>
      <w:bookmarkStart w:id="166" w:name="_Toc446584273"/>
      <w:bookmarkStart w:id="167" w:name="_Toc446585395"/>
      <w:bookmarkStart w:id="168" w:name="_Toc452370993"/>
      <w:r>
        <w:t>Projections of smoking prevalence over the next 20 years</w:t>
      </w:r>
      <w:bookmarkEnd w:id="166"/>
      <w:bookmarkEnd w:id="167"/>
      <w:bookmarkEnd w:id="168"/>
    </w:p>
    <w:p w14:paraId="666E8EF5" w14:textId="277EA476" w:rsidR="00946886" w:rsidRDefault="00946886" w:rsidP="00946886">
      <w:r>
        <w:t xml:space="preserve">The trajectory for prevalence of smokers over the next </w:t>
      </w:r>
      <w:r w:rsidR="00EC1C1A">
        <w:t>twenty</w:t>
      </w:r>
      <w:r>
        <w:t xml:space="preserve"> years was modelled using linear mixed models (Figure 5-2 and Appendix B, Section 13.3). The main assumption for this model was that smoking prevalence will continue to</w:t>
      </w:r>
      <w:r w:rsidR="00FD1A2B">
        <w:t xml:space="preserve"> fall for all cohorts</w:t>
      </w:r>
      <w:r w:rsidR="000D41A0">
        <w:t>,</w:t>
      </w:r>
      <w:r w:rsidR="00FD1A2B">
        <w:t xml:space="preserve"> but </w:t>
      </w:r>
      <w:r w:rsidR="000D41A0">
        <w:t xml:space="preserve">will </w:t>
      </w:r>
      <w:r w:rsidR="00FD1A2B">
        <w:t>not</w:t>
      </w:r>
      <w:r>
        <w:t xml:space="preserve"> reach 0 per cent.</w:t>
      </w:r>
    </w:p>
    <w:p w14:paraId="3A6F48C9" w14:textId="77777777" w:rsidR="00946886" w:rsidRDefault="00946886" w:rsidP="00946886">
      <w:r>
        <w:t xml:space="preserve"> </w:t>
      </w:r>
    </w:p>
    <w:p w14:paraId="5A48238E" w14:textId="0EFD494A" w:rsidR="00946886" w:rsidRPr="00280EBF" w:rsidRDefault="00946886" w:rsidP="00946886">
      <w:r>
        <w:t xml:space="preserve">For all cohorts, the </w:t>
      </w:r>
      <w:r w:rsidR="00CE658E">
        <w:t>prevalence</w:t>
      </w:r>
      <w:r>
        <w:t xml:space="preserve"> of women who are current smokers is likely to continue to fall with age until the prevalence reaches approximately 1</w:t>
      </w:r>
      <w:r w:rsidRPr="00F90B9C">
        <w:rPr>
          <w:color w:val="000000" w:themeColor="text1"/>
        </w:rPr>
        <w:t xml:space="preserve">-3 </w:t>
      </w:r>
      <w:r>
        <w:rPr>
          <w:color w:val="000000" w:themeColor="text1"/>
        </w:rPr>
        <w:t>per cent</w:t>
      </w:r>
      <w:r w:rsidRPr="00F90B9C">
        <w:rPr>
          <w:color w:val="000000" w:themeColor="text1"/>
        </w:rPr>
        <w:t xml:space="preserve"> </w:t>
      </w:r>
      <w:r>
        <w:t>(Figure 5-2). Because the uptake of smoking is lower in women in the 1989-95 cohort than in the 1973-78 cohort, smoking prevalence is predicted to reach approximately 2 per cent at age 45 years for women in the former cohort and at age 60 years in the latter cohort.</w:t>
      </w:r>
    </w:p>
    <w:p w14:paraId="1C88E4F1" w14:textId="1E420FD0" w:rsidR="00946886" w:rsidRDefault="00FA5A75" w:rsidP="00946886">
      <w:pPr>
        <w:keepNext/>
        <w:jc w:val="center"/>
      </w:pPr>
      <w:r>
        <w:rPr>
          <w:noProof/>
          <w:szCs w:val="24"/>
        </w:rPr>
        <w:lastRenderedPageBreak/>
        <w:drawing>
          <wp:inline distT="0" distB="0" distL="0" distR="0" wp14:anchorId="6C016B56" wp14:editId="21527BBB">
            <wp:extent cx="4924800" cy="3675600"/>
            <wp:effectExtent l="0" t="0" r="9525" b="127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4AC3A9AC" w14:textId="4077FEE3" w:rsidR="00946886" w:rsidRDefault="00946886" w:rsidP="00946886">
      <w:pPr>
        <w:pStyle w:val="Caption"/>
      </w:pPr>
      <w:bookmarkStart w:id="169" w:name="_Toc452469956"/>
      <w:r>
        <w:t xml:space="preserve">Figure </w:t>
      </w:r>
      <w:fldSimple w:instr=" STYLEREF 1 \s ">
        <w:r w:rsidR="004675BB">
          <w:rPr>
            <w:noProof/>
          </w:rPr>
          <w:t>5</w:t>
        </w:r>
      </w:fldSimple>
      <w:r w:rsidR="003D2D66">
        <w:noBreakHyphen/>
      </w:r>
      <w:fldSimple w:instr=" SEQ Figure \* ARABIC \s 1 ">
        <w:r w:rsidR="004675BB">
          <w:rPr>
            <w:noProof/>
          </w:rPr>
          <w:t>2</w:t>
        </w:r>
      </w:fldSimple>
      <w:r>
        <w:t xml:space="preserve">: </w:t>
      </w:r>
      <w:r w:rsidRPr="00402F23">
        <w:t xml:space="preserve">Projections of smoking prevalence from 2015 to 2035 for each cohort (1989-95, 1973-78, 1946-51, </w:t>
      </w:r>
      <w:r w:rsidR="000D41A0">
        <w:t xml:space="preserve">and </w:t>
      </w:r>
      <w:r w:rsidRPr="00402F23">
        <w:t>1921-26).</w:t>
      </w:r>
      <w:bookmarkEnd w:id="169"/>
    </w:p>
    <w:p w14:paraId="4F510732" w14:textId="77777777" w:rsidR="00946886" w:rsidRDefault="00946886" w:rsidP="00946886">
      <w:pPr>
        <w:spacing w:before="0" w:after="0" w:line="240" w:lineRule="auto"/>
        <w:jc w:val="left"/>
        <w:rPr>
          <w:b/>
          <w:color w:val="000000" w:themeColor="text1"/>
        </w:rPr>
      </w:pPr>
    </w:p>
    <w:p w14:paraId="4F4ED3E0" w14:textId="77777777" w:rsidR="00C4748D" w:rsidRDefault="00946886" w:rsidP="00946886">
      <w:r>
        <w:t xml:space="preserve">To estimate the number of women who smoke, population projections Series A-C from the ABS were incorporated into the model, shown in Figure 5-2, to produce the data shown in Figures 5-3 and 5-4, and Table 5-1 (methods described in Appendix C). </w:t>
      </w:r>
      <w:r w:rsidR="00C4748D">
        <w:t>Briefly, the ABS produced three different scenarios (Series A, B, and C) for the Australian population from 2012 to 2011. Series B is based on current (at 2012) rates of fertility, life expectancy at birth, and net overseas migration. Series A assumes higher rates for all three characteristics, whereas Series C assumes lower fertility and net overseas migration rates and unchanged life expectancy.</w:t>
      </w:r>
    </w:p>
    <w:p w14:paraId="4236BCE3" w14:textId="77777777" w:rsidR="00C4748D" w:rsidRDefault="00C4748D" w:rsidP="00946886"/>
    <w:p w14:paraId="728DEF97" w14:textId="567BBC75" w:rsidR="00946886" w:rsidRDefault="00946886" w:rsidP="00946886">
      <w:r>
        <w:t xml:space="preserve">It is predicted that the total number and </w:t>
      </w:r>
      <w:r w:rsidR="00CE658E">
        <w:t>prevalence</w:t>
      </w:r>
      <w:r>
        <w:t xml:space="preserve"> of female smokers will decrease from 2</w:t>
      </w:r>
      <w:r w:rsidR="00E57DF7">
        <w:t>015 to 2035 (Figures 5-3</w:t>
      </w:r>
      <w:r>
        <w:t>, Table 5-1). Approximately 920,000 Australian women (or 10 per cent) were current smokers in 2015 and this decreased to 320,000 women (or 2.7 per cent) by 2035. There is little difference between the population projection series. No other study has reported such low projected or current smoking rates for Australia or other high-income countries by 2035.</w:t>
      </w:r>
    </w:p>
    <w:p w14:paraId="4A2D594F" w14:textId="77777777" w:rsidR="00946886" w:rsidRDefault="00946886" w:rsidP="00946886"/>
    <w:p w14:paraId="48C80371" w14:textId="31C3BAB0" w:rsidR="00946886" w:rsidRDefault="00946886" w:rsidP="00946886">
      <w:r>
        <w:t>One other study projected smoking prevalence based on historical data from the NDSHS and Cancer Council Victoria surveys between 1980 and 2007; based on the rates of decline from 2001 to 2007, it was projected that overall smoking prevalence in Australia would fall to 8-</w:t>
      </w:r>
      <w:r>
        <w:lastRenderedPageBreak/>
        <w:t xml:space="preserve">10% by 2035 </w:t>
      </w:r>
      <w:r w:rsidR="00870399">
        <w:fldChar w:fldCharType="begin"/>
      </w:r>
      <w:r w:rsidR="007F3AAA">
        <w:instrText xml:space="preserve"> ADDIN EN.CITE &lt;EndNote&gt;&lt;Cite&gt;&lt;Author&gt;Gartner&lt;/Author&gt;&lt;Year&gt;2009&lt;/Year&gt;&lt;RecNum&gt;117&lt;/RecNum&gt;&lt;DisplayText&gt;(Gartner, Barendregt &amp;amp; Hall, 2009)&lt;/DisplayText&gt;&lt;record&gt;&lt;rec-number&gt;117&lt;/rec-number&gt;&lt;foreign-keys&gt;&lt;key app="EN" db-id="0zaxfzw0nszf5ae2xx05fzzowfpdapapwt0v" timestamp="1455760800"&gt;117&lt;/key&gt;&lt;/foreign-keys&gt;&lt;ref-type name="Journal Article"&gt;17&lt;/ref-type&gt;&lt;contributors&gt;&lt;authors&gt;&lt;author&gt;Gartner, C. E.&lt;/author&gt;&lt;author&gt;Barendregt, J. J.&lt;/author&gt;&lt;author&gt;Hall, W. D.&lt;/author&gt;&lt;/authors&gt;&lt;/contributors&gt;&lt;auth-address&gt;The University of Queensland, School of Population Health, Level 2, Public Health Building, Herston Road, Herston, Queensland 4006, Australia. c.gartner@sph.uq.edu.au&lt;/auth-address&gt;&lt;titles&gt;&lt;title&gt;Predicting the future prevalence of cigarette smoking in Australia: how low can we go and by when?&lt;/title&gt;&lt;secondary-title&gt;Tob Control&lt;/secondary-title&gt;&lt;/titles&gt;&lt;periodical&gt;&lt;full-title&gt;Tob Control&lt;/full-title&gt;&lt;/periodical&gt;&lt;pages&gt;183-9&lt;/pages&gt;&lt;volume&gt;18&lt;/volume&gt;&lt;number&gt;3&lt;/number&gt;&lt;keywords&gt;&lt;keyword&gt;Adolescent&lt;/keyword&gt;&lt;keyword&gt;Adult&lt;/keyword&gt;&lt;keyword&gt;Aged&lt;/keyword&gt;&lt;keyword&gt;Australia/epidemiology&lt;/keyword&gt;&lt;keyword&gt;Female&lt;/keyword&gt;&lt;keyword&gt;*Forecasting&lt;/keyword&gt;&lt;keyword&gt;Government Regulation&lt;/keyword&gt;&lt;keyword&gt;Health Policy/*trends&lt;/keyword&gt;&lt;keyword&gt;Humans&lt;/keyword&gt;&lt;keyword&gt;Male&lt;/keyword&gt;&lt;keyword&gt;Middle Aged&lt;/keyword&gt;&lt;keyword&gt;Prevalence&lt;/keyword&gt;&lt;keyword&gt;Public Health&lt;/keyword&gt;&lt;keyword&gt;Smoking/epidemiology/prevention &amp;amp; control/*trends&lt;/keyword&gt;&lt;keyword&gt;Smoking Cessation/methods&lt;/keyword&gt;&lt;keyword&gt;Young Adult&lt;/keyword&gt;&lt;/keywords&gt;&lt;dates&gt;&lt;year&gt;2009&lt;/year&gt;&lt;pub-dates&gt;&lt;date&gt;Jun&lt;/date&gt;&lt;/pub-dates&gt;&lt;/dates&gt;&lt;isbn&gt;1468-3318 (Electronic)&amp;#xD;0964-4563 (Linking)&lt;/isbn&gt;&lt;accession-num&gt;19179370&lt;/accession-num&gt;&lt;urls&gt;&lt;related-urls&gt;&lt;url&gt;http://www.ncbi.nlm.nih.gov/pubmed/19179370&lt;/url&gt;&lt;/related-urls&gt;&lt;/urls&gt;&lt;electronic-resource-num&gt;10.1136/tc.2008.027615&lt;/electronic-resource-num&gt;&lt;/record&gt;&lt;/Cite&gt;&lt;/EndNote&gt;</w:instrText>
      </w:r>
      <w:r w:rsidR="00870399">
        <w:fldChar w:fldCharType="separate"/>
      </w:r>
      <w:r w:rsidR="007F3AAA">
        <w:rPr>
          <w:noProof/>
        </w:rPr>
        <w:t>(</w:t>
      </w:r>
      <w:hyperlink w:anchor="_ENREF_82" w:tooltip="Gartner, 2009 #117" w:history="1">
        <w:r w:rsidR="001731F3">
          <w:rPr>
            <w:noProof/>
          </w:rPr>
          <w:t>Gartner, Barendregt &amp; Hall, 2009</w:t>
        </w:r>
      </w:hyperlink>
      <w:r w:rsidR="007F3AAA">
        <w:rPr>
          <w:noProof/>
        </w:rPr>
        <w:t>)</w:t>
      </w:r>
      <w:r w:rsidR="00870399">
        <w:fldChar w:fldCharType="end"/>
      </w:r>
      <w:r>
        <w:t xml:space="preserve">. In other countries, the projected prevalence was proposed to be 6.4 per cent for non-Maori women in New Zealand by 2025 </w:t>
      </w:r>
      <w:r w:rsidR="00870399">
        <w:fldChar w:fldCharType="begin"/>
      </w:r>
      <w:r w:rsidR="007F3AAA">
        <w:instrText xml:space="preserve"> ADDIN EN.CITE &lt;EndNote&gt;&lt;Cite&gt;&lt;Author&gt;van der Deen&lt;/Author&gt;&lt;Year&gt;2014&lt;/Year&gt;&lt;RecNum&gt;89&lt;/RecNum&gt;&lt;DisplayText&gt;(van der Deen et al., 2014)&lt;/DisplayText&gt;&lt;record&gt;&lt;rec-number&gt;89&lt;/rec-number&gt;&lt;foreign-keys&gt;&lt;key app="EN" db-id="0zaxfzw0nszf5ae2xx05fzzowfpdapapwt0v" timestamp="1454475623"&gt;89&lt;/key&gt;&lt;/foreign-keys&gt;&lt;ref-type name="Journal Article"&gt;17&lt;/ref-type&gt;&lt;contributors&gt;&lt;authors&gt;&lt;author&gt;van der Deen, F. S.&lt;/author&gt;&lt;author&gt;Ikeda, T.&lt;/author&gt;&lt;author&gt;Cobiac, L.&lt;/author&gt;&lt;author&gt;Wilson, N.&lt;/author&gt;&lt;author&gt;Blakely, T.&lt;/author&gt;&lt;/authors&gt;&lt;/contributors&gt;&lt;auth-address&gt;Department of Public Health, University of Otago, Wellington, New Zealand. frederieke.vanderdeen@otago.ac.nz.&lt;/auth-address&gt;&lt;titles&gt;&lt;title&gt;Projecting future smoking prevalence to 2025 and beyond in New Zealand using smoking prevalence data from the 2013 Census&lt;/title&gt;&lt;secondary-title&gt;N Z Med J&lt;/secondary-title&gt;&lt;/titles&gt;&lt;periodical&gt;&lt;full-title&gt;N Z Med J&lt;/full-title&gt;&lt;/periodical&gt;&lt;pages&gt;71-9&lt;/pages&gt;&lt;volume&gt;127&lt;/volume&gt;&lt;number&gt;1406&lt;/number&gt;&lt;keywords&gt;&lt;keyword&gt;Adolescent&lt;/keyword&gt;&lt;keyword&gt;Adult&lt;/keyword&gt;&lt;keyword&gt;Censuses&lt;/keyword&gt;&lt;keyword&gt;Female&lt;/keyword&gt;&lt;keyword&gt;Humans&lt;/keyword&gt;&lt;keyword&gt;Male&lt;/keyword&gt;&lt;keyword&gt;Middle Aged&lt;/keyword&gt;&lt;keyword&gt;New Zealand/epidemiology&lt;/keyword&gt;&lt;keyword&gt;Oceanic Ancestry Group&lt;/keyword&gt;&lt;keyword&gt;Prevalence&lt;/keyword&gt;&lt;keyword&gt;Smoking/*epidemiology/ethnology&lt;/keyword&gt;&lt;keyword&gt;Smoking Cessation/statistics &amp;amp; numerical data&lt;/keyword&gt;&lt;keyword&gt;Young Adult&lt;/keyword&gt;&lt;/keywords&gt;&lt;dates&gt;&lt;year&gt;2014&lt;/year&gt;&lt;pub-dates&gt;&lt;date&gt;Nov 28&lt;/date&gt;&lt;/pub-dates&gt;&lt;/dates&gt;&lt;isbn&gt;1175-8716 (Electronic)&amp;#xD;0028-8446 (Linking)&lt;/isbn&gt;&lt;accession-num&gt;25447251&lt;/accession-num&gt;&lt;urls&gt;&lt;related-urls&gt;&lt;url&gt;http://www.ncbi.nlm.nih.gov/pubmed/25447251&lt;/url&gt;&lt;/related-urls&gt;&lt;/urls&gt;&lt;/record&gt;&lt;/Cite&gt;&lt;/EndNote&gt;</w:instrText>
      </w:r>
      <w:r w:rsidR="00870399">
        <w:fldChar w:fldCharType="separate"/>
      </w:r>
      <w:r w:rsidR="007F3AAA">
        <w:rPr>
          <w:noProof/>
        </w:rPr>
        <w:t>(</w:t>
      </w:r>
      <w:hyperlink w:anchor="_ENREF_168" w:tooltip="van der Deen, 2014 #89" w:history="1">
        <w:r w:rsidR="001731F3">
          <w:rPr>
            <w:noProof/>
          </w:rPr>
          <w:t>van der Deen et al., 2014</w:t>
        </w:r>
      </w:hyperlink>
      <w:r w:rsidR="007F3AAA">
        <w:rPr>
          <w:noProof/>
        </w:rPr>
        <w:t>)</w:t>
      </w:r>
      <w:r w:rsidR="00870399">
        <w:fldChar w:fldCharType="end"/>
      </w:r>
      <w:r>
        <w:t xml:space="preserve">, and 13.2 per cent for Italian women by 2030 </w:t>
      </w:r>
      <w:r w:rsidR="00870399">
        <w:fldChar w:fldCharType="begin">
          <w:fldData xml:space="preserve">PEVuZE5vdGU+PENpdGU+PEF1dGhvcj5DYXJyZXJhczwvQXV0aG9yPjxZZWFyPjIwMTI8L1llYXI+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</w:fldData>
        </w:fldChar>
      </w:r>
      <w:r w:rsidR="007F3AAA">
        <w:instrText xml:space="preserve"> ADDIN EN.CITE </w:instrText>
      </w:r>
      <w:r w:rsidR="007F3AAA">
        <w:fldChar w:fldCharType="begin">
          <w:fldData xml:space="preserve">PEVuZE5vdGU+PENpdGU+PEF1dGhvcj5DYXJyZXJhczwvQXV0aG9yPjxZZWFyPjIwMTI8L1llYXI+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</w:fldData>
        </w:fldChar>
      </w:r>
      <w:r w:rsidR="007F3AAA">
        <w:instrText xml:space="preserve"> ADDIN EN.CITE.DATA </w:instrText>
      </w:r>
      <w:r w:rsidR="007F3AAA">
        <w:fldChar w:fldCharType="end"/>
      </w:r>
      <w:r w:rsidR="00870399">
        <w:fldChar w:fldCharType="separate"/>
      </w:r>
      <w:r w:rsidR="007F3AAA">
        <w:rPr>
          <w:noProof/>
        </w:rPr>
        <w:t>(</w:t>
      </w:r>
      <w:hyperlink w:anchor="_ENREF_56" w:tooltip="Carreras, 2012 #120" w:history="1">
        <w:r w:rsidR="001731F3">
          <w:rPr>
            <w:noProof/>
          </w:rPr>
          <w:t>Carreras et al., 2012</w:t>
        </w:r>
      </w:hyperlink>
      <w:r w:rsidR="007F3AAA">
        <w:rPr>
          <w:noProof/>
        </w:rPr>
        <w:t>)</w:t>
      </w:r>
      <w:r w:rsidR="00870399">
        <w:fldChar w:fldCharType="end"/>
      </w:r>
      <w:r>
        <w:t>.</w:t>
      </w:r>
    </w:p>
    <w:p w14:paraId="3C38D46D" w14:textId="77777777" w:rsidR="00946886" w:rsidRDefault="00946886" w:rsidP="00946886"/>
    <w:p w14:paraId="6B3A3349" w14:textId="1E4CD5D9" w:rsidR="00946886" w:rsidRDefault="00946886" w:rsidP="00946886">
      <w:r>
        <w:t xml:space="preserve">Some high-income countries already have low current prevalence of smoking. In Canada, 10.1 per cent of women were daily smokers in 2013 </w:t>
      </w:r>
      <w:r w:rsidR="00870399">
        <w:fldChar w:fldCharType="begin"/>
      </w:r>
      <w:r w:rsidR="007F3AAA">
        <w:instrText xml:space="preserve"> ADDIN EN.CITE &lt;EndNote&gt;&lt;Cite&gt;&lt;Author&gt;Reid&lt;/Author&gt;&lt;Year&gt;2015&lt;/Year&gt;&lt;RecNum&gt;121&lt;/RecNum&gt;&lt;DisplayText&gt;(Reid et al., 2015)&lt;/DisplayText&gt;&lt;record&gt;&lt;rec-number&gt;121&lt;/rec-number&gt;&lt;foreign-keys&gt;&lt;key app="EN" db-id="0zaxfzw0nszf5ae2xx05fzzowfpdapapwt0v" timestamp="1456203511"&gt;121&lt;/key&gt;&lt;/foreign-keys&gt;&lt;ref-type name="Report"&gt;27&lt;/ref-type&gt;&lt;contributors&gt;&lt;authors&gt;&lt;author&gt;Reid, J.L.&lt;/author&gt;&lt;author&gt;Hammond, D.&lt;/author&gt;&lt;author&gt;Rynard, V.L.&lt;/author&gt;&lt;author&gt;Burkhalter, R.&lt;/author&gt;&lt;/authors&gt;&lt;subsidiary-authors&gt;&lt;author&gt;Propel Centre for Population Health Impact&lt;/author&gt;&lt;/subsidiary-authors&gt;&lt;/contributors&gt;&lt;titles&gt;&lt;title&gt;Tobacco Use in Canada: Patterns and Trends, 2015 Edition&lt;/title&gt;&lt;/titles&gt;&lt;dates&gt;&lt;year&gt;2015&lt;/year&gt;&lt;/dates&gt;&lt;pub-location&gt;Waterloo, ON&lt;/pub-location&gt;&lt;publisher&gt;University of Waterloo&lt;/publisher&gt;&lt;urls&gt;&lt;/urls&gt;&lt;/record&gt;&lt;/Cite&gt;&lt;/EndNote&gt;</w:instrText>
      </w:r>
      <w:r w:rsidR="00870399">
        <w:fldChar w:fldCharType="separate"/>
      </w:r>
      <w:r w:rsidR="007F3AAA">
        <w:rPr>
          <w:noProof/>
        </w:rPr>
        <w:t>(</w:t>
      </w:r>
      <w:hyperlink w:anchor="_ENREF_150" w:tooltip="Reid, 2015 #121" w:history="1">
        <w:r w:rsidR="001731F3">
          <w:rPr>
            <w:noProof/>
          </w:rPr>
          <w:t>Reid et al., 2015</w:t>
        </w:r>
      </w:hyperlink>
      <w:r w:rsidR="007F3AAA">
        <w:rPr>
          <w:noProof/>
        </w:rPr>
        <w:t>)</w:t>
      </w:r>
      <w:r w:rsidR="00870399">
        <w:fldChar w:fldCharType="end"/>
      </w:r>
      <w:r>
        <w:t xml:space="preserve">. In the United States, the overall prevalence of smoking was 16.8 per cent in 2014 </w:t>
      </w:r>
      <w:r w:rsidR="00870399">
        <w:fldChar w:fldCharType="begin"/>
      </w:r>
      <w:r w:rsidR="007F3AAA">
        <w:instrText xml:space="preserve"> ADDIN EN.CITE &lt;EndNote&gt;&lt;Cite&gt;&lt;Author&gt;CDC&lt;/Author&gt;&lt;Year&gt;2015&lt;/Year&gt;&lt;RecNum&gt;123&lt;/RecNum&gt;&lt;DisplayText&gt;(CDC, 2015)&lt;/DisplayText&gt;&lt;record&gt;&lt;rec-number&gt;123&lt;/rec-number&gt;&lt;foreign-keys&gt;&lt;key app="EN" db-id="0zaxfzw0nszf5ae2xx05fzzowfpdapapwt0v" timestamp="1456204187"&gt;123&lt;/key&gt;&lt;/foreign-keys&gt;&lt;ref-type name="Report"&gt;27&lt;/ref-type&gt;&lt;contributors&gt;&lt;authors&gt;&lt;author&gt;CDC&lt;/author&gt;&lt;/authors&gt;&lt;subsidiary-authors&gt;&lt;author&gt;Centers for Disease Control and Prevention&lt;/author&gt;&lt;/subsidiary-authors&gt;&lt;/contributors&gt;&lt;titles&gt;&lt;title&gt;Current Cigarette Smoking Among Adults — United States, 2005–2014&lt;/title&gt;&lt;secondary-title&gt;Morbidity  and Mortality Weekly Report &lt;/secondary-title&gt;&lt;/titles&gt;&lt;volume&gt;64&lt;/volume&gt;&lt;dates&gt;&lt;year&gt;2015&lt;/year&gt;&lt;pub-dates&gt;&lt;date&gt;13 November 2015&lt;/date&gt;&lt;/pub-dates&gt;&lt;/dates&gt;&lt;publisher&gt;Centers for Disease Control and Prevention&lt;/publisher&gt;&lt;isbn&gt;44&lt;/isbn&gt;&lt;urls&gt;&lt;/urls&gt;&lt;/record&gt;&lt;/Cite&gt;&lt;/EndNote&gt;</w:instrText>
      </w:r>
      <w:r w:rsidR="00870399">
        <w:fldChar w:fldCharType="separate"/>
      </w:r>
      <w:r w:rsidR="007F3AAA">
        <w:rPr>
          <w:noProof/>
        </w:rPr>
        <w:t>(</w:t>
      </w:r>
      <w:hyperlink w:anchor="_ENREF_57" w:tooltip="CDC, 2015 #123" w:history="1">
        <w:r w:rsidR="001731F3">
          <w:rPr>
            <w:noProof/>
          </w:rPr>
          <w:t>CDC, 2015</w:t>
        </w:r>
      </w:hyperlink>
      <w:r w:rsidR="007F3AAA">
        <w:rPr>
          <w:noProof/>
        </w:rPr>
        <w:t>)</w:t>
      </w:r>
      <w:r w:rsidR="00870399">
        <w:fldChar w:fldCharType="end"/>
      </w:r>
      <w:r>
        <w:t xml:space="preserve"> with the lowest reported smoking rates in Utah and California. In California, the prevalence of smoking in women was 8.5 per cent in 2013 </w:t>
      </w:r>
      <w:r w:rsidR="00870399">
        <w:fldChar w:fldCharType="begin"/>
      </w:r>
      <w:r w:rsidR="007F3AAA">
        <w:instrText xml:space="preserve"> ADDIN EN.CITE &lt;EndNote&gt;&lt;Cite&gt;&lt;Author&gt;CDPH&lt;/Author&gt;&lt;Year&gt;2015&lt;/Year&gt;&lt;RecNum&gt;122&lt;/RecNum&gt;&lt;DisplayText&gt;(CDPH, 2015)&lt;/DisplayText&gt;&lt;record&gt;&lt;rec-number&gt;122&lt;/rec-number&gt;&lt;foreign-keys&gt;&lt;key app="EN" db-id="0zaxfzw0nszf5ae2xx05fzzowfpdapapwt0v" timestamp="1456203662"&gt;122&lt;/key&gt;&lt;/foreign-keys&gt;&lt;ref-type name="Report"&gt;27&lt;/ref-type&gt;&lt;contributors&gt;&lt;authors&gt;&lt;author&gt;CDPH&lt;/author&gt;&lt;/authors&gt;&lt;/contributors&gt;&lt;titles&gt;&lt;title&gt;California Tobacco Facts and Figures 2015&lt;/title&gt;&lt;/titles&gt;&lt;dates&gt;&lt;year&gt;2015&lt;/year&gt;&lt;/dates&gt;&lt;pub-location&gt;Sacramento, CA&lt;/pub-location&gt;&lt;publisher&gt;California Department of Public Health&lt;/publisher&gt;&lt;urls&gt;&lt;/urls&gt;&lt;/record&gt;&lt;/Cite&gt;&lt;/EndNote&gt;</w:instrText>
      </w:r>
      <w:r w:rsidR="00870399">
        <w:fldChar w:fldCharType="separate"/>
      </w:r>
      <w:r w:rsidR="007F3AAA">
        <w:rPr>
          <w:noProof/>
        </w:rPr>
        <w:t>(</w:t>
      </w:r>
      <w:hyperlink w:anchor="_ENREF_58" w:tooltip="CDPH, 2015 #122" w:history="1">
        <w:r w:rsidR="001731F3">
          <w:rPr>
            <w:noProof/>
          </w:rPr>
          <w:t>CDPH, 2015</w:t>
        </w:r>
      </w:hyperlink>
      <w:r w:rsidR="007F3AAA">
        <w:rPr>
          <w:noProof/>
        </w:rPr>
        <w:t>)</w:t>
      </w:r>
      <w:r w:rsidR="00870399">
        <w:fldChar w:fldCharType="end"/>
      </w:r>
      <w:r>
        <w:t xml:space="preserve"> whereas gender-specific statistics were not reported for Utah.</w:t>
      </w:r>
    </w:p>
    <w:p w14:paraId="32CE619E" w14:textId="76D7D4DA" w:rsidR="00946886" w:rsidRDefault="00FA5A75" w:rsidP="00946886">
      <w:pPr>
        <w:keepNext/>
        <w:spacing w:before="0" w:after="0" w:line="240" w:lineRule="auto"/>
        <w:jc w:val="center"/>
      </w:pPr>
      <w:r>
        <w:rPr>
          <w:noProof/>
          <w:szCs w:val="24"/>
        </w:rPr>
        <w:drawing>
          <wp:inline distT="0" distB="0" distL="0" distR="0" wp14:anchorId="6EB877B4" wp14:editId="0ED15551">
            <wp:extent cx="4878000" cy="3657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3283CC08" w14:textId="3E7D77E3" w:rsidR="00946886" w:rsidRDefault="00946886" w:rsidP="00946886">
      <w:pPr>
        <w:pStyle w:val="Caption"/>
      </w:pPr>
      <w:bookmarkStart w:id="170" w:name="_Toc452469957"/>
      <w:r>
        <w:t xml:space="preserve">Figure </w:t>
      </w:r>
      <w:fldSimple w:instr=" STYLEREF 1 \s ">
        <w:r w:rsidR="004675BB">
          <w:rPr>
            <w:noProof/>
          </w:rPr>
          <w:t>5</w:t>
        </w:r>
      </w:fldSimple>
      <w:r w:rsidR="003D2D66">
        <w:noBreakHyphen/>
      </w:r>
      <w:fldSimple w:instr=" SEQ Figure \* ARABIC \s 1 ">
        <w:r w:rsidR="004675BB">
          <w:rPr>
            <w:noProof/>
          </w:rPr>
          <w:t>3</w:t>
        </w:r>
      </w:fldSimple>
      <w:r>
        <w:t xml:space="preserve">: </w:t>
      </w:r>
      <w:r w:rsidRPr="00DF04ED">
        <w:t>Projected number of current smokers in Australian women aged 20-90 from 2015 to 2035.</w:t>
      </w:r>
      <w:bookmarkEnd w:id="170"/>
    </w:p>
    <w:p w14:paraId="05371C63" w14:textId="77777777" w:rsidR="00946886" w:rsidRDefault="00946886" w:rsidP="00946886"/>
    <w:p w14:paraId="2771AA3E" w14:textId="77777777" w:rsidR="00E57DF7" w:rsidRDefault="00E57DF7">
      <w:pPr>
        <w:spacing w:before="0" w:after="0" w:line="240" w:lineRule="auto"/>
        <w:jc w:val="left"/>
        <w:rPr>
          <w:b/>
          <w:bCs/>
          <w:szCs w:val="18"/>
        </w:rPr>
      </w:pPr>
      <w:bookmarkStart w:id="171" w:name="_Toc446590849"/>
      <w:r>
        <w:br w:type="page"/>
      </w:r>
    </w:p>
    <w:p w14:paraId="3A41D26B" w14:textId="023C1325" w:rsidR="00946886" w:rsidRDefault="00946886" w:rsidP="00720317">
      <w:pPr>
        <w:pStyle w:val="Caption"/>
        <w:keepNext/>
        <w:spacing w:after="0"/>
      </w:pPr>
      <w:bookmarkStart w:id="172" w:name="_Toc452470081"/>
      <w:r>
        <w:lastRenderedPageBreak/>
        <w:t xml:space="preserve">Table </w:t>
      </w:r>
      <w:fldSimple w:instr=" STYLEREF 1 \s ">
        <w:r w:rsidR="004675BB">
          <w:rPr>
            <w:noProof/>
          </w:rPr>
          <w:t>5</w:t>
        </w:r>
      </w:fldSimple>
      <w:r w:rsidR="003D2D66">
        <w:noBreakHyphen/>
      </w:r>
      <w:fldSimple w:instr=" SEQ Table \* ARABIC \s 1 ">
        <w:r w:rsidR="004675BB">
          <w:rPr>
            <w:noProof/>
          </w:rPr>
          <w:t>1</w:t>
        </w:r>
      </w:fldSimple>
      <w:r>
        <w:t xml:space="preserve">: </w:t>
      </w:r>
      <w:r w:rsidRPr="002A09C3">
        <w:t xml:space="preserve">Projected number and </w:t>
      </w:r>
      <w:r w:rsidR="00CE658E">
        <w:t>percentage</w:t>
      </w:r>
      <w:r w:rsidRPr="002A09C3">
        <w:t xml:space="preserve"> of women in Australia who are current smokers from 2015 to 2035.</w:t>
      </w:r>
      <w:bookmarkEnd w:id="171"/>
      <w:bookmarkEnd w:id="172"/>
    </w:p>
    <w:tbl>
      <w:tblPr>
        <w:tblStyle w:val="TableGrid"/>
        <w:tblW w:w="0" w:type="auto"/>
        <w:tblLook w:val="04A0" w:firstRow="1" w:lastRow="0" w:firstColumn="1" w:lastColumn="0" w:noHBand="0" w:noVBand="1"/>
      </w:tblPr>
      <w:tblGrid>
        <w:gridCol w:w="1308"/>
        <w:gridCol w:w="1283"/>
        <w:gridCol w:w="1284"/>
        <w:gridCol w:w="1283"/>
        <w:gridCol w:w="1284"/>
        <w:gridCol w:w="1283"/>
        <w:gridCol w:w="1285"/>
      </w:tblGrid>
      <w:tr w:rsidR="00946886" w:rsidRPr="0007545B" w14:paraId="5E3C104F" w14:textId="77777777" w:rsidTr="005673D5">
        <w:tc>
          <w:tcPr>
            <w:tcW w:w="1308" w:type="dxa"/>
            <w:vMerge w:val="restart"/>
            <w:vAlign w:val="center"/>
          </w:tcPr>
          <w:p w14:paraId="0A321928" w14:textId="77777777" w:rsidR="00946886" w:rsidRPr="0007545B" w:rsidRDefault="00946886" w:rsidP="005673D5">
            <w:pPr>
              <w:spacing w:before="0" w:after="0"/>
              <w:jc w:val="center"/>
              <w:rPr>
                <w:b/>
              </w:rPr>
            </w:pPr>
            <w:r w:rsidRPr="0007545B">
              <w:rPr>
                <w:b/>
              </w:rPr>
              <w:t>Year</w:t>
            </w:r>
          </w:p>
        </w:tc>
        <w:tc>
          <w:tcPr>
            <w:tcW w:w="7702" w:type="dxa"/>
            <w:gridSpan w:val="6"/>
            <w:vAlign w:val="center"/>
          </w:tcPr>
          <w:p w14:paraId="3EFBD58B" w14:textId="44A0BEF5" w:rsidR="00946886" w:rsidRPr="0007545B" w:rsidRDefault="00946886" w:rsidP="00FD1A2B">
            <w:pPr>
              <w:spacing w:before="0" w:after="0"/>
              <w:jc w:val="center"/>
              <w:rPr>
                <w:b/>
              </w:rPr>
            </w:pPr>
            <w:r w:rsidRPr="0007545B">
              <w:rPr>
                <w:b/>
              </w:rPr>
              <w:t>Population projection</w:t>
            </w:r>
          </w:p>
        </w:tc>
      </w:tr>
      <w:tr w:rsidR="00946886" w:rsidRPr="0007545B" w14:paraId="25DEB568" w14:textId="77777777" w:rsidTr="005673D5">
        <w:tc>
          <w:tcPr>
            <w:tcW w:w="1308" w:type="dxa"/>
            <w:vMerge/>
          </w:tcPr>
          <w:p w14:paraId="414A863C" w14:textId="77777777" w:rsidR="00946886" w:rsidRPr="0007545B" w:rsidRDefault="00946886" w:rsidP="005673D5">
            <w:pPr>
              <w:spacing w:before="0" w:after="0"/>
              <w:jc w:val="center"/>
              <w:rPr>
                <w:b/>
              </w:rPr>
            </w:pPr>
          </w:p>
        </w:tc>
        <w:tc>
          <w:tcPr>
            <w:tcW w:w="2567" w:type="dxa"/>
            <w:gridSpan w:val="2"/>
            <w:vAlign w:val="center"/>
          </w:tcPr>
          <w:p w14:paraId="630C75F9" w14:textId="65CA8528" w:rsidR="00946886" w:rsidRPr="0007545B" w:rsidRDefault="00FD1A2B" w:rsidP="005673D5">
            <w:pPr>
              <w:spacing w:before="0" w:after="0"/>
              <w:jc w:val="center"/>
              <w:rPr>
                <w:b/>
              </w:rPr>
            </w:pPr>
            <w:r>
              <w:rPr>
                <w:b/>
              </w:rPr>
              <w:t xml:space="preserve">Series </w:t>
            </w:r>
            <w:r w:rsidR="00946886" w:rsidRPr="0007545B">
              <w:rPr>
                <w:b/>
              </w:rPr>
              <w:t>A</w:t>
            </w:r>
          </w:p>
        </w:tc>
        <w:tc>
          <w:tcPr>
            <w:tcW w:w="2567" w:type="dxa"/>
            <w:gridSpan w:val="2"/>
            <w:vAlign w:val="center"/>
          </w:tcPr>
          <w:p w14:paraId="7016CAEA" w14:textId="25634CAA" w:rsidR="00946886" w:rsidRPr="0007545B" w:rsidRDefault="00FD1A2B" w:rsidP="005673D5">
            <w:pPr>
              <w:spacing w:before="0" w:after="0"/>
              <w:jc w:val="center"/>
              <w:rPr>
                <w:b/>
              </w:rPr>
            </w:pPr>
            <w:r>
              <w:rPr>
                <w:b/>
              </w:rPr>
              <w:t xml:space="preserve">Series </w:t>
            </w:r>
            <w:r w:rsidR="00946886" w:rsidRPr="0007545B">
              <w:rPr>
                <w:b/>
              </w:rPr>
              <w:t>B</w:t>
            </w:r>
          </w:p>
        </w:tc>
        <w:tc>
          <w:tcPr>
            <w:tcW w:w="2568" w:type="dxa"/>
            <w:gridSpan w:val="2"/>
            <w:vAlign w:val="center"/>
          </w:tcPr>
          <w:p w14:paraId="35735DB5" w14:textId="6D80D645" w:rsidR="00946886" w:rsidRPr="0007545B" w:rsidRDefault="00FD1A2B" w:rsidP="005673D5">
            <w:pPr>
              <w:spacing w:before="0" w:after="0"/>
              <w:jc w:val="center"/>
              <w:rPr>
                <w:b/>
              </w:rPr>
            </w:pPr>
            <w:r>
              <w:rPr>
                <w:b/>
              </w:rPr>
              <w:t xml:space="preserve">Series </w:t>
            </w:r>
            <w:r w:rsidR="00946886" w:rsidRPr="0007545B">
              <w:rPr>
                <w:b/>
              </w:rPr>
              <w:t>C</w:t>
            </w:r>
          </w:p>
        </w:tc>
      </w:tr>
      <w:tr w:rsidR="00946886" w:rsidRPr="0007545B" w14:paraId="38FA168C" w14:textId="77777777" w:rsidTr="005673D5">
        <w:tc>
          <w:tcPr>
            <w:tcW w:w="1308" w:type="dxa"/>
            <w:vMerge/>
          </w:tcPr>
          <w:p w14:paraId="6BE229A6" w14:textId="77777777" w:rsidR="00946886" w:rsidRPr="0007545B" w:rsidRDefault="00946886" w:rsidP="005673D5">
            <w:pPr>
              <w:spacing w:before="0" w:after="0"/>
              <w:jc w:val="center"/>
              <w:rPr>
                <w:b/>
              </w:rPr>
            </w:pPr>
          </w:p>
        </w:tc>
        <w:tc>
          <w:tcPr>
            <w:tcW w:w="1283" w:type="dxa"/>
          </w:tcPr>
          <w:p w14:paraId="5E64C176" w14:textId="77777777" w:rsidR="00946886" w:rsidRPr="0007545B" w:rsidRDefault="00946886" w:rsidP="005673D5">
            <w:pPr>
              <w:spacing w:before="0" w:after="0"/>
              <w:jc w:val="center"/>
              <w:rPr>
                <w:b/>
              </w:rPr>
            </w:pPr>
            <w:r w:rsidRPr="0007545B">
              <w:rPr>
                <w:b/>
              </w:rPr>
              <w:t>n</w:t>
            </w:r>
          </w:p>
        </w:tc>
        <w:tc>
          <w:tcPr>
            <w:tcW w:w="1284" w:type="dxa"/>
          </w:tcPr>
          <w:p w14:paraId="5A5EA4F5" w14:textId="77777777" w:rsidR="00946886" w:rsidRPr="0007545B" w:rsidRDefault="00946886" w:rsidP="005673D5">
            <w:pPr>
              <w:spacing w:before="0" w:after="0"/>
              <w:jc w:val="center"/>
              <w:rPr>
                <w:b/>
              </w:rPr>
            </w:pPr>
            <w:r w:rsidRPr="0007545B">
              <w:rPr>
                <w:b/>
              </w:rPr>
              <w:t>%</w:t>
            </w:r>
          </w:p>
        </w:tc>
        <w:tc>
          <w:tcPr>
            <w:tcW w:w="1283" w:type="dxa"/>
          </w:tcPr>
          <w:p w14:paraId="7BEB23B7" w14:textId="77777777" w:rsidR="00946886" w:rsidRPr="0007545B" w:rsidRDefault="00946886" w:rsidP="005673D5">
            <w:pPr>
              <w:spacing w:before="0" w:after="0"/>
              <w:jc w:val="center"/>
              <w:rPr>
                <w:b/>
              </w:rPr>
            </w:pPr>
            <w:r w:rsidRPr="0007545B">
              <w:rPr>
                <w:b/>
              </w:rPr>
              <w:t>n</w:t>
            </w:r>
          </w:p>
        </w:tc>
        <w:tc>
          <w:tcPr>
            <w:tcW w:w="1284" w:type="dxa"/>
          </w:tcPr>
          <w:p w14:paraId="06C62616" w14:textId="77777777" w:rsidR="00946886" w:rsidRPr="0007545B" w:rsidRDefault="00946886" w:rsidP="005673D5">
            <w:pPr>
              <w:spacing w:before="0" w:after="0"/>
              <w:jc w:val="center"/>
              <w:rPr>
                <w:b/>
              </w:rPr>
            </w:pPr>
            <w:r w:rsidRPr="0007545B">
              <w:rPr>
                <w:b/>
              </w:rPr>
              <w:t>%</w:t>
            </w:r>
          </w:p>
        </w:tc>
        <w:tc>
          <w:tcPr>
            <w:tcW w:w="1283" w:type="dxa"/>
          </w:tcPr>
          <w:p w14:paraId="7AAFBE2E" w14:textId="77777777" w:rsidR="00946886" w:rsidRPr="0007545B" w:rsidRDefault="00946886" w:rsidP="005673D5">
            <w:pPr>
              <w:spacing w:before="0" w:after="0"/>
              <w:jc w:val="center"/>
              <w:rPr>
                <w:b/>
              </w:rPr>
            </w:pPr>
            <w:r w:rsidRPr="0007545B">
              <w:rPr>
                <w:b/>
              </w:rPr>
              <w:t>n</w:t>
            </w:r>
          </w:p>
        </w:tc>
        <w:tc>
          <w:tcPr>
            <w:tcW w:w="1285" w:type="dxa"/>
          </w:tcPr>
          <w:p w14:paraId="431FE0A6" w14:textId="77777777" w:rsidR="00946886" w:rsidRPr="0007545B" w:rsidRDefault="00946886" w:rsidP="005673D5">
            <w:pPr>
              <w:spacing w:before="0" w:after="0"/>
              <w:jc w:val="center"/>
              <w:rPr>
                <w:b/>
              </w:rPr>
            </w:pPr>
            <w:r w:rsidRPr="0007545B">
              <w:rPr>
                <w:b/>
              </w:rPr>
              <w:t>%</w:t>
            </w:r>
          </w:p>
        </w:tc>
      </w:tr>
      <w:tr w:rsidR="00946886" w:rsidRPr="0007545B" w14:paraId="50AD96BD" w14:textId="77777777" w:rsidTr="005673D5">
        <w:tc>
          <w:tcPr>
            <w:tcW w:w="1308" w:type="dxa"/>
          </w:tcPr>
          <w:p w14:paraId="6D3FD552" w14:textId="77777777" w:rsidR="00946886" w:rsidRPr="0007545B" w:rsidRDefault="00946886" w:rsidP="005673D5">
            <w:pPr>
              <w:jc w:val="center"/>
              <w:rPr>
                <w:b/>
              </w:rPr>
            </w:pPr>
            <w:r w:rsidRPr="0007545B">
              <w:rPr>
                <w:b/>
              </w:rPr>
              <w:t>2015</w:t>
            </w:r>
          </w:p>
        </w:tc>
        <w:tc>
          <w:tcPr>
            <w:tcW w:w="1283" w:type="dxa"/>
          </w:tcPr>
          <w:p w14:paraId="44E78A2C" w14:textId="77777777" w:rsidR="00946886" w:rsidRPr="0007545B" w:rsidRDefault="00946886" w:rsidP="005673D5">
            <w:pPr>
              <w:jc w:val="center"/>
            </w:pPr>
            <w:r>
              <w:t>921,716</w:t>
            </w:r>
          </w:p>
        </w:tc>
        <w:tc>
          <w:tcPr>
            <w:tcW w:w="1284" w:type="dxa"/>
          </w:tcPr>
          <w:p w14:paraId="01AC9CAB" w14:textId="77777777" w:rsidR="00946886" w:rsidRPr="0007545B" w:rsidRDefault="00946886" w:rsidP="005673D5">
            <w:pPr>
              <w:jc w:val="center"/>
            </w:pPr>
            <w:r>
              <w:t>10.2</w:t>
            </w:r>
          </w:p>
        </w:tc>
        <w:tc>
          <w:tcPr>
            <w:tcW w:w="1283" w:type="dxa"/>
          </w:tcPr>
          <w:p w14:paraId="56030810" w14:textId="77777777" w:rsidR="00946886" w:rsidRPr="0007545B" w:rsidRDefault="00946886" w:rsidP="005673D5">
            <w:pPr>
              <w:jc w:val="center"/>
            </w:pPr>
            <w:r>
              <w:t>919,641</w:t>
            </w:r>
          </w:p>
        </w:tc>
        <w:tc>
          <w:tcPr>
            <w:tcW w:w="1284" w:type="dxa"/>
          </w:tcPr>
          <w:p w14:paraId="4D5933A4" w14:textId="77777777" w:rsidR="00946886" w:rsidRPr="0007545B" w:rsidRDefault="00946886" w:rsidP="005673D5">
            <w:pPr>
              <w:jc w:val="center"/>
            </w:pPr>
            <w:r>
              <w:t>10.2</w:t>
            </w:r>
          </w:p>
        </w:tc>
        <w:tc>
          <w:tcPr>
            <w:tcW w:w="1283" w:type="dxa"/>
          </w:tcPr>
          <w:p w14:paraId="721F05A6" w14:textId="77777777" w:rsidR="00946886" w:rsidRPr="0007545B" w:rsidRDefault="00946886" w:rsidP="005673D5">
            <w:pPr>
              <w:jc w:val="center"/>
            </w:pPr>
            <w:r>
              <w:t>917,515</w:t>
            </w:r>
          </w:p>
        </w:tc>
        <w:tc>
          <w:tcPr>
            <w:tcW w:w="1285" w:type="dxa"/>
          </w:tcPr>
          <w:p w14:paraId="2B28A0CD" w14:textId="77777777" w:rsidR="00946886" w:rsidRPr="0007545B" w:rsidRDefault="00946886" w:rsidP="005673D5">
            <w:pPr>
              <w:jc w:val="center"/>
            </w:pPr>
            <w:r>
              <w:t>10.2</w:t>
            </w:r>
          </w:p>
        </w:tc>
      </w:tr>
      <w:tr w:rsidR="00946886" w:rsidRPr="0007545B" w14:paraId="62011322" w14:textId="77777777" w:rsidTr="005673D5">
        <w:tc>
          <w:tcPr>
            <w:tcW w:w="1308" w:type="dxa"/>
          </w:tcPr>
          <w:p w14:paraId="2E7CA854" w14:textId="77777777" w:rsidR="00946886" w:rsidRPr="0007545B" w:rsidRDefault="00946886" w:rsidP="005673D5">
            <w:pPr>
              <w:jc w:val="center"/>
              <w:rPr>
                <w:b/>
              </w:rPr>
            </w:pPr>
            <w:r w:rsidRPr="0007545B">
              <w:rPr>
                <w:b/>
              </w:rPr>
              <w:t>2020</w:t>
            </w:r>
          </w:p>
        </w:tc>
        <w:tc>
          <w:tcPr>
            <w:tcW w:w="1283" w:type="dxa"/>
          </w:tcPr>
          <w:p w14:paraId="7F5265EB" w14:textId="77777777" w:rsidR="00946886" w:rsidRPr="0007545B" w:rsidRDefault="00946886" w:rsidP="005673D5">
            <w:pPr>
              <w:jc w:val="center"/>
            </w:pPr>
            <w:r>
              <w:t>786,708</w:t>
            </w:r>
          </w:p>
        </w:tc>
        <w:tc>
          <w:tcPr>
            <w:tcW w:w="1284" w:type="dxa"/>
          </w:tcPr>
          <w:p w14:paraId="171CEC8C" w14:textId="77777777" w:rsidR="00946886" w:rsidRPr="0007545B" w:rsidRDefault="00946886" w:rsidP="005673D5">
            <w:pPr>
              <w:jc w:val="center"/>
            </w:pPr>
            <w:r>
              <w:t>8.0</w:t>
            </w:r>
          </w:p>
        </w:tc>
        <w:tc>
          <w:tcPr>
            <w:tcW w:w="1283" w:type="dxa"/>
          </w:tcPr>
          <w:p w14:paraId="4BAB7A38" w14:textId="77777777" w:rsidR="00946886" w:rsidRPr="0007545B" w:rsidRDefault="00946886" w:rsidP="005673D5">
            <w:pPr>
              <w:jc w:val="center"/>
            </w:pPr>
            <w:r>
              <w:t>779,158</w:t>
            </w:r>
          </w:p>
        </w:tc>
        <w:tc>
          <w:tcPr>
            <w:tcW w:w="1284" w:type="dxa"/>
          </w:tcPr>
          <w:p w14:paraId="0C7C9B80" w14:textId="77777777" w:rsidR="00946886" w:rsidRPr="0007545B" w:rsidRDefault="00946886" w:rsidP="005673D5">
            <w:pPr>
              <w:jc w:val="center"/>
            </w:pPr>
            <w:r>
              <w:t>7.9</w:t>
            </w:r>
          </w:p>
        </w:tc>
        <w:tc>
          <w:tcPr>
            <w:tcW w:w="1283" w:type="dxa"/>
          </w:tcPr>
          <w:p w14:paraId="23663938" w14:textId="77777777" w:rsidR="00946886" w:rsidRPr="0007545B" w:rsidRDefault="00946886" w:rsidP="005673D5">
            <w:pPr>
              <w:jc w:val="center"/>
            </w:pPr>
            <w:r>
              <w:t>771,666</w:t>
            </w:r>
          </w:p>
        </w:tc>
        <w:tc>
          <w:tcPr>
            <w:tcW w:w="1285" w:type="dxa"/>
          </w:tcPr>
          <w:p w14:paraId="23ADEA45" w14:textId="77777777" w:rsidR="00946886" w:rsidRPr="0007545B" w:rsidRDefault="00946886" w:rsidP="005673D5">
            <w:pPr>
              <w:jc w:val="center"/>
            </w:pPr>
            <w:r>
              <w:t>7.9</w:t>
            </w:r>
          </w:p>
        </w:tc>
      </w:tr>
      <w:tr w:rsidR="00946886" w:rsidRPr="0007545B" w14:paraId="048AEE0E" w14:textId="77777777" w:rsidTr="005673D5">
        <w:tc>
          <w:tcPr>
            <w:tcW w:w="1308" w:type="dxa"/>
          </w:tcPr>
          <w:p w14:paraId="5E47F6C9" w14:textId="77777777" w:rsidR="00946886" w:rsidRPr="0007545B" w:rsidRDefault="00946886" w:rsidP="005673D5">
            <w:pPr>
              <w:jc w:val="center"/>
              <w:rPr>
                <w:b/>
              </w:rPr>
            </w:pPr>
            <w:r w:rsidRPr="0007545B">
              <w:rPr>
                <w:b/>
              </w:rPr>
              <w:t>2025</w:t>
            </w:r>
          </w:p>
        </w:tc>
        <w:tc>
          <w:tcPr>
            <w:tcW w:w="1283" w:type="dxa"/>
          </w:tcPr>
          <w:p w14:paraId="09D36B64" w14:textId="77777777" w:rsidR="00946886" w:rsidRPr="0007545B" w:rsidRDefault="00946886" w:rsidP="005673D5">
            <w:pPr>
              <w:jc w:val="center"/>
            </w:pPr>
            <w:r>
              <w:t>634,260</w:t>
            </w:r>
          </w:p>
        </w:tc>
        <w:tc>
          <w:tcPr>
            <w:tcW w:w="1284" w:type="dxa"/>
          </w:tcPr>
          <w:p w14:paraId="0ECBA429" w14:textId="77777777" w:rsidR="00946886" w:rsidRPr="0007545B" w:rsidRDefault="00946886" w:rsidP="005673D5">
            <w:pPr>
              <w:jc w:val="center"/>
            </w:pPr>
            <w:r>
              <w:t>5.9</w:t>
            </w:r>
          </w:p>
        </w:tc>
        <w:tc>
          <w:tcPr>
            <w:tcW w:w="1283" w:type="dxa"/>
          </w:tcPr>
          <w:p w14:paraId="356581A7" w14:textId="77777777" w:rsidR="00946886" w:rsidRPr="0007545B" w:rsidRDefault="00946886" w:rsidP="005673D5">
            <w:pPr>
              <w:jc w:val="center"/>
            </w:pPr>
            <w:r>
              <w:t>622,322</w:t>
            </w:r>
          </w:p>
        </w:tc>
        <w:tc>
          <w:tcPr>
            <w:tcW w:w="1284" w:type="dxa"/>
          </w:tcPr>
          <w:p w14:paraId="122BA575" w14:textId="77777777" w:rsidR="00946886" w:rsidRPr="0007545B" w:rsidRDefault="00946886" w:rsidP="005673D5">
            <w:pPr>
              <w:jc w:val="center"/>
            </w:pPr>
            <w:r>
              <w:t>5.9</w:t>
            </w:r>
          </w:p>
        </w:tc>
        <w:tc>
          <w:tcPr>
            <w:tcW w:w="1283" w:type="dxa"/>
          </w:tcPr>
          <w:p w14:paraId="2F773F6A" w14:textId="77777777" w:rsidR="00946886" w:rsidRPr="0007545B" w:rsidRDefault="00946886" w:rsidP="005673D5">
            <w:pPr>
              <w:jc w:val="center"/>
            </w:pPr>
            <w:r>
              <w:t>610,733</w:t>
            </w:r>
          </w:p>
        </w:tc>
        <w:tc>
          <w:tcPr>
            <w:tcW w:w="1285" w:type="dxa"/>
          </w:tcPr>
          <w:p w14:paraId="0CC88B0B" w14:textId="77777777" w:rsidR="00946886" w:rsidRPr="0007545B" w:rsidRDefault="00946886" w:rsidP="005673D5">
            <w:pPr>
              <w:jc w:val="center"/>
            </w:pPr>
            <w:r>
              <w:t>5.9</w:t>
            </w:r>
          </w:p>
        </w:tc>
      </w:tr>
      <w:tr w:rsidR="00946886" w:rsidRPr="0007545B" w14:paraId="4196864C" w14:textId="77777777" w:rsidTr="005673D5">
        <w:tc>
          <w:tcPr>
            <w:tcW w:w="1308" w:type="dxa"/>
          </w:tcPr>
          <w:p w14:paraId="60DB4662" w14:textId="77777777" w:rsidR="00946886" w:rsidRPr="0007545B" w:rsidRDefault="00946886" w:rsidP="005673D5">
            <w:pPr>
              <w:jc w:val="center"/>
              <w:rPr>
                <w:b/>
              </w:rPr>
            </w:pPr>
            <w:r w:rsidRPr="0007545B">
              <w:rPr>
                <w:b/>
              </w:rPr>
              <w:t>2030</w:t>
            </w:r>
          </w:p>
        </w:tc>
        <w:tc>
          <w:tcPr>
            <w:tcW w:w="1283" w:type="dxa"/>
          </w:tcPr>
          <w:p w14:paraId="5727F963" w14:textId="77777777" w:rsidR="00946886" w:rsidRPr="0007545B" w:rsidRDefault="00946886" w:rsidP="005673D5">
            <w:pPr>
              <w:jc w:val="center"/>
            </w:pPr>
            <w:r>
              <w:t>481,844</w:t>
            </w:r>
          </w:p>
        </w:tc>
        <w:tc>
          <w:tcPr>
            <w:tcW w:w="1284" w:type="dxa"/>
          </w:tcPr>
          <w:p w14:paraId="3397385C" w14:textId="77777777" w:rsidR="00946886" w:rsidRPr="0007545B" w:rsidRDefault="00946886" w:rsidP="005673D5">
            <w:pPr>
              <w:jc w:val="center"/>
            </w:pPr>
            <w:r>
              <w:t>4.1</w:t>
            </w:r>
          </w:p>
        </w:tc>
        <w:tc>
          <w:tcPr>
            <w:tcW w:w="1283" w:type="dxa"/>
          </w:tcPr>
          <w:p w14:paraId="4B5A02C1" w14:textId="77777777" w:rsidR="00946886" w:rsidRPr="0007545B" w:rsidRDefault="00946886" w:rsidP="005673D5">
            <w:pPr>
              <w:jc w:val="center"/>
            </w:pPr>
            <w:r>
              <w:t>468,760</w:t>
            </w:r>
          </w:p>
        </w:tc>
        <w:tc>
          <w:tcPr>
            <w:tcW w:w="1284" w:type="dxa"/>
          </w:tcPr>
          <w:p w14:paraId="57287E14" w14:textId="77777777" w:rsidR="00946886" w:rsidRPr="0007545B" w:rsidRDefault="00946886" w:rsidP="005673D5">
            <w:pPr>
              <w:jc w:val="center"/>
            </w:pPr>
            <w:r>
              <w:t>4.1</w:t>
            </w:r>
          </w:p>
        </w:tc>
        <w:tc>
          <w:tcPr>
            <w:tcW w:w="1283" w:type="dxa"/>
          </w:tcPr>
          <w:p w14:paraId="4779A88C" w14:textId="77777777" w:rsidR="00946886" w:rsidRPr="0007545B" w:rsidRDefault="00946886" w:rsidP="005673D5">
            <w:pPr>
              <w:jc w:val="center"/>
            </w:pPr>
            <w:r>
              <w:t>456,582</w:t>
            </w:r>
          </w:p>
        </w:tc>
        <w:tc>
          <w:tcPr>
            <w:tcW w:w="1285" w:type="dxa"/>
          </w:tcPr>
          <w:p w14:paraId="2143D030" w14:textId="77777777" w:rsidR="00946886" w:rsidRPr="0007545B" w:rsidRDefault="00946886" w:rsidP="005673D5">
            <w:pPr>
              <w:jc w:val="center"/>
            </w:pPr>
            <w:r>
              <w:t>4.1</w:t>
            </w:r>
          </w:p>
        </w:tc>
      </w:tr>
      <w:tr w:rsidR="00946886" w:rsidRPr="0007545B" w14:paraId="33264CE3" w14:textId="77777777" w:rsidTr="005673D5">
        <w:tc>
          <w:tcPr>
            <w:tcW w:w="1308" w:type="dxa"/>
          </w:tcPr>
          <w:p w14:paraId="46AAE8AD" w14:textId="77777777" w:rsidR="00946886" w:rsidRPr="0007545B" w:rsidRDefault="00946886" w:rsidP="005673D5">
            <w:pPr>
              <w:jc w:val="center"/>
              <w:rPr>
                <w:b/>
              </w:rPr>
            </w:pPr>
            <w:r w:rsidRPr="0007545B">
              <w:rPr>
                <w:b/>
              </w:rPr>
              <w:t>2035</w:t>
            </w:r>
          </w:p>
        </w:tc>
        <w:tc>
          <w:tcPr>
            <w:tcW w:w="1283" w:type="dxa"/>
          </w:tcPr>
          <w:p w14:paraId="25AD113C" w14:textId="77777777" w:rsidR="00946886" w:rsidRPr="0007545B" w:rsidRDefault="00946886" w:rsidP="005673D5">
            <w:pPr>
              <w:jc w:val="center"/>
            </w:pPr>
            <w:r>
              <w:t>340,112</w:t>
            </w:r>
          </w:p>
        </w:tc>
        <w:tc>
          <w:tcPr>
            <w:tcW w:w="1284" w:type="dxa"/>
          </w:tcPr>
          <w:p w14:paraId="7B7B0335" w14:textId="77777777" w:rsidR="00946886" w:rsidRPr="0007545B" w:rsidRDefault="00946886" w:rsidP="005673D5">
            <w:pPr>
              <w:jc w:val="center"/>
            </w:pPr>
            <w:r>
              <w:t>2.7</w:t>
            </w:r>
          </w:p>
        </w:tc>
        <w:tc>
          <w:tcPr>
            <w:tcW w:w="1283" w:type="dxa"/>
          </w:tcPr>
          <w:p w14:paraId="39371558" w14:textId="77777777" w:rsidR="00946886" w:rsidRPr="0007545B" w:rsidRDefault="00946886" w:rsidP="005673D5">
            <w:pPr>
              <w:jc w:val="center"/>
            </w:pPr>
            <w:r>
              <w:t>327,868</w:t>
            </w:r>
          </w:p>
        </w:tc>
        <w:tc>
          <w:tcPr>
            <w:tcW w:w="1284" w:type="dxa"/>
          </w:tcPr>
          <w:p w14:paraId="113AAC03" w14:textId="77777777" w:rsidR="00946886" w:rsidRPr="0007545B" w:rsidRDefault="00946886" w:rsidP="005673D5">
            <w:pPr>
              <w:jc w:val="center"/>
            </w:pPr>
            <w:r>
              <w:t>2.7</w:t>
            </w:r>
          </w:p>
        </w:tc>
        <w:tc>
          <w:tcPr>
            <w:tcW w:w="1283" w:type="dxa"/>
          </w:tcPr>
          <w:p w14:paraId="12E596CE" w14:textId="77777777" w:rsidR="00946886" w:rsidRPr="0007545B" w:rsidRDefault="00946886" w:rsidP="005673D5">
            <w:pPr>
              <w:jc w:val="center"/>
            </w:pPr>
            <w:r>
              <w:t>317,015</w:t>
            </w:r>
          </w:p>
        </w:tc>
        <w:tc>
          <w:tcPr>
            <w:tcW w:w="1285" w:type="dxa"/>
          </w:tcPr>
          <w:p w14:paraId="0CD71AA8" w14:textId="77777777" w:rsidR="00946886" w:rsidRPr="0007545B" w:rsidRDefault="00946886" w:rsidP="005673D5">
            <w:pPr>
              <w:jc w:val="center"/>
            </w:pPr>
            <w:r>
              <w:t>2.7</w:t>
            </w:r>
          </w:p>
        </w:tc>
      </w:tr>
    </w:tbl>
    <w:p w14:paraId="5F608099" w14:textId="77777777" w:rsidR="00946886" w:rsidRDefault="00946886" w:rsidP="00946886"/>
    <w:p w14:paraId="14324926" w14:textId="1588F93D" w:rsidR="00946886" w:rsidRDefault="00946886" w:rsidP="00946886">
      <w:r w:rsidRPr="003A3266">
        <w:t xml:space="preserve">Figures </w:t>
      </w:r>
      <w:r>
        <w:t>5</w:t>
      </w:r>
      <w:r w:rsidRPr="003A3266">
        <w:t>-</w:t>
      </w:r>
      <w:r w:rsidR="00E57DF7">
        <w:t>4</w:t>
      </w:r>
      <w:r w:rsidRPr="003A3266">
        <w:t xml:space="preserve"> and </w:t>
      </w:r>
      <w:r>
        <w:t>5</w:t>
      </w:r>
      <w:r w:rsidRPr="003A3266">
        <w:t>-</w:t>
      </w:r>
      <w:r w:rsidR="00E57DF7">
        <w:t>5</w:t>
      </w:r>
      <w:r>
        <w:t xml:space="preserve"> show the population pyramid for Australian women and the </w:t>
      </w:r>
      <w:r w:rsidR="00CE658E">
        <w:t>percentage</w:t>
      </w:r>
      <w:r>
        <w:t xml:space="preserve"> of women who are current smokers aged 20 to 90 in 2015 and 2035, respectively. The prevalence of female smokers aged 20 to 90 will decline at all ages. </w:t>
      </w:r>
    </w:p>
    <w:p w14:paraId="682CE8EE" w14:textId="77777777" w:rsidR="00946886" w:rsidRDefault="00946886" w:rsidP="00946886">
      <w:pPr>
        <w:spacing w:before="0" w:after="0" w:line="240" w:lineRule="auto"/>
        <w:jc w:val="left"/>
      </w:pPr>
      <w:r>
        <w:br w:type="page"/>
      </w:r>
    </w:p>
    <w:p w14:paraId="1DF0E029" w14:textId="1708C8FE" w:rsidR="00946886" w:rsidRDefault="00FA5A75" w:rsidP="00946886">
      <w:pPr>
        <w:keepNext/>
        <w:jc w:val="center"/>
      </w:pPr>
      <w:r>
        <w:rPr>
          <w:noProof/>
          <w:szCs w:val="24"/>
        </w:rPr>
        <w:lastRenderedPageBreak/>
        <w:drawing>
          <wp:inline distT="0" distB="0" distL="0" distR="0" wp14:anchorId="06D0E6CB" wp14:editId="1615ED23">
            <wp:extent cx="4878000" cy="365760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3CD43560" w14:textId="206FA6AE" w:rsidR="00946886" w:rsidRDefault="00946886" w:rsidP="00946886">
      <w:pPr>
        <w:pStyle w:val="Caption"/>
      </w:pPr>
      <w:bookmarkStart w:id="173" w:name="_Toc452469958"/>
      <w:r>
        <w:t xml:space="preserve">Figure </w:t>
      </w:r>
      <w:fldSimple w:instr=" STYLEREF 1 \s ">
        <w:r w:rsidR="004675BB">
          <w:rPr>
            <w:noProof/>
          </w:rPr>
          <w:t>5</w:t>
        </w:r>
      </w:fldSimple>
      <w:r w:rsidR="003D2D66">
        <w:noBreakHyphen/>
      </w:r>
      <w:fldSimple w:instr=" SEQ Figure \* ARABIC \s 1 ">
        <w:r w:rsidR="004675BB">
          <w:rPr>
            <w:noProof/>
          </w:rPr>
          <w:t>4</w:t>
        </w:r>
      </w:fldSimple>
      <w:r>
        <w:t xml:space="preserve">: </w:t>
      </w:r>
      <w:r w:rsidRPr="002C7C91">
        <w:t xml:space="preserve">Projected </w:t>
      </w:r>
      <w:r w:rsidR="00CE658E">
        <w:t>number</w:t>
      </w:r>
      <w:r w:rsidR="00E6010D">
        <w:t>s</w:t>
      </w:r>
      <w:r w:rsidRPr="002C7C91">
        <w:t xml:space="preserve"> of women aged 20-90 who smoke in Australia in 2015 based on current population trends (Series B).</w:t>
      </w:r>
      <w:bookmarkEnd w:id="173"/>
    </w:p>
    <w:p w14:paraId="34106B5C" w14:textId="77777777" w:rsidR="00946886" w:rsidRDefault="00946886" w:rsidP="00946886"/>
    <w:p w14:paraId="74F366D6" w14:textId="4EA10FFA" w:rsidR="00946886" w:rsidRDefault="00FA5A75" w:rsidP="00946886">
      <w:pPr>
        <w:keepNext/>
        <w:jc w:val="center"/>
      </w:pPr>
      <w:r>
        <w:rPr>
          <w:noProof/>
          <w:szCs w:val="24"/>
        </w:rPr>
        <w:drawing>
          <wp:inline distT="0" distB="0" distL="0" distR="0" wp14:anchorId="1755CEAD" wp14:editId="3B5E781A">
            <wp:extent cx="4924800" cy="3675600"/>
            <wp:effectExtent l="0" t="0" r="9525" b="127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38BD0559" w14:textId="30163217" w:rsidR="00946886" w:rsidRDefault="00946886" w:rsidP="00946886">
      <w:pPr>
        <w:pStyle w:val="Caption"/>
      </w:pPr>
      <w:bookmarkStart w:id="174" w:name="_Toc452469959"/>
      <w:r>
        <w:t xml:space="preserve">Figure </w:t>
      </w:r>
      <w:fldSimple w:instr=" STYLEREF 1 \s ">
        <w:r w:rsidR="004675BB">
          <w:rPr>
            <w:noProof/>
          </w:rPr>
          <w:t>5</w:t>
        </w:r>
      </w:fldSimple>
      <w:r w:rsidR="003D2D66">
        <w:noBreakHyphen/>
      </w:r>
      <w:fldSimple w:instr=" SEQ Figure \* ARABIC \s 1 ">
        <w:r w:rsidR="004675BB">
          <w:rPr>
            <w:noProof/>
          </w:rPr>
          <w:t>5</w:t>
        </w:r>
      </w:fldSimple>
      <w:r>
        <w:t xml:space="preserve">: </w:t>
      </w:r>
      <w:r w:rsidRPr="003D527A">
        <w:t xml:space="preserve">Projected </w:t>
      </w:r>
      <w:r w:rsidR="00CE658E">
        <w:t>number</w:t>
      </w:r>
      <w:r w:rsidR="00E6010D">
        <w:t>s</w:t>
      </w:r>
      <w:r w:rsidRPr="003D527A">
        <w:t xml:space="preserve"> of women aged 20-90 who smoke in Australia by age in 2035 based on current population trends (Series B).</w:t>
      </w:r>
      <w:bookmarkEnd w:id="174"/>
    </w:p>
    <w:p w14:paraId="4682E67F" w14:textId="6E2166EE" w:rsidR="00946886" w:rsidRDefault="00946886" w:rsidP="00946886">
      <w:pPr>
        <w:pStyle w:val="Heading2"/>
      </w:pPr>
      <w:bookmarkStart w:id="175" w:name="_Toc446584274"/>
      <w:bookmarkStart w:id="176" w:name="_Toc446585396"/>
      <w:bookmarkStart w:id="177" w:name="_Toc452370994"/>
      <w:r>
        <w:lastRenderedPageBreak/>
        <w:t>Impact of smoking on healthcare expenditure</w:t>
      </w:r>
      <w:bookmarkEnd w:id="175"/>
      <w:bookmarkEnd w:id="176"/>
      <w:bookmarkEnd w:id="177"/>
    </w:p>
    <w:p w14:paraId="26D174B3" w14:textId="013A8D0F" w:rsidR="00946886" w:rsidRDefault="00946886" w:rsidP="00946886">
      <w:r>
        <w:t>The impact of smoking on healthcare utilisation was examined by comparing the mean number of MBS claims, PBS prescriptions filled, and hospital admissions accrued by women each year and the cost of these services by</w:t>
      </w:r>
      <w:r w:rsidR="00FD1A2B">
        <w:t xml:space="preserve"> ALSWH participants who are</w:t>
      </w:r>
      <w:r>
        <w:t xml:space="preserve"> current smokers, ex-smokers, and never smokers.</w:t>
      </w:r>
    </w:p>
    <w:p w14:paraId="4C76B358" w14:textId="69DDFF70" w:rsidR="00946886" w:rsidRDefault="00946886" w:rsidP="00946886">
      <w:pPr>
        <w:pStyle w:val="Heading3"/>
      </w:pPr>
      <w:bookmarkStart w:id="178" w:name="_Toc446584275"/>
      <w:bookmarkStart w:id="179" w:name="_Toc446585397"/>
      <w:bookmarkStart w:id="180" w:name="_Toc452370995"/>
      <w:r>
        <w:t>Medicare Benefits Scheme</w:t>
      </w:r>
      <w:bookmarkEnd w:id="178"/>
      <w:bookmarkEnd w:id="179"/>
      <w:bookmarkEnd w:id="180"/>
    </w:p>
    <w:p w14:paraId="00CB1947" w14:textId="22979B4A" w:rsidR="00946886" w:rsidRDefault="00946886" w:rsidP="00946886">
      <w:r>
        <w:t xml:space="preserve">Survey data were linked to MBS data from 1996 to 2013, allowing us to determine the number of unreferred MBS claims made by each participant. </w:t>
      </w:r>
      <w:r w:rsidR="00605405">
        <w:t>‘</w:t>
      </w:r>
      <w:r>
        <w:t>Unreferred</w:t>
      </w:r>
      <w:r w:rsidR="00605405">
        <w:t>’</w:t>
      </w:r>
      <w:r>
        <w:t xml:space="preserve"> means visits to a general practitioner without requiring a referral. To estimate the total MBS cost, the average cost of unreferred MBS services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t xml:space="preserve"> and was reported to be $48.80</w:t>
      </w:r>
      <w:r w:rsidR="000D41A0">
        <w:t xml:space="preserve"> per visit</w:t>
      </w:r>
      <w:r>
        <w:t>. To estimate the annual costs, it was assumed that this average cost was the same for women who currently smoke, are ex-smokers, or have never smoked. The total unreferred MBS cost (in 2014 Australian dollars) for each participant for every year from 1996 to 2013 was estimated by multiplying the number of unreferred MBS claims by $48.80. Then, the annual unreferred MBS cost by smoking status was estimated (Appendix D, Section 15.1).</w:t>
      </w:r>
    </w:p>
    <w:p w14:paraId="0A957843" w14:textId="77777777" w:rsidR="00946886" w:rsidRDefault="00946886" w:rsidP="00946886"/>
    <w:p w14:paraId="2333500D" w14:textId="21779354" w:rsidR="00946886" w:rsidRPr="00942896" w:rsidRDefault="00946886" w:rsidP="00946886">
      <w:r>
        <w:t>The mean number of claims increases with age re</w:t>
      </w:r>
      <w:r w:rsidR="00E57DF7">
        <w:t>gardless of smoking status (</w:t>
      </w:r>
      <w:r>
        <w:t>Figure 5-</w:t>
      </w:r>
      <w:r w:rsidR="00E57DF7">
        <w:t>6</w:t>
      </w:r>
      <w:r>
        <w:t>). For the 1973-78 cohort, the mean number of MBS claims made by never smokers is lower than current smokers. In the 1946-51 cohort, there is little difference in mean unreferred MBS claims between the sm</w:t>
      </w:r>
      <w:r w:rsidR="00FD1A2B">
        <w:t>oking status groups across the seven</w:t>
      </w:r>
      <w:r>
        <w:t xml:space="preserve"> surveys, however women who never smoked had the least claims. In the 1921-26 cohort, ex-smokers made the highest number of unreferred MBS claims whereas there was little difference between never smokers and current smokers.</w:t>
      </w:r>
    </w:p>
    <w:p w14:paraId="0292BA10" w14:textId="440A50BD" w:rsidR="00946886" w:rsidRDefault="00FA5A75" w:rsidP="00FA5A75">
      <w:pPr>
        <w:keepNext/>
        <w:jc w:val="center"/>
      </w:pPr>
      <w:r>
        <w:rPr>
          <w:noProof/>
          <w:szCs w:val="24"/>
        </w:rPr>
        <w:lastRenderedPageBreak/>
        <w:drawing>
          <wp:inline distT="0" distB="0" distL="0" distR="0" wp14:anchorId="7A9D8BFD" wp14:editId="30448BC6">
            <wp:extent cx="4924800" cy="3675600"/>
            <wp:effectExtent l="0" t="0" r="9525" b="127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51F89D8A" w14:textId="3D8F8DD7" w:rsidR="00946886" w:rsidRDefault="00946886" w:rsidP="00946886">
      <w:pPr>
        <w:pStyle w:val="Caption"/>
      </w:pPr>
      <w:bookmarkStart w:id="181" w:name="_Toc452469960"/>
      <w:r>
        <w:t xml:space="preserve">Figure </w:t>
      </w:r>
      <w:fldSimple w:instr=" STYLEREF 1 \s ">
        <w:r w:rsidR="004675BB">
          <w:rPr>
            <w:noProof/>
          </w:rPr>
          <w:t>5</w:t>
        </w:r>
      </w:fldSimple>
      <w:r w:rsidR="003D2D66">
        <w:noBreakHyphen/>
      </w:r>
      <w:fldSimple w:instr=" SEQ Figure \* ARABIC \s 1 ">
        <w:r w:rsidR="004675BB">
          <w:rPr>
            <w:noProof/>
          </w:rPr>
          <w:t>6</w:t>
        </w:r>
      </w:fldSimple>
      <w:r>
        <w:t xml:space="preserve">: </w:t>
      </w:r>
      <w:r w:rsidR="00123782">
        <w:t>M</w:t>
      </w:r>
      <w:r w:rsidRPr="002A339A">
        <w:t xml:space="preserve">ean number of </w:t>
      </w:r>
      <w:r>
        <w:t xml:space="preserve">unreferred </w:t>
      </w:r>
      <w:r w:rsidRPr="002A339A">
        <w:t xml:space="preserve">MBS claims per woman per year and categorised by smoking status for </w:t>
      </w:r>
      <w:r w:rsidR="00123782">
        <w:t>the 1973-78, 1946-51, and 1921-26 cohorts</w:t>
      </w:r>
      <w:r w:rsidRPr="002A339A">
        <w:t>.</w:t>
      </w:r>
      <w:bookmarkEnd w:id="181"/>
    </w:p>
    <w:p w14:paraId="49C08F4A" w14:textId="77777777" w:rsidR="00946886" w:rsidRPr="00942896" w:rsidRDefault="00946886" w:rsidP="00946886">
      <w:pPr>
        <w:rPr>
          <w:b/>
        </w:rPr>
      </w:pPr>
    </w:p>
    <w:p w14:paraId="7B45DC00" w14:textId="5CFFC17C" w:rsidR="00946886" w:rsidRDefault="00946886" w:rsidP="00946886">
      <w:pPr>
        <w:pStyle w:val="Heading3"/>
      </w:pPr>
      <w:bookmarkStart w:id="182" w:name="_Toc446584276"/>
      <w:bookmarkStart w:id="183" w:name="_Toc446585398"/>
      <w:bookmarkStart w:id="184" w:name="_Toc452370996"/>
      <w:r>
        <w:t>Pharmaceutical Benefits Scheme</w:t>
      </w:r>
      <w:bookmarkEnd w:id="182"/>
      <w:bookmarkEnd w:id="183"/>
      <w:bookmarkEnd w:id="184"/>
    </w:p>
    <w:p w14:paraId="4215EF33" w14:textId="2AAD6FE2" w:rsidR="00946886" w:rsidRDefault="00946886" w:rsidP="00946886">
      <w:r>
        <w:t xml:space="preserve">ALSWH data were linked to the latest available PBS dataset (2012-13 financial year), which provided a record for each PBS script that was filled and its associated cost. The average number of scripts filled and </w:t>
      </w:r>
      <w:r w:rsidR="000D41A0">
        <w:t xml:space="preserve">their </w:t>
      </w:r>
      <w:r>
        <w:t>cost (in 2012-13 Australian dollars) was then determined by smoking status (Appendix D, Section 15.2). Because the 2012-13 period corresponded to one survey per cohort, there are only 3 sets of data points.</w:t>
      </w:r>
    </w:p>
    <w:p w14:paraId="5E865376" w14:textId="77777777" w:rsidR="00946886" w:rsidRDefault="00946886" w:rsidP="00946886"/>
    <w:p w14:paraId="623CD133" w14:textId="5AAA0851" w:rsidR="00946886" w:rsidRDefault="00946886" w:rsidP="00946886">
      <w:r>
        <w:t xml:space="preserve">The mean number of PBS prescriptions filled and </w:t>
      </w:r>
      <w:r w:rsidR="000D41A0">
        <w:t xml:space="preserve">their </w:t>
      </w:r>
      <w:r>
        <w:t>cost increased with age (Table 5-2). For all cohorts, never smokers had the least number of PBS prescriptions filled compare with ex-smokers and current smokers. In the 1973-78 cohort, the mean PBS cost was approximately $280-290 (in 2012-13 Australian dollars) for both never and ex-smokers aged 36. Current smokers of the same age had $100 more in PBS costs. For the 1946-51 cohort, never smokers aged 64 had the lowest average PBS cost ($859) whereas current smokers had the highest PBS cost ($1202). At age 87, the never smokers continue to have the lowest PBS cost ($1924) and the current smokers to have the highest PBS cost ($2213).</w:t>
      </w:r>
    </w:p>
    <w:p w14:paraId="52326A9E" w14:textId="77777777" w:rsidR="00946886" w:rsidRDefault="00946886" w:rsidP="00946886"/>
    <w:p w14:paraId="7331081C" w14:textId="5A9996EC" w:rsidR="00946886" w:rsidRDefault="00946886" w:rsidP="00720317">
      <w:pPr>
        <w:pStyle w:val="Caption"/>
        <w:keepNext/>
        <w:spacing w:after="0"/>
      </w:pPr>
      <w:bookmarkStart w:id="185" w:name="_Toc446590850"/>
      <w:bookmarkStart w:id="186" w:name="_Toc452470082"/>
      <w:r>
        <w:lastRenderedPageBreak/>
        <w:t xml:space="preserve">Table </w:t>
      </w:r>
      <w:fldSimple w:instr=" STYLEREF 1 \s ">
        <w:r w:rsidR="004675BB">
          <w:rPr>
            <w:noProof/>
          </w:rPr>
          <w:t>5</w:t>
        </w:r>
      </w:fldSimple>
      <w:r w:rsidR="003D2D66">
        <w:noBreakHyphen/>
      </w:r>
      <w:fldSimple w:instr=" SEQ Table \* ARABIC \s 1 ">
        <w:r w:rsidR="004675BB">
          <w:rPr>
            <w:noProof/>
          </w:rPr>
          <w:t>2</w:t>
        </w:r>
      </w:fldSimple>
      <w:r>
        <w:t xml:space="preserve">: </w:t>
      </w:r>
      <w:r w:rsidRPr="00235B7A">
        <w:t>Mean PBS claims and cost (in 2012-13 Australian dollars) per participant for</w:t>
      </w:r>
      <w:r w:rsidR="000D41A0">
        <w:t xml:space="preserve"> the</w:t>
      </w:r>
      <w:r w:rsidRPr="00235B7A">
        <w:t xml:space="preserve"> 1973-78, 1946-51,</w:t>
      </w:r>
      <w:r w:rsidR="000D41A0">
        <w:t xml:space="preserve"> and</w:t>
      </w:r>
      <w:r w:rsidRPr="00235B7A">
        <w:t xml:space="preserve"> 1921-26 cohorts by </w:t>
      </w:r>
      <w:r w:rsidR="00890BB7">
        <w:t>smoking</w:t>
      </w:r>
      <w:r w:rsidRPr="00235B7A">
        <w:t xml:space="preserve"> status.</w:t>
      </w:r>
      <w:bookmarkEnd w:id="185"/>
      <w:bookmarkEnd w:id="186"/>
    </w:p>
    <w:tbl>
      <w:tblPr>
        <w:tblStyle w:val="TableGrid"/>
        <w:tblW w:w="0" w:type="auto"/>
        <w:tblLook w:val="04A0" w:firstRow="1" w:lastRow="0" w:firstColumn="1" w:lastColumn="0" w:noHBand="0" w:noVBand="1"/>
      </w:tblPr>
      <w:tblGrid>
        <w:gridCol w:w="1276"/>
        <w:gridCol w:w="3539"/>
        <w:gridCol w:w="1417"/>
        <w:gridCol w:w="1418"/>
        <w:gridCol w:w="1360"/>
      </w:tblGrid>
      <w:tr w:rsidR="00946886" w14:paraId="6F0E2FDA" w14:textId="77777777" w:rsidTr="00E44CC6">
        <w:tc>
          <w:tcPr>
            <w:tcW w:w="1276" w:type="dxa"/>
            <w:tcBorders>
              <w:top w:val="nil"/>
              <w:left w:val="nil"/>
              <w:bottom w:val="nil"/>
              <w:right w:val="nil"/>
            </w:tcBorders>
          </w:tcPr>
          <w:p w14:paraId="3B111CC6" w14:textId="77777777" w:rsidR="00946886" w:rsidRDefault="00946886" w:rsidP="005673D5"/>
        </w:tc>
        <w:tc>
          <w:tcPr>
            <w:tcW w:w="3539" w:type="dxa"/>
            <w:tcBorders>
              <w:top w:val="nil"/>
              <w:left w:val="nil"/>
              <w:bottom w:val="nil"/>
            </w:tcBorders>
          </w:tcPr>
          <w:p w14:paraId="1A89A27C" w14:textId="77777777" w:rsidR="00946886" w:rsidRDefault="00946886" w:rsidP="005673D5"/>
        </w:tc>
        <w:tc>
          <w:tcPr>
            <w:tcW w:w="4195" w:type="dxa"/>
            <w:gridSpan w:val="3"/>
          </w:tcPr>
          <w:p w14:paraId="2D2B3E9F" w14:textId="77777777" w:rsidR="00946886" w:rsidRPr="00FB5AF1" w:rsidRDefault="00946886" w:rsidP="005673D5">
            <w:pPr>
              <w:jc w:val="center"/>
              <w:rPr>
                <w:b/>
              </w:rPr>
            </w:pPr>
            <w:r>
              <w:rPr>
                <w:b/>
              </w:rPr>
              <w:t>ALSWH Cohort</w:t>
            </w:r>
          </w:p>
        </w:tc>
      </w:tr>
      <w:tr w:rsidR="00946886" w14:paraId="67A47E57" w14:textId="77777777" w:rsidTr="00E44CC6">
        <w:tc>
          <w:tcPr>
            <w:tcW w:w="1276" w:type="dxa"/>
            <w:tcBorders>
              <w:top w:val="nil"/>
              <w:left w:val="nil"/>
              <w:right w:val="nil"/>
            </w:tcBorders>
          </w:tcPr>
          <w:p w14:paraId="0E4EB316" w14:textId="77777777" w:rsidR="00946886" w:rsidRDefault="00946886" w:rsidP="005673D5"/>
        </w:tc>
        <w:tc>
          <w:tcPr>
            <w:tcW w:w="3539" w:type="dxa"/>
            <w:tcBorders>
              <w:top w:val="nil"/>
              <w:left w:val="nil"/>
            </w:tcBorders>
          </w:tcPr>
          <w:p w14:paraId="7C391440" w14:textId="77777777" w:rsidR="00946886" w:rsidRDefault="00946886" w:rsidP="005673D5"/>
        </w:tc>
        <w:tc>
          <w:tcPr>
            <w:tcW w:w="1417" w:type="dxa"/>
          </w:tcPr>
          <w:p w14:paraId="34CAE378" w14:textId="77777777" w:rsidR="00946886" w:rsidRPr="00FB5AF1" w:rsidRDefault="00946886" w:rsidP="005673D5">
            <w:pPr>
              <w:jc w:val="center"/>
              <w:rPr>
                <w:b/>
              </w:rPr>
            </w:pPr>
            <w:r w:rsidRPr="00FB5AF1">
              <w:rPr>
                <w:b/>
              </w:rPr>
              <w:t>1973-78</w:t>
            </w:r>
          </w:p>
        </w:tc>
        <w:tc>
          <w:tcPr>
            <w:tcW w:w="1418" w:type="dxa"/>
          </w:tcPr>
          <w:p w14:paraId="6685551F" w14:textId="77777777" w:rsidR="00946886" w:rsidRPr="00FB5AF1" w:rsidRDefault="00946886" w:rsidP="005673D5">
            <w:pPr>
              <w:jc w:val="center"/>
              <w:rPr>
                <w:b/>
              </w:rPr>
            </w:pPr>
            <w:r w:rsidRPr="00FB5AF1">
              <w:rPr>
                <w:b/>
              </w:rPr>
              <w:t>1946-51</w:t>
            </w:r>
          </w:p>
        </w:tc>
        <w:tc>
          <w:tcPr>
            <w:tcW w:w="1360" w:type="dxa"/>
          </w:tcPr>
          <w:p w14:paraId="241F80FF" w14:textId="77777777" w:rsidR="00946886" w:rsidRPr="00FB5AF1" w:rsidRDefault="00946886" w:rsidP="005673D5">
            <w:pPr>
              <w:jc w:val="center"/>
              <w:rPr>
                <w:b/>
              </w:rPr>
            </w:pPr>
            <w:r w:rsidRPr="00FB5AF1">
              <w:rPr>
                <w:b/>
              </w:rPr>
              <w:t>1921-26</w:t>
            </w:r>
          </w:p>
        </w:tc>
      </w:tr>
      <w:tr w:rsidR="00946886" w14:paraId="435350F2" w14:textId="77777777" w:rsidTr="00E44CC6">
        <w:tc>
          <w:tcPr>
            <w:tcW w:w="1276" w:type="dxa"/>
          </w:tcPr>
          <w:p w14:paraId="2C8FC94A" w14:textId="77777777" w:rsidR="00946886" w:rsidRPr="00325259" w:rsidRDefault="00946886" w:rsidP="005673D5">
            <w:pPr>
              <w:rPr>
                <w:b/>
              </w:rPr>
            </w:pPr>
            <w:r w:rsidRPr="00325259">
              <w:rPr>
                <w:b/>
              </w:rPr>
              <w:t>Group</w:t>
            </w:r>
          </w:p>
        </w:tc>
        <w:tc>
          <w:tcPr>
            <w:tcW w:w="3539" w:type="dxa"/>
          </w:tcPr>
          <w:p w14:paraId="2329F520" w14:textId="77777777" w:rsidR="00946886" w:rsidRPr="00325259" w:rsidRDefault="00946886" w:rsidP="005673D5">
            <w:pPr>
              <w:rPr>
                <w:b/>
              </w:rPr>
            </w:pPr>
            <w:r w:rsidRPr="00325259">
              <w:rPr>
                <w:b/>
              </w:rPr>
              <w:t>Corresponding survey</w:t>
            </w:r>
          </w:p>
          <w:p w14:paraId="1BAD8CEB" w14:textId="77777777" w:rsidR="00946886" w:rsidRPr="00325259" w:rsidRDefault="00946886" w:rsidP="005673D5">
            <w:pPr>
              <w:rPr>
                <w:b/>
              </w:rPr>
            </w:pPr>
            <w:r>
              <w:rPr>
                <w:b/>
              </w:rPr>
              <w:t>Y</w:t>
            </w:r>
            <w:r w:rsidRPr="00325259">
              <w:rPr>
                <w:b/>
              </w:rPr>
              <w:t>ear</w:t>
            </w:r>
          </w:p>
          <w:p w14:paraId="6C03C100" w14:textId="77777777" w:rsidR="00946886" w:rsidRPr="00325259" w:rsidRDefault="00946886" w:rsidP="005673D5">
            <w:pPr>
              <w:rPr>
                <w:b/>
              </w:rPr>
            </w:pPr>
            <w:r>
              <w:rPr>
                <w:b/>
              </w:rPr>
              <w:t>A</w:t>
            </w:r>
            <w:r w:rsidRPr="00325259">
              <w:rPr>
                <w:b/>
              </w:rPr>
              <w:t>verage age (years)</w:t>
            </w:r>
          </w:p>
        </w:tc>
        <w:tc>
          <w:tcPr>
            <w:tcW w:w="1417" w:type="dxa"/>
          </w:tcPr>
          <w:p w14:paraId="67100E97" w14:textId="77777777" w:rsidR="00946886" w:rsidRDefault="00946886" w:rsidP="005673D5">
            <w:pPr>
              <w:jc w:val="center"/>
            </w:pPr>
            <w:r>
              <w:t>Survey 6</w:t>
            </w:r>
          </w:p>
          <w:p w14:paraId="6E0C9EC7" w14:textId="77777777" w:rsidR="00946886" w:rsidRDefault="00946886" w:rsidP="005673D5">
            <w:pPr>
              <w:jc w:val="center"/>
            </w:pPr>
            <w:r>
              <w:t>2012</w:t>
            </w:r>
          </w:p>
          <w:p w14:paraId="75343605" w14:textId="77777777" w:rsidR="00946886" w:rsidRDefault="00946886" w:rsidP="005673D5">
            <w:pPr>
              <w:jc w:val="center"/>
            </w:pPr>
            <w:r>
              <w:t>36</w:t>
            </w:r>
          </w:p>
        </w:tc>
        <w:tc>
          <w:tcPr>
            <w:tcW w:w="1418" w:type="dxa"/>
          </w:tcPr>
          <w:p w14:paraId="6F095639" w14:textId="77777777" w:rsidR="00946886" w:rsidRDefault="00946886" w:rsidP="005673D5">
            <w:pPr>
              <w:jc w:val="center"/>
            </w:pPr>
            <w:r>
              <w:t>Survey 7</w:t>
            </w:r>
          </w:p>
          <w:p w14:paraId="543DC503" w14:textId="77777777" w:rsidR="00946886" w:rsidRDefault="00946886" w:rsidP="005673D5">
            <w:pPr>
              <w:jc w:val="center"/>
            </w:pPr>
            <w:r>
              <w:t>2013</w:t>
            </w:r>
          </w:p>
          <w:p w14:paraId="60BBEB1D" w14:textId="77777777" w:rsidR="00946886" w:rsidRDefault="00946886" w:rsidP="005673D5">
            <w:pPr>
              <w:jc w:val="center"/>
            </w:pPr>
            <w:r>
              <w:t>64</w:t>
            </w:r>
          </w:p>
        </w:tc>
        <w:tc>
          <w:tcPr>
            <w:tcW w:w="1360" w:type="dxa"/>
          </w:tcPr>
          <w:p w14:paraId="2437AE60" w14:textId="77777777" w:rsidR="00946886" w:rsidRDefault="00946886" w:rsidP="005673D5">
            <w:pPr>
              <w:jc w:val="center"/>
            </w:pPr>
            <w:r>
              <w:t>Survey 6</w:t>
            </w:r>
          </w:p>
          <w:p w14:paraId="07294F80" w14:textId="77777777" w:rsidR="00946886" w:rsidRDefault="00946886" w:rsidP="005673D5">
            <w:pPr>
              <w:jc w:val="center"/>
            </w:pPr>
            <w:r>
              <w:t>2011</w:t>
            </w:r>
          </w:p>
          <w:p w14:paraId="56DBA4EF" w14:textId="77777777" w:rsidR="00946886" w:rsidRDefault="00946886" w:rsidP="005673D5">
            <w:pPr>
              <w:jc w:val="center"/>
            </w:pPr>
            <w:r>
              <w:t>87</w:t>
            </w:r>
          </w:p>
        </w:tc>
      </w:tr>
      <w:tr w:rsidR="00946886" w14:paraId="3B43BCBD" w14:textId="77777777" w:rsidTr="00E44CC6">
        <w:tc>
          <w:tcPr>
            <w:tcW w:w="1276" w:type="dxa"/>
            <w:vMerge w:val="restart"/>
          </w:tcPr>
          <w:p w14:paraId="6E5531DF" w14:textId="77777777" w:rsidR="00946886" w:rsidRDefault="00946886" w:rsidP="005673D5">
            <w:r>
              <w:t>Current smoker</w:t>
            </w:r>
          </w:p>
        </w:tc>
        <w:tc>
          <w:tcPr>
            <w:tcW w:w="3539" w:type="dxa"/>
          </w:tcPr>
          <w:p w14:paraId="55672FAC" w14:textId="77777777" w:rsidR="00946886" w:rsidRDefault="00946886" w:rsidP="005673D5">
            <w:r>
              <w:t>Mean number of PBS claims per participant</w:t>
            </w:r>
          </w:p>
        </w:tc>
        <w:tc>
          <w:tcPr>
            <w:tcW w:w="1417" w:type="dxa"/>
          </w:tcPr>
          <w:p w14:paraId="729CB678" w14:textId="77777777" w:rsidR="00946886" w:rsidRDefault="00946886" w:rsidP="005673D5">
            <w:pPr>
              <w:jc w:val="center"/>
            </w:pPr>
            <w:r>
              <w:t>8.9</w:t>
            </w:r>
          </w:p>
        </w:tc>
        <w:tc>
          <w:tcPr>
            <w:tcW w:w="1418" w:type="dxa"/>
          </w:tcPr>
          <w:p w14:paraId="01110366" w14:textId="77777777" w:rsidR="00946886" w:rsidRDefault="00946886" w:rsidP="005673D5">
            <w:pPr>
              <w:jc w:val="center"/>
            </w:pPr>
            <w:r>
              <w:t>26.6</w:t>
            </w:r>
          </w:p>
        </w:tc>
        <w:tc>
          <w:tcPr>
            <w:tcW w:w="1360" w:type="dxa"/>
          </w:tcPr>
          <w:p w14:paraId="04BBFF74" w14:textId="77777777" w:rsidR="00946886" w:rsidRDefault="00946886" w:rsidP="005673D5">
            <w:pPr>
              <w:jc w:val="center"/>
            </w:pPr>
            <w:r>
              <w:t>45.8</w:t>
            </w:r>
          </w:p>
        </w:tc>
      </w:tr>
      <w:tr w:rsidR="00946886" w14:paraId="45D8B56E" w14:textId="77777777" w:rsidTr="00E44CC6">
        <w:tc>
          <w:tcPr>
            <w:tcW w:w="1276" w:type="dxa"/>
            <w:vMerge/>
          </w:tcPr>
          <w:p w14:paraId="30AC7B75" w14:textId="77777777" w:rsidR="00946886" w:rsidRDefault="00946886" w:rsidP="005673D5"/>
        </w:tc>
        <w:tc>
          <w:tcPr>
            <w:tcW w:w="3539" w:type="dxa"/>
          </w:tcPr>
          <w:p w14:paraId="6408F518" w14:textId="0A31D2A9" w:rsidR="00946886" w:rsidRDefault="00946886" w:rsidP="005673D5">
            <w:r>
              <w:t>Mean PBS cost per participant</w:t>
            </w:r>
            <w:r w:rsidR="00E44CC6">
              <w:t xml:space="preserve"> ($)</w:t>
            </w:r>
          </w:p>
        </w:tc>
        <w:tc>
          <w:tcPr>
            <w:tcW w:w="1417" w:type="dxa"/>
          </w:tcPr>
          <w:p w14:paraId="46AF7F65" w14:textId="77777777" w:rsidR="00946886" w:rsidRDefault="00946886" w:rsidP="005673D5">
            <w:pPr>
              <w:jc w:val="center"/>
            </w:pPr>
            <w:r>
              <w:t>381</w:t>
            </w:r>
          </w:p>
        </w:tc>
        <w:tc>
          <w:tcPr>
            <w:tcW w:w="1418" w:type="dxa"/>
          </w:tcPr>
          <w:p w14:paraId="55B73230" w14:textId="77777777" w:rsidR="00946886" w:rsidRDefault="00946886" w:rsidP="005673D5">
            <w:pPr>
              <w:jc w:val="center"/>
            </w:pPr>
            <w:r>
              <w:t>1202</w:t>
            </w:r>
          </w:p>
        </w:tc>
        <w:tc>
          <w:tcPr>
            <w:tcW w:w="1360" w:type="dxa"/>
          </w:tcPr>
          <w:p w14:paraId="700D35E0" w14:textId="77777777" w:rsidR="00946886" w:rsidRDefault="00946886" w:rsidP="005673D5">
            <w:pPr>
              <w:jc w:val="center"/>
            </w:pPr>
            <w:r>
              <w:t>2213</w:t>
            </w:r>
          </w:p>
        </w:tc>
      </w:tr>
      <w:tr w:rsidR="00946886" w14:paraId="0A40626E" w14:textId="77777777" w:rsidTr="00E44CC6">
        <w:tc>
          <w:tcPr>
            <w:tcW w:w="1276" w:type="dxa"/>
            <w:vMerge w:val="restart"/>
          </w:tcPr>
          <w:p w14:paraId="25B51BE6" w14:textId="77777777" w:rsidR="00946886" w:rsidRDefault="00946886" w:rsidP="005673D5">
            <w:r>
              <w:t>Ex-smoker</w:t>
            </w:r>
          </w:p>
        </w:tc>
        <w:tc>
          <w:tcPr>
            <w:tcW w:w="3539" w:type="dxa"/>
          </w:tcPr>
          <w:p w14:paraId="2FFBFF5A" w14:textId="77777777" w:rsidR="00946886" w:rsidRDefault="00946886" w:rsidP="005673D5">
            <w:r>
              <w:t>Mean number of PBS claims per participant</w:t>
            </w:r>
          </w:p>
        </w:tc>
        <w:tc>
          <w:tcPr>
            <w:tcW w:w="1417" w:type="dxa"/>
          </w:tcPr>
          <w:p w14:paraId="717FED65" w14:textId="77777777" w:rsidR="00946886" w:rsidRDefault="00946886" w:rsidP="005673D5">
            <w:pPr>
              <w:jc w:val="center"/>
            </w:pPr>
            <w:r>
              <w:t>5.7</w:t>
            </w:r>
          </w:p>
        </w:tc>
        <w:tc>
          <w:tcPr>
            <w:tcW w:w="1418" w:type="dxa"/>
          </w:tcPr>
          <w:p w14:paraId="53C32364" w14:textId="77777777" w:rsidR="00946886" w:rsidRDefault="00946886" w:rsidP="005673D5">
            <w:pPr>
              <w:jc w:val="center"/>
            </w:pPr>
            <w:r>
              <w:t>24.5</w:t>
            </w:r>
          </w:p>
        </w:tc>
        <w:tc>
          <w:tcPr>
            <w:tcW w:w="1360" w:type="dxa"/>
          </w:tcPr>
          <w:p w14:paraId="00319C28" w14:textId="77777777" w:rsidR="00946886" w:rsidRDefault="00946886" w:rsidP="005673D5">
            <w:pPr>
              <w:jc w:val="center"/>
            </w:pPr>
            <w:r>
              <w:t>58.3</w:t>
            </w:r>
          </w:p>
        </w:tc>
      </w:tr>
      <w:tr w:rsidR="00946886" w14:paraId="5A27574B" w14:textId="77777777" w:rsidTr="00E44CC6">
        <w:tc>
          <w:tcPr>
            <w:tcW w:w="1276" w:type="dxa"/>
            <w:vMerge/>
          </w:tcPr>
          <w:p w14:paraId="630CDCC5" w14:textId="77777777" w:rsidR="00946886" w:rsidRDefault="00946886" w:rsidP="005673D5"/>
        </w:tc>
        <w:tc>
          <w:tcPr>
            <w:tcW w:w="3539" w:type="dxa"/>
          </w:tcPr>
          <w:p w14:paraId="7F7E4C5E" w14:textId="346B46D5" w:rsidR="00946886" w:rsidRDefault="00946886" w:rsidP="005673D5">
            <w:r>
              <w:t>Mean PBS cost per participant</w:t>
            </w:r>
            <w:r w:rsidR="00E44CC6">
              <w:t xml:space="preserve"> ($)</w:t>
            </w:r>
          </w:p>
        </w:tc>
        <w:tc>
          <w:tcPr>
            <w:tcW w:w="1417" w:type="dxa"/>
          </w:tcPr>
          <w:p w14:paraId="2B44A8C3" w14:textId="77777777" w:rsidR="00946886" w:rsidRDefault="00946886" w:rsidP="005673D5">
            <w:pPr>
              <w:jc w:val="center"/>
            </w:pPr>
            <w:r>
              <w:t>290</w:t>
            </w:r>
          </w:p>
        </w:tc>
        <w:tc>
          <w:tcPr>
            <w:tcW w:w="1418" w:type="dxa"/>
          </w:tcPr>
          <w:p w14:paraId="040B0900" w14:textId="77777777" w:rsidR="00946886" w:rsidRDefault="00946886" w:rsidP="005673D5">
            <w:pPr>
              <w:jc w:val="center"/>
            </w:pPr>
            <w:r>
              <w:t>964</w:t>
            </w:r>
          </w:p>
        </w:tc>
        <w:tc>
          <w:tcPr>
            <w:tcW w:w="1360" w:type="dxa"/>
          </w:tcPr>
          <w:p w14:paraId="3664F568" w14:textId="77777777" w:rsidR="00946886" w:rsidRDefault="00946886" w:rsidP="005673D5">
            <w:pPr>
              <w:jc w:val="center"/>
            </w:pPr>
            <w:r>
              <w:t>2019</w:t>
            </w:r>
          </w:p>
        </w:tc>
      </w:tr>
      <w:tr w:rsidR="00946886" w14:paraId="3A638391" w14:textId="77777777" w:rsidTr="00E44CC6">
        <w:tc>
          <w:tcPr>
            <w:tcW w:w="1276" w:type="dxa"/>
            <w:vMerge w:val="restart"/>
          </w:tcPr>
          <w:p w14:paraId="324CC126" w14:textId="77777777" w:rsidR="00946886" w:rsidRDefault="00946886" w:rsidP="005673D5">
            <w:r>
              <w:t>Never smoked</w:t>
            </w:r>
          </w:p>
        </w:tc>
        <w:tc>
          <w:tcPr>
            <w:tcW w:w="3539" w:type="dxa"/>
          </w:tcPr>
          <w:p w14:paraId="459A8DAB" w14:textId="77777777" w:rsidR="00946886" w:rsidRDefault="00946886" w:rsidP="005673D5">
            <w:r>
              <w:t>Mean number of PBS claims per participant</w:t>
            </w:r>
          </w:p>
        </w:tc>
        <w:tc>
          <w:tcPr>
            <w:tcW w:w="1417" w:type="dxa"/>
          </w:tcPr>
          <w:p w14:paraId="5539C22B" w14:textId="77777777" w:rsidR="00946886" w:rsidRDefault="00946886" w:rsidP="005673D5">
            <w:pPr>
              <w:jc w:val="center"/>
            </w:pPr>
            <w:r>
              <w:t>5.4</w:t>
            </w:r>
          </w:p>
        </w:tc>
        <w:tc>
          <w:tcPr>
            <w:tcW w:w="1418" w:type="dxa"/>
          </w:tcPr>
          <w:p w14:paraId="23DADECA" w14:textId="77777777" w:rsidR="00946886" w:rsidRDefault="00946886" w:rsidP="005673D5">
            <w:pPr>
              <w:jc w:val="center"/>
            </w:pPr>
            <w:r>
              <w:t>21.5</w:t>
            </w:r>
          </w:p>
        </w:tc>
        <w:tc>
          <w:tcPr>
            <w:tcW w:w="1360" w:type="dxa"/>
          </w:tcPr>
          <w:p w14:paraId="1EA1A5D4" w14:textId="77777777" w:rsidR="00946886" w:rsidRDefault="00946886" w:rsidP="005673D5">
            <w:pPr>
              <w:jc w:val="center"/>
            </w:pPr>
            <w:r>
              <w:t>51.3</w:t>
            </w:r>
          </w:p>
        </w:tc>
      </w:tr>
      <w:tr w:rsidR="00946886" w14:paraId="2BECCB2C" w14:textId="77777777" w:rsidTr="00E44CC6">
        <w:tc>
          <w:tcPr>
            <w:tcW w:w="1276" w:type="dxa"/>
            <w:vMerge/>
          </w:tcPr>
          <w:p w14:paraId="16BB2B71" w14:textId="77777777" w:rsidR="00946886" w:rsidRDefault="00946886" w:rsidP="005673D5"/>
        </w:tc>
        <w:tc>
          <w:tcPr>
            <w:tcW w:w="3539" w:type="dxa"/>
          </w:tcPr>
          <w:p w14:paraId="257E58C2" w14:textId="12891E04" w:rsidR="00946886" w:rsidRDefault="00946886" w:rsidP="005673D5">
            <w:r>
              <w:t>Mean PBS cost per participant</w:t>
            </w:r>
            <w:r w:rsidR="00E44CC6">
              <w:t xml:space="preserve"> ($)</w:t>
            </w:r>
          </w:p>
        </w:tc>
        <w:tc>
          <w:tcPr>
            <w:tcW w:w="1417" w:type="dxa"/>
          </w:tcPr>
          <w:p w14:paraId="7B1FC19F" w14:textId="77777777" w:rsidR="00946886" w:rsidRDefault="00946886" w:rsidP="005673D5">
            <w:pPr>
              <w:jc w:val="center"/>
            </w:pPr>
            <w:r>
              <w:t>280</w:t>
            </w:r>
          </w:p>
        </w:tc>
        <w:tc>
          <w:tcPr>
            <w:tcW w:w="1418" w:type="dxa"/>
          </w:tcPr>
          <w:p w14:paraId="0C53E4FB" w14:textId="77777777" w:rsidR="00946886" w:rsidRDefault="00946886" w:rsidP="005673D5">
            <w:pPr>
              <w:jc w:val="center"/>
            </w:pPr>
            <w:r>
              <w:t>859</w:t>
            </w:r>
          </w:p>
        </w:tc>
        <w:tc>
          <w:tcPr>
            <w:tcW w:w="1360" w:type="dxa"/>
          </w:tcPr>
          <w:p w14:paraId="09841A2C" w14:textId="77777777" w:rsidR="00946886" w:rsidRDefault="00946886" w:rsidP="005673D5">
            <w:pPr>
              <w:jc w:val="center"/>
            </w:pPr>
            <w:r>
              <w:t>1924</w:t>
            </w:r>
          </w:p>
        </w:tc>
      </w:tr>
    </w:tbl>
    <w:p w14:paraId="17F51E84" w14:textId="0B87E903" w:rsidR="00946886" w:rsidRDefault="00946886" w:rsidP="00946886"/>
    <w:p w14:paraId="31A07403" w14:textId="7FEDF1B5" w:rsidR="00946886" w:rsidRDefault="00946886" w:rsidP="00946886">
      <w:pPr>
        <w:pStyle w:val="Heading3"/>
      </w:pPr>
      <w:bookmarkStart w:id="187" w:name="_Toc446584277"/>
      <w:bookmarkStart w:id="188" w:name="_Toc446585399"/>
      <w:bookmarkStart w:id="189" w:name="_Toc452370997"/>
      <w:r>
        <w:t>Hospital services</w:t>
      </w:r>
      <w:bookmarkEnd w:id="187"/>
      <w:bookmarkEnd w:id="188"/>
      <w:bookmarkEnd w:id="189"/>
    </w:p>
    <w:p w14:paraId="738F6A8F" w14:textId="77777777" w:rsidR="00946886" w:rsidRDefault="00946886" w:rsidP="00946886">
      <w:r>
        <w:t>Due to the limitations of the hospital datasets available, the numbers of ALSWH participants who were hospitalised in NSW were used to determine differences in hospital admission and cost accrued by smoking status (Appendix D, Section 15.3). The NSW Admitted Patients dataset provided hospital admission of participants by Australian Refined Diagnosis Related Group (AR-DRG) codes that were then matched to the AR-DRG costs reported by the Independent Hospital Pricing Authority (IHPA). Then hospital cost for each admission was then summed to obtain the annual cost for each person.</w:t>
      </w:r>
    </w:p>
    <w:p w14:paraId="5FF7D720" w14:textId="77777777" w:rsidR="00946886" w:rsidRDefault="00946886" w:rsidP="00946886"/>
    <w:p w14:paraId="4204C51C" w14:textId="76FDEE96" w:rsidR="00946886" w:rsidRDefault="00946886" w:rsidP="00946886">
      <w:r>
        <w:t>In the 1973-78 cohort, the mean hospital cost peaked around the age of 30, re</w:t>
      </w:r>
      <w:r w:rsidR="00E57DF7">
        <w:t>gardless of smoking status (Figure 5-7</w:t>
      </w:r>
      <w:r>
        <w:t xml:space="preserve">). </w:t>
      </w:r>
      <w:r w:rsidR="00C92D18">
        <w:t>T</w:t>
      </w:r>
      <w:r>
        <w:t>he range of hospital costs amongst the different groups was similar ($1000-1700).</w:t>
      </w:r>
    </w:p>
    <w:p w14:paraId="4C0A9EE2" w14:textId="77777777" w:rsidR="00946886" w:rsidRDefault="00946886" w:rsidP="00946886"/>
    <w:p w14:paraId="4E7E2A87" w14:textId="77777777" w:rsidR="00946886" w:rsidRDefault="00946886" w:rsidP="00946886">
      <w:r>
        <w:t xml:space="preserve">In the 1946-51 cohort, hospital costs steadily increased for all participants across the survey period. There was little difference in hospital costs between the smoking status groups (approximately $1200 per woman) at the first survey when the women were aged 45-50. However, after this age, current smokers had the highest increase in hospital costs from 57 </w:t>
      </w:r>
      <w:r>
        <w:lastRenderedPageBreak/>
        <w:t>to 66 years of age ($1800 to $2700). Ex-smokers and never smokers had similar hospital costs, increasing from $1200 to $1800.</w:t>
      </w:r>
    </w:p>
    <w:p w14:paraId="5932627F" w14:textId="77777777" w:rsidR="00946886" w:rsidRDefault="00946886" w:rsidP="00946886"/>
    <w:p w14:paraId="7CF979B9" w14:textId="77777777" w:rsidR="00946886" w:rsidRPr="00622C07" w:rsidRDefault="00946886" w:rsidP="00946886">
      <w:r>
        <w:t>The 1921-26 cohort had the highest hospital cost of all cohorts: $5680 for current smokers, $5620 for ex-smokers, and $4850 for never smokers.</w:t>
      </w:r>
    </w:p>
    <w:p w14:paraId="09BFBB60" w14:textId="0F9CDB37" w:rsidR="00946886" w:rsidRDefault="00FA5A75" w:rsidP="00946886">
      <w:pPr>
        <w:keepNext/>
        <w:jc w:val="center"/>
      </w:pPr>
      <w:r>
        <w:rPr>
          <w:noProof/>
          <w:szCs w:val="24"/>
        </w:rPr>
        <w:drawing>
          <wp:inline distT="0" distB="0" distL="0" distR="0" wp14:anchorId="6678CBB3" wp14:editId="44844833">
            <wp:extent cx="4878000" cy="36576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B840D72" w14:textId="62930A8F" w:rsidR="00946886" w:rsidRDefault="00946886" w:rsidP="00946886">
      <w:pPr>
        <w:pStyle w:val="Caption"/>
      </w:pPr>
      <w:bookmarkStart w:id="190" w:name="_Toc452469961"/>
      <w:r>
        <w:t xml:space="preserve">Figure </w:t>
      </w:r>
      <w:fldSimple w:instr=" STYLEREF 1 \s ">
        <w:r w:rsidR="004675BB">
          <w:rPr>
            <w:noProof/>
          </w:rPr>
          <w:t>5</w:t>
        </w:r>
      </w:fldSimple>
      <w:r w:rsidR="003D2D66">
        <w:noBreakHyphen/>
      </w:r>
      <w:fldSimple w:instr=" SEQ Figure \* ARABIC \s 1 ">
        <w:r w:rsidR="004675BB">
          <w:rPr>
            <w:noProof/>
          </w:rPr>
          <w:t>7</w:t>
        </w:r>
      </w:fldSimple>
      <w:r>
        <w:t xml:space="preserve">: </w:t>
      </w:r>
      <w:r w:rsidR="00123782">
        <w:t>M</w:t>
      </w:r>
      <w:r w:rsidRPr="00D93C90">
        <w:t xml:space="preserve">ean hospital cost (in 2012-13 Australian dollars) per woman per year and categorised by smoking status for </w:t>
      </w:r>
      <w:r w:rsidR="00123782">
        <w:t>the 1973-78, 1946-51, and 1921-26 cohorts</w:t>
      </w:r>
      <w:r w:rsidRPr="00D93C90">
        <w:t>.</w:t>
      </w:r>
      <w:bookmarkEnd w:id="190"/>
    </w:p>
    <w:p w14:paraId="34049167" w14:textId="77777777" w:rsidR="00946886" w:rsidRDefault="00946886" w:rsidP="00946886"/>
    <w:p w14:paraId="2E4ADEBB" w14:textId="191FE336" w:rsidR="00946886" w:rsidRDefault="00946886" w:rsidP="00946886">
      <w:r>
        <w:t>No other study has investigated the healthcare costs of women by smoking status and</w:t>
      </w:r>
      <w:r w:rsidR="00E44CC6">
        <w:t xml:space="preserve"> age. One study used data from three</w:t>
      </w:r>
      <w:r>
        <w:t>-yearly cross-sectional health surveys conducted in Busselton, Western Australia and reported that current smokers were admitted t</w:t>
      </w:r>
      <w:r w:rsidR="00E44CC6">
        <w:t>o hospital more frequently (1.3</w:t>
      </w:r>
      <w:r>
        <w:t xml:space="preserve"> times) and had more hospital bed-days (1.4 times higher) than never smokers </w:t>
      </w:r>
      <w:r w:rsidR="00870399">
        <w:fldChar w:fldCharType="begin"/>
      </w:r>
      <w:r w:rsidR="007F3AAA">
        <w:instrText xml:space="preserve"> ADDIN EN.CITE &lt;EndNote&gt;&lt;Cite&gt;&lt;Author&gt;English&lt;/Author&gt;&lt;Year&gt;2002&lt;/Year&gt;&lt;RecNum&gt;125&lt;/RecNum&gt;&lt;DisplayText&gt;(English, Vu &amp;amp; Knuiman, 2002)&lt;/DisplayText&gt;&lt;record&gt;&lt;rec-number&gt;125&lt;/rec-number&gt;&lt;foreign-keys&gt;&lt;key app="EN" db-id="0zaxfzw0nszf5ae2xx05fzzowfpdapapwt0v" timestamp="1456205813"&gt;125&lt;/key&gt;&lt;/foreign-keys&gt;&lt;ref-type name="Journal Article"&gt;17&lt;/ref-type&gt;&lt;contributors&gt;&lt;authors&gt;&lt;author&gt;English, D. R.&lt;/author&gt;&lt;author&gt;Vu, H. T.&lt;/author&gt;&lt;author&gt;Knuiman, M. W.&lt;/author&gt;&lt;/authors&gt;&lt;/contributors&gt;&lt;auth-address&gt;The Cancer Council Victoria, Carlton. dallas.english@cancervic.org.au&lt;/auth-address&gt;&lt;titles&gt;&lt;title&gt;The impact of smoking on use of hospital services: the Busselton study&lt;/title&gt;&lt;secondary-title&gt;Aust N Z J Public Health&lt;/secondary-title&gt;&lt;/titles&gt;&lt;periodical&gt;&lt;full-title&gt;Aust N Z J Public Health&lt;/full-title&gt;&lt;/periodical&gt;&lt;pages&gt;225-30&lt;/pages&gt;&lt;volume&gt;26&lt;/volume&gt;&lt;number&gt;3&lt;/number&gt;&lt;keywords&gt;&lt;keyword&gt;Adult&lt;/keyword&gt;&lt;keyword&gt;Aged&lt;/keyword&gt;&lt;keyword&gt;Cause of Death&lt;/keyword&gt;&lt;keyword&gt;Cross-Sectional Studies&lt;/keyword&gt;&lt;keyword&gt;Female&lt;/keyword&gt;&lt;keyword&gt;Health Care Surveys&lt;/keyword&gt;&lt;keyword&gt;Hospitalization/*statistics &amp;amp; numerical data&lt;/keyword&gt;&lt;keyword&gt;Hospitals/*utilization&lt;/keyword&gt;&lt;keyword&gt;Humans&lt;/keyword&gt;&lt;keyword&gt;Male&lt;/keyword&gt;&lt;keyword&gt;Middle Aged&lt;/keyword&gt;&lt;keyword&gt;Morbidity&lt;/keyword&gt;&lt;keyword&gt;Mortality&lt;/keyword&gt;&lt;keyword&gt;Poisson Distribution&lt;/keyword&gt;&lt;keyword&gt;Risk Factors&lt;/keyword&gt;&lt;keyword&gt;Smoking/*adverse effects/epidemiology&lt;/keyword&gt;&lt;keyword&gt;Surveys and Questionnaires&lt;/keyword&gt;&lt;keyword&gt;Utilization Review&lt;/keyword&gt;&lt;keyword&gt;Western Australia/epidemiology&lt;/keyword&gt;&lt;/keywords&gt;&lt;dates&gt;&lt;year&gt;2002&lt;/year&gt;&lt;/dates&gt;&lt;isbn&gt;1326-0200 (Print)&amp;#xD;1326-0200 (Linking)&lt;/isbn&gt;&lt;accession-num&gt;12141617&lt;/accession-num&gt;&lt;urls&gt;&lt;related-urls&gt;&lt;url&gt;http://www.ncbi.nlm.nih.gov/pubmed/12141617&lt;/url&gt;&lt;/related-urls&gt;&lt;/urls&gt;&lt;/record&gt;&lt;/Cite&gt;&lt;/EndNote&gt;</w:instrText>
      </w:r>
      <w:r w:rsidR="00870399">
        <w:fldChar w:fldCharType="separate"/>
      </w:r>
      <w:r w:rsidR="007F3AAA">
        <w:rPr>
          <w:noProof/>
        </w:rPr>
        <w:t>(</w:t>
      </w:r>
      <w:hyperlink w:anchor="_ENREF_74" w:tooltip="English, 2002 #125" w:history="1">
        <w:r w:rsidR="001731F3">
          <w:rPr>
            <w:noProof/>
          </w:rPr>
          <w:t>English, Vu &amp; Knuiman, 2002</w:t>
        </w:r>
      </w:hyperlink>
      <w:r w:rsidR="007F3AAA">
        <w:rPr>
          <w:noProof/>
        </w:rPr>
        <w:t>)</w:t>
      </w:r>
      <w:r w:rsidR="00870399">
        <w:fldChar w:fldCharType="end"/>
      </w:r>
      <w:r>
        <w:t xml:space="preserve">. Based on these rates, it was determined that $682 million in healthcare costs could be attributed to smoking in Australia in 2001-2002, however this estimate does not account for hospitalisation costs of people aged 80 years and over or PBS costs </w:t>
      </w:r>
      <w:r w:rsidR="00870399">
        <w:fldChar w:fldCharType="begin"/>
      </w:r>
      <w:r w:rsidR="007F3AAA">
        <w:instrText xml:space="preserve"> ADDIN EN.CITE &lt;EndNote&gt;&lt;Cite&gt;&lt;Author&gt;Hurley&lt;/Author&gt;&lt;Year&gt;2006&lt;/Year&gt;&lt;RecNum&gt;126&lt;/RecNum&gt;&lt;DisplayText&gt;(Hurley, 2006)&lt;/DisplayText&gt;&lt;record&gt;&lt;rec-number&gt;126&lt;/rec-number&gt;&lt;foreign-keys&gt;&lt;key app="EN" db-id="0zaxfzw0nszf5ae2xx05fzzowfpdapapwt0v" timestamp="1456206616"&gt;126&lt;/key&gt;&lt;/foreign-keys&gt;&lt;ref-type name="Journal Article"&gt;17&lt;/ref-type&gt;&lt;contributors&gt;&lt;authors&gt;&lt;author&gt;Hurley, S. F.&lt;/author&gt;&lt;/authors&gt;&lt;/contributors&gt;&lt;titles&gt;&lt;title&gt;Hospitalisation and costs attributable to tobacco smoking in Australia: 2001-2002&lt;/title&gt;&lt;secondary-title&gt;Med J Aust&lt;/secondary-title&gt;&lt;/titles&gt;&lt;periodical&gt;&lt;full-title&gt;Med J Aust&lt;/full-title&gt;&lt;/periodical&gt;&lt;pages&gt;45&lt;/pages&gt;&lt;volume&gt;184&lt;/volume&gt;&lt;number&gt;1&lt;/number&gt;&lt;keywords&gt;&lt;keyword&gt;Adult&lt;/keyword&gt;&lt;keyword&gt;Aged&lt;/keyword&gt;&lt;keyword&gt;Australia&lt;/keyword&gt;&lt;keyword&gt;Female&lt;/keyword&gt;&lt;keyword&gt;*Hospital Costs&lt;/keyword&gt;&lt;keyword&gt;Hospitalization/*economics&lt;/keyword&gt;&lt;keyword&gt;Humans&lt;/keyword&gt;&lt;keyword&gt;Male&lt;/keyword&gt;&lt;keyword&gt;Middle Aged&lt;/keyword&gt;&lt;keyword&gt;Smoking/*adverse effects/*economics&lt;/keyword&gt;&lt;/keywords&gt;&lt;dates&gt;&lt;year&gt;2006&lt;/year&gt;&lt;pub-dates&gt;&lt;date&gt;Jan 2&lt;/date&gt;&lt;/pub-dates&gt;&lt;/dates&gt;&lt;isbn&gt;0025-729X (Print)&amp;#xD;0025-729X (Linking)&lt;/isbn&gt;&lt;accession-num&gt;16398637&lt;/accession-num&gt;&lt;urls&gt;&lt;related-urls&gt;&lt;url&gt;http://www.ncbi.nlm.nih.gov/pubmed/16398637&lt;/url&gt;&lt;/related-urls&gt;&lt;/urls&gt;&lt;/record&gt;&lt;/Cite&gt;&lt;/EndNote&gt;</w:instrText>
      </w:r>
      <w:r w:rsidR="00870399">
        <w:fldChar w:fldCharType="separate"/>
      </w:r>
      <w:r w:rsidR="007F3AAA">
        <w:rPr>
          <w:noProof/>
        </w:rPr>
        <w:t>(</w:t>
      </w:r>
      <w:hyperlink w:anchor="_ENREF_98" w:tooltip="Hurley, 2006 #126" w:history="1">
        <w:r w:rsidR="001731F3">
          <w:rPr>
            <w:noProof/>
          </w:rPr>
          <w:t>Hurley, 2006</w:t>
        </w:r>
      </w:hyperlink>
      <w:r w:rsidR="007F3AAA">
        <w:rPr>
          <w:noProof/>
        </w:rPr>
        <w:t>)</w:t>
      </w:r>
      <w:r w:rsidR="00870399">
        <w:fldChar w:fldCharType="end"/>
      </w:r>
      <w:r>
        <w:t xml:space="preserve">. Similarly, it was estimated that $669.6 million could be attributed to smoking in 2004-2005 </w:t>
      </w:r>
      <w:r w:rsidR="00870399">
        <w:fldChar w:fldCharType="begin"/>
      </w:r>
      <w:r w:rsidR="007F3AAA">
        <w:instrText xml:space="preserve"> ADDIN EN.CITE &lt;EndNote&gt;&lt;Cite&gt;&lt;Author&gt;Collins&lt;/Author&gt;&lt;Year&gt;2008&lt;/Year&gt;&lt;RecNum&gt;127&lt;/RecNum&gt;&lt;DisplayText&gt;(Collins &amp;amp; Lapsley, 2008)&lt;/DisplayText&gt;&lt;record&gt;&lt;rec-number&gt;127&lt;/rec-number&gt;&lt;foreign-keys&gt;&lt;key app="EN" db-id="0zaxfzw0nszf5ae2xx05fzzowfpdapapwt0v" timestamp="1456207046"&gt;127&lt;/key&gt;&lt;/foreign-keys&gt;&lt;ref-type name="Government Document"&gt;46&lt;/ref-type&gt;&lt;contributors&gt;&lt;authors&gt;&lt;author&gt;Collins, D.J.&lt;/author&gt;&lt;author&gt;Lapsley, H.M.&lt;/author&gt;&lt;/authors&gt;&lt;secondary-authors&gt;&lt;author&gt;Department of Health and Ageing&lt;/author&gt;&lt;/secondary-authors&gt;&lt;/contributors&gt;&lt;titles&gt;&lt;title&gt;The Costs of Tobacco, Alcohol and Illicit Drug Abuse to Australian Society in 2004/05&lt;/title&gt;&lt;/titles&gt;&lt;dates&gt;&lt;year&gt;2008&lt;/year&gt;&lt;/dates&gt;&lt;pub-location&gt;Canberra&lt;/pub-location&gt;&lt;publisher&gt;Commonwealth of Australia&lt;/publisher&gt;&lt;urls&gt;&lt;/urls&gt;&lt;/record&gt;&lt;/Cite&gt;&lt;/EndNote&gt;</w:instrText>
      </w:r>
      <w:r w:rsidR="00870399">
        <w:fldChar w:fldCharType="separate"/>
      </w:r>
      <w:r w:rsidR="007F3AAA">
        <w:rPr>
          <w:noProof/>
        </w:rPr>
        <w:t>(</w:t>
      </w:r>
      <w:hyperlink w:anchor="_ENREF_61" w:tooltip="Collins, 2008 #127" w:history="1">
        <w:r w:rsidR="001731F3">
          <w:rPr>
            <w:noProof/>
          </w:rPr>
          <w:t>Collins &amp; Lapsley, 2008</w:t>
        </w:r>
      </w:hyperlink>
      <w:r w:rsidR="007F3AAA">
        <w:rPr>
          <w:noProof/>
        </w:rPr>
        <w:t>)</w:t>
      </w:r>
      <w:r w:rsidR="00870399">
        <w:fldChar w:fldCharType="end"/>
      </w:r>
      <w:r>
        <w:t>.</w:t>
      </w:r>
    </w:p>
    <w:p w14:paraId="094F7C43" w14:textId="77777777" w:rsidR="00946886" w:rsidRDefault="00946886" w:rsidP="00946886"/>
    <w:p w14:paraId="06B6E5AF" w14:textId="77777777" w:rsidR="00C92D18" w:rsidRDefault="00C92D18" w:rsidP="00946886"/>
    <w:p w14:paraId="31962159" w14:textId="77777777" w:rsidR="00C92D18" w:rsidRPr="00D872AA" w:rsidRDefault="00C92D18" w:rsidP="00946886"/>
    <w:p w14:paraId="495EBF07" w14:textId="0F992BB6" w:rsidR="00946886" w:rsidRDefault="00946886" w:rsidP="00946886">
      <w:pPr>
        <w:pStyle w:val="Heading2"/>
      </w:pPr>
      <w:bookmarkStart w:id="191" w:name="_Toc446584278"/>
      <w:bookmarkStart w:id="192" w:name="_Toc446585400"/>
      <w:bookmarkStart w:id="193" w:name="_Toc452370998"/>
      <w:r>
        <w:lastRenderedPageBreak/>
        <w:t>Projected impact of smoking on healthcare utilisation.</w:t>
      </w:r>
      <w:bookmarkEnd w:id="191"/>
      <w:bookmarkEnd w:id="192"/>
      <w:bookmarkEnd w:id="193"/>
    </w:p>
    <w:p w14:paraId="52D33B38" w14:textId="16B0A461" w:rsidR="00946886" w:rsidRDefault="00946886" w:rsidP="00946886">
      <w:r>
        <w:t>Based on th</w:t>
      </w:r>
      <w:r w:rsidR="00E44CC6">
        <w:t>e trends identified in section 5</w:t>
      </w:r>
      <w:r>
        <w:t>.5, the impact of smoking on healthcare utilisation from 2015 to 2035 was examined. We compared the number of MBS claims, PBS prescriptions filled, and hospital admissions accrued by women each year and the cost of these services for (a) the total population of women aged 20-90, (b) women who are current smokers, and (c) non-smoking women (i.e. combining never smokers and ex-smokers). For MBS, PBS, and hospital projections, models were generated for the number of claims and cost of each service for women at every age between 20 and 90, inclusive (Appendix E). The major assumption is that the number of MBS claims and cost (in 2014 Australian dollars), PBS claims and cost (in 2012-13 Australian dollars), and hospital costs (in 2012-13 Australian dollars) vary with age in the same way for every year between 2015 and 2035. The age-specific estimates for the number of claims and cost of each service were multiplied by the projected number of women aged 20 to 90 years at every year from 2015 to 2035</w:t>
      </w:r>
      <w:r w:rsidR="000D41A0">
        <w:t>,</w:t>
      </w:r>
      <w:r>
        <w:t xml:space="preserve"> </w:t>
      </w:r>
      <w:r w:rsidR="000D41A0">
        <w:t>as well as by the</w:t>
      </w:r>
      <w:r>
        <w:t xml:space="preserve"> prevalence of current smokers and non-smokers women to predict the total number of claims and cost for MBS, PBS, and hospital services over the next 20 years (Appendix F).</w:t>
      </w:r>
    </w:p>
    <w:p w14:paraId="0C93BEB8" w14:textId="0FC880CC" w:rsidR="00946886" w:rsidRDefault="00946886" w:rsidP="00946886">
      <w:pPr>
        <w:pStyle w:val="Heading3"/>
      </w:pPr>
      <w:bookmarkStart w:id="194" w:name="_Toc446584279"/>
      <w:bookmarkStart w:id="195" w:name="_Toc446585401"/>
      <w:bookmarkStart w:id="196" w:name="_Toc452370999"/>
      <w:r>
        <w:t>Medicare Benefits Schedule</w:t>
      </w:r>
      <w:bookmarkEnd w:id="194"/>
      <w:bookmarkEnd w:id="195"/>
      <w:bookmarkEnd w:id="196"/>
    </w:p>
    <w:p w14:paraId="1B08577D" w14:textId="70A1BFF0" w:rsidR="00946886" w:rsidRDefault="00946886" w:rsidP="00946886">
      <w:r>
        <w:t>The total number of unreferred MBS claims made by current smokers will decrease from 5.7 million in 2015 to 2.2 million by 2035 (Figure 5-</w:t>
      </w:r>
      <w:r w:rsidR="00E57DF7">
        <w:t>8</w:t>
      </w:r>
      <w:r>
        <w:t>). As a result, the total unreferred MBS cost for current smokers will also decrease from $280 million to $107 million (in 2014 Australian dollars) in that time period (Figure 5-</w:t>
      </w:r>
      <w:r w:rsidR="00E57DF7">
        <w:t>9</w:t>
      </w:r>
      <w:r>
        <w:t>). As the number of non-smokers increases, the total number of unreferred MBS claims will also increase from 51 million to 80 million between 2015 and 2035 at a cost of $2.5 billion and $3.9 billion (in 2014 Australian dollars), respectively.</w:t>
      </w:r>
    </w:p>
    <w:p w14:paraId="2A110431" w14:textId="77777777" w:rsidR="00946886" w:rsidRDefault="00946886" w:rsidP="00946886"/>
    <w:p w14:paraId="69DAA4F7" w14:textId="77777777" w:rsidR="00946886" w:rsidRPr="00AB177E" w:rsidRDefault="00946886" w:rsidP="00946886"/>
    <w:p w14:paraId="03F7776B" w14:textId="3FA1164C" w:rsidR="00946886" w:rsidRDefault="00FA5A75" w:rsidP="00946886">
      <w:pPr>
        <w:keepNext/>
        <w:jc w:val="center"/>
      </w:pPr>
      <w:r>
        <w:rPr>
          <w:noProof/>
          <w:szCs w:val="24"/>
        </w:rPr>
        <w:lastRenderedPageBreak/>
        <w:drawing>
          <wp:inline distT="0" distB="0" distL="0" distR="0" wp14:anchorId="7D2FF164" wp14:editId="39F52715">
            <wp:extent cx="4878000" cy="3657600"/>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47ACF5A0" w14:textId="538E91B7" w:rsidR="00946886" w:rsidRDefault="00946886" w:rsidP="00946886">
      <w:pPr>
        <w:pStyle w:val="Caption"/>
      </w:pPr>
      <w:bookmarkStart w:id="197" w:name="_Toc452469962"/>
      <w:r>
        <w:t xml:space="preserve">Figure </w:t>
      </w:r>
      <w:fldSimple w:instr=" STYLEREF 1 \s ">
        <w:r w:rsidR="004675BB">
          <w:rPr>
            <w:noProof/>
          </w:rPr>
          <w:t>5</w:t>
        </w:r>
      </w:fldSimple>
      <w:r w:rsidR="003D2D66">
        <w:noBreakHyphen/>
      </w:r>
      <w:fldSimple w:instr=" SEQ Figure \* ARABIC \s 1 ">
        <w:r w:rsidR="004675BB">
          <w:rPr>
            <w:noProof/>
          </w:rPr>
          <w:t>8</w:t>
        </w:r>
      </w:fldSimple>
      <w:r>
        <w:t xml:space="preserve">: </w:t>
      </w:r>
      <w:r w:rsidRPr="00D8358E">
        <w:t xml:space="preserve">Projected total number of </w:t>
      </w:r>
      <w:r>
        <w:t xml:space="preserve">unreferred </w:t>
      </w:r>
      <w:r w:rsidRPr="00D8358E">
        <w:t>MBS claims for Australian women aged 20-90 from 2015 to 2035 for all women, current smokers, and non-smokers.</w:t>
      </w:r>
      <w:bookmarkEnd w:id="197"/>
    </w:p>
    <w:p w14:paraId="5157C5FA" w14:textId="77777777" w:rsidR="00946886" w:rsidRDefault="00946886" w:rsidP="00946886"/>
    <w:p w14:paraId="2F52F345" w14:textId="70D282B1" w:rsidR="00946886" w:rsidRDefault="00FA5A75" w:rsidP="00946886">
      <w:pPr>
        <w:keepNext/>
        <w:jc w:val="center"/>
      </w:pPr>
      <w:r>
        <w:rPr>
          <w:noProof/>
          <w:szCs w:val="24"/>
        </w:rPr>
        <w:drawing>
          <wp:inline distT="0" distB="0" distL="0" distR="0" wp14:anchorId="0162C920" wp14:editId="5FF1D818">
            <wp:extent cx="4878000" cy="365760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C4B63AD" w14:textId="2FA4AFEA" w:rsidR="00946886" w:rsidRDefault="00946886" w:rsidP="00946886">
      <w:pPr>
        <w:pStyle w:val="Caption"/>
      </w:pPr>
      <w:bookmarkStart w:id="198" w:name="_Toc452469963"/>
      <w:r>
        <w:t xml:space="preserve">Figure </w:t>
      </w:r>
      <w:fldSimple w:instr=" STYLEREF 1 \s ">
        <w:r w:rsidR="004675BB">
          <w:rPr>
            <w:noProof/>
          </w:rPr>
          <w:t>5</w:t>
        </w:r>
      </w:fldSimple>
      <w:r w:rsidR="003D2D66">
        <w:noBreakHyphen/>
      </w:r>
      <w:fldSimple w:instr=" SEQ Figure \* ARABIC \s 1 ">
        <w:r w:rsidR="004675BB">
          <w:rPr>
            <w:noProof/>
          </w:rPr>
          <w:t>9</w:t>
        </w:r>
      </w:fldSimple>
      <w:r>
        <w:t xml:space="preserve">: </w:t>
      </w:r>
      <w:r w:rsidRPr="004A682C">
        <w:t xml:space="preserve">Projected total </w:t>
      </w:r>
      <w:r>
        <w:t xml:space="preserve">unreferred </w:t>
      </w:r>
      <w:r w:rsidRPr="004A682C">
        <w:t>MBS cost (in 2014 Australian dollars) for Australian women aged 20-90 from 2015 to 2035 for all women, current smokers, and non-smokers.</w:t>
      </w:r>
      <w:bookmarkEnd w:id="198"/>
    </w:p>
    <w:p w14:paraId="133BB3E0" w14:textId="08B10446" w:rsidR="00946886" w:rsidRPr="00B70DD9" w:rsidRDefault="00946886" w:rsidP="00946886">
      <w:pPr>
        <w:pStyle w:val="Heading3"/>
      </w:pPr>
      <w:bookmarkStart w:id="199" w:name="_Toc446584280"/>
      <w:bookmarkStart w:id="200" w:name="_Toc446585402"/>
      <w:bookmarkStart w:id="201" w:name="_Toc452371000"/>
      <w:r w:rsidRPr="00B70DD9">
        <w:lastRenderedPageBreak/>
        <w:t>Pharmaceutical Benefits Scheme</w:t>
      </w:r>
      <w:bookmarkEnd w:id="199"/>
      <w:bookmarkEnd w:id="200"/>
      <w:bookmarkEnd w:id="201"/>
      <w:r w:rsidRPr="00B70DD9">
        <w:t xml:space="preserve"> </w:t>
      </w:r>
    </w:p>
    <w:p w14:paraId="74704B8C" w14:textId="05DE82D4" w:rsidR="00946886" w:rsidRDefault="00946886" w:rsidP="00946886">
      <w:r>
        <w:t>Similar to the MBS projections, the decreasing prevalence of smoking is also reflected in the total PBS claims and cost shown in Figures 5-1</w:t>
      </w:r>
      <w:r w:rsidR="00E57DF7">
        <w:t>0</w:t>
      </w:r>
      <w:r>
        <w:t xml:space="preserve"> and 5-1</w:t>
      </w:r>
      <w:r w:rsidR="00E57DF7">
        <w:t>1</w:t>
      </w:r>
      <w:r>
        <w:t>. The total number of PBS prescriptions fi</w:t>
      </w:r>
      <w:r w:rsidR="00A1209B">
        <w:t>lled by current smokers was 12.3</w:t>
      </w:r>
      <w:r>
        <w:t xml:space="preserve"> million in 2015 and this will decrease to 5.</w:t>
      </w:r>
      <w:r w:rsidR="00A1209B">
        <w:t>4</w:t>
      </w:r>
      <w:r>
        <w:t xml:space="preserve"> million by 2035. Consequently, the total PBS cost for current smokers is projected to also decrease from $5</w:t>
      </w:r>
      <w:r w:rsidR="00A1209B">
        <w:t>34</w:t>
      </w:r>
      <w:r>
        <w:t xml:space="preserve"> million in 2015 to $23</w:t>
      </w:r>
      <w:r w:rsidR="00A1209B">
        <w:t>3</w:t>
      </w:r>
      <w:r>
        <w:t xml:space="preserve"> million (in 2012-13 Australian dollars) by 2035. Non-smokers had 11</w:t>
      </w:r>
      <w:r w:rsidR="00A1209B">
        <w:t>7</w:t>
      </w:r>
      <w:r>
        <w:t xml:space="preserve"> million PBS prescriptions filled at a total cost of $4.9 billion in 2015 and this is predicted to increase to 19</w:t>
      </w:r>
      <w:r w:rsidR="00A1209B">
        <w:t>1</w:t>
      </w:r>
      <w:r>
        <w:t xml:space="preserve"> million prescriptions at a total PBS cost of $7.8 billion (in 2012-13 Australian dollars).</w:t>
      </w:r>
    </w:p>
    <w:p w14:paraId="130F3C63" w14:textId="77777777" w:rsidR="00946886" w:rsidRPr="005A102F" w:rsidRDefault="00946886" w:rsidP="00946886"/>
    <w:p w14:paraId="4A8C65A0" w14:textId="06AA3FC0" w:rsidR="00946886" w:rsidRDefault="00A1209B" w:rsidP="00946886">
      <w:pPr>
        <w:keepNext/>
        <w:jc w:val="center"/>
      </w:pPr>
      <w:r>
        <w:rPr>
          <w:noProof/>
          <w:szCs w:val="24"/>
        </w:rPr>
        <w:drawing>
          <wp:inline distT="0" distB="0" distL="0" distR="0" wp14:anchorId="49163AAE" wp14:editId="41E7D363">
            <wp:extent cx="4878000" cy="365760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72385CB" w14:textId="1D9A4A8E" w:rsidR="00946886" w:rsidRDefault="00946886" w:rsidP="00946886">
      <w:pPr>
        <w:pStyle w:val="Caption"/>
      </w:pPr>
      <w:bookmarkStart w:id="202" w:name="_Toc452469964"/>
      <w:r>
        <w:t xml:space="preserve">Figure </w:t>
      </w:r>
      <w:fldSimple w:instr=" STYLEREF 1 \s ">
        <w:r w:rsidR="004675BB">
          <w:rPr>
            <w:noProof/>
          </w:rPr>
          <w:t>5</w:t>
        </w:r>
      </w:fldSimple>
      <w:r w:rsidR="003D2D66">
        <w:noBreakHyphen/>
      </w:r>
      <w:fldSimple w:instr=" SEQ Figure \* ARABIC \s 1 ">
        <w:r w:rsidR="004675BB">
          <w:rPr>
            <w:noProof/>
          </w:rPr>
          <w:t>10</w:t>
        </w:r>
      </w:fldSimple>
      <w:r>
        <w:t xml:space="preserve">: </w:t>
      </w:r>
      <w:r w:rsidRPr="002C6BCF">
        <w:t>Projected number of PBS claims for Australian women aged 20-90 from 2015 to 2035 for all women, current smokers, and non-smokers.</w:t>
      </w:r>
      <w:bookmarkEnd w:id="202"/>
    </w:p>
    <w:p w14:paraId="78D067FA" w14:textId="77777777" w:rsidR="00946886" w:rsidRDefault="00946886" w:rsidP="00946886"/>
    <w:p w14:paraId="6E31DA9A" w14:textId="3BC6D939" w:rsidR="00946886" w:rsidRDefault="00A1209B" w:rsidP="00946886">
      <w:pPr>
        <w:keepNext/>
        <w:jc w:val="center"/>
      </w:pPr>
      <w:r>
        <w:rPr>
          <w:noProof/>
          <w:szCs w:val="24"/>
        </w:rPr>
        <w:lastRenderedPageBreak/>
        <w:drawing>
          <wp:inline distT="0" distB="0" distL="0" distR="0" wp14:anchorId="47B1D33D" wp14:editId="14300FEA">
            <wp:extent cx="4924800" cy="3675600"/>
            <wp:effectExtent l="0" t="0" r="9525" b="127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099C3EA9" w14:textId="393A2D47" w:rsidR="00946886" w:rsidRPr="00C17376" w:rsidRDefault="00946886" w:rsidP="00946886">
      <w:pPr>
        <w:pStyle w:val="Caption"/>
      </w:pPr>
      <w:bookmarkStart w:id="203" w:name="_Toc452469965"/>
      <w:r>
        <w:t xml:space="preserve">Figure </w:t>
      </w:r>
      <w:fldSimple w:instr=" STYLEREF 1 \s ">
        <w:r w:rsidR="004675BB">
          <w:rPr>
            <w:noProof/>
          </w:rPr>
          <w:t>5</w:t>
        </w:r>
      </w:fldSimple>
      <w:r w:rsidR="003D2D66">
        <w:noBreakHyphen/>
      </w:r>
      <w:fldSimple w:instr=" SEQ Figure \* ARABIC \s 1 ">
        <w:r w:rsidR="004675BB">
          <w:rPr>
            <w:noProof/>
          </w:rPr>
          <w:t>11</w:t>
        </w:r>
      </w:fldSimple>
      <w:r>
        <w:t xml:space="preserve">: </w:t>
      </w:r>
      <w:r w:rsidRPr="00A856A0">
        <w:t>Projected total PBS cost (in 2012-13 Australian dollars) for Australian women aged 20-90 from 2015 to 2035 for all women, current smokers, and non-smokers.</w:t>
      </w:r>
      <w:bookmarkEnd w:id="203"/>
    </w:p>
    <w:p w14:paraId="4A1C7E7C" w14:textId="77777777" w:rsidR="00946886" w:rsidRPr="00BF1503" w:rsidRDefault="00946886" w:rsidP="00946886"/>
    <w:p w14:paraId="422D3184" w14:textId="0308D096" w:rsidR="00946886" w:rsidRPr="00B54AEC" w:rsidRDefault="00946886" w:rsidP="00946886">
      <w:pPr>
        <w:pStyle w:val="Heading3"/>
      </w:pPr>
      <w:bookmarkStart w:id="204" w:name="_Toc446584281"/>
      <w:bookmarkStart w:id="205" w:name="_Toc446585403"/>
      <w:bookmarkStart w:id="206" w:name="_Toc452371001"/>
      <w:r w:rsidRPr="00B54AEC">
        <w:t>Hospital services</w:t>
      </w:r>
      <w:bookmarkEnd w:id="204"/>
      <w:bookmarkEnd w:id="205"/>
      <w:bookmarkEnd w:id="206"/>
    </w:p>
    <w:p w14:paraId="5AD15FF4" w14:textId="58B2CFB6" w:rsidR="00946886" w:rsidRDefault="00946886" w:rsidP="00946886">
      <w:r>
        <w:t>As the prevalence of smoking in Australian women aged 20-90 is predicted to decline to 2-3 per cent, the total hospital cost (in 2012-13 Australian dollars) for women aged 20-90 who are current smokers</w:t>
      </w:r>
      <w:r w:rsidR="000D41A0">
        <w:t>, which</w:t>
      </w:r>
      <w:r>
        <w:t xml:space="preserve"> was approximately $1.5 billion in 2015</w:t>
      </w:r>
      <w:r w:rsidR="000D41A0">
        <w:t>,</w:t>
      </w:r>
      <w:r>
        <w:t xml:space="preserve"> is predicted to decrease to $638 million by 2035</w:t>
      </w:r>
      <w:r w:rsidR="00E57DF7">
        <w:t xml:space="preserve"> (Figure 5-12)</w:t>
      </w:r>
      <w:r>
        <w:t xml:space="preserve">. Over these </w:t>
      </w:r>
      <w:r w:rsidR="00E57DF7">
        <w:t>twenty</w:t>
      </w:r>
      <w:r>
        <w:t xml:space="preserve"> years, the difference in hospital costs between current smokers and non-smokers is predicted to increase from $14.2 billion in 2015 to $22.2 billion (in 2012-13 Australian dollars) in 2035.</w:t>
      </w:r>
    </w:p>
    <w:p w14:paraId="2D5B0D07" w14:textId="77777777" w:rsidR="00946886" w:rsidRDefault="00946886" w:rsidP="00946886">
      <w:pPr>
        <w:jc w:val="center"/>
      </w:pPr>
    </w:p>
    <w:p w14:paraId="190F82E9" w14:textId="6250CF42" w:rsidR="00946886" w:rsidRDefault="00A1209B" w:rsidP="00946886">
      <w:pPr>
        <w:keepNext/>
        <w:jc w:val="center"/>
      </w:pPr>
      <w:r>
        <w:rPr>
          <w:noProof/>
          <w:szCs w:val="24"/>
        </w:rPr>
        <w:lastRenderedPageBreak/>
        <w:drawing>
          <wp:inline distT="0" distB="0" distL="0" distR="0" wp14:anchorId="535B76D0" wp14:editId="120635AB">
            <wp:extent cx="4878000" cy="3657600"/>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31DF56C" w14:textId="47B73B18" w:rsidR="00946886" w:rsidRDefault="00946886" w:rsidP="00946886">
      <w:pPr>
        <w:pStyle w:val="Caption"/>
        <w:rPr>
          <w:b w:val="0"/>
        </w:rPr>
      </w:pPr>
      <w:bookmarkStart w:id="207" w:name="_Toc452469966"/>
      <w:r>
        <w:t xml:space="preserve">Figure </w:t>
      </w:r>
      <w:fldSimple w:instr=" STYLEREF 1 \s ">
        <w:r w:rsidR="004675BB">
          <w:rPr>
            <w:noProof/>
          </w:rPr>
          <w:t>5</w:t>
        </w:r>
      </w:fldSimple>
      <w:r w:rsidR="003D2D66">
        <w:noBreakHyphen/>
      </w:r>
      <w:fldSimple w:instr=" SEQ Figure \* ARABIC \s 1 ">
        <w:r w:rsidR="004675BB">
          <w:rPr>
            <w:noProof/>
          </w:rPr>
          <w:t>12</w:t>
        </w:r>
      </w:fldSimple>
      <w:r>
        <w:t xml:space="preserve">: </w:t>
      </w:r>
      <w:r w:rsidRPr="006567EA">
        <w:t>Projected total hospital cost (in 2012-13 Australian dollars) for Australian women aged 20-90 from 2015 to 2035 for all women, current smokers, and non-smokers.</w:t>
      </w:r>
      <w:bookmarkEnd w:id="207"/>
    </w:p>
    <w:p w14:paraId="2F5CDC5E" w14:textId="77777777" w:rsidR="00946886" w:rsidRDefault="00946886" w:rsidP="00946886"/>
    <w:p w14:paraId="187EDB78" w14:textId="74C76414" w:rsidR="00946886" w:rsidRPr="00670CC5" w:rsidRDefault="00946886" w:rsidP="00946886">
      <w:pPr>
        <w:pStyle w:val="Heading2"/>
        <w:rPr>
          <w:noProof/>
          <w:lang w:val="en-US"/>
        </w:rPr>
      </w:pPr>
      <w:bookmarkStart w:id="208" w:name="_Toc446584282"/>
      <w:bookmarkStart w:id="209" w:name="_Toc446585404"/>
      <w:bookmarkStart w:id="210" w:name="_Toc452371002"/>
      <w:r>
        <w:t>Summary points</w:t>
      </w:r>
      <w:bookmarkEnd w:id="208"/>
      <w:bookmarkEnd w:id="209"/>
      <w:bookmarkEnd w:id="210"/>
    </w:p>
    <w:p w14:paraId="55B6427D" w14:textId="45811983" w:rsidR="00946886" w:rsidRPr="00670CC5" w:rsidRDefault="00946886" w:rsidP="00946886">
      <w:pPr>
        <w:pStyle w:val="ListParagraph"/>
        <w:numPr>
          <w:ilvl w:val="0"/>
          <w:numId w:val="29"/>
        </w:numPr>
        <w:ind w:left="709"/>
        <w:rPr>
          <w:noProof/>
          <w:lang w:val="en-US"/>
        </w:rPr>
      </w:pPr>
      <w:r>
        <w:t xml:space="preserve">The </w:t>
      </w:r>
      <w:r w:rsidR="00CE658E">
        <w:t>prevalence</w:t>
      </w:r>
      <w:r>
        <w:t xml:space="preserve"> of women who are current smokers has declined with age in all cohorts.</w:t>
      </w:r>
    </w:p>
    <w:p w14:paraId="4C21A295" w14:textId="77777777" w:rsidR="00946886" w:rsidRPr="00670CC5" w:rsidRDefault="00946886" w:rsidP="00946886">
      <w:pPr>
        <w:pStyle w:val="ListParagraph"/>
        <w:numPr>
          <w:ilvl w:val="0"/>
          <w:numId w:val="29"/>
        </w:numPr>
        <w:ind w:left="709"/>
        <w:rPr>
          <w:noProof/>
          <w:lang w:val="en-US"/>
        </w:rPr>
      </w:pPr>
      <w:r>
        <w:t>The uptake of smoking in the 1989-95 cohort is lower than in the 1973-78 cohort at the same age.</w:t>
      </w:r>
    </w:p>
    <w:p w14:paraId="4166FA8E" w14:textId="77777777" w:rsidR="00946886" w:rsidRPr="00670CC5" w:rsidRDefault="00946886" w:rsidP="00946886">
      <w:pPr>
        <w:pStyle w:val="ListParagraph"/>
        <w:numPr>
          <w:ilvl w:val="0"/>
          <w:numId w:val="29"/>
        </w:numPr>
        <w:ind w:left="709"/>
        <w:rPr>
          <w:noProof/>
          <w:lang w:val="en-US"/>
        </w:rPr>
      </w:pPr>
      <w:r>
        <w:t>From 2015 to 2035, the prevalence of smokers among Australian women aged 20-90 is predicted to decrease from approximately 10 per cent to 3 per cent.</w:t>
      </w:r>
    </w:p>
    <w:p w14:paraId="2B9E5BD9" w14:textId="58AFAFF7" w:rsidR="00DC3F65" w:rsidRDefault="00DC3F65">
      <w:pPr>
        <w:spacing w:before="0" w:after="0" w:line="240" w:lineRule="auto"/>
        <w:jc w:val="left"/>
      </w:pPr>
      <w:r>
        <w:br w:type="page"/>
      </w:r>
    </w:p>
    <w:p w14:paraId="4D02E240" w14:textId="401DCA9C" w:rsidR="00DC3F65" w:rsidRDefault="00DC3F65" w:rsidP="00DC3F65">
      <w:pPr>
        <w:pStyle w:val="Heading1"/>
      </w:pPr>
      <w:bookmarkStart w:id="211" w:name="_Toc446584283"/>
      <w:bookmarkStart w:id="212" w:name="_Toc446585405"/>
      <w:bookmarkStart w:id="213" w:name="_Toc452371003"/>
      <w:r>
        <w:lastRenderedPageBreak/>
        <w:t>Mental health</w:t>
      </w:r>
      <w:bookmarkEnd w:id="211"/>
      <w:bookmarkEnd w:id="212"/>
      <w:bookmarkEnd w:id="213"/>
    </w:p>
    <w:p w14:paraId="02AE8C11" w14:textId="71D81983" w:rsidR="00DC3F65" w:rsidRDefault="00DC3F65" w:rsidP="00DC3F65">
      <w:pPr>
        <w:pStyle w:val="Heading2"/>
      </w:pPr>
      <w:bookmarkStart w:id="214" w:name="_Toc446584284"/>
      <w:bookmarkStart w:id="215" w:name="_Toc446585406"/>
      <w:bookmarkStart w:id="216" w:name="_Toc452371004"/>
      <w:r>
        <w:t>Background</w:t>
      </w:r>
      <w:bookmarkEnd w:id="214"/>
      <w:bookmarkEnd w:id="215"/>
      <w:bookmarkEnd w:id="216"/>
    </w:p>
    <w:p w14:paraId="7D402158" w14:textId="55BB5330" w:rsidR="00DC3F65" w:rsidRDefault="00DC3F65" w:rsidP="00DC3F65">
      <w:r>
        <w:t xml:space="preserve">The World Health Organization defines good mental health as </w:t>
      </w:r>
      <w:r w:rsidR="00605405">
        <w:t>‘</w:t>
      </w:r>
      <w:r>
        <w:t>…a state of well-being in which the individual realizes his or her own abilities, can cope with the normal stresses of life, can work productively and fruitfully, and is able to make a contribution to his or her community</w:t>
      </w:r>
      <w:r w:rsidR="00605405">
        <w:t>’</w:t>
      </w:r>
      <w:r>
        <w:t xml:space="preserve"> </w:t>
      </w:r>
      <w:r w:rsidR="00870399">
        <w:fldChar w:fldCharType="begin"/>
      </w:r>
      <w:r w:rsidR="007F3AAA">
        <w:instrText xml:space="preserve"> ADDIN EN.CITE &lt;EndNote&gt;&lt;Cite&gt;&lt;Author&gt;WHO&lt;/Author&gt;&lt;Year&gt;2014&lt;/Year&gt;&lt;RecNum&gt;131&lt;/RecNum&gt;&lt;DisplayText&gt;(WHO, 2014)&lt;/DisplayText&gt;&lt;record&gt;&lt;rec-number&gt;131&lt;/rec-number&gt;&lt;foreign-keys&gt;&lt;key app="EN" db-id="0zaxfzw0nszf5ae2xx05fzzowfpdapapwt0v" timestamp="1456981502"&gt;131&lt;/key&gt;&lt;/foreign-keys&gt;&lt;ref-type name="Web Page"&gt;12&lt;/ref-type&gt;&lt;contributors&gt;&lt;authors&gt;&lt;author&gt;WHO&lt;/author&gt;&lt;/authors&gt;&lt;/contributors&gt;&lt;titles&gt;&lt;title&gt;Mental health: a state of well-being (Fact file)&lt;/title&gt;&lt;/titles&gt;&lt;number&gt;3 March 2016&lt;/number&gt;&lt;dates&gt;&lt;year&gt;2014&lt;/year&gt;&lt;pub-dates&gt;&lt;date&gt;08/2014&lt;/date&gt;&lt;/pub-dates&gt;&lt;/dates&gt;&lt;pub-location&gt;Geneva&lt;/pub-location&gt;&lt;publisher&gt;World Health Organization&lt;/publisher&gt;&lt;urls&gt;&lt;related-urls&gt;&lt;url&gt;http://www.who.int/features/factfiles/mental_health/en/&lt;/url&gt;&lt;/related-urls&gt;&lt;/urls&gt;&lt;/record&gt;&lt;/Cite&gt;&lt;/EndNote&gt;</w:instrText>
      </w:r>
      <w:r w:rsidR="00870399">
        <w:fldChar w:fldCharType="separate"/>
      </w:r>
      <w:r w:rsidR="007F3AAA">
        <w:rPr>
          <w:noProof/>
        </w:rPr>
        <w:t>(</w:t>
      </w:r>
      <w:hyperlink w:anchor="_ENREF_173" w:tooltip="WHO, 2014 #131" w:history="1">
        <w:r w:rsidR="001731F3">
          <w:rPr>
            <w:noProof/>
          </w:rPr>
          <w:t>WHO, 2014</w:t>
        </w:r>
      </w:hyperlink>
      <w:r w:rsidR="007F3AAA">
        <w:rPr>
          <w:noProof/>
        </w:rPr>
        <w:t>)</w:t>
      </w:r>
      <w:r w:rsidR="00870399">
        <w:fldChar w:fldCharType="end"/>
      </w:r>
      <w:r>
        <w:t xml:space="preserve">. Poor mental health comprises a wide range of mental illness of varying severity and duration. The 2007 National Survey of Mental Health and Wellbeing reported that 45.5 per cent of Australians aged 16-85 have experienced a mental disorder in their lifetime </w:t>
      </w:r>
      <w:r w:rsidR="00870399">
        <w:fldChar w:fldCharType="begin"/>
      </w:r>
      <w:r w:rsidR="007F3AAA">
        <w:instrText xml:space="preserve"> ADDIN EN.CITE &lt;EndNote&gt;&lt;Cite&gt;&lt;Author&gt;Slade&lt;/Author&gt;&lt;Year&gt;2009&lt;/Year&gt;&lt;RecNum&gt;138&lt;/RecNum&gt;&lt;DisplayText&gt;(Slade et al., 2009)&lt;/DisplayText&gt;&lt;record&gt;&lt;rec-number&gt;138&lt;/rec-number&gt;&lt;foreign-keys&gt;&lt;key app="EN" db-id="0zaxfzw0nszf5ae2xx05fzzowfpdapapwt0v" timestamp="1457070743"&gt;138&lt;/key&gt;&lt;/foreign-keys&gt;&lt;ref-type name="Government Document"&gt;46&lt;/ref-type&gt;&lt;contributors&gt;&lt;authors&gt;&lt;author&gt;Slade, T.&lt;/author&gt;&lt;author&gt;Johnston, A.&lt;/author&gt;&lt;author&gt;Teesson, M.&lt;/author&gt;&lt;author&gt;Whiteford, H.&lt;/author&gt;&lt;author&gt;Burgess, P.&lt;/author&gt;&lt;author&gt;Pirkis, J.&lt;/author&gt;&lt;author&gt;Saw, S.&lt;/author&gt;&lt;/authors&gt;&lt;secondary-authors&gt;&lt;author&gt;Department of Health and Ageing&lt;/author&gt;&lt;/secondary-authors&gt;&lt;/contributors&gt;&lt;titles&gt;&lt;title&gt;The Mental Health of Australians 2. Report on the 2007 National Survey of Mental Health and Wellbeing&lt;/title&gt;&lt;/titles&gt;&lt;dates&gt;&lt;year&gt;2009&lt;/year&gt;&lt;/dates&gt;&lt;pub-location&gt;Canberra&lt;/pub-location&gt;&lt;urls&gt;&lt;/urls&gt;&lt;/record&gt;&lt;/Cite&gt;&lt;/EndNote&gt;</w:instrText>
      </w:r>
      <w:r w:rsidR="00870399">
        <w:fldChar w:fldCharType="separate"/>
      </w:r>
      <w:r w:rsidR="007F3AAA">
        <w:rPr>
          <w:noProof/>
        </w:rPr>
        <w:t>(</w:t>
      </w:r>
      <w:hyperlink w:anchor="_ENREF_161" w:tooltip="Slade, 2009 #138" w:history="1">
        <w:r w:rsidR="001731F3">
          <w:rPr>
            <w:noProof/>
          </w:rPr>
          <w:t>Slade et al., 2009</w:t>
        </w:r>
      </w:hyperlink>
      <w:r w:rsidR="007F3AAA">
        <w:rPr>
          <w:noProof/>
        </w:rPr>
        <w:t>)</w:t>
      </w:r>
      <w:r w:rsidR="00870399">
        <w:fldChar w:fldCharType="end"/>
      </w:r>
      <w:r>
        <w:t>.  Furthermore, 22.3 per cent of females and 17.6 per cent of males reported having a mental disorder</w:t>
      </w:r>
      <w:r w:rsidRPr="00907910">
        <w:t xml:space="preserve"> </w:t>
      </w:r>
      <w:r>
        <w:t>in the 12 months prior to the survey. The prevalence of mental health disorders declines with age. Approximately 25-30 per cent of women aged 16-54 experienced a mental disorder in the 12 months before the survey</w:t>
      </w:r>
      <w:r w:rsidR="00913D57">
        <w:t>. P</w:t>
      </w:r>
      <w:r>
        <w:t xml:space="preserve">revalence dropped to 15 per cent for women aged 55-64 and was less than 10 per cent for </w:t>
      </w:r>
      <w:r w:rsidR="00605405">
        <w:t>women aged 65 and over. The three</w:t>
      </w:r>
      <w:r>
        <w:t xml:space="preserve"> most common mental health disorders were affective (mood) disorders (6.2 per cent), anxiety (14.4 per cent), and substance abuse (5.1 per cent). The survey also showed that mental disorders were more prevalent in women than men for all age groups and women were more likely to experience anxiety and affective disorders whereas males were more likely to abuse substances </w:t>
      </w:r>
      <w:r w:rsidR="00870399">
        <w:fldChar w:fldCharType="begin"/>
      </w:r>
      <w:r w:rsidR="007F3AAA">
        <w:instrText xml:space="preserve"> ADDIN EN.CITE &lt;EndNote&gt;&lt;Cite&gt;&lt;Author&gt;Slade&lt;/Author&gt;&lt;Year&gt;2009&lt;/Year&gt;&lt;RecNum&gt;138&lt;/RecNum&gt;&lt;DisplayText&gt;(Slade et al., 2009)&lt;/DisplayText&gt;&lt;record&gt;&lt;rec-number&gt;138&lt;/rec-number&gt;&lt;foreign-keys&gt;&lt;key app="EN" db-id="0zaxfzw0nszf5ae2xx05fzzowfpdapapwt0v" timestamp="1457070743"&gt;138&lt;/key&gt;&lt;/foreign-keys&gt;&lt;ref-type name="Government Document"&gt;46&lt;/ref-type&gt;&lt;contributors&gt;&lt;authors&gt;&lt;author&gt;Slade, T.&lt;/author&gt;&lt;author&gt;Johnston, A.&lt;/author&gt;&lt;author&gt;Teesson, M.&lt;/author&gt;&lt;author&gt;Whiteford, H.&lt;/author&gt;&lt;author&gt;Burgess, P.&lt;/author&gt;&lt;author&gt;Pirkis, J.&lt;/author&gt;&lt;author&gt;Saw, S.&lt;/author&gt;&lt;/authors&gt;&lt;secondary-authors&gt;&lt;author&gt;Department of Health and Ageing&lt;/author&gt;&lt;/secondary-authors&gt;&lt;/contributors&gt;&lt;titles&gt;&lt;title&gt;The Mental Health of Australians 2. Report on the 2007 National Survey of Mental Health and Wellbeing&lt;/title&gt;&lt;/titles&gt;&lt;dates&gt;&lt;year&gt;2009&lt;/year&gt;&lt;/dates&gt;&lt;pub-location&gt;Canberra&lt;/pub-location&gt;&lt;urls&gt;&lt;/urls&gt;&lt;/record&gt;&lt;/Cite&gt;&lt;/EndNote&gt;</w:instrText>
      </w:r>
      <w:r w:rsidR="00870399">
        <w:fldChar w:fldCharType="separate"/>
      </w:r>
      <w:r w:rsidR="007F3AAA">
        <w:rPr>
          <w:noProof/>
        </w:rPr>
        <w:t>(</w:t>
      </w:r>
      <w:hyperlink w:anchor="_ENREF_161" w:tooltip="Slade, 2009 #138" w:history="1">
        <w:r w:rsidR="001731F3">
          <w:rPr>
            <w:noProof/>
          </w:rPr>
          <w:t>Slade et al., 2009</w:t>
        </w:r>
      </w:hyperlink>
      <w:r w:rsidR="007F3AAA">
        <w:rPr>
          <w:noProof/>
        </w:rPr>
        <w:t>)</w:t>
      </w:r>
      <w:r w:rsidR="00870399">
        <w:fldChar w:fldCharType="end"/>
      </w:r>
      <w:r>
        <w:t xml:space="preserve">. Men accounted for a larger proportion of fatal burden of disease due to mental illness and behavioural disorders (72 per cent) than women (28 per cent) </w:t>
      </w:r>
      <w:r w:rsidR="00870399">
        <w:fldChar w:fldCharType="begin"/>
      </w:r>
      <w:r w:rsidR="007F3AAA">
        <w:instrText xml:space="preserve"> ADDIN EN.CITE &lt;EndNote&gt;&lt;Cite&gt;&lt;Author&gt;AIHW&lt;/Author&gt;&lt;Year&gt;2015&lt;/Year&gt;&lt;RecNum&gt;27&lt;/RecNum&gt;&lt;DisplayText&gt;(AIHW, 2015)&lt;/DisplayText&gt;&lt;record&gt;&lt;rec-number&gt;27&lt;/rec-number&gt;&lt;foreign-keys&gt;&lt;key app="EN" db-id="0zaxfzw0nszf5ae2xx05fzzowfpdapapwt0v" timestamp="1449815723"&gt;27&lt;/key&gt;&lt;/foreign-keys&gt;&lt;ref-type name="Government Document"&gt;46&lt;/ref-type&gt;&lt;contributors&gt;&lt;authors&gt;&lt;author&gt;AIHW&lt;/author&gt;&lt;/authors&gt;&lt;secondary-authors&gt;&lt;author&gt;AIHW&lt;/author&gt;&lt;/secondary-authors&gt;&lt;/contributors&gt;&lt;titles&gt;&lt;title&gt;Australian Burden of Disease Study: Fatal burden of disease 2010&lt;/title&gt;&lt;tertiary-title&gt;Australian Burden of Disease Study series no. 1.&lt;/tertiary-title&gt;&lt;/titles&gt;&lt;dates&gt;&lt;year&gt;2015&lt;/year&gt;&lt;/dates&gt;&lt;pub-location&gt;Canberra&lt;/pub-location&gt;&lt;publisher&gt;AIHW&lt;/publisher&gt;&lt;isbn&gt;Cat. no. BOD 1.&lt;/isbn&gt;&lt;urls&gt;&lt;/urls&gt;&lt;/record&gt;&lt;/Cite&gt;&lt;/EndNote&gt;</w:instrText>
      </w:r>
      <w:r w:rsidR="00870399">
        <w:fldChar w:fldCharType="separate"/>
      </w:r>
      <w:r w:rsidR="007F3AAA">
        <w:rPr>
          <w:noProof/>
        </w:rPr>
        <w:t>(</w:t>
      </w:r>
      <w:hyperlink w:anchor="_ENREF_33" w:tooltip="AIHW, 2015 #27" w:history="1">
        <w:r w:rsidR="001731F3">
          <w:rPr>
            <w:noProof/>
          </w:rPr>
          <w:t>AIHW, 2015</w:t>
        </w:r>
      </w:hyperlink>
      <w:r w:rsidR="007F3AAA">
        <w:rPr>
          <w:noProof/>
        </w:rPr>
        <w:t>)</w:t>
      </w:r>
      <w:r w:rsidR="00870399">
        <w:fldChar w:fldCharType="end"/>
      </w:r>
      <w:r>
        <w:t>.</w:t>
      </w:r>
    </w:p>
    <w:p w14:paraId="204C1D84" w14:textId="77777777" w:rsidR="00DC3F65" w:rsidRDefault="00DC3F65" w:rsidP="00DC3F65"/>
    <w:p w14:paraId="231514C4" w14:textId="089E60CC" w:rsidR="00DC3F65" w:rsidRDefault="00DC3F65" w:rsidP="00DC3F65">
      <w:r>
        <w:t xml:space="preserve">Mental health disorders are a risk factor for other diseases. Depression is a risk factor for heart disease </w:t>
      </w:r>
      <w:r w:rsidR="00870399">
        <w:fldChar w:fldCharType="begin">
          <w:fldData xml:space="preserve">PEVuZE5vdGU+PENpdGU+PEF1dGhvcj5PJmFwb3M7TmVpbDwvQXV0aG9yPjxZZWFyPjIwMTY8L1ll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</w:fldData>
        </w:fldChar>
      </w:r>
      <w:r w:rsidR="007F3AAA">
        <w:instrText xml:space="preserve"> ADDIN EN.CITE </w:instrText>
      </w:r>
      <w:r w:rsidR="007F3AAA">
        <w:fldChar w:fldCharType="begin">
          <w:fldData xml:space="preserve">PEVuZE5vdGU+PENpdGU+PEF1dGhvcj5PJmFwb3M7TmVpbDwvQXV0aG9yPjxZZWFyPjIwMTY8L1ll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</w:fldData>
        </w:fldChar>
      </w:r>
      <w:r w:rsidR="007F3AAA">
        <w:instrText xml:space="preserve"> ADDIN EN.CITE.DATA </w:instrText>
      </w:r>
      <w:r w:rsidR="007F3AAA">
        <w:fldChar w:fldCharType="end"/>
      </w:r>
      <w:r w:rsidR="00870399">
        <w:fldChar w:fldCharType="separate"/>
      </w:r>
      <w:r w:rsidR="007F3AAA">
        <w:rPr>
          <w:noProof/>
        </w:rPr>
        <w:t>(</w:t>
      </w:r>
      <w:hyperlink w:anchor="_ENREF_140" w:tooltip="O'Neil, 2016 #147" w:history="1">
        <w:r w:rsidR="001731F3">
          <w:rPr>
            <w:noProof/>
          </w:rPr>
          <w:t>O'Neil et al., 2016</w:t>
        </w:r>
      </w:hyperlink>
      <w:r w:rsidR="007F3AAA">
        <w:rPr>
          <w:noProof/>
        </w:rPr>
        <w:t>)</w:t>
      </w:r>
      <w:r w:rsidR="00870399">
        <w:fldChar w:fldCharType="end"/>
      </w:r>
      <w:r>
        <w:t xml:space="preserve">, and fractures </w:t>
      </w:r>
      <w:r w:rsidR="00870399">
        <w:fldChar w:fldCharType="begin">
          <w:fldData xml:space="preserve">PEVuZE5vdGU+PENpdGU+PEF1dGhvcj5XaWxsaWFtczwvQXV0aG9yPjxZZWFyPjIwMTY8L1llYXI+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==
</w:fldData>
        </w:fldChar>
      </w:r>
      <w:r w:rsidR="007F3AAA">
        <w:instrText xml:space="preserve"> ADDIN EN.CITE </w:instrText>
      </w:r>
      <w:r w:rsidR="007F3AAA">
        <w:fldChar w:fldCharType="begin">
          <w:fldData xml:space="preserve">PEVuZE5vdGU+PENpdGU+PEF1dGhvcj5XaWxsaWFtczwvQXV0aG9yPjxZZWFyPjIwMTY8L1llYXI+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==
</w:fldData>
        </w:fldChar>
      </w:r>
      <w:r w:rsidR="007F3AAA">
        <w:instrText xml:space="preserve"> ADDIN EN.CITE.DATA </w:instrText>
      </w:r>
      <w:r w:rsidR="007F3AAA">
        <w:fldChar w:fldCharType="end"/>
      </w:r>
      <w:r w:rsidR="00870399">
        <w:fldChar w:fldCharType="separate"/>
      </w:r>
      <w:r w:rsidR="007F3AAA">
        <w:rPr>
          <w:noProof/>
        </w:rPr>
        <w:t>(</w:t>
      </w:r>
      <w:hyperlink w:anchor="_ENREF_174" w:tooltip="Whooley, 1999 #149" w:history="1">
        <w:r w:rsidR="001731F3">
          <w:rPr>
            <w:noProof/>
          </w:rPr>
          <w:t>Whooley et al., 1999</w:t>
        </w:r>
      </w:hyperlink>
      <w:r w:rsidR="007F3AAA">
        <w:rPr>
          <w:noProof/>
        </w:rPr>
        <w:t xml:space="preserve">; </w:t>
      </w:r>
      <w:hyperlink w:anchor="_ENREF_175" w:tooltip="Williams, 2016 #148" w:history="1">
        <w:r w:rsidR="001731F3">
          <w:rPr>
            <w:noProof/>
          </w:rPr>
          <w:t>Williams et al., 2016</w:t>
        </w:r>
      </w:hyperlink>
      <w:r w:rsidR="007F3AAA">
        <w:rPr>
          <w:noProof/>
        </w:rPr>
        <w:t>)</w:t>
      </w:r>
      <w:r w:rsidR="00870399">
        <w:fldChar w:fldCharType="end"/>
      </w:r>
      <w:r>
        <w:t xml:space="preserve">. Similarly, anxiety may also be a risk factor for heart disease </w:t>
      </w:r>
      <w:r w:rsidR="00870399">
        <w:fldChar w:fldCharType="begin">
          <w:fldData xml:space="preserve">PEVuZE5vdGU+PENpdGU+PEF1dGhvcj5TaGVuPC9BdXRob3I+PFllYXI+MjAwODwvWWVhcj48UmVj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==
</w:fldData>
        </w:fldChar>
      </w:r>
      <w:r w:rsidR="007F3AAA">
        <w:instrText xml:space="preserve"> ADDIN EN.CITE </w:instrText>
      </w:r>
      <w:r w:rsidR="007F3AAA">
        <w:fldChar w:fldCharType="begin">
          <w:fldData xml:space="preserve">PEVuZE5vdGU+PENpdGU+PEF1dGhvcj5TaGVuPC9BdXRob3I+PFllYXI+MjAwODwvWWVhcj48UmVj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==
</w:fldData>
        </w:fldChar>
      </w:r>
      <w:r w:rsidR="007F3AAA">
        <w:instrText xml:space="preserve"> ADDIN EN.CITE.DATA </w:instrText>
      </w:r>
      <w:r w:rsidR="007F3AAA">
        <w:fldChar w:fldCharType="end"/>
      </w:r>
      <w:r w:rsidR="00870399">
        <w:fldChar w:fldCharType="separate"/>
      </w:r>
      <w:r w:rsidR="007F3AAA">
        <w:rPr>
          <w:noProof/>
        </w:rPr>
        <w:t>(</w:t>
      </w:r>
      <w:hyperlink w:anchor="_ENREF_108" w:tooltip="Kawachi, 1994 #152" w:history="1">
        <w:r w:rsidR="001731F3">
          <w:rPr>
            <w:noProof/>
          </w:rPr>
          <w:t>Kawachi et al., 1994</w:t>
        </w:r>
      </w:hyperlink>
      <w:r w:rsidR="007F3AAA">
        <w:rPr>
          <w:noProof/>
        </w:rPr>
        <w:t xml:space="preserve">; </w:t>
      </w:r>
      <w:hyperlink w:anchor="_ENREF_159" w:tooltip="Shen, 2008 #150" w:history="1">
        <w:r w:rsidR="001731F3">
          <w:rPr>
            <w:noProof/>
          </w:rPr>
          <w:t>Shen et al., 2008</w:t>
        </w:r>
      </w:hyperlink>
      <w:r w:rsidR="007F3AAA">
        <w:rPr>
          <w:noProof/>
        </w:rPr>
        <w:t>)</w:t>
      </w:r>
      <w:r w:rsidR="00870399">
        <w:fldChar w:fldCharType="end"/>
      </w:r>
      <w:r>
        <w:t xml:space="preserve">, however the association is not as strong as depression </w:t>
      </w:r>
      <w:r w:rsidR="00870399">
        <w:fldChar w:fldCharType="begin">
          <w:fldData xml:space="preserve">PEVuZE5vdGU+PENpdGU+PEF1dGhvcj5CdW5rZXI8L0F1dGhvcj48WWVhcj4yMDAzPC9ZZWFyPjxS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</w:fldData>
        </w:fldChar>
      </w:r>
      <w:r w:rsidR="007F3AAA">
        <w:instrText xml:space="preserve"> ADDIN EN.CITE </w:instrText>
      </w:r>
      <w:r w:rsidR="007F3AAA">
        <w:fldChar w:fldCharType="begin">
          <w:fldData xml:space="preserve">PEVuZE5vdGU+PENpdGU+PEF1dGhvcj5CdW5rZXI8L0F1dGhvcj48WWVhcj4yMDAzPC9ZZWFyPjxS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</w:fldData>
        </w:fldChar>
      </w:r>
      <w:r w:rsidR="007F3AAA">
        <w:instrText xml:space="preserve"> ADDIN EN.CITE.DATA </w:instrText>
      </w:r>
      <w:r w:rsidR="007F3AAA">
        <w:fldChar w:fldCharType="end"/>
      </w:r>
      <w:r w:rsidR="00870399">
        <w:fldChar w:fldCharType="separate"/>
      </w:r>
      <w:r w:rsidR="007F3AAA">
        <w:rPr>
          <w:noProof/>
        </w:rPr>
        <w:t>(</w:t>
      </w:r>
      <w:hyperlink w:anchor="_ENREF_50" w:tooltip="Bunker, 2003 #151" w:history="1">
        <w:r w:rsidR="001731F3">
          <w:rPr>
            <w:noProof/>
          </w:rPr>
          <w:t>Bunker et al., 2003</w:t>
        </w:r>
      </w:hyperlink>
      <w:r w:rsidR="007F3AAA">
        <w:rPr>
          <w:noProof/>
        </w:rPr>
        <w:t>)</w:t>
      </w:r>
      <w:r w:rsidR="00870399">
        <w:fldChar w:fldCharType="end"/>
      </w:r>
      <w:r>
        <w:t xml:space="preserve">. Studies from ALSWH showed that women with depression were more likely to have subsequent urinary incontinence </w:t>
      </w:r>
      <w:r w:rsidR="00870399">
        <w:fldChar w:fldCharType="begin"/>
      </w:r>
      <w:r w:rsidR="007F3AAA">
        <w:instrText xml:space="preserve"> ADDIN EN.CITE &lt;EndNote&gt;&lt;Cite&gt;&lt;Author&gt;Mishra&lt;/Author&gt;&lt;Year&gt;2015&lt;/Year&gt;&lt;RecNum&gt;153&lt;/RecNum&gt;&lt;DisplayText&gt;(Mishra et al., 2015)&lt;/DisplayText&gt;&lt;record&gt;&lt;rec-number&gt;153&lt;/rec-number&gt;&lt;foreign-keys&gt;&lt;key app="EN" db-id="0zaxfzw0nszf5ae2xx05fzzowfpdapapwt0v" timestamp="1457418025"&gt;153&lt;/key&gt;&lt;/foreign-keys&gt;&lt;ref-type name="Journal Article"&gt;17&lt;/ref-type&gt;&lt;contributors&gt;&lt;authors&gt;&lt;author&gt;Mishra, G. D.&lt;/author&gt;&lt;author&gt;Barker, M. S.&lt;/author&gt;&lt;author&gt;Herber-Gast, G. C.&lt;/author&gt;&lt;author&gt;Hillard, T.&lt;/author&gt;&lt;/authors&gt;&lt;/contributors&gt;&lt;auth-address&gt;Center for Longitudinal and Life Course Research, School of Public Health, The University of Queensland, Herston, QLD, Australia. Electronic address: g.mishra@uq.edu.au.&amp;#xD;Center for Longitudinal and Life Course Research, School of Public Health, The University of Queensland, Herston, QLD, Australia.&amp;#xD;Department of Obstetrics and Gynaecology, Poole Hospital NHS Trust, Poole, UK.&lt;/auth-address&gt;&lt;titles&gt;&lt;title&gt;Depression and the incidence of urinary incontinence symptoms among young women: Results from a prospective cohort study&lt;/title&gt;&lt;secondary-title&gt;Maturitas&lt;/secondary-title&gt;&lt;/titles&gt;&lt;periodical&gt;&lt;full-title&gt;Maturitas&lt;/full-title&gt;&lt;/periodical&gt;&lt;pages&gt;456-61&lt;/pages&gt;&lt;volume&gt;81&lt;/volume&gt;&lt;number&gt;4&lt;/number&gt;&lt;keywords&gt;&lt;keyword&gt;Cohort study&lt;/keyword&gt;&lt;keyword&gt;Depression&lt;/keyword&gt;&lt;keyword&gt;Epidemiology&lt;/keyword&gt;&lt;keyword&gt;Urinary incontinence symptoms&lt;/keyword&gt;&lt;keyword&gt;Young women&lt;/keyword&gt;&lt;/keywords&gt;&lt;dates&gt;&lt;year&gt;2015&lt;/year&gt;&lt;pub-dates&gt;&lt;date&gt;Aug&lt;/date&gt;&lt;/pub-dates&gt;&lt;/dates&gt;&lt;isbn&gt;1873-4111 (Electronic)&amp;#xD;0378-5122 (Linking)&lt;/isbn&gt;&lt;accession-num&gt;26059920&lt;/accession-num&gt;&lt;urls&gt;&lt;related-urls&gt;&lt;url&gt;http://www.ncbi.nlm.nih.gov/pubmed/26059920&lt;/url&gt;&lt;/related-urls&gt;&lt;/urls&gt;&lt;electronic-resource-num&gt;10.1016/j.maturitas.2015.05.006&lt;/electronic-resource-num&gt;&lt;/record&gt;&lt;/Cite&gt;&lt;/EndNote&gt;</w:instrText>
      </w:r>
      <w:r w:rsidR="00870399">
        <w:fldChar w:fldCharType="separate"/>
      </w:r>
      <w:r w:rsidR="007F3AAA">
        <w:rPr>
          <w:noProof/>
        </w:rPr>
        <w:t>(</w:t>
      </w:r>
      <w:hyperlink w:anchor="_ENREF_133" w:tooltip="Mishra, 2015 #153" w:history="1">
        <w:r w:rsidR="001731F3">
          <w:rPr>
            <w:noProof/>
          </w:rPr>
          <w:t>Mishra et al., 2015</w:t>
        </w:r>
      </w:hyperlink>
      <w:r w:rsidR="007F3AAA">
        <w:rPr>
          <w:noProof/>
        </w:rPr>
        <w:t>)</w:t>
      </w:r>
      <w:r w:rsidR="00870399">
        <w:fldChar w:fldCharType="end"/>
      </w:r>
      <w:r>
        <w:t xml:space="preserve"> and were also at risk for stroke at mid-age </w:t>
      </w:r>
      <w:r w:rsidR="00870399">
        <w:fldChar w:fldCharType="begin"/>
      </w:r>
      <w:r w:rsidR="007F3AAA">
        <w:instrText xml:space="preserve"> ADDIN EN.CITE &lt;EndNote&gt;&lt;Cite&gt;&lt;Author&gt;Jackson&lt;/Author&gt;&lt;Year&gt;2013&lt;/Year&gt;&lt;RecNum&gt;154&lt;/RecNum&gt;&lt;DisplayText&gt;(Jackson &amp;amp; Mishra, 2013)&lt;/DisplayText&gt;&lt;record&gt;&lt;rec-number&gt;154&lt;/rec-number&gt;&lt;foreign-keys&gt;&lt;key app="EN" db-id="0zaxfzw0nszf5ae2xx05fzzowfpdapapwt0v" timestamp="1457418307"&gt;154&lt;/key&gt;&lt;/foreign-keys&gt;&lt;ref-type name="Journal Article"&gt;17&lt;/ref-type&gt;&lt;contributors&gt;&lt;authors&gt;&lt;author&gt;Jackson, C. A.&lt;/author&gt;&lt;author&gt;Mishra, G. D.&lt;/author&gt;&lt;/authors&gt;&lt;/contributors&gt;&lt;auth-address&gt;Centre for Longitudinal and Life Course Research, School of Population Health, University of Queensland, Australia. caroline.jackson@uq.ed.au&lt;/auth-address&gt;&lt;titles&gt;&lt;title&gt;Depression and risk of stroke in midaged women: a prospective longitudinal study&lt;/title&gt;&lt;secondary-title&gt;Stroke&lt;/secondary-title&gt;&lt;/titles&gt;&lt;periodical&gt;&lt;full-title&gt;Stroke&lt;/full-title&gt;&lt;/periodical&gt;&lt;pages&gt;1555-60&lt;/pages&gt;&lt;volume&gt;44&lt;/volume&gt;&lt;number&gt;6&lt;/number&gt;&lt;keywords&gt;&lt;keyword&gt;Aging/*physiology/psychology&lt;/keyword&gt;&lt;keyword&gt;Australia&lt;/keyword&gt;&lt;keyword&gt;Depression/*complications/physiopathology/psychology&lt;/keyword&gt;&lt;keyword&gt;Female&lt;/keyword&gt;&lt;keyword&gt;Follow-Up Studies&lt;/keyword&gt;&lt;keyword&gt;Health Surveys&lt;/keyword&gt;&lt;keyword&gt;Humans&lt;/keyword&gt;&lt;keyword&gt;Incidence&lt;/keyword&gt;&lt;keyword&gt;Life Style&lt;/keyword&gt;&lt;keyword&gt;Longitudinal Studies&lt;/keyword&gt;&lt;keyword&gt;Middle Aged&lt;/keyword&gt;&lt;keyword&gt;Prospective Studies&lt;/keyword&gt;&lt;keyword&gt;Risk Factors&lt;/keyword&gt;&lt;keyword&gt;Stroke/*epidemiology/physiopathology/psychology&lt;/keyword&gt;&lt;keyword&gt;*Women&amp;apos;s Health&lt;/keyword&gt;&lt;keyword&gt;cerebrovascular disease&lt;/keyword&gt;&lt;keyword&gt;depression&lt;/keyword&gt;&lt;keyword&gt;mental health&lt;/keyword&gt;&lt;keyword&gt;stroke&lt;/keyword&gt;&lt;/keywords&gt;&lt;dates&gt;&lt;year&gt;2013&lt;/year&gt;&lt;pub-dates&gt;&lt;date&gt;Jun&lt;/date&gt;&lt;/pub-dates&gt;&lt;/dates&gt;&lt;isbn&gt;1524-4628 (Electronic)&amp;#xD;0039-2499 (Linking)&lt;/isbn&gt;&lt;accession-num&gt;23686976&lt;/accession-num&gt;&lt;urls&gt;&lt;related-urls&gt;&lt;url&gt;http://www.ncbi.nlm.nih.gov/pubmed/23686976&lt;/url&gt;&lt;/related-urls&gt;&lt;/urls&gt;&lt;electronic-resource-num&gt;10.1161/STROKEAHA.113.001147&lt;/electronic-resource-num&gt;&lt;/record&gt;&lt;/Cite&gt;&lt;/EndNote&gt;</w:instrText>
      </w:r>
      <w:r w:rsidR="00870399">
        <w:fldChar w:fldCharType="separate"/>
      </w:r>
      <w:r w:rsidR="007F3AAA">
        <w:rPr>
          <w:noProof/>
        </w:rPr>
        <w:t>(</w:t>
      </w:r>
      <w:hyperlink w:anchor="_ENREF_101" w:tooltip="Jackson, 2013 #154" w:history="1">
        <w:r w:rsidR="001731F3">
          <w:rPr>
            <w:noProof/>
          </w:rPr>
          <w:t>Jackson &amp; Mishra, 2013</w:t>
        </w:r>
      </w:hyperlink>
      <w:r w:rsidR="007F3AAA">
        <w:rPr>
          <w:noProof/>
        </w:rPr>
        <w:t>)</w:t>
      </w:r>
      <w:r w:rsidR="00870399">
        <w:fldChar w:fldCharType="end"/>
      </w:r>
      <w:r>
        <w:t xml:space="preserve">. Comorbid depression and anxiety was also found to be associated with new onset heart disease in mid-aged women </w:t>
      </w:r>
      <w:r w:rsidR="00870399">
        <w:fldChar w:fldCharType="begin"/>
      </w:r>
      <w:r w:rsidR="007F3AAA">
        <w:instrText xml:space="preserve"> ADDIN EN.CITE &lt;EndNote&gt;&lt;Cite&gt;&lt;Author&gt;Berecki-Gisolf&lt;/Author&gt;&lt;Year&gt;2013&lt;/Year&gt;&lt;RecNum&gt;155&lt;/RecNum&gt;&lt;DisplayText&gt;(Berecki-Gisolf et al., 2013)&lt;/DisplayText&gt;&lt;record&gt;&lt;rec-number&gt;155&lt;/rec-number&gt;&lt;foreign-keys&gt;&lt;key app="EN" db-id="0zaxfzw0nszf5ae2xx05fzzowfpdapapwt0v" timestamp="1457418864"&gt;155&lt;/key&gt;&lt;/foreign-keys&gt;&lt;ref-type name="Journal Article"&gt;17&lt;/ref-type&gt;&lt;contributors&gt;&lt;authors&gt;&lt;author&gt;Berecki-Gisolf, J.&lt;/author&gt;&lt;author&gt;McKenzie, S. J.&lt;/author&gt;&lt;author&gt;Dobson, A. J.&lt;/author&gt;&lt;author&gt;McFarlane, A.&lt;/author&gt;&lt;author&gt;McLaughlin, D.&lt;/author&gt;&lt;/authors&gt;&lt;/contributors&gt;&lt;auth-address&gt;School of Population Health, The University of Queensland, Herston Road, Herston, QLD, 4006, Australia.&lt;/auth-address&gt;&lt;titles&gt;&lt;title&gt;A history of comorbid depression and anxiety predicts new onset of heart disease&lt;/title&gt;&lt;secondary-title&gt;J Behav Med&lt;/secondary-title&gt;&lt;/titles&gt;&lt;periodical&gt;&lt;full-title&gt;J Behav Med&lt;/full-title&gt;&lt;/periodical&gt;&lt;pages&gt;347-53&lt;/pages&gt;&lt;volume&gt;36&lt;/volume&gt;&lt;number&gt;4&lt;/number&gt;&lt;section&gt;347&lt;/section&gt;&lt;keywords&gt;&lt;keyword&gt;Anxiety/*epidemiology&lt;/keyword&gt;&lt;keyword&gt;Australia/epidemiology&lt;/keyword&gt;&lt;keyword&gt;Comorbidity&lt;/keyword&gt;&lt;keyword&gt;Depression/*epidemiology&lt;/keyword&gt;&lt;keyword&gt;Female&lt;/keyword&gt;&lt;keyword&gt;Health Status&lt;/keyword&gt;&lt;keyword&gt;Heart Diseases/*epidemiology&lt;/keyword&gt;&lt;keyword&gt;Humans&lt;/keyword&gt;&lt;keyword&gt;Middle Aged&lt;/keyword&gt;&lt;keyword&gt;Predictive Value of Tests&lt;/keyword&gt;&lt;keyword&gt;Prospective Studies&lt;/keyword&gt;&lt;keyword&gt;Women&amp;apos;s Health/statistics &amp;amp; numerical data&lt;/keyword&gt;&lt;/keywords&gt;&lt;dates&gt;&lt;year&gt;2013&lt;/year&gt;&lt;pub-dates&gt;&lt;date&gt;Aug&lt;/date&gt;&lt;/pub-dates&gt;&lt;/dates&gt;&lt;isbn&gt;1573-3521 (Electronic)&amp;#xD;0160-7715 (Linking)&lt;/isbn&gt;&lt;accession-num&gt;22576417&lt;/accession-num&gt;&lt;urls&gt;&lt;related-urls&gt;&lt;url&gt;http://www.ncbi.nlm.nih.gov/pubmed/22576417&lt;/url&gt;&lt;/related-urls&gt;&lt;/urls&gt;&lt;electronic-resource-num&gt;10.1007/s10865-012-9428-y&lt;/electronic-resource-num&gt;&lt;/record&gt;&lt;/Cite&gt;&lt;/EndNote&gt;</w:instrText>
      </w:r>
      <w:r w:rsidR="00870399">
        <w:fldChar w:fldCharType="separate"/>
      </w:r>
      <w:r w:rsidR="007F3AAA">
        <w:rPr>
          <w:noProof/>
        </w:rPr>
        <w:t>(</w:t>
      </w:r>
      <w:hyperlink w:anchor="_ENREF_41" w:tooltip="Berecki-Gisolf, 2013 #155" w:history="1">
        <w:r w:rsidR="001731F3">
          <w:rPr>
            <w:noProof/>
          </w:rPr>
          <w:t>Berecki-Gisolf et al., 2013</w:t>
        </w:r>
      </w:hyperlink>
      <w:r w:rsidR="007F3AAA">
        <w:rPr>
          <w:noProof/>
        </w:rPr>
        <w:t>)</w:t>
      </w:r>
      <w:r w:rsidR="00870399">
        <w:fldChar w:fldCharType="end"/>
      </w:r>
      <w:r>
        <w:t>.</w:t>
      </w:r>
    </w:p>
    <w:p w14:paraId="7ACA6570" w14:textId="77777777" w:rsidR="00DC3F65" w:rsidRDefault="00DC3F65" w:rsidP="00DC3F65"/>
    <w:p w14:paraId="41A26968" w14:textId="0897974A" w:rsidR="00DC3F65" w:rsidRDefault="00DC3F65" w:rsidP="00DC3F65">
      <w:pPr>
        <w:pStyle w:val="Heading2"/>
      </w:pPr>
      <w:bookmarkStart w:id="217" w:name="_Toc446584285"/>
      <w:bookmarkStart w:id="218" w:name="_Toc446585407"/>
      <w:bookmarkStart w:id="219" w:name="_Toc452371005"/>
      <w:r>
        <w:t>Measurement of mental health and identifying psychological distress in ALSWH</w:t>
      </w:r>
      <w:bookmarkEnd w:id="217"/>
      <w:bookmarkEnd w:id="218"/>
      <w:bookmarkEnd w:id="219"/>
    </w:p>
    <w:p w14:paraId="0EB28E08" w14:textId="468FE5F2" w:rsidR="00DC3F65" w:rsidRDefault="00DC3F65" w:rsidP="00DC3F65">
      <w:r>
        <w:t xml:space="preserve">Mental health was measured using the short-form general health survey (SF-36), which is widely used to assess health-related quality of life </w:t>
      </w:r>
      <w:r w:rsidR="00870399">
        <w:fldChar w:fldCharType="begin"/>
      </w:r>
      <w:r w:rsidR="00A73AB9">
        <w:instrText xml:space="preserve"> ADDIN EN.CITE &lt;EndNote&gt;&lt;Cite&gt;&lt;Author&gt;Ware&lt;/Author&gt;&lt;Year&gt;1993&lt;/Year&gt;&lt;RecNum&gt;133&lt;/RecNum&gt;&lt;DisplayText&gt;(Ware et al., 1993)&lt;/DisplayText&gt;&lt;record&gt;&lt;rec-number&gt;133&lt;/rec-number&gt;&lt;foreign-keys&gt;&lt;key app="EN" db-id="0zaxfzw0nszf5ae2xx05fzzowfpdapapwt0v" timestamp="1457050718"&gt;133&lt;/key&gt;&lt;/foreign-keys&gt;&lt;ref-type name="Book"&gt;6&lt;/ref-type&gt;&lt;contributors&gt;&lt;authors&gt;&lt;author&gt;Ware, J.E.&lt;/author&gt;&lt;author&gt;Snow, K.K.&lt;/author&gt;&lt;author&gt;Kosinski, M.&lt;/author&gt;&lt;author&gt;Gandek, B.&lt;/author&gt;&lt;/authors&gt;&lt;/contributors&gt;&lt;titles&gt;&lt;title&gt;SF-36 Health Survey. Manual and interpretation guide&lt;/title&gt;&lt;/titles&gt;&lt;dates&gt;&lt;year&gt;1993&lt;/year&gt;&lt;/dates&gt;&lt;pub-location&gt;Boston&lt;/pub-location&gt;&lt;publisher&gt;The Health Institute, New England Medical Center&lt;/publisher&gt;&lt;urls&gt;&lt;/urls&gt;&lt;/record&gt;&lt;/Cite&gt;&lt;/EndNote&gt;</w:instrText>
      </w:r>
      <w:r w:rsidR="00870399">
        <w:fldChar w:fldCharType="separate"/>
      </w:r>
      <w:r w:rsidR="007F3AAA">
        <w:rPr>
          <w:noProof/>
        </w:rPr>
        <w:t>(</w:t>
      </w:r>
      <w:hyperlink w:anchor="_ENREF_171" w:tooltip="Ware, 1993 #133" w:history="1">
        <w:r w:rsidR="001731F3">
          <w:rPr>
            <w:noProof/>
          </w:rPr>
          <w:t>Ware et al., 1993</w:t>
        </w:r>
      </w:hyperlink>
      <w:r w:rsidR="007F3AAA">
        <w:rPr>
          <w:noProof/>
        </w:rPr>
        <w:t>)</w:t>
      </w:r>
      <w:r w:rsidR="00870399">
        <w:fldChar w:fldCharType="end"/>
      </w:r>
      <w:r>
        <w:t>. The SF-36 has 36 items</w:t>
      </w:r>
      <w:r w:rsidR="00605405">
        <w:t xml:space="preserve"> that can be used to construct eight subscales and two</w:t>
      </w:r>
      <w:r>
        <w:t xml:space="preserve"> summary measures. The Mental Health Index (MHI) is a subs</w:t>
      </w:r>
      <w:r w:rsidR="00605405">
        <w:t>cale whose scoring is based on five</w:t>
      </w:r>
      <w:r>
        <w:t xml:space="preserve"> of the </w:t>
      </w:r>
      <w:r w:rsidR="00605405">
        <w:t>thirty-six</w:t>
      </w:r>
      <w:r>
        <w:t xml:space="preserve"> items as follows:</w:t>
      </w:r>
    </w:p>
    <w:p w14:paraId="72FF74D0" w14:textId="020CA812" w:rsidR="00DC3F65" w:rsidRDefault="00605405" w:rsidP="00DC3F65">
      <w:r>
        <w:lastRenderedPageBreak/>
        <w:t>‘</w:t>
      </w:r>
      <w:r w:rsidR="00DC3F65">
        <w:t>For each question, please give the one answer that comes closest to the way you have been feeling. How much of the time during the PAST 4 WEEKS:</w:t>
      </w:r>
    </w:p>
    <w:p w14:paraId="4D313A56" w14:textId="77777777" w:rsidR="00DC3F65" w:rsidRDefault="00DC3F65" w:rsidP="00DC3F65">
      <w:r>
        <w:t xml:space="preserve">a </w:t>
      </w:r>
      <w:r>
        <w:tab/>
        <w:t>Have you been a very nervous person</w:t>
      </w:r>
    </w:p>
    <w:p w14:paraId="7497C8EF" w14:textId="77777777" w:rsidR="00DC3F65" w:rsidRDefault="00DC3F65" w:rsidP="00DC3F65">
      <w:r>
        <w:t>b</w:t>
      </w:r>
      <w:r>
        <w:tab/>
        <w:t>Have you felt so down in the dumps that nothing could cheer you up</w:t>
      </w:r>
    </w:p>
    <w:p w14:paraId="7E0474E7" w14:textId="77777777" w:rsidR="00DC3F65" w:rsidRDefault="00DC3F65" w:rsidP="00DC3F65">
      <w:r>
        <w:t>c</w:t>
      </w:r>
      <w:r>
        <w:tab/>
        <w:t>Have you felt calm and peaceful</w:t>
      </w:r>
    </w:p>
    <w:p w14:paraId="0C05BA55" w14:textId="77777777" w:rsidR="00DC3F65" w:rsidRDefault="00DC3F65" w:rsidP="00DC3F65">
      <w:r>
        <w:t>d</w:t>
      </w:r>
      <w:r>
        <w:tab/>
        <w:t>Have you felt down</w:t>
      </w:r>
    </w:p>
    <w:p w14:paraId="52C9FE75" w14:textId="04B301C7" w:rsidR="00DC3F65" w:rsidRDefault="00DC3F65" w:rsidP="00DC3F65">
      <w:r>
        <w:t>e</w:t>
      </w:r>
      <w:r>
        <w:tab/>
        <w:t>Have you been a happy person</w:t>
      </w:r>
      <w:r w:rsidR="00605405">
        <w:t>’</w:t>
      </w:r>
    </w:p>
    <w:p w14:paraId="2A33B575" w14:textId="77777777" w:rsidR="00DC3F65" w:rsidRDefault="00DC3F65" w:rsidP="00DC3F65"/>
    <w:p w14:paraId="1CC51303" w14:textId="4CEABCC2" w:rsidR="00DC3F65" w:rsidRDefault="00DC3F65" w:rsidP="00DC3F65">
      <w:r>
        <w:t xml:space="preserve">The response options are </w:t>
      </w:r>
      <w:r w:rsidR="00605405">
        <w:t>‘</w:t>
      </w:r>
      <w:r>
        <w:t>all of the time</w:t>
      </w:r>
      <w:r w:rsidR="00605405">
        <w:t>’</w:t>
      </w:r>
      <w:r>
        <w:t xml:space="preserve">, </w:t>
      </w:r>
      <w:r w:rsidR="00605405">
        <w:t>‘</w:t>
      </w:r>
      <w:r>
        <w:t>most of the time</w:t>
      </w:r>
      <w:r w:rsidR="00605405">
        <w:t>’</w:t>
      </w:r>
      <w:r>
        <w:t xml:space="preserve">, </w:t>
      </w:r>
      <w:r w:rsidR="00605405">
        <w:t>‘</w:t>
      </w:r>
      <w:r>
        <w:t>a good bit of the time</w:t>
      </w:r>
      <w:r w:rsidR="00605405">
        <w:t>’</w:t>
      </w:r>
      <w:r>
        <w:t xml:space="preserve">, </w:t>
      </w:r>
      <w:r w:rsidR="00605405">
        <w:t>‘</w:t>
      </w:r>
      <w:r>
        <w:t>some of the time</w:t>
      </w:r>
      <w:r w:rsidR="00605405">
        <w:t>’</w:t>
      </w:r>
      <w:r>
        <w:t xml:space="preserve">, </w:t>
      </w:r>
      <w:r w:rsidR="00605405">
        <w:t>‘</w:t>
      </w:r>
      <w:r>
        <w:t>a little of the time</w:t>
      </w:r>
      <w:r w:rsidR="00605405">
        <w:t>’</w:t>
      </w:r>
      <w:r>
        <w:t xml:space="preserve">, and </w:t>
      </w:r>
      <w:r w:rsidR="00605405">
        <w:t>‘</w:t>
      </w:r>
      <w:r>
        <w:t>none of the time</w:t>
      </w:r>
      <w:r w:rsidR="00605405">
        <w:t>’</w:t>
      </w:r>
      <w:r>
        <w:t>. Raw sc</w:t>
      </w:r>
      <w:r w:rsidR="00605405">
        <w:t>ores are then derived from the five</w:t>
      </w:r>
      <w:r>
        <w:t xml:space="preserve"> items and transformed to a 0 to 100 scale with higher scores indicating better mental health (Appendix A). MHI is well-validated and reliable measure of mental health status </w:t>
      </w:r>
      <w:r w:rsidR="00870399">
        <w:fldChar w:fldCharType="begin">
          <w:fldData xml:space="preserve">PEVuZE5vdGU+PENpdGU+PEF1dGhvcj5CZXJ3aWNrPC9BdXRob3I+PFllYXI+MTk5MTwvWWVhcj48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</w:fldData>
        </w:fldChar>
      </w:r>
      <w:r w:rsidR="007F3AAA">
        <w:instrText xml:space="preserve"> ADDIN EN.CITE </w:instrText>
      </w:r>
      <w:r w:rsidR="007F3AAA">
        <w:fldChar w:fldCharType="begin">
          <w:fldData xml:space="preserve">PEVuZE5vdGU+PENpdGU+PEF1dGhvcj5CZXJ3aWNrPC9BdXRob3I+PFllYXI+MTk5MTwvWWVhcj48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</w:fldData>
        </w:fldChar>
      </w:r>
      <w:r w:rsidR="007F3AAA">
        <w:instrText xml:space="preserve"> ADDIN EN.CITE.DATA </w:instrText>
      </w:r>
      <w:r w:rsidR="007F3AAA">
        <w:fldChar w:fldCharType="end"/>
      </w:r>
      <w:r w:rsidR="00870399">
        <w:fldChar w:fldCharType="separate"/>
      </w:r>
      <w:r w:rsidR="007F3AAA">
        <w:rPr>
          <w:noProof/>
        </w:rPr>
        <w:t>(</w:t>
      </w:r>
      <w:hyperlink w:anchor="_ENREF_42" w:tooltip="Berwick, 1991 #134" w:history="1">
        <w:r w:rsidR="001731F3">
          <w:rPr>
            <w:noProof/>
          </w:rPr>
          <w:t>Berwick et al., 1991</w:t>
        </w:r>
      </w:hyperlink>
      <w:r w:rsidR="007F3AAA">
        <w:rPr>
          <w:noProof/>
        </w:rPr>
        <w:t xml:space="preserve">; </w:t>
      </w:r>
      <w:hyperlink w:anchor="_ENREF_153" w:tooltip="Rumpf, 2001 #135" w:history="1">
        <w:r w:rsidR="001731F3">
          <w:rPr>
            <w:noProof/>
          </w:rPr>
          <w:t>Rumpf et al., 2001</w:t>
        </w:r>
      </w:hyperlink>
      <w:r w:rsidR="007F3AAA">
        <w:rPr>
          <w:noProof/>
        </w:rPr>
        <w:t>)</w:t>
      </w:r>
      <w:r w:rsidR="00870399">
        <w:fldChar w:fldCharType="end"/>
      </w:r>
      <w:r>
        <w:t>.  The SF-36 was included in all surveys for the 1973-78, 1946-51, and 1921-26 cohorts. It was, however, not included in surveys for the 1989-95 cohort.</w:t>
      </w:r>
    </w:p>
    <w:p w14:paraId="4F7714D5" w14:textId="77777777" w:rsidR="00DC3F65" w:rsidRDefault="00DC3F65" w:rsidP="00DC3F65"/>
    <w:p w14:paraId="266718CE" w14:textId="52071695" w:rsidR="00DC3F65" w:rsidRDefault="00DC3F65" w:rsidP="00DC3F65">
      <w:r>
        <w:t xml:space="preserve">People with psychological distress or poor mental health can be identified using an MHI cut point of 52 </w:t>
      </w:r>
      <w:r w:rsidR="00870399">
        <w:fldChar w:fldCharType="begin">
          <w:fldData xml:space="preserve">PEVuZE5vdGU+PENpdGU+PEF1dGhvcj5TaWx2ZWlyYTwvQXV0aG9yPjxZZWFyPjIwMDU8L1llYXI+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</w:fldData>
        </w:fldChar>
      </w:r>
      <w:r w:rsidR="007F3AAA">
        <w:instrText xml:space="preserve"> ADDIN EN.CITE </w:instrText>
      </w:r>
      <w:r w:rsidR="007F3AAA">
        <w:fldChar w:fldCharType="begin">
          <w:fldData xml:space="preserve">PEVuZE5vdGU+PENpdGU+PEF1dGhvcj5TaWx2ZWlyYTwvQXV0aG9yPjxZZWFyPjIwMDU8L1llYXI+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</w:fldData>
        </w:fldChar>
      </w:r>
      <w:r w:rsidR="007F3AAA">
        <w:instrText xml:space="preserve"> ADDIN EN.CITE.DATA </w:instrText>
      </w:r>
      <w:r w:rsidR="007F3AAA">
        <w:fldChar w:fldCharType="end"/>
      </w:r>
      <w:r w:rsidR="00870399">
        <w:fldChar w:fldCharType="separate"/>
      </w:r>
      <w:r w:rsidR="007F3AAA">
        <w:rPr>
          <w:noProof/>
        </w:rPr>
        <w:t>(</w:t>
      </w:r>
      <w:hyperlink w:anchor="_ENREF_160" w:tooltip="Silveira, 2005 #136" w:history="1">
        <w:r w:rsidR="001731F3">
          <w:rPr>
            <w:noProof/>
          </w:rPr>
          <w:t>Silveira et al., 2005</w:t>
        </w:r>
      </w:hyperlink>
      <w:r w:rsidR="007F3AAA">
        <w:rPr>
          <w:noProof/>
        </w:rPr>
        <w:t xml:space="preserve">; </w:t>
      </w:r>
      <w:hyperlink w:anchor="_ENREF_165" w:tooltip="Thorsen, 2013 #137" w:history="1">
        <w:r w:rsidR="001731F3">
          <w:rPr>
            <w:noProof/>
          </w:rPr>
          <w:t>Thorsen et al., 2013</w:t>
        </w:r>
      </w:hyperlink>
      <w:r w:rsidR="007F3AAA">
        <w:rPr>
          <w:noProof/>
        </w:rPr>
        <w:t>)</w:t>
      </w:r>
      <w:r w:rsidR="00870399">
        <w:fldChar w:fldCharType="end"/>
      </w:r>
      <w:r>
        <w:t>.</w:t>
      </w:r>
    </w:p>
    <w:p w14:paraId="5C2F601D" w14:textId="77777777" w:rsidR="00DC3F65" w:rsidRPr="00362476" w:rsidRDefault="00DC3F65" w:rsidP="00DC3F65">
      <w:pPr>
        <w:spacing w:before="0" w:after="0" w:line="240" w:lineRule="auto"/>
        <w:jc w:val="left"/>
        <w:rPr>
          <w:rFonts w:eastAsia="Times New Roman" w:cs="Arial"/>
        </w:rPr>
      </w:pPr>
    </w:p>
    <w:p w14:paraId="20872B1A" w14:textId="773929C4" w:rsidR="00DC3F65" w:rsidRDefault="00DC3F65" w:rsidP="00DC3F65">
      <w:pPr>
        <w:pStyle w:val="Heading2"/>
      </w:pPr>
      <w:bookmarkStart w:id="220" w:name="_Toc446584286"/>
      <w:bookmarkStart w:id="221" w:name="_Toc446585408"/>
      <w:bookmarkStart w:id="222" w:name="_Toc452371006"/>
      <w:r>
        <w:t>Changes in mental health across the adult lifespan</w:t>
      </w:r>
      <w:bookmarkEnd w:id="220"/>
      <w:bookmarkEnd w:id="221"/>
      <w:bookmarkEnd w:id="222"/>
    </w:p>
    <w:p w14:paraId="7C8D53DE" w14:textId="77777777" w:rsidR="00DC3F65" w:rsidRDefault="00DC3F65" w:rsidP="00DC3F65">
      <w:r>
        <w:t>The mean MHI was plotted by average age at each survey for the 1973-78, 1946-51, and 1921-26 cohorts (Figure 6-1). The average MHI is relatively stable across the adult lifespan, ranging from 69 to 80 and it is slightly higher in the 1921-26 cohort compared with the 1973-78 cohort.</w:t>
      </w:r>
    </w:p>
    <w:p w14:paraId="54D75A2B" w14:textId="77777777" w:rsidR="00DC3F65" w:rsidRDefault="00DC3F65" w:rsidP="00DC3F65"/>
    <w:p w14:paraId="75EB6694" w14:textId="77777777" w:rsidR="001C7823" w:rsidRDefault="001C7823" w:rsidP="001C7823">
      <w:pPr>
        <w:keepNext/>
        <w:jc w:val="center"/>
      </w:pPr>
      <w:r>
        <w:rPr>
          <w:noProof/>
          <w:szCs w:val="24"/>
        </w:rPr>
        <w:lastRenderedPageBreak/>
        <w:drawing>
          <wp:inline distT="0" distB="0" distL="0" distR="0" wp14:anchorId="2E4C56C4" wp14:editId="4CC5ABB2">
            <wp:extent cx="4877435" cy="34575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a:extLst>
                        <a:ext uri="{28A0092B-C50C-407E-A947-70E740481C1C}">
                          <a14:useLocalDpi xmlns:a14="http://schemas.microsoft.com/office/drawing/2010/main" val="0"/>
                        </a:ext>
                      </a:extLst>
                    </a:blip>
                    <a:srcRect b="5457"/>
                    <a:stretch/>
                  </pic:blipFill>
                  <pic:spPr bwMode="auto">
                    <a:xfrm>
                      <a:off x="0" y="0"/>
                      <a:ext cx="4878000" cy="3457976"/>
                    </a:xfrm>
                    <a:prstGeom prst="rect">
                      <a:avLst/>
                    </a:prstGeom>
                    <a:noFill/>
                    <a:ln>
                      <a:noFill/>
                    </a:ln>
                    <a:extLst>
                      <a:ext uri="{53640926-AAD7-44D8-BBD7-CCE9431645EC}">
                        <a14:shadowObscured xmlns:a14="http://schemas.microsoft.com/office/drawing/2010/main"/>
                      </a:ext>
                    </a:extLst>
                  </pic:spPr>
                </pic:pic>
              </a:graphicData>
            </a:graphic>
          </wp:inline>
        </w:drawing>
      </w:r>
    </w:p>
    <w:p w14:paraId="17EEB3FA" w14:textId="5A67D2C1" w:rsidR="001C7823" w:rsidRDefault="001C7823" w:rsidP="001C7823">
      <w:pPr>
        <w:pStyle w:val="Caption"/>
      </w:pPr>
      <w:bookmarkStart w:id="223" w:name="_Toc452469967"/>
      <w:r>
        <w:t xml:space="preserve">Figure </w:t>
      </w:r>
      <w:fldSimple w:instr=" STYLEREF 1 \s ">
        <w:r w:rsidR="004675BB">
          <w:rPr>
            <w:noProof/>
          </w:rPr>
          <w:t>6</w:t>
        </w:r>
      </w:fldSimple>
      <w:r w:rsidR="003D2D66">
        <w:noBreakHyphen/>
      </w:r>
      <w:fldSimple w:instr=" SEQ Figure \* ARABIC \s 1 ">
        <w:r w:rsidR="004675BB">
          <w:rPr>
            <w:noProof/>
          </w:rPr>
          <w:t>1</w:t>
        </w:r>
      </w:fldSimple>
      <w:r>
        <w:t xml:space="preserve">: </w:t>
      </w:r>
      <w:r w:rsidRPr="00C26CC3">
        <w:t xml:space="preserve">Trajectory of mental health with age in each cohort (1973-78, 1946-51, </w:t>
      </w:r>
      <w:r w:rsidR="00913D57">
        <w:t xml:space="preserve">and </w:t>
      </w:r>
      <w:r w:rsidRPr="00C26CC3">
        <w:t>1921-26).</w:t>
      </w:r>
      <w:bookmarkEnd w:id="223"/>
    </w:p>
    <w:p w14:paraId="4B3F20E5" w14:textId="77777777" w:rsidR="00DC3F65" w:rsidRDefault="00DC3F65" w:rsidP="00DC3F65"/>
    <w:p w14:paraId="4FDDD6CB" w14:textId="49D4AEBE" w:rsidR="00DC3F65" w:rsidRDefault="00DC3F65" w:rsidP="00DC3F65">
      <w:r>
        <w:t xml:space="preserve">The prevalence of psychological distress (MHI ≤ 52) among ALSWH participants is shown in Figure 6-2. Corresponding to the trend that mental health improves with age, the </w:t>
      </w:r>
      <w:r w:rsidR="00CE658E">
        <w:t>prevalence</w:t>
      </w:r>
      <w:r>
        <w:t xml:space="preserve"> of women with psychological distress is higher in the 1973-78 cohort than the 1921-26 cohort, however it </w:t>
      </w:r>
      <w:r w:rsidR="00E54443">
        <w:t>decreases for all cohorts from S</w:t>
      </w:r>
      <w:r>
        <w:t xml:space="preserve">urveys 1 to 6. In the 1973-78 cohort, the </w:t>
      </w:r>
      <w:r w:rsidR="00185F71">
        <w:t>percentage</w:t>
      </w:r>
      <w:r>
        <w:t xml:space="preserve"> of women with psychological distress is 21.7 at age 20 and this decreases to 13.7 at age 36 years. For women in the 1946-51 cohort, 15.4 per cent reported psychological distress in the first survey at average age 47 years and by age 64, this fell to 10.2 per cent. The 1921-26 cohort has the lowest </w:t>
      </w:r>
      <w:r w:rsidR="00CE658E">
        <w:t>prevalence</w:t>
      </w:r>
      <w:r>
        <w:t xml:space="preserve"> with psychological distress, ranging from 10.2 per cent at age 72 years to 8.8 per cent at age 87 years. </w:t>
      </w:r>
    </w:p>
    <w:p w14:paraId="0C860F47" w14:textId="77777777" w:rsidR="00DC3F65" w:rsidRDefault="00DC3F65" w:rsidP="00DC3F65"/>
    <w:p w14:paraId="0E04CEFE" w14:textId="7A0737F6" w:rsidR="00DC3F65" w:rsidRDefault="00DC3F65" w:rsidP="00DC3F65">
      <w:r>
        <w:t xml:space="preserve">This trend is consistent with the trajectory shown when using </w:t>
      </w:r>
      <w:r w:rsidR="00913D57">
        <w:t xml:space="preserve">the </w:t>
      </w:r>
      <w:r>
        <w:t xml:space="preserve">Mental Health Component Score </w:t>
      </w:r>
      <w:r w:rsidR="00870399">
        <w:fldChar w:fldCharType="begin">
          <w:fldData xml:space="preserve">PEVuZE5vdGU+PENpdGU+PEF1dGhvcj5NaXNocmE8L0F1dGhvcj48WWVhcj4yMDE0PC9ZZWFyPjxS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</w:fldData>
        </w:fldChar>
      </w:r>
      <w:r w:rsidR="007F3AAA">
        <w:instrText xml:space="preserve"> ADDIN EN.CITE </w:instrText>
      </w:r>
      <w:r w:rsidR="007F3AAA">
        <w:fldChar w:fldCharType="begin">
          <w:fldData xml:space="preserve">PEVuZE5vdGU+PENpdGU+PEF1dGhvcj5NaXNocmE8L0F1dGhvcj48WWVhcj4yMDE0PC9ZZWFyPjxS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</w:fldData>
        </w:fldChar>
      </w:r>
      <w:r w:rsidR="007F3AAA">
        <w:instrText xml:space="preserve"> ADDIN EN.CITE.DATA </w:instrText>
      </w:r>
      <w:r w:rsidR="007F3AAA">
        <w:fldChar w:fldCharType="end"/>
      </w:r>
      <w:r w:rsidR="00870399">
        <w:fldChar w:fldCharType="separate"/>
      </w:r>
      <w:r w:rsidR="007F3AAA">
        <w:rPr>
          <w:noProof/>
        </w:rPr>
        <w:t>(</w:t>
      </w:r>
      <w:hyperlink w:anchor="_ENREF_134" w:tooltip="Mishra, 2014 #167" w:history="1">
        <w:r w:rsidR="001731F3">
          <w:rPr>
            <w:noProof/>
          </w:rPr>
          <w:t>Mishra, Hockey &amp; Dobson, 2014</w:t>
        </w:r>
      </w:hyperlink>
      <w:r w:rsidR="007F3AAA">
        <w:rPr>
          <w:noProof/>
        </w:rPr>
        <w:t>)</w:t>
      </w:r>
      <w:r w:rsidR="00870399">
        <w:fldChar w:fldCharType="end"/>
      </w:r>
      <w:r>
        <w:t xml:space="preserve">, which is derived from four subscales of the SF-36, including Mental Health (used in Figure 6-1). </w:t>
      </w:r>
      <w:r w:rsidRPr="00C03EF2">
        <w:t xml:space="preserve">Furthermore, it is similar to the findings reported in the 2007 National Survey of Mental Health and Wellbeing (described in section 6.1) as well as the 2014-15 National Health Survey </w:t>
      </w:r>
      <w:r w:rsidR="00870399">
        <w:fldChar w:fldCharType="begin"/>
      </w:r>
      <w:r w:rsidR="009E6594">
        <w:instrText xml:space="preserve"> ADDIN EN.CITE &lt;EndNote&gt;&lt;Cite&gt;&lt;Author&gt;ABS&lt;/Author&gt;&lt;Year&gt;2015&lt;/Year&gt;&lt;RecNum&gt;64&lt;/RecNum&gt;&lt;DisplayText&gt;(ABS, 2015e)&lt;/DisplayText&gt;&lt;record&gt;&lt;rec-number&gt;64&lt;/rec-number&gt;&lt;foreign-keys&gt;&lt;key app="EN" db-id="0zaxfzw0nszf5ae2xx05fzzowfpdapapwt0v" timestamp="1452559993"&gt;64&lt;/key&gt;&lt;/foreign-keys&gt;&lt;ref-type name="Government Document"&gt;46&lt;/ref-type&gt;&lt;contributors&gt;&lt;authors&gt;&lt;author&gt;ABS&lt;/author&gt;&lt;/authors&gt;&lt;secondary-authors&gt;&lt;author&gt;Australian Bureau of Statistics&lt;/author&gt;&lt;/secondary-authors&gt;&lt;/contributors&gt;&lt;titles&gt;&lt;title&gt;National Health Survey: First Results, 2014-15&lt;/title&gt;&lt;/titles&gt;&lt;dates&gt;&lt;year&gt;2015&lt;/year&gt;&lt;/dates&gt;&lt;pub-location&gt;Canberra&lt;/pub-location&gt;&lt;publisher&gt;Commonwealth of Australia&lt;/publisher&gt;&lt;isbn&gt;4364.0.55.001&lt;/isbn&gt;&lt;urls&gt;&lt;/urls&gt;&lt;custom1&gt;Australian Bureau of Statistics&lt;/custom1&gt;&lt;/record&gt;&lt;/Cite&gt;&lt;/EndNote&gt;</w:instrText>
      </w:r>
      <w:r w:rsidR="00870399">
        <w:fldChar w:fldCharType="separate"/>
      </w:r>
      <w:r w:rsidR="009E6594">
        <w:rPr>
          <w:noProof/>
        </w:rPr>
        <w:t>(</w:t>
      </w:r>
      <w:hyperlink w:anchor="_ENREF_21" w:tooltip="ABS, 2015 #64" w:history="1">
        <w:r w:rsidR="001731F3">
          <w:rPr>
            <w:noProof/>
          </w:rPr>
          <w:t>ABS, 2015e</w:t>
        </w:r>
      </w:hyperlink>
      <w:r w:rsidR="009E6594">
        <w:rPr>
          <w:noProof/>
        </w:rPr>
        <w:t>)</w:t>
      </w:r>
      <w:r w:rsidR="00870399">
        <w:fldChar w:fldCharType="end"/>
      </w:r>
      <w:r w:rsidRPr="00C03EF2">
        <w:t>.</w:t>
      </w:r>
    </w:p>
    <w:p w14:paraId="6985A297" w14:textId="77777777" w:rsidR="00DC3F65" w:rsidRDefault="00DC3F65" w:rsidP="00DC3F65">
      <w:pPr>
        <w:keepNext/>
        <w:jc w:val="center"/>
      </w:pPr>
      <w:r>
        <w:rPr>
          <w:noProof/>
        </w:rPr>
        <w:lastRenderedPageBreak/>
        <w:drawing>
          <wp:inline distT="0" distB="0" distL="0" distR="0" wp14:anchorId="37AC23A0" wp14:editId="241F5D06">
            <wp:extent cx="4877435" cy="344805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a:extLst>
                        <a:ext uri="{28A0092B-C50C-407E-A947-70E740481C1C}">
                          <a14:useLocalDpi xmlns:a14="http://schemas.microsoft.com/office/drawing/2010/main" val="0"/>
                        </a:ext>
                      </a:extLst>
                    </a:blip>
                    <a:srcRect b="5719"/>
                    <a:stretch/>
                  </pic:blipFill>
                  <pic:spPr bwMode="auto">
                    <a:xfrm>
                      <a:off x="0" y="0"/>
                      <a:ext cx="4878000" cy="3448449"/>
                    </a:xfrm>
                    <a:prstGeom prst="rect">
                      <a:avLst/>
                    </a:prstGeom>
                    <a:noFill/>
                    <a:ln>
                      <a:noFill/>
                    </a:ln>
                    <a:extLst>
                      <a:ext uri="{53640926-AAD7-44D8-BBD7-CCE9431645EC}">
                        <a14:shadowObscured xmlns:a14="http://schemas.microsoft.com/office/drawing/2010/main"/>
                      </a:ext>
                    </a:extLst>
                  </pic:spPr>
                </pic:pic>
              </a:graphicData>
            </a:graphic>
          </wp:inline>
        </w:drawing>
      </w:r>
    </w:p>
    <w:p w14:paraId="46BB5D29" w14:textId="1AAB37A0" w:rsidR="00DC3F65" w:rsidRDefault="00DC3F65" w:rsidP="00DC3F65">
      <w:pPr>
        <w:pStyle w:val="Caption"/>
        <w:rPr>
          <w:b w:val="0"/>
        </w:rPr>
      </w:pPr>
      <w:bookmarkStart w:id="224" w:name="_Toc452469968"/>
      <w:r>
        <w:t xml:space="preserve">Figure </w:t>
      </w:r>
      <w:fldSimple w:instr=" STYLEREF 1 \s ">
        <w:r w:rsidR="004675BB">
          <w:rPr>
            <w:noProof/>
          </w:rPr>
          <w:t>6</w:t>
        </w:r>
      </w:fldSimple>
      <w:r w:rsidR="003D2D66">
        <w:noBreakHyphen/>
      </w:r>
      <w:fldSimple w:instr=" SEQ Figure \* ARABIC \s 1 ">
        <w:r w:rsidR="004675BB">
          <w:rPr>
            <w:noProof/>
          </w:rPr>
          <w:t>2</w:t>
        </w:r>
      </w:fldSimple>
      <w:r>
        <w:t xml:space="preserve">: </w:t>
      </w:r>
      <w:r w:rsidRPr="006A6584">
        <w:t xml:space="preserve">The </w:t>
      </w:r>
      <w:r w:rsidR="00CE658E">
        <w:t>percentage</w:t>
      </w:r>
      <w:r w:rsidRPr="006A6584">
        <w:t xml:space="preserve"> of ALSWH participants with a MHI ≤ 52 for each cohort (1973-78, 1946-51, and 1921-26).</w:t>
      </w:r>
      <w:bookmarkEnd w:id="224"/>
    </w:p>
    <w:p w14:paraId="1CF1D3B9" w14:textId="77777777" w:rsidR="00DC3F65" w:rsidRDefault="00DC3F65" w:rsidP="00DC3F65">
      <w:pPr>
        <w:jc w:val="center"/>
        <w:rPr>
          <w:b/>
        </w:rPr>
      </w:pPr>
    </w:p>
    <w:p w14:paraId="04543448" w14:textId="29032741" w:rsidR="00DC3F65" w:rsidRDefault="00DC3F65" w:rsidP="00DC3F65">
      <w:pPr>
        <w:pStyle w:val="Heading2"/>
      </w:pPr>
      <w:bookmarkStart w:id="225" w:name="_Toc446584287"/>
      <w:bookmarkStart w:id="226" w:name="_Toc446585409"/>
      <w:bookmarkStart w:id="227" w:name="_Toc452371007"/>
      <w:r>
        <w:t>Projections of psychological distress for the next 20 years</w:t>
      </w:r>
      <w:bookmarkEnd w:id="225"/>
      <w:bookmarkEnd w:id="226"/>
      <w:bookmarkEnd w:id="227"/>
    </w:p>
    <w:p w14:paraId="2D6659FE" w14:textId="592C24CC" w:rsidR="00DC3F65" w:rsidRDefault="00DC3F65" w:rsidP="00DC3F65">
      <w:r>
        <w:t xml:space="preserve">To forecast the </w:t>
      </w:r>
      <w:r w:rsidR="00CE658E">
        <w:t>prevalence</w:t>
      </w:r>
      <w:r>
        <w:t xml:space="preserve"> of women with psychological distress over the next </w:t>
      </w:r>
      <w:r w:rsidR="00605405">
        <w:t>twenty</w:t>
      </w:r>
      <w:r>
        <w:t xml:space="preserve"> years, the prevalence of psychological distress by age was modelled based on trends shown in Figure 6-2. The resultant penalised B-spline model provides the prevalence of women with psychological distress at every age from the ages of 20 to 90 years (Figure 6-3 and Appendix B, section 13.4). The model was then used to project the </w:t>
      </w:r>
      <w:r w:rsidR="00CE658E">
        <w:t>prevalence</w:t>
      </w:r>
      <w:r>
        <w:t xml:space="preserve"> of Australian women aged 20-90 years with psychological distress from 2015 to 2035. We assumed that the age-specific prevalence of psychological distress for women remains the same for this </w:t>
      </w:r>
      <w:r w:rsidR="00605405">
        <w:t>twenty</w:t>
      </w:r>
      <w:r>
        <w:t xml:space="preserve">-year time period. </w:t>
      </w:r>
    </w:p>
    <w:p w14:paraId="4A9722B7" w14:textId="77777777" w:rsidR="00DC3F65" w:rsidRDefault="00DC3F65" w:rsidP="00DC3F65"/>
    <w:p w14:paraId="231B9E39" w14:textId="77777777" w:rsidR="00DC3F65" w:rsidRDefault="00DC3F65" w:rsidP="00DC3F65">
      <w:pPr>
        <w:keepNext/>
        <w:jc w:val="center"/>
      </w:pPr>
      <w:r>
        <w:rPr>
          <w:noProof/>
        </w:rPr>
        <w:lastRenderedPageBreak/>
        <w:drawing>
          <wp:inline distT="0" distB="0" distL="0" distR="0" wp14:anchorId="55A13165" wp14:editId="60A478AF">
            <wp:extent cx="4877435" cy="346710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a:extLst>
                        <a:ext uri="{28A0092B-C50C-407E-A947-70E740481C1C}">
                          <a14:useLocalDpi xmlns:a14="http://schemas.microsoft.com/office/drawing/2010/main" val="0"/>
                        </a:ext>
                      </a:extLst>
                    </a:blip>
                    <a:srcRect b="5197"/>
                    <a:stretch/>
                  </pic:blipFill>
                  <pic:spPr bwMode="auto">
                    <a:xfrm>
                      <a:off x="0" y="0"/>
                      <a:ext cx="4878000" cy="3467502"/>
                    </a:xfrm>
                    <a:prstGeom prst="rect">
                      <a:avLst/>
                    </a:prstGeom>
                    <a:noFill/>
                    <a:ln>
                      <a:noFill/>
                    </a:ln>
                    <a:extLst>
                      <a:ext uri="{53640926-AAD7-44D8-BBD7-CCE9431645EC}">
                        <a14:shadowObscured xmlns:a14="http://schemas.microsoft.com/office/drawing/2010/main"/>
                      </a:ext>
                    </a:extLst>
                  </pic:spPr>
                </pic:pic>
              </a:graphicData>
            </a:graphic>
          </wp:inline>
        </w:drawing>
      </w:r>
    </w:p>
    <w:p w14:paraId="7591BF14" w14:textId="04495F61" w:rsidR="00DC3F65" w:rsidRDefault="00DC3F65" w:rsidP="00DC3F65">
      <w:pPr>
        <w:pStyle w:val="Caption"/>
        <w:rPr>
          <w:b w:val="0"/>
        </w:rPr>
      </w:pPr>
      <w:bookmarkStart w:id="228" w:name="_Toc452469969"/>
      <w:r>
        <w:t xml:space="preserve">Figure </w:t>
      </w:r>
      <w:fldSimple w:instr=" STYLEREF 1 \s ">
        <w:r w:rsidR="004675BB">
          <w:rPr>
            <w:noProof/>
          </w:rPr>
          <w:t>6</w:t>
        </w:r>
      </w:fldSimple>
      <w:r w:rsidR="003D2D66">
        <w:noBreakHyphen/>
      </w:r>
      <w:fldSimple w:instr=" SEQ Figure \* ARABIC \s 1 ">
        <w:r w:rsidR="004675BB">
          <w:rPr>
            <w:noProof/>
          </w:rPr>
          <w:t>3</w:t>
        </w:r>
      </w:fldSimple>
      <w:r>
        <w:t xml:space="preserve">: </w:t>
      </w:r>
      <w:r w:rsidRPr="00E0368F">
        <w:t xml:space="preserve">A model of the </w:t>
      </w:r>
      <w:r w:rsidR="00CE658E">
        <w:t>prevalence</w:t>
      </w:r>
      <w:r w:rsidRPr="00E0368F">
        <w:t xml:space="preserve"> of women with psychological distress (MHI≤52) by actual age at survey for the 1973-78, 1946-51, and 1921-26 cohorts.</w:t>
      </w:r>
      <w:bookmarkEnd w:id="228"/>
    </w:p>
    <w:p w14:paraId="735C6251" w14:textId="77777777" w:rsidR="00DC3F65" w:rsidRDefault="00DC3F65" w:rsidP="00DC3F65"/>
    <w:p w14:paraId="3A34A79A" w14:textId="79C1DB01" w:rsidR="00DC3F65" w:rsidRDefault="00DC3F65" w:rsidP="00DC3F65">
      <w:r>
        <w:t xml:space="preserve">The age-specific estimates for psychological distress were multiplied by the projected number of women aged 20 to 90 years at every year from 2015 to 2035 to predict the number and </w:t>
      </w:r>
      <w:r w:rsidR="00185F71">
        <w:t>percentage</w:t>
      </w:r>
      <w:r>
        <w:t xml:space="preserve"> of women with psychological distress (Appendix C). Briefly, the ABS produced three different scenarios (Series A, B, and C) for the Australian population from 2012 to 2011. Series B is based on current (at 2012) rates of fertility, life expectancy at birth, and net overseas migration. Series A assumes higher rates for all three characteristics, whereas Series C assumes lower fertility and net overseas migration rates and unchanged life expectancy.</w:t>
      </w:r>
    </w:p>
    <w:p w14:paraId="110E8143" w14:textId="77777777" w:rsidR="00DC3F65" w:rsidRDefault="00DC3F65" w:rsidP="00DC3F65">
      <w:pPr>
        <w:jc w:val="left"/>
      </w:pPr>
    </w:p>
    <w:p w14:paraId="7481914C" w14:textId="7B472075" w:rsidR="00DC3F65" w:rsidRDefault="00DC3F65" w:rsidP="00DC3F65">
      <w:r>
        <w:t>Figure 6-4 shows that the estimated number of Australian women with psychological distress was approximately 1.3 million in 2015, which is projected to increase to a total of 1.6 million (Series C) to 1.7 million (Series A). This, however, equates to a decrease from 14.0 per cent to about 13.6 per cent for all Series (</w:t>
      </w:r>
      <w:r w:rsidR="00E57DF7">
        <w:t>Table 6-1</w:t>
      </w:r>
      <w:r>
        <w:t xml:space="preserve">). </w:t>
      </w:r>
      <w:r w:rsidRPr="00C03EF2">
        <w:t>The projected increase in numbers of women with psychological distress likely corresponds to population growth of women in the younger age groups who also have the highest prevalence of psychological distress. However, because the Australian population is predicted to have a high life expectancy and low fertility rate, the number of older women (who have the least psychological distress) is expected to increase more rapidly than the number of younger women (who have the highest psychological distress), resulting in an overall decrease in the prevalence of psychological distress amongst women aged 20-90 between 2015 and 2035.</w:t>
      </w:r>
    </w:p>
    <w:p w14:paraId="29B00606" w14:textId="104ECE36" w:rsidR="00DC3F65" w:rsidRDefault="009D60BB" w:rsidP="00DC3F65">
      <w:pPr>
        <w:keepNext/>
        <w:jc w:val="center"/>
      </w:pPr>
      <w:r>
        <w:rPr>
          <w:noProof/>
          <w:szCs w:val="24"/>
        </w:rPr>
        <w:lastRenderedPageBreak/>
        <w:drawing>
          <wp:inline distT="0" distB="0" distL="0" distR="0" wp14:anchorId="73EE7718" wp14:editId="6FF8225F">
            <wp:extent cx="4924800" cy="3675600"/>
            <wp:effectExtent l="0" t="0" r="9525" b="127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60E3DFEE" w14:textId="43C6EA71" w:rsidR="00DC3F65" w:rsidRDefault="00DC3F65" w:rsidP="00DC3F65">
      <w:pPr>
        <w:pStyle w:val="Caption"/>
      </w:pPr>
      <w:bookmarkStart w:id="229" w:name="_Toc452469970"/>
      <w:r>
        <w:t xml:space="preserve">Figure </w:t>
      </w:r>
      <w:fldSimple w:instr=" STYLEREF 1 \s ">
        <w:r w:rsidR="004675BB">
          <w:rPr>
            <w:noProof/>
          </w:rPr>
          <w:t>6</w:t>
        </w:r>
      </w:fldSimple>
      <w:r w:rsidR="003D2D66">
        <w:noBreakHyphen/>
      </w:r>
      <w:fldSimple w:instr=" SEQ Figure \* ARABIC \s 1 ">
        <w:r w:rsidR="004675BB">
          <w:rPr>
            <w:noProof/>
          </w:rPr>
          <w:t>4</w:t>
        </w:r>
      </w:fldSimple>
      <w:r>
        <w:t xml:space="preserve">: </w:t>
      </w:r>
      <w:r w:rsidRPr="00BC2947">
        <w:t>Number of Australian women aged 20-90 years with psychological distress from 2015 to 2035.</w:t>
      </w:r>
      <w:bookmarkEnd w:id="229"/>
    </w:p>
    <w:p w14:paraId="5477D939" w14:textId="77777777" w:rsidR="00DC3F65" w:rsidRDefault="00DC3F65" w:rsidP="00DC3F65">
      <w:pPr>
        <w:jc w:val="left"/>
        <w:rPr>
          <w:b/>
        </w:rPr>
      </w:pPr>
    </w:p>
    <w:p w14:paraId="14D539B3" w14:textId="0DE7FB49" w:rsidR="00DC3F65" w:rsidRDefault="00DC3F65" w:rsidP="00720317">
      <w:pPr>
        <w:pStyle w:val="Caption"/>
        <w:keepNext/>
        <w:spacing w:after="0"/>
      </w:pPr>
      <w:bookmarkStart w:id="230" w:name="_Toc446590851"/>
      <w:bookmarkStart w:id="231" w:name="_Toc452470083"/>
      <w:r>
        <w:t xml:space="preserve">Table </w:t>
      </w:r>
      <w:fldSimple w:instr=" STYLEREF 1 \s ">
        <w:r w:rsidR="004675BB">
          <w:rPr>
            <w:noProof/>
          </w:rPr>
          <w:t>6</w:t>
        </w:r>
      </w:fldSimple>
      <w:r w:rsidR="003D2D66">
        <w:noBreakHyphen/>
      </w:r>
      <w:fldSimple w:instr=" SEQ Table \* ARABIC \s 1 ">
        <w:r w:rsidR="004675BB">
          <w:rPr>
            <w:noProof/>
          </w:rPr>
          <w:t>1</w:t>
        </w:r>
      </w:fldSimple>
      <w:r>
        <w:t xml:space="preserve">: </w:t>
      </w:r>
      <w:r w:rsidRPr="0010082A">
        <w:t xml:space="preserve">Projected number and </w:t>
      </w:r>
      <w:r w:rsidR="00CE658E">
        <w:t>prevalence</w:t>
      </w:r>
      <w:r w:rsidRPr="0010082A">
        <w:t xml:space="preserve"> of women with psychological distress in Australia from 2015 to 2035.</w:t>
      </w:r>
      <w:bookmarkEnd w:id="230"/>
      <w:bookmarkEnd w:id="231"/>
    </w:p>
    <w:tbl>
      <w:tblPr>
        <w:tblStyle w:val="TableGrid"/>
        <w:tblW w:w="0" w:type="auto"/>
        <w:tblLook w:val="04A0" w:firstRow="1" w:lastRow="0" w:firstColumn="1" w:lastColumn="0" w:noHBand="0" w:noVBand="1"/>
      </w:tblPr>
      <w:tblGrid>
        <w:gridCol w:w="1308"/>
        <w:gridCol w:w="1283"/>
        <w:gridCol w:w="1284"/>
        <w:gridCol w:w="1223"/>
        <w:gridCol w:w="1344"/>
        <w:gridCol w:w="1283"/>
        <w:gridCol w:w="1285"/>
      </w:tblGrid>
      <w:tr w:rsidR="00DC3F65" w:rsidRPr="00AD62F4" w14:paraId="58495BBD" w14:textId="77777777" w:rsidTr="005673D5">
        <w:tc>
          <w:tcPr>
            <w:tcW w:w="1308" w:type="dxa"/>
            <w:vMerge w:val="restart"/>
            <w:vAlign w:val="center"/>
          </w:tcPr>
          <w:p w14:paraId="53134146" w14:textId="77777777" w:rsidR="00DC3F65" w:rsidRPr="00AD62F4" w:rsidRDefault="00DC3F65" w:rsidP="005673D5">
            <w:pPr>
              <w:jc w:val="center"/>
              <w:rPr>
                <w:b/>
              </w:rPr>
            </w:pPr>
            <w:r w:rsidRPr="00AD62F4">
              <w:rPr>
                <w:b/>
              </w:rPr>
              <w:t xml:space="preserve"> Year</w:t>
            </w:r>
          </w:p>
        </w:tc>
        <w:tc>
          <w:tcPr>
            <w:tcW w:w="7702" w:type="dxa"/>
            <w:gridSpan w:val="6"/>
            <w:vAlign w:val="center"/>
          </w:tcPr>
          <w:p w14:paraId="24BBEB94" w14:textId="77777777" w:rsidR="00DC3F65" w:rsidRPr="00AD62F4" w:rsidRDefault="00DC3F65" w:rsidP="005673D5">
            <w:pPr>
              <w:jc w:val="center"/>
              <w:rPr>
                <w:b/>
              </w:rPr>
            </w:pPr>
            <w:r w:rsidRPr="00AD62F4">
              <w:rPr>
                <w:b/>
              </w:rPr>
              <w:t>Population projection</w:t>
            </w:r>
          </w:p>
        </w:tc>
      </w:tr>
      <w:tr w:rsidR="00DC3F65" w:rsidRPr="00AD62F4" w14:paraId="171AC0F1" w14:textId="77777777" w:rsidTr="005673D5">
        <w:tc>
          <w:tcPr>
            <w:tcW w:w="1308" w:type="dxa"/>
            <w:vMerge/>
          </w:tcPr>
          <w:p w14:paraId="11514CBC" w14:textId="77777777" w:rsidR="00DC3F65" w:rsidRPr="00AD62F4" w:rsidRDefault="00DC3F65" w:rsidP="005673D5">
            <w:pPr>
              <w:jc w:val="center"/>
              <w:rPr>
                <w:b/>
              </w:rPr>
            </w:pPr>
          </w:p>
        </w:tc>
        <w:tc>
          <w:tcPr>
            <w:tcW w:w="2567" w:type="dxa"/>
            <w:gridSpan w:val="2"/>
            <w:vAlign w:val="center"/>
          </w:tcPr>
          <w:p w14:paraId="76F9916D" w14:textId="77777777" w:rsidR="00DC3F65" w:rsidRPr="00AD62F4" w:rsidRDefault="00DC3F65" w:rsidP="005673D5">
            <w:pPr>
              <w:jc w:val="center"/>
              <w:rPr>
                <w:b/>
              </w:rPr>
            </w:pPr>
            <w:r>
              <w:rPr>
                <w:b/>
              </w:rPr>
              <w:t xml:space="preserve">Series </w:t>
            </w:r>
            <w:r w:rsidRPr="00AD62F4">
              <w:rPr>
                <w:b/>
              </w:rPr>
              <w:t>A</w:t>
            </w:r>
          </w:p>
        </w:tc>
        <w:tc>
          <w:tcPr>
            <w:tcW w:w="2567" w:type="dxa"/>
            <w:gridSpan w:val="2"/>
            <w:vAlign w:val="center"/>
          </w:tcPr>
          <w:p w14:paraId="5F4CE73A" w14:textId="77777777" w:rsidR="00DC3F65" w:rsidRPr="00AD62F4" w:rsidRDefault="00DC3F65" w:rsidP="005673D5">
            <w:pPr>
              <w:jc w:val="center"/>
              <w:rPr>
                <w:b/>
              </w:rPr>
            </w:pPr>
            <w:r>
              <w:rPr>
                <w:b/>
              </w:rPr>
              <w:t xml:space="preserve">Series </w:t>
            </w:r>
            <w:r w:rsidRPr="00AD62F4">
              <w:rPr>
                <w:b/>
              </w:rPr>
              <w:t>B</w:t>
            </w:r>
          </w:p>
        </w:tc>
        <w:tc>
          <w:tcPr>
            <w:tcW w:w="2568" w:type="dxa"/>
            <w:gridSpan w:val="2"/>
            <w:vAlign w:val="center"/>
          </w:tcPr>
          <w:p w14:paraId="244F73D0" w14:textId="77777777" w:rsidR="00DC3F65" w:rsidRPr="00AD62F4" w:rsidRDefault="00DC3F65" w:rsidP="005673D5">
            <w:pPr>
              <w:jc w:val="center"/>
              <w:rPr>
                <w:b/>
              </w:rPr>
            </w:pPr>
            <w:r>
              <w:rPr>
                <w:b/>
              </w:rPr>
              <w:t xml:space="preserve">Series </w:t>
            </w:r>
            <w:r w:rsidRPr="00AD62F4">
              <w:rPr>
                <w:b/>
              </w:rPr>
              <w:t>C</w:t>
            </w:r>
          </w:p>
        </w:tc>
      </w:tr>
      <w:tr w:rsidR="00DC3F65" w:rsidRPr="00AD62F4" w14:paraId="0BA5E223" w14:textId="77777777" w:rsidTr="005673D5">
        <w:tc>
          <w:tcPr>
            <w:tcW w:w="1308" w:type="dxa"/>
            <w:vMerge/>
          </w:tcPr>
          <w:p w14:paraId="786890E0" w14:textId="77777777" w:rsidR="00DC3F65" w:rsidRPr="00AD62F4" w:rsidRDefault="00DC3F65" w:rsidP="005673D5">
            <w:pPr>
              <w:jc w:val="center"/>
              <w:rPr>
                <w:b/>
              </w:rPr>
            </w:pPr>
          </w:p>
        </w:tc>
        <w:tc>
          <w:tcPr>
            <w:tcW w:w="1283" w:type="dxa"/>
          </w:tcPr>
          <w:p w14:paraId="5E8ACB79" w14:textId="77777777" w:rsidR="00DC3F65" w:rsidRPr="00AD62F4" w:rsidRDefault="00DC3F65" w:rsidP="005673D5">
            <w:pPr>
              <w:jc w:val="center"/>
              <w:rPr>
                <w:b/>
              </w:rPr>
            </w:pPr>
            <w:r w:rsidRPr="00AD62F4">
              <w:rPr>
                <w:b/>
              </w:rPr>
              <w:t>n</w:t>
            </w:r>
          </w:p>
        </w:tc>
        <w:tc>
          <w:tcPr>
            <w:tcW w:w="1284" w:type="dxa"/>
          </w:tcPr>
          <w:p w14:paraId="0DACC298" w14:textId="77777777" w:rsidR="00DC3F65" w:rsidRPr="00AD62F4" w:rsidRDefault="00DC3F65" w:rsidP="005673D5">
            <w:pPr>
              <w:jc w:val="center"/>
              <w:rPr>
                <w:b/>
              </w:rPr>
            </w:pPr>
            <w:r w:rsidRPr="00AD62F4">
              <w:rPr>
                <w:b/>
              </w:rPr>
              <w:t>%</w:t>
            </w:r>
          </w:p>
        </w:tc>
        <w:tc>
          <w:tcPr>
            <w:tcW w:w="1223" w:type="dxa"/>
          </w:tcPr>
          <w:p w14:paraId="37B1E855" w14:textId="77777777" w:rsidR="00DC3F65" w:rsidRPr="00AD62F4" w:rsidRDefault="00DC3F65" w:rsidP="005673D5">
            <w:pPr>
              <w:jc w:val="center"/>
              <w:rPr>
                <w:b/>
              </w:rPr>
            </w:pPr>
            <w:r w:rsidRPr="00AD62F4">
              <w:rPr>
                <w:b/>
              </w:rPr>
              <w:t>n</w:t>
            </w:r>
          </w:p>
        </w:tc>
        <w:tc>
          <w:tcPr>
            <w:tcW w:w="1344" w:type="dxa"/>
          </w:tcPr>
          <w:p w14:paraId="3F2AD7AD" w14:textId="77777777" w:rsidR="00DC3F65" w:rsidRPr="00AD62F4" w:rsidRDefault="00DC3F65" w:rsidP="005673D5">
            <w:pPr>
              <w:jc w:val="center"/>
              <w:rPr>
                <w:b/>
              </w:rPr>
            </w:pPr>
            <w:r w:rsidRPr="00AD62F4">
              <w:rPr>
                <w:b/>
              </w:rPr>
              <w:t>%</w:t>
            </w:r>
          </w:p>
        </w:tc>
        <w:tc>
          <w:tcPr>
            <w:tcW w:w="1283" w:type="dxa"/>
          </w:tcPr>
          <w:p w14:paraId="69A0D6AC" w14:textId="77777777" w:rsidR="00DC3F65" w:rsidRPr="00AD62F4" w:rsidRDefault="00DC3F65" w:rsidP="005673D5">
            <w:pPr>
              <w:jc w:val="center"/>
              <w:rPr>
                <w:b/>
              </w:rPr>
            </w:pPr>
            <w:r w:rsidRPr="00AD62F4">
              <w:rPr>
                <w:b/>
              </w:rPr>
              <w:t>n</w:t>
            </w:r>
          </w:p>
        </w:tc>
        <w:tc>
          <w:tcPr>
            <w:tcW w:w="1285" w:type="dxa"/>
          </w:tcPr>
          <w:p w14:paraId="5A58619E" w14:textId="77777777" w:rsidR="00DC3F65" w:rsidRPr="00AD62F4" w:rsidRDefault="00DC3F65" w:rsidP="005673D5">
            <w:pPr>
              <w:jc w:val="center"/>
              <w:rPr>
                <w:b/>
              </w:rPr>
            </w:pPr>
            <w:r w:rsidRPr="00AD62F4">
              <w:rPr>
                <w:b/>
              </w:rPr>
              <w:t>%</w:t>
            </w:r>
          </w:p>
        </w:tc>
      </w:tr>
      <w:tr w:rsidR="00DC3F65" w:rsidRPr="00AD62F4" w14:paraId="33DDD01F" w14:textId="77777777" w:rsidTr="005673D5">
        <w:tc>
          <w:tcPr>
            <w:tcW w:w="1308" w:type="dxa"/>
          </w:tcPr>
          <w:p w14:paraId="75E1163A" w14:textId="77777777" w:rsidR="00DC3F65" w:rsidRPr="00AD62F4" w:rsidRDefault="00DC3F65" w:rsidP="005673D5">
            <w:pPr>
              <w:jc w:val="center"/>
              <w:rPr>
                <w:b/>
              </w:rPr>
            </w:pPr>
            <w:r w:rsidRPr="00AD62F4">
              <w:rPr>
                <w:b/>
              </w:rPr>
              <w:t>2015</w:t>
            </w:r>
          </w:p>
        </w:tc>
        <w:tc>
          <w:tcPr>
            <w:tcW w:w="1283" w:type="dxa"/>
          </w:tcPr>
          <w:p w14:paraId="571EB424" w14:textId="77777777" w:rsidR="00DC3F65" w:rsidRPr="00490095" w:rsidRDefault="00DC3F65" w:rsidP="005673D5">
            <w:pPr>
              <w:jc w:val="center"/>
            </w:pPr>
            <w:r w:rsidRPr="00490095">
              <w:rPr>
                <w:rFonts w:cs="Arial"/>
                <w:color w:val="000000"/>
              </w:rPr>
              <w:t>1,262,407</w:t>
            </w:r>
          </w:p>
        </w:tc>
        <w:tc>
          <w:tcPr>
            <w:tcW w:w="1284" w:type="dxa"/>
          </w:tcPr>
          <w:p w14:paraId="4FF1B9B2" w14:textId="77777777" w:rsidR="00DC3F65" w:rsidRPr="00490095" w:rsidRDefault="00DC3F65" w:rsidP="005673D5">
            <w:pPr>
              <w:jc w:val="center"/>
            </w:pPr>
            <w:r w:rsidRPr="00490095">
              <w:rPr>
                <w:rFonts w:cs="Arial"/>
                <w:color w:val="000000"/>
              </w:rPr>
              <w:t>14.0</w:t>
            </w:r>
          </w:p>
        </w:tc>
        <w:tc>
          <w:tcPr>
            <w:tcW w:w="1223" w:type="dxa"/>
          </w:tcPr>
          <w:p w14:paraId="076DBBBB" w14:textId="77777777" w:rsidR="00DC3F65" w:rsidRPr="00490095" w:rsidRDefault="00DC3F65" w:rsidP="005673D5">
            <w:pPr>
              <w:jc w:val="center"/>
            </w:pPr>
            <w:r w:rsidRPr="00490095">
              <w:rPr>
                <w:rFonts w:cs="Arial"/>
                <w:color w:val="000000"/>
              </w:rPr>
              <w:t>1,259,852</w:t>
            </w:r>
          </w:p>
        </w:tc>
        <w:tc>
          <w:tcPr>
            <w:tcW w:w="1344" w:type="dxa"/>
          </w:tcPr>
          <w:p w14:paraId="17C7B526" w14:textId="77777777" w:rsidR="00DC3F65" w:rsidRPr="00490095" w:rsidRDefault="00DC3F65" w:rsidP="005673D5">
            <w:pPr>
              <w:jc w:val="center"/>
            </w:pPr>
            <w:r w:rsidRPr="00490095">
              <w:rPr>
                <w:rFonts w:cs="Arial"/>
                <w:color w:val="000000"/>
              </w:rPr>
              <w:t>14.0</w:t>
            </w:r>
          </w:p>
        </w:tc>
        <w:tc>
          <w:tcPr>
            <w:tcW w:w="1283" w:type="dxa"/>
          </w:tcPr>
          <w:p w14:paraId="637D3FD4" w14:textId="77777777" w:rsidR="00DC3F65" w:rsidRPr="00490095" w:rsidRDefault="00DC3F65" w:rsidP="005673D5">
            <w:pPr>
              <w:jc w:val="center"/>
            </w:pPr>
            <w:r w:rsidRPr="00490095">
              <w:rPr>
                <w:rFonts w:cs="Arial"/>
                <w:color w:val="000000"/>
              </w:rPr>
              <w:t>1,257,235</w:t>
            </w:r>
          </w:p>
        </w:tc>
        <w:tc>
          <w:tcPr>
            <w:tcW w:w="1285" w:type="dxa"/>
          </w:tcPr>
          <w:p w14:paraId="57069DBA" w14:textId="77777777" w:rsidR="00DC3F65" w:rsidRPr="00490095" w:rsidRDefault="00DC3F65" w:rsidP="005673D5">
            <w:pPr>
              <w:jc w:val="center"/>
            </w:pPr>
            <w:r w:rsidRPr="00490095">
              <w:rPr>
                <w:rFonts w:cs="Arial"/>
                <w:color w:val="000000"/>
              </w:rPr>
              <w:t>14.0</w:t>
            </w:r>
          </w:p>
        </w:tc>
      </w:tr>
      <w:tr w:rsidR="00DC3F65" w:rsidRPr="00AD62F4" w14:paraId="6073E576" w14:textId="77777777" w:rsidTr="005673D5">
        <w:tc>
          <w:tcPr>
            <w:tcW w:w="1308" w:type="dxa"/>
          </w:tcPr>
          <w:p w14:paraId="5F861026" w14:textId="77777777" w:rsidR="00DC3F65" w:rsidRPr="00AD62F4" w:rsidRDefault="00DC3F65" w:rsidP="005673D5">
            <w:pPr>
              <w:jc w:val="center"/>
              <w:rPr>
                <w:b/>
              </w:rPr>
            </w:pPr>
            <w:r w:rsidRPr="00AD62F4">
              <w:rPr>
                <w:b/>
              </w:rPr>
              <w:t>2020</w:t>
            </w:r>
          </w:p>
        </w:tc>
        <w:tc>
          <w:tcPr>
            <w:tcW w:w="1283" w:type="dxa"/>
          </w:tcPr>
          <w:p w14:paraId="3526684F" w14:textId="77777777" w:rsidR="00DC3F65" w:rsidRPr="00490095" w:rsidRDefault="00DC3F65" w:rsidP="005673D5">
            <w:pPr>
              <w:jc w:val="center"/>
            </w:pPr>
            <w:r w:rsidRPr="00490095">
              <w:rPr>
                <w:rFonts w:cs="Arial"/>
                <w:color w:val="000000"/>
              </w:rPr>
              <w:t>1,371,583</w:t>
            </w:r>
          </w:p>
        </w:tc>
        <w:tc>
          <w:tcPr>
            <w:tcW w:w="1284" w:type="dxa"/>
          </w:tcPr>
          <w:p w14:paraId="1D7C64C2" w14:textId="77777777" w:rsidR="00DC3F65" w:rsidRPr="00490095" w:rsidRDefault="00DC3F65" w:rsidP="005673D5">
            <w:pPr>
              <w:jc w:val="center"/>
            </w:pPr>
            <w:r w:rsidRPr="00490095">
              <w:rPr>
                <w:rFonts w:cs="Arial"/>
                <w:color w:val="000000"/>
              </w:rPr>
              <w:t>13.9</w:t>
            </w:r>
          </w:p>
        </w:tc>
        <w:tc>
          <w:tcPr>
            <w:tcW w:w="1223" w:type="dxa"/>
          </w:tcPr>
          <w:p w14:paraId="483239F2" w14:textId="77777777" w:rsidR="00DC3F65" w:rsidRPr="00490095" w:rsidRDefault="00DC3F65" w:rsidP="005673D5">
            <w:pPr>
              <w:jc w:val="center"/>
            </w:pPr>
            <w:r w:rsidRPr="00490095">
              <w:rPr>
                <w:rFonts w:cs="Arial"/>
                <w:color w:val="000000"/>
              </w:rPr>
              <w:t>1,359,464</w:t>
            </w:r>
          </w:p>
        </w:tc>
        <w:tc>
          <w:tcPr>
            <w:tcW w:w="1344" w:type="dxa"/>
          </w:tcPr>
          <w:p w14:paraId="49E5E017" w14:textId="77777777" w:rsidR="00DC3F65" w:rsidRPr="00490095" w:rsidRDefault="00DC3F65" w:rsidP="005673D5">
            <w:pPr>
              <w:jc w:val="center"/>
            </w:pPr>
            <w:r w:rsidRPr="00490095">
              <w:rPr>
                <w:rFonts w:cs="Arial"/>
                <w:color w:val="000000"/>
              </w:rPr>
              <w:t>13.9</w:t>
            </w:r>
          </w:p>
        </w:tc>
        <w:tc>
          <w:tcPr>
            <w:tcW w:w="1283" w:type="dxa"/>
          </w:tcPr>
          <w:p w14:paraId="12D2B0C5" w14:textId="77777777" w:rsidR="00DC3F65" w:rsidRPr="00490095" w:rsidRDefault="00DC3F65" w:rsidP="005673D5">
            <w:pPr>
              <w:jc w:val="center"/>
            </w:pPr>
            <w:r w:rsidRPr="00490095">
              <w:rPr>
                <w:rFonts w:cs="Arial"/>
                <w:color w:val="000000"/>
              </w:rPr>
              <w:t>1,347,524</w:t>
            </w:r>
          </w:p>
        </w:tc>
        <w:tc>
          <w:tcPr>
            <w:tcW w:w="1285" w:type="dxa"/>
          </w:tcPr>
          <w:p w14:paraId="37D423F3" w14:textId="77777777" w:rsidR="00DC3F65" w:rsidRPr="00490095" w:rsidRDefault="00DC3F65" w:rsidP="005673D5">
            <w:pPr>
              <w:jc w:val="center"/>
            </w:pPr>
            <w:r w:rsidRPr="00490095">
              <w:rPr>
                <w:rFonts w:cs="Arial"/>
                <w:color w:val="000000"/>
              </w:rPr>
              <w:t>13.8</w:t>
            </w:r>
          </w:p>
        </w:tc>
      </w:tr>
      <w:tr w:rsidR="00DC3F65" w:rsidRPr="00AD62F4" w14:paraId="6804371F" w14:textId="77777777" w:rsidTr="005673D5">
        <w:tc>
          <w:tcPr>
            <w:tcW w:w="1308" w:type="dxa"/>
          </w:tcPr>
          <w:p w14:paraId="5936C4F2" w14:textId="77777777" w:rsidR="00DC3F65" w:rsidRPr="00AD62F4" w:rsidRDefault="00DC3F65" w:rsidP="005673D5">
            <w:pPr>
              <w:jc w:val="center"/>
              <w:rPr>
                <w:b/>
              </w:rPr>
            </w:pPr>
            <w:r w:rsidRPr="00AD62F4">
              <w:rPr>
                <w:b/>
              </w:rPr>
              <w:t>2025</w:t>
            </w:r>
          </w:p>
        </w:tc>
        <w:tc>
          <w:tcPr>
            <w:tcW w:w="1283" w:type="dxa"/>
          </w:tcPr>
          <w:p w14:paraId="252E5307" w14:textId="77777777" w:rsidR="00DC3F65" w:rsidRPr="00490095" w:rsidRDefault="00DC3F65" w:rsidP="005673D5">
            <w:pPr>
              <w:jc w:val="center"/>
            </w:pPr>
            <w:r w:rsidRPr="00490095">
              <w:rPr>
                <w:rFonts w:cs="Arial"/>
                <w:color w:val="000000"/>
              </w:rPr>
              <w:t>1,480,554</w:t>
            </w:r>
          </w:p>
        </w:tc>
        <w:tc>
          <w:tcPr>
            <w:tcW w:w="1284" w:type="dxa"/>
          </w:tcPr>
          <w:p w14:paraId="7D340895" w14:textId="77777777" w:rsidR="00DC3F65" w:rsidRPr="00490095" w:rsidRDefault="00DC3F65" w:rsidP="005673D5">
            <w:pPr>
              <w:jc w:val="center"/>
            </w:pPr>
            <w:r w:rsidRPr="00490095">
              <w:rPr>
                <w:rFonts w:cs="Arial"/>
                <w:color w:val="000000"/>
              </w:rPr>
              <w:t>13.0</w:t>
            </w:r>
          </w:p>
        </w:tc>
        <w:tc>
          <w:tcPr>
            <w:tcW w:w="1223" w:type="dxa"/>
          </w:tcPr>
          <w:p w14:paraId="503A428D" w14:textId="77777777" w:rsidR="00DC3F65" w:rsidRPr="00490095" w:rsidRDefault="00DC3F65" w:rsidP="005673D5">
            <w:pPr>
              <w:jc w:val="center"/>
            </w:pPr>
            <w:r w:rsidRPr="00490095">
              <w:rPr>
                <w:rFonts w:cs="Arial"/>
                <w:color w:val="000000"/>
              </w:rPr>
              <w:t>1,454,164</w:t>
            </w:r>
          </w:p>
        </w:tc>
        <w:tc>
          <w:tcPr>
            <w:tcW w:w="1344" w:type="dxa"/>
          </w:tcPr>
          <w:p w14:paraId="6617EFF7" w14:textId="77777777" w:rsidR="00DC3F65" w:rsidRPr="00490095" w:rsidRDefault="00DC3F65" w:rsidP="005673D5">
            <w:pPr>
              <w:jc w:val="center"/>
            </w:pPr>
            <w:r w:rsidRPr="00490095">
              <w:rPr>
                <w:rFonts w:cs="Arial"/>
                <w:color w:val="000000"/>
              </w:rPr>
              <w:t>13.7</w:t>
            </w:r>
          </w:p>
        </w:tc>
        <w:tc>
          <w:tcPr>
            <w:tcW w:w="1283" w:type="dxa"/>
          </w:tcPr>
          <w:p w14:paraId="3F5DC147" w14:textId="77777777" w:rsidR="00DC3F65" w:rsidRPr="00490095" w:rsidRDefault="00DC3F65" w:rsidP="005673D5">
            <w:pPr>
              <w:jc w:val="center"/>
            </w:pPr>
            <w:r w:rsidRPr="00490095">
              <w:rPr>
                <w:rFonts w:cs="Arial"/>
                <w:color w:val="000000"/>
              </w:rPr>
              <w:t>1,429,009</w:t>
            </w:r>
          </w:p>
        </w:tc>
        <w:tc>
          <w:tcPr>
            <w:tcW w:w="1285" w:type="dxa"/>
          </w:tcPr>
          <w:p w14:paraId="0ACCA5E0" w14:textId="77777777" w:rsidR="00DC3F65" w:rsidRPr="00490095" w:rsidRDefault="00DC3F65" w:rsidP="005673D5">
            <w:pPr>
              <w:jc w:val="center"/>
            </w:pPr>
            <w:r w:rsidRPr="00490095">
              <w:rPr>
                <w:rFonts w:cs="Arial"/>
                <w:color w:val="000000"/>
              </w:rPr>
              <w:t>13.7</w:t>
            </w:r>
          </w:p>
        </w:tc>
      </w:tr>
      <w:tr w:rsidR="00DC3F65" w:rsidRPr="00AD62F4" w14:paraId="2315D517" w14:textId="77777777" w:rsidTr="005673D5">
        <w:tc>
          <w:tcPr>
            <w:tcW w:w="1308" w:type="dxa"/>
          </w:tcPr>
          <w:p w14:paraId="04C39BAC" w14:textId="77777777" w:rsidR="00DC3F65" w:rsidRPr="00AD62F4" w:rsidRDefault="00DC3F65" w:rsidP="005673D5">
            <w:pPr>
              <w:jc w:val="center"/>
              <w:rPr>
                <w:b/>
              </w:rPr>
            </w:pPr>
            <w:r w:rsidRPr="00AD62F4">
              <w:rPr>
                <w:b/>
              </w:rPr>
              <w:t>2030</w:t>
            </w:r>
          </w:p>
        </w:tc>
        <w:tc>
          <w:tcPr>
            <w:tcW w:w="1283" w:type="dxa"/>
          </w:tcPr>
          <w:p w14:paraId="5F37CF2D" w14:textId="77777777" w:rsidR="00DC3F65" w:rsidRPr="00490095" w:rsidRDefault="00DC3F65" w:rsidP="005673D5">
            <w:pPr>
              <w:jc w:val="center"/>
            </w:pPr>
            <w:r w:rsidRPr="00490095">
              <w:rPr>
                <w:rFonts w:cs="Arial"/>
                <w:color w:val="000000"/>
              </w:rPr>
              <w:t>1,599,563</w:t>
            </w:r>
          </w:p>
        </w:tc>
        <w:tc>
          <w:tcPr>
            <w:tcW w:w="1284" w:type="dxa"/>
          </w:tcPr>
          <w:p w14:paraId="7B13EC4D" w14:textId="77777777" w:rsidR="00DC3F65" w:rsidRPr="00490095" w:rsidRDefault="00DC3F65" w:rsidP="005673D5">
            <w:pPr>
              <w:jc w:val="center"/>
            </w:pPr>
            <w:r w:rsidRPr="00490095">
              <w:rPr>
                <w:rFonts w:cs="Arial"/>
                <w:color w:val="000000"/>
              </w:rPr>
              <w:t>13.7</w:t>
            </w:r>
          </w:p>
        </w:tc>
        <w:tc>
          <w:tcPr>
            <w:tcW w:w="1223" w:type="dxa"/>
          </w:tcPr>
          <w:p w14:paraId="465D48F2" w14:textId="77777777" w:rsidR="00DC3F65" w:rsidRPr="00490095" w:rsidRDefault="00DC3F65" w:rsidP="005673D5">
            <w:pPr>
              <w:jc w:val="center"/>
            </w:pPr>
            <w:r w:rsidRPr="00490095">
              <w:rPr>
                <w:rFonts w:cs="Arial"/>
                <w:color w:val="000000"/>
              </w:rPr>
              <w:t>1,557,180</w:t>
            </w:r>
          </w:p>
        </w:tc>
        <w:tc>
          <w:tcPr>
            <w:tcW w:w="1344" w:type="dxa"/>
          </w:tcPr>
          <w:p w14:paraId="03C4593D" w14:textId="77777777" w:rsidR="00DC3F65" w:rsidRPr="00490095" w:rsidRDefault="00DC3F65" w:rsidP="005673D5">
            <w:pPr>
              <w:jc w:val="center"/>
            </w:pPr>
            <w:r w:rsidRPr="00490095">
              <w:rPr>
                <w:rFonts w:cs="Arial"/>
                <w:color w:val="000000"/>
              </w:rPr>
              <w:t>13.6</w:t>
            </w:r>
          </w:p>
        </w:tc>
        <w:tc>
          <w:tcPr>
            <w:tcW w:w="1283" w:type="dxa"/>
          </w:tcPr>
          <w:p w14:paraId="1EA02D2A" w14:textId="77777777" w:rsidR="00DC3F65" w:rsidRPr="00490095" w:rsidRDefault="00DC3F65" w:rsidP="005673D5">
            <w:pPr>
              <w:jc w:val="center"/>
            </w:pPr>
            <w:r w:rsidRPr="00490095">
              <w:rPr>
                <w:rFonts w:cs="Arial"/>
                <w:color w:val="000000"/>
              </w:rPr>
              <w:t>1,518469</w:t>
            </w:r>
          </w:p>
        </w:tc>
        <w:tc>
          <w:tcPr>
            <w:tcW w:w="1285" w:type="dxa"/>
          </w:tcPr>
          <w:p w14:paraId="01F159FC" w14:textId="77777777" w:rsidR="00DC3F65" w:rsidRPr="00490095" w:rsidRDefault="00DC3F65" w:rsidP="005673D5">
            <w:pPr>
              <w:jc w:val="center"/>
            </w:pPr>
            <w:r w:rsidRPr="00490095">
              <w:rPr>
                <w:rFonts w:cs="Arial"/>
                <w:color w:val="000000"/>
              </w:rPr>
              <w:t>13.6</w:t>
            </w:r>
          </w:p>
        </w:tc>
      </w:tr>
      <w:tr w:rsidR="00DC3F65" w:rsidRPr="00AD62F4" w14:paraId="055304F0" w14:textId="77777777" w:rsidTr="005673D5">
        <w:tc>
          <w:tcPr>
            <w:tcW w:w="1308" w:type="dxa"/>
          </w:tcPr>
          <w:p w14:paraId="179CA435" w14:textId="77777777" w:rsidR="00DC3F65" w:rsidRPr="00AD62F4" w:rsidRDefault="00DC3F65" w:rsidP="005673D5">
            <w:pPr>
              <w:jc w:val="center"/>
              <w:rPr>
                <w:b/>
              </w:rPr>
            </w:pPr>
            <w:r w:rsidRPr="00AD62F4">
              <w:rPr>
                <w:b/>
              </w:rPr>
              <w:t>2035</w:t>
            </w:r>
          </w:p>
        </w:tc>
        <w:tc>
          <w:tcPr>
            <w:tcW w:w="1283" w:type="dxa"/>
          </w:tcPr>
          <w:p w14:paraId="6F544F5B" w14:textId="77777777" w:rsidR="00DC3F65" w:rsidRPr="00490095" w:rsidRDefault="00DC3F65" w:rsidP="005673D5">
            <w:pPr>
              <w:jc w:val="center"/>
            </w:pPr>
            <w:r w:rsidRPr="00490095">
              <w:rPr>
                <w:rFonts w:cs="Arial"/>
                <w:color w:val="000000"/>
              </w:rPr>
              <w:t>1,723,766</w:t>
            </w:r>
          </w:p>
        </w:tc>
        <w:tc>
          <w:tcPr>
            <w:tcW w:w="1284" w:type="dxa"/>
          </w:tcPr>
          <w:p w14:paraId="1075488D" w14:textId="77777777" w:rsidR="00DC3F65" w:rsidRPr="00490095" w:rsidRDefault="00DC3F65" w:rsidP="005673D5">
            <w:pPr>
              <w:jc w:val="center"/>
            </w:pPr>
            <w:r w:rsidRPr="00490095">
              <w:rPr>
                <w:rFonts w:cs="Arial"/>
                <w:color w:val="000000"/>
              </w:rPr>
              <w:t>13.6</w:t>
            </w:r>
          </w:p>
        </w:tc>
        <w:tc>
          <w:tcPr>
            <w:tcW w:w="1223" w:type="dxa"/>
          </w:tcPr>
          <w:p w14:paraId="7E6D11AD" w14:textId="77777777" w:rsidR="00DC3F65" w:rsidRPr="00490095" w:rsidRDefault="00DC3F65" w:rsidP="005673D5">
            <w:pPr>
              <w:jc w:val="center"/>
            </w:pPr>
            <w:r w:rsidRPr="00490095">
              <w:rPr>
                <w:rFonts w:cs="Arial"/>
                <w:color w:val="000000"/>
              </w:rPr>
              <w:t>1,661,145</w:t>
            </w:r>
          </w:p>
        </w:tc>
        <w:tc>
          <w:tcPr>
            <w:tcW w:w="1344" w:type="dxa"/>
          </w:tcPr>
          <w:p w14:paraId="394C0C7D" w14:textId="77777777" w:rsidR="00DC3F65" w:rsidRPr="00490095" w:rsidRDefault="00DC3F65" w:rsidP="005673D5">
            <w:pPr>
              <w:jc w:val="center"/>
            </w:pPr>
            <w:r w:rsidRPr="00490095">
              <w:rPr>
                <w:rFonts w:cs="Arial"/>
                <w:color w:val="000000"/>
              </w:rPr>
              <w:t>13.6</w:t>
            </w:r>
          </w:p>
        </w:tc>
        <w:tc>
          <w:tcPr>
            <w:tcW w:w="1283" w:type="dxa"/>
          </w:tcPr>
          <w:p w14:paraId="3587EDF4" w14:textId="77777777" w:rsidR="00DC3F65" w:rsidRPr="00490095" w:rsidRDefault="00DC3F65" w:rsidP="005673D5">
            <w:pPr>
              <w:jc w:val="center"/>
            </w:pPr>
            <w:r w:rsidRPr="00490095">
              <w:rPr>
                <w:rFonts w:cs="Arial"/>
                <w:color w:val="000000"/>
              </w:rPr>
              <w:t>1,606,262</w:t>
            </w:r>
          </w:p>
        </w:tc>
        <w:tc>
          <w:tcPr>
            <w:tcW w:w="1285" w:type="dxa"/>
          </w:tcPr>
          <w:p w14:paraId="3AC07B9D" w14:textId="77777777" w:rsidR="00DC3F65" w:rsidRPr="00490095" w:rsidRDefault="00DC3F65" w:rsidP="005673D5">
            <w:pPr>
              <w:jc w:val="center"/>
            </w:pPr>
            <w:r w:rsidRPr="00490095">
              <w:rPr>
                <w:rFonts w:cs="Arial"/>
                <w:color w:val="000000"/>
              </w:rPr>
              <w:t>13.5</w:t>
            </w:r>
          </w:p>
        </w:tc>
      </w:tr>
    </w:tbl>
    <w:p w14:paraId="5CF128ED" w14:textId="77777777" w:rsidR="00DC3F65" w:rsidRDefault="00DC3F65" w:rsidP="00DC3F65">
      <w:pPr>
        <w:jc w:val="left"/>
      </w:pPr>
    </w:p>
    <w:p w14:paraId="3B5FFE92" w14:textId="5AD05869" w:rsidR="00DC3F65" w:rsidRDefault="00DC3F65" w:rsidP="00E57DF7">
      <w:r>
        <w:t xml:space="preserve">Population pyramids were constructed to help illustrate the changes in the </w:t>
      </w:r>
      <w:r w:rsidR="00CE658E">
        <w:t>number</w:t>
      </w:r>
      <w:r w:rsidR="00E6010D">
        <w:t>s</w:t>
      </w:r>
      <w:r>
        <w:t xml:space="preserve"> of Australian women aged 20 to 90 who have psychological distress in 2015 and 2035 (</w:t>
      </w:r>
      <w:r w:rsidRPr="003A3266">
        <w:t xml:space="preserve">Figures </w:t>
      </w:r>
      <w:r>
        <w:t>6</w:t>
      </w:r>
      <w:r w:rsidRPr="003A3266">
        <w:t>-</w:t>
      </w:r>
      <w:r w:rsidR="00E57DF7">
        <w:t>5</w:t>
      </w:r>
      <w:r w:rsidRPr="003A3266">
        <w:t xml:space="preserve"> and </w:t>
      </w:r>
      <w:r>
        <w:t>6</w:t>
      </w:r>
      <w:r w:rsidRPr="003A3266">
        <w:t>-</w:t>
      </w:r>
      <w:r w:rsidR="00E57DF7">
        <w:t>6</w:t>
      </w:r>
      <w:r>
        <w:t xml:space="preserve">). </w:t>
      </w:r>
      <w:r>
        <w:br w:type="page"/>
      </w:r>
    </w:p>
    <w:p w14:paraId="6CB5FC01" w14:textId="3893B3BB" w:rsidR="00DC3F65" w:rsidRDefault="009D60BB" w:rsidP="00DC3F65">
      <w:pPr>
        <w:keepNext/>
        <w:jc w:val="center"/>
      </w:pPr>
      <w:r>
        <w:rPr>
          <w:noProof/>
          <w:szCs w:val="24"/>
        </w:rPr>
        <w:lastRenderedPageBreak/>
        <w:drawing>
          <wp:inline distT="0" distB="0" distL="0" distR="0" wp14:anchorId="27093AA4" wp14:editId="19877C07">
            <wp:extent cx="4878000" cy="365760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C91B1D2" w14:textId="3F4CEB06" w:rsidR="00DC3F65" w:rsidRDefault="00DC3F65" w:rsidP="00DC3F65">
      <w:pPr>
        <w:pStyle w:val="Caption"/>
      </w:pPr>
      <w:bookmarkStart w:id="232" w:name="_Toc452469971"/>
      <w:r>
        <w:t xml:space="preserve">Figure </w:t>
      </w:r>
      <w:fldSimple w:instr=" STYLEREF 1 \s ">
        <w:r w:rsidR="004675BB">
          <w:rPr>
            <w:noProof/>
          </w:rPr>
          <w:t>6</w:t>
        </w:r>
      </w:fldSimple>
      <w:r w:rsidR="003D2D66">
        <w:noBreakHyphen/>
      </w:r>
      <w:fldSimple w:instr=" SEQ Figure \* ARABIC \s 1 ">
        <w:r w:rsidR="004675BB">
          <w:rPr>
            <w:noProof/>
          </w:rPr>
          <w:t>5</w:t>
        </w:r>
      </w:fldSimple>
      <w:r>
        <w:t xml:space="preserve">: </w:t>
      </w:r>
      <w:r w:rsidRPr="00E46A59">
        <w:t xml:space="preserve">Projected </w:t>
      </w:r>
      <w:r w:rsidR="00CE658E">
        <w:t>number</w:t>
      </w:r>
      <w:r w:rsidR="00E6010D">
        <w:t>s</w:t>
      </w:r>
      <w:r w:rsidRPr="00E46A59">
        <w:t xml:space="preserve"> of women aged 20-90 who have psychological distress in Australia by age in 2015 based on current population trends (Series B).</w:t>
      </w:r>
      <w:bookmarkEnd w:id="232"/>
    </w:p>
    <w:p w14:paraId="1C5F77B8" w14:textId="77777777" w:rsidR="00DC3F65" w:rsidRDefault="00DC3F65" w:rsidP="00DC3F65"/>
    <w:p w14:paraId="15808AB0" w14:textId="4AAFCA0B" w:rsidR="00DC3F65" w:rsidRDefault="009D60BB" w:rsidP="00DC3F65">
      <w:pPr>
        <w:keepNext/>
        <w:jc w:val="center"/>
      </w:pPr>
      <w:r>
        <w:rPr>
          <w:noProof/>
          <w:szCs w:val="24"/>
        </w:rPr>
        <w:drawing>
          <wp:inline distT="0" distB="0" distL="0" distR="0" wp14:anchorId="44C24203" wp14:editId="70EC6AEE">
            <wp:extent cx="4878000" cy="3657600"/>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F55484B" w14:textId="7EFE34B8" w:rsidR="00DC3F65" w:rsidRDefault="00DC3F65" w:rsidP="00DC3F65">
      <w:pPr>
        <w:pStyle w:val="Caption"/>
      </w:pPr>
      <w:bookmarkStart w:id="233" w:name="_Toc452469972"/>
      <w:r>
        <w:t xml:space="preserve">Figure </w:t>
      </w:r>
      <w:fldSimple w:instr=" STYLEREF 1 \s ">
        <w:r w:rsidR="004675BB">
          <w:rPr>
            <w:noProof/>
          </w:rPr>
          <w:t>6</w:t>
        </w:r>
      </w:fldSimple>
      <w:r w:rsidR="003D2D66">
        <w:noBreakHyphen/>
      </w:r>
      <w:fldSimple w:instr=" SEQ Figure \* ARABIC \s 1 ">
        <w:r w:rsidR="004675BB">
          <w:rPr>
            <w:noProof/>
          </w:rPr>
          <w:t>6</w:t>
        </w:r>
      </w:fldSimple>
      <w:r>
        <w:t xml:space="preserve">: </w:t>
      </w:r>
      <w:r w:rsidRPr="00132627">
        <w:t xml:space="preserve">Projected </w:t>
      </w:r>
      <w:r w:rsidR="00CE658E">
        <w:t>number</w:t>
      </w:r>
      <w:r w:rsidR="00E6010D">
        <w:t>s</w:t>
      </w:r>
      <w:r w:rsidRPr="00132627">
        <w:t xml:space="preserve"> of women aged 20-90 who </w:t>
      </w:r>
      <w:r w:rsidR="00913D57">
        <w:t xml:space="preserve">will </w:t>
      </w:r>
      <w:r w:rsidRPr="00132627">
        <w:t>have psychological distress in Australia by age in 2035 based on current population trends (Series B).</w:t>
      </w:r>
      <w:bookmarkEnd w:id="233"/>
    </w:p>
    <w:p w14:paraId="05C35498" w14:textId="4F4DC475" w:rsidR="00DC3F65" w:rsidRDefault="00DC3F65" w:rsidP="00DC3F65">
      <w:pPr>
        <w:pStyle w:val="Heading2"/>
      </w:pPr>
      <w:bookmarkStart w:id="234" w:name="_Toc446584288"/>
      <w:bookmarkStart w:id="235" w:name="_Toc446585410"/>
      <w:bookmarkStart w:id="236" w:name="_Toc452371008"/>
      <w:r>
        <w:lastRenderedPageBreak/>
        <w:t>Impact of psychological distress on healthcare expenditure</w:t>
      </w:r>
      <w:bookmarkEnd w:id="234"/>
      <w:bookmarkEnd w:id="235"/>
      <w:bookmarkEnd w:id="236"/>
    </w:p>
    <w:p w14:paraId="3190FBB3" w14:textId="69E13F73" w:rsidR="00DC3F65" w:rsidRDefault="00DC3F65" w:rsidP="00DC3F65">
      <w:r>
        <w:t xml:space="preserve">The use of healthcare services by Australian women who do or do not have psychological distress was determined by comparing the mean number of MBS claims, PBS prescriptions filled, and hospital admissions each year and the cost of using these services (Appendix D). This is important because mental disorders was the third most costly disease group in 2008-09 according to the AIHW, accounting for $6.38 billion in health expenditure costs </w:t>
      </w:r>
      <w:r w:rsidR="00870399">
        <w:fldChar w:fldCharType="begin"/>
      </w:r>
      <w:r w:rsidR="007F3AAA">
        <w:instrText xml:space="preserve"> ADDIN EN.CITE &lt;EndNote&gt;&lt;Cite&gt;&lt;Author&gt;AIHW&lt;/Author&gt;&lt;Year&gt;2014&lt;/Year&gt;&lt;RecNum&gt;11&lt;/RecNum&gt;&lt;DisplayText&gt;(AIHW, 2014a)&lt;/DisplayText&gt;&lt;record&gt;&lt;rec-number&gt;11&lt;/rec-number&gt;&lt;foreign-keys&gt;&lt;key app="EN" db-id="0zaxfzw0nszf5ae2xx05fzzowfpdapapwt0v" timestamp="1447223261"&gt;11&lt;/key&gt;&lt;/foreign-keys&gt;&lt;ref-type name="Government Document"&gt;46&lt;/ref-type&gt;&lt;contributors&gt;&lt;authors&gt;&lt;author&gt;AIHW&lt;/author&gt;&lt;/authors&gt;&lt;secondary-authors&gt;&lt;author&gt;AIHW&lt;/author&gt;&lt;/secondary-authors&gt;&lt;/contributors&gt;&lt;titles&gt;&lt;title&gt;Australia&amp;apos;s health 2014&lt;/title&gt;&lt;tertiary-title&gt;Australia&amp;apos;s health series&lt;/tertiary-title&gt;&lt;/titles&gt;&lt;edition&gt;no. 14&lt;/edition&gt;&lt;dates&gt;&lt;year&gt;2014&lt;/year&gt;&lt;/dates&gt;&lt;pub-location&gt;Canberra&lt;/pub-location&gt;&lt;publisher&gt;AIHW&lt;/publisher&gt;&lt;isbn&gt;Cat. no. AUS 178&lt;/isbn&gt;&lt;urls&gt;&lt;/urls&gt;&lt;/record&gt;&lt;/Cite&gt;&lt;/EndNote&gt;</w:instrText>
      </w:r>
      <w:r w:rsidR="00870399">
        <w:fldChar w:fldCharType="separate"/>
      </w:r>
      <w:r w:rsidR="007F3AAA">
        <w:rPr>
          <w:noProof/>
        </w:rPr>
        <w:t>(</w:t>
      </w:r>
      <w:hyperlink w:anchor="_ENREF_31" w:tooltip="AIHW, 2014 #11" w:history="1">
        <w:r w:rsidR="001731F3">
          <w:rPr>
            <w:noProof/>
          </w:rPr>
          <w:t>AIHW, 2014a</w:t>
        </w:r>
      </w:hyperlink>
      <w:r w:rsidR="007F3AAA">
        <w:rPr>
          <w:noProof/>
        </w:rPr>
        <w:t>)</w:t>
      </w:r>
      <w:r w:rsidR="00870399">
        <w:fldChar w:fldCharType="end"/>
      </w:r>
      <w:r>
        <w:t>.</w:t>
      </w:r>
    </w:p>
    <w:p w14:paraId="2214C983" w14:textId="77777777" w:rsidR="00DC3F65" w:rsidRPr="00A335D6" w:rsidRDefault="00DC3F65" w:rsidP="00DC3F65"/>
    <w:p w14:paraId="12836502" w14:textId="38498B15" w:rsidR="00DC3F65" w:rsidRDefault="00DC3F65" w:rsidP="00DC3F65">
      <w:pPr>
        <w:pStyle w:val="Heading3"/>
      </w:pPr>
      <w:bookmarkStart w:id="237" w:name="_Toc446584289"/>
      <w:bookmarkStart w:id="238" w:name="_Toc446585411"/>
      <w:bookmarkStart w:id="239" w:name="_Toc452371009"/>
      <w:r>
        <w:t>Medicare Benefits Scheme cost</w:t>
      </w:r>
      <w:bookmarkEnd w:id="237"/>
      <w:bookmarkEnd w:id="238"/>
      <w:bookmarkEnd w:id="239"/>
    </w:p>
    <w:p w14:paraId="55C6BCF7" w14:textId="4C83B642" w:rsidR="00DC3F65" w:rsidRDefault="00DC3F65" w:rsidP="00DC3F65">
      <w:r>
        <w:t xml:space="preserve">The survey data were linked to unreferred MBS data from 1996 to 2013. The MBS dataset allowed us to determine the number of unreferred MBS claims made by each participant. </w:t>
      </w:r>
      <w:r w:rsidR="00605405">
        <w:t>‘</w:t>
      </w:r>
      <w:r>
        <w:t>Unreferred</w:t>
      </w:r>
      <w:r w:rsidR="00605405">
        <w:t>’</w:t>
      </w:r>
      <w:r>
        <w:t xml:space="preserve"> means visits to a general practitioner without requiring a referral. Women who experience psychological distress made more unreferred MBS claims than those without psychological distress for all cohorts (Figure 6-</w:t>
      </w:r>
      <w:r w:rsidR="00E57DF7">
        <w:t>7</w:t>
      </w:r>
      <w:r>
        <w:t>). The difference in mean unreferred MBS claims was approximately 2 for the 1973-78 cohort and 3 for the 1946-51 cohort, both</w:t>
      </w:r>
      <w:r w:rsidRPr="009B4BCC">
        <w:t xml:space="preserve"> </w:t>
      </w:r>
      <w:r w:rsidR="00E54443">
        <w:t>from S</w:t>
      </w:r>
      <w:r>
        <w:t xml:space="preserve">urveys 1-6. In the 1921-26 cohort, women with psychological distress at the start of the study (age 72 years in 1996) made 4 unreferred MBS claims more than those </w:t>
      </w:r>
      <w:r w:rsidR="00E54443">
        <w:t>who did not; by S</w:t>
      </w:r>
      <w:r>
        <w:t>urvey 6 when they were 87 years of age, the difference in mean number of MBS claims was 2.</w:t>
      </w:r>
    </w:p>
    <w:p w14:paraId="444C3542" w14:textId="77777777" w:rsidR="00DC3F65" w:rsidRDefault="00DC3F65" w:rsidP="00DC3F65"/>
    <w:p w14:paraId="3AA40389" w14:textId="7F583513" w:rsidR="00DC3F65" w:rsidRDefault="009D60BB" w:rsidP="00DC3F65">
      <w:pPr>
        <w:keepNext/>
        <w:jc w:val="center"/>
      </w:pPr>
      <w:r>
        <w:rPr>
          <w:noProof/>
          <w:szCs w:val="24"/>
        </w:rPr>
        <w:drawing>
          <wp:inline distT="0" distB="0" distL="0" distR="0" wp14:anchorId="06576EC9" wp14:editId="0529359F">
            <wp:extent cx="4878000" cy="36576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41288173" w14:textId="052BBF68" w:rsidR="00DC3F65" w:rsidRDefault="00DC3F65" w:rsidP="00DC3F65">
      <w:pPr>
        <w:pStyle w:val="Caption"/>
      </w:pPr>
      <w:bookmarkStart w:id="240" w:name="_Toc452469973"/>
      <w:r>
        <w:t xml:space="preserve">Figure </w:t>
      </w:r>
      <w:fldSimple w:instr=" STYLEREF 1 \s ">
        <w:r w:rsidR="004675BB">
          <w:rPr>
            <w:noProof/>
          </w:rPr>
          <w:t>6</w:t>
        </w:r>
      </w:fldSimple>
      <w:r w:rsidR="003D2D66">
        <w:noBreakHyphen/>
      </w:r>
      <w:fldSimple w:instr=" SEQ Figure \* ARABIC \s 1 ">
        <w:r w:rsidR="004675BB">
          <w:rPr>
            <w:noProof/>
          </w:rPr>
          <w:t>7</w:t>
        </w:r>
      </w:fldSimple>
      <w:r>
        <w:t xml:space="preserve">: </w:t>
      </w:r>
      <w:r w:rsidRPr="00B12928">
        <w:t xml:space="preserve">Comparison of average number </w:t>
      </w:r>
      <w:r>
        <w:t xml:space="preserve">of unreferred </w:t>
      </w:r>
      <w:r w:rsidRPr="00B12928">
        <w:t>MBS claims per woman per year for 1973-78, 1946-51, and 1921-26 cohorts by the presence or absence of psychological distress.</w:t>
      </w:r>
      <w:bookmarkEnd w:id="240"/>
    </w:p>
    <w:p w14:paraId="49FAFB15" w14:textId="77777777" w:rsidR="00DC3F65" w:rsidRDefault="00DC3F65" w:rsidP="00DC3F65">
      <w:pPr>
        <w:rPr>
          <w:b/>
        </w:rPr>
      </w:pPr>
    </w:p>
    <w:p w14:paraId="3C7F3A75" w14:textId="74D3436C" w:rsidR="00DC3F65" w:rsidRDefault="00DC3F65" w:rsidP="00DC3F65">
      <w:r>
        <w:t xml:space="preserve">To estimate the total unreferred MBS cost, the average cost of unreferred MBS services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t xml:space="preserve"> and was reported to be $48.80</w:t>
      </w:r>
      <w:r w:rsidR="00913D57">
        <w:t xml:space="preserve"> per visit</w:t>
      </w:r>
      <w:r>
        <w:t>. To estimate total costs, it was assumed that this average cost per visit was the same for women who did or did not have psychological distress. The total unreferred MBS cost (in 2014 Australian dollars) for each participant for every year from 1996 to 2013 was calculated by multiplying the number of unreferred MBS claims by $48.80. Then, the average unreferred MBS cost by whether or not a woman has psychological distress was estimated (Appendix D, Section 15.1).</w:t>
      </w:r>
    </w:p>
    <w:p w14:paraId="77F26E92" w14:textId="77777777" w:rsidR="00DC3F65" w:rsidRDefault="00DC3F65" w:rsidP="00DC3F65"/>
    <w:p w14:paraId="2A88CF9A" w14:textId="51CE6CF3" w:rsidR="00DC3F65" w:rsidRDefault="00DC3F65" w:rsidP="00DC3F65">
      <w:r>
        <w:t>In the 1973-78 cohort, the estimated annual unreferred MBS cost was $210-254 (in 2014 Australian dollars) for women without psychological distress, whereas for those with psychological distress, the cost was $75-117 higher (Figure 6-</w:t>
      </w:r>
      <w:r w:rsidR="00E57DF7">
        <w:t>8</w:t>
      </w:r>
      <w:r>
        <w:t>). In the 1946-51 cohort, the estimated annual unreferred MBS cost increased from $235 at age 47 to $330 at age 64 for women without psychological distress. It was $120-160 more for women with psychological distress. In the 1921-26 cohort, women who did not experience psychological distress had $442 in annual unreferred MBS cost at age 72 and this increased to $735 by age 87. Those women who experienced psychological distress had an annual unreferred MBS cost of $643 to $827 from age 72 to 87 years.</w:t>
      </w:r>
    </w:p>
    <w:p w14:paraId="5D910476" w14:textId="0CB26889" w:rsidR="00DC3F65" w:rsidRDefault="009D60BB" w:rsidP="00DC3F65">
      <w:pPr>
        <w:keepNext/>
        <w:jc w:val="center"/>
      </w:pPr>
      <w:r>
        <w:rPr>
          <w:noProof/>
          <w:szCs w:val="24"/>
        </w:rPr>
        <w:lastRenderedPageBreak/>
        <w:drawing>
          <wp:inline distT="0" distB="0" distL="0" distR="0" wp14:anchorId="125BCD11" wp14:editId="217B3A70">
            <wp:extent cx="4878000" cy="365760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F650194" w14:textId="6BEA806D" w:rsidR="00DC3F65" w:rsidRDefault="00DC3F65" w:rsidP="00DC3F65">
      <w:pPr>
        <w:pStyle w:val="Caption"/>
        <w:rPr>
          <w:b w:val="0"/>
          <w:color w:val="00B050"/>
        </w:rPr>
      </w:pPr>
      <w:bookmarkStart w:id="241" w:name="_Toc452469974"/>
      <w:r>
        <w:t xml:space="preserve">Figure </w:t>
      </w:r>
      <w:fldSimple w:instr=" STYLEREF 1 \s ">
        <w:r w:rsidR="004675BB">
          <w:rPr>
            <w:noProof/>
          </w:rPr>
          <w:t>6</w:t>
        </w:r>
      </w:fldSimple>
      <w:r w:rsidR="003D2D66">
        <w:noBreakHyphen/>
      </w:r>
      <w:fldSimple w:instr=" SEQ Figure \* ARABIC \s 1 ">
        <w:r w:rsidR="004675BB">
          <w:rPr>
            <w:noProof/>
          </w:rPr>
          <w:t>8</w:t>
        </w:r>
      </w:fldSimple>
      <w:r>
        <w:t xml:space="preserve">: </w:t>
      </w:r>
      <w:r w:rsidRPr="00BB551F">
        <w:t xml:space="preserve">Comparison of average </w:t>
      </w:r>
      <w:r>
        <w:t xml:space="preserve">unreferred </w:t>
      </w:r>
      <w:r w:rsidRPr="00BB551F">
        <w:t>MBS costs (in 2014 Australian dollars) for women aged 20-90 for the 1973-78, 1946-51, and 1921-26 cohorts by the presence or absence of psychological distress.</w:t>
      </w:r>
      <w:bookmarkEnd w:id="241"/>
    </w:p>
    <w:p w14:paraId="00FA5506" w14:textId="77777777" w:rsidR="00DC3F65" w:rsidRDefault="00DC3F65" w:rsidP="00DC3F65"/>
    <w:p w14:paraId="1E9C7AE2" w14:textId="3CE47997" w:rsidR="00DC3F65" w:rsidRPr="002B1AD3" w:rsidRDefault="00DC3F65" w:rsidP="00DC3F65">
      <w:pPr>
        <w:pStyle w:val="Heading3"/>
      </w:pPr>
      <w:bookmarkStart w:id="242" w:name="_Toc446584290"/>
      <w:bookmarkStart w:id="243" w:name="_Toc446585412"/>
      <w:bookmarkStart w:id="244" w:name="_Toc452371010"/>
      <w:r w:rsidRPr="002B1AD3">
        <w:t>Pharmaceutical Benefits Scheme</w:t>
      </w:r>
      <w:bookmarkEnd w:id="242"/>
      <w:bookmarkEnd w:id="243"/>
      <w:bookmarkEnd w:id="244"/>
      <w:r w:rsidRPr="002B1AD3">
        <w:t xml:space="preserve"> </w:t>
      </w:r>
    </w:p>
    <w:p w14:paraId="7422F050" w14:textId="771139E0" w:rsidR="00DC3F65" w:rsidRDefault="00DC3F65" w:rsidP="00DC3F65">
      <w:r>
        <w:t>ALSWH data were linked to the latest available PBS dataset (2012-13 financial year), which provided a record for each PBS script that was filled and its associated cost for each participant. The average number of scripts filled and cost (in 2012-13 Australian dollars) was then determined by groups defined by psychological distress (Appendix D, Section 15.2). Because the 2012-13 period corresponded to one survey per cohort, there are only three sets of data points.</w:t>
      </w:r>
    </w:p>
    <w:p w14:paraId="7B6A2BF3" w14:textId="77777777" w:rsidR="00DC3F65" w:rsidRDefault="00DC3F65" w:rsidP="00DC3F65"/>
    <w:p w14:paraId="33250DAD" w14:textId="674061D5" w:rsidR="00DC3F65" w:rsidRDefault="00DC3F65" w:rsidP="00DC3F65">
      <w:r>
        <w:t>Women who ha</w:t>
      </w:r>
      <w:r w:rsidR="00913D57">
        <w:t>d</w:t>
      </w:r>
      <w:r>
        <w:t xml:space="preserve"> psychological distress had more PBS prescriptions filled than women who did not have psychological distress (Table 6-2). For the 1973-78 cohort, both the number and cost of PBS prescriptions filled by women with psychological distress were double those of women without psychological distress (11.4 scripts at a cost of $507 versus 5.1 scripts at a cost of $262 (in 2012-13 Australian dollars)). For the other cohorts, the difference was not as great.</w:t>
      </w:r>
    </w:p>
    <w:p w14:paraId="2F8A7E30" w14:textId="77777777" w:rsidR="00DC3F65" w:rsidRDefault="00DC3F65" w:rsidP="00DC3F65"/>
    <w:p w14:paraId="6F17D731" w14:textId="4CA18FF9" w:rsidR="00DC3F65" w:rsidRDefault="00DC3F65" w:rsidP="00720317">
      <w:pPr>
        <w:pStyle w:val="Caption"/>
        <w:keepNext/>
        <w:spacing w:after="0"/>
      </w:pPr>
      <w:bookmarkStart w:id="245" w:name="_Toc446590852"/>
      <w:bookmarkStart w:id="246" w:name="_Toc452470084"/>
      <w:r>
        <w:lastRenderedPageBreak/>
        <w:t xml:space="preserve">Table </w:t>
      </w:r>
      <w:fldSimple w:instr=" STYLEREF 1 \s ">
        <w:r w:rsidR="004675BB">
          <w:rPr>
            <w:noProof/>
          </w:rPr>
          <w:t>6</w:t>
        </w:r>
      </w:fldSimple>
      <w:r w:rsidR="003D2D66">
        <w:noBreakHyphen/>
      </w:r>
      <w:fldSimple w:instr=" SEQ Table \* ARABIC \s 1 ">
        <w:r w:rsidR="004675BB">
          <w:rPr>
            <w:noProof/>
          </w:rPr>
          <w:t>2</w:t>
        </w:r>
      </w:fldSimple>
      <w:r>
        <w:t xml:space="preserve">: </w:t>
      </w:r>
      <w:r w:rsidRPr="001A7455">
        <w:t>Mean PBS claims and cost (in 2012-13 Australian dollars) per participant in the 1973-78, 1946-51, and 1921-26 cohorts by psychological distress.</w:t>
      </w:r>
      <w:bookmarkEnd w:id="245"/>
      <w:bookmarkEnd w:id="246"/>
    </w:p>
    <w:tbl>
      <w:tblPr>
        <w:tblStyle w:val="TableGrid"/>
        <w:tblW w:w="0" w:type="auto"/>
        <w:tblLook w:val="04A0" w:firstRow="1" w:lastRow="0" w:firstColumn="1" w:lastColumn="0" w:noHBand="0" w:noVBand="1"/>
      </w:tblPr>
      <w:tblGrid>
        <w:gridCol w:w="1548"/>
        <w:gridCol w:w="2988"/>
        <w:gridCol w:w="1567"/>
        <w:gridCol w:w="1456"/>
        <w:gridCol w:w="1456"/>
      </w:tblGrid>
      <w:tr w:rsidR="00057F94" w14:paraId="55EF09CE" w14:textId="77777777" w:rsidTr="00F31027">
        <w:tc>
          <w:tcPr>
            <w:tcW w:w="1548" w:type="dxa"/>
            <w:tcBorders>
              <w:top w:val="nil"/>
              <w:left w:val="nil"/>
              <w:bottom w:val="nil"/>
              <w:right w:val="nil"/>
            </w:tcBorders>
          </w:tcPr>
          <w:p w14:paraId="00A77841" w14:textId="77777777" w:rsidR="00057F94" w:rsidRDefault="00057F94" w:rsidP="005673D5"/>
        </w:tc>
        <w:tc>
          <w:tcPr>
            <w:tcW w:w="2988" w:type="dxa"/>
            <w:tcBorders>
              <w:top w:val="nil"/>
              <w:left w:val="nil"/>
              <w:bottom w:val="nil"/>
            </w:tcBorders>
          </w:tcPr>
          <w:p w14:paraId="33BCF60F" w14:textId="77777777" w:rsidR="00057F94" w:rsidRDefault="00057F94" w:rsidP="005673D5"/>
        </w:tc>
        <w:tc>
          <w:tcPr>
            <w:tcW w:w="4479" w:type="dxa"/>
            <w:gridSpan w:val="3"/>
          </w:tcPr>
          <w:p w14:paraId="5642A634" w14:textId="77777777" w:rsidR="00057F94" w:rsidRPr="00FB5AF1" w:rsidRDefault="00057F94" w:rsidP="005673D5">
            <w:pPr>
              <w:jc w:val="center"/>
              <w:rPr>
                <w:b/>
              </w:rPr>
            </w:pPr>
            <w:r>
              <w:rPr>
                <w:b/>
              </w:rPr>
              <w:t>ALSWH Cohort</w:t>
            </w:r>
          </w:p>
        </w:tc>
      </w:tr>
      <w:tr w:rsidR="00DC3F65" w14:paraId="6981BBF3" w14:textId="77777777" w:rsidTr="005673D5">
        <w:tc>
          <w:tcPr>
            <w:tcW w:w="1548" w:type="dxa"/>
            <w:tcBorders>
              <w:top w:val="nil"/>
              <w:left w:val="nil"/>
              <w:right w:val="nil"/>
            </w:tcBorders>
          </w:tcPr>
          <w:p w14:paraId="4E5819C6" w14:textId="77777777" w:rsidR="00DC3F65" w:rsidRDefault="00DC3F65" w:rsidP="005673D5"/>
        </w:tc>
        <w:tc>
          <w:tcPr>
            <w:tcW w:w="2988" w:type="dxa"/>
            <w:tcBorders>
              <w:top w:val="nil"/>
              <w:left w:val="nil"/>
            </w:tcBorders>
          </w:tcPr>
          <w:p w14:paraId="24E19706" w14:textId="77777777" w:rsidR="00DC3F65" w:rsidRDefault="00DC3F65" w:rsidP="005673D5"/>
        </w:tc>
        <w:tc>
          <w:tcPr>
            <w:tcW w:w="1567" w:type="dxa"/>
          </w:tcPr>
          <w:p w14:paraId="7D6B8FB3" w14:textId="77777777" w:rsidR="00DC3F65" w:rsidRPr="00FB5AF1" w:rsidRDefault="00DC3F65" w:rsidP="005673D5">
            <w:pPr>
              <w:jc w:val="center"/>
              <w:rPr>
                <w:b/>
              </w:rPr>
            </w:pPr>
            <w:r>
              <w:rPr>
                <w:b/>
              </w:rPr>
              <w:t>1973-78</w:t>
            </w:r>
          </w:p>
        </w:tc>
        <w:tc>
          <w:tcPr>
            <w:tcW w:w="1456" w:type="dxa"/>
          </w:tcPr>
          <w:p w14:paraId="2274D405" w14:textId="77777777" w:rsidR="00DC3F65" w:rsidRPr="00FB5AF1" w:rsidRDefault="00DC3F65" w:rsidP="005673D5">
            <w:pPr>
              <w:jc w:val="center"/>
              <w:rPr>
                <w:b/>
              </w:rPr>
            </w:pPr>
            <w:r w:rsidRPr="00FB5AF1">
              <w:rPr>
                <w:b/>
              </w:rPr>
              <w:t>1946-51</w:t>
            </w:r>
          </w:p>
        </w:tc>
        <w:tc>
          <w:tcPr>
            <w:tcW w:w="1456" w:type="dxa"/>
          </w:tcPr>
          <w:p w14:paraId="76F67F62" w14:textId="77777777" w:rsidR="00DC3F65" w:rsidRPr="00FB5AF1" w:rsidRDefault="00DC3F65" w:rsidP="005673D5">
            <w:pPr>
              <w:jc w:val="center"/>
              <w:rPr>
                <w:b/>
              </w:rPr>
            </w:pPr>
            <w:r w:rsidRPr="00FB5AF1">
              <w:rPr>
                <w:b/>
              </w:rPr>
              <w:t>1921-26</w:t>
            </w:r>
          </w:p>
        </w:tc>
      </w:tr>
      <w:tr w:rsidR="00DC3F65" w14:paraId="67F2CC12" w14:textId="77777777" w:rsidTr="005673D5">
        <w:tc>
          <w:tcPr>
            <w:tcW w:w="1548" w:type="dxa"/>
          </w:tcPr>
          <w:p w14:paraId="3114421A" w14:textId="77777777" w:rsidR="00DC3F65" w:rsidRPr="00325259" w:rsidRDefault="00DC3F65" w:rsidP="005673D5">
            <w:pPr>
              <w:rPr>
                <w:b/>
              </w:rPr>
            </w:pPr>
            <w:r w:rsidRPr="00325259">
              <w:rPr>
                <w:b/>
              </w:rPr>
              <w:t>Group</w:t>
            </w:r>
          </w:p>
        </w:tc>
        <w:tc>
          <w:tcPr>
            <w:tcW w:w="2988" w:type="dxa"/>
          </w:tcPr>
          <w:p w14:paraId="7138BDB4" w14:textId="77777777" w:rsidR="00DC3F65" w:rsidRPr="00325259" w:rsidRDefault="00DC3F65" w:rsidP="005673D5">
            <w:pPr>
              <w:rPr>
                <w:b/>
              </w:rPr>
            </w:pPr>
            <w:r w:rsidRPr="00325259">
              <w:rPr>
                <w:b/>
              </w:rPr>
              <w:t>Corresponding survey</w:t>
            </w:r>
          </w:p>
          <w:p w14:paraId="28D28F90" w14:textId="77777777" w:rsidR="00DC3F65" w:rsidRPr="00325259" w:rsidRDefault="00DC3F65" w:rsidP="005673D5">
            <w:pPr>
              <w:rPr>
                <w:b/>
              </w:rPr>
            </w:pPr>
            <w:r>
              <w:rPr>
                <w:b/>
              </w:rPr>
              <w:t>Y</w:t>
            </w:r>
            <w:r w:rsidRPr="00325259">
              <w:rPr>
                <w:b/>
              </w:rPr>
              <w:t>ear</w:t>
            </w:r>
          </w:p>
          <w:p w14:paraId="30DA53D1" w14:textId="77777777" w:rsidR="00DC3F65" w:rsidRPr="00325259" w:rsidRDefault="00DC3F65" w:rsidP="005673D5">
            <w:pPr>
              <w:rPr>
                <w:b/>
              </w:rPr>
            </w:pPr>
            <w:r>
              <w:rPr>
                <w:b/>
              </w:rPr>
              <w:t>A</w:t>
            </w:r>
            <w:r w:rsidRPr="00325259">
              <w:rPr>
                <w:b/>
              </w:rPr>
              <w:t>verage age (years)</w:t>
            </w:r>
          </w:p>
        </w:tc>
        <w:tc>
          <w:tcPr>
            <w:tcW w:w="1567" w:type="dxa"/>
          </w:tcPr>
          <w:p w14:paraId="42CE3DDC" w14:textId="13EFDD00" w:rsidR="00DC3F65" w:rsidRDefault="00057F94" w:rsidP="005673D5">
            <w:pPr>
              <w:jc w:val="center"/>
            </w:pPr>
            <w:r>
              <w:t>s</w:t>
            </w:r>
            <w:r w:rsidR="00DC3F65">
              <w:t>urvey 6</w:t>
            </w:r>
          </w:p>
          <w:p w14:paraId="7D27FEF4" w14:textId="77777777" w:rsidR="00DC3F65" w:rsidRDefault="00DC3F65" w:rsidP="005673D5">
            <w:pPr>
              <w:jc w:val="center"/>
            </w:pPr>
            <w:r>
              <w:t>2012</w:t>
            </w:r>
          </w:p>
          <w:p w14:paraId="026CD546" w14:textId="77777777" w:rsidR="00DC3F65" w:rsidRDefault="00DC3F65" w:rsidP="005673D5">
            <w:pPr>
              <w:jc w:val="center"/>
            </w:pPr>
            <w:r>
              <w:t>36</w:t>
            </w:r>
          </w:p>
        </w:tc>
        <w:tc>
          <w:tcPr>
            <w:tcW w:w="1456" w:type="dxa"/>
          </w:tcPr>
          <w:p w14:paraId="243E9102" w14:textId="72FF3827" w:rsidR="00DC3F65" w:rsidRDefault="00057F94" w:rsidP="005673D5">
            <w:pPr>
              <w:jc w:val="center"/>
            </w:pPr>
            <w:r>
              <w:t>s</w:t>
            </w:r>
            <w:r w:rsidR="00DC3F65">
              <w:t>urvey 7</w:t>
            </w:r>
          </w:p>
          <w:p w14:paraId="0F4DC483" w14:textId="77777777" w:rsidR="00DC3F65" w:rsidRDefault="00DC3F65" w:rsidP="005673D5">
            <w:pPr>
              <w:jc w:val="center"/>
            </w:pPr>
            <w:r>
              <w:t>2013</w:t>
            </w:r>
          </w:p>
          <w:p w14:paraId="35788459" w14:textId="77777777" w:rsidR="00DC3F65" w:rsidRDefault="00DC3F65" w:rsidP="005673D5">
            <w:pPr>
              <w:jc w:val="center"/>
            </w:pPr>
            <w:r>
              <w:t>64</w:t>
            </w:r>
          </w:p>
        </w:tc>
        <w:tc>
          <w:tcPr>
            <w:tcW w:w="1456" w:type="dxa"/>
          </w:tcPr>
          <w:p w14:paraId="6B7A0AFE" w14:textId="38D8DFA0" w:rsidR="00DC3F65" w:rsidRDefault="00057F94" w:rsidP="005673D5">
            <w:pPr>
              <w:jc w:val="center"/>
            </w:pPr>
            <w:r>
              <w:t>s</w:t>
            </w:r>
            <w:r w:rsidR="00DC3F65">
              <w:t>urvey 6</w:t>
            </w:r>
          </w:p>
          <w:p w14:paraId="4404A91C" w14:textId="77777777" w:rsidR="00DC3F65" w:rsidRDefault="00DC3F65" w:rsidP="005673D5">
            <w:pPr>
              <w:jc w:val="center"/>
            </w:pPr>
            <w:r>
              <w:t>2011</w:t>
            </w:r>
          </w:p>
          <w:p w14:paraId="01D87450" w14:textId="77777777" w:rsidR="00DC3F65" w:rsidRDefault="00DC3F65" w:rsidP="005673D5">
            <w:pPr>
              <w:jc w:val="center"/>
            </w:pPr>
            <w:r>
              <w:t>87</w:t>
            </w:r>
          </w:p>
        </w:tc>
      </w:tr>
      <w:tr w:rsidR="00DC3F65" w14:paraId="21A55E8D" w14:textId="77777777" w:rsidTr="005673D5">
        <w:tc>
          <w:tcPr>
            <w:tcW w:w="1548" w:type="dxa"/>
            <w:vMerge w:val="restart"/>
          </w:tcPr>
          <w:p w14:paraId="688BB26B" w14:textId="77777777" w:rsidR="00DC3F65" w:rsidRDefault="00DC3F65" w:rsidP="005673D5">
            <w:r>
              <w:t>Psychological distress</w:t>
            </w:r>
          </w:p>
        </w:tc>
        <w:tc>
          <w:tcPr>
            <w:tcW w:w="2988" w:type="dxa"/>
          </w:tcPr>
          <w:p w14:paraId="5248A895" w14:textId="77777777" w:rsidR="00DC3F65" w:rsidRDefault="00DC3F65" w:rsidP="005673D5">
            <w:r>
              <w:t>Mean number of PBS claims per participant</w:t>
            </w:r>
          </w:p>
        </w:tc>
        <w:tc>
          <w:tcPr>
            <w:tcW w:w="1567" w:type="dxa"/>
          </w:tcPr>
          <w:p w14:paraId="487843AE" w14:textId="77777777" w:rsidR="00DC3F65" w:rsidRDefault="00DC3F65" w:rsidP="005673D5">
            <w:pPr>
              <w:jc w:val="center"/>
            </w:pPr>
            <w:r>
              <w:t>11.4</w:t>
            </w:r>
          </w:p>
        </w:tc>
        <w:tc>
          <w:tcPr>
            <w:tcW w:w="1456" w:type="dxa"/>
          </w:tcPr>
          <w:p w14:paraId="48C94519" w14:textId="77777777" w:rsidR="00DC3F65" w:rsidRDefault="00DC3F65" w:rsidP="005673D5">
            <w:pPr>
              <w:jc w:val="center"/>
            </w:pPr>
            <w:r>
              <w:t>35.7</w:t>
            </w:r>
          </w:p>
        </w:tc>
        <w:tc>
          <w:tcPr>
            <w:tcW w:w="1456" w:type="dxa"/>
          </w:tcPr>
          <w:p w14:paraId="6C6CB695" w14:textId="77777777" w:rsidR="00DC3F65" w:rsidRDefault="00DC3F65" w:rsidP="005673D5">
            <w:pPr>
              <w:jc w:val="center"/>
            </w:pPr>
            <w:r>
              <w:t>65.6</w:t>
            </w:r>
          </w:p>
        </w:tc>
      </w:tr>
      <w:tr w:rsidR="00DC3F65" w14:paraId="5F095CAD" w14:textId="77777777" w:rsidTr="005673D5">
        <w:tc>
          <w:tcPr>
            <w:tcW w:w="1548" w:type="dxa"/>
            <w:vMerge/>
          </w:tcPr>
          <w:p w14:paraId="60291AC4" w14:textId="77777777" w:rsidR="00DC3F65" w:rsidRDefault="00DC3F65" w:rsidP="005673D5"/>
        </w:tc>
        <w:tc>
          <w:tcPr>
            <w:tcW w:w="2988" w:type="dxa"/>
          </w:tcPr>
          <w:p w14:paraId="23F4BF5A" w14:textId="7900F800" w:rsidR="00DC3F65" w:rsidRDefault="00DC3F65" w:rsidP="00621E89">
            <w:pPr>
              <w:jc w:val="left"/>
            </w:pPr>
            <w:r>
              <w:t xml:space="preserve">Mean PBS cost per participant </w:t>
            </w:r>
            <w:r w:rsidR="00057F94">
              <w:t xml:space="preserve"> ($)</w:t>
            </w:r>
          </w:p>
        </w:tc>
        <w:tc>
          <w:tcPr>
            <w:tcW w:w="1567" w:type="dxa"/>
          </w:tcPr>
          <w:p w14:paraId="7F5D939E" w14:textId="77777777" w:rsidR="00DC3F65" w:rsidRDefault="00DC3F65" w:rsidP="005673D5">
            <w:pPr>
              <w:jc w:val="center"/>
            </w:pPr>
            <w:r>
              <w:t>507</w:t>
            </w:r>
          </w:p>
        </w:tc>
        <w:tc>
          <w:tcPr>
            <w:tcW w:w="1456" w:type="dxa"/>
          </w:tcPr>
          <w:p w14:paraId="43F50FE1" w14:textId="77777777" w:rsidR="00DC3F65" w:rsidRDefault="00DC3F65" w:rsidP="005673D5">
            <w:pPr>
              <w:jc w:val="center"/>
            </w:pPr>
            <w:r>
              <w:t>1418</w:t>
            </w:r>
          </w:p>
        </w:tc>
        <w:tc>
          <w:tcPr>
            <w:tcW w:w="1456" w:type="dxa"/>
          </w:tcPr>
          <w:p w14:paraId="2B6F11C4" w14:textId="77777777" w:rsidR="00DC3F65" w:rsidRDefault="00DC3F65" w:rsidP="005673D5">
            <w:pPr>
              <w:jc w:val="center"/>
            </w:pPr>
            <w:r>
              <w:t>2320</w:t>
            </w:r>
          </w:p>
        </w:tc>
      </w:tr>
      <w:tr w:rsidR="00DC3F65" w14:paraId="453C1C03" w14:textId="77777777" w:rsidTr="005673D5">
        <w:tc>
          <w:tcPr>
            <w:tcW w:w="1548" w:type="dxa"/>
            <w:vMerge w:val="restart"/>
          </w:tcPr>
          <w:p w14:paraId="053535D6" w14:textId="77777777" w:rsidR="00DC3F65" w:rsidRDefault="00DC3F65" w:rsidP="005673D5">
            <w:r>
              <w:t>No psychological distress</w:t>
            </w:r>
          </w:p>
        </w:tc>
        <w:tc>
          <w:tcPr>
            <w:tcW w:w="2988" w:type="dxa"/>
          </w:tcPr>
          <w:p w14:paraId="655F162D" w14:textId="77777777" w:rsidR="00DC3F65" w:rsidRDefault="00DC3F65" w:rsidP="005673D5">
            <w:pPr>
              <w:jc w:val="left"/>
            </w:pPr>
            <w:r>
              <w:t>Mean number of PBS claims per participant</w:t>
            </w:r>
          </w:p>
        </w:tc>
        <w:tc>
          <w:tcPr>
            <w:tcW w:w="1567" w:type="dxa"/>
          </w:tcPr>
          <w:p w14:paraId="0BE2A879" w14:textId="77777777" w:rsidR="00DC3F65" w:rsidRDefault="00DC3F65" w:rsidP="005673D5">
            <w:pPr>
              <w:jc w:val="center"/>
            </w:pPr>
            <w:r>
              <w:t>5.1</w:t>
            </w:r>
          </w:p>
        </w:tc>
        <w:tc>
          <w:tcPr>
            <w:tcW w:w="1456" w:type="dxa"/>
          </w:tcPr>
          <w:p w14:paraId="1165E18F" w14:textId="77777777" w:rsidR="00DC3F65" w:rsidRDefault="00DC3F65" w:rsidP="005673D5">
            <w:pPr>
              <w:jc w:val="center"/>
            </w:pPr>
            <w:r>
              <w:t>22.6</w:t>
            </w:r>
          </w:p>
        </w:tc>
        <w:tc>
          <w:tcPr>
            <w:tcW w:w="1456" w:type="dxa"/>
          </w:tcPr>
          <w:p w14:paraId="0C8AD5E3" w14:textId="77777777" w:rsidR="00DC3F65" w:rsidRDefault="00DC3F65" w:rsidP="005673D5">
            <w:pPr>
              <w:jc w:val="center"/>
            </w:pPr>
            <w:r>
              <w:t>53.5</w:t>
            </w:r>
          </w:p>
        </w:tc>
      </w:tr>
      <w:tr w:rsidR="00DC3F65" w14:paraId="7A7D0E1C" w14:textId="77777777" w:rsidTr="005673D5">
        <w:tc>
          <w:tcPr>
            <w:tcW w:w="1548" w:type="dxa"/>
            <w:vMerge/>
          </w:tcPr>
          <w:p w14:paraId="2E0B81EC" w14:textId="77777777" w:rsidR="00DC3F65" w:rsidRDefault="00DC3F65" w:rsidP="005673D5"/>
        </w:tc>
        <w:tc>
          <w:tcPr>
            <w:tcW w:w="2988" w:type="dxa"/>
          </w:tcPr>
          <w:p w14:paraId="0A84049E" w14:textId="35370193" w:rsidR="00DC3F65" w:rsidRDefault="00DC3F65" w:rsidP="00621E89">
            <w:pPr>
              <w:jc w:val="left"/>
            </w:pPr>
            <w:r>
              <w:t xml:space="preserve">Mean PBS cost per participant </w:t>
            </w:r>
            <w:r w:rsidR="00057F94">
              <w:t>($)</w:t>
            </w:r>
          </w:p>
        </w:tc>
        <w:tc>
          <w:tcPr>
            <w:tcW w:w="1567" w:type="dxa"/>
          </w:tcPr>
          <w:p w14:paraId="05B1D8A0" w14:textId="77777777" w:rsidR="00DC3F65" w:rsidRDefault="00DC3F65" w:rsidP="005673D5">
            <w:pPr>
              <w:jc w:val="center"/>
            </w:pPr>
            <w:r>
              <w:t>262</w:t>
            </w:r>
          </w:p>
        </w:tc>
        <w:tc>
          <w:tcPr>
            <w:tcW w:w="1456" w:type="dxa"/>
          </w:tcPr>
          <w:p w14:paraId="12D02095" w14:textId="77777777" w:rsidR="00DC3F65" w:rsidRDefault="00DC3F65" w:rsidP="005673D5">
            <w:pPr>
              <w:jc w:val="center"/>
            </w:pPr>
            <w:r>
              <w:t>869</w:t>
            </w:r>
          </w:p>
        </w:tc>
        <w:tc>
          <w:tcPr>
            <w:tcW w:w="1456" w:type="dxa"/>
          </w:tcPr>
          <w:p w14:paraId="557EBF48" w14:textId="77777777" w:rsidR="00DC3F65" w:rsidRDefault="00DC3F65" w:rsidP="005673D5">
            <w:pPr>
              <w:jc w:val="center"/>
            </w:pPr>
            <w:r>
              <w:t>1927</w:t>
            </w:r>
          </w:p>
        </w:tc>
      </w:tr>
    </w:tbl>
    <w:p w14:paraId="2A934A06" w14:textId="77777777" w:rsidR="00DC3F65" w:rsidRDefault="00DC3F65" w:rsidP="00DC3F65">
      <w:pPr>
        <w:rPr>
          <w:b/>
        </w:rPr>
      </w:pPr>
    </w:p>
    <w:p w14:paraId="6F8B99C6" w14:textId="7F159666" w:rsidR="00DC3F65" w:rsidRDefault="00DC3F65" w:rsidP="00DC3F65">
      <w:pPr>
        <w:pStyle w:val="Heading3"/>
      </w:pPr>
      <w:bookmarkStart w:id="247" w:name="_Toc446584291"/>
      <w:bookmarkStart w:id="248" w:name="_Toc446585413"/>
      <w:bookmarkStart w:id="249" w:name="_Toc452371011"/>
      <w:r>
        <w:t>Hospital costs</w:t>
      </w:r>
      <w:bookmarkEnd w:id="247"/>
      <w:bookmarkEnd w:id="248"/>
      <w:bookmarkEnd w:id="249"/>
    </w:p>
    <w:p w14:paraId="599739B6" w14:textId="6D90401F" w:rsidR="00DC3F65" w:rsidRDefault="0033656F" w:rsidP="00DC3F65">
      <w:r>
        <w:t>T</w:t>
      </w:r>
      <w:r w:rsidR="00DC3F65">
        <w:t>he survey data for participants living in NSW were linked to NSW Admitted Patient Data Collection from 2000 to 2013. The dataset provides a record of the patient’s diagnosis using Australian Refined Diagnosis Related Group (AR-DRG) codes. Each AR-DRG represents a group of patients with similar conditions and who require similar hospital services. Public hospital costs are available through the National Hospital Cost Data Collection (NHCDC) provided by the Independent Hospital Pricing Authority. The NHCDC lists the average cost for all AR-DRG codes. For each participant, a hospital cost (in 2012-13 Australian dollars) was determined for every admission using the AR-DRG code from the hospital record and matching it to the average cost of that AR-DRG from the NHCDC. Then hospital cost for each admission was then summed to obtain the annual cost for each woman (Appendix D, Section 15.3).</w:t>
      </w:r>
    </w:p>
    <w:p w14:paraId="198DF3D4" w14:textId="77777777" w:rsidR="00DC3F65" w:rsidRDefault="00DC3F65" w:rsidP="00DC3F65"/>
    <w:p w14:paraId="75CFD764" w14:textId="2BF61015" w:rsidR="00DC3F65" w:rsidRDefault="00DC3F65" w:rsidP="00DC3F65">
      <w:r>
        <w:t>In the 1973-78 cohort, there was little difference in the mean hospital cost (Figure 6-</w:t>
      </w:r>
      <w:r w:rsidR="00E57DF7">
        <w:t>9</w:t>
      </w:r>
      <w:r>
        <w:t>). For the 1946-51 cohort, the hospital cost for women with psychological distress increased from $723 to $2389 (in 2012-13 Australian dollars) more than for women witho</w:t>
      </w:r>
      <w:r w:rsidR="00E54443">
        <w:t>ut psychological distress from Survey 1 to 6, except at S</w:t>
      </w:r>
      <w:r>
        <w:t>urvey 3</w:t>
      </w:r>
      <w:r w:rsidR="00913D57">
        <w:t>,</w:t>
      </w:r>
      <w:r>
        <w:t xml:space="preserve"> when the cost was similar between the two groups. In the 1921-26 cohort, the hospital cost for women without psychological distress increased with age from $3276 at age 78 to $4994 at age 87. Women with psychological </w:t>
      </w:r>
      <w:r>
        <w:lastRenderedPageBreak/>
        <w:t>distress in this cohort initially incurred increased hospital costs between age of 78 and 81 before levelling out to $6318 (in 2012-13 Australian dollars) at age 87.</w:t>
      </w:r>
    </w:p>
    <w:p w14:paraId="41870D31" w14:textId="77777777" w:rsidR="00DC3F65" w:rsidRPr="00991BD6" w:rsidRDefault="00DC3F65" w:rsidP="00DC3F65"/>
    <w:p w14:paraId="7511DFFF" w14:textId="6FEAC780" w:rsidR="00DC3F65" w:rsidRDefault="009D60BB" w:rsidP="00DC3F65">
      <w:pPr>
        <w:keepNext/>
        <w:jc w:val="center"/>
      </w:pPr>
      <w:r>
        <w:rPr>
          <w:noProof/>
          <w:szCs w:val="24"/>
        </w:rPr>
        <w:drawing>
          <wp:inline distT="0" distB="0" distL="0" distR="0" wp14:anchorId="161A52E7" wp14:editId="48D48B01">
            <wp:extent cx="4878000" cy="365760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49CB399D" w14:textId="19D3B818" w:rsidR="00DC3F65" w:rsidRDefault="00DC3F65" w:rsidP="00DC3F65">
      <w:pPr>
        <w:pStyle w:val="Caption"/>
      </w:pPr>
      <w:bookmarkStart w:id="250" w:name="_Toc452469975"/>
      <w:r>
        <w:t xml:space="preserve">Figure </w:t>
      </w:r>
      <w:fldSimple w:instr=" STYLEREF 1 \s ">
        <w:r w:rsidR="004675BB">
          <w:rPr>
            <w:noProof/>
          </w:rPr>
          <w:t>6</w:t>
        </w:r>
      </w:fldSimple>
      <w:r w:rsidR="003D2D66">
        <w:noBreakHyphen/>
      </w:r>
      <w:fldSimple w:instr=" SEQ Figure \* ARABIC \s 1 ">
        <w:r w:rsidR="004675BB">
          <w:rPr>
            <w:noProof/>
          </w:rPr>
          <w:t>9</w:t>
        </w:r>
      </w:fldSimple>
      <w:r>
        <w:t xml:space="preserve">: </w:t>
      </w:r>
      <w:r w:rsidRPr="001443F3">
        <w:t xml:space="preserve">Comparison of average hospital costs per participant for the 1973-78, 1946-51, </w:t>
      </w:r>
      <w:r w:rsidR="00913D57">
        <w:t xml:space="preserve">and </w:t>
      </w:r>
      <w:r w:rsidRPr="001443F3">
        <w:t>1921-26 cohorts by the presence or absence of psychological distress.</w:t>
      </w:r>
      <w:bookmarkEnd w:id="250"/>
    </w:p>
    <w:p w14:paraId="146E1F2B" w14:textId="77777777" w:rsidR="00DC3F65" w:rsidRPr="002F69D3" w:rsidRDefault="00DC3F65" w:rsidP="00DC3F65"/>
    <w:p w14:paraId="5FAE7402" w14:textId="1284010E" w:rsidR="00DC3F65" w:rsidRDefault="00DC3F65" w:rsidP="00DC3F65">
      <w:pPr>
        <w:pStyle w:val="Heading2"/>
      </w:pPr>
      <w:bookmarkStart w:id="251" w:name="_Toc446584292"/>
      <w:bookmarkStart w:id="252" w:name="_Toc446585414"/>
      <w:bookmarkStart w:id="253" w:name="_Toc452371012"/>
      <w:r>
        <w:t>Projected impact of psychological distress on healthcare utilisation</w:t>
      </w:r>
      <w:bookmarkEnd w:id="251"/>
      <w:bookmarkEnd w:id="252"/>
      <w:bookmarkEnd w:id="253"/>
    </w:p>
    <w:p w14:paraId="42A56431" w14:textId="6C4C49AE" w:rsidR="00DC3F65" w:rsidRDefault="00DC3F65" w:rsidP="00DC3F65">
      <w:r>
        <w:t>Based on the trends identified in section 6.5, the impact of increasing numbers of women with psychological distress on healthcare utilisation from 2015 to 2035 was examined. We compared the use of MBS, PBS, and hospital services for (a) the total population of women aged 20-90, (b) women who experienced psychological distress, and (c) women who did not experience psychological distress. For MBS, PBS, and hospital projections, models were generated for the number of claims and cost of each service for women at every age between 20 and 90, inclusive (Appendix E). The major assumption is that the number of MBS claims and costs (in 2014 Australian dollars), PBS claims and costs (in 2012-13 Australian dollars), and hospital costs (in 2012-13 Australian dollars) vary with age in the same way for every year between 2015 and 2035. The age-specific estimates for the number of claims and cost of each service were multiplied by the projected number of women aged 20 to 90 years at every year from 2015 to 2035</w:t>
      </w:r>
      <w:r w:rsidR="00913D57">
        <w:t>, as well as by</w:t>
      </w:r>
      <w:r>
        <w:t xml:space="preserve"> prevalence of women with or without psychological distress to predict the total number of claims and cost for MBS, PBS, and ho</w:t>
      </w:r>
      <w:r w:rsidR="00057F94">
        <w:t>spital services over the next twenty</w:t>
      </w:r>
      <w:r>
        <w:t xml:space="preserve"> years (Appendix F).</w:t>
      </w:r>
    </w:p>
    <w:p w14:paraId="5E01821E" w14:textId="48CD52CE" w:rsidR="00DC3F65" w:rsidRDefault="00DC3F65" w:rsidP="00DC3F65">
      <w:pPr>
        <w:pStyle w:val="Heading3"/>
      </w:pPr>
      <w:bookmarkStart w:id="254" w:name="_Toc446584293"/>
      <w:bookmarkStart w:id="255" w:name="_Toc446585415"/>
      <w:bookmarkStart w:id="256" w:name="_Toc452371013"/>
      <w:r>
        <w:lastRenderedPageBreak/>
        <w:t>Medicare Benefits Scheme cost</w:t>
      </w:r>
      <w:bookmarkEnd w:id="254"/>
      <w:bookmarkEnd w:id="255"/>
      <w:bookmarkEnd w:id="256"/>
    </w:p>
    <w:p w14:paraId="6F1F1DC7" w14:textId="3F5B14FB" w:rsidR="00DC3F65" w:rsidRDefault="00DC3F65" w:rsidP="00DC3F65">
      <w:r>
        <w:t>In 2015, the total number of MBS claims for women with psychological distress was 10.1 million whereas women who did not have psychological distress incurred 46.5 million claims (Figure 6-1</w:t>
      </w:r>
      <w:r w:rsidR="00E57DF7">
        <w:t>0</w:t>
      </w:r>
      <w:r>
        <w:t>). By 2035, the number of MBS claims is predicted to increase to 13.9 million for women with psychological distress and 67.5 million for women without psychological distress. In terms of total MBS cost, women with psychological distress are estimated to incur $494 million (in 2012-13 Australian dollars) in costs of MBS services in 2015 and this will increase to $679 million in 2035 (Figure 6-1</w:t>
      </w:r>
      <w:r w:rsidR="00E57DF7">
        <w:t>1</w:t>
      </w:r>
      <w:r>
        <w:t>). For women without psychological distress, the total MBS cost is estimated at $2.3 billion in 2015 and is predicted to increase to $3.3 billion (in 2012-13 Australian dollars) in 2035.</w:t>
      </w:r>
    </w:p>
    <w:p w14:paraId="17C63E6D" w14:textId="77777777" w:rsidR="00DC3F65" w:rsidRPr="00536A15" w:rsidRDefault="00DC3F65" w:rsidP="00DC3F65"/>
    <w:p w14:paraId="2B559B10" w14:textId="2AA33FE1" w:rsidR="00DC3F65" w:rsidRDefault="009D60BB" w:rsidP="00DC3F65">
      <w:pPr>
        <w:keepNext/>
        <w:jc w:val="center"/>
      </w:pPr>
      <w:r>
        <w:rPr>
          <w:noProof/>
          <w:szCs w:val="24"/>
        </w:rPr>
        <w:drawing>
          <wp:inline distT="0" distB="0" distL="0" distR="0" wp14:anchorId="1799CBD3" wp14:editId="14DF6CBC">
            <wp:extent cx="4878000" cy="36576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E2A88E3" w14:textId="1A3A4124" w:rsidR="00DC3F65" w:rsidRDefault="00DC3F65" w:rsidP="00DC3F65">
      <w:pPr>
        <w:pStyle w:val="Caption"/>
      </w:pPr>
      <w:bookmarkStart w:id="257" w:name="_Toc452469976"/>
      <w:r>
        <w:t xml:space="preserve">Figure </w:t>
      </w:r>
      <w:fldSimple w:instr=" STYLEREF 1 \s ">
        <w:r w:rsidR="004675BB">
          <w:rPr>
            <w:noProof/>
          </w:rPr>
          <w:t>6</w:t>
        </w:r>
      </w:fldSimple>
      <w:r w:rsidR="003D2D66">
        <w:noBreakHyphen/>
      </w:r>
      <w:fldSimple w:instr=" SEQ Figure \* ARABIC \s 1 ">
        <w:r w:rsidR="004675BB">
          <w:rPr>
            <w:noProof/>
          </w:rPr>
          <w:t>10</w:t>
        </w:r>
      </w:fldSimple>
      <w:r>
        <w:t xml:space="preserve">: </w:t>
      </w:r>
      <w:r w:rsidRPr="000B47E4">
        <w:t>Projected total number of MBS claims for Australian women aged 20-90 from 2015 to 2035 by the presence or absence of psychological distress.</w:t>
      </w:r>
      <w:bookmarkEnd w:id="257"/>
    </w:p>
    <w:p w14:paraId="10D2184D" w14:textId="13A005DF" w:rsidR="00DC3F65" w:rsidRDefault="009D60BB" w:rsidP="00DC3F65">
      <w:pPr>
        <w:keepNext/>
        <w:jc w:val="center"/>
      </w:pPr>
      <w:r>
        <w:rPr>
          <w:noProof/>
          <w:szCs w:val="24"/>
        </w:rPr>
        <w:lastRenderedPageBreak/>
        <w:drawing>
          <wp:inline distT="0" distB="0" distL="0" distR="0" wp14:anchorId="590E0B27" wp14:editId="51750B33">
            <wp:extent cx="4878000" cy="3657600"/>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66FAFF69" w14:textId="0772B37C" w:rsidR="00DC3F65" w:rsidRDefault="00DC3F65" w:rsidP="00DC3F65">
      <w:pPr>
        <w:pStyle w:val="Caption"/>
      </w:pPr>
      <w:bookmarkStart w:id="258" w:name="_Toc452469977"/>
      <w:r>
        <w:t xml:space="preserve">Figure </w:t>
      </w:r>
      <w:fldSimple w:instr=" STYLEREF 1 \s ">
        <w:r w:rsidR="004675BB">
          <w:rPr>
            <w:noProof/>
          </w:rPr>
          <w:t>6</w:t>
        </w:r>
      </w:fldSimple>
      <w:r w:rsidR="003D2D66">
        <w:noBreakHyphen/>
      </w:r>
      <w:fldSimple w:instr=" SEQ Figure \* ARABIC \s 1 ">
        <w:r w:rsidR="004675BB">
          <w:rPr>
            <w:noProof/>
          </w:rPr>
          <w:t>11</w:t>
        </w:r>
      </w:fldSimple>
      <w:r>
        <w:t xml:space="preserve">: </w:t>
      </w:r>
      <w:r w:rsidRPr="009B2DBE">
        <w:t xml:space="preserve">Projected total MBS cost (in 2014 Australian dollars) for women aged 20-90 from 2015 to 2035 </w:t>
      </w:r>
      <w:r w:rsidR="003F224C">
        <w:t xml:space="preserve">categorised </w:t>
      </w:r>
      <w:r w:rsidRPr="009B2DBE">
        <w:t>by the presence or absence of psychological distress.</w:t>
      </w:r>
      <w:bookmarkEnd w:id="258"/>
    </w:p>
    <w:p w14:paraId="46255D40" w14:textId="77777777" w:rsidR="00DC3F65" w:rsidRDefault="00DC3F65" w:rsidP="00DC3F65"/>
    <w:p w14:paraId="22772EA1" w14:textId="452CFA77" w:rsidR="00DC3F65" w:rsidRPr="004D471A" w:rsidRDefault="00DC3F65" w:rsidP="00DC3F65">
      <w:pPr>
        <w:pStyle w:val="Heading3"/>
      </w:pPr>
      <w:bookmarkStart w:id="259" w:name="_Toc446584294"/>
      <w:bookmarkStart w:id="260" w:name="_Toc446585416"/>
      <w:bookmarkStart w:id="261" w:name="_Toc452371014"/>
      <w:r w:rsidRPr="004D471A">
        <w:t>Pharmaceutical Benefits Scheme</w:t>
      </w:r>
      <w:bookmarkEnd w:id="259"/>
      <w:bookmarkEnd w:id="260"/>
      <w:bookmarkEnd w:id="261"/>
      <w:r w:rsidRPr="004D471A">
        <w:t xml:space="preserve"> </w:t>
      </w:r>
    </w:p>
    <w:p w14:paraId="514489D0" w14:textId="11BD9C5E" w:rsidR="00DC3F65" w:rsidRDefault="00DC3F65" w:rsidP="00DC3F65">
      <w:r>
        <w:t>Women with psychological distress are estimated to have</w:t>
      </w:r>
      <w:r w:rsidR="00913D57">
        <w:t xml:space="preserve"> had</w:t>
      </w:r>
      <w:r>
        <w:t xml:space="preserve"> 26 million prescriptions filled at a cost of $1.1 billion (in 2012-13 Australian dollars) in 2015 (Figure 6-1</w:t>
      </w:r>
      <w:r w:rsidR="00E57DF7">
        <w:t>2</w:t>
      </w:r>
      <w:r>
        <w:t xml:space="preserve"> and 6-1</w:t>
      </w:r>
      <w:r w:rsidR="00E57DF7">
        <w:t>3</w:t>
      </w:r>
      <w:r>
        <w:t>). By 2035, this is predicted to increase to 37 million prescriptions and $1.5 billion. In comparison, women who did not have psychological distress are estimated to have</w:t>
      </w:r>
      <w:r w:rsidR="00913D57">
        <w:t xml:space="preserve"> had</w:t>
      </w:r>
      <w:r>
        <w:t xml:space="preserve"> 108 million prescriptions filled at a cost of $4.5 billion in 2015 and this is predicted to increase to 169 million prescriptions at a cost of $6.8 billion in 2035.</w:t>
      </w:r>
    </w:p>
    <w:p w14:paraId="4D67DAA9" w14:textId="780B790C" w:rsidR="00DC3F65" w:rsidRDefault="009D60BB" w:rsidP="00DC3F65">
      <w:pPr>
        <w:keepNext/>
        <w:jc w:val="center"/>
      </w:pPr>
      <w:r>
        <w:rPr>
          <w:noProof/>
          <w:szCs w:val="24"/>
        </w:rPr>
        <w:lastRenderedPageBreak/>
        <w:drawing>
          <wp:inline distT="0" distB="0" distL="0" distR="0" wp14:anchorId="3C54BA55" wp14:editId="047EBAA1">
            <wp:extent cx="4878000" cy="365760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243C6707" w14:textId="5E163248" w:rsidR="00DC3F65" w:rsidRDefault="00DC3F65" w:rsidP="00DC3F65">
      <w:pPr>
        <w:pStyle w:val="Caption"/>
      </w:pPr>
      <w:bookmarkStart w:id="262" w:name="_Toc452469978"/>
      <w:r>
        <w:t xml:space="preserve">Figure </w:t>
      </w:r>
      <w:fldSimple w:instr=" STYLEREF 1 \s ">
        <w:r w:rsidR="004675BB">
          <w:rPr>
            <w:noProof/>
          </w:rPr>
          <w:t>6</w:t>
        </w:r>
      </w:fldSimple>
      <w:r w:rsidR="003D2D66">
        <w:noBreakHyphen/>
      </w:r>
      <w:fldSimple w:instr=" SEQ Figure \* ARABIC \s 1 ">
        <w:r w:rsidR="004675BB">
          <w:rPr>
            <w:noProof/>
          </w:rPr>
          <w:t>12</w:t>
        </w:r>
      </w:fldSimple>
      <w:r>
        <w:t xml:space="preserve">: </w:t>
      </w:r>
      <w:r w:rsidRPr="002A4B01">
        <w:t>Projected total number of PBS claims for Australian women aged 20-90 from 2015 to 2035 by the presence or absence of psychological distress.</w:t>
      </w:r>
      <w:bookmarkEnd w:id="262"/>
    </w:p>
    <w:p w14:paraId="4F560939" w14:textId="77777777" w:rsidR="005B5496" w:rsidRPr="005B5496" w:rsidRDefault="005B5496" w:rsidP="005B5496"/>
    <w:p w14:paraId="3C494505" w14:textId="384B24CB" w:rsidR="00DC3F65" w:rsidRDefault="000B008F" w:rsidP="00DC3F65">
      <w:pPr>
        <w:keepNext/>
        <w:jc w:val="center"/>
      </w:pPr>
      <w:r>
        <w:rPr>
          <w:noProof/>
          <w:szCs w:val="24"/>
        </w:rPr>
        <w:drawing>
          <wp:inline distT="0" distB="0" distL="0" distR="0" wp14:anchorId="49FF3A4D" wp14:editId="779829FC">
            <wp:extent cx="4878000" cy="365760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61E9A39C" w14:textId="619B97C2" w:rsidR="00DC3F65" w:rsidRDefault="00DC3F65" w:rsidP="00DC3F65">
      <w:pPr>
        <w:pStyle w:val="Caption"/>
        <w:rPr>
          <w:b w:val="0"/>
        </w:rPr>
      </w:pPr>
      <w:bookmarkStart w:id="263" w:name="_Toc452469979"/>
      <w:r>
        <w:t xml:space="preserve">Figure </w:t>
      </w:r>
      <w:fldSimple w:instr=" STYLEREF 1 \s ">
        <w:r w:rsidR="004675BB">
          <w:rPr>
            <w:noProof/>
          </w:rPr>
          <w:t>6</w:t>
        </w:r>
      </w:fldSimple>
      <w:r w:rsidR="003D2D66">
        <w:noBreakHyphen/>
      </w:r>
      <w:fldSimple w:instr=" SEQ Figure \* ARABIC \s 1 ">
        <w:r w:rsidR="004675BB">
          <w:rPr>
            <w:noProof/>
          </w:rPr>
          <w:t>13</w:t>
        </w:r>
      </w:fldSimple>
      <w:r>
        <w:t xml:space="preserve">: </w:t>
      </w:r>
      <w:r w:rsidRPr="00EE6CBA">
        <w:t>Projected total PBS cost (in 2012-13 Australian dollars) for women aged 20-90 from 2015 to 2035 by the presence or absence of psychological distress.</w:t>
      </w:r>
      <w:bookmarkEnd w:id="263"/>
    </w:p>
    <w:p w14:paraId="1F835DD3" w14:textId="7F43991C" w:rsidR="00DC3F65" w:rsidRPr="00307AA7" w:rsidRDefault="00DC3F65" w:rsidP="00DC3F65">
      <w:pPr>
        <w:pStyle w:val="Heading3"/>
      </w:pPr>
      <w:bookmarkStart w:id="264" w:name="_Toc446584295"/>
      <w:bookmarkStart w:id="265" w:name="_Toc446585417"/>
      <w:bookmarkStart w:id="266" w:name="_Toc452371015"/>
      <w:r w:rsidRPr="00307AA7">
        <w:lastRenderedPageBreak/>
        <w:t>Hospital costs</w:t>
      </w:r>
      <w:bookmarkEnd w:id="264"/>
      <w:bookmarkEnd w:id="265"/>
      <w:bookmarkEnd w:id="266"/>
      <w:r w:rsidRPr="00307AA7">
        <w:t xml:space="preserve"> </w:t>
      </w:r>
    </w:p>
    <w:p w14:paraId="5F7B52BF" w14:textId="3B5D7CEC" w:rsidR="00E57DF7" w:rsidRDefault="00DC3F65" w:rsidP="00E57DF7">
      <w:r>
        <w:t>Women with psychological distress are estimated to have had $2.8 billion (in 2012-13 Australian dollars) in hospital costs in 2015 and this is predicted to increase to $3.9 billion in 2035 (Figure 6-1</w:t>
      </w:r>
      <w:r w:rsidR="00E57DF7">
        <w:t>4</w:t>
      </w:r>
      <w:r>
        <w:t>). In comparison, women who did not have psychological distress are estimated to have had $12 billion in hospital costs in 2015 and is predicted to i</w:t>
      </w:r>
      <w:r w:rsidR="00E57DF7">
        <w:t>ncrease to $18 billion by 2035.</w:t>
      </w:r>
    </w:p>
    <w:p w14:paraId="6DF6A421" w14:textId="01485923" w:rsidR="00DC3F65" w:rsidRDefault="000B008F" w:rsidP="00DC3F65">
      <w:pPr>
        <w:keepNext/>
        <w:jc w:val="center"/>
      </w:pPr>
      <w:r>
        <w:rPr>
          <w:noProof/>
          <w:szCs w:val="24"/>
        </w:rPr>
        <w:drawing>
          <wp:inline distT="0" distB="0" distL="0" distR="0" wp14:anchorId="3366D53B" wp14:editId="27DCA6DF">
            <wp:extent cx="4878000" cy="3657600"/>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2A03866B" w14:textId="6D1706B2" w:rsidR="00DC3F65" w:rsidRPr="00D774D8" w:rsidRDefault="00DC3F65" w:rsidP="00DC3F65">
      <w:pPr>
        <w:pStyle w:val="Caption"/>
      </w:pPr>
      <w:bookmarkStart w:id="267" w:name="_Toc452469980"/>
      <w:r>
        <w:t xml:space="preserve">Figure </w:t>
      </w:r>
      <w:fldSimple w:instr=" STYLEREF 1 \s ">
        <w:r w:rsidR="004675BB">
          <w:rPr>
            <w:noProof/>
          </w:rPr>
          <w:t>6</w:t>
        </w:r>
      </w:fldSimple>
      <w:r w:rsidR="003D2D66">
        <w:noBreakHyphen/>
      </w:r>
      <w:fldSimple w:instr=" SEQ Figure \* ARABIC \s 1 ">
        <w:r w:rsidR="004675BB">
          <w:rPr>
            <w:noProof/>
          </w:rPr>
          <w:t>14</w:t>
        </w:r>
      </w:fldSimple>
      <w:r>
        <w:t xml:space="preserve">: </w:t>
      </w:r>
      <w:r w:rsidRPr="00ED6E59">
        <w:t>Projected total hospital cost (in 2012-13 Australian dollars) for women aged 20-90 from 2015 to 2035 by the presence or absence of psychological distress.</w:t>
      </w:r>
      <w:bookmarkEnd w:id="267"/>
    </w:p>
    <w:p w14:paraId="6448773C" w14:textId="77777777" w:rsidR="00DC3F65" w:rsidRDefault="00DC3F65" w:rsidP="00DC3F65"/>
    <w:p w14:paraId="4B1313C2" w14:textId="0C9AEE2A" w:rsidR="00DC3F65" w:rsidRPr="004B58F0" w:rsidRDefault="00DC3F65" w:rsidP="00DC3F65">
      <w:pPr>
        <w:pStyle w:val="Heading2"/>
      </w:pPr>
      <w:bookmarkStart w:id="268" w:name="_Toc446584296"/>
      <w:bookmarkStart w:id="269" w:name="_Toc446585418"/>
      <w:bookmarkStart w:id="270" w:name="_Toc452371016"/>
      <w:r>
        <w:t>Summary points</w:t>
      </w:r>
      <w:bookmarkEnd w:id="268"/>
      <w:bookmarkEnd w:id="269"/>
      <w:bookmarkEnd w:id="270"/>
    </w:p>
    <w:p w14:paraId="35E9E6F3" w14:textId="77777777" w:rsidR="00DC3F65" w:rsidRPr="00403F82" w:rsidRDefault="00DC3F65" w:rsidP="00DC3F65">
      <w:pPr>
        <w:pStyle w:val="ListParagraph"/>
        <w:numPr>
          <w:ilvl w:val="0"/>
          <w:numId w:val="27"/>
        </w:numPr>
        <w:ind w:left="714" w:hanging="357"/>
        <w:rPr>
          <w:noProof/>
          <w:sz w:val="26"/>
          <w:lang w:val="en-US"/>
        </w:rPr>
      </w:pPr>
      <w:r>
        <w:t>Scores for good mental health are relatively stable with age and are slightly higher in the 1921-26 cohort than in the 1973-78 cohort.</w:t>
      </w:r>
    </w:p>
    <w:p w14:paraId="694DBA36" w14:textId="77777777" w:rsidR="00DC3F65" w:rsidRPr="00403F82" w:rsidRDefault="00DC3F65" w:rsidP="00DC3F65">
      <w:pPr>
        <w:pStyle w:val="ListParagraph"/>
        <w:numPr>
          <w:ilvl w:val="0"/>
          <w:numId w:val="27"/>
        </w:numPr>
        <w:ind w:left="714" w:hanging="357"/>
        <w:rPr>
          <w:noProof/>
          <w:sz w:val="26"/>
          <w:lang w:val="en-US"/>
        </w:rPr>
      </w:pPr>
      <w:r>
        <w:t>The prevalence of women with psychological distress decreases with age.</w:t>
      </w:r>
    </w:p>
    <w:p w14:paraId="65EDA3D3" w14:textId="77777777" w:rsidR="00DC3F65" w:rsidRPr="00403F82" w:rsidRDefault="00DC3F65" w:rsidP="00DC3F65">
      <w:pPr>
        <w:pStyle w:val="ListParagraph"/>
        <w:numPr>
          <w:ilvl w:val="0"/>
          <w:numId w:val="27"/>
        </w:numPr>
        <w:ind w:left="714" w:hanging="357"/>
        <w:rPr>
          <w:noProof/>
          <w:sz w:val="26"/>
          <w:lang w:val="en-US"/>
        </w:rPr>
      </w:pPr>
      <w:r>
        <w:t>The number of women aged 20-90 with psychological distress is predicted to increase from 1.2 million to 1.7 million from 2015 to 2035, however the prevalence of psychological distress in this population will decrease from 14.1 per cent to 13.7 per cent over that time period.</w:t>
      </w:r>
    </w:p>
    <w:p w14:paraId="66FE8360" w14:textId="356C137E" w:rsidR="00DC3F65" w:rsidRDefault="00DC3F65" w:rsidP="0090233E">
      <w:pPr>
        <w:pStyle w:val="ListParagraph"/>
        <w:numPr>
          <w:ilvl w:val="0"/>
          <w:numId w:val="27"/>
        </w:numPr>
        <w:spacing w:before="0" w:after="0" w:line="240" w:lineRule="auto"/>
        <w:ind w:left="714" w:hanging="357"/>
        <w:jc w:val="left"/>
      </w:pPr>
      <w:r>
        <w:t>Women who experience psychological distress in the 1946-51 and 1921-26 cohorts have higher MBS, PBS, and hospital costs than women who do not have psychological distress.</w:t>
      </w:r>
      <w:r>
        <w:br w:type="page"/>
      </w:r>
    </w:p>
    <w:p w14:paraId="2B78A9E1" w14:textId="4236231E" w:rsidR="00A40011" w:rsidRDefault="00A40011" w:rsidP="00A40011">
      <w:pPr>
        <w:pStyle w:val="Heading1"/>
      </w:pPr>
      <w:bookmarkStart w:id="271" w:name="_Toc452371017"/>
      <w:r>
        <w:lastRenderedPageBreak/>
        <w:t>Dementia</w:t>
      </w:r>
      <w:bookmarkEnd w:id="271"/>
    </w:p>
    <w:p w14:paraId="4F19D3CF" w14:textId="43AE728A" w:rsidR="00A40011" w:rsidRDefault="00A40011" w:rsidP="00A40011">
      <w:pPr>
        <w:pStyle w:val="Heading2"/>
      </w:pPr>
      <w:bookmarkStart w:id="272" w:name="_Toc452371018"/>
      <w:r>
        <w:t>Background</w:t>
      </w:r>
      <w:bookmarkEnd w:id="272"/>
    </w:p>
    <w:p w14:paraId="2CDF9972" w14:textId="5229A3B0" w:rsidR="00A40011" w:rsidRDefault="00DF0E72" w:rsidP="00A40011">
      <w:r>
        <w:t>In high-</w:t>
      </w:r>
      <w:r w:rsidR="00A40011" w:rsidRPr="00E10BE7">
        <w:t>income countries</w:t>
      </w:r>
      <w:r>
        <w:t>,</w:t>
      </w:r>
      <w:r w:rsidR="00A40011" w:rsidRPr="00E10BE7">
        <w:t xml:space="preserve"> life expectancy has increased steadily in the past three decades, with no clear evidence that </w:t>
      </w:r>
      <w:r w:rsidR="00A40011">
        <w:t xml:space="preserve">this improvement is slowing down </w:t>
      </w:r>
      <w:r w:rsidR="00A40011">
        <w:fldChar w:fldCharType="begin">
          <w:fldData xml:space="preserve">PEVuZE5vdGU+PENpdGU+PEF1dGhvcj5NYXRoZXJzPC9BdXRob3I+PFllYXI+MjAxNTwvWWVhcj48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NTQwLTg8L3BhZ2VzPjx2b2x1bWU+Mzg1PC92b2x1bWU+PG51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</w:fldData>
        </w:fldChar>
      </w:r>
      <w:r w:rsidR="007F3AAA">
        <w:instrText xml:space="preserve"> ADDIN EN.CITE </w:instrText>
      </w:r>
      <w:r w:rsidR="007F3AAA">
        <w:fldChar w:fldCharType="begin">
          <w:fldData xml:space="preserve">PEVuZE5vdGU+PENpdGU+PEF1dGhvcj5NYXRoZXJzPC9BdXRob3I+PFllYXI+MjAxNTwvWWVhcj48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NTQwLTg8L3BhZ2VzPjx2b2x1bWU+Mzg1PC92b2x1bWU+PG51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</w:fldData>
        </w:fldChar>
      </w:r>
      <w:r w:rsidR="007F3AAA">
        <w:instrText xml:space="preserve"> ADDIN EN.CITE.DATA </w:instrText>
      </w:r>
      <w:r w:rsidR="007F3AAA">
        <w:fldChar w:fldCharType="end"/>
      </w:r>
      <w:r w:rsidR="00A40011">
        <w:fldChar w:fldCharType="separate"/>
      </w:r>
      <w:r w:rsidR="007F3AAA">
        <w:rPr>
          <w:noProof/>
        </w:rPr>
        <w:t>(</w:t>
      </w:r>
      <w:hyperlink w:anchor="_ENREF_124" w:tooltip="Mathers, 2015 #465" w:history="1">
        <w:r w:rsidR="001731F3">
          <w:rPr>
            <w:noProof/>
          </w:rPr>
          <w:t>Mathers et al., 2015</w:t>
        </w:r>
      </w:hyperlink>
      <w:r w:rsidR="007F3AAA">
        <w:rPr>
          <w:noProof/>
        </w:rPr>
        <w:t>)</w:t>
      </w:r>
      <w:r w:rsidR="00A40011">
        <w:fldChar w:fldCharType="end"/>
      </w:r>
      <w:r w:rsidR="00A40011">
        <w:t xml:space="preserve">.  Since age is a primary risk factor for dementia </w:t>
      </w:r>
      <w:r w:rsidR="00A40011">
        <w:fldChar w:fldCharType="begin">
          <w:fldData xml:space="preserve">PEVuZE5vdGU+PENpdGU+PEF1dGhvcj5XdTwvQXV0aG9yPjxZZWFyPjIwMTY8L1llYXI+PFJlY051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</w:fldData>
        </w:fldChar>
      </w:r>
      <w:r w:rsidR="007F3AAA">
        <w:instrText xml:space="preserve"> ADDIN EN.CITE </w:instrText>
      </w:r>
      <w:r w:rsidR="007F3AAA">
        <w:fldChar w:fldCharType="begin">
          <w:fldData xml:space="preserve">PEVuZE5vdGU+PENpdGU+PEF1dGhvcj5XdTwvQXV0aG9yPjxZZWFyPjIwMTY8L1llYXI+PFJlY051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</w:fldData>
        </w:fldChar>
      </w:r>
      <w:r w:rsidR="007F3AAA">
        <w:instrText xml:space="preserve"> ADDIN EN.CITE.DATA </w:instrText>
      </w:r>
      <w:r w:rsidR="007F3AAA">
        <w:fldChar w:fldCharType="end"/>
      </w:r>
      <w:r w:rsidR="00A40011">
        <w:fldChar w:fldCharType="separate"/>
      </w:r>
      <w:r w:rsidR="007F3AAA">
        <w:rPr>
          <w:noProof/>
        </w:rPr>
        <w:t>(</w:t>
      </w:r>
      <w:hyperlink w:anchor="_ENREF_178" w:tooltip="Wu, 2016 #441" w:history="1">
        <w:r w:rsidR="001731F3">
          <w:rPr>
            <w:noProof/>
          </w:rPr>
          <w:t>Wu et al., 2016</w:t>
        </w:r>
      </w:hyperlink>
      <w:r w:rsidR="007F3AAA">
        <w:rPr>
          <w:noProof/>
        </w:rPr>
        <w:t>)</w:t>
      </w:r>
      <w:r w:rsidR="00A40011">
        <w:fldChar w:fldCharType="end"/>
      </w:r>
      <w:r w:rsidR="00A40011">
        <w:t>, improved life expectancy will likely result in an increase in the total number of pe</w:t>
      </w:r>
      <w:r>
        <w:t>ople with dementia, even if age-</w:t>
      </w:r>
      <w:r w:rsidR="00A40011">
        <w:t xml:space="preserve">specific rates of dementia decrease.  </w:t>
      </w:r>
    </w:p>
    <w:p w14:paraId="190E7DD0" w14:textId="6BAE7CAF" w:rsidR="00A40011" w:rsidRDefault="00A40011" w:rsidP="00A40011">
      <w:r>
        <w:t xml:space="preserve">Although an ageing population would most likely mean an increase in the number of people living with dementia, there has been some recent evidence to suggest that the numbers of </w:t>
      </w:r>
      <w:r w:rsidRPr="008562C9">
        <w:rPr>
          <w:i/>
        </w:rPr>
        <w:t>new</w:t>
      </w:r>
      <w:r>
        <w:t xml:space="preserve"> diagnoses of dementia (the incidence) is declining </w:t>
      </w:r>
      <w:r>
        <w:fldChar w:fldCharType="begin">
          <w:fldData xml:space="preserve">PEVuZE5vdGU+PENpdGU+PEF1dGhvcj5HcmFzc2V0PC9BdXRob3I+PFllYXI+MjAxNTwvWWVhcj48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xODg4LTk0PC9wYWdl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xNDU2LTYzPC9wYWdlcz48dm9sdW1lPjc4PC92b2x1bWU+PG51bWJlcj4x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</w:fldData>
        </w:fldChar>
      </w:r>
      <w:r w:rsidR="00A73AB9">
        <w:instrText xml:space="preserve"> ADDIN EN.CITE </w:instrText>
      </w:r>
      <w:r w:rsidR="00A73AB9">
        <w:fldChar w:fldCharType="begin">
          <w:fldData xml:space="preserve">PEVuZE5vdGU+PENpdGU+PEF1dGhvcj5HcmFzc2V0PC9BdXRob3I+PFllYXI+MjAxNTwvWWVhcj48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xODg4LTk0PC9wYWdl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</w:fldData>
        </w:fldChar>
      </w:r>
      <w:r w:rsidR="00A73AB9">
        <w:instrText xml:space="preserve"> ADDIN EN.CITE.DATA </w:instrText>
      </w:r>
      <w:r w:rsidR="00A73AB9">
        <w:fldChar w:fldCharType="end"/>
      </w:r>
      <w:r>
        <w:fldChar w:fldCharType="separate"/>
      </w:r>
      <w:r w:rsidR="007F3AAA">
        <w:rPr>
          <w:noProof/>
        </w:rPr>
        <w:t>(</w:t>
      </w:r>
      <w:hyperlink w:anchor="_ENREF_86" w:tooltip="Grasset, 2015 #440" w:history="1">
        <w:r w:rsidR="001731F3">
          <w:rPr>
            <w:noProof/>
          </w:rPr>
          <w:t>Grasset et al., 2015</w:t>
        </w:r>
      </w:hyperlink>
      <w:r w:rsidR="007F3AAA">
        <w:rPr>
          <w:noProof/>
        </w:rPr>
        <w:t xml:space="preserve">; </w:t>
      </w:r>
      <w:hyperlink w:anchor="_ENREF_119" w:tooltip="Lobo, 2007 #347" w:history="1">
        <w:r w:rsidR="001731F3">
          <w:rPr>
            <w:noProof/>
          </w:rPr>
          <w:t>Lobo et al., 2007</w:t>
        </w:r>
      </w:hyperlink>
      <w:r w:rsidR="007F3AAA">
        <w:rPr>
          <w:noProof/>
        </w:rPr>
        <w:t xml:space="preserve">; </w:t>
      </w:r>
      <w:hyperlink w:anchor="_ENREF_122" w:tooltip="Manton, 2005 #232" w:history="1">
        <w:r w:rsidR="001731F3">
          <w:rPr>
            <w:noProof/>
          </w:rPr>
          <w:t>Manton, Gu &amp; Ukraintseva, 2005</w:t>
        </w:r>
      </w:hyperlink>
      <w:r w:rsidR="007F3AAA">
        <w:rPr>
          <w:noProof/>
        </w:rPr>
        <w:t xml:space="preserve">; </w:t>
      </w:r>
      <w:hyperlink w:anchor="_ENREF_125" w:tooltip="Matthews, 2013 #281" w:history="1">
        <w:r w:rsidR="001731F3">
          <w:rPr>
            <w:noProof/>
          </w:rPr>
          <w:t>Matthews et al., 2013</w:t>
        </w:r>
      </w:hyperlink>
      <w:r w:rsidR="007F3AAA">
        <w:rPr>
          <w:noProof/>
        </w:rPr>
        <w:t xml:space="preserve">; </w:t>
      </w:r>
      <w:hyperlink w:anchor="_ENREF_147" w:tooltip="Qiu, 2013 #239" w:history="1">
        <w:r w:rsidR="001731F3">
          <w:rPr>
            <w:noProof/>
          </w:rPr>
          <w:t>Qiu et al., 2013</w:t>
        </w:r>
      </w:hyperlink>
      <w:r w:rsidR="007F3AAA">
        <w:rPr>
          <w:noProof/>
        </w:rPr>
        <w:t xml:space="preserve">; </w:t>
      </w:r>
      <w:hyperlink w:anchor="_ENREF_157" w:tooltip="Schrijvers, 2012 #226" w:history="1">
        <w:r w:rsidR="001731F3">
          <w:rPr>
            <w:noProof/>
          </w:rPr>
          <w:t>Schrijvers et al., 2012</w:t>
        </w:r>
      </w:hyperlink>
      <w:r w:rsidR="007F3AAA">
        <w:rPr>
          <w:noProof/>
        </w:rPr>
        <w:t>)</w:t>
      </w:r>
      <w:r>
        <w:fldChar w:fldCharType="end"/>
      </w:r>
      <w:r>
        <w:t xml:space="preserve">.  </w:t>
      </w:r>
      <w:r w:rsidRPr="00614B06">
        <w:t xml:space="preserve">Rising levels of education and </w:t>
      </w:r>
      <w:r>
        <w:t>improved treatment and prevention of</w:t>
      </w:r>
      <w:r w:rsidRPr="00614B06">
        <w:t xml:space="preserve"> cardiovascular risk factors have been proposed as possible reasons for this decline</w:t>
      </w:r>
      <w:r>
        <w:t xml:space="preserve"> </w:t>
      </w:r>
      <w:r>
        <w:fldChar w:fldCharType="begin"/>
      </w:r>
      <w:r w:rsidR="007F3AAA">
        <w:instrText xml:space="preserve"> ADDIN EN.CITE &lt;EndNote&gt;&lt;Cite&gt;&lt;Author&gt;Langa&lt;/Author&gt;&lt;Year&gt;2015&lt;/Year&gt;&lt;RecNum&gt;446&lt;/RecNum&gt;&lt;DisplayText&gt;(Langa, 2015)&lt;/DisplayText&gt;&lt;record&gt;&lt;rec-number&gt;446&lt;/rec-number&gt;&lt;foreign-keys&gt;&lt;key app="EN" db-id="0zaxfzw0nszf5ae2xx05fzzowfpdapapwt0v" timestamp="1458779666"&gt;446&lt;/key&gt;&lt;/foreign-keys&gt;&lt;ref-type name="Journal Article"&gt;17&lt;/ref-type&gt;&lt;contributors&gt;&lt;authors&gt;&lt;author&gt;Langa, K. M.&lt;/author&gt;&lt;/authors&gt;&lt;/contributors&gt;&lt;auth-address&gt;Division of General Medicine, University of Michigan Health System, 2800 Plymouth Road, Bldg 16, Room 430 W, Ann Arbor, MI 48109-0429 USA ; Veterans Affairs Center for Practice Management and Outcomes Research, 2215 Fuller Road, Ann Arbor, MI 48105 USA ; Institute for Social Research, University of Michigan, 426 Thompson Street, Ann Arbor, MI 48105 USA ; Institute of Gerontology, University of Michigan, 300 N. Ingalls Street, Ann Arbor, MI 48109 USA ; Institute for Healthcare Policy and Innovation, University of Michigan, 2800 Plymouth Road, Ann Arbor, MI 48109 USA.&lt;/auth-address&gt;&lt;titles&gt;&lt;title&gt;Is the risk of Alzheimer&amp;apos;s disease and dementia declining?&lt;/title&gt;&lt;secondary-title&gt;Alzheimers Res Ther&lt;/secondary-title&gt;&lt;alt-title&gt;Alzheimer&amp;apos;s research &amp;amp; therapy&lt;/alt-title&gt;&lt;/titles&gt;&lt;periodical&gt;&lt;full-title&gt;Alzheimers Res Ther&lt;/full-title&gt;&lt;abbr-1&gt;Alzheimer&amp;apos;s research &amp;amp; therapy&lt;/abbr-1&gt;&lt;/periodical&gt;&lt;alt-periodical&gt;&lt;full-title&gt;Alzheimers Res Ther&lt;/full-title&gt;&lt;abbr-1&gt;Alzheimer&amp;apos;s research &amp;amp; therapy&lt;/abbr-1&gt;&lt;/alt-periodical&gt;&lt;pages&gt;34&lt;/pages&gt;&lt;volume&gt;7&lt;/volume&gt;&lt;number&gt;1&lt;/number&gt;&lt;dates&gt;&lt;year&gt;2015&lt;/year&gt;&lt;/dates&gt;&lt;isbn&gt;1758-9193 (Electronic)&lt;/isbn&gt;&lt;accession-num&gt;25815064&lt;/accession-num&gt;&lt;urls&gt;&lt;related-urls&gt;&lt;url&gt;http://www.ncbi.nlm.nih.gov/pubmed/25815064&lt;/url&gt;&lt;url&gt;http://www.ncbi.nlm.nih.gov/pmc/articles/PMC4374373/pdf/13195_2015_Article_118.pdf&lt;/url&gt;&lt;/related-urls&gt;&lt;/urls&gt;&lt;custom2&gt;4374373&lt;/custom2&gt;&lt;electronic-resource-num&gt;10.1186/s13195-015-0118-1&lt;/electronic-resource-num&gt;&lt;/record&gt;&lt;/Cite&gt;&lt;/EndNote&gt;</w:instrText>
      </w:r>
      <w:r>
        <w:fldChar w:fldCharType="separate"/>
      </w:r>
      <w:r w:rsidR="007F3AAA">
        <w:rPr>
          <w:noProof/>
        </w:rPr>
        <w:t>(</w:t>
      </w:r>
      <w:hyperlink w:anchor="_ENREF_113" w:tooltip="Langa, 2015 #446" w:history="1">
        <w:r w:rsidR="001731F3">
          <w:rPr>
            <w:noProof/>
          </w:rPr>
          <w:t>Langa, 2015</w:t>
        </w:r>
      </w:hyperlink>
      <w:r w:rsidR="007F3AAA">
        <w:rPr>
          <w:noProof/>
        </w:rPr>
        <w:t>)</w:t>
      </w:r>
      <w:r>
        <w:fldChar w:fldCharType="end"/>
      </w:r>
      <w:r w:rsidRPr="00614B06">
        <w:t>.</w:t>
      </w:r>
      <w:r>
        <w:t xml:space="preserve">  However, it is unknown whether incidence of dementia will continue to decline in the face of increasing rates of </w:t>
      </w:r>
      <w:r w:rsidRPr="00C93E43">
        <w:t>obesity and diabetes</w:t>
      </w:r>
      <w:r>
        <w:t xml:space="preserve"> </w:t>
      </w:r>
      <w:r>
        <w:fldChar w:fldCharType="begin"/>
      </w:r>
      <w:r w:rsidR="007F3AAA">
        <w:instrText xml:space="preserve"> ADDIN EN.CITE &lt;EndNote&gt;&lt;Cite&gt;&lt;Author&gt;Langa&lt;/Author&gt;&lt;Year&gt;2015&lt;/Year&gt;&lt;RecNum&gt;446&lt;/RecNum&gt;&lt;DisplayText&gt;(Langa, 2015)&lt;/DisplayText&gt;&lt;record&gt;&lt;rec-number&gt;446&lt;/rec-number&gt;&lt;foreign-keys&gt;&lt;key app="EN" db-id="0zaxfzw0nszf5ae2xx05fzzowfpdapapwt0v" timestamp="1458779666"&gt;446&lt;/key&gt;&lt;/foreign-keys&gt;&lt;ref-type name="Journal Article"&gt;17&lt;/ref-type&gt;&lt;contributors&gt;&lt;authors&gt;&lt;author&gt;Langa, K. M.&lt;/author&gt;&lt;/authors&gt;&lt;/contributors&gt;&lt;auth-address&gt;Division of General Medicine, University of Michigan Health System, 2800 Plymouth Road, Bldg 16, Room 430 W, Ann Arbor, MI 48109-0429 USA ; Veterans Affairs Center for Practice Management and Outcomes Research, 2215 Fuller Road, Ann Arbor, MI 48105 USA ; Institute for Social Research, University of Michigan, 426 Thompson Street, Ann Arbor, MI 48105 USA ; Institute of Gerontology, University of Michigan, 300 N. Ingalls Street, Ann Arbor, MI 48109 USA ; Institute for Healthcare Policy and Innovation, University of Michigan, 2800 Plymouth Road, Ann Arbor, MI 48109 USA.&lt;/auth-address&gt;&lt;titles&gt;&lt;title&gt;Is the risk of Alzheimer&amp;apos;s disease and dementia declining?&lt;/title&gt;&lt;secondary-title&gt;Alzheimers Res Ther&lt;/secondary-title&gt;&lt;alt-title&gt;Alzheimer&amp;apos;s research &amp;amp; therapy&lt;/alt-title&gt;&lt;/titles&gt;&lt;periodical&gt;&lt;full-title&gt;Alzheimers Res Ther&lt;/full-title&gt;&lt;abbr-1&gt;Alzheimer&amp;apos;s research &amp;amp; therapy&lt;/abbr-1&gt;&lt;/periodical&gt;&lt;alt-periodical&gt;&lt;full-title&gt;Alzheimers Res Ther&lt;/full-title&gt;&lt;abbr-1&gt;Alzheimer&amp;apos;s research &amp;amp; therapy&lt;/abbr-1&gt;&lt;/alt-periodical&gt;&lt;pages&gt;34&lt;/pages&gt;&lt;volume&gt;7&lt;/volume&gt;&lt;number&gt;1&lt;/number&gt;&lt;dates&gt;&lt;year&gt;2015&lt;/year&gt;&lt;/dates&gt;&lt;isbn&gt;1758-9193 (Electronic)&lt;/isbn&gt;&lt;accession-num&gt;25815064&lt;/accession-num&gt;&lt;urls&gt;&lt;related-urls&gt;&lt;url&gt;http://www.ncbi.nlm.nih.gov/pubmed/25815064&lt;/url&gt;&lt;url&gt;http://www.ncbi.nlm.nih.gov/pmc/articles/PMC4374373/pdf/13195_2015_Article_118.pdf&lt;/url&gt;&lt;/related-urls&gt;&lt;/urls&gt;&lt;custom2&gt;4374373&lt;/custom2&gt;&lt;electronic-resource-num&gt;10.1186/s13195-015-0118-1&lt;/electronic-resource-num&gt;&lt;/record&gt;&lt;/Cite&gt;&lt;/EndNote&gt;</w:instrText>
      </w:r>
      <w:r>
        <w:fldChar w:fldCharType="separate"/>
      </w:r>
      <w:r w:rsidR="007F3AAA">
        <w:rPr>
          <w:noProof/>
        </w:rPr>
        <w:t>(</w:t>
      </w:r>
      <w:hyperlink w:anchor="_ENREF_113" w:tooltip="Langa, 2015 #446" w:history="1">
        <w:r w:rsidR="001731F3">
          <w:rPr>
            <w:noProof/>
          </w:rPr>
          <w:t>Langa, 2015</w:t>
        </w:r>
      </w:hyperlink>
      <w:r w:rsidR="007F3AAA">
        <w:rPr>
          <w:noProof/>
        </w:rPr>
        <w:t>)</w:t>
      </w:r>
      <w:r>
        <w:fldChar w:fldCharType="end"/>
      </w:r>
      <w:r>
        <w:t xml:space="preserve">, which have previously been identified as risk factors for the condition </w:t>
      </w:r>
      <w:r>
        <w:fldChar w:fldCharType="begin">
          <w:fldData xml:space="preserve">PEVuZE5vdGU+PENpdGU+PEF1dGhvcj5XdTwvQXV0aG9yPjxZZWFyPjIwMTY8L1llYXI+PFJlY051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</w:fldData>
        </w:fldChar>
      </w:r>
      <w:r w:rsidR="007F3AAA">
        <w:instrText xml:space="preserve"> ADDIN EN.CITE </w:instrText>
      </w:r>
      <w:r w:rsidR="007F3AAA">
        <w:fldChar w:fldCharType="begin">
          <w:fldData xml:space="preserve">PEVuZE5vdGU+PENpdGU+PEF1dGhvcj5XdTwvQXV0aG9yPjxZZWFyPjIwMTY8L1llYXI+PFJlY051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</w:fldData>
        </w:fldChar>
      </w:r>
      <w:r w:rsidR="007F3AAA">
        <w:instrText xml:space="preserve"> ADDIN EN.CITE.DATA </w:instrText>
      </w:r>
      <w:r w:rsidR="007F3AAA">
        <w:fldChar w:fldCharType="end"/>
      </w:r>
      <w:r>
        <w:fldChar w:fldCharType="separate"/>
      </w:r>
      <w:r w:rsidR="007F3AAA">
        <w:rPr>
          <w:noProof/>
        </w:rPr>
        <w:t>(</w:t>
      </w:r>
      <w:hyperlink w:anchor="_ENREF_178" w:tooltip="Wu, 2016 #441" w:history="1">
        <w:r w:rsidR="001731F3">
          <w:rPr>
            <w:noProof/>
          </w:rPr>
          <w:t>Wu et al., 2016</w:t>
        </w:r>
      </w:hyperlink>
      <w:r w:rsidR="007F3AAA">
        <w:rPr>
          <w:noProof/>
        </w:rPr>
        <w:t>)</w:t>
      </w:r>
      <w:r>
        <w:fldChar w:fldCharType="end"/>
      </w:r>
      <w:r>
        <w:t>.</w:t>
      </w:r>
    </w:p>
    <w:p w14:paraId="5BFD4E68" w14:textId="77777777" w:rsidR="00A40011" w:rsidRDefault="00A40011" w:rsidP="00A40011"/>
    <w:p w14:paraId="1FB5CE50" w14:textId="51F7A6D0" w:rsidR="00A40011" w:rsidRPr="00E03260" w:rsidRDefault="00A40011" w:rsidP="00A40011">
      <w:pPr>
        <w:pStyle w:val="Heading2"/>
        <w:rPr>
          <w:b w:val="0"/>
          <w:bCs w:val="0"/>
          <w:i/>
          <w:iCs/>
        </w:rPr>
      </w:pPr>
      <w:bookmarkStart w:id="273" w:name="_Toc452371019"/>
      <w:r>
        <w:t>Ascertainment of dementia among ALSWH participants in the 1921-26 cohort</w:t>
      </w:r>
      <w:bookmarkEnd w:id="273"/>
    </w:p>
    <w:p w14:paraId="1CB8A76F" w14:textId="77777777" w:rsidR="00A40011" w:rsidRPr="00E73F44" w:rsidRDefault="00A40011" w:rsidP="00A40011">
      <w:r w:rsidRPr="00E73F44">
        <w:t xml:space="preserve">Dementia records </w:t>
      </w:r>
      <w:r>
        <w:t xml:space="preserve">for ALSWH participants </w:t>
      </w:r>
      <w:r w:rsidRPr="00E73F44">
        <w:t>were obtained from f</w:t>
      </w:r>
      <w:r>
        <w:t>ive</w:t>
      </w:r>
      <w:r w:rsidRPr="00E73F44">
        <w:t xml:space="preserve"> sources: </w:t>
      </w:r>
    </w:p>
    <w:p w14:paraId="72FC1507" w14:textId="29AAC6BE" w:rsidR="00A40011" w:rsidRPr="00E73F44" w:rsidRDefault="00A40011" w:rsidP="00A40011">
      <w:pPr>
        <w:pStyle w:val="ListParagraph"/>
        <w:numPr>
          <w:ilvl w:val="0"/>
          <w:numId w:val="40"/>
        </w:numPr>
        <w:spacing w:before="0" w:after="200"/>
        <w:contextualSpacing/>
      </w:pPr>
      <w:r w:rsidRPr="00E73F44">
        <w:t>survey data</w:t>
      </w:r>
      <w:r>
        <w:t>, where dementia is reported by a woman or her proxy</w:t>
      </w:r>
      <w:r w:rsidR="00DF0E72">
        <w:t>.</w:t>
      </w:r>
    </w:p>
    <w:p w14:paraId="4BBFA73A" w14:textId="17973CBF" w:rsidR="00A40011" w:rsidRPr="00E73F44" w:rsidRDefault="00A40011" w:rsidP="00A40011">
      <w:pPr>
        <w:pStyle w:val="ListParagraph"/>
        <w:numPr>
          <w:ilvl w:val="0"/>
          <w:numId w:val="40"/>
        </w:numPr>
        <w:spacing w:before="0" w:after="200"/>
        <w:contextualSpacing/>
      </w:pPr>
      <w:r w:rsidRPr="00E73F44">
        <w:t>death certificate records</w:t>
      </w:r>
      <w:r>
        <w:t>, where dementia is identified as a cause of death or contributing factor</w:t>
      </w:r>
      <w:r w:rsidR="00DF0E72">
        <w:t>.</w:t>
      </w:r>
    </w:p>
    <w:p w14:paraId="127F3550" w14:textId="0B3BE369" w:rsidR="00A40011" w:rsidRPr="00E73F44" w:rsidRDefault="00A40011" w:rsidP="00A40011">
      <w:pPr>
        <w:pStyle w:val="ListParagraph"/>
        <w:numPr>
          <w:ilvl w:val="0"/>
          <w:numId w:val="40"/>
        </w:numPr>
        <w:spacing w:before="0" w:after="200"/>
        <w:contextualSpacing/>
      </w:pPr>
      <w:r w:rsidRPr="00E73F44">
        <w:t>pharmaceutical benefits scheme data</w:t>
      </w:r>
      <w:r>
        <w:t>,</w:t>
      </w:r>
      <w:r w:rsidRPr="00E73F44">
        <w:t xml:space="preserve"> </w:t>
      </w:r>
      <w:r>
        <w:t>identified from drugs used to treat dementia</w:t>
      </w:r>
      <w:r w:rsidR="00DF0E72">
        <w:t>.</w:t>
      </w:r>
    </w:p>
    <w:p w14:paraId="352CFE5A" w14:textId="20021712" w:rsidR="00A40011" w:rsidRDefault="00A40011" w:rsidP="00A40011">
      <w:pPr>
        <w:pStyle w:val="ListParagraph"/>
        <w:numPr>
          <w:ilvl w:val="0"/>
          <w:numId w:val="40"/>
        </w:numPr>
        <w:spacing w:before="0" w:after="200"/>
        <w:contextualSpacing/>
      </w:pPr>
      <w:r w:rsidRPr="00E73F44">
        <w:t>aged care data</w:t>
      </w:r>
      <w:r>
        <w:t>, where dementia is identified from a diagnosis code</w:t>
      </w:r>
      <w:r w:rsidR="00DF0E72">
        <w:t>.</w:t>
      </w:r>
    </w:p>
    <w:p w14:paraId="1A2696B1" w14:textId="138FECC4" w:rsidR="00A40011" w:rsidRPr="00E7770C" w:rsidRDefault="00A40011" w:rsidP="00A40011">
      <w:pPr>
        <w:pStyle w:val="ListParagraph"/>
        <w:numPr>
          <w:ilvl w:val="0"/>
          <w:numId w:val="40"/>
        </w:numPr>
        <w:spacing w:before="0" w:after="200"/>
        <w:contextualSpacing/>
      </w:pPr>
      <w:r>
        <w:t>hospital admissions data (available from New South Wales, Queensland and South Australia) where dementia is identified from a diagnosis code</w:t>
      </w:r>
      <w:r w:rsidR="00DF0E72">
        <w:t>.</w:t>
      </w:r>
    </w:p>
    <w:p w14:paraId="556FCF87" w14:textId="77777777" w:rsidR="00A40011" w:rsidRDefault="00A40011" w:rsidP="00A40011"/>
    <w:p w14:paraId="3D7955F8" w14:textId="77777777" w:rsidR="00A40011" w:rsidRDefault="00A40011" w:rsidP="00A40011">
      <w:pPr>
        <w:rPr>
          <w:rFonts w:eastAsia="MS Gothic"/>
        </w:rPr>
      </w:pPr>
      <w:r>
        <w:t>Any woman could have had multiple records of dementia from the same or different sources.  Assessment of d</w:t>
      </w:r>
      <w:r w:rsidRPr="00E01001">
        <w:t>ementia</w:t>
      </w:r>
      <w:r>
        <w:t>, using these various sources, was for the period</w:t>
      </w:r>
      <w:r w:rsidRPr="00E01001">
        <w:t xml:space="preserve"> </w:t>
      </w:r>
      <w:r w:rsidRPr="00E01001">
        <w:rPr>
          <w:rFonts w:cs="Arial"/>
        </w:rPr>
        <w:t xml:space="preserve">31 May 1996 </w:t>
      </w:r>
      <w:r>
        <w:rPr>
          <w:rFonts w:cs="Arial"/>
        </w:rPr>
        <w:t>(the first survey response date) to</w:t>
      </w:r>
      <w:r w:rsidRPr="00E01001">
        <w:rPr>
          <w:rFonts w:cs="Arial"/>
        </w:rPr>
        <w:t xml:space="preserve"> 6 March 2012</w:t>
      </w:r>
      <w:r>
        <w:rPr>
          <w:rFonts w:cs="Arial"/>
        </w:rPr>
        <w:t xml:space="preserve"> (the last survey response date for the sixth survey)</w:t>
      </w:r>
      <w:r w:rsidRPr="00E01001">
        <w:rPr>
          <w:rFonts w:cs="Arial"/>
        </w:rPr>
        <w:t>.</w:t>
      </w:r>
      <w:r>
        <w:rPr>
          <w:rFonts w:cs="Arial"/>
        </w:rPr>
        <w:t xml:space="preserve">  </w:t>
      </w:r>
      <w:r w:rsidRPr="00E73F44">
        <w:t xml:space="preserve">The earliest notification of dementia was classified as the ‘date of dementia’ for analysis </w:t>
      </w:r>
      <w:r w:rsidRPr="00E01001">
        <w:t xml:space="preserve">purposes.  </w:t>
      </w:r>
    </w:p>
    <w:p w14:paraId="72E3E275" w14:textId="77777777" w:rsidR="00A40011" w:rsidRDefault="00A40011" w:rsidP="00A40011">
      <w:pPr>
        <w:rPr>
          <w:rFonts w:eastAsia="MS Gothic"/>
        </w:rPr>
      </w:pPr>
    </w:p>
    <w:p w14:paraId="2B739AC4" w14:textId="021EED0F" w:rsidR="00A40011" w:rsidRDefault="00A40011" w:rsidP="00A40011">
      <w:pPr>
        <w:rPr>
          <w:rFonts w:eastAsia="MS Gothic"/>
        </w:rPr>
      </w:pPr>
      <w:r>
        <w:rPr>
          <w:rFonts w:cs="Arial"/>
        </w:rPr>
        <w:t xml:space="preserve">Record linkage of all these datasets was used to </w:t>
      </w:r>
      <w:r w:rsidRPr="00CE70AA">
        <w:rPr>
          <w:rFonts w:cs="Arial"/>
        </w:rPr>
        <w:t xml:space="preserve">identify the total number of </w:t>
      </w:r>
      <w:r>
        <w:rPr>
          <w:rFonts w:cs="Arial"/>
        </w:rPr>
        <w:t>women</w:t>
      </w:r>
      <w:r w:rsidRPr="00CE70AA">
        <w:rPr>
          <w:rFonts w:cs="Arial"/>
        </w:rPr>
        <w:t xml:space="preserve"> </w:t>
      </w:r>
      <w:r>
        <w:rPr>
          <w:rFonts w:cs="Arial"/>
        </w:rPr>
        <w:t>with dementia</w:t>
      </w:r>
      <w:r w:rsidRPr="00CE70AA">
        <w:rPr>
          <w:rFonts w:cs="Arial"/>
        </w:rPr>
        <w:t xml:space="preserve"> and </w:t>
      </w:r>
      <w:r>
        <w:rPr>
          <w:rFonts w:cs="Arial"/>
        </w:rPr>
        <w:t xml:space="preserve">to </w:t>
      </w:r>
      <w:r w:rsidRPr="00CE70AA">
        <w:rPr>
          <w:rFonts w:cs="Arial"/>
        </w:rPr>
        <w:t xml:space="preserve">assess the overlap </w:t>
      </w:r>
      <w:r>
        <w:rPr>
          <w:rFonts w:cs="Arial"/>
        </w:rPr>
        <w:t xml:space="preserve">in reporting </w:t>
      </w:r>
      <w:r w:rsidRPr="00CE70AA">
        <w:rPr>
          <w:rFonts w:cs="Arial"/>
        </w:rPr>
        <w:t>between these sources.</w:t>
      </w:r>
      <w:r>
        <w:rPr>
          <w:rFonts w:cs="Arial"/>
        </w:rPr>
        <w:t xml:space="preserve">  </w:t>
      </w:r>
      <w:r w:rsidRPr="004C0654">
        <w:t>In total</w:t>
      </w:r>
      <w:r>
        <w:t>,</w:t>
      </w:r>
      <w:r w:rsidRPr="004C0654">
        <w:t xml:space="preserve"> 2,534 </w:t>
      </w:r>
      <w:r>
        <w:lastRenderedPageBreak/>
        <w:t>women with a diagnosis of</w:t>
      </w:r>
      <w:r w:rsidRPr="004C0654">
        <w:t xml:space="preserve"> dementia were identified from at least</w:t>
      </w:r>
      <w:r>
        <w:t xml:space="preserve"> one of the first four data sourc</w:t>
      </w:r>
      <w:r w:rsidR="00DF0E72">
        <w:t>es which were available in all S</w:t>
      </w:r>
      <w:r>
        <w:t xml:space="preserve">tates.  From these records and reports, it is estimated that 20 per cent of the cohort (i.e. 2,534 </w:t>
      </w:r>
      <w:r w:rsidR="00E54443">
        <w:t>out of 12,432 who responded to S</w:t>
      </w:r>
      <w:r>
        <w:t xml:space="preserve">urvey 1) had a record of dementia between </w:t>
      </w:r>
      <w:r w:rsidRPr="00CE70AA">
        <w:rPr>
          <w:rFonts w:cs="Arial"/>
        </w:rPr>
        <w:t>1996 and 2012</w:t>
      </w:r>
      <w:r>
        <w:rPr>
          <w:rFonts w:cs="Arial"/>
        </w:rPr>
        <w:t xml:space="preserve">.  </w:t>
      </w:r>
      <w:r w:rsidRPr="004C0654">
        <w:t xml:space="preserve">The </w:t>
      </w:r>
      <w:r>
        <w:t xml:space="preserve">main </w:t>
      </w:r>
      <w:r w:rsidRPr="004C0654">
        <w:t xml:space="preserve">source of </w:t>
      </w:r>
      <w:r>
        <w:t xml:space="preserve">records of </w:t>
      </w:r>
      <w:r w:rsidRPr="004C0654">
        <w:t xml:space="preserve">dementia was </w:t>
      </w:r>
      <w:r>
        <w:t>the</w:t>
      </w:r>
      <w:r w:rsidRPr="004C0654">
        <w:t xml:space="preserve"> aged care data, with 79</w:t>
      </w:r>
      <w:r>
        <w:t xml:space="preserve"> per cent</w:t>
      </w:r>
      <w:r w:rsidRPr="004C0654">
        <w:t xml:space="preserve"> of </w:t>
      </w:r>
      <w:r>
        <w:t>women with dementia</w:t>
      </w:r>
      <w:r w:rsidRPr="004C0654">
        <w:t xml:space="preserve"> identified from this source.  Prescription data and cause of death data </w:t>
      </w:r>
      <w:r>
        <w:t xml:space="preserve">were used to identify </w:t>
      </w:r>
      <w:r w:rsidRPr="004C0654">
        <w:t>35</w:t>
      </w:r>
      <w:r>
        <w:t xml:space="preserve"> per cent</w:t>
      </w:r>
      <w:r w:rsidRPr="004C0654">
        <w:t xml:space="preserve"> and 31</w:t>
      </w:r>
      <w:r>
        <w:t xml:space="preserve"> per cent</w:t>
      </w:r>
      <w:r w:rsidRPr="004C0654">
        <w:t xml:space="preserve"> of </w:t>
      </w:r>
      <w:r>
        <w:t>women with dementia</w:t>
      </w:r>
      <w:r w:rsidRPr="004C0654">
        <w:t xml:space="preserve"> respectively.  </w:t>
      </w:r>
      <w:r w:rsidR="00DF0E72">
        <w:t>T</w:t>
      </w:r>
      <w:r w:rsidRPr="004C0654">
        <w:t xml:space="preserve">he </w:t>
      </w:r>
      <w:r>
        <w:t>smallest</w:t>
      </w:r>
      <w:r w:rsidRPr="004C0654">
        <w:t xml:space="preserve"> number of </w:t>
      </w:r>
      <w:r>
        <w:t xml:space="preserve">women with </w:t>
      </w:r>
      <w:r w:rsidRPr="004C0654">
        <w:t xml:space="preserve">dementia </w:t>
      </w:r>
      <w:r>
        <w:t>were identified</w:t>
      </w:r>
      <w:r w:rsidR="00DF0E72">
        <w:t xml:space="preserve"> from survey data</w:t>
      </w:r>
      <w:r>
        <w:t xml:space="preserve"> (18 per cent</w:t>
      </w:r>
      <w:r w:rsidRPr="00783C7E">
        <w:t>)</w:t>
      </w:r>
      <w:r>
        <w:t>.  When the same analyses were conducted for women in the States/Territories for which we had hospital data, 56 per cent of women with dementia were identified from this source</w:t>
      </w:r>
      <w:r w:rsidRPr="00783C7E">
        <w:t xml:space="preserve"> </w:t>
      </w:r>
      <w:r w:rsidRPr="00783C7E">
        <w:rPr>
          <w:rFonts w:cs="Arial"/>
        </w:rPr>
        <w:t xml:space="preserve">(Appendix </w:t>
      </w:r>
      <w:r>
        <w:rPr>
          <w:rFonts w:cs="Arial"/>
        </w:rPr>
        <w:t xml:space="preserve">18 </w:t>
      </w:r>
      <w:r w:rsidRPr="00783C7E">
        <w:rPr>
          <w:rFonts w:cs="Arial"/>
        </w:rPr>
        <w:t xml:space="preserve">Table </w:t>
      </w:r>
      <w:r>
        <w:rPr>
          <w:rFonts w:cs="Arial"/>
        </w:rPr>
        <w:t>18-1</w:t>
      </w:r>
      <w:r w:rsidRPr="00783C7E">
        <w:rPr>
          <w:rFonts w:cs="Arial"/>
        </w:rPr>
        <w:t>).</w:t>
      </w:r>
      <w:r>
        <w:rPr>
          <w:rFonts w:cs="Arial"/>
        </w:rPr>
        <w:t xml:space="preserve">  </w:t>
      </w:r>
    </w:p>
    <w:p w14:paraId="0D051936" w14:textId="77777777" w:rsidR="00A40011" w:rsidRDefault="00A40011" w:rsidP="00A40011">
      <w:pPr>
        <w:rPr>
          <w:rFonts w:eastAsia="MS Gothic"/>
        </w:rPr>
      </w:pPr>
    </w:p>
    <w:p w14:paraId="17A4F573" w14:textId="6F1C37C9" w:rsidR="00A40011" w:rsidRDefault="00A40011" w:rsidP="00A40011">
      <w:r>
        <w:t>Just as some women with dementia were identified from multiple sources, it is likely that some women with dementia were not identified in any of the data sources.  Therefore, e</w:t>
      </w:r>
      <w:r w:rsidRPr="0088351A">
        <w:t xml:space="preserve">stimates of </w:t>
      </w:r>
      <w:r>
        <w:t xml:space="preserve">the </w:t>
      </w:r>
      <w:r w:rsidRPr="0088351A">
        <w:t xml:space="preserve">prevalence and incidence </w:t>
      </w:r>
      <w:r>
        <w:t xml:space="preserve">of dementia </w:t>
      </w:r>
      <w:r w:rsidRPr="00611618">
        <w:t xml:space="preserve">for the 1921-26 ALSWH cohort </w:t>
      </w:r>
      <w:r>
        <w:t xml:space="preserve">were refined </w:t>
      </w:r>
      <w:r w:rsidRPr="00611618">
        <w:t xml:space="preserve">using </w:t>
      </w:r>
      <w:r>
        <w:t xml:space="preserve">the </w:t>
      </w:r>
      <w:r w:rsidRPr="00611618">
        <w:t xml:space="preserve">capture-capture method </w:t>
      </w:r>
      <w:r w:rsidRPr="00611618">
        <w:fldChar w:fldCharType="begin"/>
      </w:r>
      <w:r w:rsidR="007F3AAA">
        <w:instrText xml:space="preserve"> ADDIN EN.CITE &lt;EndNote&gt;&lt;Cite&gt;&lt;Author&gt;Hook&lt;/Author&gt;&lt;Year&gt;1995&lt;/Year&gt;&lt;RecNum&gt;223&lt;/RecNum&gt;&lt;DisplayText&gt;(Hook &amp;amp; Regal, 1995)&lt;/DisplayText&gt;&lt;record&gt;&lt;rec-number&gt;223&lt;/rec-number&gt;&lt;foreign-keys&gt;&lt;key app="EN" db-id="0zaxfzw0nszf5ae2xx05fzzowfpdapapwt0v" timestamp="1458779630"&gt;223&lt;/key&gt;&lt;/foreign-keys&gt;&lt;ref-type name="Journal Article"&gt;17&lt;/ref-type&gt;&lt;contributors&gt;&lt;authors&gt;&lt;author&gt;Hook, E. B.&lt;/author&gt;&lt;author&gt;Regal, R. R.&lt;/author&gt;&lt;/authors&gt;&lt;/contributors&gt;&lt;auth-address&gt;School of Public Health, University of California, Berkeley 94720-7360, USA.&lt;/auth-address&gt;&lt;titles&gt;&lt;title&gt;Capture-recapture methods in epidemiology: methods and limitations&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pages&gt;243-64&lt;/pages&gt;&lt;volume&gt;17&lt;/volume&gt;&lt;number&gt;2&lt;/number&gt;&lt;keywords&gt;&lt;keyword&gt;Bias (Epidemiology)&lt;/keyword&gt;&lt;keyword&gt;Confidence Intervals&lt;/keyword&gt;&lt;keyword&gt;Confounding Factors (Epidemiology)&lt;/keyword&gt;&lt;keyword&gt;Data Collection&lt;/keyword&gt;&lt;keyword&gt;*Epidemiologic Methods&lt;/keyword&gt;&lt;keyword&gt;Humans&lt;/keyword&gt;&lt;keyword&gt;Models, Statistical&lt;/keyword&gt;&lt;keyword&gt;Reproducibility of Results&lt;/keyword&gt;&lt;keyword&gt;*Research Design&lt;/keyword&gt;&lt;/keywords&gt;&lt;dates&gt;&lt;year&gt;1995&lt;/year&gt;&lt;/dates&gt;&lt;isbn&gt;0193-936X (Print)&amp;#xD;0193-936X (Linking)&lt;/isbn&gt;&lt;accession-num&gt;8654510&lt;/accession-num&gt;&lt;urls&gt;&lt;related-urls&gt;&lt;url&gt;http://www.ncbi.nlm.nih.gov/pubmed/8654510&lt;/url&gt;&lt;url&gt;http://epirev.oxfordjournals.org/content/17/2/243.full.pdf&lt;/url&gt;&lt;/related-urls&gt;&lt;/urls&gt;&lt;/record&gt;&lt;/Cite&gt;&lt;/EndNote&gt;</w:instrText>
      </w:r>
      <w:r w:rsidRPr="00611618">
        <w:fldChar w:fldCharType="separate"/>
      </w:r>
      <w:r w:rsidR="007F3AAA">
        <w:rPr>
          <w:noProof/>
        </w:rPr>
        <w:t>(</w:t>
      </w:r>
      <w:hyperlink w:anchor="_ENREF_96" w:tooltip="Hook, 1995 #223" w:history="1">
        <w:r w:rsidR="001731F3">
          <w:rPr>
            <w:noProof/>
          </w:rPr>
          <w:t>Hook &amp; Regal, 1995</w:t>
        </w:r>
      </w:hyperlink>
      <w:r w:rsidR="007F3AAA">
        <w:rPr>
          <w:noProof/>
        </w:rPr>
        <w:t>)</w:t>
      </w:r>
      <w:r w:rsidRPr="00611618">
        <w:fldChar w:fldCharType="end"/>
      </w:r>
      <w:r w:rsidRPr="00611618">
        <w:t>.  Th</w:t>
      </w:r>
      <w:r>
        <w:t xml:space="preserve">is </w:t>
      </w:r>
      <w:r w:rsidRPr="00611618">
        <w:t>technique is used to estimate the number of women with dementia who might not have been identified from any of the data</w:t>
      </w:r>
      <w:r>
        <w:t xml:space="preserve"> </w:t>
      </w:r>
      <w:r w:rsidRPr="00611618">
        <w:t>sources.  Using this method</w:t>
      </w:r>
      <w:r>
        <w:t>,</w:t>
      </w:r>
      <w:r w:rsidRPr="00611618">
        <w:t xml:space="preserve"> the estimated number of women with dementia was 3</w:t>
      </w:r>
      <w:r>
        <w:t>,</w:t>
      </w:r>
      <w:r w:rsidRPr="00611618">
        <w:t xml:space="preserve">448 </w:t>
      </w:r>
      <w:r>
        <w:t>compared with 2,534 identified from the four main data-sources.  This means that 28 per cent (i.e. 3,448 out</w:t>
      </w:r>
      <w:r w:rsidR="00E54443">
        <w:t xml:space="preserve"> of 12,432 who participated in S</w:t>
      </w:r>
      <w:r>
        <w:t xml:space="preserve">urvey 1) had a record of dementia in the </w:t>
      </w:r>
      <w:r w:rsidRPr="00611618">
        <w:t>period</w:t>
      </w:r>
      <w:r>
        <w:t xml:space="preserve"> 1996-2012.</w:t>
      </w:r>
    </w:p>
    <w:p w14:paraId="2E690589" w14:textId="77777777" w:rsidR="00A40011" w:rsidRDefault="00A40011" w:rsidP="00A40011"/>
    <w:p w14:paraId="0E061A8F" w14:textId="0CE100A2" w:rsidR="00A40011" w:rsidRPr="00E03260" w:rsidRDefault="00A40011" w:rsidP="00A40011">
      <w:pPr>
        <w:pStyle w:val="Heading2"/>
      </w:pPr>
      <w:bookmarkStart w:id="274" w:name="_Toc452371020"/>
      <w:r>
        <w:t>Estimated incidence and prevalence rates of dementia</w:t>
      </w:r>
      <w:bookmarkEnd w:id="274"/>
    </w:p>
    <w:p w14:paraId="1B35A5DC" w14:textId="4B1B307D" w:rsidR="00A40011" w:rsidRDefault="00A40011" w:rsidP="00A40011">
      <w:r>
        <w:t xml:space="preserve">Age-specific rates of dementia were first </w:t>
      </w:r>
      <w:r w:rsidR="00DF0E72">
        <w:t>calculated from the ALSWH data.</w:t>
      </w:r>
      <w:r>
        <w:t xml:space="preserve"> The age-specific prevalence rate was calculated from the number of women at that age identified as having dementia as a percentage of all women of that age at an</w:t>
      </w:r>
      <w:r w:rsidR="00DF0E72">
        <w:t>y time during the study period.</w:t>
      </w:r>
      <w:r>
        <w:t xml:space="preserve"> The age-specific incidence rate (i.e. the rate of new cases) was calculated from the number of women first identified as having dementia at that age as a percentage of all women (without dementia) at that age.</w:t>
      </w:r>
    </w:p>
    <w:p w14:paraId="7428AE74" w14:textId="77777777" w:rsidR="00A40011" w:rsidRDefault="00A40011" w:rsidP="00A40011"/>
    <w:p w14:paraId="57B9878F" w14:textId="6143B936" w:rsidR="00A40011" w:rsidRDefault="00A40011" w:rsidP="00A40011">
      <w:r>
        <w:t xml:space="preserve">The prevalence and incidence estimates generated from the ALSWH data are comparable to published findings from women over the age of 80, but were smaller than previously published estimates for women at younger ages </w:t>
      </w:r>
      <w:r>
        <w:fldChar w:fldCharType="begin">
          <w:fldData xml:space="preserve">PEVuZE5vdGU+PENpdGU+PEF1dGhvcj5GcmF0aWdsaW9uaTwvQXV0aG9yPjxZZWFyPjIwMDA8L1ll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E0MDUtMTI8L3BhZ2VzPjx2b2x1bWU+MzgyPC92b2x1bWU+PG51bWJlcj45OTAyPC9udW1iZXI+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</w:fldData>
        </w:fldChar>
      </w:r>
      <w:r w:rsidR="007F3AAA">
        <w:instrText xml:space="preserve"> ADDIN EN.CITE </w:instrText>
      </w:r>
      <w:r w:rsidR="007F3AAA">
        <w:fldChar w:fldCharType="begin">
          <w:fldData xml:space="preserve">PEVuZE5vdGU+PENpdGU+PEF1dGhvcj5GcmF0aWdsaW9uaTwvQXV0aG9yPjxZZWFyPjIwMDA8L1ll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E0MDUtMTI8L3BhZ2VzPjx2b2x1bWU+MzgyPC92b2x1bWU+PG51bWJlcj45OTAyPC9udW1iZXI+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</w:fldData>
        </w:fldChar>
      </w:r>
      <w:r w:rsidR="007F3AAA">
        <w:instrText xml:space="preserve"> ADDIN EN.CITE.DATA </w:instrText>
      </w:r>
      <w:r w:rsidR="007F3AAA">
        <w:fldChar w:fldCharType="end"/>
      </w:r>
      <w:r>
        <w:fldChar w:fldCharType="separate"/>
      </w:r>
      <w:r w:rsidR="007F3AAA">
        <w:rPr>
          <w:noProof/>
        </w:rPr>
        <w:t>(</w:t>
      </w:r>
      <w:hyperlink w:anchor="_ENREF_36" w:tooltip="Anstey, 2010 #269" w:history="1">
        <w:r w:rsidR="001731F3">
          <w:rPr>
            <w:noProof/>
          </w:rPr>
          <w:t>Anstey et al., 2010</w:t>
        </w:r>
      </w:hyperlink>
      <w:r w:rsidR="007F3AAA">
        <w:rPr>
          <w:noProof/>
        </w:rPr>
        <w:t xml:space="preserve">; </w:t>
      </w:r>
      <w:hyperlink w:anchor="_ENREF_73" w:tooltip="Economics, 2005 #307" w:history="1">
        <w:r w:rsidR="001731F3">
          <w:rPr>
            <w:noProof/>
          </w:rPr>
          <w:t>Economics, 2005</w:t>
        </w:r>
      </w:hyperlink>
      <w:r w:rsidR="007F3AAA">
        <w:rPr>
          <w:noProof/>
        </w:rPr>
        <w:t xml:space="preserve">; </w:t>
      </w:r>
      <w:hyperlink w:anchor="_ENREF_78" w:tooltip="Fratiglioni, 2000 #289" w:history="1">
        <w:r w:rsidR="001731F3">
          <w:rPr>
            <w:noProof/>
          </w:rPr>
          <w:t>Fratiglioni et al., 2000</w:t>
        </w:r>
      </w:hyperlink>
      <w:r w:rsidR="007F3AAA">
        <w:rPr>
          <w:noProof/>
        </w:rPr>
        <w:t xml:space="preserve">; </w:t>
      </w:r>
      <w:hyperlink w:anchor="_ENREF_125" w:tooltip="Matthews, 2013 #281" w:history="1">
        <w:r w:rsidR="001731F3">
          <w:rPr>
            <w:noProof/>
          </w:rPr>
          <w:t>Matthews et al., 2013</w:t>
        </w:r>
      </w:hyperlink>
      <w:r w:rsidR="007F3AAA">
        <w:rPr>
          <w:noProof/>
        </w:rPr>
        <w:t>)</w:t>
      </w:r>
      <w:r>
        <w:fldChar w:fldCharType="end"/>
      </w:r>
      <w:r w:rsidR="00DF0E72">
        <w:t>.</w:t>
      </w:r>
      <w:r>
        <w:t xml:space="preserve"> The criterion that each ALSWH participant completed the first survey may have introduced a ‘healthy responder bias’, leading to lower than expec</w:t>
      </w:r>
      <w:r w:rsidR="00DF0E72">
        <w:t>ted estimates at younger ages.</w:t>
      </w:r>
      <w:r>
        <w:t xml:space="preserve"> Therefore, the ALSWH estimates were supplemented with data from previously published estimates </w:t>
      </w:r>
      <w:r>
        <w:fldChar w:fldCharType="begin">
          <w:fldData xml:space="preserve">PEVuZE5vdGU+PENpdGU+PEF1dGhvcj5NYXR0aGV3czwvQXV0aG9yPjxZZWFyPjIwMTM8L1llYXI+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xNDA1LTEyPC9wYWdlcz48dm9sdW1lPjM4Mjwv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UzEwLTU8L3BhZ2VzPjx2b2x1bWU+NTQ8L3ZvbHVt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</w:fldData>
        </w:fldChar>
      </w:r>
      <w:r w:rsidR="007F3AAA">
        <w:instrText xml:space="preserve"> ADDIN EN.CITE </w:instrText>
      </w:r>
      <w:r w:rsidR="007F3AAA">
        <w:fldChar w:fldCharType="begin">
          <w:fldData xml:space="preserve">PEVuZE5vdGU+PENpdGU+PEF1dGhvcj5NYXR0aGV3czwvQXV0aG9yPjxZZWFyPjIwMTM8L1llYXI+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xNDA1LTEyPC9wYWdlcz48dm9sdW1lPjM4Mjwv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UzEwLTU8L3BhZ2VzPjx2b2x1bWU+NTQ8L3ZvbHVt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</w:fldData>
        </w:fldChar>
      </w:r>
      <w:r w:rsidR="007F3AAA">
        <w:instrText xml:space="preserve"> ADDIN EN.CITE.DATA </w:instrText>
      </w:r>
      <w:r w:rsidR="007F3AAA">
        <w:fldChar w:fldCharType="end"/>
      </w:r>
      <w:r>
        <w:fldChar w:fldCharType="separate"/>
      </w:r>
      <w:r w:rsidR="007F3AAA">
        <w:rPr>
          <w:noProof/>
        </w:rPr>
        <w:t>(</w:t>
      </w:r>
      <w:hyperlink w:anchor="_ENREF_36" w:tooltip="Anstey, 2010 #269" w:history="1">
        <w:r w:rsidR="001731F3">
          <w:rPr>
            <w:noProof/>
          </w:rPr>
          <w:t>Anstey et al., 2010</w:t>
        </w:r>
      </w:hyperlink>
      <w:r w:rsidR="007F3AAA">
        <w:rPr>
          <w:noProof/>
        </w:rPr>
        <w:t xml:space="preserve">; </w:t>
      </w:r>
      <w:hyperlink w:anchor="_ENREF_73" w:tooltip="Economics, 2005 #307" w:history="1">
        <w:r w:rsidR="001731F3">
          <w:rPr>
            <w:noProof/>
          </w:rPr>
          <w:t>Economics, 2005</w:t>
        </w:r>
      </w:hyperlink>
      <w:r w:rsidR="007F3AAA">
        <w:rPr>
          <w:noProof/>
        </w:rPr>
        <w:t xml:space="preserve">; </w:t>
      </w:r>
      <w:hyperlink w:anchor="_ENREF_78" w:tooltip="Fratiglioni, 2000 #289" w:history="1">
        <w:r w:rsidR="001731F3">
          <w:rPr>
            <w:noProof/>
          </w:rPr>
          <w:t>Fratiglioni et al., 2000</w:t>
        </w:r>
      </w:hyperlink>
      <w:r w:rsidR="007F3AAA">
        <w:rPr>
          <w:noProof/>
        </w:rPr>
        <w:t xml:space="preserve">; </w:t>
      </w:r>
      <w:hyperlink w:anchor="_ENREF_125" w:tooltip="Matthews, 2013 #281" w:history="1">
        <w:r w:rsidR="001731F3">
          <w:rPr>
            <w:noProof/>
          </w:rPr>
          <w:t>Matthews et al., 2013</w:t>
        </w:r>
      </w:hyperlink>
      <w:r w:rsidR="007F3AAA">
        <w:rPr>
          <w:noProof/>
        </w:rPr>
        <w:t>)</w:t>
      </w:r>
      <w:r>
        <w:fldChar w:fldCharType="end"/>
      </w:r>
      <w:r>
        <w:t xml:space="preserve"> to estimate yearly rates by single year of age. </w:t>
      </w:r>
    </w:p>
    <w:p w14:paraId="039256B0" w14:textId="77777777" w:rsidR="00A40011" w:rsidRDefault="00A40011" w:rsidP="00A40011"/>
    <w:p w14:paraId="20145A55" w14:textId="08C314CB" w:rsidR="00A40011" w:rsidRDefault="00A40011" w:rsidP="00A40011">
      <w:r>
        <w:t xml:space="preserve">Incidence rates for dementia for the ages 60-64 and 65-69 were taken from Gao et al </w:t>
      </w:r>
      <w:r>
        <w:fldChar w:fldCharType="begin">
          <w:fldData xml:space="preserve">PEVuZE5vdGU+PENpdGU+PEF1dGhvcj5HYW88L0F1dGhvcj48WWVhcj4xOTk4PC9ZZWFyPjxSZWNO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</w:fldData>
        </w:fldChar>
      </w:r>
      <w:r w:rsidR="007F3AAA">
        <w:instrText xml:space="preserve"> ADDIN EN.CITE </w:instrText>
      </w:r>
      <w:r w:rsidR="007F3AAA">
        <w:fldChar w:fldCharType="begin">
          <w:fldData xml:space="preserve">PEVuZE5vdGU+PENpdGU+PEF1dGhvcj5HYW88L0F1dGhvcj48WWVhcj4xOTk4PC9ZZWFyPjxSZWNO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</w:fldData>
        </w:fldChar>
      </w:r>
      <w:r w:rsidR="007F3AAA">
        <w:instrText xml:space="preserve"> ADDIN EN.CITE.DATA </w:instrText>
      </w:r>
      <w:r w:rsidR="007F3AAA">
        <w:fldChar w:fldCharType="end"/>
      </w:r>
      <w:r>
        <w:fldChar w:fldCharType="separate"/>
      </w:r>
      <w:r w:rsidR="007F3AAA">
        <w:rPr>
          <w:noProof/>
        </w:rPr>
        <w:t>(</w:t>
      </w:r>
      <w:hyperlink w:anchor="_ENREF_80" w:tooltip="Gao, 1998 #365" w:history="1">
        <w:r w:rsidR="001731F3">
          <w:rPr>
            <w:noProof/>
          </w:rPr>
          <w:t>Gao, Hendrie &amp; Hall, 1998</w:t>
        </w:r>
      </w:hyperlink>
      <w:r w:rsidR="007F3AAA">
        <w:rPr>
          <w:noProof/>
        </w:rPr>
        <w:t>)</w:t>
      </w:r>
      <w:r>
        <w:fldChar w:fldCharType="end"/>
      </w:r>
      <w:r>
        <w:t xml:space="preserve">, while estimates for ages 70-74 and 75-79 were sourced from </w:t>
      </w:r>
      <w:r w:rsidR="00DF0E72">
        <w:t>Fratiglioni’s meta-analysis of eight</w:t>
      </w:r>
      <w:r>
        <w:t xml:space="preserve"> European studies </w:t>
      </w:r>
      <w:r>
        <w:fldChar w:fldCharType="begin"/>
      </w:r>
      <w:r w:rsidR="007F3AAA">
        <w:instrText xml:space="preserve"> ADDIN EN.CITE &lt;EndNote&gt;&lt;Cite&gt;&lt;Author&gt;Fratiglioni&lt;/Author&gt;&lt;Year&gt;2000&lt;/Year&gt;&lt;RecNum&gt;289&lt;/RecNum&gt;&lt;DisplayText&gt;(Fratiglioni et al., 2000)&lt;/DisplayText&gt;&lt;record&gt;&lt;rec-number&gt;289&lt;/rec-number&gt;&lt;foreign-keys&gt;&lt;key app="EN" db-id="0zaxfzw0nszf5ae2xx05fzzowfpdapapwt0v" timestamp="1458779640"&gt;289&lt;/key&gt;&lt;/foreign-keys&gt;&lt;ref-type name="Journal Article"&gt;17&lt;/ref-type&gt;&lt;contributors&gt;&lt;authors&gt;&lt;author&gt;Fratiglioni, L.&lt;/author&gt;&lt;author&gt;Launer, L. J.&lt;/author&gt;&lt;author&gt;Andersen, K.&lt;/author&gt;&lt;author&gt;Breteler, M. M.&lt;/author&gt;&lt;author&gt;Copeland, J. R.&lt;/author&gt;&lt;author&gt;Dartigues, J. F.&lt;/author&gt;&lt;author&gt;Lobo, A.&lt;/author&gt;&lt;author&gt;Martinez-Lage, J.&lt;/author&gt;&lt;author&gt;Soininen, H.&lt;/author&gt;&lt;author&gt;Hofman, A.&lt;/author&gt;&lt;/authors&gt;&lt;/contributors&gt;&lt;auth-address&gt;Stockholm Gerontology Research Center and Division of Geriatric Medicine, NEUROTEC, Karolinska Institutet, Sweden.&lt;/auth-address&gt;&lt;titles&gt;&lt;title&gt;Incidence of dementia and major subtypes in Europe: A collaborative study of population-based cohorts. Neurologic Diseases in the Elderly Research Group&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10-5&lt;/pages&gt;&lt;volume&gt;54&lt;/volume&gt;&lt;number&gt;11 Suppl 5&lt;/number&gt;&lt;keywords&gt;&lt;keyword&gt;Age Factors&lt;/keyword&gt;&lt;keyword&gt;Aged&lt;/keyword&gt;&lt;keyword&gt;Aged, 80 and over&lt;/keyword&gt;&lt;keyword&gt;Alzheimer Disease/*classification/*epidemiology/physiopathology&lt;/keyword&gt;&lt;keyword&gt;Cohort Studies&lt;/keyword&gt;&lt;keyword&gt;Europe/ethnology&lt;/keyword&gt;&lt;keyword&gt;Female&lt;/keyword&gt;&lt;keyword&gt;Follow-Up Studies&lt;/keyword&gt;&lt;keyword&gt;Humans&lt;/keyword&gt;&lt;keyword&gt;Incidence&lt;/keyword&gt;&lt;keyword&gt;Longitudinal Studies&lt;/keyword&gt;&lt;keyword&gt;Male&lt;/keyword&gt;&lt;/keywords&gt;&lt;dates&gt;&lt;year&gt;2000&lt;/year&gt;&lt;/dates&gt;&lt;isbn&gt;0028-3878 (Print)&amp;#xD;0028-3878 (Linking)&lt;/isbn&gt;&lt;accession-num&gt;10854355&lt;/accession-num&gt;&lt;urls&gt;&lt;related-urls&gt;&lt;url&gt;http://www.ncbi.nlm.nih.gov/pubmed/10854355&lt;/url&gt;&lt;/related-urls&gt;&lt;/urls&gt;&lt;/record&gt;&lt;/Cite&gt;&lt;/EndNote&gt;</w:instrText>
      </w:r>
      <w:r>
        <w:fldChar w:fldCharType="separate"/>
      </w:r>
      <w:r w:rsidR="007F3AAA">
        <w:rPr>
          <w:noProof/>
        </w:rPr>
        <w:t>(</w:t>
      </w:r>
      <w:hyperlink w:anchor="_ENREF_78" w:tooltip="Fratiglioni, 2000 #289" w:history="1">
        <w:r w:rsidR="001731F3">
          <w:rPr>
            <w:noProof/>
          </w:rPr>
          <w:t>Fratiglioni et al., 2000</w:t>
        </w:r>
      </w:hyperlink>
      <w:r w:rsidR="007F3AAA">
        <w:rPr>
          <w:noProof/>
        </w:rPr>
        <w:t>)</w:t>
      </w:r>
      <w:r>
        <w:fldChar w:fldCharType="end"/>
      </w:r>
      <w:r>
        <w:t xml:space="preserve">.  Estimates of dementia incidence at ages 80-90 were from the ALSWH study, while above the age of 90 they were taken from a study by Corrada et al </w:t>
      </w:r>
      <w:r>
        <w:fldChar w:fldCharType="begin">
          <w:fldData xml:space="preserve">PEVuZE5vdGU+PENpdGU+PEF1dGhvcj5Db3JyYWRhPC9BdXRob3I+PFllYXI+MjAwODwvWWVhcj48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MzM3LTQzPC9wYWdl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</w:fldData>
        </w:fldChar>
      </w:r>
      <w:r w:rsidR="007F3AAA">
        <w:instrText xml:space="preserve"> ADDIN EN.CITE </w:instrText>
      </w:r>
      <w:r w:rsidR="007F3AAA">
        <w:fldChar w:fldCharType="begin">
          <w:fldData xml:space="preserve">PEVuZE5vdGU+PENpdGU+PEF1dGhvcj5Db3JyYWRhPC9BdXRob3I+PFllYXI+MjAwODwvWWVhcj48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MzM3LTQzPC9wYWdl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</w:fldData>
        </w:fldChar>
      </w:r>
      <w:r w:rsidR="007F3AAA">
        <w:instrText xml:space="preserve"> ADDIN EN.CITE.DATA </w:instrText>
      </w:r>
      <w:r w:rsidR="007F3AAA">
        <w:fldChar w:fldCharType="end"/>
      </w:r>
      <w:r>
        <w:fldChar w:fldCharType="separate"/>
      </w:r>
      <w:r w:rsidR="007F3AAA">
        <w:rPr>
          <w:noProof/>
        </w:rPr>
        <w:t>(</w:t>
      </w:r>
      <w:hyperlink w:anchor="_ENREF_63" w:tooltip="Corrada, 2008 #315" w:history="1">
        <w:r w:rsidR="001731F3">
          <w:rPr>
            <w:noProof/>
          </w:rPr>
          <w:t>Corrada et al., 2008</w:t>
        </w:r>
      </w:hyperlink>
      <w:r w:rsidR="007F3AAA">
        <w:rPr>
          <w:noProof/>
        </w:rPr>
        <w:t>)</w:t>
      </w:r>
      <w:r>
        <w:fldChar w:fldCharType="end"/>
      </w:r>
      <w:r>
        <w:t xml:space="preserve">.  Spline regression was used to fit a smooth line through the age specific estimates of dementia incidence and to generate estimates by single age-years.  For ages 60-74 and 99-100, linear regression (as opposed to spline regression) was used to ensure that the incidence rates increased with each year of age (Figure 7-1, Appendix 18 Table 18-2). </w:t>
      </w:r>
    </w:p>
    <w:p w14:paraId="47DA31CA" w14:textId="77777777" w:rsidR="00A40011" w:rsidRDefault="00A40011" w:rsidP="00A40011"/>
    <w:p w14:paraId="18B4F418" w14:textId="48BA27A1" w:rsidR="00A40011" w:rsidRDefault="00A40011" w:rsidP="00A40011">
      <w:r>
        <w:t>Prevalence rates for dementia were taken from an Ac</w:t>
      </w:r>
      <w:r w:rsidR="00DF0E72">
        <w:t>cess Economics report, for the five</w:t>
      </w:r>
      <w:r>
        <w:t>-year age g</w:t>
      </w:r>
      <w:r w:rsidR="00DF0E72">
        <w:t>roups for 60-84 years and 91-</w:t>
      </w:r>
      <w:r>
        <w:t xml:space="preserve">100 years, which used averaged estimates from four meta-analyses </w:t>
      </w:r>
      <w:r>
        <w:fldChar w:fldCharType="begin">
          <w:fldData xml:space="preserve">PEVuZE5vdGU+PENpdGU+PEF1dGhvcj5Kb3JtPC9BdXRob3I+PFllYXI+MTk4NzwvWWVhcj48UmVj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OTMxLTQ8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5TNC05PC9wYWdlcz48dm9sdW1lPjU0PC92b2x1bWU+PG51bWJlcj4xMSBTdXBwbCA1PC9u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</w:fldData>
        </w:fldChar>
      </w:r>
      <w:r w:rsidR="007F3AAA">
        <w:instrText xml:space="preserve"> ADDIN EN.CITE </w:instrText>
      </w:r>
      <w:r w:rsidR="007F3AAA">
        <w:fldChar w:fldCharType="begin">
          <w:fldData xml:space="preserve">PEVuZE5vdGU+PENpdGU+PEF1dGhvcj5Kb3JtPC9BdXRob3I+PFllYXI+MTk4NzwvWWVhcj48UmVj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OTMxLTQ8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5TNC05PC9wYWdlcz48dm9sdW1lPjU0PC92b2x1bWU+PG51bWJlcj4xMSBTdXBwbCA1PC9u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</w:fldData>
        </w:fldChar>
      </w:r>
      <w:r w:rsidR="007F3AAA">
        <w:instrText xml:space="preserve"> ADDIN EN.CITE.DATA </w:instrText>
      </w:r>
      <w:r w:rsidR="007F3AAA">
        <w:fldChar w:fldCharType="end"/>
      </w:r>
      <w:r>
        <w:fldChar w:fldCharType="separate"/>
      </w:r>
      <w:r w:rsidR="007F3AAA">
        <w:rPr>
          <w:noProof/>
        </w:rPr>
        <w:t>(</w:t>
      </w:r>
      <w:hyperlink w:anchor="_ENREF_94" w:tooltip="Hofman, 1991 #238" w:history="1">
        <w:r w:rsidR="001731F3">
          <w:rPr>
            <w:noProof/>
          </w:rPr>
          <w:t>Hofman et al., 1991</w:t>
        </w:r>
      </w:hyperlink>
      <w:r w:rsidR="007F3AAA">
        <w:rPr>
          <w:noProof/>
        </w:rPr>
        <w:t xml:space="preserve">; </w:t>
      </w:r>
      <w:hyperlink w:anchor="_ENREF_105" w:tooltip="Jorm, 2005 #312" w:history="1">
        <w:r w:rsidR="001731F3">
          <w:rPr>
            <w:noProof/>
          </w:rPr>
          <w:t>Jorm, Dear &amp; Burgess, 2005</w:t>
        </w:r>
      </w:hyperlink>
      <w:r w:rsidR="007F3AAA">
        <w:rPr>
          <w:noProof/>
        </w:rPr>
        <w:t xml:space="preserve">; </w:t>
      </w:r>
      <w:hyperlink w:anchor="_ENREF_106" w:tooltip="Jorm, 1987 #311" w:history="1">
        <w:r w:rsidR="001731F3">
          <w:rPr>
            <w:noProof/>
          </w:rPr>
          <w:t>Jorm, Korten &amp; Henderson, 1987</w:t>
        </w:r>
      </w:hyperlink>
      <w:r w:rsidR="007F3AAA">
        <w:rPr>
          <w:noProof/>
        </w:rPr>
        <w:t xml:space="preserve">; </w:t>
      </w:r>
      <w:hyperlink w:anchor="_ENREF_118" w:tooltip="Lobo, 2000 #290" w:history="1">
        <w:r w:rsidR="001731F3">
          <w:rPr>
            <w:noProof/>
          </w:rPr>
          <w:t>Lobo et al., 2000</w:t>
        </w:r>
      </w:hyperlink>
      <w:r w:rsidR="007F3AAA">
        <w:rPr>
          <w:noProof/>
        </w:rPr>
        <w:t xml:space="preserve">; </w:t>
      </w:r>
      <w:hyperlink w:anchor="_ENREF_151" w:tooltip="Ritchie, 1995 #310" w:history="1">
        <w:r w:rsidR="001731F3">
          <w:rPr>
            <w:noProof/>
          </w:rPr>
          <w:t>Ritchie &amp; Kildea, 1995</w:t>
        </w:r>
      </w:hyperlink>
      <w:r w:rsidR="007F3AAA">
        <w:rPr>
          <w:noProof/>
        </w:rPr>
        <w:t>)</w:t>
      </w:r>
      <w:r>
        <w:fldChar w:fldCharType="end"/>
      </w:r>
      <w:r>
        <w:t xml:space="preserve">.  Rates from ALSWH were used for the ages 85-90.  Spline regression was used to generate single year estimates of dementia prevalence for the ages 75-89.  Linear regression was used to generate estimates for ages 60-74 and 91-100 (Figure 7-2, Appendix 18 Table 18-3).  </w:t>
      </w:r>
    </w:p>
    <w:p w14:paraId="7104EACC" w14:textId="77777777" w:rsidR="00A40011" w:rsidRPr="000273A2" w:rsidRDefault="00A40011" w:rsidP="00A40011">
      <w:r>
        <w:br w:type="page"/>
      </w:r>
    </w:p>
    <w:p w14:paraId="64B08925" w14:textId="47699A19" w:rsidR="00A40011" w:rsidRDefault="00DF0E72" w:rsidP="00A40011">
      <w:pPr>
        <w:keepNext/>
        <w:jc w:val="center"/>
      </w:pPr>
      <w:r>
        <w:rPr>
          <w:noProof/>
          <w:szCs w:val="24"/>
        </w:rPr>
        <w:lastRenderedPageBreak/>
        <w:drawing>
          <wp:inline distT="0" distB="0" distL="0" distR="0" wp14:anchorId="394987DA" wp14:editId="3A154FE6">
            <wp:extent cx="4874120" cy="34575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b="5370"/>
                    <a:stretch/>
                  </pic:blipFill>
                  <pic:spPr bwMode="auto">
                    <a:xfrm>
                      <a:off x="0" y="0"/>
                      <a:ext cx="4874400" cy="3457774"/>
                    </a:xfrm>
                    <a:prstGeom prst="rect">
                      <a:avLst/>
                    </a:prstGeom>
                    <a:noFill/>
                    <a:ln>
                      <a:noFill/>
                    </a:ln>
                    <a:extLst>
                      <a:ext uri="{53640926-AAD7-44D8-BBD7-CCE9431645EC}">
                        <a14:shadowObscured xmlns:a14="http://schemas.microsoft.com/office/drawing/2010/main"/>
                      </a:ext>
                    </a:extLst>
                  </pic:spPr>
                </pic:pic>
              </a:graphicData>
            </a:graphic>
          </wp:inline>
        </w:drawing>
      </w:r>
    </w:p>
    <w:p w14:paraId="638A4627" w14:textId="7567DFD2" w:rsidR="00A40011" w:rsidRDefault="00A40011" w:rsidP="00A40011">
      <w:pPr>
        <w:pStyle w:val="Caption"/>
      </w:pPr>
      <w:bookmarkStart w:id="275" w:name="_Toc452469981"/>
      <w:r>
        <w:t xml:space="preserve">Figure </w:t>
      </w:r>
      <w:fldSimple w:instr=" STYLEREF 1 \s ">
        <w:r w:rsidR="004675BB">
          <w:rPr>
            <w:noProof/>
          </w:rPr>
          <w:t>7</w:t>
        </w:r>
      </w:fldSimple>
      <w:r w:rsidR="003D2D66">
        <w:noBreakHyphen/>
      </w:r>
      <w:fldSimple w:instr=" SEQ Figure \* ARABIC \s 1 ">
        <w:r w:rsidR="004675BB">
          <w:rPr>
            <w:noProof/>
          </w:rPr>
          <w:t>1</w:t>
        </w:r>
      </w:fldSimple>
      <w:r>
        <w:t xml:space="preserve">: </w:t>
      </w:r>
      <w:r w:rsidRPr="00D579DE">
        <w:t>Estimated incidence rate of dementia by age (percentage) based on data from ALSWH and other sources</w:t>
      </w:r>
      <w:r w:rsidR="000E5F54">
        <w:t>.</w:t>
      </w:r>
      <w:bookmarkEnd w:id="275"/>
    </w:p>
    <w:p w14:paraId="4AB22DB8" w14:textId="3D8FC035" w:rsidR="00A40011" w:rsidRDefault="00DF0E72" w:rsidP="00A40011">
      <w:pPr>
        <w:keepNext/>
        <w:jc w:val="center"/>
      </w:pPr>
      <w:r>
        <w:rPr>
          <w:noProof/>
          <w:szCs w:val="24"/>
        </w:rPr>
        <w:drawing>
          <wp:inline distT="0" distB="0" distL="0" distR="0" wp14:anchorId="4ECD8480" wp14:editId="0DA82C3B">
            <wp:extent cx="4874400" cy="3654000"/>
            <wp:effectExtent l="0" t="0" r="254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74400" cy="3654000"/>
                    </a:xfrm>
                    <a:prstGeom prst="rect">
                      <a:avLst/>
                    </a:prstGeom>
                    <a:noFill/>
                    <a:ln>
                      <a:noFill/>
                    </a:ln>
                  </pic:spPr>
                </pic:pic>
              </a:graphicData>
            </a:graphic>
          </wp:inline>
        </w:drawing>
      </w:r>
    </w:p>
    <w:p w14:paraId="3090C6BC" w14:textId="2D02689C" w:rsidR="00A40011" w:rsidRDefault="00A40011" w:rsidP="00A40011">
      <w:pPr>
        <w:pStyle w:val="Caption"/>
      </w:pPr>
      <w:bookmarkStart w:id="276" w:name="_Toc452469982"/>
      <w:r>
        <w:t xml:space="preserve">Figure </w:t>
      </w:r>
      <w:fldSimple w:instr=" STYLEREF 1 \s ">
        <w:r w:rsidR="004675BB">
          <w:rPr>
            <w:noProof/>
          </w:rPr>
          <w:t>7</w:t>
        </w:r>
      </w:fldSimple>
      <w:r w:rsidR="003D2D66">
        <w:noBreakHyphen/>
      </w:r>
      <w:fldSimple w:instr=" SEQ Figure \* ARABIC \s 1 ">
        <w:r w:rsidR="004675BB">
          <w:rPr>
            <w:noProof/>
          </w:rPr>
          <w:t>2</w:t>
        </w:r>
      </w:fldSimple>
      <w:r>
        <w:t xml:space="preserve">: </w:t>
      </w:r>
      <w:r w:rsidRPr="00106AC4">
        <w:t>Estimated prevalence rate of dementia by age (percentage) based on data from ALSWH and other sources</w:t>
      </w:r>
      <w:r w:rsidR="000E5F54">
        <w:t>.</w:t>
      </w:r>
      <w:bookmarkEnd w:id="276"/>
    </w:p>
    <w:p w14:paraId="0EEDF308" w14:textId="77777777" w:rsidR="005B5496" w:rsidRPr="005B5496" w:rsidRDefault="005B5496" w:rsidP="005B5496"/>
    <w:p w14:paraId="3D24DA70" w14:textId="7E5CF0BE" w:rsidR="00A40011" w:rsidRPr="00E03260" w:rsidRDefault="00A40011" w:rsidP="00A40011">
      <w:pPr>
        <w:pStyle w:val="Heading2"/>
      </w:pPr>
      <w:bookmarkStart w:id="277" w:name="_Toc452371021"/>
      <w:r w:rsidRPr="000A5345">
        <w:lastRenderedPageBreak/>
        <w:t>Projected number of women aged 60 year</w:t>
      </w:r>
      <w:r>
        <w:t>s</w:t>
      </w:r>
      <w:r w:rsidRPr="000A5345">
        <w:t xml:space="preserve"> and over living with dementia from 2015 to 2035</w:t>
      </w:r>
      <w:bookmarkEnd w:id="277"/>
    </w:p>
    <w:p w14:paraId="49DCC0BF" w14:textId="264079A5" w:rsidR="00A40011" w:rsidRDefault="00A40011" w:rsidP="00A40011">
      <w:r>
        <w:t xml:space="preserve">The age-specific estimates of dementia prevalence and incidence were assumed to remain stable between the years 2015 and 2035.  These rates were applied to three Australian Bureau of Statistics population projection scenarios </w:t>
      </w:r>
      <w:r w:rsidR="000D1C9B">
        <w:fldChar w:fldCharType="begin"/>
      </w:r>
      <w:r w:rsidR="007F3AAA">
        <w:instrText xml:space="preserve"> ADDIN EN.CITE &lt;EndNote&gt;&lt;Cite&gt;&lt;Author&gt;ABS&lt;/Author&gt;&lt;Year&gt;2013&lt;/Year&gt;&lt;RecNum&gt;1&lt;/RecNum&gt;&lt;DisplayText&gt;(ABS, 2013)&lt;/DisplayText&gt;&lt;record&gt;&lt;rec-number&gt;1&lt;/rec-number&gt;&lt;foreign-keys&gt;&lt;key app="EN" db-id="0zaxfzw0nszf5ae2xx05fzzowfpdapapwt0v" timestamp="1443157463"&gt;1&lt;/key&gt;&lt;/foreign-keys&gt;&lt;ref-type name="Government Document"&gt;46&lt;/ref-type&gt;&lt;contributors&gt;&lt;authors&gt;&lt;author&gt;ABS&lt;/author&gt;&lt;/authors&gt;&lt;secondary-authors&gt;&lt;author&gt;Australian Bureau of Statistics&lt;/author&gt;&lt;/secondary-authors&gt;&lt;/contributors&gt;&lt;titles&gt;&lt;title&gt;3220.0 Population Projections, Australia, 2012 to 2101&lt;/title&gt;&lt;/titles&gt;&lt;pages&gt;52&lt;/pages&gt;&lt;dates&gt;&lt;year&gt;2013&lt;/year&gt;&lt;/dates&gt;&lt;pub-location&gt;Canberra&lt;/pub-location&gt;&lt;publisher&gt;ABS&lt;/publisher&gt;&lt;urls&gt;&lt;related-urls&gt;&lt;url&gt;http://www.abs.gov.au/AUSSTATS/abs@.nsf/Lookup/3222.0Main+Features12012%20%28base%29%20to%202101?OpenDocument&lt;/url&gt;&lt;/related-urls&gt;&lt;/urls&gt;&lt;custom1&gt;Australian Bureau of Statistics&lt;/custom1&gt;&lt;/record&gt;&lt;/Cite&gt;&lt;/EndNote&gt;</w:instrText>
      </w:r>
      <w:r w:rsidR="000D1C9B">
        <w:fldChar w:fldCharType="separate"/>
      </w:r>
      <w:r w:rsidR="007F3AAA">
        <w:rPr>
          <w:noProof/>
        </w:rPr>
        <w:t>(</w:t>
      </w:r>
      <w:hyperlink w:anchor="_ENREF_16" w:tooltip="ABS, 2013 #1" w:history="1">
        <w:r w:rsidR="001731F3">
          <w:rPr>
            <w:noProof/>
          </w:rPr>
          <w:t>ABS, 2013</w:t>
        </w:r>
      </w:hyperlink>
      <w:r w:rsidR="007F3AAA">
        <w:rPr>
          <w:noProof/>
        </w:rPr>
        <w:t>)</w:t>
      </w:r>
      <w:r w:rsidR="000D1C9B">
        <w:fldChar w:fldCharType="end"/>
      </w:r>
      <w:r>
        <w:t xml:space="preserve"> as outlined in Chapter 2 (Section 2.5).  Therefore, the results show how changes in the population distribution are likely to affect the number of women with dementia.</w:t>
      </w:r>
    </w:p>
    <w:p w14:paraId="34DB32DC" w14:textId="77777777" w:rsidR="00A40011" w:rsidRDefault="00A40011" w:rsidP="00A40011"/>
    <w:p w14:paraId="583AE2BC" w14:textId="5AC321C8" w:rsidR="00A40011" w:rsidRDefault="00A40011" w:rsidP="00A40011">
      <w:r>
        <w:t>Based on the population projection series A, which assumes life expectancy in women will reach 93.6 by 2061, the number of women living with dementia would double between 2015 an</w:t>
      </w:r>
      <w:r w:rsidR="000E5F54">
        <w:t>d 2035 (from 168,744 to 339,061;</w:t>
      </w:r>
      <w:r>
        <w:t xml:space="preserve"> Table 7-1).  Using population projection series B and C, which assumed a more conservative increase in life expectancy, there were 1.9 times more women living with dementia in 2035 compared to 2015.  The similarity in the estimates for series B and C indicates that the number of women living with dementia in Australia is unlikely to be affected by overseas net migration between 2015 and 2035.  </w:t>
      </w:r>
    </w:p>
    <w:p w14:paraId="661924B4" w14:textId="77777777" w:rsidR="00A40011" w:rsidRDefault="00A40011" w:rsidP="00A40011"/>
    <w:p w14:paraId="6DA2087F" w14:textId="77777777" w:rsidR="00A40011" w:rsidRDefault="00A40011" w:rsidP="00A40011">
      <w:r>
        <w:t>While the age-specific prevalence rates of dementia were held constant in this analysis, the overall prevalence increased from 6.6 per cent to 7.7-7.9 per cent using each population projection series due to increases in the number of women alive at older ages.</w:t>
      </w:r>
    </w:p>
    <w:p w14:paraId="7C2CDAAE" w14:textId="77777777" w:rsidR="00A40011" w:rsidRPr="00BB3E4F" w:rsidRDefault="00A40011" w:rsidP="00A40011"/>
    <w:p w14:paraId="5FCE50CD" w14:textId="34DB4274" w:rsidR="00A40011" w:rsidRDefault="00A40011" w:rsidP="00720317">
      <w:pPr>
        <w:pStyle w:val="Caption"/>
        <w:keepNext/>
        <w:spacing w:after="0"/>
      </w:pPr>
      <w:bookmarkStart w:id="278" w:name="_Toc446590853"/>
      <w:bookmarkStart w:id="279" w:name="_Toc452470085"/>
      <w:r>
        <w:t xml:space="preserve">Table </w:t>
      </w:r>
      <w:fldSimple w:instr=" STYLEREF 1 \s ">
        <w:r w:rsidR="004675BB">
          <w:rPr>
            <w:noProof/>
          </w:rPr>
          <w:t>7</w:t>
        </w:r>
      </w:fldSimple>
      <w:r w:rsidR="003D2D66">
        <w:noBreakHyphen/>
      </w:r>
      <w:fldSimple w:instr=" SEQ Table \* ARABIC \s 1 ">
        <w:r w:rsidR="004675BB">
          <w:rPr>
            <w:noProof/>
          </w:rPr>
          <w:t>1</w:t>
        </w:r>
      </w:fldSimple>
      <w:r>
        <w:t xml:space="preserve">: </w:t>
      </w:r>
      <w:r w:rsidRPr="00BC7A7F">
        <w:t>Projected number of women living with dementia (prevalence) in Australia from 2015 to 2035 and percentage among women aged 60 years and over.</w:t>
      </w:r>
      <w:bookmarkEnd w:id="278"/>
      <w:bookmarkEnd w:id="279"/>
    </w:p>
    <w:tbl>
      <w:tblPr>
        <w:tblStyle w:val="TableGrid"/>
        <w:tblW w:w="0" w:type="auto"/>
        <w:tblLook w:val="04A0" w:firstRow="1" w:lastRow="0" w:firstColumn="1" w:lastColumn="0" w:noHBand="0" w:noVBand="1"/>
      </w:tblPr>
      <w:tblGrid>
        <w:gridCol w:w="1308"/>
        <w:gridCol w:w="1283"/>
        <w:gridCol w:w="1284"/>
        <w:gridCol w:w="1283"/>
        <w:gridCol w:w="1284"/>
        <w:gridCol w:w="1283"/>
        <w:gridCol w:w="1285"/>
      </w:tblGrid>
      <w:tr w:rsidR="00A40011" w14:paraId="6D636F61" w14:textId="77777777" w:rsidTr="00291B4D">
        <w:tc>
          <w:tcPr>
            <w:tcW w:w="1308" w:type="dxa"/>
            <w:vMerge w:val="restart"/>
            <w:vAlign w:val="center"/>
          </w:tcPr>
          <w:p w14:paraId="08FEB19A" w14:textId="77777777" w:rsidR="00A40011" w:rsidRPr="001F6DD8" w:rsidRDefault="00A40011" w:rsidP="00291B4D">
            <w:pPr>
              <w:jc w:val="center"/>
              <w:rPr>
                <w:b/>
              </w:rPr>
            </w:pPr>
            <w:r w:rsidRPr="001F6DD8">
              <w:rPr>
                <w:b/>
              </w:rPr>
              <w:t>Year</w:t>
            </w:r>
          </w:p>
        </w:tc>
        <w:tc>
          <w:tcPr>
            <w:tcW w:w="7702" w:type="dxa"/>
            <w:gridSpan w:val="6"/>
            <w:vAlign w:val="center"/>
          </w:tcPr>
          <w:p w14:paraId="2DF00E5A" w14:textId="77777777" w:rsidR="00A40011" w:rsidRPr="00090783" w:rsidRDefault="00A40011" w:rsidP="00291B4D">
            <w:pPr>
              <w:jc w:val="center"/>
              <w:rPr>
                <w:b/>
              </w:rPr>
            </w:pPr>
            <w:r w:rsidRPr="001F6DD8">
              <w:rPr>
                <w:b/>
              </w:rPr>
              <w:t>Population projection</w:t>
            </w:r>
          </w:p>
        </w:tc>
      </w:tr>
      <w:tr w:rsidR="00A40011" w14:paraId="7367FA47" w14:textId="77777777" w:rsidTr="00291B4D">
        <w:tc>
          <w:tcPr>
            <w:tcW w:w="1308" w:type="dxa"/>
            <w:vMerge/>
          </w:tcPr>
          <w:p w14:paraId="1AB4D088" w14:textId="77777777" w:rsidR="00A40011" w:rsidRPr="001F6DD8" w:rsidRDefault="00A40011" w:rsidP="00291B4D">
            <w:pPr>
              <w:jc w:val="center"/>
              <w:rPr>
                <w:b/>
              </w:rPr>
            </w:pPr>
          </w:p>
        </w:tc>
        <w:tc>
          <w:tcPr>
            <w:tcW w:w="2567" w:type="dxa"/>
            <w:gridSpan w:val="2"/>
            <w:vAlign w:val="center"/>
          </w:tcPr>
          <w:p w14:paraId="25B0A14A" w14:textId="77777777" w:rsidR="00A40011" w:rsidRPr="001F6DD8" w:rsidRDefault="00A40011" w:rsidP="00291B4D">
            <w:pPr>
              <w:jc w:val="center"/>
              <w:rPr>
                <w:b/>
              </w:rPr>
            </w:pPr>
            <w:r>
              <w:rPr>
                <w:b/>
              </w:rPr>
              <w:t xml:space="preserve">Series </w:t>
            </w:r>
            <w:r w:rsidRPr="001F6DD8">
              <w:rPr>
                <w:b/>
              </w:rPr>
              <w:t>A</w:t>
            </w:r>
          </w:p>
        </w:tc>
        <w:tc>
          <w:tcPr>
            <w:tcW w:w="2567" w:type="dxa"/>
            <w:gridSpan w:val="2"/>
            <w:vAlign w:val="center"/>
          </w:tcPr>
          <w:p w14:paraId="042849FC" w14:textId="77777777" w:rsidR="00A40011" w:rsidRPr="001F6DD8" w:rsidRDefault="00A40011" w:rsidP="00291B4D">
            <w:pPr>
              <w:jc w:val="center"/>
              <w:rPr>
                <w:b/>
              </w:rPr>
            </w:pPr>
            <w:r>
              <w:rPr>
                <w:b/>
              </w:rPr>
              <w:t xml:space="preserve">Series </w:t>
            </w:r>
            <w:r w:rsidRPr="001F6DD8">
              <w:rPr>
                <w:b/>
              </w:rPr>
              <w:t>B</w:t>
            </w:r>
          </w:p>
        </w:tc>
        <w:tc>
          <w:tcPr>
            <w:tcW w:w="2568" w:type="dxa"/>
            <w:gridSpan w:val="2"/>
            <w:vAlign w:val="center"/>
          </w:tcPr>
          <w:p w14:paraId="18AB0192" w14:textId="77777777" w:rsidR="00A40011" w:rsidRPr="001F6DD8" w:rsidRDefault="00A40011" w:rsidP="00291B4D">
            <w:pPr>
              <w:jc w:val="center"/>
              <w:rPr>
                <w:b/>
              </w:rPr>
            </w:pPr>
            <w:r>
              <w:rPr>
                <w:b/>
              </w:rPr>
              <w:t xml:space="preserve">Series </w:t>
            </w:r>
            <w:r w:rsidRPr="001F6DD8">
              <w:rPr>
                <w:b/>
              </w:rPr>
              <w:t>C</w:t>
            </w:r>
          </w:p>
        </w:tc>
      </w:tr>
      <w:tr w:rsidR="00A40011" w14:paraId="7D4B7BBC" w14:textId="77777777" w:rsidTr="00291B4D">
        <w:tc>
          <w:tcPr>
            <w:tcW w:w="1308" w:type="dxa"/>
            <w:vMerge/>
          </w:tcPr>
          <w:p w14:paraId="76F9777E" w14:textId="77777777" w:rsidR="00A40011" w:rsidRPr="001F6DD8" w:rsidRDefault="00A40011" w:rsidP="00291B4D">
            <w:pPr>
              <w:jc w:val="center"/>
              <w:rPr>
                <w:b/>
              </w:rPr>
            </w:pPr>
          </w:p>
        </w:tc>
        <w:tc>
          <w:tcPr>
            <w:tcW w:w="1283" w:type="dxa"/>
          </w:tcPr>
          <w:p w14:paraId="5B6A06CC" w14:textId="77777777" w:rsidR="00A40011" w:rsidRPr="001F6DD8" w:rsidRDefault="00A40011" w:rsidP="00291B4D">
            <w:pPr>
              <w:jc w:val="center"/>
              <w:rPr>
                <w:b/>
              </w:rPr>
            </w:pPr>
            <w:r w:rsidRPr="001F6DD8">
              <w:rPr>
                <w:b/>
              </w:rPr>
              <w:t>n</w:t>
            </w:r>
          </w:p>
        </w:tc>
        <w:tc>
          <w:tcPr>
            <w:tcW w:w="1284" w:type="dxa"/>
          </w:tcPr>
          <w:p w14:paraId="0D939ADA" w14:textId="77777777" w:rsidR="00A40011" w:rsidRPr="001F6DD8" w:rsidRDefault="00A40011" w:rsidP="00291B4D">
            <w:pPr>
              <w:jc w:val="center"/>
              <w:rPr>
                <w:b/>
              </w:rPr>
            </w:pPr>
            <w:r w:rsidRPr="001F6DD8">
              <w:rPr>
                <w:b/>
              </w:rPr>
              <w:t>%</w:t>
            </w:r>
          </w:p>
        </w:tc>
        <w:tc>
          <w:tcPr>
            <w:tcW w:w="1283" w:type="dxa"/>
          </w:tcPr>
          <w:p w14:paraId="72A84F65" w14:textId="77777777" w:rsidR="00A40011" w:rsidRPr="001F6DD8" w:rsidRDefault="00A40011" w:rsidP="00291B4D">
            <w:pPr>
              <w:jc w:val="center"/>
              <w:rPr>
                <w:b/>
              </w:rPr>
            </w:pPr>
            <w:r w:rsidRPr="001F6DD8">
              <w:rPr>
                <w:b/>
              </w:rPr>
              <w:t>n</w:t>
            </w:r>
          </w:p>
        </w:tc>
        <w:tc>
          <w:tcPr>
            <w:tcW w:w="1284" w:type="dxa"/>
          </w:tcPr>
          <w:p w14:paraId="3DFACA5B" w14:textId="77777777" w:rsidR="00A40011" w:rsidRPr="001F6DD8" w:rsidRDefault="00A40011" w:rsidP="00291B4D">
            <w:pPr>
              <w:jc w:val="center"/>
              <w:rPr>
                <w:b/>
              </w:rPr>
            </w:pPr>
            <w:r w:rsidRPr="001F6DD8">
              <w:rPr>
                <w:b/>
              </w:rPr>
              <w:t>%</w:t>
            </w:r>
          </w:p>
        </w:tc>
        <w:tc>
          <w:tcPr>
            <w:tcW w:w="1283" w:type="dxa"/>
          </w:tcPr>
          <w:p w14:paraId="5931D7DA" w14:textId="77777777" w:rsidR="00A40011" w:rsidRPr="001F6DD8" w:rsidRDefault="00A40011" w:rsidP="00291B4D">
            <w:pPr>
              <w:jc w:val="center"/>
              <w:rPr>
                <w:b/>
              </w:rPr>
            </w:pPr>
            <w:r w:rsidRPr="001F6DD8">
              <w:rPr>
                <w:b/>
              </w:rPr>
              <w:t>n</w:t>
            </w:r>
          </w:p>
        </w:tc>
        <w:tc>
          <w:tcPr>
            <w:tcW w:w="1285" w:type="dxa"/>
          </w:tcPr>
          <w:p w14:paraId="6832BB62" w14:textId="77777777" w:rsidR="00A40011" w:rsidRPr="001F6DD8" w:rsidRDefault="00A40011" w:rsidP="00291B4D">
            <w:pPr>
              <w:jc w:val="center"/>
              <w:rPr>
                <w:b/>
              </w:rPr>
            </w:pPr>
            <w:r w:rsidRPr="001F6DD8">
              <w:rPr>
                <w:b/>
              </w:rPr>
              <w:t>%</w:t>
            </w:r>
          </w:p>
        </w:tc>
      </w:tr>
      <w:tr w:rsidR="00A40011" w14:paraId="29CC89A5" w14:textId="77777777" w:rsidTr="00291B4D">
        <w:tc>
          <w:tcPr>
            <w:tcW w:w="1308" w:type="dxa"/>
          </w:tcPr>
          <w:p w14:paraId="53D6D308" w14:textId="77777777" w:rsidR="00A40011" w:rsidRPr="001F6DD8" w:rsidRDefault="00A40011" w:rsidP="00291B4D">
            <w:pPr>
              <w:jc w:val="center"/>
              <w:rPr>
                <w:b/>
              </w:rPr>
            </w:pPr>
            <w:r w:rsidRPr="001F6DD8">
              <w:rPr>
                <w:b/>
              </w:rPr>
              <w:t>2015</w:t>
            </w:r>
          </w:p>
        </w:tc>
        <w:tc>
          <w:tcPr>
            <w:tcW w:w="1283" w:type="dxa"/>
          </w:tcPr>
          <w:p w14:paraId="736ABDEF" w14:textId="77777777" w:rsidR="00A40011" w:rsidRPr="00BF1C5D" w:rsidRDefault="00A40011" w:rsidP="00291B4D">
            <w:pPr>
              <w:jc w:val="center"/>
            </w:pPr>
            <w:r>
              <w:t>168,744</w:t>
            </w:r>
          </w:p>
        </w:tc>
        <w:tc>
          <w:tcPr>
            <w:tcW w:w="1284" w:type="dxa"/>
          </w:tcPr>
          <w:p w14:paraId="61056678" w14:textId="77777777" w:rsidR="00A40011" w:rsidRPr="00BF1C5D" w:rsidRDefault="00A40011" w:rsidP="00291B4D">
            <w:pPr>
              <w:jc w:val="center"/>
            </w:pPr>
            <w:r>
              <w:t>6.6</w:t>
            </w:r>
          </w:p>
        </w:tc>
        <w:tc>
          <w:tcPr>
            <w:tcW w:w="1283" w:type="dxa"/>
          </w:tcPr>
          <w:p w14:paraId="2738F21F" w14:textId="77777777" w:rsidR="00A40011" w:rsidRPr="00BF1C5D" w:rsidRDefault="00A40011" w:rsidP="00291B4D">
            <w:pPr>
              <w:jc w:val="center"/>
            </w:pPr>
            <w:r>
              <w:t>168,736</w:t>
            </w:r>
          </w:p>
        </w:tc>
        <w:tc>
          <w:tcPr>
            <w:tcW w:w="1284" w:type="dxa"/>
          </w:tcPr>
          <w:p w14:paraId="4EAD51A6" w14:textId="77777777" w:rsidR="00A40011" w:rsidRPr="00BF1C5D" w:rsidRDefault="00A40011" w:rsidP="00291B4D">
            <w:pPr>
              <w:jc w:val="center"/>
            </w:pPr>
            <w:r>
              <w:t>6.6</w:t>
            </w:r>
          </w:p>
        </w:tc>
        <w:tc>
          <w:tcPr>
            <w:tcW w:w="1283" w:type="dxa"/>
          </w:tcPr>
          <w:p w14:paraId="6A222498" w14:textId="77777777" w:rsidR="00A40011" w:rsidRPr="00BF1C5D" w:rsidRDefault="00A40011" w:rsidP="00291B4D">
            <w:pPr>
              <w:jc w:val="center"/>
            </w:pPr>
            <w:r>
              <w:t>168</w:t>
            </w:r>
            <w:r w:rsidRPr="00BF1C5D">
              <w:t>,</w:t>
            </w:r>
            <w:r>
              <w:t>728</w:t>
            </w:r>
          </w:p>
        </w:tc>
        <w:tc>
          <w:tcPr>
            <w:tcW w:w="1285" w:type="dxa"/>
          </w:tcPr>
          <w:p w14:paraId="3AE2CC83" w14:textId="77777777" w:rsidR="00A40011" w:rsidRPr="00BF1C5D" w:rsidRDefault="00A40011" w:rsidP="00291B4D">
            <w:pPr>
              <w:jc w:val="center"/>
            </w:pPr>
            <w:r>
              <w:t>6.6</w:t>
            </w:r>
          </w:p>
        </w:tc>
      </w:tr>
      <w:tr w:rsidR="00A40011" w14:paraId="4BF3A5CE" w14:textId="77777777" w:rsidTr="00291B4D">
        <w:tc>
          <w:tcPr>
            <w:tcW w:w="1308" w:type="dxa"/>
          </w:tcPr>
          <w:p w14:paraId="26C9406E" w14:textId="77777777" w:rsidR="00A40011" w:rsidRPr="001F6DD8" w:rsidRDefault="00A40011" w:rsidP="00291B4D">
            <w:pPr>
              <w:jc w:val="center"/>
              <w:rPr>
                <w:b/>
              </w:rPr>
            </w:pPr>
            <w:r w:rsidRPr="001F6DD8">
              <w:rPr>
                <w:b/>
              </w:rPr>
              <w:t>2020</w:t>
            </w:r>
          </w:p>
        </w:tc>
        <w:tc>
          <w:tcPr>
            <w:tcW w:w="1283" w:type="dxa"/>
          </w:tcPr>
          <w:p w14:paraId="11B98C5D" w14:textId="77777777" w:rsidR="00A40011" w:rsidRPr="00BF1C5D" w:rsidRDefault="00A40011" w:rsidP="00291B4D">
            <w:pPr>
              <w:jc w:val="center"/>
            </w:pPr>
            <w:r>
              <w:t>193,095</w:t>
            </w:r>
          </w:p>
        </w:tc>
        <w:tc>
          <w:tcPr>
            <w:tcW w:w="1284" w:type="dxa"/>
          </w:tcPr>
          <w:p w14:paraId="164A7B71" w14:textId="77777777" w:rsidR="00A40011" w:rsidRPr="00BF1C5D" w:rsidRDefault="00A40011" w:rsidP="00291B4D">
            <w:pPr>
              <w:jc w:val="center"/>
            </w:pPr>
            <w:r>
              <w:t>6.5</w:t>
            </w:r>
          </w:p>
        </w:tc>
        <w:tc>
          <w:tcPr>
            <w:tcW w:w="1283" w:type="dxa"/>
          </w:tcPr>
          <w:p w14:paraId="426E659C" w14:textId="77777777" w:rsidR="00A40011" w:rsidRPr="00BF1C5D" w:rsidRDefault="00A40011" w:rsidP="00291B4D">
            <w:pPr>
              <w:jc w:val="center"/>
            </w:pPr>
            <w:r>
              <w:t>192</w:t>
            </w:r>
            <w:r w:rsidRPr="00BF1C5D">
              <w:t>,</w:t>
            </w:r>
            <w:r>
              <w:t>700</w:t>
            </w:r>
          </w:p>
        </w:tc>
        <w:tc>
          <w:tcPr>
            <w:tcW w:w="1284" w:type="dxa"/>
          </w:tcPr>
          <w:p w14:paraId="203CD70F" w14:textId="77777777" w:rsidR="00A40011" w:rsidRPr="00BF1C5D" w:rsidRDefault="00A40011" w:rsidP="00291B4D">
            <w:pPr>
              <w:jc w:val="center"/>
            </w:pPr>
            <w:r>
              <w:t>6.5</w:t>
            </w:r>
          </w:p>
        </w:tc>
        <w:tc>
          <w:tcPr>
            <w:tcW w:w="1283" w:type="dxa"/>
          </w:tcPr>
          <w:p w14:paraId="59131591" w14:textId="77777777" w:rsidR="00A40011" w:rsidRPr="00BF1C5D" w:rsidRDefault="00A40011" w:rsidP="00291B4D">
            <w:pPr>
              <w:jc w:val="center"/>
            </w:pPr>
            <w:r>
              <w:t>192</w:t>
            </w:r>
            <w:r w:rsidRPr="00BF1C5D">
              <w:t>,6</w:t>
            </w:r>
            <w:r>
              <w:t>51</w:t>
            </w:r>
          </w:p>
        </w:tc>
        <w:tc>
          <w:tcPr>
            <w:tcW w:w="1285" w:type="dxa"/>
          </w:tcPr>
          <w:p w14:paraId="4C2F4194" w14:textId="77777777" w:rsidR="00A40011" w:rsidRPr="00BF1C5D" w:rsidRDefault="00A40011" w:rsidP="00291B4D">
            <w:pPr>
              <w:jc w:val="center"/>
            </w:pPr>
            <w:r>
              <w:t>6.5</w:t>
            </w:r>
          </w:p>
        </w:tc>
      </w:tr>
      <w:tr w:rsidR="00A40011" w14:paraId="26664274" w14:textId="77777777" w:rsidTr="00291B4D">
        <w:tc>
          <w:tcPr>
            <w:tcW w:w="1308" w:type="dxa"/>
          </w:tcPr>
          <w:p w14:paraId="5D2C9DE9" w14:textId="77777777" w:rsidR="00A40011" w:rsidRPr="001F6DD8" w:rsidRDefault="00A40011" w:rsidP="00291B4D">
            <w:pPr>
              <w:jc w:val="center"/>
              <w:rPr>
                <w:b/>
              </w:rPr>
            </w:pPr>
            <w:r w:rsidRPr="001F6DD8">
              <w:rPr>
                <w:b/>
              </w:rPr>
              <w:t>2025</w:t>
            </w:r>
          </w:p>
        </w:tc>
        <w:tc>
          <w:tcPr>
            <w:tcW w:w="1283" w:type="dxa"/>
          </w:tcPr>
          <w:p w14:paraId="13B2D7D4" w14:textId="77777777" w:rsidR="00A40011" w:rsidRPr="00BF1C5D" w:rsidRDefault="00A40011" w:rsidP="00291B4D">
            <w:pPr>
              <w:jc w:val="center"/>
            </w:pPr>
            <w:r>
              <w:t>227,711</w:t>
            </w:r>
          </w:p>
        </w:tc>
        <w:tc>
          <w:tcPr>
            <w:tcW w:w="1284" w:type="dxa"/>
          </w:tcPr>
          <w:p w14:paraId="4F0E8DDF" w14:textId="77777777" w:rsidR="00A40011" w:rsidRPr="00BF1C5D" w:rsidRDefault="00A40011" w:rsidP="00291B4D">
            <w:pPr>
              <w:jc w:val="center"/>
            </w:pPr>
            <w:r>
              <w:t>6.7</w:t>
            </w:r>
          </w:p>
        </w:tc>
        <w:tc>
          <w:tcPr>
            <w:tcW w:w="1283" w:type="dxa"/>
          </w:tcPr>
          <w:p w14:paraId="7C658424" w14:textId="77777777" w:rsidR="00A40011" w:rsidRPr="00BF1C5D" w:rsidRDefault="00A40011" w:rsidP="00291B4D">
            <w:pPr>
              <w:jc w:val="center"/>
            </w:pPr>
            <w:r>
              <w:t>225,550</w:t>
            </w:r>
          </w:p>
        </w:tc>
        <w:tc>
          <w:tcPr>
            <w:tcW w:w="1284" w:type="dxa"/>
          </w:tcPr>
          <w:p w14:paraId="5D8B5B01" w14:textId="77777777" w:rsidR="00A40011" w:rsidRPr="00BF1C5D" w:rsidRDefault="00A40011" w:rsidP="00291B4D">
            <w:pPr>
              <w:jc w:val="center"/>
            </w:pPr>
            <w:r>
              <w:t>6.7</w:t>
            </w:r>
          </w:p>
        </w:tc>
        <w:tc>
          <w:tcPr>
            <w:tcW w:w="1283" w:type="dxa"/>
          </w:tcPr>
          <w:p w14:paraId="462F0E01" w14:textId="77777777" w:rsidR="00A40011" w:rsidRPr="00BF1C5D" w:rsidRDefault="00A40011" w:rsidP="00291B4D">
            <w:pPr>
              <w:jc w:val="center"/>
            </w:pPr>
            <w:r>
              <w:t>225</w:t>
            </w:r>
            <w:r w:rsidRPr="00BF1C5D">
              <w:t>,</w:t>
            </w:r>
            <w:r>
              <w:t>411</w:t>
            </w:r>
          </w:p>
        </w:tc>
        <w:tc>
          <w:tcPr>
            <w:tcW w:w="1285" w:type="dxa"/>
          </w:tcPr>
          <w:p w14:paraId="163911A2" w14:textId="77777777" w:rsidR="00A40011" w:rsidRPr="00BF1C5D" w:rsidRDefault="00A40011" w:rsidP="00291B4D">
            <w:pPr>
              <w:jc w:val="center"/>
            </w:pPr>
            <w:r>
              <w:t>6.7</w:t>
            </w:r>
          </w:p>
        </w:tc>
      </w:tr>
      <w:tr w:rsidR="00A40011" w14:paraId="11095312" w14:textId="77777777" w:rsidTr="00291B4D">
        <w:tc>
          <w:tcPr>
            <w:tcW w:w="1308" w:type="dxa"/>
          </w:tcPr>
          <w:p w14:paraId="3C10245F" w14:textId="77777777" w:rsidR="00A40011" w:rsidRPr="001F6DD8" w:rsidRDefault="00A40011" w:rsidP="00291B4D">
            <w:pPr>
              <w:jc w:val="center"/>
              <w:rPr>
                <w:b/>
              </w:rPr>
            </w:pPr>
            <w:r w:rsidRPr="001F6DD8">
              <w:rPr>
                <w:b/>
              </w:rPr>
              <w:t>2030</w:t>
            </w:r>
          </w:p>
        </w:tc>
        <w:tc>
          <w:tcPr>
            <w:tcW w:w="1283" w:type="dxa"/>
          </w:tcPr>
          <w:p w14:paraId="52502E3F" w14:textId="77777777" w:rsidR="00A40011" w:rsidRPr="00BF1C5D" w:rsidRDefault="00A40011" w:rsidP="00291B4D">
            <w:pPr>
              <w:jc w:val="center"/>
            </w:pPr>
            <w:r>
              <w:t>276,721</w:t>
            </w:r>
          </w:p>
        </w:tc>
        <w:tc>
          <w:tcPr>
            <w:tcW w:w="1284" w:type="dxa"/>
          </w:tcPr>
          <w:p w14:paraId="690B09A4" w14:textId="77777777" w:rsidR="00A40011" w:rsidRPr="00BF1C5D" w:rsidRDefault="00A40011" w:rsidP="00291B4D">
            <w:pPr>
              <w:jc w:val="center"/>
            </w:pPr>
            <w:r>
              <w:t>7.2</w:t>
            </w:r>
          </w:p>
        </w:tc>
        <w:tc>
          <w:tcPr>
            <w:tcW w:w="1283" w:type="dxa"/>
          </w:tcPr>
          <w:p w14:paraId="677DC1DA" w14:textId="77777777" w:rsidR="00A40011" w:rsidRPr="00BF1C5D" w:rsidRDefault="00A40011" w:rsidP="00291B4D">
            <w:pPr>
              <w:jc w:val="center"/>
            </w:pPr>
            <w:r>
              <w:t>269</w:t>
            </w:r>
            <w:r w:rsidRPr="00BF1C5D">
              <w:t>,</w:t>
            </w:r>
            <w:r>
              <w:t>959</w:t>
            </w:r>
          </w:p>
        </w:tc>
        <w:tc>
          <w:tcPr>
            <w:tcW w:w="1284" w:type="dxa"/>
          </w:tcPr>
          <w:p w14:paraId="5E82A9E6" w14:textId="77777777" w:rsidR="00A40011" w:rsidRPr="00BF1C5D" w:rsidRDefault="00A40011" w:rsidP="00291B4D">
            <w:pPr>
              <w:jc w:val="center"/>
            </w:pPr>
            <w:r>
              <w:t>7.2</w:t>
            </w:r>
          </w:p>
        </w:tc>
        <w:tc>
          <w:tcPr>
            <w:tcW w:w="1283" w:type="dxa"/>
          </w:tcPr>
          <w:p w14:paraId="55BCD75C" w14:textId="77777777" w:rsidR="00A40011" w:rsidRPr="00BF1C5D" w:rsidRDefault="00A40011" w:rsidP="00291B4D">
            <w:pPr>
              <w:jc w:val="center"/>
            </w:pPr>
            <w:r>
              <w:t>269</w:t>
            </w:r>
            <w:r w:rsidRPr="00BF1C5D">
              <w:t>,</w:t>
            </w:r>
            <w:r>
              <w:t>644</w:t>
            </w:r>
          </w:p>
        </w:tc>
        <w:tc>
          <w:tcPr>
            <w:tcW w:w="1285" w:type="dxa"/>
          </w:tcPr>
          <w:p w14:paraId="489ED976" w14:textId="77777777" w:rsidR="00A40011" w:rsidRPr="00BF1C5D" w:rsidRDefault="00A40011" w:rsidP="00291B4D">
            <w:pPr>
              <w:jc w:val="center"/>
            </w:pPr>
            <w:r>
              <w:t>7.2</w:t>
            </w:r>
          </w:p>
        </w:tc>
      </w:tr>
      <w:tr w:rsidR="00A40011" w14:paraId="0764FF78" w14:textId="77777777" w:rsidTr="00291B4D">
        <w:tc>
          <w:tcPr>
            <w:tcW w:w="1308" w:type="dxa"/>
          </w:tcPr>
          <w:p w14:paraId="2DC48CCB" w14:textId="77777777" w:rsidR="00A40011" w:rsidRPr="001F6DD8" w:rsidRDefault="00A40011" w:rsidP="00291B4D">
            <w:pPr>
              <w:jc w:val="center"/>
              <w:rPr>
                <w:b/>
              </w:rPr>
            </w:pPr>
            <w:r w:rsidRPr="001F6DD8">
              <w:rPr>
                <w:b/>
              </w:rPr>
              <w:t>2035</w:t>
            </w:r>
          </w:p>
        </w:tc>
        <w:tc>
          <w:tcPr>
            <w:tcW w:w="1283" w:type="dxa"/>
          </w:tcPr>
          <w:p w14:paraId="685A0483" w14:textId="77777777" w:rsidR="00A40011" w:rsidRPr="00BF1C5D" w:rsidRDefault="00A40011" w:rsidP="00291B4D">
            <w:pPr>
              <w:jc w:val="center"/>
            </w:pPr>
            <w:r>
              <w:t>339,061</w:t>
            </w:r>
          </w:p>
        </w:tc>
        <w:tc>
          <w:tcPr>
            <w:tcW w:w="1284" w:type="dxa"/>
          </w:tcPr>
          <w:p w14:paraId="606BFB57" w14:textId="77777777" w:rsidR="00A40011" w:rsidRPr="00BF1C5D" w:rsidRDefault="00A40011" w:rsidP="00291B4D">
            <w:pPr>
              <w:jc w:val="center"/>
            </w:pPr>
            <w:r>
              <w:t>7.9</w:t>
            </w:r>
          </w:p>
        </w:tc>
        <w:tc>
          <w:tcPr>
            <w:tcW w:w="1283" w:type="dxa"/>
          </w:tcPr>
          <w:p w14:paraId="29962C12" w14:textId="77777777" w:rsidR="00A40011" w:rsidRPr="00BF1C5D" w:rsidRDefault="00A40011" w:rsidP="00291B4D">
            <w:pPr>
              <w:jc w:val="center"/>
            </w:pPr>
            <w:r>
              <w:t>321,504</w:t>
            </w:r>
          </w:p>
        </w:tc>
        <w:tc>
          <w:tcPr>
            <w:tcW w:w="1284" w:type="dxa"/>
          </w:tcPr>
          <w:p w14:paraId="012584DC" w14:textId="77777777" w:rsidR="00A40011" w:rsidRPr="00BF1C5D" w:rsidRDefault="00A40011" w:rsidP="00291B4D">
            <w:pPr>
              <w:jc w:val="center"/>
            </w:pPr>
            <w:r>
              <w:t>7.7</w:t>
            </w:r>
          </w:p>
        </w:tc>
        <w:tc>
          <w:tcPr>
            <w:tcW w:w="1283" w:type="dxa"/>
          </w:tcPr>
          <w:p w14:paraId="1766A8FE" w14:textId="77777777" w:rsidR="00A40011" w:rsidRPr="00BF1C5D" w:rsidRDefault="00A40011" w:rsidP="00291B4D">
            <w:pPr>
              <w:jc w:val="center"/>
            </w:pPr>
            <w:r>
              <w:t>320</w:t>
            </w:r>
            <w:r w:rsidRPr="00BF1C5D">
              <w:t>,</w:t>
            </w:r>
            <w:r>
              <w:t>870</w:t>
            </w:r>
          </w:p>
        </w:tc>
        <w:tc>
          <w:tcPr>
            <w:tcW w:w="1285" w:type="dxa"/>
          </w:tcPr>
          <w:p w14:paraId="586DCD2C" w14:textId="77777777" w:rsidR="00A40011" w:rsidRPr="00BF1C5D" w:rsidRDefault="00A40011" w:rsidP="00291B4D">
            <w:pPr>
              <w:jc w:val="center"/>
            </w:pPr>
            <w:r>
              <w:t>7.7</w:t>
            </w:r>
          </w:p>
        </w:tc>
      </w:tr>
    </w:tbl>
    <w:p w14:paraId="48A95EBB" w14:textId="77777777" w:rsidR="00A40011" w:rsidRDefault="00A40011" w:rsidP="00A40011"/>
    <w:p w14:paraId="24A4185B" w14:textId="77777777" w:rsidR="00A40011" w:rsidRDefault="00A40011" w:rsidP="00A40011">
      <w:r>
        <w:t>An illustration of how the age distribution of the population and the prevalence of dementia is projected to change between 2015 and 2035, based on current population trends (Series B), is presented in Figures 7-3 and 7-4 for women aged 60 years and over.</w:t>
      </w:r>
      <w:r>
        <w:br w:type="page"/>
      </w:r>
    </w:p>
    <w:p w14:paraId="46472E87" w14:textId="50DCFC21" w:rsidR="00A40011" w:rsidRDefault="00DF0E72" w:rsidP="00A40011">
      <w:pPr>
        <w:keepNext/>
        <w:jc w:val="center"/>
      </w:pPr>
      <w:r>
        <w:rPr>
          <w:noProof/>
          <w:szCs w:val="24"/>
        </w:rPr>
        <w:lastRenderedPageBreak/>
        <w:drawing>
          <wp:inline distT="0" distB="0" distL="0" distR="0" wp14:anchorId="48C14E3C" wp14:editId="0AF3CB9A">
            <wp:extent cx="4874400" cy="3654000"/>
            <wp:effectExtent l="0" t="0" r="254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74400" cy="3654000"/>
                    </a:xfrm>
                    <a:prstGeom prst="rect">
                      <a:avLst/>
                    </a:prstGeom>
                    <a:noFill/>
                    <a:ln>
                      <a:noFill/>
                    </a:ln>
                  </pic:spPr>
                </pic:pic>
              </a:graphicData>
            </a:graphic>
          </wp:inline>
        </w:drawing>
      </w:r>
    </w:p>
    <w:p w14:paraId="33D0D838" w14:textId="5DBEA170" w:rsidR="00A40011" w:rsidRDefault="00A40011" w:rsidP="00A40011">
      <w:pPr>
        <w:pStyle w:val="Caption"/>
      </w:pPr>
      <w:bookmarkStart w:id="280" w:name="_Toc452469983"/>
      <w:r>
        <w:t xml:space="preserve">Figure </w:t>
      </w:r>
      <w:fldSimple w:instr=" STYLEREF 1 \s ">
        <w:r w:rsidR="004675BB">
          <w:rPr>
            <w:noProof/>
          </w:rPr>
          <w:t>7</w:t>
        </w:r>
      </w:fldSimple>
      <w:r w:rsidR="003D2D66">
        <w:noBreakHyphen/>
      </w:r>
      <w:fldSimple w:instr=" SEQ Figure \* ARABIC \s 1 ">
        <w:r w:rsidR="004675BB">
          <w:rPr>
            <w:noProof/>
          </w:rPr>
          <w:t>3</w:t>
        </w:r>
      </w:fldSimple>
      <w:r>
        <w:t xml:space="preserve">: </w:t>
      </w:r>
      <w:r w:rsidRPr="005174F7">
        <w:t>Projected numbers of women with dementia in Australia by age in 2015 based on current population trends (Series B) for women aged 60 years and over.</w:t>
      </w:r>
      <w:bookmarkEnd w:id="280"/>
    </w:p>
    <w:p w14:paraId="28060061" w14:textId="77777777" w:rsidR="005B5496" w:rsidRPr="005B5496" w:rsidRDefault="005B5496" w:rsidP="005B5496"/>
    <w:p w14:paraId="6E03BAC0" w14:textId="3FC9185B" w:rsidR="00A40011" w:rsidRDefault="00DF0E72" w:rsidP="005B5496">
      <w:pPr>
        <w:keepNext/>
        <w:jc w:val="center"/>
      </w:pPr>
      <w:r>
        <w:rPr>
          <w:noProof/>
          <w:szCs w:val="24"/>
        </w:rPr>
        <w:drawing>
          <wp:inline distT="0" distB="0" distL="0" distR="0" wp14:anchorId="20B83580" wp14:editId="45D69389">
            <wp:extent cx="4874400" cy="3654000"/>
            <wp:effectExtent l="0" t="0" r="254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74400" cy="3654000"/>
                    </a:xfrm>
                    <a:prstGeom prst="rect">
                      <a:avLst/>
                    </a:prstGeom>
                    <a:noFill/>
                    <a:ln>
                      <a:noFill/>
                    </a:ln>
                  </pic:spPr>
                </pic:pic>
              </a:graphicData>
            </a:graphic>
          </wp:inline>
        </w:drawing>
      </w:r>
    </w:p>
    <w:p w14:paraId="202052DC" w14:textId="3F66C3A1" w:rsidR="00A40011" w:rsidRPr="00640BC0" w:rsidRDefault="00A40011" w:rsidP="00A40011">
      <w:pPr>
        <w:pStyle w:val="Caption"/>
      </w:pPr>
      <w:bookmarkStart w:id="281" w:name="_Toc452469984"/>
      <w:r>
        <w:t xml:space="preserve">Figure </w:t>
      </w:r>
      <w:fldSimple w:instr=" STYLEREF 1 \s ">
        <w:r w:rsidR="004675BB">
          <w:rPr>
            <w:noProof/>
          </w:rPr>
          <w:t>7</w:t>
        </w:r>
      </w:fldSimple>
      <w:r w:rsidR="003D2D66">
        <w:noBreakHyphen/>
      </w:r>
      <w:fldSimple w:instr=" SEQ Figure \* ARABIC \s 1 ">
        <w:r w:rsidR="004675BB">
          <w:rPr>
            <w:noProof/>
          </w:rPr>
          <w:t>4</w:t>
        </w:r>
      </w:fldSimple>
      <w:r>
        <w:t xml:space="preserve">: </w:t>
      </w:r>
      <w:r w:rsidRPr="003E66CC">
        <w:t>Projected numbers of women with dementia in Australia by age in 2035 based on current population trends (Series B) for women aged 60 years and over.</w:t>
      </w:r>
      <w:bookmarkEnd w:id="281"/>
    </w:p>
    <w:p w14:paraId="1317862F" w14:textId="55383689" w:rsidR="00A40011" w:rsidRDefault="00A40011" w:rsidP="00A40011">
      <w:r>
        <w:lastRenderedPageBreak/>
        <w:t xml:space="preserve">Based on population projection series A, the number of women newly diagnosed with dementia in each year would double between 2015 </w:t>
      </w:r>
      <w:r w:rsidR="000E5F54">
        <w:t>and 2035 (from 30,610 to 62,144;</w:t>
      </w:r>
      <w:r>
        <w:t xml:space="preserve"> Table 7-2).  The population projections which as</w:t>
      </w:r>
      <w:r w:rsidR="00DF0E72">
        <w:t xml:space="preserve">sume a smaller increase in life </w:t>
      </w:r>
      <w:r>
        <w:t>expectancy (B and C) show a 90% increase in the number</w:t>
      </w:r>
      <w:r w:rsidR="00890BB7">
        <w:t xml:space="preserve"> of</w:t>
      </w:r>
      <w:r>
        <w:t xml:space="preserve"> women newly diagnosed with dementia between 2015 and 2035.  As with the prevalence projections, changes in the level of overseas net migration appear unlikely to significantly influence the number of women newly diagnosed with dementia between 2015 and 2035.</w:t>
      </w:r>
    </w:p>
    <w:p w14:paraId="08837EC3" w14:textId="77777777" w:rsidR="00A40011" w:rsidRDefault="00A40011" w:rsidP="00A40011"/>
    <w:p w14:paraId="37A2AF78" w14:textId="7161A01E" w:rsidR="00A40011" w:rsidRDefault="00A40011" w:rsidP="00A40011">
      <w:r>
        <w:t>Although the age-specific incidence rates were held constant, the overall incidence increased slightly from 1.3</w:t>
      </w:r>
      <w:r w:rsidR="00890BB7">
        <w:t xml:space="preserve"> </w:t>
      </w:r>
      <w:r>
        <w:t>per cent to 1.5-1.6 per cent (as a percentage of women aged 60 years and over) due to increases in the number of women alive at older ages between 2015 and 2035.</w:t>
      </w:r>
    </w:p>
    <w:p w14:paraId="77326402" w14:textId="77777777" w:rsidR="00A40011" w:rsidRDefault="00A40011" w:rsidP="00A40011">
      <w:pPr>
        <w:pStyle w:val="Caption"/>
        <w:keepNext/>
      </w:pPr>
    </w:p>
    <w:p w14:paraId="52FC6CE1" w14:textId="77777777" w:rsidR="00646F30" w:rsidRDefault="00646F30">
      <w:pPr>
        <w:spacing w:before="0" w:after="0" w:line="240" w:lineRule="auto"/>
        <w:jc w:val="left"/>
        <w:rPr>
          <w:b/>
          <w:bCs/>
          <w:szCs w:val="18"/>
        </w:rPr>
      </w:pPr>
      <w:bookmarkStart w:id="282" w:name="_Toc446590854"/>
      <w:r>
        <w:br w:type="page"/>
      </w:r>
    </w:p>
    <w:p w14:paraId="6333A3A0" w14:textId="448C3C91" w:rsidR="00A40011" w:rsidRDefault="00A40011" w:rsidP="00A40011">
      <w:pPr>
        <w:pStyle w:val="Caption"/>
        <w:keepNext/>
        <w:spacing w:after="0"/>
      </w:pPr>
      <w:bookmarkStart w:id="283" w:name="_Toc452470086"/>
      <w:r>
        <w:lastRenderedPageBreak/>
        <w:t xml:space="preserve">Table </w:t>
      </w:r>
      <w:fldSimple w:instr=" STYLEREF 1 \s ">
        <w:r w:rsidR="004675BB">
          <w:rPr>
            <w:noProof/>
          </w:rPr>
          <w:t>7</w:t>
        </w:r>
      </w:fldSimple>
      <w:r w:rsidR="003D2D66">
        <w:noBreakHyphen/>
      </w:r>
      <w:fldSimple w:instr=" SEQ Table \* ARABIC \s 1 ">
        <w:r w:rsidR="004675BB">
          <w:rPr>
            <w:noProof/>
          </w:rPr>
          <w:t>2</w:t>
        </w:r>
      </w:fldSimple>
      <w:r>
        <w:t xml:space="preserve">: </w:t>
      </w:r>
      <w:r w:rsidRPr="00B53767">
        <w:t>Projected number of women with newly diagnosed dementia (incidence) in a year in Australia from 2015 to 2035 and percentage of women aged 60 years and over.</w:t>
      </w:r>
      <w:bookmarkEnd w:id="282"/>
      <w:bookmarkEnd w:id="283"/>
    </w:p>
    <w:tbl>
      <w:tblPr>
        <w:tblStyle w:val="TableGrid"/>
        <w:tblW w:w="0" w:type="auto"/>
        <w:tblLook w:val="04A0" w:firstRow="1" w:lastRow="0" w:firstColumn="1" w:lastColumn="0" w:noHBand="0" w:noVBand="1"/>
      </w:tblPr>
      <w:tblGrid>
        <w:gridCol w:w="1308"/>
        <w:gridCol w:w="1283"/>
        <w:gridCol w:w="1284"/>
        <w:gridCol w:w="1283"/>
        <w:gridCol w:w="1284"/>
        <w:gridCol w:w="1283"/>
        <w:gridCol w:w="1285"/>
      </w:tblGrid>
      <w:tr w:rsidR="00A40011" w14:paraId="4D150170" w14:textId="77777777" w:rsidTr="00291B4D">
        <w:tc>
          <w:tcPr>
            <w:tcW w:w="1308" w:type="dxa"/>
            <w:vMerge w:val="restart"/>
            <w:vAlign w:val="center"/>
          </w:tcPr>
          <w:p w14:paraId="4F19178D" w14:textId="77777777" w:rsidR="00A40011" w:rsidRPr="001F6DD8" w:rsidRDefault="00A40011" w:rsidP="00291B4D">
            <w:pPr>
              <w:jc w:val="center"/>
              <w:rPr>
                <w:b/>
              </w:rPr>
            </w:pPr>
            <w:r w:rsidRPr="001F6DD8">
              <w:rPr>
                <w:b/>
              </w:rPr>
              <w:t>Year</w:t>
            </w:r>
          </w:p>
        </w:tc>
        <w:tc>
          <w:tcPr>
            <w:tcW w:w="7702" w:type="dxa"/>
            <w:gridSpan w:val="6"/>
            <w:vAlign w:val="center"/>
          </w:tcPr>
          <w:p w14:paraId="10A961AE" w14:textId="77777777" w:rsidR="00A40011" w:rsidRPr="00090783" w:rsidRDefault="00A40011" w:rsidP="00291B4D">
            <w:pPr>
              <w:jc w:val="center"/>
              <w:rPr>
                <w:b/>
              </w:rPr>
            </w:pPr>
            <w:r w:rsidRPr="001F6DD8">
              <w:rPr>
                <w:b/>
              </w:rPr>
              <w:t>Population projection</w:t>
            </w:r>
          </w:p>
        </w:tc>
      </w:tr>
      <w:tr w:rsidR="00A40011" w14:paraId="5E29C7BF" w14:textId="77777777" w:rsidTr="00291B4D">
        <w:tc>
          <w:tcPr>
            <w:tcW w:w="1308" w:type="dxa"/>
            <w:vMerge/>
          </w:tcPr>
          <w:p w14:paraId="39E50C7D" w14:textId="77777777" w:rsidR="00A40011" w:rsidRPr="001F6DD8" w:rsidRDefault="00A40011" w:rsidP="00291B4D">
            <w:pPr>
              <w:jc w:val="center"/>
              <w:rPr>
                <w:b/>
              </w:rPr>
            </w:pPr>
          </w:p>
        </w:tc>
        <w:tc>
          <w:tcPr>
            <w:tcW w:w="2567" w:type="dxa"/>
            <w:gridSpan w:val="2"/>
            <w:vAlign w:val="center"/>
          </w:tcPr>
          <w:p w14:paraId="231CF958" w14:textId="77777777" w:rsidR="00A40011" w:rsidRPr="001F6DD8" w:rsidRDefault="00A40011" w:rsidP="00291B4D">
            <w:pPr>
              <w:jc w:val="center"/>
              <w:rPr>
                <w:b/>
              </w:rPr>
            </w:pPr>
            <w:r>
              <w:rPr>
                <w:b/>
              </w:rPr>
              <w:t xml:space="preserve">Series </w:t>
            </w:r>
            <w:r w:rsidRPr="001F6DD8">
              <w:rPr>
                <w:b/>
              </w:rPr>
              <w:t>A</w:t>
            </w:r>
          </w:p>
        </w:tc>
        <w:tc>
          <w:tcPr>
            <w:tcW w:w="2567" w:type="dxa"/>
            <w:gridSpan w:val="2"/>
            <w:vAlign w:val="center"/>
          </w:tcPr>
          <w:p w14:paraId="299667F5" w14:textId="77777777" w:rsidR="00A40011" w:rsidRPr="001F6DD8" w:rsidRDefault="00A40011" w:rsidP="00291B4D">
            <w:pPr>
              <w:jc w:val="center"/>
              <w:rPr>
                <w:b/>
              </w:rPr>
            </w:pPr>
            <w:r>
              <w:rPr>
                <w:b/>
              </w:rPr>
              <w:t xml:space="preserve">Series </w:t>
            </w:r>
            <w:r w:rsidRPr="001F6DD8">
              <w:rPr>
                <w:b/>
              </w:rPr>
              <w:t>B</w:t>
            </w:r>
          </w:p>
        </w:tc>
        <w:tc>
          <w:tcPr>
            <w:tcW w:w="2568" w:type="dxa"/>
            <w:gridSpan w:val="2"/>
            <w:vAlign w:val="center"/>
          </w:tcPr>
          <w:p w14:paraId="0A1EE452" w14:textId="77777777" w:rsidR="00A40011" w:rsidRPr="001F6DD8" w:rsidRDefault="00A40011" w:rsidP="00291B4D">
            <w:pPr>
              <w:jc w:val="center"/>
              <w:rPr>
                <w:b/>
              </w:rPr>
            </w:pPr>
            <w:r>
              <w:rPr>
                <w:b/>
              </w:rPr>
              <w:t xml:space="preserve">Series </w:t>
            </w:r>
            <w:r w:rsidRPr="001F6DD8">
              <w:rPr>
                <w:b/>
              </w:rPr>
              <w:t>C</w:t>
            </w:r>
          </w:p>
        </w:tc>
      </w:tr>
      <w:tr w:rsidR="00A40011" w14:paraId="5576BFDD" w14:textId="77777777" w:rsidTr="00291B4D">
        <w:tc>
          <w:tcPr>
            <w:tcW w:w="1308" w:type="dxa"/>
            <w:vMerge/>
          </w:tcPr>
          <w:p w14:paraId="03E0DFCE" w14:textId="77777777" w:rsidR="00A40011" w:rsidRPr="001F6DD8" w:rsidRDefault="00A40011" w:rsidP="00291B4D">
            <w:pPr>
              <w:jc w:val="center"/>
              <w:rPr>
                <w:b/>
              </w:rPr>
            </w:pPr>
          </w:p>
        </w:tc>
        <w:tc>
          <w:tcPr>
            <w:tcW w:w="1283" w:type="dxa"/>
          </w:tcPr>
          <w:p w14:paraId="64F68726" w14:textId="77777777" w:rsidR="00A40011" w:rsidRPr="001F6DD8" w:rsidRDefault="00A40011" w:rsidP="00291B4D">
            <w:pPr>
              <w:jc w:val="center"/>
              <w:rPr>
                <w:b/>
              </w:rPr>
            </w:pPr>
            <w:r w:rsidRPr="001F6DD8">
              <w:rPr>
                <w:b/>
              </w:rPr>
              <w:t>n</w:t>
            </w:r>
          </w:p>
        </w:tc>
        <w:tc>
          <w:tcPr>
            <w:tcW w:w="1284" w:type="dxa"/>
          </w:tcPr>
          <w:p w14:paraId="60ABA82D" w14:textId="77777777" w:rsidR="00A40011" w:rsidRPr="001F6DD8" w:rsidRDefault="00A40011" w:rsidP="00291B4D">
            <w:pPr>
              <w:jc w:val="center"/>
              <w:rPr>
                <w:b/>
              </w:rPr>
            </w:pPr>
            <w:r w:rsidRPr="001F6DD8">
              <w:rPr>
                <w:b/>
              </w:rPr>
              <w:t>%</w:t>
            </w:r>
          </w:p>
        </w:tc>
        <w:tc>
          <w:tcPr>
            <w:tcW w:w="1283" w:type="dxa"/>
          </w:tcPr>
          <w:p w14:paraId="345FAB5A" w14:textId="77777777" w:rsidR="00A40011" w:rsidRPr="001F6DD8" w:rsidRDefault="00A40011" w:rsidP="00291B4D">
            <w:pPr>
              <w:jc w:val="center"/>
              <w:rPr>
                <w:b/>
              </w:rPr>
            </w:pPr>
            <w:r w:rsidRPr="001F6DD8">
              <w:rPr>
                <w:b/>
              </w:rPr>
              <w:t>n</w:t>
            </w:r>
          </w:p>
        </w:tc>
        <w:tc>
          <w:tcPr>
            <w:tcW w:w="1284" w:type="dxa"/>
          </w:tcPr>
          <w:p w14:paraId="553D6FD7" w14:textId="77777777" w:rsidR="00A40011" w:rsidRPr="001F6DD8" w:rsidRDefault="00A40011" w:rsidP="00291B4D">
            <w:pPr>
              <w:jc w:val="center"/>
              <w:rPr>
                <w:b/>
              </w:rPr>
            </w:pPr>
            <w:r w:rsidRPr="001F6DD8">
              <w:rPr>
                <w:b/>
              </w:rPr>
              <w:t>%</w:t>
            </w:r>
          </w:p>
        </w:tc>
        <w:tc>
          <w:tcPr>
            <w:tcW w:w="1283" w:type="dxa"/>
          </w:tcPr>
          <w:p w14:paraId="30F86445" w14:textId="77777777" w:rsidR="00A40011" w:rsidRPr="001F6DD8" w:rsidRDefault="00A40011" w:rsidP="00291B4D">
            <w:pPr>
              <w:jc w:val="center"/>
              <w:rPr>
                <w:b/>
              </w:rPr>
            </w:pPr>
            <w:r w:rsidRPr="001F6DD8">
              <w:rPr>
                <w:b/>
              </w:rPr>
              <w:t>n</w:t>
            </w:r>
          </w:p>
        </w:tc>
        <w:tc>
          <w:tcPr>
            <w:tcW w:w="1285" w:type="dxa"/>
          </w:tcPr>
          <w:p w14:paraId="442B8AC0" w14:textId="77777777" w:rsidR="00A40011" w:rsidRPr="001F6DD8" w:rsidRDefault="00A40011" w:rsidP="00291B4D">
            <w:pPr>
              <w:jc w:val="center"/>
              <w:rPr>
                <w:b/>
              </w:rPr>
            </w:pPr>
            <w:r w:rsidRPr="001F6DD8">
              <w:rPr>
                <w:b/>
              </w:rPr>
              <w:t>%</w:t>
            </w:r>
          </w:p>
        </w:tc>
      </w:tr>
      <w:tr w:rsidR="00A40011" w14:paraId="4738470A" w14:textId="77777777" w:rsidTr="00291B4D">
        <w:tc>
          <w:tcPr>
            <w:tcW w:w="1308" w:type="dxa"/>
          </w:tcPr>
          <w:p w14:paraId="47AB7280" w14:textId="77777777" w:rsidR="00A40011" w:rsidRPr="001F6DD8" w:rsidRDefault="00A40011" w:rsidP="00291B4D">
            <w:pPr>
              <w:jc w:val="center"/>
              <w:rPr>
                <w:b/>
              </w:rPr>
            </w:pPr>
            <w:r w:rsidRPr="001F6DD8">
              <w:rPr>
                <w:b/>
              </w:rPr>
              <w:t>2015</w:t>
            </w:r>
          </w:p>
        </w:tc>
        <w:tc>
          <w:tcPr>
            <w:tcW w:w="1283" w:type="dxa"/>
          </w:tcPr>
          <w:p w14:paraId="175483F3" w14:textId="77777777" w:rsidR="00A40011" w:rsidRPr="00BF1C5D" w:rsidRDefault="00A40011" w:rsidP="00291B4D">
            <w:pPr>
              <w:jc w:val="center"/>
            </w:pPr>
            <w:r>
              <w:t>30,610</w:t>
            </w:r>
          </w:p>
        </w:tc>
        <w:tc>
          <w:tcPr>
            <w:tcW w:w="1284" w:type="dxa"/>
          </w:tcPr>
          <w:p w14:paraId="2056C6E3" w14:textId="77777777" w:rsidR="00A40011" w:rsidRPr="00BF1C5D" w:rsidRDefault="00A40011" w:rsidP="00291B4D">
            <w:pPr>
              <w:jc w:val="center"/>
            </w:pPr>
            <w:r>
              <w:t>1.3</w:t>
            </w:r>
          </w:p>
        </w:tc>
        <w:tc>
          <w:tcPr>
            <w:tcW w:w="1283" w:type="dxa"/>
          </w:tcPr>
          <w:p w14:paraId="3C18C27D" w14:textId="77777777" w:rsidR="00A40011" w:rsidRPr="00BF1C5D" w:rsidRDefault="00A40011" w:rsidP="00291B4D">
            <w:pPr>
              <w:jc w:val="center"/>
            </w:pPr>
            <w:r>
              <w:t>30,609</w:t>
            </w:r>
          </w:p>
        </w:tc>
        <w:tc>
          <w:tcPr>
            <w:tcW w:w="1284" w:type="dxa"/>
          </w:tcPr>
          <w:p w14:paraId="1CEA0EF4" w14:textId="77777777" w:rsidR="00A40011" w:rsidRPr="00BF1C5D" w:rsidRDefault="00A40011" w:rsidP="00291B4D">
            <w:pPr>
              <w:jc w:val="center"/>
            </w:pPr>
            <w:r>
              <w:t>1.3</w:t>
            </w:r>
          </w:p>
        </w:tc>
        <w:tc>
          <w:tcPr>
            <w:tcW w:w="1283" w:type="dxa"/>
          </w:tcPr>
          <w:p w14:paraId="5A4C5C70" w14:textId="77777777" w:rsidR="00A40011" w:rsidRPr="00BF1C5D" w:rsidRDefault="00A40011" w:rsidP="00291B4D">
            <w:pPr>
              <w:jc w:val="center"/>
            </w:pPr>
            <w:r>
              <w:t>30</w:t>
            </w:r>
            <w:r w:rsidRPr="00BF1C5D">
              <w:t>,</w:t>
            </w:r>
            <w:r>
              <w:t>608</w:t>
            </w:r>
          </w:p>
        </w:tc>
        <w:tc>
          <w:tcPr>
            <w:tcW w:w="1285" w:type="dxa"/>
          </w:tcPr>
          <w:p w14:paraId="3E831E90" w14:textId="77777777" w:rsidR="00A40011" w:rsidRPr="00BF1C5D" w:rsidRDefault="00A40011" w:rsidP="00291B4D">
            <w:pPr>
              <w:jc w:val="center"/>
            </w:pPr>
            <w:r>
              <w:t>1.3</w:t>
            </w:r>
          </w:p>
        </w:tc>
      </w:tr>
      <w:tr w:rsidR="00A40011" w14:paraId="4CC72985" w14:textId="77777777" w:rsidTr="00291B4D">
        <w:tc>
          <w:tcPr>
            <w:tcW w:w="1308" w:type="dxa"/>
          </w:tcPr>
          <w:p w14:paraId="550A2479" w14:textId="77777777" w:rsidR="00A40011" w:rsidRPr="001F6DD8" w:rsidRDefault="00A40011" w:rsidP="00291B4D">
            <w:pPr>
              <w:jc w:val="center"/>
              <w:rPr>
                <w:b/>
              </w:rPr>
            </w:pPr>
            <w:r w:rsidRPr="001F6DD8">
              <w:rPr>
                <w:b/>
              </w:rPr>
              <w:t>2020</w:t>
            </w:r>
          </w:p>
        </w:tc>
        <w:tc>
          <w:tcPr>
            <w:tcW w:w="1283" w:type="dxa"/>
          </w:tcPr>
          <w:p w14:paraId="012607A2" w14:textId="77777777" w:rsidR="00A40011" w:rsidRPr="00BF1C5D" w:rsidRDefault="00A40011" w:rsidP="00291B4D">
            <w:pPr>
              <w:jc w:val="center"/>
            </w:pPr>
            <w:r>
              <w:t>34,970</w:t>
            </w:r>
          </w:p>
        </w:tc>
        <w:tc>
          <w:tcPr>
            <w:tcW w:w="1284" w:type="dxa"/>
          </w:tcPr>
          <w:p w14:paraId="2AFF84E1" w14:textId="77777777" w:rsidR="00A40011" w:rsidRPr="00BF1C5D" w:rsidRDefault="00A40011" w:rsidP="00291B4D">
            <w:pPr>
              <w:jc w:val="center"/>
            </w:pPr>
            <w:r>
              <w:t>1.3</w:t>
            </w:r>
          </w:p>
        </w:tc>
        <w:tc>
          <w:tcPr>
            <w:tcW w:w="1283" w:type="dxa"/>
          </w:tcPr>
          <w:p w14:paraId="279979F7" w14:textId="77777777" w:rsidR="00A40011" w:rsidRPr="00BF1C5D" w:rsidRDefault="00A40011" w:rsidP="00291B4D">
            <w:pPr>
              <w:jc w:val="center"/>
            </w:pPr>
            <w:r>
              <w:t>34</w:t>
            </w:r>
            <w:r w:rsidRPr="00BF1C5D">
              <w:t>,</w:t>
            </w:r>
            <w:r>
              <w:t>897</w:t>
            </w:r>
          </w:p>
        </w:tc>
        <w:tc>
          <w:tcPr>
            <w:tcW w:w="1284" w:type="dxa"/>
          </w:tcPr>
          <w:p w14:paraId="45E8CFFC" w14:textId="77777777" w:rsidR="00A40011" w:rsidRPr="00BF1C5D" w:rsidRDefault="00A40011" w:rsidP="00291B4D">
            <w:pPr>
              <w:jc w:val="center"/>
            </w:pPr>
            <w:r>
              <w:t>1.3</w:t>
            </w:r>
          </w:p>
        </w:tc>
        <w:tc>
          <w:tcPr>
            <w:tcW w:w="1283" w:type="dxa"/>
          </w:tcPr>
          <w:p w14:paraId="0F7FD12D" w14:textId="77777777" w:rsidR="00A40011" w:rsidRPr="00BF1C5D" w:rsidRDefault="00A40011" w:rsidP="00291B4D">
            <w:pPr>
              <w:jc w:val="center"/>
            </w:pPr>
            <w:r>
              <w:t>34,888</w:t>
            </w:r>
          </w:p>
        </w:tc>
        <w:tc>
          <w:tcPr>
            <w:tcW w:w="1285" w:type="dxa"/>
          </w:tcPr>
          <w:p w14:paraId="3588663E" w14:textId="77777777" w:rsidR="00A40011" w:rsidRPr="00BF1C5D" w:rsidRDefault="00A40011" w:rsidP="00291B4D">
            <w:pPr>
              <w:jc w:val="center"/>
            </w:pPr>
            <w:r>
              <w:t>1.3</w:t>
            </w:r>
          </w:p>
        </w:tc>
      </w:tr>
      <w:tr w:rsidR="00A40011" w14:paraId="5452FCC5" w14:textId="77777777" w:rsidTr="00291B4D">
        <w:tc>
          <w:tcPr>
            <w:tcW w:w="1308" w:type="dxa"/>
          </w:tcPr>
          <w:p w14:paraId="0F90BAB9" w14:textId="77777777" w:rsidR="00A40011" w:rsidRPr="001F6DD8" w:rsidRDefault="00A40011" w:rsidP="00291B4D">
            <w:pPr>
              <w:jc w:val="center"/>
              <w:rPr>
                <w:b/>
              </w:rPr>
            </w:pPr>
            <w:r w:rsidRPr="001F6DD8">
              <w:rPr>
                <w:b/>
              </w:rPr>
              <w:t>2025</w:t>
            </w:r>
          </w:p>
        </w:tc>
        <w:tc>
          <w:tcPr>
            <w:tcW w:w="1283" w:type="dxa"/>
          </w:tcPr>
          <w:p w14:paraId="3E57F1CC" w14:textId="77777777" w:rsidR="00A40011" w:rsidRPr="00BF1C5D" w:rsidRDefault="00A40011" w:rsidP="00291B4D">
            <w:pPr>
              <w:jc w:val="center"/>
            </w:pPr>
            <w:r>
              <w:t>41,251</w:t>
            </w:r>
          </w:p>
        </w:tc>
        <w:tc>
          <w:tcPr>
            <w:tcW w:w="1284" w:type="dxa"/>
          </w:tcPr>
          <w:p w14:paraId="4EE3E77D" w14:textId="77777777" w:rsidR="00A40011" w:rsidRPr="00BF1C5D" w:rsidRDefault="00A40011" w:rsidP="00291B4D">
            <w:pPr>
              <w:jc w:val="center"/>
            </w:pPr>
            <w:r>
              <w:t>1.3</w:t>
            </w:r>
          </w:p>
        </w:tc>
        <w:tc>
          <w:tcPr>
            <w:tcW w:w="1283" w:type="dxa"/>
          </w:tcPr>
          <w:p w14:paraId="18349216" w14:textId="77777777" w:rsidR="00A40011" w:rsidRPr="00BF1C5D" w:rsidRDefault="00A40011" w:rsidP="00291B4D">
            <w:pPr>
              <w:jc w:val="center"/>
            </w:pPr>
            <w:r>
              <w:t>40,845</w:t>
            </w:r>
          </w:p>
        </w:tc>
        <w:tc>
          <w:tcPr>
            <w:tcW w:w="1284" w:type="dxa"/>
          </w:tcPr>
          <w:p w14:paraId="33D50A25" w14:textId="77777777" w:rsidR="00A40011" w:rsidRPr="00BF1C5D" w:rsidRDefault="00A40011" w:rsidP="00291B4D">
            <w:pPr>
              <w:jc w:val="center"/>
            </w:pPr>
            <w:r>
              <w:t>1.3</w:t>
            </w:r>
          </w:p>
        </w:tc>
        <w:tc>
          <w:tcPr>
            <w:tcW w:w="1283" w:type="dxa"/>
          </w:tcPr>
          <w:p w14:paraId="0EF2F11B" w14:textId="77777777" w:rsidR="00A40011" w:rsidRPr="00BF1C5D" w:rsidRDefault="00A40011" w:rsidP="00291B4D">
            <w:pPr>
              <w:jc w:val="center"/>
            </w:pPr>
            <w:r>
              <w:t>40</w:t>
            </w:r>
            <w:r w:rsidRPr="00BF1C5D">
              <w:t>,</w:t>
            </w:r>
            <w:r>
              <w:t>822</w:t>
            </w:r>
          </w:p>
        </w:tc>
        <w:tc>
          <w:tcPr>
            <w:tcW w:w="1285" w:type="dxa"/>
          </w:tcPr>
          <w:p w14:paraId="19184D1C" w14:textId="77777777" w:rsidR="00A40011" w:rsidRPr="00BF1C5D" w:rsidRDefault="00A40011" w:rsidP="00291B4D">
            <w:pPr>
              <w:jc w:val="center"/>
            </w:pPr>
            <w:r>
              <w:t>1.3</w:t>
            </w:r>
          </w:p>
        </w:tc>
      </w:tr>
      <w:tr w:rsidR="00A40011" w14:paraId="259E957F" w14:textId="77777777" w:rsidTr="00291B4D">
        <w:tc>
          <w:tcPr>
            <w:tcW w:w="1308" w:type="dxa"/>
          </w:tcPr>
          <w:p w14:paraId="0EB7E3FE" w14:textId="77777777" w:rsidR="00A40011" w:rsidRPr="001F6DD8" w:rsidRDefault="00A40011" w:rsidP="00291B4D">
            <w:pPr>
              <w:jc w:val="center"/>
              <w:rPr>
                <w:b/>
              </w:rPr>
            </w:pPr>
            <w:r w:rsidRPr="001F6DD8">
              <w:rPr>
                <w:b/>
              </w:rPr>
              <w:t>2030</w:t>
            </w:r>
          </w:p>
        </w:tc>
        <w:tc>
          <w:tcPr>
            <w:tcW w:w="1283" w:type="dxa"/>
          </w:tcPr>
          <w:p w14:paraId="3FB23342" w14:textId="77777777" w:rsidR="00A40011" w:rsidRPr="00BF1C5D" w:rsidRDefault="00A40011" w:rsidP="00291B4D">
            <w:pPr>
              <w:jc w:val="center"/>
            </w:pPr>
            <w:r>
              <w:t>50,310</w:t>
            </w:r>
          </w:p>
        </w:tc>
        <w:tc>
          <w:tcPr>
            <w:tcW w:w="1284" w:type="dxa"/>
          </w:tcPr>
          <w:p w14:paraId="3265365B" w14:textId="77777777" w:rsidR="00A40011" w:rsidRPr="00BF1C5D" w:rsidRDefault="00A40011" w:rsidP="00291B4D">
            <w:pPr>
              <w:jc w:val="center"/>
            </w:pPr>
            <w:r>
              <w:t>1.4</w:t>
            </w:r>
          </w:p>
        </w:tc>
        <w:tc>
          <w:tcPr>
            <w:tcW w:w="1283" w:type="dxa"/>
          </w:tcPr>
          <w:p w14:paraId="6FE3108E" w14:textId="77777777" w:rsidR="00A40011" w:rsidRPr="00BF1C5D" w:rsidRDefault="00A40011" w:rsidP="00291B4D">
            <w:pPr>
              <w:jc w:val="center"/>
            </w:pPr>
            <w:r>
              <w:t>49</w:t>
            </w:r>
            <w:r w:rsidRPr="00BF1C5D">
              <w:t>,</w:t>
            </w:r>
            <w:r>
              <w:t>027</w:t>
            </w:r>
          </w:p>
        </w:tc>
        <w:tc>
          <w:tcPr>
            <w:tcW w:w="1284" w:type="dxa"/>
          </w:tcPr>
          <w:p w14:paraId="74FF0D12" w14:textId="77777777" w:rsidR="00A40011" w:rsidRPr="00BF1C5D" w:rsidRDefault="00A40011" w:rsidP="00291B4D">
            <w:pPr>
              <w:jc w:val="center"/>
            </w:pPr>
            <w:r>
              <w:t>1.4</w:t>
            </w:r>
          </w:p>
        </w:tc>
        <w:tc>
          <w:tcPr>
            <w:tcW w:w="1283" w:type="dxa"/>
          </w:tcPr>
          <w:p w14:paraId="77A5648C" w14:textId="77777777" w:rsidR="00A40011" w:rsidRPr="00BF1C5D" w:rsidRDefault="00A40011" w:rsidP="00291B4D">
            <w:pPr>
              <w:jc w:val="center"/>
            </w:pPr>
            <w:r>
              <w:t>48</w:t>
            </w:r>
            <w:r w:rsidRPr="00BF1C5D">
              <w:t>,</w:t>
            </w:r>
            <w:r>
              <w:t>975</w:t>
            </w:r>
          </w:p>
        </w:tc>
        <w:tc>
          <w:tcPr>
            <w:tcW w:w="1285" w:type="dxa"/>
          </w:tcPr>
          <w:p w14:paraId="1F0F3630" w14:textId="77777777" w:rsidR="00A40011" w:rsidRPr="00BF1C5D" w:rsidRDefault="00A40011" w:rsidP="00291B4D">
            <w:pPr>
              <w:jc w:val="center"/>
            </w:pPr>
            <w:r>
              <w:t>1.4</w:t>
            </w:r>
          </w:p>
        </w:tc>
      </w:tr>
      <w:tr w:rsidR="00A40011" w14:paraId="4BD577A7" w14:textId="77777777" w:rsidTr="00291B4D">
        <w:tc>
          <w:tcPr>
            <w:tcW w:w="1308" w:type="dxa"/>
          </w:tcPr>
          <w:p w14:paraId="4FD9FC9B" w14:textId="77777777" w:rsidR="00A40011" w:rsidRPr="001F6DD8" w:rsidRDefault="00A40011" w:rsidP="00291B4D">
            <w:pPr>
              <w:jc w:val="center"/>
              <w:rPr>
                <w:b/>
              </w:rPr>
            </w:pPr>
            <w:r w:rsidRPr="001F6DD8">
              <w:rPr>
                <w:b/>
              </w:rPr>
              <w:t>2035</w:t>
            </w:r>
          </w:p>
        </w:tc>
        <w:tc>
          <w:tcPr>
            <w:tcW w:w="1283" w:type="dxa"/>
          </w:tcPr>
          <w:p w14:paraId="78BCAD7B" w14:textId="77777777" w:rsidR="00A40011" w:rsidRPr="00BF1C5D" w:rsidRDefault="00A40011" w:rsidP="00291B4D">
            <w:pPr>
              <w:jc w:val="center"/>
            </w:pPr>
            <w:r>
              <w:t>62,144</w:t>
            </w:r>
          </w:p>
        </w:tc>
        <w:tc>
          <w:tcPr>
            <w:tcW w:w="1284" w:type="dxa"/>
          </w:tcPr>
          <w:p w14:paraId="79584C74" w14:textId="77777777" w:rsidR="00A40011" w:rsidRPr="00BF1C5D" w:rsidRDefault="00A40011" w:rsidP="00291B4D">
            <w:pPr>
              <w:jc w:val="center"/>
            </w:pPr>
            <w:r>
              <w:t>1.6</w:t>
            </w:r>
          </w:p>
        </w:tc>
        <w:tc>
          <w:tcPr>
            <w:tcW w:w="1283" w:type="dxa"/>
          </w:tcPr>
          <w:p w14:paraId="4B79F93F" w14:textId="77777777" w:rsidR="00A40011" w:rsidRPr="00BF1C5D" w:rsidRDefault="00A40011" w:rsidP="00291B4D">
            <w:pPr>
              <w:jc w:val="center"/>
            </w:pPr>
            <w:r>
              <w:t>58,736</w:t>
            </w:r>
          </w:p>
        </w:tc>
        <w:tc>
          <w:tcPr>
            <w:tcW w:w="1284" w:type="dxa"/>
          </w:tcPr>
          <w:p w14:paraId="215BD083" w14:textId="77777777" w:rsidR="00A40011" w:rsidRPr="00BF1C5D" w:rsidRDefault="00A40011" w:rsidP="00291B4D">
            <w:pPr>
              <w:jc w:val="center"/>
            </w:pPr>
            <w:r>
              <w:t>1.5</w:t>
            </w:r>
          </w:p>
        </w:tc>
        <w:tc>
          <w:tcPr>
            <w:tcW w:w="1283" w:type="dxa"/>
          </w:tcPr>
          <w:p w14:paraId="5A5AF746" w14:textId="77777777" w:rsidR="00A40011" w:rsidRPr="00BF1C5D" w:rsidRDefault="00A40011" w:rsidP="00291B4D">
            <w:pPr>
              <w:jc w:val="center"/>
            </w:pPr>
            <w:r>
              <w:t>58</w:t>
            </w:r>
            <w:r w:rsidRPr="00BF1C5D">
              <w:t>,</w:t>
            </w:r>
            <w:r>
              <w:t>631</w:t>
            </w:r>
          </w:p>
        </w:tc>
        <w:tc>
          <w:tcPr>
            <w:tcW w:w="1285" w:type="dxa"/>
          </w:tcPr>
          <w:p w14:paraId="6ECD0F6B" w14:textId="77777777" w:rsidR="00A40011" w:rsidRPr="00BF1C5D" w:rsidRDefault="00A40011" w:rsidP="00291B4D">
            <w:pPr>
              <w:jc w:val="center"/>
            </w:pPr>
            <w:r>
              <w:t>1.5</w:t>
            </w:r>
          </w:p>
        </w:tc>
      </w:tr>
    </w:tbl>
    <w:p w14:paraId="575C1E34" w14:textId="77777777" w:rsidR="00A40011" w:rsidRDefault="00A40011" w:rsidP="00A40011">
      <w:pPr>
        <w:rPr>
          <w:rFonts w:eastAsiaTheme="minorHAnsi"/>
        </w:rPr>
      </w:pPr>
    </w:p>
    <w:p w14:paraId="3B589C70" w14:textId="0A532C67" w:rsidR="00A40011" w:rsidRPr="000A5345" w:rsidRDefault="0068721C" w:rsidP="00A40011">
      <w:pPr>
        <w:pStyle w:val="Heading2"/>
      </w:pPr>
      <w:bookmarkStart w:id="284" w:name="_Toc452371022"/>
      <w:r>
        <w:t>Risk factors for d</w:t>
      </w:r>
      <w:r w:rsidR="00A40011">
        <w:t>ementia</w:t>
      </w:r>
      <w:bookmarkEnd w:id="284"/>
    </w:p>
    <w:p w14:paraId="51765B1D" w14:textId="431CB2C0" w:rsidR="00A40011" w:rsidRDefault="00A40011" w:rsidP="00A40011">
      <w:r>
        <w:t>Because increasing age is a primary risk factor for dementia, a</w:t>
      </w:r>
      <w:r w:rsidRPr="00A53EAC">
        <w:t xml:space="preserve">s life expectancy increases the </w:t>
      </w:r>
      <w:r>
        <w:t xml:space="preserve">total </w:t>
      </w:r>
      <w:r w:rsidRPr="00A53EAC">
        <w:t xml:space="preserve">number of </w:t>
      </w:r>
      <w:r>
        <w:t xml:space="preserve">people with </w:t>
      </w:r>
      <w:r w:rsidRPr="00A53EAC">
        <w:t>dementia is also likely to rise</w:t>
      </w:r>
      <w:r>
        <w:t xml:space="preserve"> </w:t>
      </w:r>
      <w:r>
        <w:fldChar w:fldCharType="begin">
          <w:fldData xml:space="preserve">PEVuZE5vdGU+PENpdGU+PEF1dGhvcj5Sb2NjYTwvQXV0aG9yPjxZZWFyPjIwMTE8L1llYXI+PFJl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</w:fldData>
        </w:fldChar>
      </w:r>
      <w:r w:rsidR="007F3AAA">
        <w:instrText xml:space="preserve"> ADDIN EN.CITE </w:instrText>
      </w:r>
      <w:r w:rsidR="007F3AAA">
        <w:fldChar w:fldCharType="begin">
          <w:fldData xml:space="preserve">PEVuZE5vdGU+PENpdGU+PEF1dGhvcj5Sb2NjYTwvQXV0aG9yPjxZZWFyPjIwMTE8L1llYXI+PFJl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</w:fldData>
        </w:fldChar>
      </w:r>
      <w:r w:rsidR="007F3AAA">
        <w:instrText xml:space="preserve"> ADDIN EN.CITE.DATA </w:instrText>
      </w:r>
      <w:r w:rsidR="007F3AAA">
        <w:fldChar w:fldCharType="end"/>
      </w:r>
      <w:r>
        <w:fldChar w:fldCharType="separate"/>
      </w:r>
      <w:r w:rsidR="007F3AAA">
        <w:rPr>
          <w:noProof/>
        </w:rPr>
        <w:t>(</w:t>
      </w:r>
      <w:hyperlink w:anchor="_ENREF_105" w:tooltip="Jorm, 2005 #312" w:history="1">
        <w:r w:rsidR="001731F3">
          <w:rPr>
            <w:noProof/>
          </w:rPr>
          <w:t>Jorm, Dear &amp; Burgess, 2005</w:t>
        </w:r>
      </w:hyperlink>
      <w:r w:rsidR="007F3AAA">
        <w:rPr>
          <w:noProof/>
        </w:rPr>
        <w:t xml:space="preserve">; </w:t>
      </w:r>
      <w:hyperlink w:anchor="_ENREF_152" w:tooltip="Rocca, 2011 #227" w:history="1">
        <w:r w:rsidR="001731F3">
          <w:rPr>
            <w:noProof/>
          </w:rPr>
          <w:t>Rocca et al., 2011</w:t>
        </w:r>
      </w:hyperlink>
      <w:r w:rsidR="007F3AAA">
        <w:rPr>
          <w:noProof/>
        </w:rPr>
        <w:t>)</w:t>
      </w:r>
      <w:r>
        <w:fldChar w:fldCharType="end"/>
      </w:r>
      <w:r w:rsidRPr="004B581F">
        <w:t>.</w:t>
      </w:r>
      <w:r w:rsidRPr="00A53EAC">
        <w:t xml:space="preserve">  A greater understanding of the causes and predictors of dementia could aid</w:t>
      </w:r>
      <w:r w:rsidR="00902000">
        <w:t xml:space="preserve"> in the development of prevent</w:t>
      </w:r>
      <w:r w:rsidRPr="00A53EAC">
        <w:t xml:space="preserve">ive strategies </w:t>
      </w:r>
      <w:r>
        <w:t>to reduce</w:t>
      </w:r>
      <w:r w:rsidRPr="00A53EAC">
        <w:t xml:space="preserve"> the overall burden of disease.</w:t>
      </w:r>
    </w:p>
    <w:p w14:paraId="44924CFD" w14:textId="77777777" w:rsidR="00A40011" w:rsidRDefault="00A40011" w:rsidP="00A40011"/>
    <w:p w14:paraId="3BA05D80" w14:textId="78C0F140" w:rsidR="00A40011" w:rsidRDefault="00A40011" w:rsidP="00A40011">
      <w:r>
        <w:t>Risk factors of dementia are thought to include lo</w:t>
      </w:r>
      <w:r w:rsidR="00DF0E72">
        <w:t>wer education and social class.</w:t>
      </w:r>
      <w:r>
        <w:t xml:space="preserve"> Likewise smoking, low levels of physical ac</w:t>
      </w:r>
      <w:r w:rsidR="00DF0E72">
        <w:t>tivity, and high BMI</w:t>
      </w:r>
      <w:r>
        <w:t xml:space="preserve"> have been shown to be associated w</w:t>
      </w:r>
      <w:r w:rsidR="00DF0E72">
        <w:t>ith increased risk of dementia.</w:t>
      </w:r>
      <w:r>
        <w:t xml:space="preserve"> Chronic disorders such as diabetes, stroke, hypertension</w:t>
      </w:r>
      <w:r w:rsidR="00DF0E72">
        <w:t>,</w:t>
      </w:r>
      <w:r>
        <w:t xml:space="preserve"> and depression have also been identified as risk factors for, and comorbidities of, dementia </w:t>
      </w:r>
      <w:r>
        <w:fldChar w:fldCharType="begin">
          <w:fldData xml:space="preserve">PEVuZE5vdGU+PENpdGU+PEF1dGhvcj5XdTwvQXV0aG9yPjxZZWFyPjIwMTY8L1llYXI+PFJlY051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</w:fldData>
        </w:fldChar>
      </w:r>
      <w:r w:rsidR="007F3AAA">
        <w:instrText xml:space="preserve"> ADDIN EN.CITE </w:instrText>
      </w:r>
      <w:r w:rsidR="007F3AAA">
        <w:fldChar w:fldCharType="begin">
          <w:fldData xml:space="preserve">PEVuZE5vdGU+PENpdGU+PEF1dGhvcj5XdTwvQXV0aG9yPjxZZWFyPjIwMTY8L1llYXI+PFJlY051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</w:fldData>
        </w:fldChar>
      </w:r>
      <w:r w:rsidR="007F3AAA">
        <w:instrText xml:space="preserve"> ADDIN EN.CITE.DATA </w:instrText>
      </w:r>
      <w:r w:rsidR="007F3AAA">
        <w:fldChar w:fldCharType="end"/>
      </w:r>
      <w:r>
        <w:fldChar w:fldCharType="separate"/>
      </w:r>
      <w:r w:rsidR="007F3AAA">
        <w:rPr>
          <w:noProof/>
        </w:rPr>
        <w:t>(</w:t>
      </w:r>
      <w:hyperlink w:anchor="_ENREF_178" w:tooltip="Wu, 2016 #441" w:history="1">
        <w:r w:rsidR="001731F3">
          <w:rPr>
            <w:noProof/>
          </w:rPr>
          <w:t>Wu et al., 2016</w:t>
        </w:r>
      </w:hyperlink>
      <w:r w:rsidR="007F3AAA">
        <w:rPr>
          <w:noProof/>
        </w:rPr>
        <w:t>)</w:t>
      </w:r>
      <w:r>
        <w:fldChar w:fldCharType="end"/>
      </w:r>
      <w:r w:rsidR="00DF0E72">
        <w:t>.</w:t>
      </w:r>
      <w:r>
        <w:t xml:space="preserve"> Therefore, by reducing the prevalence of these potentially modifiable risk factors earlier in life, it may be possible to reduce the incidence of dementia in a population. </w:t>
      </w:r>
    </w:p>
    <w:p w14:paraId="122FDE4E" w14:textId="77777777" w:rsidR="00A40011" w:rsidRDefault="00A40011" w:rsidP="00A40011"/>
    <w:p w14:paraId="517011E7" w14:textId="38B14ED0" w:rsidR="00A40011" w:rsidRDefault="00A40011" w:rsidP="00A40011">
      <w:r>
        <w:t>The ALSWH study provided the opportunity to assess a number of these risk facto</w:t>
      </w:r>
      <w:r w:rsidR="00DF0E72">
        <w:t>rs for dementia in a population-</w:t>
      </w:r>
      <w:r>
        <w:t>based sample of Australian women aged 70-75 in 1996.  However,</w:t>
      </w:r>
      <w:r w:rsidR="00DF0E72">
        <w:t xml:space="preserve"> the overall risk</w:t>
      </w:r>
      <w:r>
        <w:t xml:space="preserve"> based on ALSWH data are likel</w:t>
      </w:r>
      <w:r w:rsidR="00DF0E72">
        <w:t>y to be underestimated</w:t>
      </w:r>
      <w:r>
        <w:t xml:space="preserve"> due to the underc</w:t>
      </w:r>
      <w:r w:rsidR="00DF0E72">
        <w:t>ounts identified in section 7.2,</w:t>
      </w:r>
      <w:r>
        <w:t xml:space="preserve"> which will result in some women with dementia being misclassified as not having dementia.</w:t>
      </w:r>
    </w:p>
    <w:p w14:paraId="536BB444" w14:textId="77777777" w:rsidR="00A40011" w:rsidRDefault="00A40011" w:rsidP="00A40011"/>
    <w:p w14:paraId="2FA9C290" w14:textId="526D84F7" w:rsidR="00A40011" w:rsidRDefault="00A40011" w:rsidP="00A40011">
      <w:r>
        <w:t xml:space="preserve">There were </w:t>
      </w:r>
      <w:r w:rsidRPr="004C0654">
        <w:t>2,534</w:t>
      </w:r>
      <w:r>
        <w:t xml:space="preserve"> women identified as having dementia from sources 1-4 from the 1921-26 ALSWH cohort (see section 7.1.2.).  For the models assessing dementia risk factors, dementias which occurred between 1 July 2003 and 6 March 2012 were included (2,254 women with dementia), because information from all data four data sources was available in this date </w:t>
      </w:r>
      <w:r>
        <w:lastRenderedPageBreak/>
        <w:t>range.  Using this data, a series of statistical models were used to test the associations between hypothesised risk factors and dementia.  The factors examined are those incl</w:t>
      </w:r>
      <w:r w:rsidR="00902000">
        <w:t xml:space="preserve">uded elsewhere in this report: </w:t>
      </w:r>
    </w:p>
    <w:p w14:paraId="1E99DD5D" w14:textId="77777777" w:rsidR="00A40011" w:rsidRPr="00E73F44" w:rsidRDefault="00A40011" w:rsidP="00A40011">
      <w:pPr>
        <w:pStyle w:val="ListParagraph"/>
        <w:numPr>
          <w:ilvl w:val="0"/>
          <w:numId w:val="39"/>
        </w:numPr>
        <w:spacing w:before="0" w:after="200"/>
        <w:contextualSpacing/>
      </w:pPr>
      <w:r w:rsidRPr="00E73F44">
        <w:t>Overweight/Obesity</w:t>
      </w:r>
    </w:p>
    <w:p w14:paraId="0FCE0477" w14:textId="77777777" w:rsidR="00A40011" w:rsidRPr="00E73F44" w:rsidRDefault="00A40011" w:rsidP="00A40011">
      <w:pPr>
        <w:pStyle w:val="ListParagraph"/>
        <w:numPr>
          <w:ilvl w:val="0"/>
          <w:numId w:val="39"/>
        </w:numPr>
        <w:spacing w:before="0" w:after="200"/>
        <w:contextualSpacing/>
      </w:pPr>
      <w:r w:rsidRPr="00E73F44">
        <w:t>Smoking</w:t>
      </w:r>
    </w:p>
    <w:p w14:paraId="6D8E0E3D" w14:textId="77777777" w:rsidR="00A40011" w:rsidRPr="00E73F44" w:rsidRDefault="00A40011" w:rsidP="00A40011">
      <w:pPr>
        <w:pStyle w:val="ListParagraph"/>
        <w:numPr>
          <w:ilvl w:val="0"/>
          <w:numId w:val="39"/>
        </w:numPr>
        <w:spacing w:before="0" w:after="200"/>
        <w:contextualSpacing/>
      </w:pPr>
      <w:r w:rsidRPr="00E73F44">
        <w:t>Mental health problems</w:t>
      </w:r>
    </w:p>
    <w:p w14:paraId="7DC51F29" w14:textId="77777777" w:rsidR="00A40011" w:rsidRPr="00E73F44" w:rsidRDefault="00A40011" w:rsidP="00A40011">
      <w:pPr>
        <w:pStyle w:val="ListParagraph"/>
        <w:numPr>
          <w:ilvl w:val="0"/>
          <w:numId w:val="39"/>
        </w:numPr>
        <w:spacing w:before="0" w:after="200"/>
        <w:contextualSpacing/>
      </w:pPr>
      <w:r w:rsidRPr="00E73F44">
        <w:t>Education</w:t>
      </w:r>
    </w:p>
    <w:p w14:paraId="0E496268" w14:textId="77777777" w:rsidR="00A40011" w:rsidRPr="00E73F44" w:rsidRDefault="00A40011" w:rsidP="00A40011">
      <w:pPr>
        <w:pStyle w:val="ListParagraph"/>
        <w:numPr>
          <w:ilvl w:val="0"/>
          <w:numId w:val="39"/>
        </w:numPr>
        <w:spacing w:before="0" w:after="200"/>
        <w:contextualSpacing/>
      </w:pPr>
      <w:r w:rsidRPr="00E73F44">
        <w:t>Ability to manage on income</w:t>
      </w:r>
    </w:p>
    <w:p w14:paraId="3050E2A9" w14:textId="77777777" w:rsidR="00A40011" w:rsidRDefault="00A40011" w:rsidP="00A40011">
      <w:pPr>
        <w:pStyle w:val="ListParagraph"/>
        <w:numPr>
          <w:ilvl w:val="0"/>
          <w:numId w:val="39"/>
        </w:numPr>
        <w:spacing w:before="0" w:after="200"/>
        <w:contextualSpacing/>
      </w:pPr>
      <w:r w:rsidRPr="00E73F44">
        <w:t>Marital status</w:t>
      </w:r>
    </w:p>
    <w:p w14:paraId="2A142DAF" w14:textId="77777777" w:rsidR="00A40011" w:rsidRPr="00E73F44" w:rsidRDefault="00A40011" w:rsidP="00A40011">
      <w:pPr>
        <w:pStyle w:val="ListParagraph"/>
        <w:numPr>
          <w:ilvl w:val="0"/>
          <w:numId w:val="39"/>
        </w:numPr>
        <w:spacing w:before="0" w:after="200"/>
        <w:contextualSpacing/>
      </w:pPr>
      <w:r w:rsidRPr="00E73F44">
        <w:t>Area of residence</w:t>
      </w:r>
    </w:p>
    <w:p w14:paraId="63296691" w14:textId="211E11E2" w:rsidR="00A40011" w:rsidRDefault="00A40011" w:rsidP="00A40011">
      <w:pPr>
        <w:spacing w:after="200"/>
        <w:contextualSpacing/>
      </w:pPr>
      <w:r>
        <w:t>Analysing risk factors for dementia is challenging because many of the factors that increase the risk of dementia a</w:t>
      </w:r>
      <w:r w:rsidR="00DF0E72">
        <w:t>lso increase the risk of death.</w:t>
      </w:r>
      <w:r>
        <w:t xml:space="preserve"> People with these risk factors may die earlier and so do not reach older ages when dementia is more likely</w:t>
      </w:r>
      <w:r w:rsidR="00DF0E72">
        <w:t xml:space="preserve"> to develop</w:t>
      </w:r>
      <w:r>
        <w:t>.  Consequently</w:t>
      </w:r>
      <w:r w:rsidR="00DF0E72">
        <w:t>,</w:t>
      </w:r>
      <w:r>
        <w:t xml:space="preserve"> a factor that increases risk of death may appear to ‘provid</w:t>
      </w:r>
      <w:r w:rsidR="00DF0E72">
        <w:t>e protection’ against dementia.</w:t>
      </w:r>
      <w:r>
        <w:t xml:space="preserve"> To address this problem, models for dementia risk need to account for the ‘competing risk’ of death </w:t>
      </w:r>
      <w:r>
        <w:fldChar w:fldCharType="begin"/>
      </w:r>
      <w:r w:rsidR="007F3AAA">
        <w:instrText xml:space="preserve"> ADDIN EN.CITE &lt;EndNote&gt;&lt;Cite&gt;&lt;Author&gt;Fine&lt;/Author&gt;&lt;Year&gt;1999&lt;/Year&gt;&lt;RecNum&gt;364&lt;/RecNum&gt;&lt;DisplayText&gt;(Fine &amp;amp; Gray, 1999)&lt;/DisplayText&gt;&lt;record&gt;&lt;rec-number&gt;364&lt;/rec-number&gt;&lt;foreign-keys&gt;&lt;key app="EN" db-id="0zaxfzw0nszf5ae2xx05fzzowfpdapapwt0v" timestamp="1458779652"&gt;364&lt;/key&gt;&lt;/foreign-keys&gt;&lt;ref-type name="Journal Article"&gt;17&lt;/ref-type&gt;&lt;contributors&gt;&lt;authors&gt;&lt;author&gt;Fine, J. P.&lt;/author&gt;&lt;author&gt;Gray, R. J.&lt;/author&gt;&lt;/authors&gt;&lt;/contributors&gt;&lt;auth-address&gt;Fine, JP&amp;#xD;Univ Wisconsin, Dept Stat, Madison, WI 53706 USA&amp;#xD;Univ Wisconsin, Dept Stat, Madison, WI 53706 USA&amp;#xD;Univ Wisconsin, Dept Stat, Madison, WI 53706 USA&amp;#xD;Univ Wisconsin, Dept Biostat &amp;amp; Med Informat, Madison, WI 53706 USA&amp;#xD;Harvard Univ, Dept Biostat, Boston, MA 02115 USA&lt;/auth-address&gt;&lt;titles&gt;&lt;title&gt;A proportional hazards model for the subdistribution of a competing risk&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496-509&lt;/pages&gt;&lt;volume&gt;94&lt;/volume&gt;&lt;number&gt;446&lt;/number&gt;&lt;keywords&gt;&lt;keyword&gt;hazard of subdistribution&lt;/keyword&gt;&lt;keyword&gt;martingale&lt;/keyword&gt;&lt;keyword&gt;partial likelihood&lt;/keyword&gt;&lt;keyword&gt;transformation model&lt;/keyword&gt;&lt;keyword&gt;transformation models&lt;/keyword&gt;&lt;keyword&gt;failure&lt;/keyword&gt;&lt;keyword&gt;curves&lt;/keyword&gt;&lt;keyword&gt;probabilities&lt;/keyword&gt;&lt;/keywords&gt;&lt;dates&gt;&lt;year&gt;1999&lt;/year&gt;&lt;pub-dates&gt;&lt;date&gt;Jun&lt;/date&gt;&lt;/pub-dates&gt;&lt;/dates&gt;&lt;isbn&gt;0162-1459&lt;/isbn&gt;&lt;accession-num&gt;WOS:000081058500019&lt;/accession-num&gt;&lt;urls&gt;&lt;related-urls&gt;&lt;url&gt;&amp;lt;Go to ISI&amp;gt;://WOS:000081058500019&lt;/url&gt;&lt;/related-urls&gt;&lt;/urls&gt;&lt;electronic-resource-num&gt;Doi 10.2307/2670170&lt;/electronic-resource-num&gt;&lt;language&gt;English&lt;/language&gt;&lt;/record&gt;&lt;/Cite&gt;&lt;/EndNote&gt;</w:instrText>
      </w:r>
      <w:r>
        <w:fldChar w:fldCharType="separate"/>
      </w:r>
      <w:r w:rsidR="007F3AAA">
        <w:rPr>
          <w:noProof/>
        </w:rPr>
        <w:t>(</w:t>
      </w:r>
      <w:hyperlink w:anchor="_ENREF_76" w:tooltip="Fine, 1999 #364" w:history="1">
        <w:r w:rsidR="001731F3">
          <w:rPr>
            <w:noProof/>
          </w:rPr>
          <w:t>Fine &amp; Gray, 1999</w:t>
        </w:r>
      </w:hyperlink>
      <w:r w:rsidR="007F3AAA">
        <w:rPr>
          <w:noProof/>
        </w:rPr>
        <w:t>)</w:t>
      </w:r>
      <w:r>
        <w:fldChar w:fldCharType="end"/>
      </w:r>
      <w:r w:rsidR="00DF0E72">
        <w:t>.</w:t>
      </w:r>
      <w:r>
        <w:t xml:space="preserve"> For this report</w:t>
      </w:r>
      <w:r w:rsidR="00DF0E72">
        <w:t>,</w:t>
      </w:r>
      <w:r>
        <w:t xml:space="preserve"> competing risk models were used to estimate associations between each risk factor and the incidence of a record of dementia between 2003 and 2012 (because there were fewer sources</w:t>
      </w:r>
      <w:r w:rsidR="00DF0E72">
        <w:t xml:space="preserve"> of ascertainment before 2003).</w:t>
      </w:r>
      <w:r>
        <w:t xml:space="preserve"> The models were bas</w:t>
      </w:r>
      <w:r w:rsidR="00E54443">
        <w:t>ed on women</w:t>
      </w:r>
      <w:r w:rsidR="00902000">
        <w:t>’s</w:t>
      </w:r>
      <w:r w:rsidR="00E54443">
        <w:t xml:space="preserve"> characteristics at S</w:t>
      </w:r>
      <w:r>
        <w:t>urvey 1 in 1996 and were a</w:t>
      </w:r>
      <w:r w:rsidR="00DF0E72">
        <w:t>djusted for single year of age.</w:t>
      </w:r>
      <w:r>
        <w:t xml:space="preserve"> Table 7-3 shows the results when each factor was analysed separately.</w:t>
      </w:r>
    </w:p>
    <w:p w14:paraId="5B18308E" w14:textId="77777777" w:rsidR="00621E89" w:rsidRDefault="00621E89" w:rsidP="00A40011">
      <w:pPr>
        <w:spacing w:after="200"/>
        <w:contextualSpacing/>
      </w:pPr>
    </w:p>
    <w:p w14:paraId="7B1C0878" w14:textId="77777777" w:rsidR="00646F30" w:rsidRDefault="00646F30">
      <w:pPr>
        <w:spacing w:before="0" w:after="0" w:line="240" w:lineRule="auto"/>
        <w:jc w:val="left"/>
        <w:rPr>
          <w:b/>
          <w:bCs/>
          <w:szCs w:val="18"/>
        </w:rPr>
      </w:pPr>
      <w:bookmarkStart w:id="285" w:name="_Toc446590855"/>
      <w:r>
        <w:br w:type="page"/>
      </w:r>
    </w:p>
    <w:p w14:paraId="4650BA44" w14:textId="322826A1" w:rsidR="00A40011" w:rsidRDefault="00A40011" w:rsidP="00A40011">
      <w:pPr>
        <w:pStyle w:val="Caption"/>
        <w:keepNext/>
        <w:spacing w:after="0"/>
      </w:pPr>
      <w:bookmarkStart w:id="286" w:name="_Toc452470087"/>
      <w:r>
        <w:lastRenderedPageBreak/>
        <w:t xml:space="preserve">Table </w:t>
      </w:r>
      <w:fldSimple w:instr=" STYLEREF 1 \s ">
        <w:r w:rsidR="004675BB">
          <w:rPr>
            <w:noProof/>
          </w:rPr>
          <w:t>7</w:t>
        </w:r>
      </w:fldSimple>
      <w:r w:rsidR="003D2D66">
        <w:noBreakHyphen/>
      </w:r>
      <w:fldSimple w:instr=" SEQ Table \* ARABIC \s 1 ">
        <w:r w:rsidR="004675BB">
          <w:rPr>
            <w:noProof/>
          </w:rPr>
          <w:t>3</w:t>
        </w:r>
      </w:fldSimple>
      <w:r>
        <w:t xml:space="preserve">: </w:t>
      </w:r>
      <w:r w:rsidRPr="00467D79">
        <w:t>Association bet</w:t>
      </w:r>
      <w:r w:rsidR="003B21DB">
        <w:t>ween selected risk factors and d</w:t>
      </w:r>
      <w:r w:rsidRPr="00467D79">
        <w:t>ementia</w:t>
      </w:r>
      <w:bookmarkEnd w:id="285"/>
      <w:r w:rsidR="003B21DB">
        <w:t>.</w:t>
      </w:r>
      <w:bookmarkEnd w:id="286"/>
    </w:p>
    <w:tbl>
      <w:tblPr>
        <w:tblStyle w:val="TableGrid"/>
        <w:tblW w:w="0" w:type="auto"/>
        <w:tblLook w:val="04A0" w:firstRow="1" w:lastRow="0" w:firstColumn="1" w:lastColumn="0" w:noHBand="0" w:noVBand="1"/>
      </w:tblPr>
      <w:tblGrid>
        <w:gridCol w:w="4244"/>
        <w:gridCol w:w="1764"/>
        <w:gridCol w:w="3012"/>
      </w:tblGrid>
      <w:tr w:rsidR="00A40011" w:rsidRPr="00E03260" w14:paraId="2136C883" w14:textId="77777777" w:rsidTr="00291B4D">
        <w:tc>
          <w:tcPr>
            <w:tcW w:w="4244" w:type="dxa"/>
            <w:tcBorders>
              <w:left w:val="nil"/>
              <w:bottom w:val="single" w:sz="4" w:space="0" w:color="auto"/>
              <w:right w:val="nil"/>
            </w:tcBorders>
          </w:tcPr>
          <w:p w14:paraId="2206AAA1" w14:textId="77777777" w:rsidR="00A40011" w:rsidRPr="00E03260" w:rsidRDefault="00A40011" w:rsidP="00291B4D">
            <w:pPr>
              <w:spacing w:after="200"/>
              <w:contextualSpacing/>
              <w:rPr>
                <w:b/>
              </w:rPr>
            </w:pPr>
            <w:r w:rsidRPr="00E03260">
              <w:rPr>
                <w:b/>
              </w:rPr>
              <w:t>Risk factor</w:t>
            </w:r>
          </w:p>
        </w:tc>
        <w:tc>
          <w:tcPr>
            <w:tcW w:w="1764" w:type="dxa"/>
            <w:tcBorders>
              <w:left w:val="nil"/>
              <w:bottom w:val="single" w:sz="4" w:space="0" w:color="auto"/>
              <w:right w:val="nil"/>
            </w:tcBorders>
          </w:tcPr>
          <w:p w14:paraId="74CCB9DA" w14:textId="77777777" w:rsidR="00A40011" w:rsidRPr="00E03260" w:rsidRDefault="00A40011" w:rsidP="003B21DB">
            <w:pPr>
              <w:spacing w:after="200"/>
              <w:contextualSpacing/>
              <w:jc w:val="center"/>
              <w:rPr>
                <w:b/>
              </w:rPr>
            </w:pPr>
            <w:r w:rsidRPr="00E03260">
              <w:rPr>
                <w:b/>
              </w:rPr>
              <w:t>Hazard ratio</w:t>
            </w:r>
          </w:p>
        </w:tc>
        <w:tc>
          <w:tcPr>
            <w:tcW w:w="3012" w:type="dxa"/>
            <w:tcBorders>
              <w:left w:val="nil"/>
              <w:bottom w:val="single" w:sz="4" w:space="0" w:color="auto"/>
              <w:right w:val="nil"/>
            </w:tcBorders>
          </w:tcPr>
          <w:p w14:paraId="6D02D874" w14:textId="77777777" w:rsidR="00A40011" w:rsidRPr="00E03260" w:rsidRDefault="00A40011" w:rsidP="003B21DB">
            <w:pPr>
              <w:spacing w:after="200"/>
              <w:contextualSpacing/>
              <w:jc w:val="center"/>
              <w:rPr>
                <w:b/>
              </w:rPr>
            </w:pPr>
            <w:r w:rsidRPr="00E03260">
              <w:rPr>
                <w:b/>
              </w:rPr>
              <w:t>95% Confidence Interval</w:t>
            </w:r>
          </w:p>
        </w:tc>
      </w:tr>
      <w:tr w:rsidR="00A40011" w14:paraId="43928D0F" w14:textId="77777777" w:rsidTr="00291B4D">
        <w:tc>
          <w:tcPr>
            <w:tcW w:w="4244" w:type="dxa"/>
            <w:tcBorders>
              <w:top w:val="nil"/>
              <w:left w:val="nil"/>
              <w:bottom w:val="nil"/>
              <w:right w:val="nil"/>
            </w:tcBorders>
          </w:tcPr>
          <w:p w14:paraId="5CDB731C" w14:textId="77777777" w:rsidR="00A40011" w:rsidRDefault="00A40011" w:rsidP="00291B4D">
            <w:pPr>
              <w:spacing w:after="200"/>
              <w:contextualSpacing/>
            </w:pPr>
            <w:r>
              <w:t>Obesity status</w:t>
            </w:r>
          </w:p>
        </w:tc>
        <w:tc>
          <w:tcPr>
            <w:tcW w:w="1764" w:type="dxa"/>
            <w:tcBorders>
              <w:top w:val="nil"/>
              <w:left w:val="nil"/>
              <w:bottom w:val="nil"/>
              <w:right w:val="nil"/>
            </w:tcBorders>
          </w:tcPr>
          <w:p w14:paraId="69DBF148" w14:textId="77777777" w:rsidR="00A40011" w:rsidRDefault="00A40011" w:rsidP="003B21DB">
            <w:pPr>
              <w:spacing w:after="200"/>
              <w:contextualSpacing/>
              <w:jc w:val="center"/>
            </w:pPr>
          </w:p>
        </w:tc>
        <w:tc>
          <w:tcPr>
            <w:tcW w:w="3012" w:type="dxa"/>
            <w:tcBorders>
              <w:top w:val="nil"/>
              <w:left w:val="nil"/>
              <w:bottom w:val="nil"/>
              <w:right w:val="nil"/>
            </w:tcBorders>
          </w:tcPr>
          <w:p w14:paraId="35C43784" w14:textId="77777777" w:rsidR="00A40011" w:rsidRDefault="00A40011" w:rsidP="003B21DB">
            <w:pPr>
              <w:spacing w:after="200"/>
              <w:contextualSpacing/>
              <w:jc w:val="center"/>
            </w:pPr>
          </w:p>
        </w:tc>
      </w:tr>
      <w:tr w:rsidR="00A40011" w14:paraId="5F0B51F0" w14:textId="77777777" w:rsidTr="00291B4D">
        <w:tc>
          <w:tcPr>
            <w:tcW w:w="4244" w:type="dxa"/>
            <w:tcBorders>
              <w:top w:val="nil"/>
              <w:left w:val="nil"/>
              <w:bottom w:val="nil"/>
              <w:right w:val="nil"/>
            </w:tcBorders>
          </w:tcPr>
          <w:p w14:paraId="683A4493" w14:textId="77777777" w:rsidR="00A40011" w:rsidRDefault="00A40011" w:rsidP="00291B4D">
            <w:pPr>
              <w:spacing w:after="200"/>
              <w:contextualSpacing/>
            </w:pPr>
            <w:r>
              <w:t>Not obese</w:t>
            </w:r>
          </w:p>
        </w:tc>
        <w:tc>
          <w:tcPr>
            <w:tcW w:w="1764" w:type="dxa"/>
            <w:tcBorders>
              <w:top w:val="nil"/>
              <w:left w:val="nil"/>
              <w:bottom w:val="nil"/>
              <w:right w:val="nil"/>
            </w:tcBorders>
          </w:tcPr>
          <w:p w14:paraId="1E65AA39" w14:textId="77777777" w:rsidR="00A40011" w:rsidRDefault="00A40011" w:rsidP="003B21DB">
            <w:pPr>
              <w:spacing w:after="200"/>
              <w:contextualSpacing/>
              <w:jc w:val="center"/>
            </w:pPr>
            <w:r>
              <w:t>1</w:t>
            </w:r>
          </w:p>
        </w:tc>
        <w:tc>
          <w:tcPr>
            <w:tcW w:w="3012" w:type="dxa"/>
            <w:tcBorders>
              <w:top w:val="nil"/>
              <w:left w:val="nil"/>
              <w:bottom w:val="nil"/>
              <w:right w:val="nil"/>
            </w:tcBorders>
          </w:tcPr>
          <w:p w14:paraId="3D4018FC" w14:textId="77777777" w:rsidR="00A40011" w:rsidRDefault="00A40011" w:rsidP="003B21DB">
            <w:pPr>
              <w:spacing w:after="200"/>
              <w:contextualSpacing/>
              <w:jc w:val="center"/>
            </w:pPr>
            <w:r>
              <w:t>(Reference)</w:t>
            </w:r>
          </w:p>
        </w:tc>
      </w:tr>
      <w:tr w:rsidR="00A40011" w14:paraId="3CE9268C" w14:textId="77777777" w:rsidTr="00291B4D">
        <w:tc>
          <w:tcPr>
            <w:tcW w:w="4244" w:type="dxa"/>
            <w:tcBorders>
              <w:top w:val="nil"/>
              <w:left w:val="nil"/>
              <w:bottom w:val="nil"/>
              <w:right w:val="nil"/>
            </w:tcBorders>
          </w:tcPr>
          <w:p w14:paraId="50534E96" w14:textId="77777777" w:rsidR="00A40011" w:rsidRDefault="00A40011" w:rsidP="00291B4D">
            <w:pPr>
              <w:spacing w:after="200"/>
              <w:contextualSpacing/>
            </w:pPr>
            <w:r>
              <w:t>Obese</w:t>
            </w:r>
          </w:p>
        </w:tc>
        <w:tc>
          <w:tcPr>
            <w:tcW w:w="1764" w:type="dxa"/>
            <w:tcBorders>
              <w:top w:val="nil"/>
              <w:left w:val="nil"/>
              <w:bottom w:val="nil"/>
              <w:right w:val="nil"/>
            </w:tcBorders>
          </w:tcPr>
          <w:p w14:paraId="26FAA7A3" w14:textId="77777777" w:rsidR="00A40011" w:rsidRDefault="00A40011" w:rsidP="003B21DB">
            <w:pPr>
              <w:spacing w:after="200"/>
              <w:contextualSpacing/>
              <w:jc w:val="center"/>
            </w:pPr>
            <w:r>
              <w:t>0.86</w:t>
            </w:r>
          </w:p>
        </w:tc>
        <w:tc>
          <w:tcPr>
            <w:tcW w:w="3012" w:type="dxa"/>
            <w:tcBorders>
              <w:top w:val="nil"/>
              <w:left w:val="nil"/>
              <w:bottom w:val="nil"/>
              <w:right w:val="nil"/>
            </w:tcBorders>
          </w:tcPr>
          <w:p w14:paraId="78FDD534" w14:textId="77777777" w:rsidR="00A40011" w:rsidRDefault="00A40011" w:rsidP="003B21DB">
            <w:pPr>
              <w:spacing w:after="200"/>
              <w:contextualSpacing/>
              <w:jc w:val="center"/>
            </w:pPr>
            <w:r>
              <w:t>(0.75, 0.99)</w:t>
            </w:r>
          </w:p>
        </w:tc>
      </w:tr>
      <w:tr w:rsidR="00A40011" w:rsidRPr="00720317" w14:paraId="133D0531" w14:textId="77777777" w:rsidTr="00291B4D">
        <w:tc>
          <w:tcPr>
            <w:tcW w:w="4244" w:type="dxa"/>
            <w:tcBorders>
              <w:top w:val="nil"/>
              <w:left w:val="nil"/>
              <w:bottom w:val="nil"/>
              <w:right w:val="nil"/>
            </w:tcBorders>
          </w:tcPr>
          <w:p w14:paraId="5778B009" w14:textId="77777777" w:rsidR="00A40011" w:rsidRPr="00720317" w:rsidRDefault="00A40011" w:rsidP="00291B4D">
            <w:pPr>
              <w:spacing w:after="200"/>
              <w:contextualSpacing/>
              <w:rPr>
                <w:sz w:val="20"/>
                <w:szCs w:val="20"/>
              </w:rPr>
            </w:pPr>
          </w:p>
        </w:tc>
        <w:tc>
          <w:tcPr>
            <w:tcW w:w="1764" w:type="dxa"/>
            <w:tcBorders>
              <w:top w:val="nil"/>
              <w:left w:val="nil"/>
              <w:bottom w:val="nil"/>
              <w:right w:val="nil"/>
            </w:tcBorders>
          </w:tcPr>
          <w:p w14:paraId="4C0627AE" w14:textId="77777777" w:rsidR="00A40011" w:rsidRPr="00720317" w:rsidRDefault="00A40011" w:rsidP="003B21DB">
            <w:pPr>
              <w:spacing w:after="200"/>
              <w:contextualSpacing/>
              <w:jc w:val="center"/>
              <w:rPr>
                <w:sz w:val="20"/>
                <w:szCs w:val="20"/>
              </w:rPr>
            </w:pPr>
          </w:p>
        </w:tc>
        <w:tc>
          <w:tcPr>
            <w:tcW w:w="3012" w:type="dxa"/>
            <w:tcBorders>
              <w:top w:val="nil"/>
              <w:left w:val="nil"/>
              <w:bottom w:val="nil"/>
              <w:right w:val="nil"/>
            </w:tcBorders>
          </w:tcPr>
          <w:p w14:paraId="232D12F5" w14:textId="77777777" w:rsidR="00A40011" w:rsidRPr="00720317" w:rsidRDefault="00A40011" w:rsidP="003B21DB">
            <w:pPr>
              <w:spacing w:after="200"/>
              <w:contextualSpacing/>
              <w:jc w:val="center"/>
              <w:rPr>
                <w:sz w:val="20"/>
                <w:szCs w:val="20"/>
              </w:rPr>
            </w:pPr>
          </w:p>
        </w:tc>
      </w:tr>
      <w:tr w:rsidR="00A40011" w14:paraId="7670FF66" w14:textId="77777777" w:rsidTr="00291B4D">
        <w:tc>
          <w:tcPr>
            <w:tcW w:w="4244" w:type="dxa"/>
            <w:tcBorders>
              <w:top w:val="nil"/>
              <w:left w:val="nil"/>
              <w:bottom w:val="nil"/>
              <w:right w:val="nil"/>
            </w:tcBorders>
          </w:tcPr>
          <w:p w14:paraId="26FCE785" w14:textId="77777777" w:rsidR="00A40011" w:rsidRDefault="00A40011" w:rsidP="00291B4D">
            <w:pPr>
              <w:spacing w:after="200"/>
              <w:contextualSpacing/>
            </w:pPr>
            <w:r>
              <w:t>Smoking status</w:t>
            </w:r>
          </w:p>
        </w:tc>
        <w:tc>
          <w:tcPr>
            <w:tcW w:w="1764" w:type="dxa"/>
            <w:tcBorders>
              <w:top w:val="nil"/>
              <w:left w:val="nil"/>
              <w:bottom w:val="nil"/>
              <w:right w:val="nil"/>
            </w:tcBorders>
          </w:tcPr>
          <w:p w14:paraId="4F4A8E11" w14:textId="77777777" w:rsidR="00A40011" w:rsidRDefault="00A40011" w:rsidP="003B21DB">
            <w:pPr>
              <w:spacing w:after="200"/>
              <w:contextualSpacing/>
              <w:jc w:val="center"/>
            </w:pPr>
          </w:p>
        </w:tc>
        <w:tc>
          <w:tcPr>
            <w:tcW w:w="3012" w:type="dxa"/>
            <w:tcBorders>
              <w:top w:val="nil"/>
              <w:left w:val="nil"/>
              <w:bottom w:val="nil"/>
              <w:right w:val="nil"/>
            </w:tcBorders>
          </w:tcPr>
          <w:p w14:paraId="7A38F737" w14:textId="77777777" w:rsidR="00A40011" w:rsidRDefault="00A40011" w:rsidP="003B21DB">
            <w:pPr>
              <w:spacing w:after="200"/>
              <w:contextualSpacing/>
              <w:jc w:val="center"/>
            </w:pPr>
          </w:p>
        </w:tc>
      </w:tr>
      <w:tr w:rsidR="00A40011" w14:paraId="073684FF" w14:textId="77777777" w:rsidTr="00291B4D">
        <w:tc>
          <w:tcPr>
            <w:tcW w:w="4244" w:type="dxa"/>
            <w:tcBorders>
              <w:top w:val="nil"/>
              <w:left w:val="nil"/>
              <w:bottom w:val="nil"/>
              <w:right w:val="nil"/>
            </w:tcBorders>
          </w:tcPr>
          <w:p w14:paraId="6802E729" w14:textId="77777777" w:rsidR="00A40011" w:rsidRDefault="00A40011" w:rsidP="00291B4D">
            <w:pPr>
              <w:spacing w:after="200"/>
              <w:contextualSpacing/>
            </w:pPr>
            <w:r>
              <w:t>Non-smoker</w:t>
            </w:r>
          </w:p>
        </w:tc>
        <w:tc>
          <w:tcPr>
            <w:tcW w:w="1764" w:type="dxa"/>
            <w:tcBorders>
              <w:top w:val="nil"/>
              <w:left w:val="nil"/>
              <w:bottom w:val="nil"/>
              <w:right w:val="nil"/>
            </w:tcBorders>
          </w:tcPr>
          <w:p w14:paraId="526AFA84" w14:textId="77777777" w:rsidR="00A40011" w:rsidRDefault="00A40011" w:rsidP="003B21DB">
            <w:pPr>
              <w:spacing w:after="200"/>
              <w:contextualSpacing/>
              <w:jc w:val="center"/>
            </w:pPr>
            <w:r>
              <w:t>1</w:t>
            </w:r>
          </w:p>
        </w:tc>
        <w:tc>
          <w:tcPr>
            <w:tcW w:w="3012" w:type="dxa"/>
            <w:tcBorders>
              <w:top w:val="nil"/>
              <w:left w:val="nil"/>
              <w:bottom w:val="nil"/>
              <w:right w:val="nil"/>
            </w:tcBorders>
          </w:tcPr>
          <w:p w14:paraId="6D1985FF" w14:textId="77777777" w:rsidR="00A40011" w:rsidRDefault="00A40011" w:rsidP="003B21DB">
            <w:pPr>
              <w:spacing w:after="200"/>
              <w:contextualSpacing/>
              <w:jc w:val="center"/>
            </w:pPr>
            <w:r>
              <w:t>(Reference)</w:t>
            </w:r>
          </w:p>
        </w:tc>
      </w:tr>
      <w:tr w:rsidR="00A40011" w14:paraId="0A4D0E7C" w14:textId="77777777" w:rsidTr="00291B4D">
        <w:tc>
          <w:tcPr>
            <w:tcW w:w="4244" w:type="dxa"/>
            <w:tcBorders>
              <w:top w:val="nil"/>
              <w:left w:val="nil"/>
              <w:bottom w:val="nil"/>
              <w:right w:val="nil"/>
            </w:tcBorders>
          </w:tcPr>
          <w:p w14:paraId="5198D9C4" w14:textId="77777777" w:rsidR="00A40011" w:rsidRDefault="00A40011" w:rsidP="00291B4D">
            <w:pPr>
              <w:spacing w:after="200"/>
              <w:contextualSpacing/>
            </w:pPr>
            <w:r>
              <w:t>Current smoker</w:t>
            </w:r>
          </w:p>
        </w:tc>
        <w:tc>
          <w:tcPr>
            <w:tcW w:w="1764" w:type="dxa"/>
            <w:tcBorders>
              <w:top w:val="nil"/>
              <w:left w:val="nil"/>
              <w:bottom w:val="nil"/>
              <w:right w:val="nil"/>
            </w:tcBorders>
          </w:tcPr>
          <w:p w14:paraId="6FE717B5" w14:textId="77777777" w:rsidR="00A40011" w:rsidRDefault="00A40011" w:rsidP="003B21DB">
            <w:pPr>
              <w:spacing w:after="200"/>
              <w:contextualSpacing/>
              <w:jc w:val="center"/>
            </w:pPr>
            <w:r>
              <w:t>1.00</w:t>
            </w:r>
          </w:p>
        </w:tc>
        <w:tc>
          <w:tcPr>
            <w:tcW w:w="3012" w:type="dxa"/>
            <w:tcBorders>
              <w:top w:val="nil"/>
              <w:left w:val="nil"/>
              <w:bottom w:val="nil"/>
              <w:right w:val="nil"/>
            </w:tcBorders>
          </w:tcPr>
          <w:p w14:paraId="0F855CFD" w14:textId="77777777" w:rsidR="00A40011" w:rsidRDefault="00A40011" w:rsidP="003B21DB">
            <w:pPr>
              <w:spacing w:after="200"/>
              <w:contextualSpacing/>
              <w:jc w:val="center"/>
            </w:pPr>
            <w:r>
              <w:t>(0.84, 1.19)</w:t>
            </w:r>
          </w:p>
        </w:tc>
      </w:tr>
      <w:tr w:rsidR="00A40011" w:rsidRPr="00720317" w14:paraId="7099029C" w14:textId="77777777" w:rsidTr="00291B4D">
        <w:tc>
          <w:tcPr>
            <w:tcW w:w="4244" w:type="dxa"/>
            <w:tcBorders>
              <w:top w:val="nil"/>
              <w:left w:val="nil"/>
              <w:bottom w:val="nil"/>
              <w:right w:val="nil"/>
            </w:tcBorders>
          </w:tcPr>
          <w:p w14:paraId="493163D8" w14:textId="77777777" w:rsidR="00A40011" w:rsidRPr="00720317" w:rsidRDefault="00A40011" w:rsidP="00291B4D">
            <w:pPr>
              <w:spacing w:after="200"/>
              <w:contextualSpacing/>
              <w:rPr>
                <w:sz w:val="20"/>
                <w:szCs w:val="20"/>
              </w:rPr>
            </w:pPr>
          </w:p>
        </w:tc>
        <w:tc>
          <w:tcPr>
            <w:tcW w:w="1764" w:type="dxa"/>
            <w:tcBorders>
              <w:top w:val="nil"/>
              <w:left w:val="nil"/>
              <w:bottom w:val="nil"/>
              <w:right w:val="nil"/>
            </w:tcBorders>
          </w:tcPr>
          <w:p w14:paraId="06D0232C" w14:textId="77777777" w:rsidR="00A40011" w:rsidRPr="00720317" w:rsidRDefault="00A40011" w:rsidP="003B21DB">
            <w:pPr>
              <w:spacing w:after="200"/>
              <w:contextualSpacing/>
              <w:jc w:val="center"/>
              <w:rPr>
                <w:sz w:val="20"/>
                <w:szCs w:val="20"/>
              </w:rPr>
            </w:pPr>
          </w:p>
        </w:tc>
        <w:tc>
          <w:tcPr>
            <w:tcW w:w="3012" w:type="dxa"/>
            <w:tcBorders>
              <w:top w:val="nil"/>
              <w:left w:val="nil"/>
              <w:bottom w:val="nil"/>
              <w:right w:val="nil"/>
            </w:tcBorders>
          </w:tcPr>
          <w:p w14:paraId="79E21052" w14:textId="77777777" w:rsidR="00A40011" w:rsidRPr="00720317" w:rsidRDefault="00A40011" w:rsidP="003B21DB">
            <w:pPr>
              <w:spacing w:after="200"/>
              <w:contextualSpacing/>
              <w:jc w:val="center"/>
              <w:rPr>
                <w:sz w:val="20"/>
                <w:szCs w:val="20"/>
              </w:rPr>
            </w:pPr>
          </w:p>
        </w:tc>
      </w:tr>
      <w:tr w:rsidR="00A40011" w14:paraId="1313F809" w14:textId="77777777" w:rsidTr="00291B4D">
        <w:tc>
          <w:tcPr>
            <w:tcW w:w="4244" w:type="dxa"/>
            <w:tcBorders>
              <w:top w:val="nil"/>
              <w:left w:val="nil"/>
              <w:bottom w:val="nil"/>
              <w:right w:val="nil"/>
            </w:tcBorders>
          </w:tcPr>
          <w:p w14:paraId="39061F5F" w14:textId="77777777" w:rsidR="00A40011" w:rsidRDefault="00A40011" w:rsidP="00291B4D">
            <w:pPr>
              <w:spacing w:after="200"/>
              <w:contextualSpacing/>
            </w:pPr>
            <w:r>
              <w:rPr>
                <w:szCs w:val="22"/>
              </w:rPr>
              <w:t>Mental Health Components Score</w:t>
            </w:r>
          </w:p>
        </w:tc>
        <w:tc>
          <w:tcPr>
            <w:tcW w:w="1764" w:type="dxa"/>
            <w:tcBorders>
              <w:top w:val="nil"/>
              <w:left w:val="nil"/>
              <w:bottom w:val="nil"/>
              <w:right w:val="nil"/>
            </w:tcBorders>
          </w:tcPr>
          <w:p w14:paraId="3AEE4D5D" w14:textId="77777777" w:rsidR="00A40011" w:rsidRDefault="00A40011" w:rsidP="003B21DB">
            <w:pPr>
              <w:spacing w:after="200"/>
              <w:contextualSpacing/>
              <w:jc w:val="center"/>
            </w:pPr>
          </w:p>
        </w:tc>
        <w:tc>
          <w:tcPr>
            <w:tcW w:w="3012" w:type="dxa"/>
            <w:tcBorders>
              <w:top w:val="nil"/>
              <w:left w:val="nil"/>
              <w:bottom w:val="nil"/>
              <w:right w:val="nil"/>
            </w:tcBorders>
          </w:tcPr>
          <w:p w14:paraId="631AB80F" w14:textId="77777777" w:rsidR="00A40011" w:rsidRDefault="00A40011" w:rsidP="003B21DB">
            <w:pPr>
              <w:spacing w:after="200"/>
              <w:contextualSpacing/>
              <w:jc w:val="center"/>
            </w:pPr>
          </w:p>
        </w:tc>
      </w:tr>
      <w:tr w:rsidR="00A40011" w14:paraId="4C7CD7B5" w14:textId="77777777" w:rsidTr="00291B4D">
        <w:tc>
          <w:tcPr>
            <w:tcW w:w="4244" w:type="dxa"/>
            <w:tcBorders>
              <w:top w:val="nil"/>
              <w:left w:val="nil"/>
              <w:bottom w:val="nil"/>
              <w:right w:val="nil"/>
            </w:tcBorders>
          </w:tcPr>
          <w:p w14:paraId="001F29EB" w14:textId="77777777" w:rsidR="00A40011" w:rsidRDefault="00A40011" w:rsidP="00291B4D">
            <w:pPr>
              <w:spacing w:after="200"/>
              <w:contextualSpacing/>
            </w:pPr>
            <w:r>
              <w:t>&gt;52</w:t>
            </w:r>
          </w:p>
        </w:tc>
        <w:tc>
          <w:tcPr>
            <w:tcW w:w="1764" w:type="dxa"/>
            <w:tcBorders>
              <w:top w:val="nil"/>
              <w:left w:val="nil"/>
              <w:bottom w:val="nil"/>
              <w:right w:val="nil"/>
            </w:tcBorders>
          </w:tcPr>
          <w:p w14:paraId="4697DC23" w14:textId="77777777" w:rsidR="00A40011" w:rsidRDefault="00A40011" w:rsidP="003B21DB">
            <w:pPr>
              <w:spacing w:after="200"/>
              <w:contextualSpacing/>
              <w:jc w:val="center"/>
            </w:pPr>
            <w:r>
              <w:t>1</w:t>
            </w:r>
          </w:p>
        </w:tc>
        <w:tc>
          <w:tcPr>
            <w:tcW w:w="3012" w:type="dxa"/>
            <w:tcBorders>
              <w:top w:val="nil"/>
              <w:left w:val="nil"/>
              <w:bottom w:val="nil"/>
              <w:right w:val="nil"/>
            </w:tcBorders>
          </w:tcPr>
          <w:p w14:paraId="4AE4F44C" w14:textId="77777777" w:rsidR="00A40011" w:rsidRDefault="00A40011" w:rsidP="003B21DB">
            <w:pPr>
              <w:spacing w:after="200"/>
              <w:contextualSpacing/>
              <w:jc w:val="center"/>
            </w:pPr>
            <w:r>
              <w:t>(Reference)</w:t>
            </w:r>
          </w:p>
        </w:tc>
      </w:tr>
      <w:tr w:rsidR="00A40011" w14:paraId="2333247D" w14:textId="77777777" w:rsidTr="00291B4D">
        <w:tc>
          <w:tcPr>
            <w:tcW w:w="4244" w:type="dxa"/>
            <w:tcBorders>
              <w:top w:val="nil"/>
              <w:left w:val="nil"/>
              <w:bottom w:val="nil"/>
              <w:right w:val="nil"/>
            </w:tcBorders>
          </w:tcPr>
          <w:p w14:paraId="6C6C1B42" w14:textId="77777777" w:rsidR="00A40011" w:rsidRDefault="00A40011" w:rsidP="00291B4D">
            <w:pPr>
              <w:spacing w:after="200"/>
              <w:contextualSpacing/>
            </w:pPr>
            <w:r>
              <w:t>≤52</w:t>
            </w:r>
          </w:p>
        </w:tc>
        <w:tc>
          <w:tcPr>
            <w:tcW w:w="1764" w:type="dxa"/>
            <w:tcBorders>
              <w:top w:val="nil"/>
              <w:left w:val="nil"/>
              <w:bottom w:val="nil"/>
              <w:right w:val="nil"/>
            </w:tcBorders>
          </w:tcPr>
          <w:p w14:paraId="0A5EB162" w14:textId="77777777" w:rsidR="00A40011" w:rsidRDefault="00A40011" w:rsidP="003B21DB">
            <w:pPr>
              <w:spacing w:after="200"/>
              <w:contextualSpacing/>
              <w:jc w:val="center"/>
            </w:pPr>
            <w:r>
              <w:t>1.25</w:t>
            </w:r>
          </w:p>
        </w:tc>
        <w:tc>
          <w:tcPr>
            <w:tcW w:w="3012" w:type="dxa"/>
            <w:tcBorders>
              <w:top w:val="nil"/>
              <w:left w:val="nil"/>
              <w:bottom w:val="nil"/>
              <w:right w:val="nil"/>
            </w:tcBorders>
          </w:tcPr>
          <w:p w14:paraId="6DC7C08F" w14:textId="77777777" w:rsidR="00A40011" w:rsidRDefault="00A40011" w:rsidP="003B21DB">
            <w:pPr>
              <w:spacing w:after="200"/>
              <w:contextualSpacing/>
              <w:jc w:val="center"/>
            </w:pPr>
            <w:r>
              <w:t>(1.15, 1.37)</w:t>
            </w:r>
          </w:p>
        </w:tc>
      </w:tr>
      <w:tr w:rsidR="00A40011" w:rsidRPr="00720317" w14:paraId="24A08716" w14:textId="77777777" w:rsidTr="00291B4D">
        <w:tc>
          <w:tcPr>
            <w:tcW w:w="4244" w:type="dxa"/>
            <w:tcBorders>
              <w:top w:val="nil"/>
              <w:left w:val="nil"/>
              <w:bottom w:val="nil"/>
              <w:right w:val="nil"/>
            </w:tcBorders>
          </w:tcPr>
          <w:p w14:paraId="7C0B90AB" w14:textId="77777777" w:rsidR="00A40011" w:rsidRPr="00720317" w:rsidRDefault="00A40011" w:rsidP="00291B4D">
            <w:pPr>
              <w:spacing w:after="200"/>
              <w:contextualSpacing/>
              <w:rPr>
                <w:sz w:val="20"/>
                <w:szCs w:val="20"/>
              </w:rPr>
            </w:pPr>
          </w:p>
        </w:tc>
        <w:tc>
          <w:tcPr>
            <w:tcW w:w="1764" w:type="dxa"/>
            <w:tcBorders>
              <w:top w:val="nil"/>
              <w:left w:val="nil"/>
              <w:bottom w:val="nil"/>
              <w:right w:val="nil"/>
            </w:tcBorders>
          </w:tcPr>
          <w:p w14:paraId="62B9F857" w14:textId="77777777" w:rsidR="00A40011" w:rsidRPr="00720317" w:rsidRDefault="00A40011" w:rsidP="003B21DB">
            <w:pPr>
              <w:spacing w:after="200"/>
              <w:contextualSpacing/>
              <w:jc w:val="center"/>
              <w:rPr>
                <w:sz w:val="20"/>
                <w:szCs w:val="20"/>
              </w:rPr>
            </w:pPr>
          </w:p>
        </w:tc>
        <w:tc>
          <w:tcPr>
            <w:tcW w:w="3012" w:type="dxa"/>
            <w:tcBorders>
              <w:top w:val="nil"/>
              <w:left w:val="nil"/>
              <w:bottom w:val="nil"/>
              <w:right w:val="nil"/>
            </w:tcBorders>
          </w:tcPr>
          <w:p w14:paraId="13790424" w14:textId="77777777" w:rsidR="00A40011" w:rsidRPr="00720317" w:rsidRDefault="00A40011" w:rsidP="003B21DB">
            <w:pPr>
              <w:spacing w:after="200"/>
              <w:contextualSpacing/>
              <w:jc w:val="center"/>
              <w:rPr>
                <w:sz w:val="20"/>
                <w:szCs w:val="20"/>
              </w:rPr>
            </w:pPr>
          </w:p>
        </w:tc>
      </w:tr>
      <w:tr w:rsidR="00A40011" w14:paraId="64D6C6B0" w14:textId="77777777" w:rsidTr="00291B4D">
        <w:tc>
          <w:tcPr>
            <w:tcW w:w="4244" w:type="dxa"/>
            <w:tcBorders>
              <w:top w:val="nil"/>
              <w:left w:val="nil"/>
              <w:bottom w:val="nil"/>
              <w:right w:val="nil"/>
            </w:tcBorders>
          </w:tcPr>
          <w:p w14:paraId="3D6B1EB3" w14:textId="77777777" w:rsidR="00A40011" w:rsidRDefault="00A40011" w:rsidP="00291B4D">
            <w:pPr>
              <w:spacing w:after="200"/>
              <w:contextualSpacing/>
            </w:pPr>
            <w:r>
              <w:t>Age left school</w:t>
            </w:r>
          </w:p>
        </w:tc>
        <w:tc>
          <w:tcPr>
            <w:tcW w:w="1764" w:type="dxa"/>
            <w:tcBorders>
              <w:top w:val="nil"/>
              <w:left w:val="nil"/>
              <w:bottom w:val="nil"/>
              <w:right w:val="nil"/>
            </w:tcBorders>
          </w:tcPr>
          <w:p w14:paraId="51858C59" w14:textId="77777777" w:rsidR="00A40011" w:rsidRDefault="00A40011" w:rsidP="003B21DB">
            <w:pPr>
              <w:spacing w:after="200"/>
              <w:contextualSpacing/>
              <w:jc w:val="center"/>
            </w:pPr>
          </w:p>
        </w:tc>
        <w:tc>
          <w:tcPr>
            <w:tcW w:w="3012" w:type="dxa"/>
            <w:tcBorders>
              <w:top w:val="nil"/>
              <w:left w:val="nil"/>
              <w:bottom w:val="nil"/>
              <w:right w:val="nil"/>
            </w:tcBorders>
          </w:tcPr>
          <w:p w14:paraId="0B660B93" w14:textId="77777777" w:rsidR="00A40011" w:rsidRDefault="00A40011" w:rsidP="003B21DB">
            <w:pPr>
              <w:spacing w:after="200"/>
              <w:contextualSpacing/>
              <w:jc w:val="center"/>
            </w:pPr>
          </w:p>
        </w:tc>
      </w:tr>
      <w:tr w:rsidR="00A40011" w14:paraId="0A7B727E" w14:textId="77777777" w:rsidTr="00291B4D">
        <w:tc>
          <w:tcPr>
            <w:tcW w:w="4244" w:type="dxa"/>
            <w:tcBorders>
              <w:top w:val="nil"/>
              <w:left w:val="nil"/>
              <w:bottom w:val="nil"/>
              <w:right w:val="nil"/>
            </w:tcBorders>
          </w:tcPr>
          <w:p w14:paraId="1E91484C" w14:textId="77777777" w:rsidR="00A40011" w:rsidRDefault="00A40011" w:rsidP="00291B4D">
            <w:pPr>
              <w:spacing w:after="200"/>
              <w:contextualSpacing/>
            </w:pPr>
            <w:r>
              <w:rPr>
                <w:szCs w:val="22"/>
              </w:rPr>
              <w:t>≤14</w:t>
            </w:r>
          </w:p>
        </w:tc>
        <w:tc>
          <w:tcPr>
            <w:tcW w:w="1764" w:type="dxa"/>
            <w:tcBorders>
              <w:top w:val="nil"/>
              <w:left w:val="nil"/>
              <w:bottom w:val="nil"/>
              <w:right w:val="nil"/>
            </w:tcBorders>
          </w:tcPr>
          <w:p w14:paraId="468F56D6" w14:textId="77777777" w:rsidR="00A40011" w:rsidRDefault="00A40011" w:rsidP="003B21DB">
            <w:pPr>
              <w:spacing w:after="200"/>
              <w:contextualSpacing/>
              <w:jc w:val="center"/>
            </w:pPr>
            <w:r>
              <w:t>1</w:t>
            </w:r>
          </w:p>
        </w:tc>
        <w:tc>
          <w:tcPr>
            <w:tcW w:w="3012" w:type="dxa"/>
            <w:tcBorders>
              <w:top w:val="nil"/>
              <w:left w:val="nil"/>
              <w:bottom w:val="nil"/>
              <w:right w:val="nil"/>
            </w:tcBorders>
          </w:tcPr>
          <w:p w14:paraId="040337AC" w14:textId="77777777" w:rsidR="00A40011" w:rsidRDefault="00A40011" w:rsidP="003B21DB">
            <w:pPr>
              <w:spacing w:after="200"/>
              <w:contextualSpacing/>
              <w:jc w:val="center"/>
            </w:pPr>
            <w:r>
              <w:t>(Reference)</w:t>
            </w:r>
          </w:p>
        </w:tc>
      </w:tr>
      <w:tr w:rsidR="00A40011" w14:paraId="2A32025C" w14:textId="77777777" w:rsidTr="00291B4D">
        <w:tc>
          <w:tcPr>
            <w:tcW w:w="4244" w:type="dxa"/>
            <w:tcBorders>
              <w:top w:val="nil"/>
              <w:left w:val="nil"/>
              <w:bottom w:val="nil"/>
              <w:right w:val="nil"/>
            </w:tcBorders>
          </w:tcPr>
          <w:p w14:paraId="3CE3F74F" w14:textId="77777777" w:rsidR="00A40011" w:rsidRDefault="00A40011" w:rsidP="00291B4D">
            <w:pPr>
              <w:spacing w:after="200"/>
              <w:contextualSpacing/>
            </w:pPr>
            <w:r>
              <w:rPr>
                <w:szCs w:val="22"/>
              </w:rPr>
              <w:t>≥15</w:t>
            </w:r>
          </w:p>
        </w:tc>
        <w:tc>
          <w:tcPr>
            <w:tcW w:w="1764" w:type="dxa"/>
            <w:tcBorders>
              <w:top w:val="nil"/>
              <w:left w:val="nil"/>
              <w:bottom w:val="nil"/>
              <w:right w:val="nil"/>
            </w:tcBorders>
          </w:tcPr>
          <w:p w14:paraId="109359A2" w14:textId="77777777" w:rsidR="00A40011" w:rsidRDefault="00A40011" w:rsidP="003B21DB">
            <w:pPr>
              <w:spacing w:after="200"/>
              <w:contextualSpacing/>
              <w:jc w:val="center"/>
            </w:pPr>
            <w:r>
              <w:t>0.93</w:t>
            </w:r>
          </w:p>
        </w:tc>
        <w:tc>
          <w:tcPr>
            <w:tcW w:w="3012" w:type="dxa"/>
            <w:tcBorders>
              <w:top w:val="nil"/>
              <w:left w:val="nil"/>
              <w:bottom w:val="nil"/>
              <w:right w:val="nil"/>
            </w:tcBorders>
          </w:tcPr>
          <w:p w14:paraId="7FE25DB6" w14:textId="77777777" w:rsidR="00A40011" w:rsidRDefault="00A40011" w:rsidP="003B21DB">
            <w:pPr>
              <w:spacing w:after="200"/>
              <w:contextualSpacing/>
              <w:jc w:val="center"/>
            </w:pPr>
            <w:r>
              <w:t>(0.85, 1.01)</w:t>
            </w:r>
          </w:p>
        </w:tc>
      </w:tr>
      <w:tr w:rsidR="00A40011" w:rsidRPr="00720317" w14:paraId="0683E44B" w14:textId="77777777" w:rsidTr="00291B4D">
        <w:tc>
          <w:tcPr>
            <w:tcW w:w="4244" w:type="dxa"/>
            <w:tcBorders>
              <w:top w:val="nil"/>
              <w:left w:val="nil"/>
              <w:bottom w:val="nil"/>
              <w:right w:val="nil"/>
            </w:tcBorders>
          </w:tcPr>
          <w:p w14:paraId="5B9144FC" w14:textId="77777777" w:rsidR="00A40011" w:rsidRPr="00720317" w:rsidRDefault="00A40011" w:rsidP="00291B4D">
            <w:pPr>
              <w:spacing w:after="200"/>
              <w:contextualSpacing/>
              <w:rPr>
                <w:sz w:val="20"/>
                <w:szCs w:val="20"/>
              </w:rPr>
            </w:pPr>
          </w:p>
        </w:tc>
        <w:tc>
          <w:tcPr>
            <w:tcW w:w="1764" w:type="dxa"/>
            <w:tcBorders>
              <w:top w:val="nil"/>
              <w:left w:val="nil"/>
              <w:bottom w:val="nil"/>
              <w:right w:val="nil"/>
            </w:tcBorders>
          </w:tcPr>
          <w:p w14:paraId="6F104EE9" w14:textId="77777777" w:rsidR="00A40011" w:rsidRPr="00720317" w:rsidRDefault="00A40011" w:rsidP="003B21DB">
            <w:pPr>
              <w:spacing w:after="200"/>
              <w:contextualSpacing/>
              <w:jc w:val="center"/>
              <w:rPr>
                <w:sz w:val="20"/>
                <w:szCs w:val="20"/>
              </w:rPr>
            </w:pPr>
          </w:p>
        </w:tc>
        <w:tc>
          <w:tcPr>
            <w:tcW w:w="3012" w:type="dxa"/>
            <w:tcBorders>
              <w:top w:val="nil"/>
              <w:left w:val="nil"/>
              <w:bottom w:val="nil"/>
              <w:right w:val="nil"/>
            </w:tcBorders>
          </w:tcPr>
          <w:p w14:paraId="5FB038E7" w14:textId="77777777" w:rsidR="00A40011" w:rsidRPr="00720317" w:rsidRDefault="00A40011" w:rsidP="003B21DB">
            <w:pPr>
              <w:spacing w:after="200"/>
              <w:contextualSpacing/>
              <w:jc w:val="center"/>
              <w:rPr>
                <w:sz w:val="20"/>
                <w:szCs w:val="20"/>
              </w:rPr>
            </w:pPr>
          </w:p>
        </w:tc>
      </w:tr>
      <w:tr w:rsidR="00A40011" w14:paraId="1BEE7D30" w14:textId="77777777" w:rsidTr="00291B4D">
        <w:tc>
          <w:tcPr>
            <w:tcW w:w="4244" w:type="dxa"/>
            <w:tcBorders>
              <w:top w:val="nil"/>
              <w:left w:val="nil"/>
              <w:bottom w:val="nil"/>
              <w:right w:val="nil"/>
            </w:tcBorders>
          </w:tcPr>
          <w:p w14:paraId="0CD9B3B7" w14:textId="77777777" w:rsidR="00A40011" w:rsidRDefault="00A40011" w:rsidP="00291B4D">
            <w:pPr>
              <w:spacing w:after="200"/>
              <w:contextualSpacing/>
            </w:pPr>
            <w:r>
              <w:rPr>
                <w:szCs w:val="22"/>
              </w:rPr>
              <w:t>Ability to manage on Income</w:t>
            </w:r>
          </w:p>
        </w:tc>
        <w:tc>
          <w:tcPr>
            <w:tcW w:w="1764" w:type="dxa"/>
            <w:tcBorders>
              <w:top w:val="nil"/>
              <w:left w:val="nil"/>
              <w:bottom w:val="nil"/>
              <w:right w:val="nil"/>
            </w:tcBorders>
          </w:tcPr>
          <w:p w14:paraId="16D03C3D" w14:textId="77777777" w:rsidR="00A40011" w:rsidRDefault="00A40011" w:rsidP="003B21DB">
            <w:pPr>
              <w:spacing w:after="200"/>
              <w:contextualSpacing/>
              <w:jc w:val="center"/>
            </w:pPr>
          </w:p>
        </w:tc>
        <w:tc>
          <w:tcPr>
            <w:tcW w:w="3012" w:type="dxa"/>
            <w:tcBorders>
              <w:top w:val="nil"/>
              <w:left w:val="nil"/>
              <w:bottom w:val="nil"/>
              <w:right w:val="nil"/>
            </w:tcBorders>
          </w:tcPr>
          <w:p w14:paraId="4DA3B1F2" w14:textId="77777777" w:rsidR="00A40011" w:rsidRDefault="00A40011" w:rsidP="003B21DB">
            <w:pPr>
              <w:spacing w:after="200"/>
              <w:contextualSpacing/>
              <w:jc w:val="center"/>
            </w:pPr>
          </w:p>
        </w:tc>
      </w:tr>
      <w:tr w:rsidR="00A40011" w14:paraId="0A1C120A" w14:textId="77777777" w:rsidTr="00291B4D">
        <w:tc>
          <w:tcPr>
            <w:tcW w:w="4244" w:type="dxa"/>
            <w:tcBorders>
              <w:top w:val="nil"/>
              <w:left w:val="nil"/>
              <w:bottom w:val="nil"/>
              <w:right w:val="nil"/>
            </w:tcBorders>
          </w:tcPr>
          <w:p w14:paraId="27455FF9" w14:textId="77777777" w:rsidR="00A40011" w:rsidRDefault="00A40011" w:rsidP="00291B4D">
            <w:pPr>
              <w:spacing w:after="200"/>
              <w:contextualSpacing/>
            </w:pPr>
            <w:r>
              <w:rPr>
                <w:szCs w:val="22"/>
              </w:rPr>
              <w:t>Not difficult</w:t>
            </w:r>
          </w:p>
        </w:tc>
        <w:tc>
          <w:tcPr>
            <w:tcW w:w="1764" w:type="dxa"/>
            <w:tcBorders>
              <w:top w:val="nil"/>
              <w:left w:val="nil"/>
              <w:bottom w:val="nil"/>
              <w:right w:val="nil"/>
            </w:tcBorders>
          </w:tcPr>
          <w:p w14:paraId="2B7F9C84" w14:textId="77777777" w:rsidR="00A40011" w:rsidRDefault="00A40011" w:rsidP="003B21DB">
            <w:pPr>
              <w:spacing w:after="200"/>
              <w:contextualSpacing/>
              <w:jc w:val="center"/>
            </w:pPr>
            <w:r>
              <w:t>1</w:t>
            </w:r>
          </w:p>
        </w:tc>
        <w:tc>
          <w:tcPr>
            <w:tcW w:w="3012" w:type="dxa"/>
            <w:tcBorders>
              <w:top w:val="nil"/>
              <w:left w:val="nil"/>
              <w:bottom w:val="nil"/>
              <w:right w:val="nil"/>
            </w:tcBorders>
          </w:tcPr>
          <w:p w14:paraId="59A42B40" w14:textId="77777777" w:rsidR="00A40011" w:rsidRDefault="00A40011" w:rsidP="003B21DB">
            <w:pPr>
              <w:spacing w:after="200"/>
              <w:contextualSpacing/>
              <w:jc w:val="center"/>
            </w:pPr>
            <w:r>
              <w:t>(Reference)</w:t>
            </w:r>
          </w:p>
        </w:tc>
      </w:tr>
      <w:tr w:rsidR="00A40011" w14:paraId="0E6F71F1" w14:textId="77777777" w:rsidTr="00291B4D">
        <w:tc>
          <w:tcPr>
            <w:tcW w:w="4244" w:type="dxa"/>
            <w:tcBorders>
              <w:top w:val="nil"/>
              <w:left w:val="nil"/>
              <w:bottom w:val="nil"/>
              <w:right w:val="nil"/>
            </w:tcBorders>
          </w:tcPr>
          <w:p w14:paraId="71ECD0AA" w14:textId="77777777" w:rsidR="00A40011" w:rsidRDefault="00A40011" w:rsidP="00291B4D">
            <w:pPr>
              <w:spacing w:after="200"/>
              <w:contextualSpacing/>
            </w:pPr>
            <w:r>
              <w:rPr>
                <w:szCs w:val="22"/>
              </w:rPr>
              <w:t>Difficult to manage</w:t>
            </w:r>
          </w:p>
        </w:tc>
        <w:tc>
          <w:tcPr>
            <w:tcW w:w="1764" w:type="dxa"/>
            <w:tcBorders>
              <w:top w:val="nil"/>
              <w:left w:val="nil"/>
              <w:bottom w:val="nil"/>
              <w:right w:val="nil"/>
            </w:tcBorders>
          </w:tcPr>
          <w:p w14:paraId="250DEB17" w14:textId="77777777" w:rsidR="00A40011" w:rsidRDefault="00A40011" w:rsidP="003B21DB">
            <w:pPr>
              <w:spacing w:after="200"/>
              <w:contextualSpacing/>
              <w:jc w:val="center"/>
            </w:pPr>
            <w:r>
              <w:t>1.16</w:t>
            </w:r>
          </w:p>
        </w:tc>
        <w:tc>
          <w:tcPr>
            <w:tcW w:w="3012" w:type="dxa"/>
            <w:tcBorders>
              <w:top w:val="nil"/>
              <w:left w:val="nil"/>
              <w:bottom w:val="nil"/>
              <w:right w:val="nil"/>
            </w:tcBorders>
          </w:tcPr>
          <w:p w14:paraId="2200A966" w14:textId="77777777" w:rsidR="00A40011" w:rsidRDefault="00A40011" w:rsidP="003B21DB">
            <w:pPr>
              <w:spacing w:after="200"/>
              <w:contextualSpacing/>
              <w:jc w:val="center"/>
            </w:pPr>
            <w:r>
              <w:t>(1.06, 1.27)</w:t>
            </w:r>
          </w:p>
        </w:tc>
      </w:tr>
      <w:tr w:rsidR="00A40011" w:rsidRPr="00720317" w14:paraId="1A18E48B" w14:textId="77777777" w:rsidTr="00291B4D">
        <w:tc>
          <w:tcPr>
            <w:tcW w:w="4244" w:type="dxa"/>
            <w:tcBorders>
              <w:top w:val="nil"/>
              <w:left w:val="nil"/>
              <w:bottom w:val="nil"/>
              <w:right w:val="nil"/>
            </w:tcBorders>
          </w:tcPr>
          <w:p w14:paraId="6472F3C1" w14:textId="77777777" w:rsidR="00A40011" w:rsidRPr="00720317" w:rsidRDefault="00A40011" w:rsidP="00291B4D">
            <w:pPr>
              <w:spacing w:after="200"/>
              <w:contextualSpacing/>
              <w:rPr>
                <w:sz w:val="20"/>
                <w:szCs w:val="20"/>
              </w:rPr>
            </w:pPr>
          </w:p>
        </w:tc>
        <w:tc>
          <w:tcPr>
            <w:tcW w:w="1764" w:type="dxa"/>
            <w:tcBorders>
              <w:top w:val="nil"/>
              <w:left w:val="nil"/>
              <w:bottom w:val="nil"/>
              <w:right w:val="nil"/>
            </w:tcBorders>
          </w:tcPr>
          <w:p w14:paraId="28FE1EB6" w14:textId="77777777" w:rsidR="00A40011" w:rsidRPr="00720317" w:rsidRDefault="00A40011" w:rsidP="003B21DB">
            <w:pPr>
              <w:spacing w:after="200"/>
              <w:contextualSpacing/>
              <w:jc w:val="center"/>
              <w:rPr>
                <w:sz w:val="20"/>
                <w:szCs w:val="20"/>
              </w:rPr>
            </w:pPr>
          </w:p>
        </w:tc>
        <w:tc>
          <w:tcPr>
            <w:tcW w:w="3012" w:type="dxa"/>
            <w:tcBorders>
              <w:top w:val="nil"/>
              <w:left w:val="nil"/>
              <w:bottom w:val="nil"/>
              <w:right w:val="nil"/>
            </w:tcBorders>
          </w:tcPr>
          <w:p w14:paraId="37ECFFAA" w14:textId="77777777" w:rsidR="00A40011" w:rsidRPr="00720317" w:rsidRDefault="00A40011" w:rsidP="003B21DB">
            <w:pPr>
              <w:spacing w:after="200"/>
              <w:contextualSpacing/>
              <w:jc w:val="center"/>
              <w:rPr>
                <w:sz w:val="20"/>
                <w:szCs w:val="20"/>
              </w:rPr>
            </w:pPr>
          </w:p>
        </w:tc>
      </w:tr>
      <w:tr w:rsidR="00A40011" w14:paraId="342270AE" w14:textId="77777777" w:rsidTr="00291B4D">
        <w:tc>
          <w:tcPr>
            <w:tcW w:w="4244" w:type="dxa"/>
            <w:tcBorders>
              <w:top w:val="nil"/>
              <w:left w:val="nil"/>
              <w:bottom w:val="nil"/>
              <w:right w:val="nil"/>
            </w:tcBorders>
          </w:tcPr>
          <w:p w14:paraId="48045C6C" w14:textId="77777777" w:rsidR="00A40011" w:rsidRDefault="00A40011" w:rsidP="00291B4D">
            <w:pPr>
              <w:spacing w:after="200"/>
              <w:contextualSpacing/>
              <w:rPr>
                <w:szCs w:val="22"/>
              </w:rPr>
            </w:pPr>
            <w:r>
              <w:rPr>
                <w:szCs w:val="22"/>
              </w:rPr>
              <w:t>Marital status</w:t>
            </w:r>
          </w:p>
        </w:tc>
        <w:tc>
          <w:tcPr>
            <w:tcW w:w="1764" w:type="dxa"/>
            <w:tcBorders>
              <w:top w:val="nil"/>
              <w:left w:val="nil"/>
              <w:bottom w:val="nil"/>
              <w:right w:val="nil"/>
            </w:tcBorders>
          </w:tcPr>
          <w:p w14:paraId="6A5A705A" w14:textId="77777777" w:rsidR="00A40011" w:rsidRDefault="00A40011" w:rsidP="003B21DB">
            <w:pPr>
              <w:spacing w:after="200"/>
              <w:contextualSpacing/>
              <w:jc w:val="center"/>
            </w:pPr>
          </w:p>
        </w:tc>
        <w:tc>
          <w:tcPr>
            <w:tcW w:w="3012" w:type="dxa"/>
            <w:tcBorders>
              <w:top w:val="nil"/>
              <w:left w:val="nil"/>
              <w:bottom w:val="nil"/>
              <w:right w:val="nil"/>
            </w:tcBorders>
          </w:tcPr>
          <w:p w14:paraId="2A9513B9" w14:textId="77777777" w:rsidR="00A40011" w:rsidRDefault="00A40011" w:rsidP="003B21DB">
            <w:pPr>
              <w:spacing w:after="200"/>
              <w:contextualSpacing/>
              <w:jc w:val="center"/>
            </w:pPr>
          </w:p>
        </w:tc>
      </w:tr>
      <w:tr w:rsidR="00A40011" w14:paraId="3A8B9D5F" w14:textId="77777777" w:rsidTr="00291B4D">
        <w:tc>
          <w:tcPr>
            <w:tcW w:w="4244" w:type="dxa"/>
            <w:tcBorders>
              <w:top w:val="nil"/>
              <w:left w:val="nil"/>
              <w:bottom w:val="nil"/>
              <w:right w:val="nil"/>
            </w:tcBorders>
          </w:tcPr>
          <w:p w14:paraId="2849A033" w14:textId="77777777" w:rsidR="00A40011" w:rsidRDefault="00A40011" w:rsidP="00291B4D">
            <w:pPr>
              <w:spacing w:after="200"/>
              <w:contextualSpacing/>
              <w:rPr>
                <w:szCs w:val="22"/>
              </w:rPr>
            </w:pPr>
            <w:r>
              <w:rPr>
                <w:szCs w:val="22"/>
              </w:rPr>
              <w:t>No partner</w:t>
            </w:r>
          </w:p>
        </w:tc>
        <w:tc>
          <w:tcPr>
            <w:tcW w:w="1764" w:type="dxa"/>
            <w:tcBorders>
              <w:top w:val="nil"/>
              <w:left w:val="nil"/>
              <w:bottom w:val="nil"/>
              <w:right w:val="nil"/>
            </w:tcBorders>
          </w:tcPr>
          <w:p w14:paraId="2B9387F7" w14:textId="77777777" w:rsidR="00A40011" w:rsidRDefault="00A40011" w:rsidP="003B21DB">
            <w:pPr>
              <w:spacing w:after="200"/>
              <w:contextualSpacing/>
              <w:jc w:val="center"/>
            </w:pPr>
            <w:r>
              <w:t>1</w:t>
            </w:r>
          </w:p>
        </w:tc>
        <w:tc>
          <w:tcPr>
            <w:tcW w:w="3012" w:type="dxa"/>
            <w:tcBorders>
              <w:top w:val="nil"/>
              <w:left w:val="nil"/>
              <w:bottom w:val="nil"/>
              <w:right w:val="nil"/>
            </w:tcBorders>
          </w:tcPr>
          <w:p w14:paraId="55D3D47D" w14:textId="77777777" w:rsidR="00A40011" w:rsidRDefault="00A40011" w:rsidP="003B21DB">
            <w:pPr>
              <w:spacing w:after="200"/>
              <w:contextualSpacing/>
              <w:jc w:val="center"/>
            </w:pPr>
            <w:r>
              <w:t>(Reference)</w:t>
            </w:r>
          </w:p>
        </w:tc>
      </w:tr>
      <w:tr w:rsidR="00A40011" w14:paraId="4B83713E" w14:textId="77777777" w:rsidTr="00291B4D">
        <w:tc>
          <w:tcPr>
            <w:tcW w:w="4244" w:type="dxa"/>
            <w:tcBorders>
              <w:top w:val="nil"/>
              <w:left w:val="nil"/>
              <w:bottom w:val="nil"/>
              <w:right w:val="nil"/>
            </w:tcBorders>
          </w:tcPr>
          <w:p w14:paraId="192116D0" w14:textId="77777777" w:rsidR="00A40011" w:rsidRDefault="00A40011" w:rsidP="00291B4D">
            <w:pPr>
              <w:spacing w:after="200"/>
              <w:contextualSpacing/>
              <w:rPr>
                <w:szCs w:val="22"/>
              </w:rPr>
            </w:pPr>
            <w:r>
              <w:rPr>
                <w:szCs w:val="22"/>
              </w:rPr>
              <w:t>Married or de facto</w:t>
            </w:r>
          </w:p>
        </w:tc>
        <w:tc>
          <w:tcPr>
            <w:tcW w:w="1764" w:type="dxa"/>
            <w:tcBorders>
              <w:top w:val="nil"/>
              <w:left w:val="nil"/>
              <w:bottom w:val="nil"/>
              <w:right w:val="nil"/>
            </w:tcBorders>
          </w:tcPr>
          <w:p w14:paraId="2574E01D" w14:textId="77777777" w:rsidR="00A40011" w:rsidRDefault="00A40011" w:rsidP="003B21DB">
            <w:pPr>
              <w:spacing w:after="200"/>
              <w:contextualSpacing/>
              <w:jc w:val="center"/>
            </w:pPr>
            <w:r>
              <w:t>1.04</w:t>
            </w:r>
          </w:p>
        </w:tc>
        <w:tc>
          <w:tcPr>
            <w:tcW w:w="3012" w:type="dxa"/>
            <w:tcBorders>
              <w:top w:val="nil"/>
              <w:left w:val="nil"/>
              <w:bottom w:val="nil"/>
              <w:right w:val="nil"/>
            </w:tcBorders>
          </w:tcPr>
          <w:p w14:paraId="0FC67501" w14:textId="77777777" w:rsidR="00A40011" w:rsidRDefault="00A40011" w:rsidP="003B21DB">
            <w:pPr>
              <w:spacing w:after="200"/>
              <w:contextualSpacing/>
              <w:jc w:val="center"/>
            </w:pPr>
            <w:r>
              <w:t>(0.96, 1.14)</w:t>
            </w:r>
          </w:p>
        </w:tc>
      </w:tr>
      <w:tr w:rsidR="00A40011" w:rsidRPr="00720317" w14:paraId="4C59848E" w14:textId="77777777" w:rsidTr="00291B4D">
        <w:tc>
          <w:tcPr>
            <w:tcW w:w="4244" w:type="dxa"/>
            <w:tcBorders>
              <w:top w:val="nil"/>
              <w:left w:val="nil"/>
              <w:bottom w:val="nil"/>
              <w:right w:val="nil"/>
            </w:tcBorders>
          </w:tcPr>
          <w:p w14:paraId="0C9C351D" w14:textId="77777777" w:rsidR="00A40011" w:rsidRPr="00720317" w:rsidRDefault="00A40011" w:rsidP="00291B4D">
            <w:pPr>
              <w:spacing w:after="200"/>
              <w:contextualSpacing/>
              <w:rPr>
                <w:sz w:val="20"/>
                <w:szCs w:val="20"/>
              </w:rPr>
            </w:pPr>
          </w:p>
        </w:tc>
        <w:tc>
          <w:tcPr>
            <w:tcW w:w="1764" w:type="dxa"/>
            <w:tcBorders>
              <w:top w:val="nil"/>
              <w:left w:val="nil"/>
              <w:bottom w:val="nil"/>
              <w:right w:val="nil"/>
            </w:tcBorders>
          </w:tcPr>
          <w:p w14:paraId="5FAE47FD" w14:textId="77777777" w:rsidR="00A40011" w:rsidRPr="00720317" w:rsidRDefault="00A40011" w:rsidP="003B21DB">
            <w:pPr>
              <w:spacing w:after="200"/>
              <w:contextualSpacing/>
              <w:jc w:val="center"/>
              <w:rPr>
                <w:sz w:val="20"/>
                <w:szCs w:val="20"/>
              </w:rPr>
            </w:pPr>
          </w:p>
        </w:tc>
        <w:tc>
          <w:tcPr>
            <w:tcW w:w="3012" w:type="dxa"/>
            <w:tcBorders>
              <w:top w:val="nil"/>
              <w:left w:val="nil"/>
              <w:bottom w:val="nil"/>
              <w:right w:val="nil"/>
            </w:tcBorders>
          </w:tcPr>
          <w:p w14:paraId="3C0CA66D" w14:textId="77777777" w:rsidR="00A40011" w:rsidRPr="00720317" w:rsidRDefault="00A40011" w:rsidP="003B21DB">
            <w:pPr>
              <w:spacing w:after="200"/>
              <w:contextualSpacing/>
              <w:jc w:val="center"/>
              <w:rPr>
                <w:sz w:val="20"/>
                <w:szCs w:val="20"/>
              </w:rPr>
            </w:pPr>
          </w:p>
        </w:tc>
      </w:tr>
      <w:tr w:rsidR="00A40011" w14:paraId="528BB330" w14:textId="77777777" w:rsidTr="00291B4D">
        <w:tc>
          <w:tcPr>
            <w:tcW w:w="4244" w:type="dxa"/>
            <w:tcBorders>
              <w:top w:val="nil"/>
              <w:left w:val="nil"/>
              <w:bottom w:val="nil"/>
              <w:right w:val="nil"/>
            </w:tcBorders>
          </w:tcPr>
          <w:p w14:paraId="213F1713" w14:textId="77777777" w:rsidR="00A40011" w:rsidRDefault="00A40011" w:rsidP="00291B4D">
            <w:pPr>
              <w:spacing w:after="200"/>
              <w:contextualSpacing/>
              <w:rPr>
                <w:szCs w:val="22"/>
              </w:rPr>
            </w:pPr>
            <w:r>
              <w:rPr>
                <w:szCs w:val="22"/>
              </w:rPr>
              <w:t>Area of residence</w:t>
            </w:r>
          </w:p>
        </w:tc>
        <w:tc>
          <w:tcPr>
            <w:tcW w:w="1764" w:type="dxa"/>
            <w:tcBorders>
              <w:top w:val="nil"/>
              <w:left w:val="nil"/>
              <w:bottom w:val="nil"/>
              <w:right w:val="nil"/>
            </w:tcBorders>
          </w:tcPr>
          <w:p w14:paraId="0C65056E" w14:textId="77777777" w:rsidR="00A40011" w:rsidRDefault="00A40011" w:rsidP="003B21DB">
            <w:pPr>
              <w:spacing w:after="200"/>
              <w:contextualSpacing/>
              <w:jc w:val="center"/>
            </w:pPr>
          </w:p>
        </w:tc>
        <w:tc>
          <w:tcPr>
            <w:tcW w:w="3012" w:type="dxa"/>
            <w:tcBorders>
              <w:top w:val="nil"/>
              <w:left w:val="nil"/>
              <w:bottom w:val="nil"/>
              <w:right w:val="nil"/>
            </w:tcBorders>
          </w:tcPr>
          <w:p w14:paraId="1A8DF20E" w14:textId="77777777" w:rsidR="00A40011" w:rsidRDefault="00A40011" w:rsidP="003B21DB">
            <w:pPr>
              <w:spacing w:after="200"/>
              <w:contextualSpacing/>
              <w:jc w:val="center"/>
            </w:pPr>
          </w:p>
        </w:tc>
      </w:tr>
      <w:tr w:rsidR="00A40011" w14:paraId="2A926EBB" w14:textId="77777777" w:rsidTr="00291B4D">
        <w:tc>
          <w:tcPr>
            <w:tcW w:w="4244" w:type="dxa"/>
            <w:tcBorders>
              <w:top w:val="nil"/>
              <w:left w:val="nil"/>
              <w:bottom w:val="nil"/>
              <w:right w:val="nil"/>
            </w:tcBorders>
          </w:tcPr>
          <w:p w14:paraId="546629CE" w14:textId="77777777" w:rsidR="00A40011" w:rsidRDefault="00A40011" w:rsidP="00291B4D">
            <w:pPr>
              <w:spacing w:after="200"/>
              <w:contextualSpacing/>
              <w:rPr>
                <w:szCs w:val="22"/>
              </w:rPr>
            </w:pPr>
            <w:r>
              <w:rPr>
                <w:szCs w:val="22"/>
              </w:rPr>
              <w:t>Other area</w:t>
            </w:r>
          </w:p>
        </w:tc>
        <w:tc>
          <w:tcPr>
            <w:tcW w:w="1764" w:type="dxa"/>
            <w:tcBorders>
              <w:top w:val="nil"/>
              <w:left w:val="nil"/>
              <w:bottom w:val="nil"/>
              <w:right w:val="nil"/>
            </w:tcBorders>
          </w:tcPr>
          <w:p w14:paraId="6E5E96DB" w14:textId="77777777" w:rsidR="00A40011" w:rsidRDefault="00A40011" w:rsidP="003B21DB">
            <w:pPr>
              <w:spacing w:after="200"/>
              <w:contextualSpacing/>
              <w:jc w:val="center"/>
            </w:pPr>
            <w:r>
              <w:t>1</w:t>
            </w:r>
          </w:p>
        </w:tc>
        <w:tc>
          <w:tcPr>
            <w:tcW w:w="3012" w:type="dxa"/>
            <w:tcBorders>
              <w:top w:val="nil"/>
              <w:left w:val="nil"/>
              <w:bottom w:val="nil"/>
              <w:right w:val="nil"/>
            </w:tcBorders>
          </w:tcPr>
          <w:p w14:paraId="3DCE334A" w14:textId="77777777" w:rsidR="00A40011" w:rsidRDefault="00A40011" w:rsidP="003B21DB">
            <w:pPr>
              <w:spacing w:after="200"/>
              <w:contextualSpacing/>
              <w:jc w:val="center"/>
            </w:pPr>
            <w:r>
              <w:t>(Reference)</w:t>
            </w:r>
          </w:p>
        </w:tc>
      </w:tr>
      <w:tr w:rsidR="00A40011" w14:paraId="604E8774" w14:textId="77777777" w:rsidTr="00291B4D">
        <w:tc>
          <w:tcPr>
            <w:tcW w:w="4244" w:type="dxa"/>
            <w:tcBorders>
              <w:top w:val="nil"/>
              <w:left w:val="nil"/>
              <w:right w:val="nil"/>
            </w:tcBorders>
          </w:tcPr>
          <w:p w14:paraId="4EAED566" w14:textId="77777777" w:rsidR="00A40011" w:rsidRDefault="00A40011" w:rsidP="00291B4D">
            <w:pPr>
              <w:spacing w:after="200"/>
              <w:contextualSpacing/>
              <w:rPr>
                <w:szCs w:val="22"/>
              </w:rPr>
            </w:pPr>
            <w:r>
              <w:rPr>
                <w:szCs w:val="22"/>
              </w:rPr>
              <w:t xml:space="preserve">Major city </w:t>
            </w:r>
          </w:p>
        </w:tc>
        <w:tc>
          <w:tcPr>
            <w:tcW w:w="1764" w:type="dxa"/>
            <w:tcBorders>
              <w:top w:val="nil"/>
              <w:left w:val="nil"/>
              <w:right w:val="nil"/>
            </w:tcBorders>
          </w:tcPr>
          <w:p w14:paraId="243D7F40" w14:textId="77777777" w:rsidR="00A40011" w:rsidRDefault="00A40011" w:rsidP="003B21DB">
            <w:pPr>
              <w:spacing w:after="200"/>
              <w:contextualSpacing/>
              <w:jc w:val="center"/>
            </w:pPr>
            <w:r>
              <w:t>1.18</w:t>
            </w:r>
          </w:p>
        </w:tc>
        <w:tc>
          <w:tcPr>
            <w:tcW w:w="3012" w:type="dxa"/>
            <w:tcBorders>
              <w:top w:val="nil"/>
              <w:left w:val="nil"/>
              <w:right w:val="nil"/>
            </w:tcBorders>
          </w:tcPr>
          <w:p w14:paraId="664781E1" w14:textId="77777777" w:rsidR="00A40011" w:rsidRDefault="00A40011" w:rsidP="003B21DB">
            <w:pPr>
              <w:spacing w:after="200"/>
              <w:contextualSpacing/>
              <w:jc w:val="center"/>
            </w:pPr>
            <w:r>
              <w:t>(1.08, 1.28)</w:t>
            </w:r>
          </w:p>
        </w:tc>
      </w:tr>
    </w:tbl>
    <w:p w14:paraId="3FAF4A80" w14:textId="4DD995F6" w:rsidR="00A40011" w:rsidRDefault="00A40011" w:rsidP="00A40011">
      <w:pPr>
        <w:spacing w:after="200"/>
        <w:contextualSpacing/>
      </w:pPr>
      <w:r>
        <w:t>Each separate model a</w:t>
      </w:r>
      <w:r w:rsidRPr="008B009E">
        <w:t>djusted for age (≤70, 71, 72, 73, 74, ≥75)</w:t>
      </w:r>
      <w:r w:rsidR="00720317">
        <w:t>.</w:t>
      </w:r>
    </w:p>
    <w:p w14:paraId="42C9F6C7" w14:textId="77777777" w:rsidR="00A40011" w:rsidRDefault="00A40011" w:rsidP="00A40011"/>
    <w:p w14:paraId="590D07CF" w14:textId="0E116323" w:rsidR="00A40011" w:rsidRPr="00E03260" w:rsidRDefault="00A40011" w:rsidP="00A40011">
      <w:pPr>
        <w:pStyle w:val="Heading3"/>
        <w:rPr>
          <w:rFonts w:asciiTheme="minorHAnsi" w:hAnsiTheme="minorHAnsi"/>
          <w:b w:val="0"/>
          <w:bCs w:val="0"/>
          <w:i/>
        </w:rPr>
      </w:pPr>
      <w:bookmarkStart w:id="287" w:name="_Toc452371023"/>
      <w:r w:rsidRPr="00DA2459">
        <w:rPr>
          <w:rFonts w:asciiTheme="minorHAnsi" w:hAnsiTheme="minorHAnsi"/>
        </w:rPr>
        <w:t>Obesity</w:t>
      </w:r>
      <w:bookmarkEnd w:id="287"/>
    </w:p>
    <w:p w14:paraId="63F17008" w14:textId="055AACA2" w:rsidR="00A40011" w:rsidRPr="00C04650" w:rsidRDefault="00A40011" w:rsidP="00A40011">
      <w:r>
        <w:t>H</w:t>
      </w:r>
      <w:r w:rsidRPr="00C04650">
        <w:t xml:space="preserve">igher </w:t>
      </w:r>
      <w:r w:rsidR="00DF0E72">
        <w:t>BMI</w:t>
      </w:r>
      <w:r w:rsidRPr="00C04650">
        <w:t xml:space="preserve"> has previously been identified as a risk factor of dementia</w:t>
      </w:r>
      <w:r>
        <w:t xml:space="preserve"> </w:t>
      </w:r>
      <w:r>
        <w:fldChar w:fldCharType="begin">
          <w:fldData xml:space="preserve">PEVuZE5vdGU+PENpdGU+PEF1dGhvcj5CZXlkb3VuPC9BdXRob3I+PFllYXI+MjAwODwvWWVhcj48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==
</w:fldData>
        </w:fldChar>
      </w:r>
      <w:r w:rsidR="007F3AAA">
        <w:instrText xml:space="preserve"> ADDIN EN.CITE </w:instrText>
      </w:r>
      <w:r w:rsidR="007F3AAA">
        <w:fldChar w:fldCharType="begin">
          <w:fldData xml:space="preserve">PEVuZE5vdGU+PENpdGU+PEF1dGhvcj5CZXlkb3VuPC9BdXRob3I+PFllYXI+MjAwODwvWWVhcj48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==
</w:fldData>
        </w:fldChar>
      </w:r>
      <w:r w:rsidR="007F3AAA">
        <w:instrText xml:space="preserve"> ADDIN EN.CITE.DATA </w:instrText>
      </w:r>
      <w:r w:rsidR="007F3AAA">
        <w:fldChar w:fldCharType="end"/>
      </w:r>
      <w:r>
        <w:fldChar w:fldCharType="separate"/>
      </w:r>
      <w:r w:rsidR="007F3AAA">
        <w:rPr>
          <w:noProof/>
        </w:rPr>
        <w:t>(</w:t>
      </w:r>
      <w:hyperlink w:anchor="_ENREF_44" w:tooltip="Beydoun, 2008 #431" w:history="1">
        <w:r w:rsidR="001731F3">
          <w:rPr>
            <w:noProof/>
          </w:rPr>
          <w:t>Beydoun et al., 2008</w:t>
        </w:r>
      </w:hyperlink>
      <w:r w:rsidR="007F3AAA">
        <w:rPr>
          <w:noProof/>
        </w:rPr>
        <w:t>)</w:t>
      </w:r>
      <w:r>
        <w:fldChar w:fldCharType="end"/>
      </w:r>
      <w:r w:rsidRPr="00C04650">
        <w:t xml:space="preserve">, </w:t>
      </w:r>
      <w:r>
        <w:t xml:space="preserve">so </w:t>
      </w:r>
      <w:r w:rsidRPr="00C04650">
        <w:t>the finding that obese women had lower rates of dementia may appear co</w:t>
      </w:r>
      <w:r>
        <w:t>ntradictory</w:t>
      </w:r>
      <w:r w:rsidRPr="00C04650">
        <w:t xml:space="preserve">.  However, a similar </w:t>
      </w:r>
      <w:r w:rsidR="00605405">
        <w:t>‘</w:t>
      </w:r>
      <w:r w:rsidRPr="00C04650">
        <w:t>obesity paradox</w:t>
      </w:r>
      <w:r w:rsidR="00605405">
        <w:t>’</w:t>
      </w:r>
      <w:r w:rsidRPr="00C04650">
        <w:t xml:space="preserve"> has also been previously observed in studies of dementia </w:t>
      </w:r>
      <w:r w:rsidRPr="00C04650">
        <w:fldChar w:fldCharType="begin">
          <w:fldData xml:space="preserve">PEVuZE5vdGU+PENpdGU+PEF1dGhvcj5EYWhsPC9BdXRob3I+PFllYXI+MjAwODwvWWVhcj48UmVj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=
</w:fldData>
        </w:fldChar>
      </w:r>
      <w:r w:rsidR="007F3AAA">
        <w:instrText xml:space="preserve"> ADDIN EN.CITE </w:instrText>
      </w:r>
      <w:r w:rsidR="007F3AAA">
        <w:fldChar w:fldCharType="begin">
          <w:fldData xml:space="preserve">PEVuZE5vdGU+PENpdGU+PEF1dGhvcj5EYWhsPC9BdXRob3I+PFllYXI+MjAwODwvWWVhcj48UmVj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=
</w:fldData>
        </w:fldChar>
      </w:r>
      <w:r w:rsidR="007F3AAA">
        <w:instrText xml:space="preserve"> ADDIN EN.CITE.DATA </w:instrText>
      </w:r>
      <w:r w:rsidR="007F3AAA">
        <w:fldChar w:fldCharType="end"/>
      </w:r>
      <w:r w:rsidRPr="00C04650">
        <w:fldChar w:fldCharType="separate"/>
      </w:r>
      <w:r w:rsidR="007F3AAA">
        <w:rPr>
          <w:noProof/>
        </w:rPr>
        <w:t>(</w:t>
      </w:r>
      <w:hyperlink w:anchor="_ENREF_34" w:tooltip="Almeida, 2002 #344" w:history="1">
        <w:r w:rsidR="001731F3">
          <w:rPr>
            <w:noProof/>
          </w:rPr>
          <w:t>Almeida et al., 2002</w:t>
        </w:r>
      </w:hyperlink>
      <w:r w:rsidR="007F3AAA">
        <w:rPr>
          <w:noProof/>
        </w:rPr>
        <w:t xml:space="preserve">; </w:t>
      </w:r>
      <w:hyperlink w:anchor="_ENREF_66" w:tooltip="Dahl, 2008 #430" w:history="1">
        <w:r w:rsidR="001731F3">
          <w:rPr>
            <w:noProof/>
          </w:rPr>
          <w:t>Dahl et al., 2008</w:t>
        </w:r>
      </w:hyperlink>
      <w:r w:rsidR="007F3AAA">
        <w:rPr>
          <w:noProof/>
        </w:rPr>
        <w:t>)</w:t>
      </w:r>
      <w:r w:rsidRPr="00C04650">
        <w:fldChar w:fldCharType="end"/>
      </w:r>
      <w:r>
        <w:t xml:space="preserve">.  While several biological explanations have been proposed, methodological biases are also possible. </w:t>
      </w:r>
    </w:p>
    <w:p w14:paraId="051866F9" w14:textId="77777777" w:rsidR="00902000" w:rsidRDefault="00902000" w:rsidP="00A40011"/>
    <w:p w14:paraId="4F2147FA" w14:textId="4CD5175D" w:rsidR="00A40011" w:rsidRPr="00622757" w:rsidRDefault="00A40011" w:rsidP="00A40011">
      <w:r>
        <w:t>For example, all ALSWH study participants were required to complete the first survey between the ages of 70-75</w:t>
      </w:r>
      <w:r w:rsidR="007D365D">
        <w:t xml:space="preserve">. Therefore, women in this birth cohort who died before 1996 were </w:t>
      </w:r>
      <w:r w:rsidR="007D365D">
        <w:lastRenderedPageBreak/>
        <w:t>not included in this analysis. The exclusion of ‘unhealthier’ obese women from the cohort could have impacted the results presented in Table 7-3.</w:t>
      </w:r>
      <w:r>
        <w:t xml:space="preserve"> </w:t>
      </w:r>
    </w:p>
    <w:p w14:paraId="4AD32E04" w14:textId="02BF01FC" w:rsidR="00A40011" w:rsidRPr="00E03260" w:rsidRDefault="00A40011" w:rsidP="00A40011">
      <w:pPr>
        <w:pStyle w:val="Heading3"/>
        <w:rPr>
          <w:rFonts w:asciiTheme="minorHAnsi" w:hAnsiTheme="minorHAnsi"/>
          <w:b w:val="0"/>
          <w:bCs w:val="0"/>
          <w:i/>
        </w:rPr>
      </w:pPr>
      <w:bookmarkStart w:id="288" w:name="_Toc452371024"/>
      <w:r w:rsidRPr="00DA2459">
        <w:rPr>
          <w:rFonts w:asciiTheme="minorHAnsi" w:hAnsiTheme="minorHAnsi"/>
        </w:rPr>
        <w:t>Smoking</w:t>
      </w:r>
      <w:bookmarkEnd w:id="288"/>
    </w:p>
    <w:p w14:paraId="22993462" w14:textId="1C60A732" w:rsidR="00A40011" w:rsidRDefault="00A40011" w:rsidP="00A40011">
      <w:r>
        <w:t xml:space="preserve">Results from several prospective studies have shown that smoking in middle (and older) age is associated with an increased risk of dementia </w:t>
      </w:r>
      <w:r>
        <w:fldChar w:fldCharType="begin">
          <w:fldData xml:space="preserve">PEVuZE5vdGU+PENpdGU+PEF1dGhvcj5BbG1laWRhPC9BdXRob3I+PFllYXI+MjAwMjwvWWVhcj48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</w:fldData>
        </w:fldChar>
      </w:r>
      <w:r w:rsidR="007F3AAA">
        <w:instrText xml:space="preserve"> ADDIN EN.CITE </w:instrText>
      </w:r>
      <w:r w:rsidR="007F3AAA">
        <w:fldChar w:fldCharType="begin">
          <w:fldData xml:space="preserve">PEVuZE5vdGU+PENpdGU+PEF1dGhvcj5BbG1laWRhPC9BdXRob3I+PFllYXI+MjAwMjwvWWVhcj48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</w:fldData>
        </w:fldChar>
      </w:r>
      <w:r w:rsidR="007F3AAA">
        <w:instrText xml:space="preserve"> ADDIN EN.CITE.DATA </w:instrText>
      </w:r>
      <w:r w:rsidR="007F3AAA">
        <w:fldChar w:fldCharType="end"/>
      </w:r>
      <w:r>
        <w:fldChar w:fldCharType="separate"/>
      </w:r>
      <w:r w:rsidR="007F3AAA">
        <w:rPr>
          <w:noProof/>
        </w:rPr>
        <w:t>(</w:t>
      </w:r>
      <w:hyperlink w:anchor="_ENREF_34" w:tooltip="Almeida, 2002 #344" w:history="1">
        <w:r w:rsidR="001731F3">
          <w:rPr>
            <w:noProof/>
          </w:rPr>
          <w:t>Almeida et al., 2002</w:t>
        </w:r>
      </w:hyperlink>
      <w:r w:rsidR="007F3AAA">
        <w:rPr>
          <w:noProof/>
        </w:rPr>
        <w:t xml:space="preserve">; </w:t>
      </w:r>
      <w:hyperlink w:anchor="_ENREF_37" w:tooltip="Anstey, 2007 #410" w:history="1">
        <w:r w:rsidR="001731F3">
          <w:rPr>
            <w:noProof/>
          </w:rPr>
          <w:t>Anstey et al., 2007</w:t>
        </w:r>
      </w:hyperlink>
      <w:r w:rsidR="007F3AAA">
        <w:rPr>
          <w:noProof/>
        </w:rPr>
        <w:t>)</w:t>
      </w:r>
      <w:r>
        <w:fldChar w:fldCharType="end"/>
      </w:r>
      <w:r>
        <w:t>.  This might be expected as smoking is a major risk factor for cardiovascular disease.  However, the effect is not apparent in ALSWH data once the competing risk of death has been taken into account.</w:t>
      </w:r>
    </w:p>
    <w:p w14:paraId="1A3C8F95" w14:textId="53AB06DC" w:rsidR="00A40011" w:rsidRPr="00E03260" w:rsidRDefault="00A40011" w:rsidP="00A40011">
      <w:pPr>
        <w:pStyle w:val="Heading3"/>
        <w:rPr>
          <w:rFonts w:asciiTheme="minorHAnsi" w:hAnsiTheme="minorHAnsi"/>
          <w:b w:val="0"/>
          <w:bCs w:val="0"/>
          <w:i/>
        </w:rPr>
      </w:pPr>
      <w:bookmarkStart w:id="289" w:name="_Toc452371025"/>
      <w:r w:rsidRPr="00DA2459">
        <w:rPr>
          <w:rFonts w:asciiTheme="minorHAnsi" w:hAnsiTheme="minorHAnsi"/>
        </w:rPr>
        <w:t xml:space="preserve">Mental </w:t>
      </w:r>
      <w:r>
        <w:rPr>
          <w:rFonts w:asciiTheme="minorHAnsi" w:hAnsiTheme="minorHAnsi"/>
        </w:rPr>
        <w:t>h</w:t>
      </w:r>
      <w:r w:rsidRPr="00DA2459">
        <w:rPr>
          <w:rFonts w:asciiTheme="minorHAnsi" w:hAnsiTheme="minorHAnsi"/>
        </w:rPr>
        <w:t xml:space="preserve">ealth </w:t>
      </w:r>
      <w:r>
        <w:rPr>
          <w:rFonts w:asciiTheme="minorHAnsi" w:hAnsiTheme="minorHAnsi"/>
        </w:rPr>
        <w:t>problems</w:t>
      </w:r>
      <w:bookmarkEnd w:id="289"/>
      <w:r w:rsidRPr="00DA2459">
        <w:rPr>
          <w:rFonts w:asciiTheme="minorHAnsi" w:hAnsiTheme="minorHAnsi"/>
        </w:rPr>
        <w:t xml:space="preserve"> </w:t>
      </w:r>
    </w:p>
    <w:p w14:paraId="205D0014" w14:textId="4603EFD7" w:rsidR="00A40011" w:rsidRDefault="00A40011" w:rsidP="00A40011">
      <w:r>
        <w:t xml:space="preserve">While depression has been identified as an early risk factor for dementia, depression is also common among dementia patients </w:t>
      </w:r>
      <w:r>
        <w:fldChar w:fldCharType="begin"/>
      </w:r>
      <w:r w:rsidR="007F3AAA">
        <w:instrText xml:space="preserve"> ADDIN EN.CITE &lt;EndNote&gt;&lt;Cite&gt;&lt;Author&gt;Jorm&lt;/Author&gt;&lt;Year&gt;2000&lt;/Year&gt;&lt;RecNum&gt;438&lt;/RecNum&gt;&lt;DisplayText&gt;(Jorm, 2000)&lt;/DisplayText&gt;&lt;record&gt;&lt;rec-number&gt;438&lt;/rec-number&gt;&lt;foreign-keys&gt;&lt;key app="EN" db-id="0zaxfzw0nszf5ae2xx05fzzowfpdapapwt0v" timestamp="1458779664"&gt;438&lt;/key&gt;&lt;/foreign-keys&gt;&lt;ref-type name="Journal Article"&gt;17&lt;/ref-type&gt;&lt;contributors&gt;&lt;authors&gt;&lt;author&gt;Jorm, A. F.&lt;/author&gt;&lt;/authors&gt;&lt;/contributors&gt;&lt;auth-address&gt;NHMRC Psychiatric Epidemiology Research Centre, Australian National University, Canberra. Anthony.Jorm@anu.edu.au&lt;/auth-address&gt;&lt;titles&gt;&lt;title&gt;Is depression a risk factor for dementia or cognitive decline? A review&lt;/title&gt;&lt;secondary-title&gt;Gerontology&lt;/secondary-title&gt;&lt;alt-title&gt;Gerontology&lt;/alt-title&gt;&lt;/titles&gt;&lt;periodical&gt;&lt;full-title&gt;Gerontology&lt;/full-title&gt;&lt;abbr-1&gt;Gerontology&lt;/abbr-1&gt;&lt;/periodical&gt;&lt;alt-periodical&gt;&lt;full-title&gt;Gerontology&lt;/full-title&gt;&lt;abbr-1&gt;Gerontology&lt;/abbr-1&gt;&lt;/alt-periodical&gt;&lt;pages&gt;219-27&lt;/pages&gt;&lt;volume&gt;46&lt;/volume&gt;&lt;number&gt;4&lt;/number&gt;&lt;keywords&gt;&lt;keyword&gt;Case-Control Studies&lt;/keyword&gt;&lt;keyword&gt;Cognition Disorders/*psychology&lt;/keyword&gt;&lt;keyword&gt;Dementia/*psychology&lt;/keyword&gt;&lt;keyword&gt;Depression/*complications&lt;/keyword&gt;&lt;keyword&gt;Depressive Disorder/complications&lt;/keyword&gt;&lt;keyword&gt;Humans&lt;/keyword&gt;&lt;keyword&gt;Meta-Analysis as Topic&lt;/keyword&gt;&lt;keyword&gt;Models, Psychological&lt;/keyword&gt;&lt;keyword&gt;Risk Factors&lt;/keyword&gt;&lt;/keywords&gt;&lt;dates&gt;&lt;year&gt;2000&lt;/year&gt;&lt;pub-dates&gt;&lt;date&gt;Jul-Aug&lt;/date&gt;&lt;/pub-dates&gt;&lt;/dates&gt;&lt;isbn&gt;0304-324X (Print)&amp;#xD;0304-324X (Linking)&lt;/isbn&gt;&lt;accession-num&gt;10859462&lt;/accession-num&gt;&lt;urls&gt;&lt;related-urls&gt;&lt;url&gt;http://www.ncbi.nlm.nih.gov/pubmed/10859462&lt;/url&gt;&lt;/related-urls&gt;&lt;/urls&gt;&lt;electronic-resource-num&gt;22163&lt;/electronic-resource-num&gt;&lt;/record&gt;&lt;/Cite&gt;&lt;/EndNote&gt;</w:instrText>
      </w:r>
      <w:r>
        <w:fldChar w:fldCharType="separate"/>
      </w:r>
      <w:r w:rsidR="007F3AAA">
        <w:rPr>
          <w:noProof/>
        </w:rPr>
        <w:t>(</w:t>
      </w:r>
      <w:hyperlink w:anchor="_ENREF_104" w:tooltip="Jorm, 2000 #438" w:history="1">
        <w:r w:rsidR="001731F3">
          <w:rPr>
            <w:noProof/>
          </w:rPr>
          <w:t>Jorm, 2000</w:t>
        </w:r>
      </w:hyperlink>
      <w:r w:rsidR="007F3AAA">
        <w:rPr>
          <w:noProof/>
        </w:rPr>
        <w:t>)</w:t>
      </w:r>
      <w:r>
        <w:fldChar w:fldCharType="end"/>
      </w:r>
      <w:r>
        <w:t xml:space="preserve">.  It is possible that some of the association between depression and dementia is due to patients developing depression as an early symptom of dementia </w:t>
      </w:r>
      <w:r>
        <w:fldChar w:fldCharType="begin">
          <w:fldData xml:space="preserve">PEVuZE5vdGU+PENpdGU+PEF1dGhvcj5MaTwvQXV0aG9yPjxZZWFyPjIwMTE8L1llYXI+PFJlY051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</w:fldData>
        </w:fldChar>
      </w:r>
      <w:r w:rsidR="007F3AAA">
        <w:instrText xml:space="preserve"> ADDIN EN.CITE </w:instrText>
      </w:r>
      <w:r w:rsidR="007F3AAA">
        <w:fldChar w:fldCharType="begin">
          <w:fldData xml:space="preserve">PEVuZE5vdGU+PENpdGU+PEF1dGhvcj5MaTwvQXV0aG9yPjxZZWFyPjIwMTE8L1llYXI+PFJlY051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</w:fldData>
        </w:fldChar>
      </w:r>
      <w:r w:rsidR="007F3AAA">
        <w:instrText xml:space="preserve"> ADDIN EN.CITE.DATA </w:instrText>
      </w:r>
      <w:r w:rsidR="007F3AAA">
        <w:fldChar w:fldCharType="end"/>
      </w:r>
      <w:r>
        <w:fldChar w:fldCharType="separate"/>
      </w:r>
      <w:r w:rsidR="007F3AAA">
        <w:rPr>
          <w:noProof/>
        </w:rPr>
        <w:t>(</w:t>
      </w:r>
      <w:hyperlink w:anchor="_ENREF_117" w:tooltip="Li, 2011 #437" w:history="1">
        <w:r w:rsidR="001731F3">
          <w:rPr>
            <w:noProof/>
          </w:rPr>
          <w:t>Li et al., 2011</w:t>
        </w:r>
      </w:hyperlink>
      <w:r w:rsidR="007F3AAA">
        <w:rPr>
          <w:noProof/>
        </w:rPr>
        <w:t>)</w:t>
      </w:r>
      <w:r>
        <w:fldChar w:fldCharType="end"/>
      </w:r>
      <w:r>
        <w:t>.  In the ALSWH data</w:t>
      </w:r>
      <w:r w:rsidR="007D365D">
        <w:t>,</w:t>
      </w:r>
      <w:r>
        <w:t xml:space="preserve"> the association between MHI ≤52 and dementia is quite large (hazard ratio of 1.25 with 95% confidence interval of 1.15 to 1.37) and statistically significant – but more detailed analysis would be required to clarify the time lag between poorer mental health and a dementia diagnosis.</w:t>
      </w:r>
    </w:p>
    <w:p w14:paraId="5692F197" w14:textId="5F2A86F7" w:rsidR="00A40011" w:rsidRPr="00E03260" w:rsidRDefault="00A40011" w:rsidP="00A40011">
      <w:pPr>
        <w:pStyle w:val="Heading3"/>
        <w:rPr>
          <w:rFonts w:asciiTheme="minorHAnsi" w:hAnsiTheme="minorHAnsi"/>
          <w:b w:val="0"/>
          <w:bCs w:val="0"/>
          <w:i/>
        </w:rPr>
      </w:pPr>
      <w:bookmarkStart w:id="290" w:name="_Toc452371026"/>
      <w:r w:rsidRPr="00DA2459">
        <w:rPr>
          <w:rFonts w:asciiTheme="minorHAnsi" w:hAnsiTheme="minorHAnsi"/>
        </w:rPr>
        <w:t>Education</w:t>
      </w:r>
      <w:bookmarkEnd w:id="290"/>
    </w:p>
    <w:p w14:paraId="5E4B176E" w14:textId="72156B57" w:rsidR="00A40011" w:rsidRPr="00EA5856" w:rsidRDefault="00A40011" w:rsidP="00A40011">
      <w:r>
        <w:t xml:space="preserve">Lower educational attainment has been identified as a risk factor for dementia </w:t>
      </w:r>
      <w:r>
        <w:fldChar w:fldCharType="begin">
          <w:fldData xml:space="preserve">PEVuZE5vdGU+PENpdGU+PEF1dGhvcj5DYWFtYW5vLUlzb3JuYTwvQXV0aG9yPjxZZWFyPjIwMDY8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</w:fldData>
        </w:fldChar>
      </w:r>
      <w:r w:rsidR="007F3AAA">
        <w:instrText xml:space="preserve"> ADDIN EN.CITE </w:instrText>
      </w:r>
      <w:r w:rsidR="007F3AAA">
        <w:fldChar w:fldCharType="begin">
          <w:fldData xml:space="preserve">PEVuZE5vdGU+PENpdGU+PEF1dGhvcj5DYWFtYW5vLUlzb3JuYTwvQXV0aG9yPjxZZWFyPjIwMDY8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</w:fldData>
        </w:fldChar>
      </w:r>
      <w:r w:rsidR="007F3AAA">
        <w:instrText xml:space="preserve"> ADDIN EN.CITE.DATA </w:instrText>
      </w:r>
      <w:r w:rsidR="007F3AAA">
        <w:fldChar w:fldCharType="end"/>
      </w:r>
      <w:r>
        <w:fldChar w:fldCharType="separate"/>
      </w:r>
      <w:r w:rsidR="007F3AAA">
        <w:rPr>
          <w:noProof/>
        </w:rPr>
        <w:t>(</w:t>
      </w:r>
      <w:hyperlink w:anchor="_ENREF_43" w:tooltip="Beydoun, 2014 #444" w:history="1">
        <w:r w:rsidR="001731F3">
          <w:rPr>
            <w:noProof/>
          </w:rPr>
          <w:t>Beydoun et al., 2014</w:t>
        </w:r>
      </w:hyperlink>
      <w:r w:rsidR="007F3AAA">
        <w:rPr>
          <w:noProof/>
        </w:rPr>
        <w:t xml:space="preserve">; </w:t>
      </w:r>
      <w:hyperlink w:anchor="_ENREF_54" w:tooltip="Caamano-Isorna, 2006 #248" w:history="1">
        <w:r w:rsidR="001731F3">
          <w:rPr>
            <w:noProof/>
          </w:rPr>
          <w:t>Caamano-Isorna et al., 2006</w:t>
        </w:r>
      </w:hyperlink>
      <w:r w:rsidR="007F3AAA">
        <w:rPr>
          <w:noProof/>
        </w:rPr>
        <w:t xml:space="preserve">; </w:t>
      </w:r>
      <w:hyperlink w:anchor="_ENREF_146" w:tooltip="Prince, 2012 #422" w:history="1">
        <w:r w:rsidR="001731F3">
          <w:rPr>
            <w:noProof/>
          </w:rPr>
          <w:t>Prince et al., 2012</w:t>
        </w:r>
      </w:hyperlink>
      <w:r w:rsidR="007F3AAA">
        <w:rPr>
          <w:noProof/>
        </w:rPr>
        <w:t>)</w:t>
      </w:r>
      <w:r>
        <w:fldChar w:fldCharType="end"/>
      </w:r>
      <w:r>
        <w:t xml:space="preserve">.  Persons with higher education may have a greater ‘cognitive reserve’ and be more able to cope with changes in brain pathology without observable cognition defects. </w:t>
      </w:r>
    </w:p>
    <w:p w14:paraId="01CEAE2E" w14:textId="77777777" w:rsidR="00A40011" w:rsidRPr="00EA5856" w:rsidRDefault="00A40011" w:rsidP="00A40011"/>
    <w:p w14:paraId="70FCDEAB" w14:textId="77777777" w:rsidR="00A40011" w:rsidRPr="008B009E" w:rsidRDefault="00A40011" w:rsidP="00A40011">
      <w:r>
        <w:t>Few ALSWH participants in this cohort had a university education, so the risk of dementia was compared between women</w:t>
      </w:r>
      <w:r w:rsidRPr="00EA5856">
        <w:t xml:space="preserve"> </w:t>
      </w:r>
      <w:r>
        <w:t xml:space="preserve">who left school aged 14 years or less, and those who left above 15 years.  Those </w:t>
      </w:r>
      <w:r w:rsidRPr="00EA5856">
        <w:t xml:space="preserve">with a </w:t>
      </w:r>
      <w:r>
        <w:t>higher level of education had a lower risk of mortality, and there was some evidence that they also had a lower risk of dementia (even though this was not statistically significant at a conventional level of 5%).</w:t>
      </w:r>
    </w:p>
    <w:p w14:paraId="3ADEF796" w14:textId="1D9A03E7" w:rsidR="00A40011" w:rsidRPr="00E03260" w:rsidRDefault="00A40011" w:rsidP="00A40011">
      <w:pPr>
        <w:pStyle w:val="Heading3"/>
        <w:rPr>
          <w:rFonts w:asciiTheme="minorHAnsi" w:hAnsiTheme="minorHAnsi"/>
          <w:b w:val="0"/>
          <w:bCs w:val="0"/>
          <w:i/>
        </w:rPr>
      </w:pPr>
      <w:bookmarkStart w:id="291" w:name="_Toc452371027"/>
      <w:r w:rsidRPr="00EA5856">
        <w:rPr>
          <w:rFonts w:asciiTheme="minorHAnsi" w:hAnsiTheme="minorHAnsi"/>
        </w:rPr>
        <w:t>Ability to manage on income</w:t>
      </w:r>
      <w:bookmarkEnd w:id="291"/>
    </w:p>
    <w:p w14:paraId="16CD0751" w14:textId="65A9ED16" w:rsidR="00A40011" w:rsidRDefault="00A40011" w:rsidP="00A40011">
      <w:r>
        <w:t xml:space="preserve">Some studies have found that those with higher </w:t>
      </w:r>
      <w:r w:rsidR="00F31027">
        <w:t>socioeconomic</w:t>
      </w:r>
      <w:r>
        <w:t xml:space="preserve"> status were at lower risk of dementia </w:t>
      </w:r>
      <w:r>
        <w:fldChar w:fldCharType="begin">
          <w:fldData xml:space="preserve">PEVuZE5vdGU+PENpdGU+PEF1dGhvcj5Gb3Rlbm9zPC9BdXRob3I+PFllYXI+MjAwODwvWWVhcj48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</w:fldData>
        </w:fldChar>
      </w:r>
      <w:r w:rsidR="007F3AAA">
        <w:instrText xml:space="preserve"> ADDIN EN.CITE </w:instrText>
      </w:r>
      <w:r w:rsidR="007F3AAA">
        <w:fldChar w:fldCharType="begin">
          <w:fldData xml:space="preserve">PEVuZE5vdGU+PENpdGU+PEF1dGhvcj5Gb3Rlbm9zPC9BdXRob3I+PFllYXI+MjAwODwvWWVhcj48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</w:fldData>
        </w:fldChar>
      </w:r>
      <w:r w:rsidR="007F3AAA">
        <w:instrText xml:space="preserve"> ADDIN EN.CITE.DATA </w:instrText>
      </w:r>
      <w:r w:rsidR="007F3AAA">
        <w:fldChar w:fldCharType="end"/>
      </w:r>
      <w:r>
        <w:fldChar w:fldCharType="separate"/>
      </w:r>
      <w:r w:rsidR="007F3AAA">
        <w:rPr>
          <w:noProof/>
        </w:rPr>
        <w:t>(</w:t>
      </w:r>
      <w:hyperlink w:anchor="_ENREF_77" w:tooltip="Fotenos, 2008 #424" w:history="1">
        <w:r w:rsidR="001731F3">
          <w:rPr>
            <w:noProof/>
          </w:rPr>
          <w:t>Fotenos et al., 2008</w:t>
        </w:r>
      </w:hyperlink>
      <w:r w:rsidR="007F3AAA">
        <w:rPr>
          <w:noProof/>
        </w:rPr>
        <w:t>)</w:t>
      </w:r>
      <w:r>
        <w:fldChar w:fldCharType="end"/>
      </w:r>
      <w:r>
        <w:t xml:space="preserve">, while others have found that little effect of </w:t>
      </w:r>
      <w:r w:rsidR="00F31027">
        <w:t>socioeconomic</w:t>
      </w:r>
      <w:r>
        <w:t xml:space="preserve"> measures other than education </w:t>
      </w:r>
      <w:r>
        <w:fldChar w:fldCharType="begin"/>
      </w:r>
      <w:r w:rsidR="007F3AAA">
        <w:instrText xml:space="preserve"> ADDIN EN.CITE &lt;EndNote&gt;&lt;Cite&gt;&lt;Author&gt;Lee&lt;/Author&gt;&lt;Year&gt;2003&lt;/Year&gt;&lt;RecNum&gt;449&lt;/RecNum&gt;&lt;DisplayText&gt;(Lee et al., 2003)&lt;/DisplayText&gt;&lt;record&gt;&lt;rec-number&gt;449&lt;/rec-number&gt;&lt;foreign-keys&gt;&lt;key app="EN" db-id="0zaxfzw0nszf5ae2xx05fzzowfpdapapwt0v" timestamp="1458779666"&gt;449&lt;/key&gt;&lt;/foreign-keys&gt;&lt;ref-type name="Journal Article"&gt;17&lt;/ref-type&gt;&lt;contributors&gt;&lt;authors&gt;&lt;author&gt;Lee, S.&lt;/author&gt;&lt;author&gt;Kawachi, I.&lt;/author&gt;&lt;author&gt;Berkman, L. F.&lt;/author&gt;&lt;author&gt;Grodstein, F.&lt;/author&gt;&lt;/authors&gt;&lt;/contributors&gt;&lt;auth-address&gt;Channing Laboratory, Department of Medicine, Brigham and Women&amp;apos;s Hospital, Harvard Medical School, Boston, MA 02115, USA. sunmin.lee@channing.harvard.edu&lt;/auth-address&gt;&lt;titles&gt;&lt;title&gt;Education, other socioeconomic indicators, and cognitive function&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712-20&lt;/pages&gt;&lt;volume&gt;157&lt;/volume&gt;&lt;number&gt;8&lt;/number&gt;&lt;keywords&gt;&lt;keyword&gt;Aged&lt;/keyword&gt;&lt;keyword&gt;*Cognition&lt;/keyword&gt;&lt;keyword&gt;Cohort Studies&lt;/keyword&gt;&lt;keyword&gt;Education/statistics &amp;amp; numerical data&lt;/keyword&gt;&lt;keyword&gt;*Educational Status&lt;/keyword&gt;&lt;keyword&gt;Female&lt;/keyword&gt;&lt;keyword&gt;Humans&lt;/keyword&gt;&lt;keyword&gt;Interviews as Topic&lt;/keyword&gt;&lt;keyword&gt;Psychological Tests/statistics &amp;amp; numerical data&lt;/keyword&gt;&lt;keyword&gt;*Socioeconomic Factors&lt;/keyword&gt;&lt;keyword&gt;Surveys and Questionnaires&lt;/keyword&gt;&lt;/keywords&gt;&lt;dates&gt;&lt;year&gt;2003&lt;/year&gt;&lt;pub-dates&gt;&lt;date&gt;Apr 15&lt;/date&gt;&lt;/pub-dates&gt;&lt;/dates&gt;&lt;isbn&gt;0002-9262 (Print)&amp;#xD;0002-9262 (Linking)&lt;/isbn&gt;&lt;accession-num&gt;12697575&lt;/accession-num&gt;&lt;urls&gt;&lt;related-urls&gt;&lt;url&gt;http://www.ncbi.nlm.nih.gov/pubmed/12697575&lt;/url&gt;&lt;url&gt;http://aje.oxfordjournals.org/content/157/8/712.full.pdf&lt;/url&gt;&lt;/related-urls&gt;&lt;/urls&gt;&lt;/record&gt;&lt;/Cite&gt;&lt;/EndNote&gt;</w:instrText>
      </w:r>
      <w:r>
        <w:fldChar w:fldCharType="separate"/>
      </w:r>
      <w:r w:rsidR="007F3AAA">
        <w:rPr>
          <w:noProof/>
        </w:rPr>
        <w:t>(</w:t>
      </w:r>
      <w:hyperlink w:anchor="_ENREF_116" w:tooltip="Lee, 2003 #449" w:history="1">
        <w:r w:rsidR="001731F3">
          <w:rPr>
            <w:noProof/>
          </w:rPr>
          <w:t>Lee et al., 2003</w:t>
        </w:r>
      </w:hyperlink>
      <w:r w:rsidR="007F3AAA">
        <w:rPr>
          <w:noProof/>
        </w:rPr>
        <w:t>)</w:t>
      </w:r>
      <w:r>
        <w:fldChar w:fldCharType="end"/>
      </w:r>
      <w:r>
        <w:t xml:space="preserve">.  Here we used ‘ability to manage on income’ as a measure of </w:t>
      </w:r>
      <w:r w:rsidR="00F31027">
        <w:t>socioeconomic</w:t>
      </w:r>
      <w:r>
        <w:t xml:space="preserve"> status.</w:t>
      </w:r>
    </w:p>
    <w:p w14:paraId="529E6F63" w14:textId="77777777" w:rsidR="00A40011" w:rsidRPr="00EA5856" w:rsidRDefault="00A40011" w:rsidP="00A40011"/>
    <w:p w14:paraId="23241550" w14:textId="77777777" w:rsidR="00A40011" w:rsidRDefault="00A40011" w:rsidP="00A40011">
      <w:r>
        <w:t>ALSWH participants who found it harder to manage on their income had higher risk of dementia, however the results in Table 7-3 did not take into account the effects of education.</w:t>
      </w:r>
    </w:p>
    <w:p w14:paraId="06CF019D" w14:textId="69D3DABD" w:rsidR="00A40011" w:rsidRDefault="00A40011" w:rsidP="00A40011">
      <w:pPr>
        <w:pStyle w:val="Heading3"/>
        <w:rPr>
          <w:rFonts w:asciiTheme="minorHAnsi" w:hAnsiTheme="minorHAnsi"/>
          <w:b w:val="0"/>
          <w:bCs w:val="0"/>
          <w:i/>
        </w:rPr>
      </w:pPr>
      <w:bookmarkStart w:id="292" w:name="_Toc452371028"/>
      <w:r>
        <w:rPr>
          <w:rFonts w:asciiTheme="minorHAnsi" w:hAnsiTheme="minorHAnsi"/>
        </w:rPr>
        <w:lastRenderedPageBreak/>
        <w:t>Marital status</w:t>
      </w:r>
      <w:bookmarkEnd w:id="292"/>
    </w:p>
    <w:p w14:paraId="4E7D9BB5" w14:textId="686A6AF3" w:rsidR="00A40011" w:rsidRPr="00243D03" w:rsidRDefault="00A40011" w:rsidP="00A40011">
      <w:r w:rsidRPr="00243D03">
        <w:t>Previous research has identified low social participation, less frequent social contact</w:t>
      </w:r>
      <w:r w:rsidR="007D365D">
        <w:t>,</w:t>
      </w:r>
      <w:r w:rsidRPr="00243D03">
        <w:t xml:space="preserve"> and more loneliness as risk factors for dementia </w:t>
      </w:r>
      <w:r w:rsidRPr="00243D03">
        <w:fldChar w:fldCharType="begin">
          <w:fldData xml:space="preserve">PEVuZE5vdGU+PENpdGU+PEF1dGhvcj5LdWlwZXI8L0F1dGhvcj48WWVhcj4yMDE1PC9ZZWFyPjxS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</w:fldData>
        </w:fldChar>
      </w:r>
      <w:r w:rsidR="007F3AAA">
        <w:instrText xml:space="preserve"> ADDIN EN.CITE </w:instrText>
      </w:r>
      <w:r w:rsidR="007F3AAA">
        <w:fldChar w:fldCharType="begin">
          <w:fldData xml:space="preserve">PEVuZE5vdGU+PENpdGU+PEF1dGhvcj5LdWlwZXI8L0F1dGhvcj48WWVhcj4yMDE1PC9ZZWFyPjxS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</w:fldData>
        </w:fldChar>
      </w:r>
      <w:r w:rsidR="007F3AAA">
        <w:instrText xml:space="preserve"> ADDIN EN.CITE.DATA </w:instrText>
      </w:r>
      <w:r w:rsidR="007F3AAA">
        <w:fldChar w:fldCharType="end"/>
      </w:r>
      <w:r w:rsidRPr="00243D03">
        <w:fldChar w:fldCharType="separate"/>
      </w:r>
      <w:r w:rsidR="007F3AAA">
        <w:rPr>
          <w:noProof/>
        </w:rPr>
        <w:t>(</w:t>
      </w:r>
      <w:hyperlink w:anchor="_ENREF_111" w:tooltip="Kuiper, 2015 #442" w:history="1">
        <w:r w:rsidR="001731F3">
          <w:rPr>
            <w:noProof/>
          </w:rPr>
          <w:t>Kuiper et al., 2015</w:t>
        </w:r>
      </w:hyperlink>
      <w:r w:rsidR="007F3AAA">
        <w:rPr>
          <w:noProof/>
        </w:rPr>
        <w:t>)</w:t>
      </w:r>
      <w:r w:rsidRPr="00243D03">
        <w:fldChar w:fldCharType="end"/>
      </w:r>
      <w:r w:rsidRPr="00243D03">
        <w:t>.</w:t>
      </w:r>
      <w:r>
        <w:t xml:space="preserve">  We examined several measures of social support and found little evidence of an association with dementia.  For example there was no significant difference in the risk of dementia between those women who were married or in a de facto relationship at the beginning of the study and those who were not (predominantly widows).  However, the analyses did not take into account changes in marital status or social support that occurred after 1996.</w:t>
      </w:r>
    </w:p>
    <w:p w14:paraId="43CB4705" w14:textId="5FB18E4B" w:rsidR="00A40011" w:rsidRDefault="00A40011" w:rsidP="00A40011">
      <w:pPr>
        <w:pStyle w:val="Heading3"/>
        <w:rPr>
          <w:rFonts w:asciiTheme="minorHAnsi" w:hAnsiTheme="minorHAnsi"/>
          <w:b w:val="0"/>
          <w:bCs w:val="0"/>
          <w:i/>
        </w:rPr>
      </w:pPr>
      <w:bookmarkStart w:id="293" w:name="_Toc452371029"/>
      <w:r w:rsidRPr="00A16090">
        <w:rPr>
          <w:rFonts w:asciiTheme="minorHAnsi" w:hAnsiTheme="minorHAnsi"/>
        </w:rPr>
        <w:t>Area of residence</w:t>
      </w:r>
      <w:bookmarkEnd w:id="293"/>
    </w:p>
    <w:p w14:paraId="6870639B" w14:textId="491726C3" w:rsidR="00A40011" w:rsidRDefault="00A40011" w:rsidP="00A40011">
      <w:r>
        <w:t xml:space="preserve">People in who live in remote areas have previously been shown to be at increased risk of dementia, compared to those in urban locations </w:t>
      </w:r>
      <w:r>
        <w:fldChar w:fldCharType="begin"/>
      </w:r>
      <w:r w:rsidR="007F3AAA">
        <w:instrText xml:space="preserve"> ADDIN EN.CITE &lt;EndNote&gt;&lt;Cite&gt;&lt;Author&gt;Russ&lt;/Author&gt;&lt;Year&gt;2012&lt;/Year&gt;&lt;RecNum&gt;460&lt;/RecNum&gt;&lt;DisplayText&gt;(Russ et al., 2012)&lt;/DisplayText&gt;&lt;record&gt;&lt;rec-number&gt;460&lt;/rec-number&gt;&lt;foreign-keys&gt;&lt;key app="EN" db-id="0zaxfzw0nszf5ae2xx05fzzowfpdapapwt0v" timestamp="1458779667"&gt;460&lt;/key&gt;&lt;/foreign-keys&gt;&lt;ref-type name="Journal Article"&gt;17&lt;/ref-type&gt;&lt;contributors&gt;&lt;authors&gt;&lt;author&gt;Russ, T. C.&lt;/author&gt;&lt;author&gt;Batty, G. D.&lt;/author&gt;&lt;author&gt;Hearnshaw, G. F.&lt;/author&gt;&lt;author&gt;Fenton, C.&lt;/author&gt;&lt;author&gt;Starr, J. M.&lt;/author&gt;&lt;/authors&gt;&lt;/contributors&gt;&lt;auth-address&gt;Scottish Dementia Clinical Research Network, NHS Scotland, UK. tom.russ@nhs.net&lt;/auth-address&gt;&lt;titles&gt;&lt;title&gt;Geographical variation in dementia: systematic review with meta-analysis&lt;/title&gt;&lt;secondary-title&gt;Int J Epidemiol&lt;/secondary-title&gt;&lt;alt-title&gt;International journal of epidemiology&lt;/alt-title&gt;&lt;/titles&gt;&lt;periodical&gt;&lt;full-title&gt;Int J Epidemiol&lt;/full-title&gt;&lt;/periodical&gt;&lt;pages&gt;1012-32&lt;/pages&gt;&lt;volume&gt;41&lt;/volume&gt;&lt;number&gt;4&lt;/number&gt;&lt;keywords&gt;&lt;keyword&gt;Dementia/*epidemiology&lt;/keyword&gt;&lt;keyword&gt;*Geography&lt;/keyword&gt;&lt;keyword&gt;Humans&lt;/keyword&gt;&lt;keyword&gt;Incidence&lt;/keyword&gt;&lt;keyword&gt;Prevalence&lt;/keyword&gt;&lt;/keywords&gt;&lt;dates&gt;&lt;year&gt;2012&lt;/year&gt;&lt;pub-dates&gt;&lt;date&gt;Aug&lt;/date&gt;&lt;/pub-dates&gt;&lt;/dates&gt;&lt;isbn&gt;1464-3685 (Electronic)&amp;#xD;0300-5771 (Linking)&lt;/isbn&gt;&lt;accession-num&gt;22798662&lt;/accession-num&gt;&lt;urls&gt;&lt;related-urls&gt;&lt;url&gt;http://www.ncbi.nlm.nih.gov/pubmed/22798662&lt;/url&gt;&lt;url&gt;http://www.ncbi.nlm.nih.gov/pmc/articles/PMC3429875/pdf/dys103.pdf&lt;/url&gt;&lt;/related-urls&gt;&lt;/urls&gt;&lt;custom2&gt;3429875&lt;/custom2&gt;&lt;electronic-resource-num&gt;10.1093/ije/dys103&lt;/electronic-resource-num&gt;&lt;/record&gt;&lt;/Cite&gt;&lt;/EndNote&gt;</w:instrText>
      </w:r>
      <w:r>
        <w:fldChar w:fldCharType="separate"/>
      </w:r>
      <w:r w:rsidR="007F3AAA">
        <w:rPr>
          <w:noProof/>
        </w:rPr>
        <w:t>(</w:t>
      </w:r>
      <w:hyperlink w:anchor="_ENREF_154" w:tooltip="Russ, 2012 #460" w:history="1">
        <w:r w:rsidR="001731F3">
          <w:rPr>
            <w:noProof/>
          </w:rPr>
          <w:t>Russ et al., 2012</w:t>
        </w:r>
      </w:hyperlink>
      <w:r w:rsidR="007F3AAA">
        <w:rPr>
          <w:noProof/>
        </w:rPr>
        <w:t>)</w:t>
      </w:r>
      <w:r>
        <w:fldChar w:fldCharType="end"/>
      </w:r>
      <w:r>
        <w:t>.  In contrast</w:t>
      </w:r>
      <w:r w:rsidR="007D365D">
        <w:t>,</w:t>
      </w:r>
      <w:r>
        <w:t xml:space="preserve"> ALSWH participants</w:t>
      </w:r>
      <w:r w:rsidRPr="00A16090">
        <w:t xml:space="preserve"> who lived in </w:t>
      </w:r>
      <w:r>
        <w:t>major cities had the highest risk of dementia.  The mean number of aged care records per person, was slightly</w:t>
      </w:r>
      <w:r w:rsidRPr="00A16090">
        <w:t xml:space="preserve"> </w:t>
      </w:r>
      <w:r>
        <w:t xml:space="preserve">higher in regional locations compared to major cities, so this </w:t>
      </w:r>
      <w:r w:rsidRPr="009E3CA8">
        <w:t xml:space="preserve">difference in dementia rates could not be </w:t>
      </w:r>
      <w:r>
        <w:t xml:space="preserve">readily </w:t>
      </w:r>
      <w:r w:rsidRPr="009E3CA8">
        <w:t xml:space="preserve">explained by </w:t>
      </w:r>
      <w:r>
        <w:t>a higher probability of diagnosis in</w:t>
      </w:r>
      <w:r w:rsidRPr="009E3CA8">
        <w:t xml:space="preserve"> urban locations.  </w:t>
      </w:r>
      <w:r>
        <w:t>However, this initial analysis did not take into account any other factors and further examination of the data is needed.</w:t>
      </w:r>
    </w:p>
    <w:p w14:paraId="3AAA1484" w14:textId="77777777" w:rsidR="00A40011" w:rsidRDefault="00A40011" w:rsidP="00A40011"/>
    <w:p w14:paraId="29E1D250" w14:textId="1166570F" w:rsidR="00A40011" w:rsidRPr="000A5345" w:rsidRDefault="00A40011" w:rsidP="00A40011">
      <w:pPr>
        <w:pStyle w:val="Heading2"/>
      </w:pPr>
      <w:bookmarkStart w:id="294" w:name="_Toc452371030"/>
      <w:r w:rsidRPr="000A5345">
        <w:t xml:space="preserve">Health </w:t>
      </w:r>
      <w:r w:rsidR="007D365D">
        <w:t>s</w:t>
      </w:r>
      <w:r w:rsidRPr="000A5345">
        <w:t>ervice use and costs</w:t>
      </w:r>
      <w:bookmarkEnd w:id="294"/>
    </w:p>
    <w:p w14:paraId="69FC13B2" w14:textId="1C998E9F" w:rsidR="00A40011" w:rsidRDefault="00A40011" w:rsidP="00A40011">
      <w:r w:rsidRPr="000A5345">
        <w:t>As shown in section 7</w:t>
      </w:r>
      <w:r w:rsidR="007D365D">
        <w:t>.</w:t>
      </w:r>
      <w:r w:rsidRPr="000A5345">
        <w:t>2, while records of dementia were identified for 2,534 women it is estimated that the number with dementia is about 3,400.  Therefore</w:t>
      </w:r>
      <w:r w:rsidR="007D365D">
        <w:t>,</w:t>
      </w:r>
      <w:r w:rsidRPr="000A5345">
        <w:t xml:space="preserve"> estimating the use and cost of health services for the 2,534 women would substantially underestimate the actual </w:t>
      </w:r>
      <w:r w:rsidR="00E44CC6">
        <w:t>healthcare</w:t>
      </w:r>
      <w:r w:rsidRPr="000A5345">
        <w:t xml:space="preserve"> resources attributable to dementia.  For this reason</w:t>
      </w:r>
      <w:r w:rsidR="007D365D">
        <w:t>,</w:t>
      </w:r>
      <w:r w:rsidRPr="000A5345">
        <w:t xml:space="preserve"> estimates based on ALSWH linked data a</w:t>
      </w:r>
      <w:r w:rsidR="00621E89">
        <w:t>re not included in this report.</w:t>
      </w:r>
    </w:p>
    <w:p w14:paraId="532D1CE0" w14:textId="77777777" w:rsidR="00621E89" w:rsidRDefault="00621E89" w:rsidP="00A40011"/>
    <w:p w14:paraId="33ECDBD9" w14:textId="792EF338" w:rsidR="00A40011" w:rsidRDefault="00A40011" w:rsidP="00A40011">
      <w:pPr>
        <w:pStyle w:val="Heading2"/>
      </w:pPr>
      <w:bookmarkStart w:id="295" w:name="_Toc452371031"/>
      <w:r>
        <w:t>Summary points</w:t>
      </w:r>
      <w:bookmarkEnd w:id="295"/>
    </w:p>
    <w:p w14:paraId="20BADA7E" w14:textId="202C2A2C" w:rsidR="00A40011" w:rsidRPr="0029357C" w:rsidRDefault="00291B4D" w:rsidP="00A40011">
      <w:pPr>
        <w:pStyle w:val="ListParagraph"/>
        <w:numPr>
          <w:ilvl w:val="0"/>
          <w:numId w:val="41"/>
        </w:numPr>
      </w:pPr>
      <w:r>
        <w:t>By 2012, 20 per cent</w:t>
      </w:r>
      <w:r w:rsidR="00A40011">
        <w:t xml:space="preserve"> of the ALSWH older cohort aged 85-90 had a record of dementia.</w:t>
      </w:r>
    </w:p>
    <w:p w14:paraId="3B5CD244" w14:textId="77777777" w:rsidR="00A40011" w:rsidRDefault="00A40011" w:rsidP="00A40011">
      <w:pPr>
        <w:pStyle w:val="ListParagraph"/>
        <w:numPr>
          <w:ilvl w:val="0"/>
          <w:numId w:val="41"/>
        </w:numPr>
      </w:pPr>
      <w:r>
        <w:t>If the prevalence of dementia remains constant, the number of women in the Australian population living with dementia is predicted to double between 2015 and 2035.</w:t>
      </w:r>
    </w:p>
    <w:p w14:paraId="72FB40E8" w14:textId="77777777" w:rsidR="00A40011" w:rsidRDefault="00A40011" w:rsidP="00A40011">
      <w:pPr>
        <w:pStyle w:val="ListParagraph"/>
        <w:numPr>
          <w:ilvl w:val="0"/>
          <w:numId w:val="41"/>
        </w:numPr>
      </w:pPr>
      <w:r>
        <w:t>If the incidence of dementia remains constant, the number of women with newly diagnosed dementia each year is predicted to double between 2015 and 2035.</w:t>
      </w:r>
    </w:p>
    <w:p w14:paraId="2BF60C0E" w14:textId="77777777" w:rsidR="00A40011" w:rsidRDefault="00A40011" w:rsidP="00A40011">
      <w:pPr>
        <w:pStyle w:val="ListParagraph"/>
        <w:numPr>
          <w:ilvl w:val="0"/>
          <w:numId w:val="41"/>
        </w:numPr>
      </w:pPr>
      <w:r>
        <w:t>ALSWH women with better mental health at ages 70-75 had lower rates of subsequent dementia.</w:t>
      </w:r>
    </w:p>
    <w:p w14:paraId="19392DA9" w14:textId="77777777" w:rsidR="00A40011" w:rsidRDefault="00A40011" w:rsidP="00A40011">
      <w:pPr>
        <w:pStyle w:val="ListParagraph"/>
        <w:numPr>
          <w:ilvl w:val="0"/>
          <w:numId w:val="41"/>
        </w:numPr>
      </w:pPr>
      <w:r>
        <w:t>ALSWH women in rural locations at ages 70-75 had lower rates of subsequent dementia.</w:t>
      </w:r>
    </w:p>
    <w:p w14:paraId="1253E0C9" w14:textId="77777777" w:rsidR="00DC3F65" w:rsidRDefault="00DC3F65" w:rsidP="00DC3F65"/>
    <w:p w14:paraId="4D1A54A7" w14:textId="74DD75EF" w:rsidR="00DC3F65" w:rsidRDefault="00DC3F65" w:rsidP="00F31027">
      <w:pPr>
        <w:pStyle w:val="Heading1"/>
      </w:pPr>
      <w:r>
        <w:br w:type="page"/>
      </w:r>
      <w:bookmarkStart w:id="296" w:name="_Toc446584298"/>
      <w:bookmarkStart w:id="297" w:name="_Toc446585420"/>
      <w:bookmarkStart w:id="298" w:name="_Toc452371032"/>
      <w:r>
        <w:lastRenderedPageBreak/>
        <w:t>Highest level of educational attainment</w:t>
      </w:r>
      <w:bookmarkEnd w:id="296"/>
      <w:bookmarkEnd w:id="297"/>
      <w:bookmarkEnd w:id="298"/>
    </w:p>
    <w:p w14:paraId="062E7B84" w14:textId="6D2322FD" w:rsidR="00DC3F65" w:rsidRDefault="00DC3F65" w:rsidP="00DC3F65">
      <w:pPr>
        <w:pStyle w:val="Heading2"/>
      </w:pPr>
      <w:bookmarkStart w:id="299" w:name="_Toc446584299"/>
      <w:bookmarkStart w:id="300" w:name="_Toc446585421"/>
      <w:bookmarkStart w:id="301" w:name="_Toc452371033"/>
      <w:r>
        <w:t>Background</w:t>
      </w:r>
      <w:bookmarkEnd w:id="299"/>
      <w:bookmarkEnd w:id="300"/>
      <w:bookmarkEnd w:id="301"/>
    </w:p>
    <w:p w14:paraId="40451932" w14:textId="0FEED185" w:rsidR="00DC3F65" w:rsidRDefault="00DC3F65" w:rsidP="00DC3F65">
      <w:r>
        <w:t xml:space="preserve">Highest level of educational attainment is one measure by which an individual’s socioeconomic status is determined. Low educational attainment (and other measures of socioeconomic status) is associated with poorer health outcomes, partly due to less ability to access health services and to obtain information to minimise health risk </w:t>
      </w:r>
      <w:r w:rsidR="00870399">
        <w:fldChar w:fldCharType="begin"/>
      </w:r>
      <w:r w:rsidR="007F3AAA">
        <w:instrText xml:space="preserve"> ADDIN EN.CITE &lt;EndNote&gt;&lt;Cite&gt;&lt;Author&gt;ABS&lt;/Author&gt;&lt;Year&gt;2010&lt;/Year&gt;&lt;RecNum&gt;168&lt;/RecNum&gt;&lt;DisplayText&gt;(ABS, 2010a)&lt;/DisplayText&gt;&lt;record&gt;&lt;rec-number&gt;168&lt;/rec-number&gt;&lt;foreign-keys&gt;&lt;key app="EN" db-id="0zaxfzw0nszf5ae2xx05fzzowfpdapapwt0v" timestamp="1457912067"&gt;168&lt;/key&gt;&lt;/foreign-keys&gt;&lt;ref-type name="Government Document"&gt;46&lt;/ref-type&gt;&lt;contributors&gt;&lt;authors&gt;&lt;author&gt;ABS&lt;/author&gt;&lt;/authors&gt;&lt;secondary-authors&gt;&lt;author&gt;ABS&lt;/author&gt;&lt;/secondary-authors&gt;&lt;/contributors&gt;&lt;titles&gt;&lt;title&gt;Australian Social Trends 2010&lt;/title&gt;&lt;tertiary-title&gt;Australian Social Trends &lt;/tertiary-title&gt;&lt;/titles&gt;&lt;section&gt;Health and socioeconomic disadvantage&lt;/section&gt;&lt;dates&gt;&lt;year&gt;2010&lt;/year&gt;&lt;/dates&gt;&lt;pub-location&gt;Canberra&lt;/pub-location&gt;&lt;publisher&gt;ABS&lt;/publisher&gt;&lt;isbn&gt;4102.0&lt;/isbn&gt;&lt;urls&gt;&lt;/urls&gt;&lt;/record&gt;&lt;/Cite&gt;&lt;/EndNote&gt;</w:instrText>
      </w:r>
      <w:r w:rsidR="00870399">
        <w:fldChar w:fldCharType="separate"/>
      </w:r>
      <w:r w:rsidR="007F3AAA">
        <w:rPr>
          <w:noProof/>
        </w:rPr>
        <w:t>(</w:t>
      </w:r>
      <w:hyperlink w:anchor="_ENREF_8" w:tooltip="ABS, 2010 #168" w:history="1">
        <w:r w:rsidR="001731F3">
          <w:rPr>
            <w:noProof/>
          </w:rPr>
          <w:t>ABS, 2010a</w:t>
        </w:r>
      </w:hyperlink>
      <w:r w:rsidR="007F3AAA">
        <w:rPr>
          <w:noProof/>
        </w:rPr>
        <w:t>)</w:t>
      </w:r>
      <w:r w:rsidR="00870399">
        <w:fldChar w:fldCharType="end"/>
      </w:r>
      <w:r>
        <w:t xml:space="preserve">. A low education level correlates strongly with obesity </w:t>
      </w:r>
      <w:r w:rsidR="00870399">
        <w:fldChar w:fldCharType="begin">
          <w:fldData xml:space="preserve">PEVuZE5vdGU+PENpdGU+PEF1dGhvcj5CYWNraG9sZXI8L0F1dGhvcj48WWVhcj4yMDEyPC9ZZWFy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</w:fldData>
        </w:fldChar>
      </w:r>
      <w:r w:rsidR="007F3AAA">
        <w:instrText xml:space="preserve"> ADDIN EN.CITE </w:instrText>
      </w:r>
      <w:r w:rsidR="007F3AAA">
        <w:fldChar w:fldCharType="begin">
          <w:fldData xml:space="preserve">PEVuZE5vdGU+PENpdGU+PEF1dGhvcj5CYWNraG9sZXI8L0F1dGhvcj48WWVhcj4yMDEyPC9ZZWFy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</w:fldData>
        </w:fldChar>
      </w:r>
      <w:r w:rsidR="007F3AAA">
        <w:instrText xml:space="preserve"> ADDIN EN.CITE.DATA </w:instrText>
      </w:r>
      <w:r w:rsidR="007F3AAA">
        <w:fldChar w:fldCharType="end"/>
      </w:r>
      <w:r w:rsidR="00870399">
        <w:fldChar w:fldCharType="separate"/>
      </w:r>
      <w:r w:rsidR="007F3AAA">
        <w:rPr>
          <w:noProof/>
        </w:rPr>
        <w:t>(</w:t>
      </w:r>
      <w:hyperlink w:anchor="_ENREF_39" w:tooltip="Backholer, 2012 #46" w:history="1">
        <w:r w:rsidR="001731F3">
          <w:rPr>
            <w:noProof/>
          </w:rPr>
          <w:t>Backholer et al., 2012</w:t>
        </w:r>
      </w:hyperlink>
      <w:r w:rsidR="007F3AAA">
        <w:rPr>
          <w:noProof/>
        </w:rPr>
        <w:t>)</w:t>
      </w:r>
      <w:r w:rsidR="00870399">
        <w:fldChar w:fldCharType="end"/>
      </w:r>
      <w:r w:rsidR="00F8541F">
        <w:t>,</w:t>
      </w:r>
      <w:r>
        <w:t xml:space="preserve"> and premature mortality </w:t>
      </w:r>
      <w:r w:rsidR="00870399">
        <w:fldChar w:fldCharType="begin"/>
      </w:r>
      <w:r w:rsidR="007F3AAA">
        <w:instrText xml:space="preserve"> ADDIN EN.CITE &lt;EndNote&gt;&lt;Cite&gt;&lt;Author&gt;Bihan&lt;/Author&gt;&lt;Year&gt;2016&lt;/Year&gt;&lt;RecNum&gt;173&lt;/RecNum&gt;&lt;DisplayText&gt;(Bihan et al., 2016)&lt;/DisplayText&gt;&lt;record&gt;&lt;rec-number&gt;173&lt;/rec-number&gt;&lt;foreign-keys&gt;&lt;key app="EN" db-id="0zaxfzw0nszf5ae2xx05fzzowfpdapapwt0v" timestamp="1457918987"&gt;173&lt;/key&gt;&lt;/foreign-keys&gt;&lt;ref-type name="Journal Article"&gt;17&lt;/ref-type&gt;&lt;contributors&gt;&lt;authors&gt;&lt;author&gt;Bihan, H.&lt;/author&gt;&lt;author&gt;Backholer, K.&lt;/author&gt;&lt;author&gt;Peeters, A.&lt;/author&gt;&lt;author&gt;Stevenson, C. E.&lt;/author&gt;&lt;author&gt;Shaw, J. E.&lt;/author&gt;&lt;author&gt;Magliano, D. J.&lt;/author&gt;&lt;/authors&gt;&lt;/contributors&gt;&lt;auth-address&gt;Helene Bihan is with the Department of Endocrinology, Diabetology and Metabolic Diseases, Avicenne Hospital, Bobigny, France. Kathrin Backholer, Anna Peeters, Jonathan E. Shaw, and Dianna J. Magliano are with the Baker IDI Heart and Diabetes Institute, Melbourne, Australia. Christopher E. Stevenson is with the School of Public Health and Preventive Medicine, Monash University, The Alfred Centre, Melbourne.&lt;/auth-address&gt;&lt;titles&gt;&lt;title&gt;Socioeconomic Position and Premature Mortality in the AusDiab Cohort of Australian Adults&lt;/title&gt;&lt;secondary-title&gt;Am J Public Health&lt;/secondary-title&gt;&lt;/titles&gt;&lt;periodical&gt;&lt;full-title&gt;Am J Public Health&lt;/full-title&gt;&lt;/periodical&gt;&lt;pages&gt;470-7&lt;/pages&gt;&lt;volume&gt;106&lt;/volume&gt;&lt;number&gt;3&lt;/number&gt;&lt;section&gt;470&lt;/section&gt;&lt;dates&gt;&lt;year&gt;2016&lt;/year&gt;&lt;pub-dates&gt;&lt;date&gt;Mar&lt;/date&gt;&lt;/pub-dates&gt;&lt;/dates&gt;&lt;isbn&gt;1541-0048 (Electronic)&amp;#xD;0090-0036 (Linking)&lt;/isbn&gt;&lt;accession-num&gt;26794164&lt;/accession-num&gt;&lt;urls&gt;&lt;related-urls&gt;&lt;url&gt;http://www.ncbi.nlm.nih.gov/pubmed/26794164&lt;/url&gt;&lt;/related-urls&gt;&lt;/urls&gt;&lt;electronic-resource-num&gt;10.2105/AJPH.2015.302984&lt;/electronic-resource-num&gt;&lt;/record&gt;&lt;/Cite&gt;&lt;/EndNote&gt;</w:instrText>
      </w:r>
      <w:r w:rsidR="00870399">
        <w:fldChar w:fldCharType="separate"/>
      </w:r>
      <w:r w:rsidR="007F3AAA">
        <w:rPr>
          <w:noProof/>
        </w:rPr>
        <w:t>(</w:t>
      </w:r>
      <w:hyperlink w:anchor="_ENREF_45" w:tooltip="Bihan, 2016 #173" w:history="1">
        <w:r w:rsidR="001731F3">
          <w:rPr>
            <w:noProof/>
          </w:rPr>
          <w:t>Bihan et al., 2016</w:t>
        </w:r>
      </w:hyperlink>
      <w:r w:rsidR="007F3AAA">
        <w:rPr>
          <w:noProof/>
        </w:rPr>
        <w:t>)</w:t>
      </w:r>
      <w:r w:rsidR="00870399">
        <w:fldChar w:fldCharType="end"/>
      </w:r>
      <w:r>
        <w:t xml:space="preserve">, increased risk of advanced stage diagnosis of ovarian cancer </w:t>
      </w:r>
      <w:r w:rsidR="00870399">
        <w:fldChar w:fldCharType="begin">
          <w:fldData xml:space="preserve">PEVuZE5vdGU+PENpdGU+PEF1dGhvcj5QcmFlc3RlZ2FhcmQ8L0F1dGhvcj48WWVhcj4yMDE2PC9Z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</w:fldData>
        </w:fldChar>
      </w:r>
      <w:r w:rsidR="007F3AAA">
        <w:instrText xml:space="preserve"> ADDIN EN.CITE </w:instrText>
      </w:r>
      <w:r w:rsidR="007F3AAA">
        <w:fldChar w:fldCharType="begin">
          <w:fldData xml:space="preserve">PEVuZE5vdGU+PENpdGU+PEF1dGhvcj5QcmFlc3RlZ2FhcmQ8L0F1dGhvcj48WWVhcj4yMDE2PC9Z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</w:fldData>
        </w:fldChar>
      </w:r>
      <w:r w:rsidR="007F3AAA">
        <w:instrText xml:space="preserve"> ADDIN EN.CITE.DATA </w:instrText>
      </w:r>
      <w:r w:rsidR="007F3AAA">
        <w:fldChar w:fldCharType="end"/>
      </w:r>
      <w:r w:rsidR="00870399">
        <w:fldChar w:fldCharType="separate"/>
      </w:r>
      <w:r w:rsidR="007F3AAA">
        <w:rPr>
          <w:noProof/>
        </w:rPr>
        <w:t>(</w:t>
      </w:r>
      <w:hyperlink w:anchor="_ENREF_144" w:tooltip="Praestegaard, 2016 #172" w:history="1">
        <w:r w:rsidR="001731F3">
          <w:rPr>
            <w:noProof/>
          </w:rPr>
          <w:t>Praestegaard et al., 2016</w:t>
        </w:r>
      </w:hyperlink>
      <w:r w:rsidR="007F3AAA">
        <w:rPr>
          <w:noProof/>
        </w:rPr>
        <w:t>)</w:t>
      </w:r>
      <w:r w:rsidR="00870399">
        <w:fldChar w:fldCharType="end"/>
      </w:r>
      <w:r>
        <w:t xml:space="preserve"> and vascular events, including any cardiac, cerebrovascular and peripheral vascular disease </w:t>
      </w:r>
      <w:r w:rsidR="00870399">
        <w:fldChar w:fldCharType="begin">
          <w:fldData xml:space="preserve">PEVuZE5vdGU+PENpdGU+PEF1dGhvcj5Nb3J0b248L0F1dGhvcj48WWVhcj4yMDE2PC9ZZWFyPjxS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</w:fldData>
        </w:fldChar>
      </w:r>
      <w:r w:rsidR="007F3AAA">
        <w:instrText xml:space="preserve"> ADDIN EN.CITE </w:instrText>
      </w:r>
      <w:r w:rsidR="007F3AAA">
        <w:fldChar w:fldCharType="begin">
          <w:fldData xml:space="preserve">PEVuZE5vdGU+PENpdGU+PEF1dGhvcj5Nb3J0b248L0F1dGhvcj48WWVhcj4yMDE2PC9ZZWFyPjxS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</w:fldData>
        </w:fldChar>
      </w:r>
      <w:r w:rsidR="007F3AAA">
        <w:instrText xml:space="preserve"> ADDIN EN.CITE.DATA </w:instrText>
      </w:r>
      <w:r w:rsidR="007F3AAA">
        <w:fldChar w:fldCharType="end"/>
      </w:r>
      <w:r w:rsidR="00870399">
        <w:fldChar w:fldCharType="separate"/>
      </w:r>
      <w:r w:rsidR="007F3AAA">
        <w:rPr>
          <w:noProof/>
        </w:rPr>
        <w:t>(</w:t>
      </w:r>
      <w:hyperlink w:anchor="_ENREF_137" w:tooltip="Morton, 2016 #174" w:history="1">
        <w:r w:rsidR="001731F3">
          <w:rPr>
            <w:noProof/>
          </w:rPr>
          <w:t>Morton et al., 2016</w:t>
        </w:r>
      </w:hyperlink>
      <w:r w:rsidR="007F3AAA">
        <w:rPr>
          <w:noProof/>
        </w:rPr>
        <w:t>)</w:t>
      </w:r>
      <w:r w:rsidR="00870399">
        <w:fldChar w:fldCharType="end"/>
      </w:r>
      <w:r>
        <w:t xml:space="preserve">. In ALSWH, lower education attainment was associated with increased risk of stroke </w:t>
      </w:r>
      <w:r w:rsidR="00870399">
        <w:fldChar w:fldCharType="begin"/>
      </w:r>
      <w:r w:rsidR="007F3AAA">
        <w:instrText xml:space="preserve"> ADDIN EN.CITE &lt;EndNote&gt;&lt;Cite&gt;&lt;Author&gt;Jackson&lt;/Author&gt;&lt;Year&gt;2014&lt;/Year&gt;&lt;RecNum&gt;161&lt;/RecNum&gt;&lt;DisplayText&gt;(Jackson, Jones &amp;amp; Mishra, 2014)&lt;/DisplayText&gt;&lt;record&gt;&lt;rec-number&gt;161&lt;/rec-number&gt;&lt;foreign-keys&gt;&lt;key app="EN" db-id="0zaxfzw0nszf5ae2xx05fzzowfpdapapwt0v" timestamp="1457657639"&gt;161&lt;/key&gt;&lt;/foreign-keys&gt;&lt;ref-type name="Journal Article"&gt;17&lt;/ref-type&gt;&lt;contributors&gt;&lt;authors&gt;&lt;author&gt;Jackson, C. A.&lt;/author&gt;&lt;author&gt;Jones, M.&lt;/author&gt;&lt;author&gt;Mishra, G. D.&lt;/author&gt;&lt;/authors&gt;&lt;/contributors&gt;&lt;auth-address&gt;Centre for Longitudinal and Life course Research, School of Population Health, University of Queensland, Herston, Australia.&lt;/auth-address&gt;&lt;titles&gt;&lt;title&gt;Educational and homeownership inequalities in stroke incidence: a population-based longitudinal study of mid-aged women&lt;/title&gt;&lt;secondary-title&gt;Eur J Public Health&lt;/secondary-title&gt;&lt;/titles&gt;&lt;periodical&gt;&lt;full-title&gt;Eur J Public Health&lt;/full-title&gt;&lt;/periodical&gt;&lt;pages&gt;231-6&lt;/pages&gt;&lt;volume&gt;24&lt;/volume&gt;&lt;number&gt;2&lt;/number&gt;&lt;keywords&gt;&lt;keyword&gt;Australia/epidemiology&lt;/keyword&gt;&lt;keyword&gt;*Educational Status&lt;/keyword&gt;&lt;keyword&gt;Female&lt;/keyword&gt;&lt;keyword&gt;Health Surveys&lt;/keyword&gt;&lt;keyword&gt;Humans&lt;/keyword&gt;&lt;keyword&gt;Incidence&lt;/keyword&gt;&lt;keyword&gt;Life Style&lt;/keyword&gt;&lt;keyword&gt;Longitudinal Studies&lt;/keyword&gt;&lt;keyword&gt;Middle Aged&lt;/keyword&gt;&lt;keyword&gt;*Ownership&lt;/keyword&gt;&lt;keyword&gt;Risk Factors&lt;/keyword&gt;&lt;keyword&gt;Socioeconomic Factors&lt;/keyword&gt;&lt;keyword&gt;Stroke/*epidemiology&lt;/keyword&gt;&lt;/keywords&gt;&lt;dates&gt;&lt;year&gt;2014&lt;/year&gt;&lt;pub-dates&gt;&lt;date&gt;Apr&lt;/date&gt;&lt;/pub-dates&gt;&lt;/dates&gt;&lt;isbn&gt;1464-360X (Electronic)&amp;#xD;1101-1262 (Linking)&lt;/isbn&gt;&lt;accession-num&gt;23788011&lt;/accession-num&gt;&lt;urls&gt;&lt;related-urls&gt;&lt;url&gt;http://www.ncbi.nlm.nih.gov/pubmed/23788011&lt;/url&gt;&lt;/related-urls&gt;&lt;/urls&gt;&lt;electronic-resource-num&gt;10.1093/eurpub/ckt073&lt;/electronic-resource-num&gt;&lt;/record&gt;&lt;/Cite&gt;&lt;/EndNote&gt;</w:instrText>
      </w:r>
      <w:r w:rsidR="00870399">
        <w:fldChar w:fldCharType="separate"/>
      </w:r>
      <w:r w:rsidR="007F3AAA">
        <w:rPr>
          <w:noProof/>
        </w:rPr>
        <w:t>(</w:t>
      </w:r>
      <w:hyperlink w:anchor="_ENREF_100" w:tooltip="Jackson, 2014 #161" w:history="1">
        <w:r w:rsidR="001731F3">
          <w:rPr>
            <w:noProof/>
          </w:rPr>
          <w:t>Jackson, Jones &amp; Mishra, 2014</w:t>
        </w:r>
      </w:hyperlink>
      <w:r w:rsidR="007F3AAA">
        <w:rPr>
          <w:noProof/>
        </w:rPr>
        <w:t>)</w:t>
      </w:r>
      <w:r w:rsidR="00870399">
        <w:fldChar w:fldCharType="end"/>
      </w:r>
      <w:r>
        <w:t xml:space="preserve">, and higher prevalence of diabetes, hypertension, obesity, and constipation </w:t>
      </w:r>
      <w:r w:rsidR="00870399">
        <w:fldChar w:fldCharType="begin"/>
      </w:r>
      <w:r w:rsidR="007F3AAA">
        <w:instrText xml:space="preserve"> ADDIN EN.CITE &lt;EndNote&gt;&lt;Cite&gt;&lt;Author&gt;Mishra&lt;/Author&gt;&lt;Year&gt;2002&lt;/Year&gt;&lt;RecNum&gt;169&lt;/RecNum&gt;&lt;DisplayText&gt;(Mishra et al., 2002)&lt;/DisplayText&gt;&lt;record&gt;&lt;rec-number&gt;169&lt;/rec-number&gt;&lt;foreign-keys&gt;&lt;key app="EN" db-id="0zaxfzw0nszf5ae2xx05fzzowfpdapapwt0v" timestamp="1457916222"&gt;169&lt;/key&gt;&lt;/foreign-keys&gt;&lt;ref-type name="Journal Article"&gt;17&lt;/ref-type&gt;&lt;contributors&gt;&lt;authors&gt;&lt;author&gt;Mishra, G. D.&lt;/author&gt;&lt;author&gt;Ball, K.&lt;/author&gt;&lt;author&gt;Dobson, A. J.&lt;/author&gt;&lt;author&gt;Byles, J. E.&lt;/author&gt;&lt;author&gt;Warner-Smith, P.&lt;/author&gt;&lt;/authors&gt;&lt;/contributors&gt;&lt;auth-address&gt;School of Health Sciences, Deakin University, 221 Burwood Highway, Burwood VIC 3125, Australia.&lt;/auth-address&gt;&lt;titles&gt;&lt;title&gt;Which aspects of socio-economic status are related to health in mid-aged and older women?&lt;/title&gt;&lt;secondary-title&gt;Int J Behav Med&lt;/secondary-title&gt;&lt;/titles&gt;&lt;periodical&gt;&lt;full-title&gt;Int J Behav Med&lt;/full-title&gt;&lt;/periodical&gt;&lt;pages&gt;263-85&lt;/pages&gt;&lt;volume&gt;9&lt;/volume&gt;&lt;number&gt;3&lt;/number&gt;&lt;keywords&gt;&lt;keyword&gt;Age Factors&lt;/keyword&gt;&lt;keyword&gt;Aged&lt;/keyword&gt;&lt;keyword&gt;Aging/*psychology&lt;/keyword&gt;&lt;keyword&gt;Australia&lt;/keyword&gt;&lt;keyword&gt;Factor Analysis, Statistical&lt;/keyword&gt;&lt;keyword&gt;Female&lt;/keyword&gt;&lt;keyword&gt;Humans&lt;/keyword&gt;&lt;keyword&gt;Longitudinal Studies&lt;/keyword&gt;&lt;keyword&gt;Middle Aged&lt;/keyword&gt;&lt;keyword&gt;*Socioeconomic Factors&lt;/keyword&gt;&lt;keyword&gt;*Women&amp;apos;s Health&lt;/keyword&gt;&lt;/keywords&gt;&lt;dates&gt;&lt;year&gt;2002&lt;/year&gt;&lt;/dates&gt;&lt;isbn&gt;1070-5503 (Print)&amp;#xD;1070-5503 (Linking)&lt;/isbn&gt;&lt;accession-num&gt;12360841&lt;/accession-num&gt;&lt;urls&gt;&lt;related-urls&gt;&lt;url&gt;http://www.ncbi.nlm.nih.gov/pubmed/12360841&lt;/url&gt;&lt;/related-urls&gt;&lt;/urls&gt;&lt;/record&gt;&lt;/Cite&gt;&lt;/EndNote&gt;</w:instrText>
      </w:r>
      <w:r w:rsidR="00870399">
        <w:fldChar w:fldCharType="separate"/>
      </w:r>
      <w:r w:rsidR="007F3AAA">
        <w:rPr>
          <w:noProof/>
        </w:rPr>
        <w:t>(</w:t>
      </w:r>
      <w:hyperlink w:anchor="_ENREF_132" w:tooltip="Mishra, 2002 #169" w:history="1">
        <w:r w:rsidR="001731F3">
          <w:rPr>
            <w:noProof/>
          </w:rPr>
          <w:t>Mishra et al., 2002</w:t>
        </w:r>
      </w:hyperlink>
      <w:r w:rsidR="007F3AAA">
        <w:rPr>
          <w:noProof/>
        </w:rPr>
        <w:t>)</w:t>
      </w:r>
      <w:r w:rsidR="00870399">
        <w:fldChar w:fldCharType="end"/>
      </w:r>
      <w:r>
        <w:t xml:space="preserve">, poorer mental health </w:t>
      </w:r>
      <w:r w:rsidR="00870399">
        <w:fldChar w:fldCharType="begin"/>
      </w:r>
      <w:r w:rsidR="007F3AAA">
        <w:instrText xml:space="preserve"> ADDIN EN.CITE &lt;EndNote&gt;&lt;Cite&gt;&lt;Author&gt;Outram&lt;/Author&gt;&lt;Year&gt;2006&lt;/Year&gt;&lt;RecNum&gt;166&lt;/RecNum&gt;&lt;DisplayText&gt;(Outram, Murphy &amp;amp; Cockburn, 2006)&lt;/DisplayText&gt;&lt;record&gt;&lt;rec-number&gt;166&lt;/rec-number&gt;&lt;foreign-keys&gt;&lt;key app="EN" db-id="0zaxfzw0nszf5ae2xx05fzzowfpdapapwt0v" timestamp="1457697728"&gt;166&lt;/key&gt;&lt;/foreign-keys&gt;&lt;ref-type name="Journal Article"&gt;17&lt;/ref-type&gt;&lt;contributors&gt;&lt;authors&gt;&lt;author&gt;Outram, S.&lt;/author&gt;&lt;author&gt;Murphy, B.&lt;/author&gt;&lt;author&gt;Cockburn, J.&lt;/author&gt;&lt;/authors&gt;&lt;/contributors&gt;&lt;titles&gt;&lt;title&gt;Prevalence of and factors associated with midlife women taking medicines for psychological distress&lt;/title&gt;&lt;secondary-title&gt;Australian e-Journal for the Advancement of Mental Health&lt;/secondary-title&gt;&lt;/titles&gt;&lt;periodical&gt;&lt;full-title&gt;Australian e-Journal for the Advancement of Mental Health&lt;/full-title&gt;&lt;/periodical&gt;&lt;pages&gt;1-13&lt;/pages&gt;&lt;volume&gt;5&lt;/volume&gt;&lt;number&gt;3&lt;/number&gt;&lt;dates&gt;&lt;year&gt;2006&lt;/year&gt;&lt;/dates&gt;&lt;urls&gt;&lt;/urls&gt;&lt;/record&gt;&lt;/Cite&gt;&lt;/EndNote&gt;</w:instrText>
      </w:r>
      <w:r w:rsidR="00870399">
        <w:fldChar w:fldCharType="separate"/>
      </w:r>
      <w:r w:rsidR="007F3AAA">
        <w:rPr>
          <w:noProof/>
        </w:rPr>
        <w:t>(</w:t>
      </w:r>
      <w:hyperlink w:anchor="_ENREF_142" w:tooltip="Outram, 2006 #166" w:history="1">
        <w:r w:rsidR="001731F3">
          <w:rPr>
            <w:noProof/>
          </w:rPr>
          <w:t>Outram, Murphy &amp; Cockburn, 2006</w:t>
        </w:r>
      </w:hyperlink>
      <w:r w:rsidR="007F3AAA">
        <w:rPr>
          <w:noProof/>
        </w:rPr>
        <w:t>)</w:t>
      </w:r>
      <w:r w:rsidR="00870399">
        <w:fldChar w:fldCharType="end"/>
      </w:r>
      <w:r>
        <w:t xml:space="preserve">, and less physical activity </w:t>
      </w:r>
      <w:r w:rsidR="00870399">
        <w:fldChar w:fldCharType="begin"/>
      </w:r>
      <w:r w:rsidR="007F3AAA">
        <w:instrText xml:space="preserve"> ADDIN EN.CITE &lt;EndNote&gt;&lt;Cite&gt;&lt;Author&gt;Mishra&lt;/Author&gt;&lt;Year&gt;2002&lt;/Year&gt;&lt;RecNum&gt;169&lt;/RecNum&gt;&lt;DisplayText&gt;(Mishra et al., 2002)&lt;/DisplayText&gt;&lt;record&gt;&lt;rec-number&gt;169&lt;/rec-number&gt;&lt;foreign-keys&gt;&lt;key app="EN" db-id="0zaxfzw0nszf5ae2xx05fzzowfpdapapwt0v" timestamp="1457916222"&gt;169&lt;/key&gt;&lt;/foreign-keys&gt;&lt;ref-type name="Journal Article"&gt;17&lt;/ref-type&gt;&lt;contributors&gt;&lt;authors&gt;&lt;author&gt;Mishra, G. D.&lt;/author&gt;&lt;author&gt;Ball, K.&lt;/author&gt;&lt;author&gt;Dobson, A. J.&lt;/author&gt;&lt;author&gt;Byles, J. E.&lt;/author&gt;&lt;author&gt;Warner-Smith, P.&lt;/author&gt;&lt;/authors&gt;&lt;/contributors&gt;&lt;auth-address&gt;School of Health Sciences, Deakin University, 221 Burwood Highway, Burwood VIC 3125, Australia.&lt;/auth-address&gt;&lt;titles&gt;&lt;title&gt;Which aspects of socio-economic status are related to health in mid-aged and older women?&lt;/title&gt;&lt;secondary-title&gt;Int J Behav Med&lt;/secondary-title&gt;&lt;/titles&gt;&lt;periodical&gt;&lt;full-title&gt;Int J Behav Med&lt;/full-title&gt;&lt;/periodical&gt;&lt;pages&gt;263-85&lt;/pages&gt;&lt;volume&gt;9&lt;/volume&gt;&lt;number&gt;3&lt;/number&gt;&lt;keywords&gt;&lt;keyword&gt;Age Factors&lt;/keyword&gt;&lt;keyword&gt;Aged&lt;/keyword&gt;&lt;keyword&gt;Aging/*psychology&lt;/keyword&gt;&lt;keyword&gt;Australia&lt;/keyword&gt;&lt;keyword&gt;Factor Analysis, Statistical&lt;/keyword&gt;&lt;keyword&gt;Female&lt;/keyword&gt;&lt;keyword&gt;Humans&lt;/keyword&gt;&lt;keyword&gt;Longitudinal Studies&lt;/keyword&gt;&lt;keyword&gt;Middle Aged&lt;/keyword&gt;&lt;keyword&gt;*Socioeconomic Factors&lt;/keyword&gt;&lt;keyword&gt;*Women&amp;apos;s Health&lt;/keyword&gt;&lt;/keywords&gt;&lt;dates&gt;&lt;year&gt;2002&lt;/year&gt;&lt;/dates&gt;&lt;isbn&gt;1070-5503 (Print)&amp;#xD;1070-5503 (Linking)&lt;/isbn&gt;&lt;accession-num&gt;12360841&lt;/accession-num&gt;&lt;urls&gt;&lt;related-urls&gt;&lt;url&gt;http://www.ncbi.nlm.nih.gov/pubmed/12360841&lt;/url&gt;&lt;/related-urls&gt;&lt;/urls&gt;&lt;/record&gt;&lt;/Cite&gt;&lt;/EndNote&gt;</w:instrText>
      </w:r>
      <w:r w:rsidR="00870399">
        <w:fldChar w:fldCharType="separate"/>
      </w:r>
      <w:r w:rsidR="007F3AAA">
        <w:rPr>
          <w:noProof/>
        </w:rPr>
        <w:t>(</w:t>
      </w:r>
      <w:hyperlink w:anchor="_ENREF_132" w:tooltip="Mishra, 2002 #169" w:history="1">
        <w:r w:rsidR="001731F3">
          <w:rPr>
            <w:noProof/>
          </w:rPr>
          <w:t>Mishra et al., 2002</w:t>
        </w:r>
      </w:hyperlink>
      <w:r w:rsidR="007F3AAA">
        <w:rPr>
          <w:noProof/>
        </w:rPr>
        <w:t>)</w:t>
      </w:r>
      <w:r w:rsidR="00870399">
        <w:fldChar w:fldCharType="end"/>
      </w:r>
      <w:r>
        <w:t>.</w:t>
      </w:r>
    </w:p>
    <w:p w14:paraId="35E46D61" w14:textId="77777777" w:rsidR="00DC3F65" w:rsidRDefault="00DC3F65" w:rsidP="00DC3F65"/>
    <w:p w14:paraId="1744F064" w14:textId="0F7016C9" w:rsidR="00DC3F65" w:rsidRDefault="00DC3F65" w:rsidP="00DC3F65">
      <w:r>
        <w:t xml:space="preserve">According to the ABS, the </w:t>
      </w:r>
      <w:r w:rsidR="00CE658E">
        <w:t>percentage</w:t>
      </w:r>
      <w:r>
        <w:t xml:space="preserve"> of Australian people aged 25-3</w:t>
      </w:r>
      <w:r w:rsidR="008458D1">
        <w:t>4 who have attained a Bachelor d</w:t>
      </w:r>
      <w:r>
        <w:t xml:space="preserve">egree or higher was 27 </w:t>
      </w:r>
      <w:r w:rsidR="0065262B">
        <w:t>per cent</w:t>
      </w:r>
      <w:r>
        <w:t xml:space="preserve"> in 2004 and by 2015, the </w:t>
      </w:r>
      <w:r w:rsidR="00CE658E">
        <w:t>percentage</w:t>
      </w:r>
      <w:r>
        <w:t xml:space="preserve"> had increased to 37 </w:t>
      </w:r>
      <w:r w:rsidR="00870399">
        <w:fldChar w:fldCharType="begin"/>
      </w:r>
      <w:r w:rsidR="009E6594">
        <w:instrText xml:space="preserve"> ADDIN EN.CITE &lt;EndNote&gt;&lt;Cite&gt;&lt;Author&gt;ABS&lt;/Author&gt;&lt;Year&gt;2015&lt;/Year&gt;&lt;RecNum&gt;175&lt;/RecNum&gt;&lt;DisplayText&gt;(ABS, 2015c)&lt;/DisplayText&gt;&lt;record&gt;&lt;rec-number&gt;175&lt;/rec-number&gt;&lt;foreign-keys&gt;&lt;key app="EN" db-id="0zaxfzw0nszf5ae2xx05fzzowfpdapapwt0v" timestamp="1457926809"&gt;175&lt;/key&gt;&lt;/foreign-keys&gt;&lt;ref-type name="Government Document"&gt;46&lt;/ref-type&gt;&lt;contributors&gt;&lt;authors&gt;&lt;author&gt;ABS&lt;/author&gt;&lt;/authors&gt;&lt;secondary-authors&gt;&lt;author&gt;Australian Bureau of Statistics&lt;/author&gt;&lt;/secondary-authors&gt;&lt;/contributors&gt;&lt;titles&gt;&lt;title&gt;Education and Work, Australia, May 2015&lt;/title&gt;&lt;tertiary-title&gt;Education and Work, Australia&lt;/tertiary-title&gt;&lt;/titles&gt;&lt;section&gt;12/12/2014&lt;/section&gt;&lt;dates&gt;&lt;year&gt;2015&lt;/year&gt;&lt;/dates&gt;&lt;pub-location&gt;Canberra&lt;/pub-location&gt;&lt;publisher&gt;Australian Bureau of Statistics&lt;/publisher&gt;&lt;isbn&gt;6227.0&lt;/isbn&gt;&lt;urls&gt;&lt;/urls&gt;&lt;/record&gt;&lt;/Cite&gt;&lt;/EndNote&gt;</w:instrText>
      </w:r>
      <w:r w:rsidR="00870399">
        <w:fldChar w:fldCharType="separate"/>
      </w:r>
      <w:r w:rsidR="009E6594">
        <w:rPr>
          <w:noProof/>
        </w:rPr>
        <w:t>(</w:t>
      </w:r>
      <w:hyperlink w:anchor="_ENREF_19" w:tooltip="ABS, 2015 #175" w:history="1">
        <w:r w:rsidR="001731F3">
          <w:rPr>
            <w:noProof/>
          </w:rPr>
          <w:t>ABS, 2015c</w:t>
        </w:r>
      </w:hyperlink>
      <w:r w:rsidR="009E6594">
        <w:rPr>
          <w:noProof/>
        </w:rPr>
        <w:t>)</w:t>
      </w:r>
      <w:r w:rsidR="00870399">
        <w:fldChar w:fldCharType="end"/>
      </w:r>
      <w:r>
        <w:t xml:space="preserve">. In 2009, the Australian Government announced a goal that 40 </w:t>
      </w:r>
      <w:r w:rsidR="0065262B">
        <w:t>per cent</w:t>
      </w:r>
      <w:r>
        <w:t xml:space="preserve"> of people aged 25-34 will have graduated with a Bachelor degree by 2025. Women achieved this target in 2011 </w:t>
      </w:r>
      <w:r w:rsidR="00870399">
        <w:fldChar w:fldCharType="begin"/>
      </w:r>
      <w:r w:rsidR="007F3AAA">
        <w:instrText xml:space="preserve"> ADDIN EN.CITE &lt;EndNote&gt;&lt;Cite&gt;&lt;Author&gt;ABS&lt;/Author&gt;&lt;Year&gt;2011&lt;/Year&gt;&lt;RecNum&gt;176&lt;/RecNum&gt;&lt;DisplayText&gt;(ABS, 2011)&lt;/DisplayText&gt;&lt;record&gt;&lt;rec-number&gt;176&lt;/rec-number&gt;&lt;foreign-keys&gt;&lt;key app="EN" db-id="0zaxfzw0nszf5ae2xx05fzzowfpdapapwt0v" timestamp="1457927303"&gt;176&lt;/key&gt;&lt;/foreign-keys&gt;&lt;ref-type name="Government Document"&gt;46&lt;/ref-type&gt;&lt;contributors&gt;&lt;authors&gt;&lt;author&gt;ABS&lt;/author&gt;&lt;/authors&gt;&lt;secondary-authors&gt;&lt;author&gt;ABS&lt;/author&gt;&lt;/secondary-authors&gt;&lt;/contributors&gt;&lt;titles&gt;&lt;title&gt;Education and Work, Australia, May 2011&lt;/title&gt;&lt;tertiary-title&gt;Education and Work, Australia&lt;/tertiary-title&gt;&lt;/titles&gt;&lt;dates&gt;&lt;year&gt;2011&lt;/year&gt;&lt;/dates&gt;&lt;pub-location&gt;Canberra&lt;/pub-location&gt;&lt;publisher&gt;ABS&lt;/publisher&gt;&lt;isbn&gt;6227.0&lt;/isbn&gt;&lt;urls&gt;&lt;/urls&gt;&lt;/record&gt;&lt;/Cite&gt;&lt;/EndNote&gt;</w:instrText>
      </w:r>
      <w:r w:rsidR="00870399">
        <w:fldChar w:fldCharType="separate"/>
      </w:r>
      <w:r w:rsidR="007F3AAA">
        <w:rPr>
          <w:noProof/>
        </w:rPr>
        <w:t>(</w:t>
      </w:r>
      <w:hyperlink w:anchor="_ENREF_10" w:tooltip="ABS, 2011 #176" w:history="1">
        <w:r w:rsidR="001731F3">
          <w:rPr>
            <w:noProof/>
          </w:rPr>
          <w:t>ABS, 2011</w:t>
        </w:r>
      </w:hyperlink>
      <w:r w:rsidR="007F3AAA">
        <w:rPr>
          <w:noProof/>
        </w:rPr>
        <w:t>)</w:t>
      </w:r>
      <w:r w:rsidR="00870399">
        <w:fldChar w:fldCharType="end"/>
      </w:r>
      <w:r>
        <w:t xml:space="preserve"> and the latest available data shows that 42 </w:t>
      </w:r>
      <w:r w:rsidR="0065262B">
        <w:t>per cent</w:t>
      </w:r>
      <w:r>
        <w:t xml:space="preserve"> of women aged 25-34 have a Bachelor degree or higher </w:t>
      </w:r>
      <w:r w:rsidR="00870399">
        <w:fldChar w:fldCharType="begin"/>
      </w:r>
      <w:r w:rsidR="009E6594">
        <w:instrText xml:space="preserve"> ADDIN EN.CITE &lt;EndNote&gt;&lt;Cite&gt;&lt;Author&gt;ABS&lt;/Author&gt;&lt;Year&gt;2015&lt;/Year&gt;&lt;RecNum&gt;175&lt;/RecNum&gt;&lt;DisplayText&gt;(ABS, 2015c)&lt;/DisplayText&gt;&lt;record&gt;&lt;rec-number&gt;175&lt;/rec-number&gt;&lt;foreign-keys&gt;&lt;key app="EN" db-id="0zaxfzw0nszf5ae2xx05fzzowfpdapapwt0v" timestamp="1457926809"&gt;175&lt;/key&gt;&lt;/foreign-keys&gt;&lt;ref-type name="Government Document"&gt;46&lt;/ref-type&gt;&lt;contributors&gt;&lt;authors&gt;&lt;author&gt;ABS&lt;/author&gt;&lt;/authors&gt;&lt;secondary-authors&gt;&lt;author&gt;Australian Bureau of Statistics&lt;/author&gt;&lt;/secondary-authors&gt;&lt;/contributors&gt;&lt;titles&gt;&lt;title&gt;Education and Work, Australia, May 2015&lt;/title&gt;&lt;tertiary-title&gt;Education and Work, Australia&lt;/tertiary-title&gt;&lt;/titles&gt;&lt;section&gt;12/12/2014&lt;/section&gt;&lt;dates&gt;&lt;year&gt;2015&lt;/year&gt;&lt;/dates&gt;&lt;pub-location&gt;Canberra&lt;/pub-location&gt;&lt;publisher&gt;Australian Bureau of Statistics&lt;/publisher&gt;&lt;isbn&gt;6227.0&lt;/isbn&gt;&lt;urls&gt;&lt;/urls&gt;&lt;/record&gt;&lt;/Cite&gt;&lt;/EndNote&gt;</w:instrText>
      </w:r>
      <w:r w:rsidR="00870399">
        <w:fldChar w:fldCharType="separate"/>
      </w:r>
      <w:r w:rsidR="009E6594">
        <w:rPr>
          <w:noProof/>
        </w:rPr>
        <w:t>(</w:t>
      </w:r>
      <w:hyperlink w:anchor="_ENREF_19" w:tooltip="ABS, 2015 #175" w:history="1">
        <w:r w:rsidR="001731F3">
          <w:rPr>
            <w:noProof/>
          </w:rPr>
          <w:t>ABS, 2015c</w:t>
        </w:r>
      </w:hyperlink>
      <w:r w:rsidR="009E6594">
        <w:rPr>
          <w:noProof/>
        </w:rPr>
        <w:t>)</w:t>
      </w:r>
      <w:r w:rsidR="00870399">
        <w:fldChar w:fldCharType="end"/>
      </w:r>
      <w:r>
        <w:t>.</w:t>
      </w:r>
    </w:p>
    <w:p w14:paraId="4AC6F11D" w14:textId="77777777" w:rsidR="00DC3F65" w:rsidRDefault="00DC3F65" w:rsidP="00DC3F65"/>
    <w:p w14:paraId="4D1CB5A2" w14:textId="47551A7E" w:rsidR="00DC3F65" w:rsidRDefault="00DC3F65" w:rsidP="00DC3F65">
      <w:pPr>
        <w:pStyle w:val="Heading2"/>
      </w:pPr>
      <w:bookmarkStart w:id="302" w:name="_Toc446584300"/>
      <w:bookmarkStart w:id="303" w:name="_Toc446585422"/>
      <w:bookmarkStart w:id="304" w:name="_Toc452371034"/>
      <w:r>
        <w:t>Ascertainment of highest level of educational attainment</w:t>
      </w:r>
      <w:bookmarkEnd w:id="302"/>
      <w:bookmarkEnd w:id="303"/>
      <w:bookmarkEnd w:id="304"/>
    </w:p>
    <w:p w14:paraId="6170E85C" w14:textId="77777777" w:rsidR="00DC3F65" w:rsidRDefault="00DC3F65" w:rsidP="00DC3F65">
      <w:r>
        <w:t>Highest level of educational attainment was determined from the following questions in ALSWH.</w:t>
      </w:r>
    </w:p>
    <w:p w14:paraId="438EE976" w14:textId="45FAC629" w:rsidR="00DC3F65" w:rsidRDefault="00605405" w:rsidP="00DC3F65">
      <w:pPr>
        <w:jc w:val="center"/>
      </w:pPr>
      <w:r>
        <w:t>‘</w:t>
      </w:r>
      <w:r w:rsidR="00DC3F65">
        <w:t>What is the highest qualification you have completed?</w:t>
      </w:r>
      <w:r>
        <w:t>’</w:t>
      </w:r>
    </w:p>
    <w:p w14:paraId="5C9F3E1D" w14:textId="77777777" w:rsidR="00DC3F65" w:rsidRDefault="00DC3F65" w:rsidP="00DC3F65"/>
    <w:p w14:paraId="641ECE1A" w14:textId="77777777" w:rsidR="00DC3F65" w:rsidRDefault="00DC3F65" w:rsidP="00DC3F65">
      <w:r>
        <w:t xml:space="preserve">Response options were: No formal qualifications, School or Intermediate Certificate (or equivalent), Higher School or Leaving Certificate (or equivalent), Trade/apprenticeship, Certificate/diploma, University degree, and High University degree. </w:t>
      </w:r>
    </w:p>
    <w:p w14:paraId="0CD5A70C" w14:textId="77777777" w:rsidR="00DC3F65" w:rsidRDefault="00DC3F65" w:rsidP="00DC3F65"/>
    <w:p w14:paraId="7B76248A" w14:textId="373FE42F" w:rsidR="00DC3F65" w:rsidRDefault="00E54443" w:rsidP="00DC3F65">
      <w:r>
        <w:t>This question was asked in S</w:t>
      </w:r>
      <w:r w:rsidR="00DC3F65">
        <w:t>u</w:t>
      </w:r>
      <w:r>
        <w:t>rvey 1 for the 1921-26 cohort, S</w:t>
      </w:r>
      <w:r w:rsidR="00DC3F65">
        <w:t>urveys 1 and 6 of the 1946-51 cohort, and all surveys of the 1973-78 cohort.</w:t>
      </w:r>
    </w:p>
    <w:p w14:paraId="7E64B046" w14:textId="77777777" w:rsidR="00DC3F65" w:rsidRDefault="00DC3F65" w:rsidP="00DC3F65"/>
    <w:p w14:paraId="77CB6E3A" w14:textId="77777777" w:rsidR="00DC3F65" w:rsidRDefault="00DC3F65" w:rsidP="00DC3F65">
      <w:r>
        <w:t>For the 1989-95 cohort, the following question was asked at every survey.</w:t>
      </w:r>
    </w:p>
    <w:p w14:paraId="5250B090" w14:textId="77777777" w:rsidR="00DC3F65" w:rsidRDefault="00DC3F65" w:rsidP="00DC3F65"/>
    <w:p w14:paraId="7C926A23" w14:textId="3C5BFB41" w:rsidR="00DC3F65" w:rsidRDefault="00605405" w:rsidP="00DC3F65">
      <w:pPr>
        <w:jc w:val="center"/>
      </w:pPr>
      <w:r>
        <w:lastRenderedPageBreak/>
        <w:t>‘</w:t>
      </w:r>
      <w:r w:rsidR="00DC3F65">
        <w:t>What is the highest level of education you have completed?</w:t>
      </w:r>
      <w:r>
        <w:t>’</w:t>
      </w:r>
    </w:p>
    <w:p w14:paraId="17FEBB27" w14:textId="77777777" w:rsidR="00DC3F65" w:rsidRDefault="00DC3F65" w:rsidP="00DC3F65"/>
    <w:p w14:paraId="225E7327" w14:textId="77777777" w:rsidR="00DC3F65" w:rsidRDefault="00DC3F65" w:rsidP="00DC3F65">
      <w:r>
        <w:t>Response options were Year 10 or below, Year 11 or equivalent, Year 12 or equivalent, Certificate I/II, Certificate III/IV, Advanced Diploma/Diploma, Bachelor degree, Graduate diploma/Graduate certificate, and Postgraduate degree (Appendix A).</w:t>
      </w:r>
    </w:p>
    <w:p w14:paraId="1C746A8C" w14:textId="77777777" w:rsidR="00DC3F65" w:rsidRPr="004861F8" w:rsidRDefault="00DC3F65" w:rsidP="00DC3F65"/>
    <w:p w14:paraId="39284C5C" w14:textId="3B9D00EF" w:rsidR="00DC3F65" w:rsidRDefault="00DC3F65" w:rsidP="00DC3F65">
      <w:pPr>
        <w:pStyle w:val="Heading2"/>
      </w:pPr>
      <w:bookmarkStart w:id="305" w:name="_Toc446584301"/>
      <w:bookmarkStart w:id="306" w:name="_Toc446585423"/>
      <w:bookmarkStart w:id="307" w:name="_Toc452371035"/>
      <w:r>
        <w:t>Changes in highest educational attainment across the adult lifespan</w:t>
      </w:r>
      <w:bookmarkEnd w:id="305"/>
      <w:bookmarkEnd w:id="306"/>
      <w:bookmarkEnd w:id="307"/>
    </w:p>
    <w:p w14:paraId="5A06348B" w14:textId="0EF34CD8" w:rsidR="00DC3F65" w:rsidRDefault="00DC3F65" w:rsidP="00DC3F65">
      <w:r>
        <w:t xml:space="preserve">The </w:t>
      </w:r>
      <w:r w:rsidR="00CE658E">
        <w:t>percentage</w:t>
      </w:r>
      <w:r>
        <w:t xml:space="preserve"> of women who gained a university degree in the 1989-95 cohort increased from 23 to 41 </w:t>
      </w:r>
      <w:r w:rsidR="0065262B">
        <w:t>per cent</w:t>
      </w:r>
      <w:r w:rsidR="00E54443">
        <w:t xml:space="preserve"> from S</w:t>
      </w:r>
      <w:r>
        <w:t xml:space="preserve">urveys 1 to 3 (Figure 8-1). In the 1973-78 cohort, 11 </w:t>
      </w:r>
      <w:r w:rsidR="0065262B">
        <w:t>per cent</w:t>
      </w:r>
      <w:r>
        <w:t xml:space="preserve"> of women had a university degree in 1996 and this increased to 54 </w:t>
      </w:r>
      <w:r w:rsidR="0065262B">
        <w:t>per cent</w:t>
      </w:r>
      <w:r>
        <w:t xml:space="preserve"> by 2012. Interestingly, 23 </w:t>
      </w:r>
      <w:r w:rsidR="0065262B">
        <w:t>per cent</w:t>
      </w:r>
      <w:r>
        <w:t xml:space="preserve"> of women aged 18-23 in 2013 had gained a university education compared with 11 </w:t>
      </w:r>
      <w:r w:rsidR="0065262B">
        <w:t>per cent</w:t>
      </w:r>
      <w:r>
        <w:t xml:space="preserve"> of women aged 18-23 in 1996. </w:t>
      </w:r>
    </w:p>
    <w:p w14:paraId="3B1AB182" w14:textId="77777777" w:rsidR="00DC3F65" w:rsidRDefault="00DC3F65" w:rsidP="00DC3F65"/>
    <w:p w14:paraId="0A18891E" w14:textId="22315C39" w:rsidR="00DC3F65" w:rsidRDefault="00DC3F65" w:rsidP="00DC3F65">
      <w:r>
        <w:t xml:space="preserve">In the 1946-51 cohort, 14 </w:t>
      </w:r>
      <w:r w:rsidR="0065262B">
        <w:t>per cent</w:t>
      </w:r>
      <w:r>
        <w:t xml:space="preserve"> of women aged 45-51 in 1996 had a university education and this increased to 20 </w:t>
      </w:r>
      <w:r w:rsidR="0065262B">
        <w:t>per cent</w:t>
      </w:r>
      <w:r>
        <w:t xml:space="preserve"> by the time they were aged 59-64 in 2010. </w:t>
      </w:r>
      <w:r w:rsidR="00294036">
        <w:t>During</w:t>
      </w:r>
      <w:r>
        <w:t xml:space="preserve"> this time, the </w:t>
      </w:r>
      <w:r w:rsidR="00CE658E">
        <w:t>percentage</w:t>
      </w:r>
      <w:r>
        <w:t xml:space="preserve"> of women whose highest educational level was </w:t>
      </w:r>
      <w:r w:rsidR="00294036">
        <w:t xml:space="preserve">Year </w:t>
      </w:r>
      <w:r>
        <w:t xml:space="preserve">12 (or equivalent) or a Certificate/Diploma had also increased by 2-3 </w:t>
      </w:r>
      <w:r w:rsidR="0065262B">
        <w:t>per cent</w:t>
      </w:r>
      <w:r>
        <w:t>.</w:t>
      </w:r>
    </w:p>
    <w:p w14:paraId="6A5102E9" w14:textId="77777777" w:rsidR="00DC3F65" w:rsidRDefault="00DC3F65" w:rsidP="00DC3F65"/>
    <w:p w14:paraId="40E99BA2" w14:textId="0B21CB68" w:rsidR="00DC3F65" w:rsidRDefault="00DC3F65" w:rsidP="00DC3F65">
      <w:r>
        <w:t>In the 1921-26 cohort, almost three-quarters of wom</w:t>
      </w:r>
      <w:r w:rsidR="00294036">
        <w:t>en aged 70-75 did not complete Y</w:t>
      </w:r>
      <w:r>
        <w:t xml:space="preserve">ear 12 and 4 </w:t>
      </w:r>
      <w:r w:rsidR="0065262B">
        <w:t>per cent</w:t>
      </w:r>
      <w:r>
        <w:t xml:space="preserve"> of the participants had a university degree.</w:t>
      </w:r>
    </w:p>
    <w:p w14:paraId="5D045A69" w14:textId="77777777" w:rsidR="00DC3F65" w:rsidRPr="008F5EB8" w:rsidRDefault="00DC3F65" w:rsidP="00DC3F65"/>
    <w:p w14:paraId="0B0D4FB4" w14:textId="62C8DD2C" w:rsidR="00DC3F65" w:rsidRDefault="00C16EBC" w:rsidP="00DC3F65">
      <w:pPr>
        <w:keepNext/>
        <w:jc w:val="center"/>
      </w:pPr>
      <w:r>
        <w:rPr>
          <w:noProof/>
          <w:szCs w:val="24"/>
        </w:rPr>
        <w:lastRenderedPageBreak/>
        <w:drawing>
          <wp:inline distT="0" distB="0" distL="0" distR="0" wp14:anchorId="6A7126FF" wp14:editId="364E0E13">
            <wp:extent cx="5727700" cy="4295775"/>
            <wp:effectExtent l="0" t="0" r="6350" b="952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18B772E7" w14:textId="0BFF1256" w:rsidR="00DC3F65" w:rsidRDefault="00DC3F65" w:rsidP="00DC3F65">
      <w:pPr>
        <w:pStyle w:val="Caption"/>
        <w:rPr>
          <w:color w:val="0070C0"/>
        </w:rPr>
      </w:pPr>
      <w:bookmarkStart w:id="308" w:name="_Toc452469985"/>
      <w:r>
        <w:t xml:space="preserve">Figure </w:t>
      </w:r>
      <w:fldSimple w:instr=" STYLEREF 1 \s ">
        <w:r w:rsidR="004675BB">
          <w:rPr>
            <w:noProof/>
          </w:rPr>
          <w:t>8</w:t>
        </w:r>
      </w:fldSimple>
      <w:r w:rsidR="003D2D66">
        <w:noBreakHyphen/>
      </w:r>
      <w:fldSimple w:instr=" SEQ Figure \* ARABIC \s 1 ">
        <w:r w:rsidR="004675BB">
          <w:rPr>
            <w:noProof/>
          </w:rPr>
          <w:t>1</w:t>
        </w:r>
      </w:fldSimple>
      <w:r>
        <w:t xml:space="preserve">: </w:t>
      </w:r>
      <w:r w:rsidR="00CE658E">
        <w:t>Percentage</w:t>
      </w:r>
      <w:r w:rsidRPr="00970A95">
        <w:t xml:space="preserve"> of women in each level of highest educational attainment at each survey for all cohorts (1989-95, 1973-78, 1946-51, </w:t>
      </w:r>
      <w:r w:rsidR="008458D1">
        <w:t xml:space="preserve">and </w:t>
      </w:r>
      <w:r w:rsidRPr="00970A95">
        <w:t>1921-26).</w:t>
      </w:r>
      <w:bookmarkEnd w:id="308"/>
    </w:p>
    <w:p w14:paraId="50BFB879" w14:textId="77777777" w:rsidR="00DC3F65" w:rsidRDefault="00DC3F65" w:rsidP="00DC3F65">
      <w:pPr>
        <w:jc w:val="left"/>
      </w:pPr>
    </w:p>
    <w:p w14:paraId="6614C868" w14:textId="54DF595D" w:rsidR="00DC3F65" w:rsidRDefault="00DC3F65" w:rsidP="00DC3F65">
      <w:r>
        <w:t xml:space="preserve">We have previously reported that there is an over-representation of women with a university education in ALSWH and the bias increased from </w:t>
      </w:r>
      <w:r w:rsidR="00E54443">
        <w:t>S</w:t>
      </w:r>
      <w:r>
        <w:t xml:space="preserve">urvey 1 to 6, particularly for the 1973-78 cohort </w:t>
      </w:r>
      <w:r w:rsidR="00870399">
        <w:fldChar w:fldCharType="begin"/>
      </w:r>
      <w:r w:rsidR="00A73AB9">
        <w:instrText xml:space="preserve"> ADDIN EN.CITE &lt;EndNote&gt;&lt;Cite&gt;&lt;Author&gt;Dobson&lt;/Author&gt;&lt;Year&gt;2015&lt;/Year&gt;&lt;RecNum&gt;9&lt;/RecNum&gt;&lt;DisplayText&gt;(Dobson et al., 2015)&lt;/DisplayText&gt;&lt;record&gt;&lt;rec-number&gt;9&lt;/rec-number&gt;&lt;foreign-keys&gt;&lt;key app="EN" db-id="0zaxfzw0nszf5ae2xx05fzzowfpdapapwt0v" timestamp="1445907342"&gt;9&lt;/key&gt;&lt;/foreign-keys&gt;&lt;ref-type name="Journal Article"&gt;17&lt;/ref-type&gt;&lt;contributors&gt;&lt;authors&gt;&lt;author&gt;Dobson, A. J.&lt;/author&gt;&lt;author&gt;Hockey, R.&lt;/author&gt;&lt;author&gt;Brown, W. J.&lt;/author&gt;&lt;author&gt;Byles, J. E.&lt;/author&gt;&lt;author&gt;Loxton, D. J.&lt;/author&gt;&lt;author&gt;McLaughlin, D.&lt;/author&gt;&lt;author&gt;Tooth, L. R.&lt;/author&gt;&lt;author&gt;Mishra, G. D.&lt;/author&gt;&lt;/authors&gt;&lt;/contributors&gt;&lt;auth-address&gt;School of Public Health, a.dobson@sph.uq.edu.au.&amp;#xD;School of Public Health.&amp;#xD;School of Human Movement Studies, University of Queensland, Herston, QLD, Australia.&amp;#xD;University of Newcastle, Research Centre for Gender, Health and Ageing, Newcastle, NSW, Australia.&lt;/auth-address&gt;&lt;titles&gt;&lt;title&gt;Cohort Profile Update: Australian Longitudinal Study on Women&amp;apos;s Health&lt;/title&gt;&lt;secondary-title&gt;Int J Epidemiol&lt;/secondary-title&gt;&lt;/titles&gt;&lt;periodical&gt;&lt;full-title&gt;Int J Epidemiol&lt;/full-title&gt;&lt;/periodical&gt;&lt;volume&gt;44&lt;/volume&gt;&lt;number&gt;5&lt;/number&gt;&lt;section&gt;1547&lt;/section&gt;&lt;keywords&gt;&lt;keyword&gt;Australian women&lt;/keyword&gt;&lt;keyword&gt;cohort retention&lt;/keyword&gt;&lt;keyword&gt;linked records&lt;/keyword&gt;&lt;/keywords&gt;&lt;dates&gt;&lt;year&gt;2015&lt;/year&gt;&lt;pub-dates&gt;&lt;date&gt;Jun 30&lt;/date&gt;&lt;/pub-dates&gt;&lt;/dates&gt;&lt;isbn&gt;1464-3685 (Electronic)&amp;#xD;0300-5771 (Linking)&lt;/isbn&gt;&lt;accession-num&gt;26130741&lt;/accession-num&gt;&lt;urls&gt;&lt;related-urls&gt;&lt;url&gt;http://www.ncbi.nlm.nih.gov/pubmed/26130741&lt;/url&gt;&lt;/related-urls&gt;&lt;/urls&gt;&lt;electronic-resource-num&gt;10.1093/ije/dyv110&lt;/electronic-resource-num&gt;&lt;/record&gt;&lt;/Cite&gt;&lt;/EndNote&gt;</w:instrText>
      </w:r>
      <w:r w:rsidR="00870399">
        <w:fldChar w:fldCharType="separate"/>
      </w:r>
      <w:r w:rsidR="007F3AAA">
        <w:rPr>
          <w:noProof/>
        </w:rPr>
        <w:t>(</w:t>
      </w:r>
      <w:hyperlink w:anchor="_ENREF_71" w:tooltip="Dobson, 2015 #9" w:history="1">
        <w:r w:rsidR="001731F3">
          <w:rPr>
            <w:noProof/>
          </w:rPr>
          <w:t>Dobson et al., 2015</w:t>
        </w:r>
      </w:hyperlink>
      <w:r w:rsidR="007F3AAA">
        <w:rPr>
          <w:noProof/>
        </w:rPr>
        <w:t>)</w:t>
      </w:r>
      <w:r w:rsidR="00870399">
        <w:fldChar w:fldCharType="end"/>
      </w:r>
      <w:r>
        <w:t xml:space="preserve">. By </w:t>
      </w:r>
      <w:r w:rsidR="00E54443">
        <w:t>S</w:t>
      </w:r>
      <w:r>
        <w:t xml:space="preserve">urvey 6 of the 1973-78 cohort, 58.3 </w:t>
      </w:r>
      <w:r w:rsidR="0065262B">
        <w:t>per cent</w:t>
      </w:r>
      <w:r>
        <w:t xml:space="preserve"> of women aged 34-39 had a university qualification compared with 33.7 </w:t>
      </w:r>
      <w:r w:rsidR="0065262B">
        <w:t>per cent</w:t>
      </w:r>
      <w:r>
        <w:t xml:space="preserve"> of women aged 33-38 according to the 2011 Australian Census. For the 1946-51 cohort, 18.1 </w:t>
      </w:r>
      <w:r w:rsidR="0065262B">
        <w:t>per cent</w:t>
      </w:r>
      <w:r>
        <w:t xml:space="preserve"> of 59-64 year ol</w:t>
      </w:r>
      <w:r w:rsidR="00890BB7">
        <w:t>d women had a university degree</w:t>
      </w:r>
      <w:r>
        <w:t xml:space="preserve"> </w:t>
      </w:r>
      <w:r w:rsidR="008458D1">
        <w:t xml:space="preserve">compared with </w:t>
      </w:r>
      <w:r>
        <w:t xml:space="preserve">14.6 </w:t>
      </w:r>
      <w:r w:rsidR="0065262B">
        <w:t>per cent</w:t>
      </w:r>
      <w:r>
        <w:t xml:space="preserve"> of women aged 33-38 sampled in the Census. The difference was the least for the 1921-26 cohort where 5.8 </w:t>
      </w:r>
      <w:r w:rsidR="0065262B">
        <w:t>per cent</w:t>
      </w:r>
      <w:r>
        <w:t xml:space="preserve"> of women aged 85-90 had a university education compared with 3.2 </w:t>
      </w:r>
      <w:r w:rsidR="0065262B">
        <w:t>per cent</w:t>
      </w:r>
      <w:r>
        <w:t xml:space="preserve"> of women of the same age in the Census. </w:t>
      </w:r>
    </w:p>
    <w:p w14:paraId="46591E70" w14:textId="77777777" w:rsidR="00DC3F65" w:rsidRDefault="00DC3F65" w:rsidP="00DC3F65">
      <w:pPr>
        <w:rPr>
          <w:b/>
        </w:rPr>
      </w:pPr>
    </w:p>
    <w:p w14:paraId="63F194AA" w14:textId="3C575899" w:rsidR="00DC3F65" w:rsidRDefault="00DC3F65" w:rsidP="00DC3F65">
      <w:pPr>
        <w:pStyle w:val="Heading2"/>
      </w:pPr>
      <w:bookmarkStart w:id="309" w:name="_Toc446584302"/>
      <w:bookmarkStart w:id="310" w:name="_Toc446585424"/>
      <w:bookmarkStart w:id="311" w:name="_Toc452371036"/>
      <w:r>
        <w:t>Projection of university education trends for Australian women over the next 20 years</w:t>
      </w:r>
      <w:bookmarkEnd w:id="309"/>
      <w:bookmarkEnd w:id="310"/>
      <w:bookmarkEnd w:id="311"/>
    </w:p>
    <w:p w14:paraId="45E11FC4" w14:textId="1FD698BA" w:rsidR="00DC3F65" w:rsidRDefault="00DC3F65" w:rsidP="00DC3F65">
      <w:r>
        <w:t xml:space="preserve">To project the </w:t>
      </w:r>
      <w:r w:rsidR="00CE658E">
        <w:t>prevalence</w:t>
      </w:r>
      <w:r>
        <w:t xml:space="preserve"> of women who will gain university degrees over the next </w:t>
      </w:r>
      <w:r w:rsidR="00294036">
        <w:t>twenty</w:t>
      </w:r>
      <w:r>
        <w:t xml:space="preserve"> years, the historical trends were first modelled using data from the annual ABS Survey of Education and Work for 2005 to 2015 </w:t>
      </w:r>
      <w:r w:rsidR="00870399">
        <w:fldChar w:fldCharType="begin"/>
      </w:r>
      <w:r w:rsidR="009E6594">
        <w:instrText xml:space="preserve"> ADDIN EN.CITE &lt;EndNote&gt;&lt;Cite&gt;&lt;Author&gt;ABS&lt;/Author&gt;&lt;Year&gt;2015&lt;/Year&gt;&lt;RecNum&gt;175&lt;/RecNum&gt;&lt;DisplayText&gt;(ABS, 2015c)&lt;/DisplayText&gt;&lt;record&gt;&lt;rec-number&gt;175&lt;/rec-number&gt;&lt;foreign-keys&gt;&lt;key app="EN" db-id="0zaxfzw0nszf5ae2xx05fzzowfpdapapwt0v" timestamp="1457926809"&gt;175&lt;/key&gt;&lt;/foreign-keys&gt;&lt;ref-type name="Government Document"&gt;46&lt;/ref-type&gt;&lt;contributors&gt;&lt;authors&gt;&lt;author&gt;ABS&lt;/author&gt;&lt;/authors&gt;&lt;secondary-authors&gt;&lt;author&gt;Australian Bureau of Statistics&lt;/author&gt;&lt;/secondary-authors&gt;&lt;/contributors&gt;&lt;titles&gt;&lt;title&gt;Education and Work, Australia, May 2015&lt;/title&gt;&lt;tertiary-title&gt;Education and Work, Australia&lt;/tertiary-title&gt;&lt;/titles&gt;&lt;section&gt;12/12/2014&lt;/section&gt;&lt;dates&gt;&lt;year&gt;2015&lt;/year&gt;&lt;/dates&gt;&lt;pub-location&gt;Canberra&lt;/pub-location&gt;&lt;publisher&gt;Australian Bureau of Statistics&lt;/publisher&gt;&lt;isbn&gt;6227.0&lt;/isbn&gt;&lt;urls&gt;&lt;/urls&gt;&lt;/record&gt;&lt;/Cite&gt;&lt;/EndNote&gt;</w:instrText>
      </w:r>
      <w:r w:rsidR="00870399">
        <w:fldChar w:fldCharType="separate"/>
      </w:r>
      <w:r w:rsidR="009E6594">
        <w:rPr>
          <w:noProof/>
        </w:rPr>
        <w:t>(</w:t>
      </w:r>
      <w:hyperlink w:anchor="_ENREF_19" w:tooltip="ABS, 2015 #175" w:history="1">
        <w:r w:rsidR="001731F3">
          <w:rPr>
            <w:noProof/>
          </w:rPr>
          <w:t>ABS, 2015c</w:t>
        </w:r>
      </w:hyperlink>
      <w:r w:rsidR="009E6594">
        <w:rPr>
          <w:noProof/>
        </w:rPr>
        <w:t>)</w:t>
      </w:r>
      <w:r w:rsidR="00870399">
        <w:fldChar w:fldCharType="end"/>
      </w:r>
      <w:r>
        <w:t xml:space="preserve"> to eliminate the bias that</w:t>
      </w:r>
      <w:r w:rsidR="008458D1">
        <w:t xml:space="preserve"> c</w:t>
      </w:r>
      <w:r>
        <w:t xml:space="preserve">ould be </w:t>
      </w:r>
      <w:r>
        <w:lastRenderedPageBreak/>
        <w:t xml:space="preserve">introduced when using ALSWH data (as described in section 8.3). The </w:t>
      </w:r>
      <w:r w:rsidR="00185F71">
        <w:t>percentage</w:t>
      </w:r>
      <w:r>
        <w:t xml:space="preserve"> of women with a university degree (Bachelor or higher) by age was obtained. These data were used to project the </w:t>
      </w:r>
      <w:r w:rsidR="00185F71">
        <w:t>percentage</w:t>
      </w:r>
      <w:r>
        <w:t xml:space="preserve"> of women at each age with a university degree from 2015 to 2035 (Appendix Figure 13-3).</w:t>
      </w:r>
    </w:p>
    <w:p w14:paraId="688C6C28" w14:textId="77777777" w:rsidR="00DC3F65" w:rsidRDefault="00DC3F65" w:rsidP="00DC3F65"/>
    <w:p w14:paraId="6E1E1F15" w14:textId="29BF754A" w:rsidR="00DC3F65" w:rsidRDefault="00DC3F65" w:rsidP="00DC3F65">
      <w:r>
        <w:t xml:space="preserve">The assumption for this model is that the </w:t>
      </w:r>
      <w:r w:rsidR="00185F71">
        <w:t>percentage</w:t>
      </w:r>
      <w:r>
        <w:t xml:space="preserve"> of women with a university education would remain constant up to the 30-34 age group as has been shown in the previous 5 years (Appendix Table 13-1). For ages greater than 30-34 years, a cohort approach was used where the </w:t>
      </w:r>
      <w:r w:rsidR="00CE658E">
        <w:t>prevalence</w:t>
      </w:r>
      <w:r>
        <w:t xml:space="preserve"> of women with a university education in one age group was carried forward to the next age group over time (Figure 8-2 and Appendix B, Figure 13-6). The reason for using a cohort effect was because the trends in ALSWH showed that there was a cohort effect for the 1989-95 and 1973-78 cohorts (Figure 8-1).</w:t>
      </w:r>
    </w:p>
    <w:p w14:paraId="149B5FB1" w14:textId="77777777" w:rsidR="00DC3F65" w:rsidRDefault="00DC3F65" w:rsidP="00DC3F65"/>
    <w:p w14:paraId="27B2D4E8" w14:textId="7FF58AE9" w:rsidR="00DC3F65" w:rsidRDefault="00C16EBC" w:rsidP="00DC3F65">
      <w:pPr>
        <w:keepNext/>
        <w:jc w:val="center"/>
      </w:pPr>
      <w:r>
        <w:rPr>
          <w:noProof/>
          <w:szCs w:val="24"/>
        </w:rPr>
        <w:drawing>
          <wp:inline distT="0" distB="0" distL="0" distR="0" wp14:anchorId="4062D658" wp14:editId="24731777">
            <wp:extent cx="4829175" cy="3400425"/>
            <wp:effectExtent l="0" t="0" r="9525" b="9525"/>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8">
                      <a:extLst>
                        <a:ext uri="{28A0092B-C50C-407E-A947-70E740481C1C}">
                          <a14:useLocalDpi xmlns:a14="http://schemas.microsoft.com/office/drawing/2010/main" val="0"/>
                        </a:ext>
                      </a:extLst>
                    </a:blip>
                    <a:srcRect l="773" t="6220" r="1144" b="1245"/>
                    <a:stretch/>
                  </pic:blipFill>
                  <pic:spPr bwMode="auto">
                    <a:xfrm>
                      <a:off x="0" y="0"/>
                      <a:ext cx="4830348" cy="3401251"/>
                    </a:xfrm>
                    <a:prstGeom prst="rect">
                      <a:avLst/>
                    </a:prstGeom>
                    <a:noFill/>
                    <a:ln>
                      <a:noFill/>
                    </a:ln>
                    <a:extLst>
                      <a:ext uri="{53640926-AAD7-44D8-BBD7-CCE9431645EC}">
                        <a14:shadowObscured xmlns:a14="http://schemas.microsoft.com/office/drawing/2010/main"/>
                      </a:ext>
                    </a:extLst>
                  </pic:spPr>
                </pic:pic>
              </a:graphicData>
            </a:graphic>
          </wp:inline>
        </w:drawing>
      </w:r>
    </w:p>
    <w:p w14:paraId="129E8653" w14:textId="7133DD28" w:rsidR="00DC3F65" w:rsidRDefault="00DC3F65" w:rsidP="00DC3F65">
      <w:pPr>
        <w:pStyle w:val="Caption"/>
      </w:pPr>
      <w:bookmarkStart w:id="312" w:name="_Toc452469986"/>
      <w:r>
        <w:t xml:space="preserve">Figure </w:t>
      </w:r>
      <w:fldSimple w:instr=" STYLEREF 1 \s ">
        <w:r w:rsidR="004675BB">
          <w:rPr>
            <w:noProof/>
          </w:rPr>
          <w:t>8</w:t>
        </w:r>
      </w:fldSimple>
      <w:r w:rsidR="003D2D66">
        <w:noBreakHyphen/>
      </w:r>
      <w:fldSimple w:instr=" SEQ Figure \* ARABIC \s 1 ">
        <w:r w:rsidR="004675BB">
          <w:rPr>
            <w:noProof/>
          </w:rPr>
          <w:t>2</w:t>
        </w:r>
      </w:fldSimple>
      <w:r>
        <w:t xml:space="preserve">: </w:t>
      </w:r>
      <w:r w:rsidRPr="00B92718">
        <w:t xml:space="preserve">Model of the </w:t>
      </w:r>
      <w:r w:rsidR="00CE658E">
        <w:t>prevalence</w:t>
      </w:r>
      <w:r w:rsidRPr="00B92718">
        <w:t xml:space="preserve"> of university-educated Australian women aged 20-90 from 2015 to 2035, based on data from the annual ABS Survey of Education and Work.</w:t>
      </w:r>
      <w:bookmarkEnd w:id="312"/>
    </w:p>
    <w:p w14:paraId="6693E0E9" w14:textId="77777777" w:rsidR="00DC3F65" w:rsidRPr="0038363D" w:rsidRDefault="00DC3F65" w:rsidP="00DC3F65"/>
    <w:p w14:paraId="36D18032" w14:textId="1CD7784C" w:rsidR="00C4748D" w:rsidRDefault="00C4748D" w:rsidP="00DC3F65">
      <w:r>
        <w:t>T</w:t>
      </w:r>
      <w:r w:rsidR="00DC3F65">
        <w:t xml:space="preserve">o project the </w:t>
      </w:r>
      <w:r w:rsidR="00CE658E">
        <w:t>prevalence</w:t>
      </w:r>
      <w:r w:rsidR="00DC3F65">
        <w:t xml:space="preserve"> of Australian women aged 20-90 years with a university education </w:t>
      </w:r>
      <w:r>
        <w:t>from 2015 to 2035, population projections Series A-C from the ABS w</w:t>
      </w:r>
      <w:r w:rsidR="008458D1">
        <w:t>ere</w:t>
      </w:r>
      <w:r>
        <w:t xml:space="preserve"> incorporated into the model (methods described in Appendix C). Briefly, the ABS produced three different scenarios (Series A, B, and C) for the Australian population from 2012 to 21</w:t>
      </w:r>
      <w:r w:rsidR="00F8541F">
        <w:t>0</w:t>
      </w:r>
      <w:r>
        <w:t xml:space="preserve">1. Series B is based on current (at 2012) rates of fertility, life expectancy at birth, and net overseas migration. Series A assumes higher rates for all three characteristics, whereas Series C assumes lower fertility and net overseas migration rates and unchanged life expectancy. </w:t>
      </w:r>
    </w:p>
    <w:p w14:paraId="522844C7" w14:textId="2F651690" w:rsidR="00DC3F65" w:rsidRPr="006542DF" w:rsidRDefault="00DC3F65" w:rsidP="00DC3F65">
      <w:r>
        <w:lastRenderedPageBreak/>
        <w:t xml:space="preserve">Approximately 2.5 million women aged 20-90 are university educated in 2015 and this is projected to increase to 4.6 million (Series A), 4.4 million (Series B), and 4.3 million (Series C; Figure 8-3, Table 8-1). The </w:t>
      </w:r>
      <w:r w:rsidR="00CE658E">
        <w:t>prevalence</w:t>
      </w:r>
      <w:r>
        <w:t xml:space="preserve"> of women who have a university degree is projected to increase from 28.5 </w:t>
      </w:r>
      <w:r w:rsidR="0065262B">
        <w:t>per cent</w:t>
      </w:r>
      <w:r>
        <w:t xml:space="preserve"> in 2015 to 36.1 </w:t>
      </w:r>
      <w:r w:rsidR="0065262B">
        <w:t>per cent</w:t>
      </w:r>
      <w:r>
        <w:t xml:space="preserve"> in 2035 for all population series.</w:t>
      </w:r>
      <w:r w:rsidR="003D2D66">
        <w:t xml:space="preserve"> </w:t>
      </w:r>
      <w:r w:rsidR="003D2D66" w:rsidRPr="00570DBD">
        <w:t>Figure</w:t>
      </w:r>
      <w:r w:rsidR="003D2D66">
        <w:t>s</w:t>
      </w:r>
      <w:r w:rsidR="003D2D66" w:rsidRPr="00570DBD">
        <w:t xml:space="preserve"> 8-</w:t>
      </w:r>
      <w:r w:rsidR="003D2D66">
        <w:t>4</w:t>
      </w:r>
      <w:r w:rsidR="003D2D66" w:rsidRPr="00570DBD">
        <w:t xml:space="preserve"> and 8-</w:t>
      </w:r>
      <w:r w:rsidR="003D2D66">
        <w:t>5</w:t>
      </w:r>
      <w:r w:rsidR="003D2D66" w:rsidRPr="00570DBD">
        <w:t xml:space="preserve"> </w:t>
      </w:r>
      <w:r w:rsidR="008458D1">
        <w:t>show</w:t>
      </w:r>
      <w:r w:rsidR="003D2D66">
        <w:t xml:space="preserve"> population pyramids of the numbers of women aged 20-90 with a university education within the general population in 2015 and 2035, respectively.</w:t>
      </w:r>
    </w:p>
    <w:p w14:paraId="6DE362FA" w14:textId="3D57A323" w:rsidR="00DC3F65" w:rsidRDefault="00C16EBC" w:rsidP="00DC3F65">
      <w:pPr>
        <w:keepNext/>
        <w:jc w:val="center"/>
      </w:pPr>
      <w:r>
        <w:rPr>
          <w:noProof/>
          <w:szCs w:val="24"/>
        </w:rPr>
        <w:drawing>
          <wp:inline distT="0" distB="0" distL="0" distR="0" wp14:anchorId="2559CBEF" wp14:editId="5FCB681C">
            <wp:extent cx="4924800" cy="3675600"/>
            <wp:effectExtent l="0" t="0" r="9525" b="127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13C3707B" w14:textId="35F33B87" w:rsidR="00DC3F65" w:rsidRDefault="00DC3F65" w:rsidP="003D2D66">
      <w:pPr>
        <w:pStyle w:val="Caption"/>
      </w:pPr>
      <w:bookmarkStart w:id="313" w:name="_Toc452469987"/>
      <w:r>
        <w:t xml:space="preserve">Figure </w:t>
      </w:r>
      <w:fldSimple w:instr=" STYLEREF 1 \s ">
        <w:r w:rsidR="004675BB">
          <w:rPr>
            <w:noProof/>
          </w:rPr>
          <w:t>8</w:t>
        </w:r>
      </w:fldSimple>
      <w:r w:rsidR="003D2D66">
        <w:noBreakHyphen/>
      </w:r>
      <w:fldSimple w:instr=" SEQ Figure \* ARABIC \s 1 ">
        <w:r w:rsidR="004675BB">
          <w:rPr>
            <w:noProof/>
          </w:rPr>
          <w:t>3</w:t>
        </w:r>
      </w:fldSimple>
      <w:r>
        <w:t xml:space="preserve">: </w:t>
      </w:r>
      <w:r w:rsidRPr="004108A4">
        <w:t>Projected number of women with a university education in Australia from 2015 to 2035.</w:t>
      </w:r>
      <w:bookmarkEnd w:id="313"/>
    </w:p>
    <w:p w14:paraId="09494855" w14:textId="77777777" w:rsidR="005B5496" w:rsidRPr="005B5496" w:rsidRDefault="005B5496" w:rsidP="005B5496"/>
    <w:p w14:paraId="63801184" w14:textId="0A3A4129" w:rsidR="003D2D66" w:rsidRDefault="003D2D66" w:rsidP="00720317">
      <w:pPr>
        <w:pStyle w:val="Caption"/>
        <w:keepNext/>
        <w:spacing w:after="0"/>
      </w:pPr>
      <w:bookmarkStart w:id="314" w:name="_Toc452470088"/>
      <w:r>
        <w:t xml:space="preserve">Table </w:t>
      </w:r>
      <w:fldSimple w:instr=" STYLEREF 1 \s ">
        <w:r w:rsidR="004675BB">
          <w:rPr>
            <w:noProof/>
          </w:rPr>
          <w:t>8</w:t>
        </w:r>
      </w:fldSimple>
      <w:r>
        <w:noBreakHyphen/>
      </w:r>
      <w:fldSimple w:instr=" SEQ Table \* ARABIC \s 1 ">
        <w:r w:rsidR="004675BB">
          <w:rPr>
            <w:noProof/>
          </w:rPr>
          <w:t>1</w:t>
        </w:r>
      </w:fldSimple>
      <w:r>
        <w:t xml:space="preserve">: </w:t>
      </w:r>
      <w:r w:rsidRPr="00246F20">
        <w:t>Projected number and prevalence of university-educated women in Australia from 2015 to 2035.</w:t>
      </w:r>
      <w:bookmarkEnd w:id="314"/>
    </w:p>
    <w:tbl>
      <w:tblPr>
        <w:tblStyle w:val="TableGrid"/>
        <w:tblW w:w="0" w:type="auto"/>
        <w:tblLook w:val="04A0" w:firstRow="1" w:lastRow="0" w:firstColumn="1" w:lastColumn="0" w:noHBand="0" w:noVBand="1"/>
      </w:tblPr>
      <w:tblGrid>
        <w:gridCol w:w="1308"/>
        <w:gridCol w:w="1283"/>
        <w:gridCol w:w="1284"/>
        <w:gridCol w:w="1283"/>
        <w:gridCol w:w="1284"/>
        <w:gridCol w:w="1283"/>
        <w:gridCol w:w="1285"/>
      </w:tblGrid>
      <w:tr w:rsidR="00DC3F65" w14:paraId="0E0F5668" w14:textId="77777777" w:rsidTr="005673D5">
        <w:tc>
          <w:tcPr>
            <w:tcW w:w="1308" w:type="dxa"/>
            <w:vMerge w:val="restart"/>
            <w:vAlign w:val="center"/>
          </w:tcPr>
          <w:p w14:paraId="73E4714E" w14:textId="77777777" w:rsidR="00DC3F65" w:rsidRPr="00090783" w:rsidRDefault="00DC3F65" w:rsidP="005673D5">
            <w:pPr>
              <w:spacing w:before="0" w:after="0"/>
              <w:jc w:val="center"/>
              <w:rPr>
                <w:b/>
              </w:rPr>
            </w:pPr>
            <w:r w:rsidRPr="00090783">
              <w:rPr>
                <w:b/>
              </w:rPr>
              <w:t>Year</w:t>
            </w:r>
          </w:p>
        </w:tc>
        <w:tc>
          <w:tcPr>
            <w:tcW w:w="7702" w:type="dxa"/>
            <w:gridSpan w:val="6"/>
            <w:vAlign w:val="center"/>
          </w:tcPr>
          <w:p w14:paraId="1DDBA32A" w14:textId="77777777" w:rsidR="00DC3F65" w:rsidRPr="00090783" w:rsidRDefault="00DC3F65" w:rsidP="005673D5">
            <w:pPr>
              <w:spacing w:before="0" w:after="0"/>
              <w:jc w:val="center"/>
              <w:rPr>
                <w:b/>
              </w:rPr>
            </w:pPr>
            <w:r>
              <w:rPr>
                <w:b/>
              </w:rPr>
              <w:t>Population projection</w:t>
            </w:r>
          </w:p>
        </w:tc>
      </w:tr>
      <w:tr w:rsidR="00DC3F65" w14:paraId="0B1F2127" w14:textId="77777777" w:rsidTr="005673D5">
        <w:tc>
          <w:tcPr>
            <w:tcW w:w="1308" w:type="dxa"/>
            <w:vMerge/>
          </w:tcPr>
          <w:p w14:paraId="7D728694" w14:textId="77777777" w:rsidR="00DC3F65" w:rsidRPr="00090783" w:rsidRDefault="00DC3F65" w:rsidP="005673D5">
            <w:pPr>
              <w:spacing w:before="0" w:after="0"/>
              <w:jc w:val="center"/>
              <w:rPr>
                <w:b/>
              </w:rPr>
            </w:pPr>
          </w:p>
        </w:tc>
        <w:tc>
          <w:tcPr>
            <w:tcW w:w="2567" w:type="dxa"/>
            <w:gridSpan w:val="2"/>
            <w:vAlign w:val="center"/>
          </w:tcPr>
          <w:p w14:paraId="2DA1E1D0" w14:textId="77777777" w:rsidR="00DC3F65" w:rsidRPr="00090783" w:rsidRDefault="00DC3F65" w:rsidP="005673D5">
            <w:pPr>
              <w:spacing w:before="0" w:after="0"/>
              <w:jc w:val="center"/>
              <w:rPr>
                <w:b/>
              </w:rPr>
            </w:pPr>
            <w:r>
              <w:rPr>
                <w:b/>
              </w:rPr>
              <w:t xml:space="preserve">Series </w:t>
            </w:r>
            <w:r w:rsidRPr="00090783">
              <w:rPr>
                <w:b/>
              </w:rPr>
              <w:t>A</w:t>
            </w:r>
          </w:p>
        </w:tc>
        <w:tc>
          <w:tcPr>
            <w:tcW w:w="2567" w:type="dxa"/>
            <w:gridSpan w:val="2"/>
            <w:vAlign w:val="center"/>
          </w:tcPr>
          <w:p w14:paraId="3660C0C1" w14:textId="77777777" w:rsidR="00DC3F65" w:rsidRPr="00090783" w:rsidRDefault="00DC3F65" w:rsidP="005673D5">
            <w:pPr>
              <w:spacing w:before="0" w:after="0"/>
              <w:jc w:val="center"/>
              <w:rPr>
                <w:b/>
              </w:rPr>
            </w:pPr>
            <w:r>
              <w:rPr>
                <w:b/>
              </w:rPr>
              <w:t xml:space="preserve">Series </w:t>
            </w:r>
            <w:r w:rsidRPr="00090783">
              <w:rPr>
                <w:b/>
              </w:rPr>
              <w:t>B</w:t>
            </w:r>
          </w:p>
        </w:tc>
        <w:tc>
          <w:tcPr>
            <w:tcW w:w="2568" w:type="dxa"/>
            <w:gridSpan w:val="2"/>
            <w:vAlign w:val="center"/>
          </w:tcPr>
          <w:p w14:paraId="38CF7DF0" w14:textId="77777777" w:rsidR="00DC3F65" w:rsidRPr="00090783" w:rsidRDefault="00DC3F65" w:rsidP="005673D5">
            <w:pPr>
              <w:spacing w:before="0" w:after="0"/>
              <w:jc w:val="center"/>
              <w:rPr>
                <w:b/>
              </w:rPr>
            </w:pPr>
            <w:r>
              <w:rPr>
                <w:b/>
              </w:rPr>
              <w:t xml:space="preserve">Series </w:t>
            </w:r>
            <w:r w:rsidRPr="00090783">
              <w:rPr>
                <w:b/>
              </w:rPr>
              <w:t>C</w:t>
            </w:r>
          </w:p>
        </w:tc>
      </w:tr>
      <w:tr w:rsidR="00DC3F65" w14:paraId="329C05D2" w14:textId="77777777" w:rsidTr="005673D5">
        <w:tc>
          <w:tcPr>
            <w:tcW w:w="1308" w:type="dxa"/>
            <w:vMerge/>
          </w:tcPr>
          <w:p w14:paraId="44479B27" w14:textId="77777777" w:rsidR="00DC3F65" w:rsidRPr="00090783" w:rsidRDefault="00DC3F65" w:rsidP="005673D5">
            <w:pPr>
              <w:spacing w:before="0" w:after="0"/>
              <w:jc w:val="center"/>
              <w:rPr>
                <w:b/>
              </w:rPr>
            </w:pPr>
          </w:p>
        </w:tc>
        <w:tc>
          <w:tcPr>
            <w:tcW w:w="1283" w:type="dxa"/>
          </w:tcPr>
          <w:p w14:paraId="0A17F3AC" w14:textId="77777777" w:rsidR="00DC3F65" w:rsidRPr="00090783" w:rsidRDefault="00DC3F65" w:rsidP="005673D5">
            <w:pPr>
              <w:spacing w:before="0" w:after="0"/>
              <w:jc w:val="center"/>
              <w:rPr>
                <w:b/>
              </w:rPr>
            </w:pPr>
            <w:r w:rsidRPr="00090783">
              <w:rPr>
                <w:b/>
              </w:rPr>
              <w:t>n</w:t>
            </w:r>
          </w:p>
        </w:tc>
        <w:tc>
          <w:tcPr>
            <w:tcW w:w="1284" w:type="dxa"/>
          </w:tcPr>
          <w:p w14:paraId="53EBD26B" w14:textId="77777777" w:rsidR="00DC3F65" w:rsidRPr="00090783" w:rsidRDefault="00DC3F65" w:rsidP="005673D5">
            <w:pPr>
              <w:spacing w:before="0" w:after="0"/>
              <w:jc w:val="center"/>
              <w:rPr>
                <w:b/>
              </w:rPr>
            </w:pPr>
            <w:r w:rsidRPr="00090783">
              <w:rPr>
                <w:b/>
              </w:rPr>
              <w:t>%</w:t>
            </w:r>
          </w:p>
        </w:tc>
        <w:tc>
          <w:tcPr>
            <w:tcW w:w="1283" w:type="dxa"/>
          </w:tcPr>
          <w:p w14:paraId="18F430E9" w14:textId="77777777" w:rsidR="00DC3F65" w:rsidRPr="00090783" w:rsidRDefault="00DC3F65" w:rsidP="005673D5">
            <w:pPr>
              <w:spacing w:before="0" w:after="0"/>
              <w:jc w:val="center"/>
              <w:rPr>
                <w:b/>
              </w:rPr>
            </w:pPr>
            <w:r w:rsidRPr="00090783">
              <w:rPr>
                <w:b/>
              </w:rPr>
              <w:t>n</w:t>
            </w:r>
          </w:p>
        </w:tc>
        <w:tc>
          <w:tcPr>
            <w:tcW w:w="1284" w:type="dxa"/>
          </w:tcPr>
          <w:p w14:paraId="6B050C8B" w14:textId="77777777" w:rsidR="00DC3F65" w:rsidRPr="00090783" w:rsidRDefault="00DC3F65" w:rsidP="005673D5">
            <w:pPr>
              <w:spacing w:before="0" w:after="0"/>
              <w:jc w:val="center"/>
              <w:rPr>
                <w:b/>
              </w:rPr>
            </w:pPr>
            <w:r w:rsidRPr="00090783">
              <w:rPr>
                <w:b/>
              </w:rPr>
              <w:t>%</w:t>
            </w:r>
          </w:p>
        </w:tc>
        <w:tc>
          <w:tcPr>
            <w:tcW w:w="1283" w:type="dxa"/>
          </w:tcPr>
          <w:p w14:paraId="3BBF2FA6" w14:textId="77777777" w:rsidR="00DC3F65" w:rsidRPr="00090783" w:rsidRDefault="00DC3F65" w:rsidP="005673D5">
            <w:pPr>
              <w:spacing w:before="0" w:after="0"/>
              <w:jc w:val="center"/>
              <w:rPr>
                <w:b/>
              </w:rPr>
            </w:pPr>
            <w:r w:rsidRPr="00090783">
              <w:rPr>
                <w:b/>
              </w:rPr>
              <w:t>n</w:t>
            </w:r>
          </w:p>
        </w:tc>
        <w:tc>
          <w:tcPr>
            <w:tcW w:w="1285" w:type="dxa"/>
          </w:tcPr>
          <w:p w14:paraId="3093D696" w14:textId="77777777" w:rsidR="00DC3F65" w:rsidRPr="00090783" w:rsidRDefault="00DC3F65" w:rsidP="005673D5">
            <w:pPr>
              <w:spacing w:before="0" w:after="0"/>
              <w:jc w:val="center"/>
              <w:rPr>
                <w:b/>
              </w:rPr>
            </w:pPr>
            <w:r w:rsidRPr="00090783">
              <w:rPr>
                <w:b/>
              </w:rPr>
              <w:t>%</w:t>
            </w:r>
          </w:p>
        </w:tc>
      </w:tr>
      <w:tr w:rsidR="00DC3F65" w14:paraId="379D1BA5" w14:textId="77777777" w:rsidTr="005673D5">
        <w:tc>
          <w:tcPr>
            <w:tcW w:w="1308" w:type="dxa"/>
          </w:tcPr>
          <w:p w14:paraId="26980E26" w14:textId="77777777" w:rsidR="00DC3F65" w:rsidRPr="00090783" w:rsidRDefault="00DC3F65" w:rsidP="005673D5">
            <w:pPr>
              <w:jc w:val="center"/>
              <w:rPr>
                <w:b/>
              </w:rPr>
            </w:pPr>
            <w:r>
              <w:rPr>
                <w:b/>
              </w:rPr>
              <w:t>2015</w:t>
            </w:r>
          </w:p>
        </w:tc>
        <w:tc>
          <w:tcPr>
            <w:tcW w:w="1283" w:type="dxa"/>
          </w:tcPr>
          <w:p w14:paraId="32639EDF" w14:textId="77777777" w:rsidR="00DC3F65" w:rsidRPr="002C3235" w:rsidRDefault="00DC3F65" w:rsidP="005673D5">
            <w:pPr>
              <w:jc w:val="center"/>
            </w:pPr>
            <w:r w:rsidRPr="002C3235">
              <w:rPr>
                <w:rFonts w:cs="Arial"/>
                <w:color w:val="000000"/>
              </w:rPr>
              <w:t>2</w:t>
            </w:r>
            <w:r>
              <w:rPr>
                <w:rFonts w:cs="Arial"/>
                <w:color w:val="000000"/>
              </w:rPr>
              <w:t>,</w:t>
            </w:r>
            <w:r w:rsidRPr="002C3235">
              <w:rPr>
                <w:rFonts w:cs="Arial"/>
                <w:color w:val="000000"/>
              </w:rPr>
              <w:t>570</w:t>
            </w:r>
            <w:r>
              <w:rPr>
                <w:rFonts w:cs="Arial"/>
                <w:color w:val="000000"/>
              </w:rPr>
              <w:t>,</w:t>
            </w:r>
            <w:r w:rsidRPr="002C3235">
              <w:rPr>
                <w:rFonts w:cs="Arial"/>
                <w:color w:val="000000"/>
              </w:rPr>
              <w:t>089</w:t>
            </w:r>
          </w:p>
        </w:tc>
        <w:tc>
          <w:tcPr>
            <w:tcW w:w="1284" w:type="dxa"/>
          </w:tcPr>
          <w:p w14:paraId="32D2AD66" w14:textId="77777777" w:rsidR="00DC3F65" w:rsidRPr="002C3235" w:rsidRDefault="00DC3F65" w:rsidP="005673D5">
            <w:pPr>
              <w:jc w:val="center"/>
            </w:pPr>
            <w:r w:rsidRPr="002C3235">
              <w:rPr>
                <w:rFonts w:cs="Arial"/>
                <w:color w:val="000000"/>
              </w:rPr>
              <w:t>28.</w:t>
            </w:r>
            <w:r>
              <w:rPr>
                <w:rFonts w:cs="Arial"/>
                <w:color w:val="000000"/>
              </w:rPr>
              <w:t>5</w:t>
            </w:r>
          </w:p>
        </w:tc>
        <w:tc>
          <w:tcPr>
            <w:tcW w:w="1283" w:type="dxa"/>
          </w:tcPr>
          <w:p w14:paraId="5752FA78" w14:textId="77777777" w:rsidR="00DC3F65" w:rsidRPr="002C3235" w:rsidRDefault="00DC3F65" w:rsidP="005673D5">
            <w:pPr>
              <w:jc w:val="center"/>
            </w:pPr>
            <w:r w:rsidRPr="002C3235">
              <w:rPr>
                <w:rFonts w:cs="Arial"/>
                <w:color w:val="000000"/>
              </w:rPr>
              <w:t>2</w:t>
            </w:r>
            <w:r>
              <w:rPr>
                <w:rFonts w:cs="Arial"/>
                <w:color w:val="000000"/>
              </w:rPr>
              <w:t>,</w:t>
            </w:r>
            <w:r w:rsidRPr="002C3235">
              <w:rPr>
                <w:rFonts w:cs="Arial"/>
                <w:color w:val="000000"/>
              </w:rPr>
              <w:t>564</w:t>
            </w:r>
            <w:r>
              <w:rPr>
                <w:rFonts w:cs="Arial"/>
                <w:color w:val="000000"/>
              </w:rPr>
              <w:t>,</w:t>
            </w:r>
            <w:r w:rsidRPr="002C3235">
              <w:rPr>
                <w:rFonts w:cs="Arial"/>
                <w:color w:val="000000"/>
              </w:rPr>
              <w:t>902</w:t>
            </w:r>
          </w:p>
        </w:tc>
        <w:tc>
          <w:tcPr>
            <w:tcW w:w="1284" w:type="dxa"/>
          </w:tcPr>
          <w:p w14:paraId="255FB453" w14:textId="77777777" w:rsidR="00DC3F65" w:rsidRPr="002C3235" w:rsidRDefault="00DC3F65" w:rsidP="005673D5">
            <w:pPr>
              <w:jc w:val="center"/>
            </w:pPr>
            <w:r w:rsidRPr="002C3235">
              <w:rPr>
                <w:rFonts w:cs="Arial"/>
                <w:color w:val="000000"/>
              </w:rPr>
              <w:t>28.</w:t>
            </w:r>
            <w:r>
              <w:rPr>
                <w:rFonts w:cs="Arial"/>
                <w:color w:val="000000"/>
              </w:rPr>
              <w:t>5</w:t>
            </w:r>
          </w:p>
        </w:tc>
        <w:tc>
          <w:tcPr>
            <w:tcW w:w="1283" w:type="dxa"/>
          </w:tcPr>
          <w:p w14:paraId="639588C0" w14:textId="77777777" w:rsidR="00DC3F65" w:rsidRPr="002C3235" w:rsidRDefault="00DC3F65" w:rsidP="005673D5">
            <w:pPr>
              <w:jc w:val="center"/>
            </w:pPr>
            <w:r w:rsidRPr="002C3235">
              <w:rPr>
                <w:rFonts w:cs="Arial"/>
                <w:color w:val="000000"/>
              </w:rPr>
              <w:t>2</w:t>
            </w:r>
            <w:r>
              <w:rPr>
                <w:rFonts w:cs="Arial"/>
                <w:color w:val="000000"/>
              </w:rPr>
              <w:t>,</w:t>
            </w:r>
            <w:r w:rsidRPr="002C3235">
              <w:rPr>
                <w:rFonts w:cs="Arial"/>
                <w:color w:val="000000"/>
              </w:rPr>
              <w:t>559</w:t>
            </w:r>
            <w:r>
              <w:rPr>
                <w:rFonts w:cs="Arial"/>
                <w:color w:val="000000"/>
              </w:rPr>
              <w:t>,</w:t>
            </w:r>
            <w:r w:rsidRPr="002C3235">
              <w:rPr>
                <w:rFonts w:cs="Arial"/>
                <w:color w:val="000000"/>
              </w:rPr>
              <w:t>591</w:t>
            </w:r>
          </w:p>
        </w:tc>
        <w:tc>
          <w:tcPr>
            <w:tcW w:w="1285" w:type="dxa"/>
          </w:tcPr>
          <w:p w14:paraId="7AAC1B38" w14:textId="77777777" w:rsidR="00DC3F65" w:rsidRPr="002C3235" w:rsidRDefault="00DC3F65" w:rsidP="005673D5">
            <w:pPr>
              <w:jc w:val="center"/>
            </w:pPr>
            <w:r w:rsidRPr="002C3235">
              <w:rPr>
                <w:rFonts w:cs="Arial"/>
                <w:color w:val="000000"/>
              </w:rPr>
              <w:t>28.</w:t>
            </w:r>
            <w:r>
              <w:rPr>
                <w:rFonts w:cs="Arial"/>
                <w:color w:val="000000"/>
              </w:rPr>
              <w:t>5</w:t>
            </w:r>
          </w:p>
        </w:tc>
      </w:tr>
      <w:tr w:rsidR="00DC3F65" w14:paraId="0F4FF5F8" w14:textId="77777777" w:rsidTr="005673D5">
        <w:tc>
          <w:tcPr>
            <w:tcW w:w="1308" w:type="dxa"/>
          </w:tcPr>
          <w:p w14:paraId="213A5CCA" w14:textId="77777777" w:rsidR="00DC3F65" w:rsidRPr="00090783" w:rsidRDefault="00DC3F65" w:rsidP="005673D5">
            <w:pPr>
              <w:jc w:val="center"/>
              <w:rPr>
                <w:b/>
              </w:rPr>
            </w:pPr>
            <w:r w:rsidRPr="00090783">
              <w:rPr>
                <w:b/>
              </w:rPr>
              <w:t>2020</w:t>
            </w:r>
          </w:p>
        </w:tc>
        <w:tc>
          <w:tcPr>
            <w:tcW w:w="1283" w:type="dxa"/>
          </w:tcPr>
          <w:p w14:paraId="57066EAC" w14:textId="77777777" w:rsidR="00DC3F65" w:rsidRPr="002C3235" w:rsidRDefault="00DC3F65" w:rsidP="005673D5">
            <w:pPr>
              <w:jc w:val="center"/>
            </w:pPr>
            <w:r w:rsidRPr="002C3235">
              <w:rPr>
                <w:rFonts w:cs="Arial"/>
                <w:color w:val="000000"/>
              </w:rPr>
              <w:t>3</w:t>
            </w:r>
            <w:r>
              <w:rPr>
                <w:rFonts w:cs="Arial"/>
                <w:color w:val="000000"/>
              </w:rPr>
              <w:t>,</w:t>
            </w:r>
            <w:r w:rsidRPr="002C3235">
              <w:rPr>
                <w:rFonts w:cs="Arial"/>
                <w:color w:val="000000"/>
              </w:rPr>
              <w:t>045</w:t>
            </w:r>
            <w:r>
              <w:rPr>
                <w:rFonts w:cs="Arial"/>
                <w:color w:val="000000"/>
              </w:rPr>
              <w:t>,</w:t>
            </w:r>
            <w:r w:rsidRPr="002C3235">
              <w:rPr>
                <w:rFonts w:cs="Arial"/>
                <w:color w:val="000000"/>
              </w:rPr>
              <w:t>772</w:t>
            </w:r>
          </w:p>
        </w:tc>
        <w:tc>
          <w:tcPr>
            <w:tcW w:w="1284" w:type="dxa"/>
          </w:tcPr>
          <w:p w14:paraId="2CD0ACA7" w14:textId="77777777" w:rsidR="00DC3F65" w:rsidRPr="002C3235" w:rsidRDefault="00DC3F65" w:rsidP="005673D5">
            <w:pPr>
              <w:jc w:val="center"/>
            </w:pPr>
            <w:r w:rsidRPr="002C3235">
              <w:rPr>
                <w:rFonts w:cs="Arial"/>
                <w:color w:val="000000"/>
              </w:rPr>
              <w:t>30.8</w:t>
            </w:r>
          </w:p>
        </w:tc>
        <w:tc>
          <w:tcPr>
            <w:tcW w:w="1283" w:type="dxa"/>
          </w:tcPr>
          <w:p w14:paraId="5C7C5949" w14:textId="77777777" w:rsidR="00DC3F65" w:rsidRPr="002C3235" w:rsidRDefault="00DC3F65" w:rsidP="005673D5">
            <w:pPr>
              <w:jc w:val="center"/>
            </w:pPr>
            <w:r w:rsidRPr="002C3235">
              <w:rPr>
                <w:rFonts w:cs="Arial"/>
                <w:color w:val="000000"/>
              </w:rPr>
              <w:t>3</w:t>
            </w:r>
            <w:r>
              <w:rPr>
                <w:rFonts w:cs="Arial"/>
                <w:color w:val="000000"/>
              </w:rPr>
              <w:t>,</w:t>
            </w:r>
            <w:r w:rsidRPr="002C3235">
              <w:rPr>
                <w:rFonts w:cs="Arial"/>
                <w:color w:val="000000"/>
              </w:rPr>
              <w:t>019</w:t>
            </w:r>
            <w:r>
              <w:rPr>
                <w:rFonts w:cs="Arial"/>
                <w:color w:val="000000"/>
              </w:rPr>
              <w:t>,</w:t>
            </w:r>
            <w:r w:rsidRPr="002C3235">
              <w:rPr>
                <w:rFonts w:cs="Arial"/>
                <w:color w:val="000000"/>
              </w:rPr>
              <w:t>084</w:t>
            </w:r>
          </w:p>
        </w:tc>
        <w:tc>
          <w:tcPr>
            <w:tcW w:w="1284" w:type="dxa"/>
          </w:tcPr>
          <w:p w14:paraId="297A1E76" w14:textId="77777777" w:rsidR="00DC3F65" w:rsidRPr="002C3235" w:rsidRDefault="00DC3F65" w:rsidP="005673D5">
            <w:pPr>
              <w:jc w:val="center"/>
            </w:pPr>
            <w:r w:rsidRPr="002C3235">
              <w:rPr>
                <w:rFonts w:cs="Arial"/>
                <w:color w:val="000000"/>
              </w:rPr>
              <w:t>30.</w:t>
            </w:r>
            <w:r>
              <w:rPr>
                <w:rFonts w:cs="Arial"/>
                <w:color w:val="000000"/>
              </w:rPr>
              <w:t>8</w:t>
            </w:r>
          </w:p>
        </w:tc>
        <w:tc>
          <w:tcPr>
            <w:tcW w:w="1283" w:type="dxa"/>
          </w:tcPr>
          <w:p w14:paraId="4CEF5FA5" w14:textId="77777777" w:rsidR="00DC3F65" w:rsidRPr="002C3235" w:rsidRDefault="00DC3F65" w:rsidP="005673D5">
            <w:pPr>
              <w:jc w:val="center"/>
            </w:pPr>
            <w:r w:rsidRPr="002C3235">
              <w:rPr>
                <w:rFonts w:cs="Arial"/>
                <w:color w:val="000000"/>
              </w:rPr>
              <w:t>2</w:t>
            </w:r>
            <w:r>
              <w:rPr>
                <w:rFonts w:cs="Arial"/>
                <w:color w:val="000000"/>
              </w:rPr>
              <w:t>,</w:t>
            </w:r>
            <w:r w:rsidRPr="002C3235">
              <w:rPr>
                <w:rFonts w:cs="Arial"/>
                <w:color w:val="000000"/>
              </w:rPr>
              <w:t>992</w:t>
            </w:r>
            <w:r>
              <w:rPr>
                <w:rFonts w:cs="Arial"/>
                <w:color w:val="000000"/>
              </w:rPr>
              <w:t>,</w:t>
            </w:r>
            <w:r w:rsidRPr="002C3235">
              <w:rPr>
                <w:rFonts w:cs="Arial"/>
                <w:color w:val="000000"/>
              </w:rPr>
              <w:t>672</w:t>
            </w:r>
          </w:p>
        </w:tc>
        <w:tc>
          <w:tcPr>
            <w:tcW w:w="1285" w:type="dxa"/>
          </w:tcPr>
          <w:p w14:paraId="1635216C" w14:textId="77777777" w:rsidR="00DC3F65" w:rsidRPr="002C3235" w:rsidRDefault="00DC3F65" w:rsidP="005673D5">
            <w:pPr>
              <w:jc w:val="center"/>
            </w:pPr>
            <w:r w:rsidRPr="002C3235">
              <w:rPr>
                <w:rFonts w:cs="Arial"/>
                <w:color w:val="000000"/>
              </w:rPr>
              <w:t>30.7</w:t>
            </w:r>
          </w:p>
        </w:tc>
      </w:tr>
      <w:tr w:rsidR="00DC3F65" w14:paraId="081A5F96" w14:textId="77777777" w:rsidTr="005673D5">
        <w:tc>
          <w:tcPr>
            <w:tcW w:w="1308" w:type="dxa"/>
          </w:tcPr>
          <w:p w14:paraId="099BD462" w14:textId="77777777" w:rsidR="00DC3F65" w:rsidRPr="00090783" w:rsidRDefault="00DC3F65" w:rsidP="005673D5">
            <w:pPr>
              <w:jc w:val="center"/>
              <w:rPr>
                <w:b/>
              </w:rPr>
            </w:pPr>
            <w:r w:rsidRPr="00090783">
              <w:rPr>
                <w:b/>
              </w:rPr>
              <w:t>2025</w:t>
            </w:r>
          </w:p>
        </w:tc>
        <w:tc>
          <w:tcPr>
            <w:tcW w:w="1283" w:type="dxa"/>
          </w:tcPr>
          <w:p w14:paraId="3A2F6A4D" w14:textId="77777777" w:rsidR="00DC3F65" w:rsidRPr="002C3235" w:rsidRDefault="00DC3F65" w:rsidP="005673D5">
            <w:pPr>
              <w:jc w:val="center"/>
            </w:pPr>
            <w:r w:rsidRPr="002C3235">
              <w:rPr>
                <w:rFonts w:cs="Arial"/>
                <w:color w:val="000000"/>
              </w:rPr>
              <w:t>3</w:t>
            </w:r>
            <w:r>
              <w:rPr>
                <w:rFonts w:cs="Arial"/>
                <w:color w:val="000000"/>
              </w:rPr>
              <w:t>,</w:t>
            </w:r>
            <w:r w:rsidRPr="002C3235">
              <w:rPr>
                <w:rFonts w:cs="Arial"/>
                <w:color w:val="000000"/>
              </w:rPr>
              <w:t>536</w:t>
            </w:r>
            <w:r>
              <w:rPr>
                <w:rFonts w:cs="Arial"/>
                <w:color w:val="000000"/>
              </w:rPr>
              <w:t>,</w:t>
            </w:r>
            <w:r w:rsidRPr="002C3235">
              <w:rPr>
                <w:rFonts w:cs="Arial"/>
                <w:color w:val="000000"/>
              </w:rPr>
              <w:t>348</w:t>
            </w:r>
          </w:p>
        </w:tc>
        <w:tc>
          <w:tcPr>
            <w:tcW w:w="1284" w:type="dxa"/>
          </w:tcPr>
          <w:p w14:paraId="480DD660" w14:textId="77777777" w:rsidR="00DC3F65" w:rsidRPr="002C3235" w:rsidRDefault="00DC3F65" w:rsidP="005673D5">
            <w:pPr>
              <w:jc w:val="center"/>
            </w:pPr>
            <w:r w:rsidRPr="002C3235">
              <w:rPr>
                <w:rFonts w:cs="Arial"/>
                <w:color w:val="000000"/>
              </w:rPr>
              <w:t>32.8</w:t>
            </w:r>
          </w:p>
        </w:tc>
        <w:tc>
          <w:tcPr>
            <w:tcW w:w="1283" w:type="dxa"/>
          </w:tcPr>
          <w:p w14:paraId="55E608E0" w14:textId="77777777" w:rsidR="00DC3F65" w:rsidRPr="002C3235" w:rsidRDefault="00DC3F65" w:rsidP="005673D5">
            <w:pPr>
              <w:jc w:val="center"/>
            </w:pPr>
            <w:r w:rsidRPr="002C3235">
              <w:rPr>
                <w:rFonts w:cs="Arial"/>
                <w:color w:val="000000"/>
              </w:rPr>
              <w:t>3</w:t>
            </w:r>
            <w:r>
              <w:rPr>
                <w:rFonts w:cs="Arial"/>
                <w:color w:val="000000"/>
              </w:rPr>
              <w:t>,</w:t>
            </w:r>
            <w:r w:rsidRPr="002C3235">
              <w:rPr>
                <w:rFonts w:cs="Arial"/>
                <w:color w:val="000000"/>
              </w:rPr>
              <w:t>474</w:t>
            </w:r>
            <w:r>
              <w:rPr>
                <w:rFonts w:cs="Arial"/>
                <w:color w:val="000000"/>
              </w:rPr>
              <w:t>,</w:t>
            </w:r>
            <w:r w:rsidRPr="002C3235">
              <w:rPr>
                <w:rFonts w:cs="Arial"/>
                <w:color w:val="000000"/>
              </w:rPr>
              <w:t>113</w:t>
            </w:r>
          </w:p>
        </w:tc>
        <w:tc>
          <w:tcPr>
            <w:tcW w:w="1284" w:type="dxa"/>
          </w:tcPr>
          <w:p w14:paraId="74EF57B5" w14:textId="77777777" w:rsidR="00DC3F65" w:rsidRPr="002C3235" w:rsidRDefault="00DC3F65" w:rsidP="005673D5">
            <w:pPr>
              <w:jc w:val="center"/>
            </w:pPr>
            <w:r w:rsidRPr="002C3235">
              <w:rPr>
                <w:rFonts w:cs="Arial"/>
                <w:color w:val="000000"/>
              </w:rPr>
              <w:t>32.</w:t>
            </w:r>
            <w:r>
              <w:rPr>
                <w:rFonts w:cs="Arial"/>
                <w:color w:val="000000"/>
              </w:rPr>
              <w:t>8</w:t>
            </w:r>
          </w:p>
        </w:tc>
        <w:tc>
          <w:tcPr>
            <w:tcW w:w="1283" w:type="dxa"/>
          </w:tcPr>
          <w:p w14:paraId="1D04AEE5" w14:textId="77777777" w:rsidR="00DC3F65" w:rsidRPr="002C3235" w:rsidRDefault="00DC3F65" w:rsidP="005673D5">
            <w:pPr>
              <w:jc w:val="center"/>
            </w:pPr>
            <w:r w:rsidRPr="002C3235">
              <w:rPr>
                <w:rFonts w:cs="Arial"/>
                <w:color w:val="000000"/>
              </w:rPr>
              <w:t>3</w:t>
            </w:r>
            <w:r>
              <w:rPr>
                <w:rFonts w:cs="Arial"/>
                <w:color w:val="000000"/>
              </w:rPr>
              <w:t>,</w:t>
            </w:r>
            <w:r w:rsidRPr="002C3235">
              <w:rPr>
                <w:rFonts w:cs="Arial"/>
                <w:color w:val="000000"/>
              </w:rPr>
              <w:t>414</w:t>
            </w:r>
            <w:r>
              <w:rPr>
                <w:rFonts w:cs="Arial"/>
                <w:color w:val="000000"/>
              </w:rPr>
              <w:t>,</w:t>
            </w:r>
            <w:r w:rsidRPr="002C3235">
              <w:rPr>
                <w:rFonts w:cs="Arial"/>
                <w:color w:val="000000"/>
              </w:rPr>
              <w:t>283</w:t>
            </w:r>
          </w:p>
        </w:tc>
        <w:tc>
          <w:tcPr>
            <w:tcW w:w="1285" w:type="dxa"/>
          </w:tcPr>
          <w:p w14:paraId="57B64FA5" w14:textId="77777777" w:rsidR="00DC3F65" w:rsidRPr="002C3235" w:rsidRDefault="00DC3F65" w:rsidP="005673D5">
            <w:pPr>
              <w:jc w:val="center"/>
            </w:pPr>
            <w:r w:rsidRPr="002C3235">
              <w:rPr>
                <w:rFonts w:cs="Arial"/>
                <w:color w:val="000000"/>
              </w:rPr>
              <w:t>32.7</w:t>
            </w:r>
          </w:p>
        </w:tc>
      </w:tr>
      <w:tr w:rsidR="00DC3F65" w14:paraId="6E04708E" w14:textId="77777777" w:rsidTr="005673D5">
        <w:tc>
          <w:tcPr>
            <w:tcW w:w="1308" w:type="dxa"/>
          </w:tcPr>
          <w:p w14:paraId="76D1AD85" w14:textId="77777777" w:rsidR="00DC3F65" w:rsidRPr="00090783" w:rsidRDefault="00DC3F65" w:rsidP="005673D5">
            <w:pPr>
              <w:jc w:val="center"/>
              <w:rPr>
                <w:b/>
              </w:rPr>
            </w:pPr>
            <w:r w:rsidRPr="00090783">
              <w:rPr>
                <w:b/>
              </w:rPr>
              <w:t>2030</w:t>
            </w:r>
          </w:p>
        </w:tc>
        <w:tc>
          <w:tcPr>
            <w:tcW w:w="1283" w:type="dxa"/>
          </w:tcPr>
          <w:p w14:paraId="64FAB1B6" w14:textId="77777777" w:rsidR="00DC3F65" w:rsidRPr="002C3235" w:rsidRDefault="00DC3F65" w:rsidP="005673D5">
            <w:pPr>
              <w:jc w:val="center"/>
            </w:pPr>
            <w:r w:rsidRPr="002C3235">
              <w:rPr>
                <w:rFonts w:cs="Arial"/>
                <w:color w:val="000000"/>
              </w:rPr>
              <w:t>4</w:t>
            </w:r>
            <w:r>
              <w:rPr>
                <w:rFonts w:cs="Arial"/>
                <w:color w:val="000000"/>
              </w:rPr>
              <w:t>,</w:t>
            </w:r>
            <w:r w:rsidRPr="002C3235">
              <w:rPr>
                <w:rFonts w:cs="Arial"/>
                <w:color w:val="000000"/>
              </w:rPr>
              <w:t>046</w:t>
            </w:r>
            <w:r>
              <w:rPr>
                <w:rFonts w:cs="Arial"/>
                <w:color w:val="000000"/>
              </w:rPr>
              <w:t>,</w:t>
            </w:r>
            <w:r w:rsidRPr="002C3235">
              <w:rPr>
                <w:rFonts w:cs="Arial"/>
                <w:color w:val="000000"/>
              </w:rPr>
              <w:t>525</w:t>
            </w:r>
          </w:p>
        </w:tc>
        <w:tc>
          <w:tcPr>
            <w:tcW w:w="1284" w:type="dxa"/>
          </w:tcPr>
          <w:p w14:paraId="008090A0" w14:textId="77777777" w:rsidR="00DC3F65" w:rsidRPr="002C3235" w:rsidRDefault="00DC3F65" w:rsidP="005673D5">
            <w:pPr>
              <w:jc w:val="center"/>
            </w:pPr>
            <w:r w:rsidRPr="002C3235">
              <w:rPr>
                <w:rFonts w:cs="Arial"/>
                <w:color w:val="000000"/>
              </w:rPr>
              <w:t>34.</w:t>
            </w:r>
            <w:r>
              <w:rPr>
                <w:rFonts w:cs="Arial"/>
                <w:color w:val="000000"/>
              </w:rPr>
              <w:t>6</w:t>
            </w:r>
          </w:p>
        </w:tc>
        <w:tc>
          <w:tcPr>
            <w:tcW w:w="1283" w:type="dxa"/>
          </w:tcPr>
          <w:p w14:paraId="5F39071D" w14:textId="77777777" w:rsidR="00DC3F65" w:rsidRPr="002C3235" w:rsidRDefault="00DC3F65" w:rsidP="005673D5">
            <w:pPr>
              <w:jc w:val="center"/>
            </w:pPr>
            <w:r w:rsidRPr="002C3235">
              <w:rPr>
                <w:rFonts w:cs="Arial"/>
                <w:color w:val="000000"/>
              </w:rPr>
              <w:t>3</w:t>
            </w:r>
            <w:r>
              <w:rPr>
                <w:rFonts w:cs="Arial"/>
                <w:color w:val="000000"/>
              </w:rPr>
              <w:t>,</w:t>
            </w:r>
            <w:r w:rsidRPr="002C3235">
              <w:rPr>
                <w:rFonts w:cs="Arial"/>
                <w:color w:val="000000"/>
              </w:rPr>
              <w:t>940</w:t>
            </w:r>
            <w:r>
              <w:rPr>
                <w:rFonts w:cs="Arial"/>
                <w:color w:val="000000"/>
              </w:rPr>
              <w:t>,</w:t>
            </w:r>
            <w:r w:rsidRPr="002C3235">
              <w:rPr>
                <w:rFonts w:cs="Arial"/>
                <w:color w:val="000000"/>
              </w:rPr>
              <w:t>871</w:t>
            </w:r>
          </w:p>
        </w:tc>
        <w:tc>
          <w:tcPr>
            <w:tcW w:w="1284" w:type="dxa"/>
          </w:tcPr>
          <w:p w14:paraId="29D2DE32" w14:textId="77777777" w:rsidR="00DC3F65" w:rsidRPr="002C3235" w:rsidRDefault="00DC3F65" w:rsidP="005673D5">
            <w:pPr>
              <w:jc w:val="center"/>
            </w:pPr>
            <w:r w:rsidRPr="002C3235">
              <w:rPr>
                <w:rFonts w:cs="Arial"/>
                <w:color w:val="000000"/>
              </w:rPr>
              <w:t>34.5</w:t>
            </w:r>
          </w:p>
        </w:tc>
        <w:tc>
          <w:tcPr>
            <w:tcW w:w="1283" w:type="dxa"/>
          </w:tcPr>
          <w:p w14:paraId="19A2F05E" w14:textId="77777777" w:rsidR="00DC3F65" w:rsidRPr="002C3235" w:rsidRDefault="00DC3F65" w:rsidP="005673D5">
            <w:pPr>
              <w:jc w:val="center"/>
            </w:pPr>
            <w:r w:rsidRPr="002C3235">
              <w:rPr>
                <w:rFonts w:cs="Arial"/>
                <w:color w:val="000000"/>
              </w:rPr>
              <w:t>3</w:t>
            </w:r>
            <w:r>
              <w:rPr>
                <w:rFonts w:cs="Arial"/>
                <w:color w:val="000000"/>
              </w:rPr>
              <w:t>,</w:t>
            </w:r>
            <w:r w:rsidRPr="002C3235">
              <w:rPr>
                <w:rFonts w:cs="Arial"/>
                <w:color w:val="000000"/>
              </w:rPr>
              <w:t>843</w:t>
            </w:r>
            <w:r>
              <w:rPr>
                <w:rFonts w:cs="Arial"/>
                <w:color w:val="000000"/>
              </w:rPr>
              <w:t>,</w:t>
            </w:r>
            <w:r w:rsidRPr="002C3235">
              <w:rPr>
                <w:rFonts w:cs="Arial"/>
                <w:color w:val="000000"/>
              </w:rPr>
              <w:t>514</w:t>
            </w:r>
          </w:p>
        </w:tc>
        <w:tc>
          <w:tcPr>
            <w:tcW w:w="1285" w:type="dxa"/>
          </w:tcPr>
          <w:p w14:paraId="1AEC1593" w14:textId="77777777" w:rsidR="00DC3F65" w:rsidRPr="002C3235" w:rsidRDefault="00DC3F65" w:rsidP="005673D5">
            <w:pPr>
              <w:jc w:val="center"/>
            </w:pPr>
            <w:r w:rsidRPr="002C3235">
              <w:rPr>
                <w:rFonts w:cs="Arial"/>
                <w:color w:val="000000"/>
              </w:rPr>
              <w:t>34.4</w:t>
            </w:r>
          </w:p>
        </w:tc>
      </w:tr>
      <w:tr w:rsidR="00DC3F65" w14:paraId="36D8A570" w14:textId="77777777" w:rsidTr="005673D5">
        <w:tc>
          <w:tcPr>
            <w:tcW w:w="1308" w:type="dxa"/>
          </w:tcPr>
          <w:p w14:paraId="3B5EF4B8" w14:textId="77777777" w:rsidR="00DC3F65" w:rsidRPr="00090783" w:rsidRDefault="00DC3F65" w:rsidP="005673D5">
            <w:pPr>
              <w:jc w:val="center"/>
              <w:rPr>
                <w:b/>
              </w:rPr>
            </w:pPr>
            <w:r w:rsidRPr="00090783">
              <w:rPr>
                <w:b/>
              </w:rPr>
              <w:t>2035</w:t>
            </w:r>
          </w:p>
        </w:tc>
        <w:tc>
          <w:tcPr>
            <w:tcW w:w="1283" w:type="dxa"/>
          </w:tcPr>
          <w:p w14:paraId="44DEF782" w14:textId="77777777" w:rsidR="00DC3F65" w:rsidRPr="002C3235" w:rsidRDefault="00DC3F65" w:rsidP="005673D5">
            <w:pPr>
              <w:jc w:val="center"/>
            </w:pPr>
            <w:r w:rsidRPr="002C3235">
              <w:rPr>
                <w:rFonts w:cs="Arial"/>
                <w:color w:val="000000"/>
              </w:rPr>
              <w:t>4</w:t>
            </w:r>
            <w:r>
              <w:rPr>
                <w:rFonts w:cs="Arial"/>
                <w:color w:val="000000"/>
              </w:rPr>
              <w:t>,</w:t>
            </w:r>
            <w:r w:rsidRPr="002C3235">
              <w:rPr>
                <w:rFonts w:cs="Arial"/>
                <w:color w:val="000000"/>
              </w:rPr>
              <w:t>570</w:t>
            </w:r>
            <w:r>
              <w:rPr>
                <w:rFonts w:cs="Arial"/>
                <w:color w:val="000000"/>
              </w:rPr>
              <w:t>,</w:t>
            </w:r>
            <w:r w:rsidRPr="002C3235">
              <w:rPr>
                <w:rFonts w:cs="Arial"/>
                <w:color w:val="000000"/>
              </w:rPr>
              <w:t>461</w:t>
            </w:r>
          </w:p>
        </w:tc>
        <w:tc>
          <w:tcPr>
            <w:tcW w:w="1284" w:type="dxa"/>
          </w:tcPr>
          <w:p w14:paraId="38CA06B3" w14:textId="77777777" w:rsidR="00DC3F65" w:rsidRPr="002C3235" w:rsidRDefault="00DC3F65" w:rsidP="005673D5">
            <w:pPr>
              <w:jc w:val="center"/>
            </w:pPr>
            <w:r w:rsidRPr="002C3235">
              <w:rPr>
                <w:rFonts w:cs="Arial"/>
                <w:color w:val="000000"/>
              </w:rPr>
              <w:t>36.1</w:t>
            </w:r>
          </w:p>
        </w:tc>
        <w:tc>
          <w:tcPr>
            <w:tcW w:w="1283" w:type="dxa"/>
          </w:tcPr>
          <w:p w14:paraId="396FDE04" w14:textId="77777777" w:rsidR="00DC3F65" w:rsidRPr="002C3235" w:rsidRDefault="00DC3F65" w:rsidP="005673D5">
            <w:pPr>
              <w:jc w:val="center"/>
            </w:pPr>
            <w:r w:rsidRPr="002C3235">
              <w:rPr>
                <w:rFonts w:cs="Arial"/>
                <w:color w:val="000000"/>
              </w:rPr>
              <w:t>4</w:t>
            </w:r>
            <w:r>
              <w:rPr>
                <w:rFonts w:cs="Arial"/>
                <w:color w:val="000000"/>
              </w:rPr>
              <w:t>,</w:t>
            </w:r>
            <w:r w:rsidRPr="002C3235">
              <w:rPr>
                <w:rFonts w:cs="Arial"/>
                <w:color w:val="000000"/>
              </w:rPr>
              <w:t>411</w:t>
            </w:r>
            <w:r>
              <w:rPr>
                <w:rFonts w:cs="Arial"/>
                <w:color w:val="000000"/>
              </w:rPr>
              <w:t>,</w:t>
            </w:r>
            <w:r w:rsidRPr="002C3235">
              <w:rPr>
                <w:rFonts w:cs="Arial"/>
                <w:color w:val="000000"/>
              </w:rPr>
              <w:t>103</w:t>
            </w:r>
          </w:p>
        </w:tc>
        <w:tc>
          <w:tcPr>
            <w:tcW w:w="1284" w:type="dxa"/>
          </w:tcPr>
          <w:p w14:paraId="13A502E4" w14:textId="77777777" w:rsidR="00DC3F65" w:rsidRPr="002C3235" w:rsidRDefault="00DC3F65" w:rsidP="005673D5">
            <w:pPr>
              <w:jc w:val="center"/>
            </w:pPr>
            <w:r w:rsidRPr="002C3235">
              <w:rPr>
                <w:rFonts w:cs="Arial"/>
                <w:color w:val="000000"/>
              </w:rPr>
              <w:t>36.</w:t>
            </w:r>
            <w:r>
              <w:rPr>
                <w:rFonts w:cs="Arial"/>
                <w:color w:val="000000"/>
              </w:rPr>
              <w:t>1</w:t>
            </w:r>
          </w:p>
        </w:tc>
        <w:tc>
          <w:tcPr>
            <w:tcW w:w="1283" w:type="dxa"/>
          </w:tcPr>
          <w:p w14:paraId="3C6CAA96" w14:textId="77777777" w:rsidR="00DC3F65" w:rsidRPr="002C3235" w:rsidRDefault="00DC3F65" w:rsidP="005673D5">
            <w:pPr>
              <w:jc w:val="center"/>
            </w:pPr>
            <w:r w:rsidRPr="002C3235">
              <w:rPr>
                <w:rFonts w:cs="Arial"/>
                <w:color w:val="000000"/>
              </w:rPr>
              <w:t>4</w:t>
            </w:r>
            <w:r>
              <w:rPr>
                <w:rFonts w:cs="Arial"/>
                <w:color w:val="000000"/>
              </w:rPr>
              <w:t>,</w:t>
            </w:r>
            <w:r w:rsidRPr="002C3235">
              <w:rPr>
                <w:rFonts w:cs="Arial"/>
                <w:color w:val="000000"/>
              </w:rPr>
              <w:t>271</w:t>
            </w:r>
            <w:r>
              <w:rPr>
                <w:rFonts w:cs="Arial"/>
                <w:color w:val="000000"/>
              </w:rPr>
              <w:t>,</w:t>
            </w:r>
            <w:r w:rsidRPr="002C3235">
              <w:rPr>
                <w:rFonts w:cs="Arial"/>
                <w:color w:val="000000"/>
              </w:rPr>
              <w:t>451</w:t>
            </w:r>
          </w:p>
        </w:tc>
        <w:tc>
          <w:tcPr>
            <w:tcW w:w="1285" w:type="dxa"/>
          </w:tcPr>
          <w:p w14:paraId="2FD91A74" w14:textId="77777777" w:rsidR="00DC3F65" w:rsidRPr="002C3235" w:rsidRDefault="00DC3F65" w:rsidP="005673D5">
            <w:pPr>
              <w:jc w:val="center"/>
            </w:pPr>
            <w:r>
              <w:rPr>
                <w:rFonts w:cs="Arial"/>
                <w:color w:val="000000"/>
              </w:rPr>
              <w:t>36.0</w:t>
            </w:r>
          </w:p>
        </w:tc>
      </w:tr>
    </w:tbl>
    <w:p w14:paraId="4B061D24" w14:textId="63D13EAD" w:rsidR="003D2D66" w:rsidRDefault="00DC3F65" w:rsidP="00237D4A">
      <w:pPr>
        <w:spacing w:before="0" w:after="0" w:line="240" w:lineRule="auto"/>
        <w:jc w:val="center"/>
      </w:pPr>
      <w:r>
        <w:br w:type="page"/>
      </w:r>
      <w:r w:rsidR="00237D4A">
        <w:rPr>
          <w:noProof/>
          <w:szCs w:val="24"/>
        </w:rPr>
        <w:lastRenderedPageBreak/>
        <w:drawing>
          <wp:inline distT="0" distB="0" distL="0" distR="0" wp14:anchorId="33BE4B3E" wp14:editId="6BC2989C">
            <wp:extent cx="4878000" cy="365760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667A6DB3" w14:textId="64AADB1A" w:rsidR="00DC3F65" w:rsidRDefault="003D2D66" w:rsidP="003D2D66">
      <w:pPr>
        <w:pStyle w:val="Caption"/>
      </w:pPr>
      <w:bookmarkStart w:id="315" w:name="_Toc452469988"/>
      <w:r>
        <w:t xml:space="preserve">Figure </w:t>
      </w:r>
      <w:fldSimple w:instr=" STYLEREF 1 \s ">
        <w:r w:rsidR="004675BB">
          <w:rPr>
            <w:noProof/>
          </w:rPr>
          <w:t>8</w:t>
        </w:r>
      </w:fldSimple>
      <w:r>
        <w:noBreakHyphen/>
      </w:r>
      <w:fldSimple w:instr=" SEQ Figure \* ARABIC \s 1 ">
        <w:r w:rsidR="004675BB">
          <w:rPr>
            <w:noProof/>
          </w:rPr>
          <w:t>4</w:t>
        </w:r>
      </w:fldSimple>
      <w:r>
        <w:t xml:space="preserve">: </w:t>
      </w:r>
      <w:r w:rsidRPr="00FF54B6">
        <w:t>Projected numbers of university-educated women in Australia by age in 2015 based on current population trends (Series B).</w:t>
      </w:r>
      <w:bookmarkEnd w:id="315"/>
    </w:p>
    <w:p w14:paraId="090E37EF" w14:textId="77777777" w:rsidR="00DC3F65" w:rsidRPr="00AB1C3A" w:rsidRDefault="00DC3F65" w:rsidP="00DC3F65">
      <w:pPr>
        <w:jc w:val="left"/>
      </w:pPr>
    </w:p>
    <w:p w14:paraId="1CA6233D" w14:textId="6C06FBD8" w:rsidR="003D2D66" w:rsidRDefault="00237D4A" w:rsidP="003D2D66">
      <w:pPr>
        <w:keepNext/>
        <w:jc w:val="center"/>
      </w:pPr>
      <w:r>
        <w:rPr>
          <w:noProof/>
          <w:szCs w:val="24"/>
        </w:rPr>
        <w:drawing>
          <wp:inline distT="0" distB="0" distL="0" distR="0" wp14:anchorId="6A7FEC98" wp14:editId="336FD1D2">
            <wp:extent cx="4878000" cy="365760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184872D" w14:textId="0E13C689" w:rsidR="00DC3F65" w:rsidRDefault="003D2D66" w:rsidP="003D2D66">
      <w:pPr>
        <w:pStyle w:val="Caption"/>
        <w:rPr>
          <w:b w:val="0"/>
        </w:rPr>
      </w:pPr>
      <w:bookmarkStart w:id="316" w:name="_Toc452469989"/>
      <w:r>
        <w:t xml:space="preserve">Figure </w:t>
      </w:r>
      <w:fldSimple w:instr=" STYLEREF 1 \s ">
        <w:r w:rsidR="004675BB">
          <w:rPr>
            <w:noProof/>
          </w:rPr>
          <w:t>8</w:t>
        </w:r>
      </w:fldSimple>
      <w:r>
        <w:noBreakHyphen/>
      </w:r>
      <w:fldSimple w:instr=" SEQ Figure \* ARABIC \s 1 ">
        <w:r w:rsidR="004675BB">
          <w:rPr>
            <w:noProof/>
          </w:rPr>
          <w:t>5</w:t>
        </w:r>
      </w:fldSimple>
      <w:r>
        <w:t xml:space="preserve">: </w:t>
      </w:r>
      <w:r w:rsidRPr="000249AF">
        <w:t>Projected numbers of university-educated women in Australia by age in 2035 based on current population trends (Series B).</w:t>
      </w:r>
      <w:bookmarkEnd w:id="316"/>
    </w:p>
    <w:p w14:paraId="129EE42B" w14:textId="3511DF64" w:rsidR="00DC3F65" w:rsidRPr="0030641A" w:rsidRDefault="00DC3F65" w:rsidP="00DC3F65">
      <w:pPr>
        <w:pStyle w:val="Heading2"/>
        <w:rPr>
          <w:noProof/>
          <w:lang w:val="en-US"/>
        </w:rPr>
      </w:pPr>
      <w:bookmarkStart w:id="317" w:name="_Toc446584303"/>
      <w:bookmarkStart w:id="318" w:name="_Toc446585425"/>
      <w:bookmarkStart w:id="319" w:name="_Toc452371037"/>
      <w:r>
        <w:lastRenderedPageBreak/>
        <w:t>Impact of highest level of qualifications on healthcare expenditure</w:t>
      </w:r>
      <w:bookmarkEnd w:id="317"/>
      <w:bookmarkEnd w:id="318"/>
      <w:bookmarkEnd w:id="319"/>
    </w:p>
    <w:p w14:paraId="74A40010" w14:textId="77777777" w:rsidR="00DC3F65" w:rsidRDefault="00DC3F65" w:rsidP="00DC3F65">
      <w:r>
        <w:t xml:space="preserve">The association between level of education attainment and healthcare utilisation was examined by comparing the mean number of MBS claims, PBS prescriptions filled, and hospital admissions accrued by women each year, and the cost of these services by level of education among ALSWH participants. </w:t>
      </w:r>
    </w:p>
    <w:p w14:paraId="52A359BA" w14:textId="27572CF3" w:rsidR="00DC3F65" w:rsidRPr="00696254" w:rsidRDefault="00DC3F65" w:rsidP="00DC3F65">
      <w:pPr>
        <w:pStyle w:val="Heading3"/>
      </w:pPr>
      <w:bookmarkStart w:id="320" w:name="_Toc452371038"/>
      <w:bookmarkStart w:id="321" w:name="_Toc446584304"/>
      <w:bookmarkStart w:id="322" w:name="_Toc446585426"/>
      <w:r w:rsidRPr="00696254">
        <w:t xml:space="preserve">Medicare Benefits </w:t>
      </w:r>
      <w:r>
        <w:t>Scheme</w:t>
      </w:r>
      <w:bookmarkEnd w:id="320"/>
      <w:r w:rsidRPr="00696254">
        <w:t xml:space="preserve"> </w:t>
      </w:r>
      <w:bookmarkEnd w:id="321"/>
      <w:bookmarkEnd w:id="322"/>
    </w:p>
    <w:p w14:paraId="5FB60E68" w14:textId="5C039F7D" w:rsidR="00DC3F65" w:rsidRDefault="00DC3F65" w:rsidP="00DC3F65">
      <w:r>
        <w:t xml:space="preserve">ALSWH survey data were linked to unreferred MBS data from 1996 to 2013 and this allowed us to determine the number of unreferred MBS claims made by each participant. </w:t>
      </w:r>
      <w:r w:rsidR="00605405">
        <w:t>‘</w:t>
      </w:r>
      <w:r>
        <w:t>Unreferred</w:t>
      </w:r>
      <w:r w:rsidR="00605405">
        <w:t>’</w:t>
      </w:r>
      <w:r>
        <w:t xml:space="preserve"> means visits to a general practitioner without requiring a referral. To estimate the total unreferred MBS cost, the average cost of unreferred MBS services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t xml:space="preserve"> and was reported to be $48.80</w:t>
      </w:r>
      <w:r w:rsidR="008458D1">
        <w:t xml:space="preserve"> per visit</w:t>
      </w:r>
      <w:r>
        <w:t xml:space="preserve">. The total unreferred MBS cost (in 2014 Australian dollars) for each participant for every year from 1996 to 2013 was estimated by multiplying the number of unreferred MBS claims by $48.80. Then, the annual unreferred MBS cost per participant by </w:t>
      </w:r>
      <w:r w:rsidR="00F67E74">
        <w:t>highes</w:t>
      </w:r>
      <w:r>
        <w:t>t</w:t>
      </w:r>
      <w:r w:rsidR="00F67E74">
        <w:t xml:space="preserve"> level of educational attainment</w:t>
      </w:r>
      <w:r>
        <w:t xml:space="preserve"> was estimated (Appendix D, Section 15.1). </w:t>
      </w:r>
    </w:p>
    <w:p w14:paraId="6653A3D0" w14:textId="77777777" w:rsidR="00DC3F65" w:rsidRDefault="00DC3F65" w:rsidP="00DC3F65"/>
    <w:p w14:paraId="31C06251" w14:textId="4B18A25B" w:rsidR="00DC3F65" w:rsidRDefault="00DC3F65" w:rsidP="00DC3F65">
      <w:r>
        <w:t>Overall, women whose highest qualification was less than Year 12 had the most unreferred MBS claims and women who had a university degree had the least unreferred MBS claims for all cohorts (Figure 8-</w:t>
      </w:r>
      <w:r w:rsidR="003D2D66">
        <w:t>6</w:t>
      </w:r>
      <w:r>
        <w:t>). The difference in mean unreferred MBS claims between these two groups ranged from 1-2 claims per participa</w:t>
      </w:r>
      <w:r w:rsidR="00F67E74">
        <w:t>nt. There was little difference</w:t>
      </w:r>
      <w:r>
        <w:t xml:space="preserve"> in unreferred MBS claims between participants who achieved Year 12 or equivalent and Certificate/Diploma.</w:t>
      </w:r>
    </w:p>
    <w:p w14:paraId="3C888BA7" w14:textId="77777777" w:rsidR="00DC3F65" w:rsidRDefault="00DC3F65" w:rsidP="00DC3F65"/>
    <w:p w14:paraId="5D62516B" w14:textId="77777777" w:rsidR="00DC3F65" w:rsidRDefault="00DC3F65" w:rsidP="00DC3F65"/>
    <w:p w14:paraId="33B43D6F" w14:textId="77EAF8E4" w:rsidR="003D2D66" w:rsidRDefault="00237D4A" w:rsidP="003D2D66">
      <w:pPr>
        <w:keepNext/>
        <w:jc w:val="center"/>
      </w:pPr>
      <w:r>
        <w:rPr>
          <w:noProof/>
          <w:szCs w:val="24"/>
        </w:rPr>
        <w:lastRenderedPageBreak/>
        <w:drawing>
          <wp:inline distT="0" distB="0" distL="0" distR="0" wp14:anchorId="32FE755A" wp14:editId="529E2DBB">
            <wp:extent cx="4878000" cy="365760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FDA6837" w14:textId="00FE8C5F" w:rsidR="00DC3F65" w:rsidRDefault="003D2D66" w:rsidP="003D2D66">
      <w:pPr>
        <w:pStyle w:val="Caption"/>
      </w:pPr>
      <w:bookmarkStart w:id="323" w:name="_Toc452469990"/>
      <w:r>
        <w:t xml:space="preserve">Figure </w:t>
      </w:r>
      <w:fldSimple w:instr=" STYLEREF 1 \s ">
        <w:r w:rsidR="004675BB">
          <w:rPr>
            <w:noProof/>
          </w:rPr>
          <w:t>8</w:t>
        </w:r>
      </w:fldSimple>
      <w:r>
        <w:noBreakHyphen/>
      </w:r>
      <w:fldSimple w:instr=" SEQ Figure \* ARABIC \s 1 ">
        <w:r w:rsidR="004675BB">
          <w:rPr>
            <w:noProof/>
          </w:rPr>
          <w:t>6</w:t>
        </w:r>
      </w:fldSimple>
      <w:r>
        <w:t xml:space="preserve">: </w:t>
      </w:r>
      <w:r w:rsidRPr="00A21ACE">
        <w:t>Comparison of average number of unreferred MBS claims per participant per year for 1973-78, 1946-51, 1921-26 cohorts by highest level of qualification.</w:t>
      </w:r>
      <w:bookmarkEnd w:id="323"/>
    </w:p>
    <w:p w14:paraId="67D1C304" w14:textId="77777777" w:rsidR="00DC3F65" w:rsidRDefault="00DC3F65" w:rsidP="00DC3F65">
      <w:pPr>
        <w:rPr>
          <w:b/>
        </w:rPr>
      </w:pPr>
    </w:p>
    <w:p w14:paraId="75336C75" w14:textId="00F1FBCF" w:rsidR="00DC3F65" w:rsidRPr="00F67E74" w:rsidRDefault="00DC3F65" w:rsidP="00DC3F65">
      <w:pPr>
        <w:pStyle w:val="Heading3"/>
      </w:pPr>
      <w:bookmarkStart w:id="324" w:name="_Toc446584305"/>
      <w:bookmarkStart w:id="325" w:name="_Toc446585427"/>
      <w:bookmarkStart w:id="326" w:name="_Toc452371039"/>
      <w:r w:rsidRPr="00F67E74">
        <w:t>Pharmaceutical Benefits Scheme</w:t>
      </w:r>
      <w:bookmarkEnd w:id="324"/>
      <w:bookmarkEnd w:id="325"/>
      <w:bookmarkEnd w:id="326"/>
    </w:p>
    <w:p w14:paraId="50D4B5F2" w14:textId="65FF107A" w:rsidR="00DC3F65" w:rsidRDefault="00DC3F65" w:rsidP="00DC3F65">
      <w:r>
        <w:t>ALSWH data were linked to the latest available PBS dataset (2012-13 financial year), which provided a record for each PBS script that was filled and its associated cost for each participant. The average number of scripts filled and cost (in 2012-13 Australian dollars) was then determined by education group (Appendix D, Section 15.2). Because the 2012-13 period corresponded to one survey per cohort, there are only three sets of data points.</w:t>
      </w:r>
    </w:p>
    <w:p w14:paraId="0B54DF0E" w14:textId="77777777" w:rsidR="00DC3F65" w:rsidRDefault="00DC3F65" w:rsidP="00DC3F65"/>
    <w:p w14:paraId="51FDE344" w14:textId="5060358F" w:rsidR="00DC3F65" w:rsidRDefault="00DC3F65" w:rsidP="00DC3F65">
      <w:r>
        <w:t xml:space="preserve">There is not a clear pattern for mean PBS claims and cost when comparing participants with different levels of qualifications (Table 8-2). There is little difference between participants who had achieved Year 12 or equivalent or a Certificate/Diploma for all cohorts. Those with qualifications of less than </w:t>
      </w:r>
      <w:r w:rsidR="008458D1">
        <w:t xml:space="preserve">Year </w:t>
      </w:r>
      <w:r>
        <w:t>12 had more PBS prescriptions filled compared with those who had university degrees in the 1973-78 and 1946-51 cohorts. However, these cohort differences were not reflected in the PBS cost, suggesting the use of different medicines.</w:t>
      </w:r>
    </w:p>
    <w:p w14:paraId="140496FA" w14:textId="77777777" w:rsidR="00DC3F65" w:rsidRDefault="00DC3F65" w:rsidP="00DC3F65"/>
    <w:p w14:paraId="0F209E2F" w14:textId="77777777" w:rsidR="00DC3F65" w:rsidRDefault="00DC3F65" w:rsidP="00DC3F65"/>
    <w:p w14:paraId="71612EBD" w14:textId="77777777" w:rsidR="00DC3F65" w:rsidRDefault="00DC3F65" w:rsidP="00DC3F65"/>
    <w:p w14:paraId="642AC968" w14:textId="77777777" w:rsidR="00F67E74" w:rsidRDefault="00F67E74" w:rsidP="00DC3F65">
      <w:pPr>
        <w:rPr>
          <w:b/>
        </w:rPr>
      </w:pPr>
    </w:p>
    <w:p w14:paraId="56EF9933" w14:textId="22C912EF" w:rsidR="003D2D66" w:rsidRDefault="003D2D66" w:rsidP="00720317">
      <w:pPr>
        <w:pStyle w:val="Caption"/>
        <w:keepNext/>
        <w:spacing w:after="0"/>
      </w:pPr>
      <w:bookmarkStart w:id="327" w:name="_Toc452470089"/>
      <w:r>
        <w:lastRenderedPageBreak/>
        <w:t xml:space="preserve">Table </w:t>
      </w:r>
      <w:fldSimple w:instr=" STYLEREF 1 \s ">
        <w:r w:rsidR="004675BB">
          <w:rPr>
            <w:noProof/>
          </w:rPr>
          <w:t>8</w:t>
        </w:r>
      </w:fldSimple>
      <w:r>
        <w:noBreakHyphen/>
      </w:r>
      <w:fldSimple w:instr=" SEQ Table \* ARABIC \s 1 ">
        <w:r w:rsidR="004675BB">
          <w:rPr>
            <w:noProof/>
          </w:rPr>
          <w:t>2</w:t>
        </w:r>
      </w:fldSimple>
      <w:r>
        <w:t xml:space="preserve">: </w:t>
      </w:r>
      <w:r w:rsidRPr="00C14C35">
        <w:t xml:space="preserve">Mean PBS claims and cost (in 2012-13 Australian dollars) per participant for </w:t>
      </w:r>
      <w:r w:rsidR="008458D1">
        <w:t xml:space="preserve">the </w:t>
      </w:r>
      <w:r w:rsidRPr="00C14C35">
        <w:t xml:space="preserve">1973-78, 1946-51, </w:t>
      </w:r>
      <w:r w:rsidR="008458D1">
        <w:t xml:space="preserve">and </w:t>
      </w:r>
      <w:r w:rsidRPr="00C14C35">
        <w:t xml:space="preserve">1921-26 cohorts by </w:t>
      </w:r>
      <w:r w:rsidR="006F6531">
        <w:t xml:space="preserve">the </w:t>
      </w:r>
      <w:r w:rsidRPr="00C14C35">
        <w:t>highest level of qualification.</w:t>
      </w:r>
      <w:bookmarkEnd w:id="327"/>
    </w:p>
    <w:tbl>
      <w:tblPr>
        <w:tblStyle w:val="TableGrid"/>
        <w:tblW w:w="0" w:type="auto"/>
        <w:tblLook w:val="04A0" w:firstRow="1" w:lastRow="0" w:firstColumn="1" w:lastColumn="0" w:noHBand="0" w:noVBand="1"/>
      </w:tblPr>
      <w:tblGrid>
        <w:gridCol w:w="1320"/>
        <w:gridCol w:w="3495"/>
        <w:gridCol w:w="1417"/>
        <w:gridCol w:w="1418"/>
        <w:gridCol w:w="1360"/>
      </w:tblGrid>
      <w:tr w:rsidR="00DC3F65" w14:paraId="4CE4834C" w14:textId="77777777" w:rsidTr="00F67E74">
        <w:tc>
          <w:tcPr>
            <w:tcW w:w="1320" w:type="dxa"/>
            <w:tcBorders>
              <w:top w:val="nil"/>
              <w:left w:val="nil"/>
              <w:bottom w:val="nil"/>
              <w:right w:val="nil"/>
            </w:tcBorders>
          </w:tcPr>
          <w:p w14:paraId="2EB199DD" w14:textId="77777777" w:rsidR="00DC3F65" w:rsidRDefault="00DC3F65" w:rsidP="005673D5"/>
        </w:tc>
        <w:tc>
          <w:tcPr>
            <w:tcW w:w="3495" w:type="dxa"/>
            <w:tcBorders>
              <w:top w:val="nil"/>
              <w:left w:val="nil"/>
              <w:bottom w:val="nil"/>
            </w:tcBorders>
          </w:tcPr>
          <w:p w14:paraId="6E6875AB" w14:textId="77777777" w:rsidR="00DC3F65" w:rsidRDefault="00DC3F65" w:rsidP="005673D5"/>
        </w:tc>
        <w:tc>
          <w:tcPr>
            <w:tcW w:w="4195" w:type="dxa"/>
            <w:gridSpan w:val="3"/>
          </w:tcPr>
          <w:p w14:paraId="38771EC7" w14:textId="77777777" w:rsidR="00DC3F65" w:rsidRPr="00FB5AF1" w:rsidRDefault="00DC3F65" w:rsidP="005673D5">
            <w:pPr>
              <w:jc w:val="center"/>
              <w:rPr>
                <w:b/>
              </w:rPr>
            </w:pPr>
            <w:r>
              <w:rPr>
                <w:b/>
              </w:rPr>
              <w:t>ALSWH Cohort</w:t>
            </w:r>
          </w:p>
        </w:tc>
      </w:tr>
      <w:tr w:rsidR="00DC3F65" w14:paraId="39CA9F30" w14:textId="77777777" w:rsidTr="00F67E74">
        <w:tc>
          <w:tcPr>
            <w:tcW w:w="1320" w:type="dxa"/>
            <w:tcBorders>
              <w:top w:val="nil"/>
              <w:left w:val="nil"/>
              <w:right w:val="nil"/>
            </w:tcBorders>
          </w:tcPr>
          <w:p w14:paraId="758DCDA1" w14:textId="77777777" w:rsidR="00DC3F65" w:rsidRDefault="00DC3F65" w:rsidP="005673D5"/>
        </w:tc>
        <w:tc>
          <w:tcPr>
            <w:tcW w:w="3495" w:type="dxa"/>
            <w:tcBorders>
              <w:top w:val="nil"/>
              <w:left w:val="nil"/>
            </w:tcBorders>
          </w:tcPr>
          <w:p w14:paraId="5C167D37" w14:textId="77777777" w:rsidR="00DC3F65" w:rsidRDefault="00DC3F65" w:rsidP="005673D5"/>
        </w:tc>
        <w:tc>
          <w:tcPr>
            <w:tcW w:w="1417" w:type="dxa"/>
          </w:tcPr>
          <w:p w14:paraId="65CE9E30" w14:textId="77777777" w:rsidR="00DC3F65" w:rsidRPr="00FB5AF1" w:rsidRDefault="00DC3F65" w:rsidP="005673D5">
            <w:pPr>
              <w:jc w:val="center"/>
              <w:rPr>
                <w:b/>
              </w:rPr>
            </w:pPr>
            <w:r w:rsidRPr="00FB5AF1">
              <w:rPr>
                <w:b/>
              </w:rPr>
              <w:t>1973-78</w:t>
            </w:r>
          </w:p>
        </w:tc>
        <w:tc>
          <w:tcPr>
            <w:tcW w:w="1418" w:type="dxa"/>
          </w:tcPr>
          <w:p w14:paraId="42979744" w14:textId="77777777" w:rsidR="00DC3F65" w:rsidRPr="00FB5AF1" w:rsidRDefault="00DC3F65" w:rsidP="005673D5">
            <w:pPr>
              <w:jc w:val="center"/>
              <w:rPr>
                <w:b/>
              </w:rPr>
            </w:pPr>
            <w:r w:rsidRPr="00FB5AF1">
              <w:rPr>
                <w:b/>
              </w:rPr>
              <w:t>1946-51</w:t>
            </w:r>
          </w:p>
        </w:tc>
        <w:tc>
          <w:tcPr>
            <w:tcW w:w="1360" w:type="dxa"/>
          </w:tcPr>
          <w:p w14:paraId="4C92E0E5" w14:textId="77777777" w:rsidR="00DC3F65" w:rsidRPr="00FB5AF1" w:rsidRDefault="00DC3F65" w:rsidP="005673D5">
            <w:pPr>
              <w:jc w:val="center"/>
              <w:rPr>
                <w:b/>
              </w:rPr>
            </w:pPr>
            <w:r w:rsidRPr="00FB5AF1">
              <w:rPr>
                <w:b/>
              </w:rPr>
              <w:t>1921-26</w:t>
            </w:r>
          </w:p>
        </w:tc>
      </w:tr>
      <w:tr w:rsidR="00DC3F65" w14:paraId="5A48EED5" w14:textId="77777777" w:rsidTr="00F67E74">
        <w:tc>
          <w:tcPr>
            <w:tcW w:w="1320" w:type="dxa"/>
          </w:tcPr>
          <w:p w14:paraId="2D49C0CA" w14:textId="77777777" w:rsidR="00DC3F65" w:rsidRPr="00325259" w:rsidRDefault="00DC3F65" w:rsidP="005673D5">
            <w:pPr>
              <w:rPr>
                <w:b/>
              </w:rPr>
            </w:pPr>
            <w:r w:rsidRPr="00325259">
              <w:rPr>
                <w:b/>
              </w:rPr>
              <w:t>Group</w:t>
            </w:r>
          </w:p>
        </w:tc>
        <w:tc>
          <w:tcPr>
            <w:tcW w:w="3495" w:type="dxa"/>
          </w:tcPr>
          <w:p w14:paraId="0175E2BF" w14:textId="77777777" w:rsidR="00DC3F65" w:rsidRPr="00325259" w:rsidRDefault="00DC3F65" w:rsidP="005673D5">
            <w:pPr>
              <w:rPr>
                <w:b/>
              </w:rPr>
            </w:pPr>
            <w:r w:rsidRPr="00325259">
              <w:rPr>
                <w:b/>
              </w:rPr>
              <w:t>Corresponding survey</w:t>
            </w:r>
          </w:p>
          <w:p w14:paraId="2288794D" w14:textId="77777777" w:rsidR="00DC3F65" w:rsidRPr="00325259" w:rsidRDefault="00DC3F65" w:rsidP="005673D5">
            <w:pPr>
              <w:rPr>
                <w:b/>
              </w:rPr>
            </w:pPr>
            <w:r w:rsidRPr="00325259">
              <w:rPr>
                <w:b/>
              </w:rPr>
              <w:t>year</w:t>
            </w:r>
          </w:p>
          <w:p w14:paraId="68A2567D" w14:textId="77777777" w:rsidR="00DC3F65" w:rsidRPr="00325259" w:rsidRDefault="00DC3F65" w:rsidP="005673D5">
            <w:pPr>
              <w:rPr>
                <w:b/>
              </w:rPr>
            </w:pPr>
            <w:r w:rsidRPr="00325259">
              <w:rPr>
                <w:b/>
              </w:rPr>
              <w:t>average age (years)</w:t>
            </w:r>
          </w:p>
        </w:tc>
        <w:tc>
          <w:tcPr>
            <w:tcW w:w="1417" w:type="dxa"/>
          </w:tcPr>
          <w:p w14:paraId="36DCE4BF" w14:textId="77777777" w:rsidR="00DC3F65" w:rsidRDefault="00DC3F65" w:rsidP="005673D5">
            <w:pPr>
              <w:jc w:val="center"/>
            </w:pPr>
            <w:r>
              <w:t>Survey 6</w:t>
            </w:r>
          </w:p>
          <w:p w14:paraId="534041C3" w14:textId="77777777" w:rsidR="00DC3F65" w:rsidRDefault="00DC3F65" w:rsidP="005673D5">
            <w:pPr>
              <w:jc w:val="center"/>
            </w:pPr>
            <w:r>
              <w:t>2012</w:t>
            </w:r>
          </w:p>
          <w:p w14:paraId="6327AF87" w14:textId="77777777" w:rsidR="00DC3F65" w:rsidRDefault="00DC3F65" w:rsidP="005673D5">
            <w:pPr>
              <w:jc w:val="center"/>
            </w:pPr>
            <w:r>
              <w:t>36</w:t>
            </w:r>
          </w:p>
        </w:tc>
        <w:tc>
          <w:tcPr>
            <w:tcW w:w="1418" w:type="dxa"/>
          </w:tcPr>
          <w:p w14:paraId="0485B825" w14:textId="77777777" w:rsidR="00DC3F65" w:rsidRDefault="00DC3F65" w:rsidP="005673D5">
            <w:pPr>
              <w:jc w:val="center"/>
            </w:pPr>
            <w:r>
              <w:t>Survey 7</w:t>
            </w:r>
          </w:p>
          <w:p w14:paraId="18F61EB6" w14:textId="77777777" w:rsidR="00DC3F65" w:rsidRDefault="00DC3F65" w:rsidP="005673D5">
            <w:pPr>
              <w:jc w:val="center"/>
            </w:pPr>
            <w:r>
              <w:t>2013</w:t>
            </w:r>
          </w:p>
          <w:p w14:paraId="3504F998" w14:textId="77777777" w:rsidR="00DC3F65" w:rsidRDefault="00DC3F65" w:rsidP="005673D5">
            <w:pPr>
              <w:jc w:val="center"/>
            </w:pPr>
            <w:r>
              <w:t>64</w:t>
            </w:r>
          </w:p>
        </w:tc>
        <w:tc>
          <w:tcPr>
            <w:tcW w:w="1360" w:type="dxa"/>
          </w:tcPr>
          <w:p w14:paraId="1AE80F04" w14:textId="77777777" w:rsidR="00DC3F65" w:rsidRDefault="00DC3F65" w:rsidP="005673D5">
            <w:pPr>
              <w:jc w:val="center"/>
            </w:pPr>
            <w:r>
              <w:t>Survey 6</w:t>
            </w:r>
          </w:p>
          <w:p w14:paraId="5394DB47" w14:textId="77777777" w:rsidR="00DC3F65" w:rsidRDefault="00DC3F65" w:rsidP="005673D5">
            <w:pPr>
              <w:jc w:val="center"/>
            </w:pPr>
            <w:r>
              <w:t>2011</w:t>
            </w:r>
          </w:p>
          <w:p w14:paraId="10AD0FEF" w14:textId="77777777" w:rsidR="00DC3F65" w:rsidRDefault="00DC3F65" w:rsidP="005673D5">
            <w:pPr>
              <w:jc w:val="center"/>
            </w:pPr>
            <w:r>
              <w:t>87</w:t>
            </w:r>
          </w:p>
        </w:tc>
      </w:tr>
      <w:tr w:rsidR="00DC3F65" w14:paraId="37005734" w14:textId="77777777" w:rsidTr="00F67E74">
        <w:tc>
          <w:tcPr>
            <w:tcW w:w="1320" w:type="dxa"/>
            <w:vMerge w:val="restart"/>
          </w:tcPr>
          <w:p w14:paraId="3AFF4542" w14:textId="77777777" w:rsidR="00DC3F65" w:rsidRDefault="00DC3F65" w:rsidP="005673D5">
            <w:r>
              <w:t>Less than Year 12</w:t>
            </w:r>
          </w:p>
        </w:tc>
        <w:tc>
          <w:tcPr>
            <w:tcW w:w="3495" w:type="dxa"/>
          </w:tcPr>
          <w:p w14:paraId="6E10D3AF" w14:textId="77777777" w:rsidR="00DC3F65" w:rsidRDefault="00DC3F65" w:rsidP="005673D5">
            <w:r>
              <w:t>Mean number of PBS claims per participant</w:t>
            </w:r>
          </w:p>
        </w:tc>
        <w:tc>
          <w:tcPr>
            <w:tcW w:w="1417" w:type="dxa"/>
          </w:tcPr>
          <w:p w14:paraId="1695D132" w14:textId="77777777" w:rsidR="00DC3F65" w:rsidRDefault="00DC3F65" w:rsidP="005673D5">
            <w:pPr>
              <w:jc w:val="center"/>
            </w:pPr>
            <w:r>
              <w:t>8.7</w:t>
            </w:r>
          </w:p>
        </w:tc>
        <w:tc>
          <w:tcPr>
            <w:tcW w:w="1418" w:type="dxa"/>
          </w:tcPr>
          <w:p w14:paraId="0C871EF1" w14:textId="77777777" w:rsidR="00DC3F65" w:rsidRDefault="00DC3F65" w:rsidP="005673D5">
            <w:pPr>
              <w:jc w:val="center"/>
            </w:pPr>
            <w:r>
              <w:t>26.8</w:t>
            </w:r>
          </w:p>
        </w:tc>
        <w:tc>
          <w:tcPr>
            <w:tcW w:w="1360" w:type="dxa"/>
          </w:tcPr>
          <w:p w14:paraId="36BACABC" w14:textId="77777777" w:rsidR="00DC3F65" w:rsidRDefault="00DC3F65" w:rsidP="005673D5">
            <w:pPr>
              <w:jc w:val="center"/>
            </w:pPr>
            <w:r>
              <w:t>56.2</w:t>
            </w:r>
          </w:p>
        </w:tc>
      </w:tr>
      <w:tr w:rsidR="00DC3F65" w14:paraId="355700C2" w14:textId="77777777" w:rsidTr="00F67E74">
        <w:tc>
          <w:tcPr>
            <w:tcW w:w="1320" w:type="dxa"/>
            <w:vMerge/>
          </w:tcPr>
          <w:p w14:paraId="231E359E" w14:textId="77777777" w:rsidR="00DC3F65" w:rsidRDefault="00DC3F65" w:rsidP="005673D5"/>
        </w:tc>
        <w:tc>
          <w:tcPr>
            <w:tcW w:w="3495" w:type="dxa"/>
          </w:tcPr>
          <w:p w14:paraId="58FBAC10" w14:textId="65B7BB92" w:rsidR="00DC3F65" w:rsidRDefault="00DC3F65" w:rsidP="005673D5">
            <w:r>
              <w:t xml:space="preserve">Mean PBS cost per participant </w:t>
            </w:r>
            <w:r w:rsidR="00F67E74">
              <w:t>($)</w:t>
            </w:r>
          </w:p>
        </w:tc>
        <w:tc>
          <w:tcPr>
            <w:tcW w:w="1417" w:type="dxa"/>
          </w:tcPr>
          <w:p w14:paraId="4A04CE75" w14:textId="77777777" w:rsidR="00DC3F65" w:rsidRDefault="00DC3F65" w:rsidP="005673D5">
            <w:pPr>
              <w:jc w:val="center"/>
            </w:pPr>
            <w:r>
              <w:t>278</w:t>
            </w:r>
          </w:p>
        </w:tc>
        <w:tc>
          <w:tcPr>
            <w:tcW w:w="1418" w:type="dxa"/>
          </w:tcPr>
          <w:p w14:paraId="357146E1" w14:textId="77777777" w:rsidR="00DC3F65" w:rsidRDefault="00DC3F65" w:rsidP="005673D5">
            <w:pPr>
              <w:jc w:val="center"/>
            </w:pPr>
            <w:r>
              <w:t>1033</w:t>
            </w:r>
          </w:p>
        </w:tc>
        <w:tc>
          <w:tcPr>
            <w:tcW w:w="1360" w:type="dxa"/>
          </w:tcPr>
          <w:p w14:paraId="55B9008D" w14:textId="77777777" w:rsidR="00DC3F65" w:rsidRDefault="00DC3F65" w:rsidP="005673D5">
            <w:pPr>
              <w:jc w:val="center"/>
            </w:pPr>
            <w:r>
              <w:t>1947</w:t>
            </w:r>
          </w:p>
        </w:tc>
      </w:tr>
      <w:tr w:rsidR="00DC3F65" w14:paraId="46CA786B" w14:textId="77777777" w:rsidTr="00F67E74">
        <w:tc>
          <w:tcPr>
            <w:tcW w:w="1320" w:type="dxa"/>
            <w:vMerge w:val="restart"/>
          </w:tcPr>
          <w:p w14:paraId="65C4DCA7" w14:textId="77777777" w:rsidR="00DC3F65" w:rsidRDefault="00DC3F65" w:rsidP="005673D5">
            <w:r>
              <w:t>Year 12 or equivalent</w:t>
            </w:r>
          </w:p>
        </w:tc>
        <w:tc>
          <w:tcPr>
            <w:tcW w:w="3495" w:type="dxa"/>
          </w:tcPr>
          <w:p w14:paraId="4C51EC20" w14:textId="77777777" w:rsidR="00DC3F65" w:rsidRDefault="00DC3F65" w:rsidP="005673D5">
            <w:r>
              <w:t>Mean number of PBS claims per participant</w:t>
            </w:r>
          </w:p>
        </w:tc>
        <w:tc>
          <w:tcPr>
            <w:tcW w:w="1417" w:type="dxa"/>
          </w:tcPr>
          <w:p w14:paraId="7DDC7252" w14:textId="77777777" w:rsidR="00DC3F65" w:rsidRDefault="00DC3F65" w:rsidP="005673D5">
            <w:pPr>
              <w:jc w:val="center"/>
            </w:pPr>
            <w:r>
              <w:t>6.4</w:t>
            </w:r>
          </w:p>
        </w:tc>
        <w:tc>
          <w:tcPr>
            <w:tcW w:w="1418" w:type="dxa"/>
          </w:tcPr>
          <w:p w14:paraId="0D1AA6CF" w14:textId="77777777" w:rsidR="00DC3F65" w:rsidRDefault="00DC3F65" w:rsidP="005673D5">
            <w:pPr>
              <w:jc w:val="center"/>
            </w:pPr>
            <w:r>
              <w:t>22.6</w:t>
            </w:r>
          </w:p>
        </w:tc>
        <w:tc>
          <w:tcPr>
            <w:tcW w:w="1360" w:type="dxa"/>
          </w:tcPr>
          <w:p w14:paraId="527DFFC8" w14:textId="77777777" w:rsidR="00DC3F65" w:rsidRDefault="00DC3F65" w:rsidP="005673D5">
            <w:pPr>
              <w:jc w:val="center"/>
            </w:pPr>
            <w:r>
              <w:t>51.1</w:t>
            </w:r>
          </w:p>
        </w:tc>
      </w:tr>
      <w:tr w:rsidR="00DC3F65" w14:paraId="1433F7AD" w14:textId="77777777" w:rsidTr="00F67E74">
        <w:tc>
          <w:tcPr>
            <w:tcW w:w="1320" w:type="dxa"/>
            <w:vMerge/>
          </w:tcPr>
          <w:p w14:paraId="607A75C3" w14:textId="77777777" w:rsidR="00DC3F65" w:rsidRDefault="00DC3F65" w:rsidP="005673D5"/>
        </w:tc>
        <w:tc>
          <w:tcPr>
            <w:tcW w:w="3495" w:type="dxa"/>
          </w:tcPr>
          <w:p w14:paraId="5504B253" w14:textId="54A3BFC2" w:rsidR="00DC3F65" w:rsidRDefault="00DC3F65" w:rsidP="005673D5">
            <w:r>
              <w:t>Mean PBS cost per participant</w:t>
            </w:r>
            <w:r w:rsidR="00F67E74">
              <w:t xml:space="preserve"> ($)</w:t>
            </w:r>
          </w:p>
        </w:tc>
        <w:tc>
          <w:tcPr>
            <w:tcW w:w="1417" w:type="dxa"/>
          </w:tcPr>
          <w:p w14:paraId="3039F6FD" w14:textId="77777777" w:rsidR="00DC3F65" w:rsidRDefault="00DC3F65" w:rsidP="005673D5">
            <w:pPr>
              <w:jc w:val="center"/>
            </w:pPr>
            <w:r>
              <w:t>391</w:t>
            </w:r>
          </w:p>
        </w:tc>
        <w:tc>
          <w:tcPr>
            <w:tcW w:w="1418" w:type="dxa"/>
          </w:tcPr>
          <w:p w14:paraId="3AC523C6" w14:textId="77777777" w:rsidR="00DC3F65" w:rsidRDefault="00DC3F65" w:rsidP="005673D5">
            <w:pPr>
              <w:jc w:val="center"/>
            </w:pPr>
            <w:r>
              <w:t>906</w:t>
            </w:r>
          </w:p>
        </w:tc>
        <w:tc>
          <w:tcPr>
            <w:tcW w:w="1360" w:type="dxa"/>
          </w:tcPr>
          <w:p w14:paraId="37FA30EE" w14:textId="77777777" w:rsidR="00DC3F65" w:rsidRDefault="00DC3F65" w:rsidP="005673D5">
            <w:pPr>
              <w:jc w:val="center"/>
            </w:pPr>
            <w:r>
              <w:t>2003</w:t>
            </w:r>
          </w:p>
        </w:tc>
      </w:tr>
      <w:tr w:rsidR="00DC3F65" w14:paraId="37D86043" w14:textId="77777777" w:rsidTr="00F67E74">
        <w:tc>
          <w:tcPr>
            <w:tcW w:w="1320" w:type="dxa"/>
            <w:vMerge w:val="restart"/>
          </w:tcPr>
          <w:p w14:paraId="28B159D4" w14:textId="77777777" w:rsidR="00DC3F65" w:rsidRDefault="00DC3F65" w:rsidP="005673D5">
            <w:r>
              <w:t>Certificate/</w:t>
            </w:r>
          </w:p>
          <w:p w14:paraId="36CFD369" w14:textId="77777777" w:rsidR="00DC3F65" w:rsidRDefault="00DC3F65" w:rsidP="005673D5">
            <w:r>
              <w:t>Diploma</w:t>
            </w:r>
          </w:p>
        </w:tc>
        <w:tc>
          <w:tcPr>
            <w:tcW w:w="3495" w:type="dxa"/>
          </w:tcPr>
          <w:p w14:paraId="5DEE423A" w14:textId="77777777" w:rsidR="00DC3F65" w:rsidRDefault="00DC3F65" w:rsidP="005673D5">
            <w:r>
              <w:t>Mean number of PBS claims per participant</w:t>
            </w:r>
          </w:p>
        </w:tc>
        <w:tc>
          <w:tcPr>
            <w:tcW w:w="1417" w:type="dxa"/>
          </w:tcPr>
          <w:p w14:paraId="186F982B" w14:textId="77777777" w:rsidR="00DC3F65" w:rsidRDefault="00DC3F65" w:rsidP="005673D5">
            <w:pPr>
              <w:jc w:val="center"/>
            </w:pPr>
            <w:r>
              <w:t>7.0</w:t>
            </w:r>
          </w:p>
        </w:tc>
        <w:tc>
          <w:tcPr>
            <w:tcW w:w="1418" w:type="dxa"/>
          </w:tcPr>
          <w:p w14:paraId="0C2D6F15" w14:textId="77777777" w:rsidR="00DC3F65" w:rsidRDefault="00DC3F65" w:rsidP="005673D5">
            <w:pPr>
              <w:jc w:val="center"/>
            </w:pPr>
            <w:r>
              <w:t>21.6</w:t>
            </w:r>
          </w:p>
        </w:tc>
        <w:tc>
          <w:tcPr>
            <w:tcW w:w="1360" w:type="dxa"/>
          </w:tcPr>
          <w:p w14:paraId="460B3AB7" w14:textId="77777777" w:rsidR="00DC3F65" w:rsidRDefault="00DC3F65" w:rsidP="005673D5">
            <w:pPr>
              <w:jc w:val="center"/>
            </w:pPr>
            <w:r>
              <w:t>49.4</w:t>
            </w:r>
          </w:p>
        </w:tc>
      </w:tr>
      <w:tr w:rsidR="00DC3F65" w14:paraId="5758D50F" w14:textId="77777777" w:rsidTr="00F67E74">
        <w:tc>
          <w:tcPr>
            <w:tcW w:w="1320" w:type="dxa"/>
            <w:vMerge/>
          </w:tcPr>
          <w:p w14:paraId="02F1C5C2" w14:textId="77777777" w:rsidR="00DC3F65" w:rsidRDefault="00DC3F65" w:rsidP="005673D5"/>
        </w:tc>
        <w:tc>
          <w:tcPr>
            <w:tcW w:w="3495" w:type="dxa"/>
          </w:tcPr>
          <w:p w14:paraId="103C47AC" w14:textId="290048A6" w:rsidR="00DC3F65" w:rsidRDefault="00DC3F65" w:rsidP="005673D5">
            <w:r>
              <w:t>Mean PBS cost per participant</w:t>
            </w:r>
            <w:r w:rsidR="00F67E74">
              <w:t xml:space="preserve"> ($)</w:t>
            </w:r>
          </w:p>
        </w:tc>
        <w:tc>
          <w:tcPr>
            <w:tcW w:w="1417" w:type="dxa"/>
          </w:tcPr>
          <w:p w14:paraId="73963AB2" w14:textId="77777777" w:rsidR="00DC3F65" w:rsidRDefault="00DC3F65" w:rsidP="005673D5">
            <w:pPr>
              <w:jc w:val="center"/>
            </w:pPr>
            <w:r>
              <w:t>324</w:t>
            </w:r>
          </w:p>
        </w:tc>
        <w:tc>
          <w:tcPr>
            <w:tcW w:w="1418" w:type="dxa"/>
          </w:tcPr>
          <w:p w14:paraId="6556ABC2" w14:textId="77777777" w:rsidR="00DC3F65" w:rsidRDefault="00DC3F65" w:rsidP="005673D5">
            <w:pPr>
              <w:jc w:val="center"/>
            </w:pPr>
            <w:r>
              <w:t>871</w:t>
            </w:r>
          </w:p>
        </w:tc>
        <w:tc>
          <w:tcPr>
            <w:tcW w:w="1360" w:type="dxa"/>
          </w:tcPr>
          <w:p w14:paraId="49081D4C" w14:textId="77777777" w:rsidR="00DC3F65" w:rsidRDefault="00DC3F65" w:rsidP="005673D5">
            <w:pPr>
              <w:jc w:val="center"/>
            </w:pPr>
            <w:r>
              <w:t>1918</w:t>
            </w:r>
          </w:p>
        </w:tc>
      </w:tr>
      <w:tr w:rsidR="00DC3F65" w14:paraId="53493798" w14:textId="77777777" w:rsidTr="00F67E74">
        <w:tc>
          <w:tcPr>
            <w:tcW w:w="1320" w:type="dxa"/>
            <w:vMerge w:val="restart"/>
          </w:tcPr>
          <w:p w14:paraId="05F2823C" w14:textId="77777777" w:rsidR="00DC3F65" w:rsidRDefault="00DC3F65" w:rsidP="005673D5">
            <w:r>
              <w:t>University</w:t>
            </w:r>
          </w:p>
        </w:tc>
        <w:tc>
          <w:tcPr>
            <w:tcW w:w="3495" w:type="dxa"/>
          </w:tcPr>
          <w:p w14:paraId="437AECD9" w14:textId="77777777" w:rsidR="00DC3F65" w:rsidRDefault="00DC3F65" w:rsidP="005673D5">
            <w:r>
              <w:t>Mean number of PBS claims per participant</w:t>
            </w:r>
          </w:p>
        </w:tc>
        <w:tc>
          <w:tcPr>
            <w:tcW w:w="1417" w:type="dxa"/>
          </w:tcPr>
          <w:p w14:paraId="5DDD0B62" w14:textId="77777777" w:rsidR="00DC3F65" w:rsidRDefault="00DC3F65" w:rsidP="005673D5">
            <w:pPr>
              <w:jc w:val="center"/>
            </w:pPr>
            <w:r>
              <w:t>5.0</w:t>
            </w:r>
          </w:p>
        </w:tc>
        <w:tc>
          <w:tcPr>
            <w:tcW w:w="1418" w:type="dxa"/>
          </w:tcPr>
          <w:p w14:paraId="040AA48B" w14:textId="77777777" w:rsidR="00DC3F65" w:rsidRDefault="00DC3F65" w:rsidP="005673D5">
            <w:pPr>
              <w:jc w:val="center"/>
            </w:pPr>
            <w:r>
              <w:t>10.1</w:t>
            </w:r>
          </w:p>
        </w:tc>
        <w:tc>
          <w:tcPr>
            <w:tcW w:w="1360" w:type="dxa"/>
          </w:tcPr>
          <w:p w14:paraId="2757183A" w14:textId="77777777" w:rsidR="00DC3F65" w:rsidRDefault="00DC3F65" w:rsidP="005673D5">
            <w:pPr>
              <w:jc w:val="center"/>
            </w:pPr>
            <w:r>
              <w:t>54.4</w:t>
            </w:r>
          </w:p>
        </w:tc>
      </w:tr>
      <w:tr w:rsidR="00DC3F65" w14:paraId="2A2789AE" w14:textId="77777777" w:rsidTr="00F67E74">
        <w:tc>
          <w:tcPr>
            <w:tcW w:w="1320" w:type="dxa"/>
            <w:vMerge/>
          </w:tcPr>
          <w:p w14:paraId="3AE6A9D8" w14:textId="77777777" w:rsidR="00DC3F65" w:rsidRDefault="00DC3F65" w:rsidP="005673D5"/>
        </w:tc>
        <w:tc>
          <w:tcPr>
            <w:tcW w:w="3495" w:type="dxa"/>
          </w:tcPr>
          <w:p w14:paraId="3E0EA553" w14:textId="0AEFD39C" w:rsidR="00DC3F65" w:rsidRDefault="00DC3F65" w:rsidP="005673D5">
            <w:r>
              <w:t>Mean PBS cost per participant</w:t>
            </w:r>
            <w:r w:rsidR="00F67E74">
              <w:t xml:space="preserve"> ($)</w:t>
            </w:r>
          </w:p>
        </w:tc>
        <w:tc>
          <w:tcPr>
            <w:tcW w:w="1417" w:type="dxa"/>
          </w:tcPr>
          <w:p w14:paraId="52E94388" w14:textId="77777777" w:rsidR="00DC3F65" w:rsidRDefault="00DC3F65" w:rsidP="005673D5">
            <w:pPr>
              <w:jc w:val="center"/>
            </w:pPr>
            <w:r>
              <w:t>262</w:t>
            </w:r>
          </w:p>
        </w:tc>
        <w:tc>
          <w:tcPr>
            <w:tcW w:w="1418" w:type="dxa"/>
          </w:tcPr>
          <w:p w14:paraId="59D0A533" w14:textId="77777777" w:rsidR="00DC3F65" w:rsidRDefault="00DC3F65" w:rsidP="005673D5">
            <w:pPr>
              <w:jc w:val="center"/>
            </w:pPr>
            <w:r>
              <w:t>802</w:t>
            </w:r>
          </w:p>
        </w:tc>
        <w:tc>
          <w:tcPr>
            <w:tcW w:w="1360" w:type="dxa"/>
          </w:tcPr>
          <w:p w14:paraId="345E8BD7" w14:textId="77777777" w:rsidR="00DC3F65" w:rsidRDefault="00DC3F65" w:rsidP="005673D5">
            <w:pPr>
              <w:jc w:val="center"/>
            </w:pPr>
            <w:r>
              <w:t>1949</w:t>
            </w:r>
          </w:p>
        </w:tc>
      </w:tr>
    </w:tbl>
    <w:p w14:paraId="49D99221" w14:textId="77777777" w:rsidR="00DC3F65" w:rsidRDefault="00DC3F65" w:rsidP="00DC3F65">
      <w:pPr>
        <w:jc w:val="center"/>
        <w:rPr>
          <w:b/>
        </w:rPr>
      </w:pPr>
    </w:p>
    <w:p w14:paraId="3AC7E57D" w14:textId="3D691F81" w:rsidR="00DC3F65" w:rsidRDefault="00DC3F65" w:rsidP="00DC3F65">
      <w:pPr>
        <w:pStyle w:val="Heading3"/>
      </w:pPr>
      <w:bookmarkStart w:id="328" w:name="_Toc446584306"/>
      <w:bookmarkStart w:id="329" w:name="_Toc446585428"/>
      <w:bookmarkStart w:id="330" w:name="_Toc452371040"/>
      <w:r>
        <w:t>Hospital costs</w:t>
      </w:r>
      <w:bookmarkEnd w:id="328"/>
      <w:bookmarkEnd w:id="329"/>
      <w:bookmarkEnd w:id="330"/>
    </w:p>
    <w:p w14:paraId="21BBBCA9" w14:textId="4BA620C2" w:rsidR="00DC3F65" w:rsidRDefault="00DC3F65" w:rsidP="00DC3F65">
      <w:r>
        <w:t xml:space="preserve">Due to the limitations of the hospital datasets available, the numbers of ALSWH participants who were hospitalised in NSW were used to determine differences in hospital admission and cost accrued by level of education (Appendix D, Section 15.3). The NSW Admitted Patients dataset provided hospital admission of participants by Australian Refined Diagnosis Related Group (AR-DRG) codes that were then matched to the AR-DRG costs reported by the Independent Hospital Pricing Authority (IHPA). </w:t>
      </w:r>
    </w:p>
    <w:p w14:paraId="3A41677A" w14:textId="77777777" w:rsidR="00DC3F65" w:rsidRDefault="00DC3F65" w:rsidP="00DC3F65"/>
    <w:p w14:paraId="7A2B831E" w14:textId="3C52EF25" w:rsidR="00DC3F65" w:rsidRDefault="00DC3F65" w:rsidP="00DC3F65">
      <w:r>
        <w:t>Like the patterns observed for PBS claims and costs</w:t>
      </w:r>
      <w:r w:rsidR="00F67E74">
        <w:t>, there was no clear difference</w:t>
      </w:r>
      <w:r>
        <w:t xml:space="preserve"> in hospital costs between the categories for highest educational attainment (Figure 8-</w:t>
      </w:r>
      <w:r w:rsidR="003D2D66">
        <w:t>7</w:t>
      </w:r>
      <w:r>
        <w:t>). In the 1973-78 and 1946-51 cohorts, women with less than Year 12 schooling had the highest mean hospital cost. In the 1921-26 cohort, women with a university education had the highest hospital cost.</w:t>
      </w:r>
    </w:p>
    <w:p w14:paraId="3A8B3196" w14:textId="5DE6BA48" w:rsidR="003D2D66" w:rsidRDefault="00082267" w:rsidP="003D2D66">
      <w:pPr>
        <w:keepNext/>
        <w:jc w:val="center"/>
      </w:pPr>
      <w:r>
        <w:rPr>
          <w:noProof/>
          <w:szCs w:val="24"/>
        </w:rPr>
        <w:lastRenderedPageBreak/>
        <w:drawing>
          <wp:inline distT="0" distB="0" distL="0" distR="0" wp14:anchorId="4076C06F" wp14:editId="0B34F5CD">
            <wp:extent cx="4878000" cy="3657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25200E5" w14:textId="5FFB48A2" w:rsidR="00DC3F65" w:rsidRDefault="003D2D66" w:rsidP="003D2D66">
      <w:pPr>
        <w:pStyle w:val="Caption"/>
      </w:pPr>
      <w:bookmarkStart w:id="331" w:name="_Toc452469991"/>
      <w:r>
        <w:t xml:space="preserve">Figure </w:t>
      </w:r>
      <w:fldSimple w:instr=" STYLEREF 1 \s ">
        <w:r w:rsidR="004675BB">
          <w:rPr>
            <w:noProof/>
          </w:rPr>
          <w:t>8</w:t>
        </w:r>
      </w:fldSimple>
      <w:r>
        <w:noBreakHyphen/>
      </w:r>
      <w:fldSimple w:instr=" SEQ Figure \* ARABIC \s 1 ">
        <w:r w:rsidR="004675BB">
          <w:rPr>
            <w:noProof/>
          </w:rPr>
          <w:t>7</w:t>
        </w:r>
      </w:fldSimple>
      <w:r>
        <w:t xml:space="preserve">: </w:t>
      </w:r>
      <w:r w:rsidRPr="00911EEF">
        <w:t xml:space="preserve">Comparison of average hospital costs (in 2012-13 Australian dollars) per participant per year for </w:t>
      </w:r>
      <w:r w:rsidR="008458D1">
        <w:t xml:space="preserve">the </w:t>
      </w:r>
      <w:r w:rsidRPr="00911EEF">
        <w:t xml:space="preserve">1973-78, 1946-51, </w:t>
      </w:r>
      <w:r w:rsidR="008458D1">
        <w:t xml:space="preserve">and </w:t>
      </w:r>
      <w:r w:rsidRPr="00911EEF">
        <w:t>1921-26 cohorts living in NSW by highest level of qualification.</w:t>
      </w:r>
      <w:bookmarkEnd w:id="331"/>
    </w:p>
    <w:p w14:paraId="4A280A4E" w14:textId="77777777" w:rsidR="00DC3F65" w:rsidRDefault="00DC3F65" w:rsidP="00DC3F65">
      <w:pPr>
        <w:jc w:val="left"/>
        <w:rPr>
          <w:b/>
        </w:rPr>
      </w:pPr>
    </w:p>
    <w:p w14:paraId="7D203098" w14:textId="1DD7CE45" w:rsidR="00DC3F65" w:rsidRDefault="00DC3F65" w:rsidP="00DC3F65">
      <w:pPr>
        <w:pStyle w:val="Heading2"/>
      </w:pPr>
      <w:bookmarkStart w:id="332" w:name="_Toc446584307"/>
      <w:bookmarkStart w:id="333" w:name="_Toc446585429"/>
      <w:bookmarkStart w:id="334" w:name="_Toc452371041"/>
      <w:r>
        <w:t>Projected impact of changing levels of education on healthcare utilisation.</w:t>
      </w:r>
      <w:bookmarkEnd w:id="332"/>
      <w:bookmarkEnd w:id="333"/>
      <w:bookmarkEnd w:id="334"/>
    </w:p>
    <w:p w14:paraId="56F52463" w14:textId="10BEB7D3" w:rsidR="00DC3F65" w:rsidRDefault="00DC3F65" w:rsidP="00DC3F65">
      <w:r>
        <w:t xml:space="preserve">The association between level of education and healthcare utilisation from 2015 to 2035 was examined using the trend data shown in section 8.5. We compared the number of MBS claims, PBS prescriptions filled, and hospital admissions accrued by women each year and the cost of accessing these services for (a) the total population of women aged 20-90, (b) women who have a university education, and (c) women who do not have a university education. For MBS, PBS, and hospital projections, a penalised B-spline was fitted to the data to model the number of claims and cost of each service for women at every age between 20 and 90, inclusive (Appendix E). The major assumption is that the number of MBS claims and cost (in 2014 Australian dollars), PBS claims and cost (in 2012-13 Australian dollars), and hospital costs (in 2012-13 Australian dollars) vary with age in the same way for every year between 2015 and 2035. The age-specific estimates for the number of claims and cost of each service were multiplied by the projected number of women aged 20 to 90 years at every year from 2015 to 2035 and prevalence of women with or without a university education to predict the total number of claims and cost for MBS, PBS, and hospital services over the next </w:t>
      </w:r>
      <w:r w:rsidR="00F67E74">
        <w:t>twenty</w:t>
      </w:r>
      <w:r>
        <w:t xml:space="preserve"> years (Appendix F).</w:t>
      </w:r>
    </w:p>
    <w:p w14:paraId="1581DCD5" w14:textId="77777777" w:rsidR="00DC3F65" w:rsidRDefault="00DC3F65" w:rsidP="00DC3F65"/>
    <w:p w14:paraId="32019C50" w14:textId="15A9B201" w:rsidR="00DC3F65" w:rsidRDefault="00DC3F65" w:rsidP="00DC3F65">
      <w:pPr>
        <w:pStyle w:val="Heading3"/>
      </w:pPr>
      <w:bookmarkStart w:id="335" w:name="_Toc446584308"/>
      <w:bookmarkStart w:id="336" w:name="_Toc446585430"/>
      <w:bookmarkStart w:id="337" w:name="_Toc452371042"/>
      <w:r>
        <w:lastRenderedPageBreak/>
        <w:t>Medicare Benefits Sche</w:t>
      </w:r>
      <w:bookmarkEnd w:id="335"/>
      <w:bookmarkEnd w:id="336"/>
      <w:r w:rsidR="008458D1">
        <w:t>me</w:t>
      </w:r>
      <w:bookmarkEnd w:id="337"/>
    </w:p>
    <w:p w14:paraId="02D6871A" w14:textId="29B9C254" w:rsidR="00DC3F65" w:rsidRDefault="00DC3F65" w:rsidP="00DC3F65">
      <w:r>
        <w:t>The total number of unreferred MBS claims for women aged 20-90 who have a university education is predicted to increase from 13.1 million in 2015 to 24.5 million in 2035; for women who do not have a university education, the increase is predicted to be from 44.2 million to 57.0 million claims (Figure 8-</w:t>
      </w:r>
      <w:r w:rsidR="003D2D66">
        <w:t>8</w:t>
      </w:r>
      <w:r>
        <w:t>). The total unreferred MBS cost for university-educated women is estimated to cost $0.6 billion (in 2014 Australian dollars) in 2015 and $1.2 billion in 2035 (Figure 8-9). In comparison, the total unreferred MBS cost for women who do not have a university education is estimated at $2.2 billion in 2015 and $2.8 billion in 2035.</w:t>
      </w:r>
    </w:p>
    <w:p w14:paraId="03C1252C" w14:textId="71384BF5" w:rsidR="003D2D66" w:rsidRDefault="00DC3F65" w:rsidP="003D2D66">
      <w:pPr>
        <w:keepNext/>
        <w:jc w:val="center"/>
      </w:pPr>
      <w:r>
        <w:br/>
      </w:r>
      <w:r w:rsidR="00237D4A">
        <w:rPr>
          <w:noProof/>
          <w:szCs w:val="24"/>
        </w:rPr>
        <w:drawing>
          <wp:inline distT="0" distB="0" distL="0" distR="0" wp14:anchorId="17E1B85D" wp14:editId="35F82843">
            <wp:extent cx="4878000" cy="365760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B09A258" w14:textId="13564680" w:rsidR="00DC3F65" w:rsidRDefault="003D2D66" w:rsidP="003D2D66">
      <w:pPr>
        <w:pStyle w:val="Caption"/>
      </w:pPr>
      <w:bookmarkStart w:id="338" w:name="_Toc452469992"/>
      <w:r>
        <w:t xml:space="preserve">Figure </w:t>
      </w:r>
      <w:fldSimple w:instr=" STYLEREF 1 \s ">
        <w:r w:rsidR="004675BB">
          <w:rPr>
            <w:noProof/>
          </w:rPr>
          <w:t>8</w:t>
        </w:r>
      </w:fldSimple>
      <w:r>
        <w:noBreakHyphen/>
      </w:r>
      <w:fldSimple w:instr=" SEQ Figure \* ARABIC \s 1 ">
        <w:r w:rsidR="004675BB">
          <w:rPr>
            <w:noProof/>
          </w:rPr>
          <w:t>8</w:t>
        </w:r>
      </w:fldSimple>
      <w:r>
        <w:t xml:space="preserve">: </w:t>
      </w:r>
      <w:r w:rsidRPr="002246EE">
        <w:t>Projected total number of unreferred MBS claims for Australian women aged 20-90 from 2015 to 2035, comparing women who do or do not have a university education.</w:t>
      </w:r>
      <w:bookmarkEnd w:id="338"/>
    </w:p>
    <w:p w14:paraId="5E496C5A" w14:textId="32D90196" w:rsidR="003D2D66" w:rsidRDefault="00237D4A" w:rsidP="003D2D66">
      <w:pPr>
        <w:keepNext/>
        <w:jc w:val="center"/>
      </w:pPr>
      <w:r>
        <w:rPr>
          <w:noProof/>
          <w:szCs w:val="24"/>
        </w:rPr>
        <w:lastRenderedPageBreak/>
        <w:drawing>
          <wp:inline distT="0" distB="0" distL="0" distR="0" wp14:anchorId="57C85A41" wp14:editId="70BFBD80">
            <wp:extent cx="4878000" cy="365760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4A4EE74B" w14:textId="500C10EC" w:rsidR="005B5496" w:rsidRPr="005B5496" w:rsidRDefault="003D2D66" w:rsidP="005B5496">
      <w:pPr>
        <w:pStyle w:val="Caption"/>
      </w:pPr>
      <w:bookmarkStart w:id="339" w:name="_Toc452469993"/>
      <w:r>
        <w:t xml:space="preserve">Figure </w:t>
      </w:r>
      <w:fldSimple w:instr=" STYLEREF 1 \s ">
        <w:r w:rsidR="004675BB">
          <w:rPr>
            <w:noProof/>
          </w:rPr>
          <w:t>8</w:t>
        </w:r>
      </w:fldSimple>
      <w:r>
        <w:noBreakHyphen/>
      </w:r>
      <w:fldSimple w:instr=" SEQ Figure \* ARABIC \s 1 ">
        <w:r w:rsidR="004675BB">
          <w:rPr>
            <w:noProof/>
          </w:rPr>
          <w:t>9</w:t>
        </w:r>
      </w:fldSimple>
      <w:r>
        <w:t xml:space="preserve">: </w:t>
      </w:r>
      <w:r w:rsidRPr="00481BA4">
        <w:t>Projected total unreferred MBS cost (in 2014 Australian dollars) for Australian women aged 20-90 from 2015 to 2035, comparing women who do or do not have a university education.</w:t>
      </w:r>
      <w:bookmarkEnd w:id="339"/>
    </w:p>
    <w:p w14:paraId="3AE66834" w14:textId="31CC9C64" w:rsidR="00DC3F65" w:rsidRDefault="00DC3F65" w:rsidP="00DC3F65">
      <w:pPr>
        <w:pStyle w:val="Heading3"/>
      </w:pPr>
      <w:bookmarkStart w:id="340" w:name="_Toc446584309"/>
      <w:bookmarkStart w:id="341" w:name="_Toc446585431"/>
      <w:bookmarkStart w:id="342" w:name="_Toc452371043"/>
      <w:r>
        <w:t>Pharmaceutical Benefits Scheme</w:t>
      </w:r>
      <w:bookmarkEnd w:id="340"/>
      <w:bookmarkEnd w:id="341"/>
      <w:bookmarkEnd w:id="342"/>
    </w:p>
    <w:p w14:paraId="34387772" w14:textId="7C666BC3" w:rsidR="00DC3F65" w:rsidRDefault="00DC3F65" w:rsidP="00DC3F65">
      <w:r>
        <w:t xml:space="preserve">In 2015, the total number of PBS prescriptions filled for women with a university education </w:t>
      </w:r>
      <w:r w:rsidR="00F67E74">
        <w:t>wa</w:t>
      </w:r>
      <w:r>
        <w:t xml:space="preserve">s 23.7 million and for those without a university education, the total </w:t>
      </w:r>
      <w:r w:rsidR="00F67E74">
        <w:t>wa</w:t>
      </w:r>
      <w:r>
        <w:t>s 113.1 million (Figure 8-1</w:t>
      </w:r>
      <w:r w:rsidR="003D2D66">
        <w:t>0</w:t>
      </w:r>
      <w:r>
        <w:t xml:space="preserve">). By 2035, the total PBS cost for university-educated women is predicted to be 52 million and 155 million for women without a university education. </w:t>
      </w:r>
    </w:p>
    <w:p w14:paraId="754B211C" w14:textId="77777777" w:rsidR="00DC3F65" w:rsidRDefault="00DC3F65" w:rsidP="00DC3F65"/>
    <w:p w14:paraId="5E422110" w14:textId="5C6F4DE0" w:rsidR="00DC3F65" w:rsidRPr="008825D7" w:rsidRDefault="00DC3F65" w:rsidP="00DC3F65">
      <w:r>
        <w:t>The total PBS cost (in 2012-13 Australian dollars) was estimated to be $1.1 billion for women with a university education and $4.5 billion for women without a university education in 2015 (Figure 8-1</w:t>
      </w:r>
      <w:r w:rsidR="003D2D66">
        <w:t>1</w:t>
      </w:r>
      <w:r>
        <w:t>). In 2035, total PBS cost is predicted to increase to $2.3 billion and $6.0 billion, respectively.</w:t>
      </w:r>
    </w:p>
    <w:p w14:paraId="511BE8D0" w14:textId="6304659F" w:rsidR="003D2D66" w:rsidRDefault="00237D4A" w:rsidP="003D2D66">
      <w:pPr>
        <w:keepNext/>
        <w:jc w:val="center"/>
      </w:pPr>
      <w:r>
        <w:rPr>
          <w:noProof/>
          <w:szCs w:val="24"/>
        </w:rPr>
        <w:lastRenderedPageBreak/>
        <w:drawing>
          <wp:inline distT="0" distB="0" distL="0" distR="0" wp14:anchorId="1216DF28" wp14:editId="625DCF6C">
            <wp:extent cx="4878000" cy="365760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29FB4040" w14:textId="2BC8904B" w:rsidR="00DC3F65" w:rsidRDefault="003D2D66" w:rsidP="003D2D66">
      <w:pPr>
        <w:pStyle w:val="Caption"/>
      </w:pPr>
      <w:bookmarkStart w:id="343" w:name="_Toc452469994"/>
      <w:r>
        <w:t xml:space="preserve">Figure </w:t>
      </w:r>
      <w:fldSimple w:instr=" STYLEREF 1 \s ">
        <w:r w:rsidR="004675BB">
          <w:rPr>
            <w:noProof/>
          </w:rPr>
          <w:t>8</w:t>
        </w:r>
      </w:fldSimple>
      <w:r>
        <w:noBreakHyphen/>
      </w:r>
      <w:fldSimple w:instr=" SEQ Figure \* ARABIC \s 1 ">
        <w:r w:rsidR="004675BB">
          <w:rPr>
            <w:noProof/>
          </w:rPr>
          <w:t>10</w:t>
        </w:r>
      </w:fldSimple>
      <w:r>
        <w:t xml:space="preserve">: </w:t>
      </w:r>
      <w:r w:rsidRPr="003209D0">
        <w:t>Projected total number of PBS claims for Australian women aged 20-90 from 2015 to 2035, comparing women who do or do not have a university education</w:t>
      </w:r>
      <w:r w:rsidR="008458D1">
        <w:t>.</w:t>
      </w:r>
      <w:bookmarkEnd w:id="343"/>
    </w:p>
    <w:p w14:paraId="78AB51BE" w14:textId="77777777" w:rsidR="00DC3F65" w:rsidRDefault="00DC3F65" w:rsidP="00DC3F65"/>
    <w:p w14:paraId="6C095B89" w14:textId="67CD01F9" w:rsidR="003D2D66" w:rsidRDefault="00237D4A" w:rsidP="003D2D66">
      <w:pPr>
        <w:keepNext/>
        <w:jc w:val="center"/>
      </w:pPr>
      <w:r>
        <w:rPr>
          <w:noProof/>
          <w:szCs w:val="24"/>
        </w:rPr>
        <w:drawing>
          <wp:inline distT="0" distB="0" distL="0" distR="0" wp14:anchorId="1DB998C2" wp14:editId="37763DBC">
            <wp:extent cx="4878000" cy="365760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5F6BEC98" w14:textId="012B954A" w:rsidR="00DC3F65" w:rsidRDefault="003D2D66" w:rsidP="003D2D66">
      <w:pPr>
        <w:pStyle w:val="Caption"/>
      </w:pPr>
      <w:bookmarkStart w:id="344" w:name="_Toc452469995"/>
      <w:r>
        <w:t xml:space="preserve">Figure </w:t>
      </w:r>
      <w:fldSimple w:instr=" STYLEREF 1 \s ">
        <w:r w:rsidR="004675BB">
          <w:rPr>
            <w:noProof/>
          </w:rPr>
          <w:t>8</w:t>
        </w:r>
      </w:fldSimple>
      <w:r>
        <w:noBreakHyphen/>
      </w:r>
      <w:fldSimple w:instr=" SEQ Figure \* ARABIC \s 1 ">
        <w:r w:rsidR="004675BB">
          <w:rPr>
            <w:noProof/>
          </w:rPr>
          <w:t>11</w:t>
        </w:r>
      </w:fldSimple>
      <w:r>
        <w:t xml:space="preserve">: </w:t>
      </w:r>
      <w:r w:rsidRPr="001516E4">
        <w:t>Projected total PBS cost (in 2012-13 Australian dollars) for women aged 20-90 from 2015 to 2035, comparing women who do or do not have a university education.</w:t>
      </w:r>
      <w:bookmarkEnd w:id="344"/>
    </w:p>
    <w:p w14:paraId="114AABF9" w14:textId="43E2E84D" w:rsidR="00DC3F65" w:rsidRPr="00F626D2" w:rsidRDefault="00DC3F65" w:rsidP="00DC3F65">
      <w:pPr>
        <w:pStyle w:val="Heading3"/>
      </w:pPr>
      <w:bookmarkStart w:id="345" w:name="_Toc446584310"/>
      <w:bookmarkStart w:id="346" w:name="_Toc446585432"/>
      <w:bookmarkStart w:id="347" w:name="_Toc452371044"/>
      <w:r>
        <w:lastRenderedPageBreak/>
        <w:t>Hospital services</w:t>
      </w:r>
      <w:bookmarkEnd w:id="345"/>
      <w:bookmarkEnd w:id="346"/>
      <w:bookmarkEnd w:id="347"/>
    </w:p>
    <w:p w14:paraId="78B41C7C" w14:textId="4BAA0318" w:rsidR="00DC3F65" w:rsidRPr="00024292" w:rsidRDefault="00DC3F65" w:rsidP="00DC3F65">
      <w:r>
        <w:t>The total hospital cost for women with a university education was estimated to be $3.6 billion (in 2012-13 Australian dollars) in 2015 and is predicted to increase almost two fold to $6.8 billion in 2035 (Figure 8-1</w:t>
      </w:r>
      <w:r w:rsidR="003D2D66">
        <w:t>2</w:t>
      </w:r>
      <w:r>
        <w:t xml:space="preserve">). This is due to increasing </w:t>
      </w:r>
      <w:r w:rsidR="00CE658E">
        <w:t xml:space="preserve">prevalence </w:t>
      </w:r>
      <w:r>
        <w:t>of university-educated women in the population (Table 8-1). In comparison, the total hospital cost for women who do not have a university education was $12.2 billion in 2015 and is projected to increase to $16 billion by 2035.</w:t>
      </w:r>
    </w:p>
    <w:p w14:paraId="71BF50BD" w14:textId="1453D8CD" w:rsidR="003D2D66" w:rsidRDefault="00237D4A" w:rsidP="003D2D66">
      <w:pPr>
        <w:keepNext/>
        <w:jc w:val="center"/>
      </w:pPr>
      <w:r>
        <w:rPr>
          <w:noProof/>
          <w:szCs w:val="24"/>
        </w:rPr>
        <w:drawing>
          <wp:inline distT="0" distB="0" distL="0" distR="0" wp14:anchorId="084014C6" wp14:editId="0809769A">
            <wp:extent cx="4878000" cy="365760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30B5C79F" w14:textId="2BF87928" w:rsidR="00DC3F65" w:rsidRPr="00D23376" w:rsidRDefault="003D2D66" w:rsidP="003D2D66">
      <w:pPr>
        <w:pStyle w:val="Caption"/>
      </w:pPr>
      <w:bookmarkStart w:id="348" w:name="_Toc452469996"/>
      <w:r>
        <w:t xml:space="preserve">Figure </w:t>
      </w:r>
      <w:fldSimple w:instr=" STYLEREF 1 \s ">
        <w:r w:rsidR="004675BB">
          <w:rPr>
            <w:noProof/>
          </w:rPr>
          <w:t>8</w:t>
        </w:r>
      </w:fldSimple>
      <w:r>
        <w:noBreakHyphen/>
      </w:r>
      <w:fldSimple w:instr=" SEQ Figure \* ARABIC \s 1 ">
        <w:r w:rsidR="004675BB">
          <w:rPr>
            <w:noProof/>
          </w:rPr>
          <w:t>12</w:t>
        </w:r>
      </w:fldSimple>
      <w:r>
        <w:t xml:space="preserve">: </w:t>
      </w:r>
      <w:r w:rsidRPr="001B4C9B">
        <w:t>Projected total hospital cost (in 2012-13 Australian dollars) for women aged 20-90 from 2015 to 2035, comparing women who do or do not have a university education.</w:t>
      </w:r>
      <w:bookmarkEnd w:id="348"/>
    </w:p>
    <w:p w14:paraId="5056B0D4" w14:textId="77777777" w:rsidR="00DC3F65" w:rsidRDefault="00DC3F65" w:rsidP="00DC3F65"/>
    <w:p w14:paraId="28CAA316" w14:textId="07A4E5A7" w:rsidR="00DC3F65" w:rsidRPr="004B58F0" w:rsidRDefault="00DC3F65" w:rsidP="00DC3F65">
      <w:pPr>
        <w:pStyle w:val="Heading3"/>
      </w:pPr>
      <w:bookmarkStart w:id="349" w:name="_Toc446584311"/>
      <w:bookmarkStart w:id="350" w:name="_Toc446585433"/>
      <w:bookmarkStart w:id="351" w:name="_Toc452371045"/>
      <w:r>
        <w:t>Summary points</w:t>
      </w:r>
      <w:bookmarkEnd w:id="349"/>
      <w:bookmarkEnd w:id="350"/>
      <w:bookmarkEnd w:id="351"/>
    </w:p>
    <w:p w14:paraId="00DF5651" w14:textId="123C630A" w:rsidR="00DC3F65" w:rsidRPr="00AC6E90" w:rsidRDefault="00DC3F65" w:rsidP="00AC6E90">
      <w:pPr>
        <w:pStyle w:val="ListParagraph"/>
        <w:numPr>
          <w:ilvl w:val="0"/>
          <w:numId w:val="37"/>
        </w:numPr>
        <w:rPr>
          <w:noProof/>
          <w:sz w:val="26"/>
          <w:lang w:val="en-US"/>
        </w:rPr>
      </w:pPr>
      <w:r>
        <w:t xml:space="preserve">The </w:t>
      </w:r>
      <w:r w:rsidR="00CE658E">
        <w:t>prevalence</w:t>
      </w:r>
      <w:r>
        <w:t xml:space="preserve"> of women who attain a university qualification has increased by birth cohort and with age.</w:t>
      </w:r>
    </w:p>
    <w:p w14:paraId="12FF144E" w14:textId="4F863EB7" w:rsidR="00DC3F65" w:rsidRPr="00AC6E90" w:rsidRDefault="00DC3F65" w:rsidP="00AC6E90">
      <w:pPr>
        <w:pStyle w:val="ListParagraph"/>
        <w:numPr>
          <w:ilvl w:val="0"/>
          <w:numId w:val="37"/>
        </w:numPr>
        <w:rPr>
          <w:noProof/>
          <w:sz w:val="26"/>
          <w:lang w:val="en-US"/>
        </w:rPr>
      </w:pPr>
      <w:r>
        <w:t>The number of women with a university education is predicted to increase from 2.6 to 4.4 million between 2015 and 2035.</w:t>
      </w:r>
    </w:p>
    <w:p w14:paraId="5EBAB4A0" w14:textId="680973EA" w:rsidR="00DC3F65" w:rsidRPr="00AC6E90" w:rsidRDefault="008458D1" w:rsidP="00AC6E90">
      <w:pPr>
        <w:pStyle w:val="ListParagraph"/>
        <w:numPr>
          <w:ilvl w:val="0"/>
          <w:numId w:val="37"/>
        </w:numPr>
        <w:rPr>
          <w:noProof/>
          <w:sz w:val="26"/>
          <w:lang w:val="en-US"/>
        </w:rPr>
      </w:pPr>
      <w:r>
        <w:t>Women with u</w:t>
      </w:r>
      <w:r w:rsidR="00DC3F65" w:rsidRPr="00D41FE2">
        <w:t xml:space="preserve">niversity education have lower </w:t>
      </w:r>
      <w:r w:rsidR="00E44CC6">
        <w:t>healthcare</w:t>
      </w:r>
      <w:r w:rsidR="00DC3F65" w:rsidRPr="00D41FE2">
        <w:t xml:space="preserve"> costs than women with no university education. </w:t>
      </w:r>
    </w:p>
    <w:p w14:paraId="2406A194" w14:textId="471C6F5F" w:rsidR="0072056F" w:rsidRDefault="00DC3F65" w:rsidP="00F8541F">
      <w:pPr>
        <w:pStyle w:val="ListParagraph"/>
        <w:numPr>
          <w:ilvl w:val="0"/>
          <w:numId w:val="37"/>
        </w:numPr>
        <w:spacing w:before="0" w:after="0" w:line="240" w:lineRule="auto"/>
      </w:pPr>
      <w:r>
        <w:t>W</w:t>
      </w:r>
      <w:r w:rsidRPr="00D41FE2">
        <w:t xml:space="preserve">hile </w:t>
      </w:r>
      <w:r w:rsidR="00E44CC6">
        <w:t>healthcare</w:t>
      </w:r>
      <w:r w:rsidRPr="00D41FE2">
        <w:t xml:space="preserve"> costs will increase overall, the </w:t>
      </w:r>
      <w:r w:rsidR="00F8541F">
        <w:t xml:space="preserve">increase in costs will be lower </w:t>
      </w:r>
      <w:r w:rsidRPr="00D41FE2">
        <w:t xml:space="preserve">among </w:t>
      </w:r>
      <w:r w:rsidR="008458D1">
        <w:t>more highly</w:t>
      </w:r>
      <w:r w:rsidRPr="00D41FE2">
        <w:t xml:space="preserve"> educated women. </w:t>
      </w:r>
      <w:r w:rsidR="0072056F">
        <w:br w:type="page"/>
      </w:r>
    </w:p>
    <w:p w14:paraId="0D1E8A4C" w14:textId="771A0989" w:rsidR="0072056F" w:rsidRDefault="0072056F" w:rsidP="0072056F">
      <w:pPr>
        <w:pStyle w:val="Heading1"/>
      </w:pPr>
      <w:bookmarkStart w:id="352" w:name="_Toc446584312"/>
      <w:bookmarkStart w:id="353" w:name="_Toc446585434"/>
      <w:bookmarkStart w:id="354" w:name="_Toc452371046"/>
      <w:r>
        <w:lastRenderedPageBreak/>
        <w:t>Ability to manage on income</w:t>
      </w:r>
      <w:bookmarkEnd w:id="352"/>
      <w:bookmarkEnd w:id="353"/>
      <w:bookmarkEnd w:id="354"/>
    </w:p>
    <w:p w14:paraId="67AC3FAD" w14:textId="2236195B" w:rsidR="0072056F" w:rsidRDefault="0072056F" w:rsidP="0072056F">
      <w:pPr>
        <w:pStyle w:val="Heading2"/>
      </w:pPr>
      <w:bookmarkStart w:id="355" w:name="_Toc446584313"/>
      <w:bookmarkStart w:id="356" w:name="_Toc446585435"/>
      <w:bookmarkStart w:id="357" w:name="_Toc452371047"/>
      <w:r>
        <w:t>Background</w:t>
      </w:r>
      <w:bookmarkEnd w:id="355"/>
      <w:bookmarkEnd w:id="356"/>
      <w:bookmarkEnd w:id="357"/>
    </w:p>
    <w:p w14:paraId="5613C748" w14:textId="14E182F1" w:rsidR="0072056F" w:rsidRDefault="0072056F" w:rsidP="0072056F">
      <w:r>
        <w:t xml:space="preserve">Ability to manage on income is an individual’s perception of whether or not they have sufficient money to fulfil their needs. Self-reported financial difficulty is associated with poor mental health </w:t>
      </w:r>
      <w:r w:rsidR="00870399">
        <w:fldChar w:fldCharType="begin">
          <w:fldData xml:space="preserve">PEVuZE5vdGU+PENpdGU+PEF1dGhvcj5MYWFrc29uZW48L0F1dGhvcj48WWVhcj4yMDA3PC9ZZWFy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=
</w:fldData>
        </w:fldChar>
      </w:r>
      <w:r w:rsidR="007F3AAA">
        <w:instrText xml:space="preserve"> ADDIN EN.CITE </w:instrText>
      </w:r>
      <w:r w:rsidR="007F3AAA">
        <w:fldChar w:fldCharType="begin">
          <w:fldData xml:space="preserve">PEVuZE5vdGU+PENpdGU+PEF1dGhvcj5MYWFrc29uZW48L0F1dGhvcj48WWVhcj4yMDA3PC9ZZWFy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=
</w:fldData>
        </w:fldChar>
      </w:r>
      <w:r w:rsidR="007F3AAA">
        <w:instrText xml:space="preserve"> ADDIN EN.CITE.DATA </w:instrText>
      </w:r>
      <w:r w:rsidR="007F3AAA">
        <w:fldChar w:fldCharType="end"/>
      </w:r>
      <w:r w:rsidR="00870399">
        <w:fldChar w:fldCharType="separate"/>
      </w:r>
      <w:r w:rsidR="007F3AAA">
        <w:rPr>
          <w:noProof/>
        </w:rPr>
        <w:t>(</w:t>
      </w:r>
      <w:hyperlink w:anchor="_ENREF_112" w:tooltip="Laaksonen, 2007 #178" w:history="1">
        <w:r w:rsidR="001731F3">
          <w:rPr>
            <w:noProof/>
          </w:rPr>
          <w:t>Laaksonen et al., 2007</w:t>
        </w:r>
      </w:hyperlink>
      <w:r w:rsidR="007F3AAA">
        <w:rPr>
          <w:noProof/>
        </w:rPr>
        <w:t xml:space="preserve">; </w:t>
      </w:r>
      <w:hyperlink w:anchor="_ENREF_163" w:tooltip="Sturgeon, 2016 #179" w:history="1">
        <w:r w:rsidR="001731F3">
          <w:rPr>
            <w:noProof/>
          </w:rPr>
          <w:t>Sturgeon et al., 2016</w:t>
        </w:r>
      </w:hyperlink>
      <w:r w:rsidR="007F3AAA">
        <w:rPr>
          <w:noProof/>
        </w:rPr>
        <w:t>)</w:t>
      </w:r>
      <w:r w:rsidR="00870399">
        <w:fldChar w:fldCharType="end"/>
      </w:r>
      <w:r>
        <w:t xml:space="preserve"> and poorer </w:t>
      </w:r>
      <w:r w:rsidR="00810F4F">
        <w:t xml:space="preserve">overall </w:t>
      </w:r>
      <w:r>
        <w:t xml:space="preserve">health </w:t>
      </w:r>
      <w:r w:rsidR="00870399">
        <w:fldChar w:fldCharType="begin"/>
      </w:r>
      <w:r w:rsidR="007F3AAA">
        <w:instrText xml:space="preserve"> ADDIN EN.CITE &lt;EndNote&gt;&lt;Cite&gt;&lt;Author&gt;Ahnquist&lt;/Author&gt;&lt;Year&gt;2012&lt;/Year&gt;&lt;RecNum&gt;180&lt;/RecNum&gt;&lt;DisplayText&gt;(Ahnquist, Wamala &amp;amp; Lindstrom, 2012)&lt;/DisplayText&gt;&lt;record&gt;&lt;rec-number&gt;180&lt;/rec-number&gt;&lt;foreign-keys&gt;&lt;key app="EN" db-id="0zaxfzw0nszf5ae2xx05fzzowfpdapapwt0v" timestamp="1458023380"&gt;180&lt;/key&gt;&lt;/foreign-keys&gt;&lt;ref-type name="Journal Article"&gt;17&lt;/ref-type&gt;&lt;contributors&gt;&lt;authors&gt;&lt;author&gt;Ahnquist, J.&lt;/author&gt;&lt;author&gt;Wamala, S. P.&lt;/author&gt;&lt;author&gt;Lindstrom, M.&lt;/author&gt;&lt;/authors&gt;&lt;/contributors&gt;&lt;auth-address&gt;Department of Public Health Sciences, Karolinska Institutet, Stockholm, Sweden. johanna.ahnquist@fhi.se&lt;/auth-address&gt;&lt;titles&gt;&lt;title&gt;Social determinants of health--a question of social or economic capital? Interaction effects of socioeconomic factors on health outcomes&lt;/title&gt;&lt;secondary-title&gt;Soc Sci Med&lt;/secondary-title&gt;&lt;/titles&gt;&lt;periodical&gt;&lt;full-title&gt;Soc Sci Med&lt;/full-title&gt;&lt;/periodical&gt;&lt;pages&gt;930-9&lt;/pages&gt;&lt;volume&gt;74&lt;/volume&gt;&lt;number&gt;6&lt;/number&gt;&lt;section&gt;930&lt;/section&gt;&lt;keywords&gt;&lt;keyword&gt;Adolescent&lt;/keyword&gt;&lt;keyword&gt;Adult&lt;/keyword&gt;&lt;keyword&gt;Age Factors&lt;/keyword&gt;&lt;keyword&gt;Aged&lt;/keyword&gt;&lt;keyword&gt;Aged, 80 and over&lt;/keyword&gt;&lt;keyword&gt;Female&lt;/keyword&gt;&lt;keyword&gt;*Health Status&lt;/keyword&gt;&lt;keyword&gt;Health Status Disparities&lt;/keyword&gt;&lt;keyword&gt;Humans&lt;/keyword&gt;&lt;keyword&gt;Income/*statistics &amp;amp; numerical data&lt;/keyword&gt;&lt;keyword&gt;Male&lt;/keyword&gt;&lt;keyword&gt;*Mental Health&lt;/keyword&gt;&lt;keyword&gt;Middle Aged&lt;/keyword&gt;&lt;keyword&gt;Sex Factors&lt;/keyword&gt;&lt;keyword&gt;*Social Support&lt;/keyword&gt;&lt;keyword&gt;Socioeconomic Factors&lt;/keyword&gt;&lt;keyword&gt;Sociology, Medical&lt;/keyword&gt;&lt;keyword&gt;Trust&lt;/keyword&gt;&lt;keyword&gt;Young Adult&lt;/keyword&gt;&lt;/keywords&gt;&lt;dates&gt;&lt;year&gt;2012&lt;/year&gt;&lt;pub-dates&gt;&lt;date&gt;Mar&lt;/date&gt;&lt;/pub-dates&gt;&lt;/dates&gt;&lt;isbn&gt;1873-5347 (Electronic)&amp;#xD;0277-9536 (Linking)&lt;/isbn&gt;&lt;accession-num&gt;22305807&lt;/accession-num&gt;&lt;urls&gt;&lt;related-urls&gt;&lt;url&gt;http://www.ncbi.nlm.nih.gov/pubmed/22305807&lt;/url&gt;&lt;/related-urls&gt;&lt;/urls&gt;&lt;electronic-resource-num&gt;10.1016/j.socscimed.2011.11.026&lt;/electronic-resource-num&gt;&lt;/record&gt;&lt;/Cite&gt;&lt;/EndNote&gt;</w:instrText>
      </w:r>
      <w:r w:rsidR="00870399">
        <w:fldChar w:fldCharType="separate"/>
      </w:r>
      <w:r w:rsidR="007F3AAA">
        <w:rPr>
          <w:noProof/>
        </w:rPr>
        <w:t>(</w:t>
      </w:r>
      <w:hyperlink w:anchor="_ENREF_23" w:tooltip="Ahnquist, 2012 #180" w:history="1">
        <w:r w:rsidR="001731F3">
          <w:rPr>
            <w:noProof/>
          </w:rPr>
          <w:t>Ahnquist, Wamala &amp; Lindstrom, 2012</w:t>
        </w:r>
      </w:hyperlink>
      <w:r w:rsidR="007F3AAA">
        <w:rPr>
          <w:noProof/>
        </w:rPr>
        <w:t>)</w:t>
      </w:r>
      <w:r w:rsidR="00870399">
        <w:fldChar w:fldCharType="end"/>
      </w:r>
      <w:r>
        <w:t xml:space="preserve">. Additionally, persistent financial difficulty across the lifespan is also associated with poorer overall health, more medical conditions, functional impairment, and depression in people aged over 65, regardless of their current financial situation </w:t>
      </w:r>
      <w:r w:rsidR="00870399">
        <w:fldChar w:fldCharType="begin"/>
      </w:r>
      <w:r w:rsidR="007F3AAA">
        <w:instrText xml:space="preserve"> ADDIN EN.CITE &lt;EndNote&gt;&lt;Cite&gt;&lt;Author&gt;Kahn&lt;/Author&gt;&lt;Year&gt;2006&lt;/Year&gt;&lt;RecNum&gt;181&lt;/RecNum&gt;&lt;DisplayText&gt;(Kahn &amp;amp; Pearlin, 2006)&lt;/DisplayText&gt;&lt;record&gt;&lt;rec-number&gt;181&lt;/rec-number&gt;&lt;foreign-keys&gt;&lt;key app="EN" db-id="0zaxfzw0nszf5ae2xx05fzzowfpdapapwt0v" timestamp="1458024141"&gt;181&lt;/key&gt;&lt;/foreign-keys&gt;&lt;ref-type name="Journal Article"&gt;17&lt;/ref-type&gt;&lt;contributors&gt;&lt;authors&gt;&lt;author&gt;Kahn, J. R.&lt;/author&gt;&lt;author&gt;Pearlin, L. I.&lt;/author&gt;&lt;/authors&gt;&lt;/contributors&gt;&lt;auth-address&gt;Department of Sociology, Maryland Population Research Center, The University of Maryland, College Park 20742, USA. jkahn@socy.umd.edu&lt;/auth-address&gt;&lt;titles&gt;&lt;title&gt;Financial strain over the life course and health among older adults&lt;/title&gt;&lt;secondary-title&gt;J Health Soc Behav&lt;/secondary-title&gt;&lt;/titles&gt;&lt;periodical&gt;&lt;full-title&gt;J Health Soc Behav&lt;/full-title&gt;&lt;/periodical&gt;&lt;pages&gt;17-31&lt;/pages&gt;&lt;volume&gt;47&lt;/volume&gt;&lt;number&gt;1&lt;/number&gt;&lt;keywords&gt;&lt;keyword&gt;Aged&lt;/keyword&gt;&lt;keyword&gt;Aging&lt;/keyword&gt;&lt;keyword&gt;District of Columbia&lt;/keyword&gt;&lt;keyword&gt;Female&lt;/keyword&gt;&lt;keyword&gt;*Health Status&lt;/keyword&gt;&lt;keyword&gt;Humans&lt;/keyword&gt;&lt;keyword&gt;Interviews as Topic&lt;/keyword&gt;&lt;keyword&gt;Male&lt;/keyword&gt;&lt;keyword&gt;Maryland&lt;/keyword&gt;&lt;keyword&gt;*Social Class&lt;/keyword&gt;&lt;/keywords&gt;&lt;dates&gt;&lt;year&gt;2006&lt;/year&gt;&lt;pub-dates&gt;&lt;date&gt;Mar&lt;/date&gt;&lt;/pub-dates&gt;&lt;/dates&gt;&lt;isbn&gt;0022-1465 (Print)&amp;#xD;0022-1465 (Linking)&lt;/isbn&gt;&lt;accession-num&gt;16583773&lt;/accession-num&gt;&lt;urls&gt;&lt;related-urls&gt;&lt;url&gt;http://www.ncbi.nlm.nih.gov/pubmed/16583773&lt;/url&gt;&lt;/related-urls&gt;&lt;/urls&gt;&lt;/record&gt;&lt;/Cite&gt;&lt;/EndNote&gt;</w:instrText>
      </w:r>
      <w:r w:rsidR="00870399">
        <w:fldChar w:fldCharType="separate"/>
      </w:r>
      <w:r w:rsidR="007F3AAA">
        <w:rPr>
          <w:noProof/>
        </w:rPr>
        <w:t>(</w:t>
      </w:r>
      <w:hyperlink w:anchor="_ENREF_107" w:tooltip="Kahn, 2006 #181" w:history="1">
        <w:r w:rsidR="001731F3">
          <w:rPr>
            <w:noProof/>
          </w:rPr>
          <w:t>Kahn &amp; Pearlin, 2006</w:t>
        </w:r>
      </w:hyperlink>
      <w:r w:rsidR="007F3AAA">
        <w:rPr>
          <w:noProof/>
        </w:rPr>
        <w:t>)</w:t>
      </w:r>
      <w:r w:rsidR="00870399">
        <w:fldChar w:fldCharType="end"/>
      </w:r>
      <w:r>
        <w:t>. People with poor financial resources are also more likely to undertake poor health behaviours such as smoking. The 2010 National Drug Strategy Household Survey</w:t>
      </w:r>
      <w:r w:rsidR="00810F4F">
        <w:t xml:space="preserve"> (NDSHS)</w:t>
      </w:r>
      <w:r>
        <w:t xml:space="preserve"> found that smoking prevalence in single-parent households was double that of coupled households </w:t>
      </w:r>
      <w:r w:rsidR="00870399">
        <w:fldChar w:fldCharType="begin"/>
      </w:r>
      <w:r w:rsidR="007F3AAA">
        <w:instrText xml:space="preserve"> ADDIN EN.CITE &lt;EndNote&gt;&lt;Cite&gt;&lt;Author&gt;AIHW&lt;/Author&gt;&lt;Year&gt;2011&lt;/Year&gt;&lt;RecNum&gt;186&lt;/RecNum&gt;&lt;DisplayText&gt;(AIHW, 2011a)&lt;/DisplayText&gt;&lt;record&gt;&lt;rec-number&gt;186&lt;/rec-number&gt;&lt;foreign-keys&gt;&lt;key app="EN" db-id="0zaxfzw0nszf5ae2xx05fzzowfpdapapwt0v" timestamp="1458025950"&gt;186&lt;/key&gt;&lt;/foreign-keys&gt;&lt;ref-type name="Government Document"&gt;46&lt;/ref-type&gt;&lt;contributors&gt;&lt;authors&gt;&lt;author&gt;AIHW&lt;/author&gt;&lt;/authors&gt;&lt;secondary-authors&gt;&lt;author&gt;AIHW&lt;/author&gt;&lt;/secondary-authors&gt;&lt;/contributors&gt;&lt;titles&gt;&lt;title&gt;2010 National Drug Strategy Household Survey report&lt;/title&gt;&lt;tertiary-title&gt;Drug statistics series&lt;/tertiary-title&gt;&lt;/titles&gt;&lt;edition&gt;no. 25&lt;/edition&gt;&lt;dates&gt;&lt;year&gt;2011&lt;/year&gt;&lt;/dates&gt;&lt;pub-location&gt;Canberra&lt;/pub-location&gt;&lt;publisher&gt;AIHW&lt;/publisher&gt;&lt;isbn&gt;Cat. no. PHE 145&lt;/isbn&gt;&lt;urls&gt;&lt;/urls&gt;&lt;/record&gt;&lt;/Cite&gt;&lt;/EndNote&gt;</w:instrText>
      </w:r>
      <w:r w:rsidR="00870399">
        <w:fldChar w:fldCharType="separate"/>
      </w:r>
      <w:r w:rsidR="007F3AAA">
        <w:rPr>
          <w:noProof/>
        </w:rPr>
        <w:t>(</w:t>
      </w:r>
      <w:hyperlink w:anchor="_ENREF_27" w:tooltip="AIHW, 2011 #186" w:history="1">
        <w:r w:rsidR="001731F3">
          <w:rPr>
            <w:noProof/>
          </w:rPr>
          <w:t>AIHW, 2011a</w:t>
        </w:r>
      </w:hyperlink>
      <w:r w:rsidR="007F3AAA">
        <w:rPr>
          <w:noProof/>
        </w:rPr>
        <w:t>)</w:t>
      </w:r>
      <w:r w:rsidR="00870399">
        <w:fldChar w:fldCharType="end"/>
      </w:r>
      <w:r>
        <w:t>. Additionally, research from ALSWH has demonstrated that women who reported having difficulty managin</w:t>
      </w:r>
      <w:r w:rsidR="00F8541F">
        <w:t>g on their income in their mid-seventies</w:t>
      </w:r>
      <w:r>
        <w:t xml:space="preserve"> were likely to be frail by their late 80s </w:t>
      </w:r>
      <w:r w:rsidR="00870399">
        <w:fldChar w:fldCharType="begin"/>
      </w:r>
      <w:r w:rsidR="00A73AB9">
        <w:instrText xml:space="preserve"> ADDIN EN.CITE &lt;EndNote&gt;&lt;Cite&gt;&lt;Author&gt;Gardiner&lt;/Author&gt;&lt;Year&gt;2016&lt;/Year&gt;&lt;RecNum&gt;183&lt;/RecNum&gt;&lt;DisplayText&gt;(Gardiner, Mishra &amp;amp; Dobson, 2016)&lt;/DisplayText&gt;&lt;record&gt;&lt;rec-number&gt;183&lt;/rec-number&gt;&lt;foreign-keys&gt;&lt;key app="EN" db-id="0zaxfzw0nszf5ae2xx05fzzowfpdapapwt0v" timestamp="1458024439"&gt;183&lt;/key&gt;&lt;/foreign-keys&gt;&lt;ref-type name="Journal Article"&gt;17&lt;/ref-type&gt;&lt;contributors&gt;&lt;authors&gt;&lt;author&gt;Gardiner, P. A.&lt;/author&gt;&lt;author&gt;Mishra, G. D.&lt;/author&gt;&lt;author&gt;Dobson, A. J.&lt;/author&gt;&lt;/authors&gt;&lt;/contributors&gt;&lt;auth-address&gt;School of Public Health, The University of Queensland, Herston, Queensland, Australia; Mater Research Institute, The University of Queensland, South Brisbane, Queensland, Australia. Electronic address: p.gardiner@uq.edu.au.&amp;#xD;School of Public Health, The University of Queensland, Herston, Queensland, Australia.&lt;/auth-address&gt;&lt;titles&gt;&lt;title&gt;The Effect of Socioeconomic Status Across Adulthood on Trajectories of Frailty in Older Women&lt;/title&gt;&lt;secondary-title&gt;J Am Med Dir Assoc&lt;/secondary-title&gt;&lt;/titles&gt;&lt;periodical&gt;&lt;full-title&gt;J Am Med Dir Assoc&lt;/full-title&gt;&lt;/periodical&gt;&lt;pages&gt;3&lt;/pages&gt;&lt;volume&gt;17&lt;/volume&gt;&lt;number&gt;4&lt;/number&gt;&lt;section&gt;e1&lt;/section&gt;&lt;keywords&gt;&lt;keyword&gt;Frailty&lt;/keyword&gt;&lt;keyword&gt;longitudinal studies&lt;/keyword&gt;&lt;keyword&gt;older women&lt;/keyword&gt;&lt;keyword&gt;socioeconomic status&lt;/keyword&gt;&lt;keyword&gt;trajectories&lt;/keyword&gt;&lt;/keywords&gt;&lt;dates&gt;&lt;year&gt;2016&lt;/year&gt;&lt;pub-dates&gt;&lt;date&gt;Jan 30&lt;/date&gt;&lt;/pub-dates&gt;&lt;/dates&gt;&lt;isbn&gt;1538-9375 (Electronic)&amp;#xD;1525-8610 (Linking)&lt;/isbn&gt;&lt;accession-num&gt;26837597&lt;/accession-num&gt;&lt;urls&gt;&lt;related-urls&gt;&lt;url&gt;http://www.ncbi.nlm.nih.gov/pubmed/26837597&lt;/url&gt;&lt;/related-urls&gt;&lt;/urls&gt;&lt;electronic-resource-num&gt;10.1016/j.jamda.2015.12.090&lt;/electronic-resource-num&gt;&lt;/record&gt;&lt;/Cite&gt;&lt;/EndNote&gt;</w:instrText>
      </w:r>
      <w:r w:rsidR="00870399">
        <w:fldChar w:fldCharType="separate"/>
      </w:r>
      <w:r w:rsidR="007F3AAA">
        <w:rPr>
          <w:noProof/>
        </w:rPr>
        <w:t>(</w:t>
      </w:r>
      <w:hyperlink w:anchor="_ENREF_81" w:tooltip="Gardiner, 2016 #183" w:history="1">
        <w:r w:rsidR="001731F3">
          <w:rPr>
            <w:noProof/>
          </w:rPr>
          <w:t>Gardiner, Mishra &amp; Dobson, 2016</w:t>
        </w:r>
      </w:hyperlink>
      <w:r w:rsidR="007F3AAA">
        <w:rPr>
          <w:noProof/>
        </w:rPr>
        <w:t>)</w:t>
      </w:r>
      <w:r w:rsidR="00870399">
        <w:fldChar w:fldCharType="end"/>
      </w:r>
      <w:r>
        <w:t>.</w:t>
      </w:r>
    </w:p>
    <w:p w14:paraId="4FD10386" w14:textId="77777777" w:rsidR="0072056F" w:rsidRDefault="0072056F" w:rsidP="0072056F"/>
    <w:p w14:paraId="20811AE0" w14:textId="77777777" w:rsidR="0072056F" w:rsidRPr="007F73D4" w:rsidRDefault="0072056F" w:rsidP="0072056F">
      <w:r>
        <w:t>Despite the relationship between financial stress and poor health, no research has been conducted on the comparative healthcare cost of people according to their self-reported financial stress.</w:t>
      </w:r>
    </w:p>
    <w:p w14:paraId="13F0CC22" w14:textId="77777777" w:rsidR="0072056F" w:rsidRDefault="0072056F" w:rsidP="0072056F"/>
    <w:p w14:paraId="17D3F624" w14:textId="4D25864D" w:rsidR="0072056F" w:rsidRDefault="0072056F" w:rsidP="0072056F">
      <w:pPr>
        <w:pStyle w:val="Heading2"/>
      </w:pPr>
      <w:bookmarkStart w:id="358" w:name="_Toc446584314"/>
      <w:bookmarkStart w:id="359" w:name="_Toc446585436"/>
      <w:bookmarkStart w:id="360" w:name="_Toc452371048"/>
      <w:r>
        <w:t>Ascertaining ability to manage on income in ALSWH</w:t>
      </w:r>
      <w:bookmarkEnd w:id="358"/>
      <w:bookmarkEnd w:id="359"/>
      <w:bookmarkEnd w:id="360"/>
    </w:p>
    <w:p w14:paraId="399688FD" w14:textId="77777777" w:rsidR="0072056F" w:rsidRDefault="0072056F" w:rsidP="0072056F">
      <w:r>
        <w:t>In ALSWH, the participant’s ability to manage on income was determined by a single survey question.</w:t>
      </w:r>
    </w:p>
    <w:p w14:paraId="5F121771" w14:textId="618B6675" w:rsidR="0072056F" w:rsidRDefault="00605405" w:rsidP="0072056F">
      <w:pPr>
        <w:jc w:val="center"/>
      </w:pPr>
      <w:r>
        <w:t>‘</w:t>
      </w:r>
      <w:r w:rsidR="0072056F">
        <w:t>How do you manage on the income you have available?</w:t>
      </w:r>
      <w:r>
        <w:t>’</w:t>
      </w:r>
    </w:p>
    <w:p w14:paraId="541A3978" w14:textId="77777777" w:rsidR="0072056F" w:rsidRDefault="0072056F" w:rsidP="0072056F"/>
    <w:p w14:paraId="0D1B8E42" w14:textId="77777777" w:rsidR="0072056F" w:rsidRDefault="0072056F" w:rsidP="0072056F">
      <w:r>
        <w:t>The response options were: it is impossible, it is difficult all the time, it is difficult some of the time, it is not too bad, and it is easy.</w:t>
      </w:r>
    </w:p>
    <w:p w14:paraId="752D2F66" w14:textId="77777777" w:rsidR="0072056F" w:rsidRDefault="0072056F" w:rsidP="0072056F"/>
    <w:p w14:paraId="61804973" w14:textId="7051D55F" w:rsidR="0072056F" w:rsidRDefault="0072056F" w:rsidP="0072056F">
      <w:r>
        <w:t xml:space="preserve">The question was asked in all surveys for all cohorts, except </w:t>
      </w:r>
      <w:r w:rsidR="00E54443">
        <w:t>S</w:t>
      </w:r>
      <w:r>
        <w:t>urvey 2 for the 197</w:t>
      </w:r>
      <w:r w:rsidR="00810F4F">
        <w:t>3</w:t>
      </w:r>
      <w:r>
        <w:t>-78 cohort (Appendix A).</w:t>
      </w:r>
    </w:p>
    <w:p w14:paraId="118EA21D" w14:textId="77777777" w:rsidR="0072056F" w:rsidRDefault="0072056F" w:rsidP="0072056F"/>
    <w:p w14:paraId="27EDE424" w14:textId="5F08B1FC" w:rsidR="0072056F" w:rsidRDefault="0072056F" w:rsidP="0072056F">
      <w:pPr>
        <w:pStyle w:val="Heading2"/>
      </w:pPr>
      <w:bookmarkStart w:id="361" w:name="_Toc446584315"/>
      <w:bookmarkStart w:id="362" w:name="_Toc446585437"/>
      <w:bookmarkStart w:id="363" w:name="_Toc452371049"/>
      <w:r>
        <w:t>Changes in ability to manage on income across the adult lifespan</w:t>
      </w:r>
      <w:bookmarkEnd w:id="361"/>
      <w:bookmarkEnd w:id="362"/>
      <w:bookmarkEnd w:id="363"/>
    </w:p>
    <w:p w14:paraId="6C55F5FE" w14:textId="1233ABF6" w:rsidR="0072056F" w:rsidRDefault="0072056F" w:rsidP="0072056F">
      <w:r>
        <w:t xml:space="preserve">The majority (60-70 </w:t>
      </w:r>
      <w:r w:rsidR="0065262B">
        <w:t>per cent</w:t>
      </w:r>
      <w:r>
        <w:t xml:space="preserve">) of participants reported their ability to manage on income was not too bad or sometimes difficult (Figure 9-1). Between </w:t>
      </w:r>
      <w:r w:rsidR="008458D1">
        <w:t>S</w:t>
      </w:r>
      <w:r>
        <w:t xml:space="preserve">urvey 1 and 3 of the 1973-78 cohort, the </w:t>
      </w:r>
      <w:r w:rsidR="00CE658E">
        <w:t>percentage</w:t>
      </w:r>
      <w:r>
        <w:t xml:space="preserve"> of women who found it easy to manage on income increased from 13 to 20 </w:t>
      </w:r>
      <w:r w:rsidR="0065262B">
        <w:t>per cent</w:t>
      </w:r>
      <w:r>
        <w:t xml:space="preserve">. In the 1946-51 cohort, the </w:t>
      </w:r>
      <w:r w:rsidR="00CE658E">
        <w:t>percentage</w:t>
      </w:r>
      <w:r>
        <w:t xml:space="preserve"> of women who found it easy or sometimes </w:t>
      </w:r>
      <w:r>
        <w:lastRenderedPageBreak/>
        <w:t xml:space="preserve">difficult to manage on income increased from </w:t>
      </w:r>
      <w:r w:rsidR="00E54443">
        <w:t>S</w:t>
      </w:r>
      <w:r>
        <w:t xml:space="preserve">urvey 1 to 6. Of all cohorts, the 1921-26 cohort had the largest </w:t>
      </w:r>
      <w:r w:rsidR="00CE658E">
        <w:t>percentage</w:t>
      </w:r>
      <w:r>
        <w:t xml:space="preserve"> of women who found it easy to manage on their income. More than 80 </w:t>
      </w:r>
      <w:r w:rsidR="0065262B">
        <w:t>per cent</w:t>
      </w:r>
      <w:r>
        <w:t xml:space="preserve"> reported that it was either easy or not too bad to manage on their income.</w:t>
      </w:r>
    </w:p>
    <w:p w14:paraId="38CB04F7" w14:textId="239BEE9B" w:rsidR="0072056F" w:rsidRDefault="0027152A" w:rsidP="0072056F">
      <w:pPr>
        <w:keepNext/>
        <w:jc w:val="left"/>
      </w:pPr>
      <w:r>
        <w:rPr>
          <w:noProof/>
          <w:szCs w:val="24"/>
        </w:rPr>
        <w:drawing>
          <wp:inline distT="0" distB="0" distL="0" distR="0" wp14:anchorId="129FBA94" wp14:editId="636679B3">
            <wp:extent cx="5727700" cy="4295775"/>
            <wp:effectExtent l="0" t="0" r="6350"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5F8A3C97" w14:textId="07E5BCBA" w:rsidR="0072056F" w:rsidRDefault="0072056F" w:rsidP="0072056F">
      <w:pPr>
        <w:pStyle w:val="Caption"/>
        <w:jc w:val="left"/>
        <w:rPr>
          <w:b w:val="0"/>
        </w:rPr>
      </w:pPr>
      <w:bookmarkStart w:id="364" w:name="_Toc452469997"/>
      <w:r>
        <w:t xml:space="preserve">Figure </w:t>
      </w:r>
      <w:fldSimple w:instr=" STYLEREF 1 \s ">
        <w:r w:rsidR="004675BB">
          <w:rPr>
            <w:noProof/>
          </w:rPr>
          <w:t>9</w:t>
        </w:r>
      </w:fldSimple>
      <w:r w:rsidR="003D2D66">
        <w:noBreakHyphen/>
      </w:r>
      <w:fldSimple w:instr=" SEQ Figure \* ARABIC \s 1 ">
        <w:r w:rsidR="004675BB">
          <w:rPr>
            <w:noProof/>
          </w:rPr>
          <w:t>1</w:t>
        </w:r>
      </w:fldSimple>
      <w:r>
        <w:t xml:space="preserve">: </w:t>
      </w:r>
      <w:r w:rsidRPr="006E0A68">
        <w:t>Changes in ability to manage on income at each survey for the 1973-78, 1946-51, and 1921-26 cohorts.</w:t>
      </w:r>
      <w:bookmarkEnd w:id="364"/>
    </w:p>
    <w:p w14:paraId="554343EC" w14:textId="77777777" w:rsidR="0072056F" w:rsidRDefault="0072056F" w:rsidP="0072056F">
      <w:pPr>
        <w:jc w:val="left"/>
        <w:rPr>
          <w:b/>
        </w:rPr>
      </w:pPr>
    </w:p>
    <w:p w14:paraId="10919120" w14:textId="2DC6F207" w:rsidR="0072056F" w:rsidRPr="003B1AEF" w:rsidRDefault="0072056F" w:rsidP="0072056F">
      <w:r>
        <w:t xml:space="preserve">Corresponding to these trends, difficulty managing on income decreased with age across all cohorts (Figure 9-2). It was highest for women aged 18-23 in the 1973-78 cohort (52 </w:t>
      </w:r>
      <w:r w:rsidR="0065262B">
        <w:t>per cent</w:t>
      </w:r>
      <w:r>
        <w:t xml:space="preserve">) and lowest for women aged 85-90 (14 </w:t>
      </w:r>
      <w:r w:rsidR="0065262B">
        <w:t>per cent</w:t>
      </w:r>
      <w:r>
        <w:t>).</w:t>
      </w:r>
    </w:p>
    <w:p w14:paraId="3B792AAD" w14:textId="77777777" w:rsidR="0072056F" w:rsidRDefault="0072056F" w:rsidP="0072056F">
      <w:pPr>
        <w:jc w:val="left"/>
        <w:rPr>
          <w:b/>
        </w:rPr>
      </w:pPr>
    </w:p>
    <w:p w14:paraId="32671593" w14:textId="77777777" w:rsidR="0072056F" w:rsidRDefault="0072056F" w:rsidP="0072056F">
      <w:pPr>
        <w:keepNext/>
        <w:jc w:val="center"/>
      </w:pPr>
      <w:r>
        <w:rPr>
          <w:noProof/>
        </w:rPr>
        <w:lastRenderedPageBreak/>
        <w:drawing>
          <wp:inline distT="0" distB="0" distL="0" distR="0" wp14:anchorId="289DD717" wp14:editId="15327E41">
            <wp:extent cx="4877435" cy="3457575"/>
            <wp:effectExtent l="0" t="0" r="0" b="952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0">
                      <a:extLst>
                        <a:ext uri="{28A0092B-C50C-407E-A947-70E740481C1C}">
                          <a14:useLocalDpi xmlns:a14="http://schemas.microsoft.com/office/drawing/2010/main" val="0"/>
                        </a:ext>
                      </a:extLst>
                    </a:blip>
                    <a:srcRect b="5457"/>
                    <a:stretch/>
                  </pic:blipFill>
                  <pic:spPr bwMode="auto">
                    <a:xfrm>
                      <a:off x="0" y="0"/>
                      <a:ext cx="4878000" cy="3457976"/>
                    </a:xfrm>
                    <a:prstGeom prst="rect">
                      <a:avLst/>
                    </a:prstGeom>
                    <a:noFill/>
                    <a:ln>
                      <a:noFill/>
                    </a:ln>
                    <a:extLst>
                      <a:ext uri="{53640926-AAD7-44D8-BBD7-CCE9431645EC}">
                        <a14:shadowObscured xmlns:a14="http://schemas.microsoft.com/office/drawing/2010/main"/>
                      </a:ext>
                    </a:extLst>
                  </pic:spPr>
                </pic:pic>
              </a:graphicData>
            </a:graphic>
          </wp:inline>
        </w:drawing>
      </w:r>
    </w:p>
    <w:p w14:paraId="37B3835E" w14:textId="5D4105E1" w:rsidR="0072056F" w:rsidRDefault="0072056F" w:rsidP="0072056F">
      <w:pPr>
        <w:pStyle w:val="Caption"/>
        <w:rPr>
          <w:b w:val="0"/>
        </w:rPr>
      </w:pPr>
      <w:bookmarkStart w:id="365" w:name="_Toc452469998"/>
      <w:r>
        <w:t xml:space="preserve">Figure </w:t>
      </w:r>
      <w:fldSimple w:instr=" STYLEREF 1 \s ">
        <w:r w:rsidR="004675BB">
          <w:rPr>
            <w:noProof/>
          </w:rPr>
          <w:t>9</w:t>
        </w:r>
      </w:fldSimple>
      <w:r w:rsidR="003D2D66">
        <w:noBreakHyphen/>
      </w:r>
      <w:fldSimple w:instr=" SEQ Figure \* ARABIC \s 1 ">
        <w:r w:rsidR="004675BB">
          <w:rPr>
            <w:noProof/>
          </w:rPr>
          <w:t>2</w:t>
        </w:r>
      </w:fldSimple>
      <w:r>
        <w:t xml:space="preserve">: </w:t>
      </w:r>
      <w:r w:rsidR="00CE658E">
        <w:t>Percentage</w:t>
      </w:r>
      <w:r w:rsidRPr="0006770E">
        <w:t xml:space="preserve"> of women who found it difficult to manage on income by average age at survey for the 1973-78, 1946-51, and 1921-26 cohorts.</w:t>
      </w:r>
      <w:bookmarkEnd w:id="365"/>
    </w:p>
    <w:p w14:paraId="7CC37441" w14:textId="77777777" w:rsidR="0072056F" w:rsidRDefault="0072056F" w:rsidP="0072056F">
      <w:pPr>
        <w:jc w:val="left"/>
        <w:rPr>
          <w:b/>
        </w:rPr>
      </w:pPr>
    </w:p>
    <w:p w14:paraId="714FC9E9" w14:textId="6091B849" w:rsidR="0072056F" w:rsidRDefault="0072056F" w:rsidP="0072056F">
      <w:pPr>
        <w:pStyle w:val="Heading2"/>
      </w:pPr>
      <w:bookmarkStart w:id="366" w:name="_Toc446584316"/>
      <w:bookmarkStart w:id="367" w:name="_Toc446585438"/>
      <w:bookmarkStart w:id="368" w:name="_Toc452371050"/>
      <w:r>
        <w:t>Projections of difficulty managing on income for the next 20 years</w:t>
      </w:r>
      <w:bookmarkEnd w:id="366"/>
      <w:bookmarkEnd w:id="367"/>
      <w:bookmarkEnd w:id="368"/>
    </w:p>
    <w:p w14:paraId="1D01E9DB" w14:textId="4D1E8BD7" w:rsidR="0072056F" w:rsidRDefault="0072056F" w:rsidP="0072056F">
      <w:r>
        <w:t xml:space="preserve">To forecast the </w:t>
      </w:r>
      <w:r w:rsidR="00CE658E">
        <w:t>prevalence</w:t>
      </w:r>
      <w:r>
        <w:t xml:space="preserve"> of women who have difficulty managing on income over the next </w:t>
      </w:r>
      <w:r w:rsidR="00810F4F">
        <w:t>twenty</w:t>
      </w:r>
      <w:r>
        <w:t xml:space="preserve"> years, we first modelled the prevalence of difficulty to manage on income by age based on trends shown in Figure 9-2. </w:t>
      </w:r>
    </w:p>
    <w:p w14:paraId="6D7533EC" w14:textId="77777777" w:rsidR="0072056F" w:rsidRDefault="0072056F" w:rsidP="0072056F">
      <w:pPr>
        <w:keepNext/>
        <w:jc w:val="center"/>
      </w:pPr>
      <w:r>
        <w:rPr>
          <w:noProof/>
        </w:rPr>
        <w:lastRenderedPageBreak/>
        <w:drawing>
          <wp:inline distT="0" distB="0" distL="0" distR="0" wp14:anchorId="2AB816F9" wp14:editId="11780B2F">
            <wp:extent cx="4877435" cy="3457575"/>
            <wp:effectExtent l="0" t="0" r="0" b="952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1">
                      <a:extLst>
                        <a:ext uri="{28A0092B-C50C-407E-A947-70E740481C1C}">
                          <a14:useLocalDpi xmlns:a14="http://schemas.microsoft.com/office/drawing/2010/main" val="0"/>
                        </a:ext>
                      </a:extLst>
                    </a:blip>
                    <a:srcRect b="5457"/>
                    <a:stretch/>
                  </pic:blipFill>
                  <pic:spPr bwMode="auto">
                    <a:xfrm>
                      <a:off x="0" y="0"/>
                      <a:ext cx="4878000" cy="3457976"/>
                    </a:xfrm>
                    <a:prstGeom prst="rect">
                      <a:avLst/>
                    </a:prstGeom>
                    <a:noFill/>
                    <a:ln>
                      <a:noFill/>
                    </a:ln>
                    <a:extLst>
                      <a:ext uri="{53640926-AAD7-44D8-BBD7-CCE9431645EC}">
                        <a14:shadowObscured xmlns:a14="http://schemas.microsoft.com/office/drawing/2010/main"/>
                      </a:ext>
                    </a:extLst>
                  </pic:spPr>
                </pic:pic>
              </a:graphicData>
            </a:graphic>
          </wp:inline>
        </w:drawing>
      </w:r>
    </w:p>
    <w:p w14:paraId="4455DBDF" w14:textId="6159B41D" w:rsidR="0072056F" w:rsidRDefault="0072056F" w:rsidP="0072056F">
      <w:pPr>
        <w:pStyle w:val="Caption"/>
      </w:pPr>
      <w:bookmarkStart w:id="369" w:name="_Toc452469999"/>
      <w:r>
        <w:t xml:space="preserve">Figure </w:t>
      </w:r>
      <w:fldSimple w:instr=" STYLEREF 1 \s ">
        <w:r w:rsidR="004675BB">
          <w:rPr>
            <w:noProof/>
          </w:rPr>
          <w:t>9</w:t>
        </w:r>
      </w:fldSimple>
      <w:r w:rsidR="003D2D66">
        <w:noBreakHyphen/>
      </w:r>
      <w:fldSimple w:instr=" SEQ Figure \* ARABIC \s 1 ">
        <w:r w:rsidR="004675BB">
          <w:rPr>
            <w:noProof/>
          </w:rPr>
          <w:t>3</w:t>
        </w:r>
      </w:fldSimple>
      <w:r>
        <w:t xml:space="preserve">: </w:t>
      </w:r>
      <w:r w:rsidRPr="006F0F77">
        <w:t xml:space="preserve">A model of the </w:t>
      </w:r>
      <w:r w:rsidR="00CE658E">
        <w:t>prevalence</w:t>
      </w:r>
      <w:r w:rsidRPr="006F0F77">
        <w:t xml:space="preserve"> of women with difficulty managing on income by actual age at survey for the 1973-78, 1946-51, and 1921-26 cohorts.</w:t>
      </w:r>
      <w:bookmarkEnd w:id="369"/>
    </w:p>
    <w:p w14:paraId="2CE0CCA9" w14:textId="77777777" w:rsidR="0072056F" w:rsidRDefault="0072056F" w:rsidP="0072056F"/>
    <w:p w14:paraId="47183048" w14:textId="2A691585" w:rsidR="0072056F" w:rsidRDefault="0072056F" w:rsidP="0072056F">
      <w:r>
        <w:t>The grap</w:t>
      </w:r>
      <w:r w:rsidR="008458D1">
        <w:t>h suggests that there is an age effect</w:t>
      </w:r>
      <w:r>
        <w:t xml:space="preserve">, </w:t>
      </w:r>
      <w:r w:rsidR="008458D1">
        <w:t>but possibly not a birth cohort</w:t>
      </w:r>
      <w:r>
        <w:t xml:space="preserve"> effect</w:t>
      </w:r>
      <w:r w:rsidR="00F8541F">
        <w:t>,</w:t>
      </w:r>
      <w:r>
        <w:t xml:space="preserve"> for whether or not a woman has difficulty managing on income. The resultant model provides estimates for the prevalence of women who have difficulty managing on income at every age from the ages of 20 to 90 years (Figure 9-3 and Appendix B, Section 13.6). The model was then used to project the </w:t>
      </w:r>
      <w:r w:rsidR="00CE658E">
        <w:t>prevalence</w:t>
      </w:r>
      <w:r>
        <w:t xml:space="preserve"> of Australian women aged 20-90 years who need help from 2015 to 2035. For this purpose, we assumed that the age-specific prevalence of difficulty managing on income for women will remain the same for this </w:t>
      </w:r>
      <w:r w:rsidR="00810F4F">
        <w:t>twenty</w:t>
      </w:r>
      <w:r>
        <w:t xml:space="preserve">-year time period. The age-specific estimates for difficulty managing on income were multiplied by the projected number of women aged 20 to 90 years at every year from 2015 to 2035 to predict the number and </w:t>
      </w:r>
      <w:r w:rsidR="00185F71">
        <w:t>percentage</w:t>
      </w:r>
      <w:r>
        <w:t xml:space="preserve"> of women who experienced financial difficulty (Appendix 14). Briefly, the ABS produced </w:t>
      </w:r>
      <w:r w:rsidR="00EC1C1A">
        <w:t>three</w:t>
      </w:r>
      <w:r>
        <w:t xml:space="preserve"> different scenarios (Series A, B, and C) for the Australian population from 2012 to 2</w:t>
      </w:r>
      <w:r w:rsidR="00810F4F">
        <w:t>10</w:t>
      </w:r>
      <w:r>
        <w:t xml:space="preserve">1. Series B is based on current (at 2012) rates of fertility, life expectancy at birth, and net overseas migration. Series A assumes higher rates for all </w:t>
      </w:r>
      <w:r w:rsidR="00EC1C1A">
        <w:t>three</w:t>
      </w:r>
      <w:r>
        <w:t xml:space="preserve"> characteristics, whereas Series C assumes lower fertility and net overseas migration rates and unchanged life expectancy.</w:t>
      </w:r>
    </w:p>
    <w:p w14:paraId="06011F8A" w14:textId="77777777" w:rsidR="0072056F" w:rsidRDefault="0072056F" w:rsidP="0072056F">
      <w:pPr>
        <w:jc w:val="left"/>
      </w:pPr>
    </w:p>
    <w:p w14:paraId="74239B64" w14:textId="1C6B4B1D" w:rsidR="0072056F" w:rsidRDefault="0072056F" w:rsidP="0072056F">
      <w:r>
        <w:t>Although the number of women aged 20-90 who have difficulty managing on income is predicted to increase from 3.5 million in 2015 to 4.8 million (Series A), 4.6 million (Series B), and 4.5 million (Series C)</w:t>
      </w:r>
      <w:r w:rsidR="00F8541F">
        <w:t xml:space="preserve"> in 2035</w:t>
      </w:r>
      <w:r>
        <w:t xml:space="preserve">, the overall </w:t>
      </w:r>
      <w:r w:rsidR="00CE658E">
        <w:t>percentage</w:t>
      </w:r>
      <w:r>
        <w:t xml:space="preserve"> of these women is predicted to only decrease by 1.1-1.2 </w:t>
      </w:r>
      <w:r w:rsidR="0065262B">
        <w:t>per cent</w:t>
      </w:r>
      <w:r>
        <w:t xml:space="preserve"> (Figures 9-4 and Table 9-1).</w:t>
      </w:r>
    </w:p>
    <w:p w14:paraId="150D3641" w14:textId="77777777" w:rsidR="0072056F" w:rsidRDefault="0072056F" w:rsidP="0072056F"/>
    <w:p w14:paraId="36E716E2" w14:textId="431B48FD" w:rsidR="0072056F" w:rsidRDefault="0027152A" w:rsidP="0072056F">
      <w:pPr>
        <w:keepNext/>
        <w:jc w:val="center"/>
      </w:pPr>
      <w:r>
        <w:rPr>
          <w:noProof/>
          <w:szCs w:val="24"/>
        </w:rPr>
        <w:drawing>
          <wp:inline distT="0" distB="0" distL="0" distR="0" wp14:anchorId="503D94D7" wp14:editId="42488F8F">
            <wp:extent cx="4924800" cy="3675600"/>
            <wp:effectExtent l="0" t="0" r="9525" b="127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5A65A993" w14:textId="6B3E1A9F" w:rsidR="0072056F" w:rsidRDefault="0072056F" w:rsidP="0072056F">
      <w:pPr>
        <w:pStyle w:val="Caption"/>
      </w:pPr>
      <w:bookmarkStart w:id="370" w:name="_Toc452470000"/>
      <w:r>
        <w:t xml:space="preserve">Figure </w:t>
      </w:r>
      <w:fldSimple w:instr=" STYLEREF 1 \s ">
        <w:r w:rsidR="004675BB">
          <w:rPr>
            <w:noProof/>
          </w:rPr>
          <w:t>9</w:t>
        </w:r>
      </w:fldSimple>
      <w:r w:rsidR="003D2D66">
        <w:noBreakHyphen/>
      </w:r>
      <w:fldSimple w:instr=" SEQ Figure \* ARABIC \s 1 ">
        <w:r w:rsidR="004675BB">
          <w:rPr>
            <w:noProof/>
          </w:rPr>
          <w:t>4</w:t>
        </w:r>
      </w:fldSimple>
      <w:r>
        <w:t xml:space="preserve">: </w:t>
      </w:r>
      <w:r w:rsidRPr="00224270">
        <w:t>Number of Australian women who have difficulty managing on income from 2015 to 2035.</w:t>
      </w:r>
      <w:bookmarkEnd w:id="370"/>
    </w:p>
    <w:p w14:paraId="09276591" w14:textId="605C4ABF" w:rsidR="0072056F" w:rsidRDefault="0072056F" w:rsidP="0072056F">
      <w:r>
        <w:t xml:space="preserve">Table 9-1 provides </w:t>
      </w:r>
      <w:r w:rsidR="00810F4F">
        <w:t>five</w:t>
      </w:r>
      <w:r>
        <w:t xml:space="preserve">-yearly estimates of the total number and </w:t>
      </w:r>
      <w:r w:rsidR="007C1D34">
        <w:t>prevalence</w:t>
      </w:r>
      <w:r>
        <w:t xml:space="preserve"> of Australian women projected to report difficulty managing on their income over the next </w:t>
      </w:r>
      <w:r w:rsidR="00810F4F">
        <w:t>twenty</w:t>
      </w:r>
      <w:r>
        <w:t xml:space="preserve"> years for each population projection series.</w:t>
      </w:r>
    </w:p>
    <w:p w14:paraId="47701423" w14:textId="77777777" w:rsidR="0072056F" w:rsidRDefault="0072056F" w:rsidP="0072056F">
      <w:pPr>
        <w:jc w:val="left"/>
        <w:rPr>
          <w:b/>
        </w:rPr>
      </w:pPr>
    </w:p>
    <w:p w14:paraId="5980333E" w14:textId="7ED0EE0D" w:rsidR="00621E89" w:rsidRDefault="00621E89" w:rsidP="0072056F">
      <w:pPr>
        <w:pStyle w:val="Caption"/>
        <w:keepNext/>
      </w:pPr>
      <w:bookmarkStart w:id="371" w:name="_Toc446590856"/>
    </w:p>
    <w:p w14:paraId="3D871718" w14:textId="77777777" w:rsidR="00621E89" w:rsidRDefault="00621E89" w:rsidP="0072056F">
      <w:pPr>
        <w:pStyle w:val="Caption"/>
        <w:keepNext/>
      </w:pPr>
    </w:p>
    <w:p w14:paraId="466E9B98" w14:textId="77777777" w:rsidR="00621E89" w:rsidRDefault="00621E89" w:rsidP="0072056F">
      <w:pPr>
        <w:pStyle w:val="Caption"/>
        <w:keepNext/>
      </w:pPr>
    </w:p>
    <w:p w14:paraId="10109B7C" w14:textId="77777777" w:rsidR="00621E89" w:rsidRDefault="00621E89" w:rsidP="0072056F">
      <w:pPr>
        <w:pStyle w:val="Caption"/>
        <w:keepNext/>
      </w:pPr>
    </w:p>
    <w:p w14:paraId="4760859B" w14:textId="77777777" w:rsidR="00621E89" w:rsidRDefault="00621E89" w:rsidP="0072056F">
      <w:pPr>
        <w:pStyle w:val="Caption"/>
        <w:keepNext/>
      </w:pPr>
    </w:p>
    <w:p w14:paraId="185F6CF2" w14:textId="77777777" w:rsidR="00621E89" w:rsidRDefault="00621E89" w:rsidP="0072056F">
      <w:pPr>
        <w:pStyle w:val="Caption"/>
        <w:keepNext/>
      </w:pPr>
    </w:p>
    <w:p w14:paraId="43071E62" w14:textId="77777777" w:rsidR="00621E89" w:rsidRDefault="00621E89">
      <w:pPr>
        <w:spacing w:before="0" w:after="0" w:line="240" w:lineRule="auto"/>
        <w:jc w:val="left"/>
        <w:rPr>
          <w:b/>
          <w:bCs/>
          <w:szCs w:val="18"/>
        </w:rPr>
      </w:pPr>
      <w:r>
        <w:br w:type="page"/>
      </w:r>
    </w:p>
    <w:p w14:paraId="31C15FDA" w14:textId="2615529A" w:rsidR="0072056F" w:rsidRDefault="0072056F" w:rsidP="00720317">
      <w:pPr>
        <w:pStyle w:val="Caption"/>
        <w:keepNext/>
        <w:spacing w:after="0"/>
      </w:pPr>
      <w:bookmarkStart w:id="372" w:name="_Toc452470090"/>
      <w:r>
        <w:lastRenderedPageBreak/>
        <w:t xml:space="preserve">Table </w:t>
      </w:r>
      <w:fldSimple w:instr=" STYLEREF 1 \s ">
        <w:r w:rsidR="004675BB">
          <w:rPr>
            <w:noProof/>
          </w:rPr>
          <w:t>9</w:t>
        </w:r>
      </w:fldSimple>
      <w:r w:rsidR="003D2D66">
        <w:noBreakHyphen/>
      </w:r>
      <w:fldSimple w:instr=" SEQ Table \* ARABIC \s 1 ">
        <w:r w:rsidR="004675BB">
          <w:rPr>
            <w:noProof/>
          </w:rPr>
          <w:t>1</w:t>
        </w:r>
      </w:fldSimple>
      <w:r>
        <w:t xml:space="preserve">: </w:t>
      </w:r>
      <w:r w:rsidRPr="00C77674">
        <w:t xml:space="preserve">Projected number and </w:t>
      </w:r>
      <w:r w:rsidR="007C1D34">
        <w:t>prevalence</w:t>
      </w:r>
      <w:r w:rsidRPr="00C77674">
        <w:t xml:space="preserve"> of women aged 20-90 who have difficulty managing on income in Australia from 2015 to 2035.</w:t>
      </w:r>
      <w:bookmarkEnd w:id="371"/>
      <w:bookmarkEnd w:id="372"/>
    </w:p>
    <w:tbl>
      <w:tblPr>
        <w:tblStyle w:val="TableGrid"/>
        <w:tblW w:w="0" w:type="auto"/>
        <w:tblLook w:val="04A0" w:firstRow="1" w:lastRow="0" w:firstColumn="1" w:lastColumn="0" w:noHBand="0" w:noVBand="1"/>
      </w:tblPr>
      <w:tblGrid>
        <w:gridCol w:w="1308"/>
        <w:gridCol w:w="1283"/>
        <w:gridCol w:w="1284"/>
        <w:gridCol w:w="1223"/>
        <w:gridCol w:w="1344"/>
        <w:gridCol w:w="1283"/>
        <w:gridCol w:w="1285"/>
      </w:tblGrid>
      <w:tr w:rsidR="0072056F" w:rsidRPr="00AD62F4" w14:paraId="616AC34B" w14:textId="77777777" w:rsidTr="005673D5">
        <w:tc>
          <w:tcPr>
            <w:tcW w:w="1308" w:type="dxa"/>
            <w:vMerge w:val="restart"/>
            <w:vAlign w:val="center"/>
          </w:tcPr>
          <w:p w14:paraId="6286FF91" w14:textId="77777777" w:rsidR="0072056F" w:rsidRPr="00AD62F4" w:rsidRDefault="0072056F" w:rsidP="005673D5">
            <w:pPr>
              <w:jc w:val="center"/>
              <w:rPr>
                <w:b/>
              </w:rPr>
            </w:pPr>
            <w:r w:rsidRPr="00AD62F4">
              <w:rPr>
                <w:b/>
              </w:rPr>
              <w:t xml:space="preserve"> Year</w:t>
            </w:r>
          </w:p>
        </w:tc>
        <w:tc>
          <w:tcPr>
            <w:tcW w:w="7702" w:type="dxa"/>
            <w:gridSpan w:val="6"/>
            <w:vAlign w:val="center"/>
          </w:tcPr>
          <w:p w14:paraId="7007418D" w14:textId="77777777" w:rsidR="0072056F" w:rsidRPr="00AD62F4" w:rsidRDefault="0072056F" w:rsidP="005673D5">
            <w:pPr>
              <w:jc w:val="center"/>
              <w:rPr>
                <w:b/>
              </w:rPr>
            </w:pPr>
            <w:r w:rsidRPr="00AD62F4">
              <w:rPr>
                <w:b/>
              </w:rPr>
              <w:t>Population projection</w:t>
            </w:r>
          </w:p>
        </w:tc>
      </w:tr>
      <w:tr w:rsidR="0072056F" w:rsidRPr="00AD62F4" w14:paraId="6E1348D5" w14:textId="77777777" w:rsidTr="005673D5">
        <w:tc>
          <w:tcPr>
            <w:tcW w:w="1308" w:type="dxa"/>
            <w:vMerge/>
          </w:tcPr>
          <w:p w14:paraId="57D304DD" w14:textId="77777777" w:rsidR="0072056F" w:rsidRPr="00AD62F4" w:rsidRDefault="0072056F" w:rsidP="005673D5">
            <w:pPr>
              <w:jc w:val="center"/>
              <w:rPr>
                <w:b/>
              </w:rPr>
            </w:pPr>
          </w:p>
        </w:tc>
        <w:tc>
          <w:tcPr>
            <w:tcW w:w="2567" w:type="dxa"/>
            <w:gridSpan w:val="2"/>
            <w:vAlign w:val="center"/>
          </w:tcPr>
          <w:p w14:paraId="556E6C59" w14:textId="77777777" w:rsidR="0072056F" w:rsidRPr="00AD62F4" w:rsidRDefault="0072056F" w:rsidP="005673D5">
            <w:pPr>
              <w:jc w:val="center"/>
              <w:rPr>
                <w:b/>
              </w:rPr>
            </w:pPr>
            <w:r>
              <w:rPr>
                <w:b/>
              </w:rPr>
              <w:t xml:space="preserve">Series </w:t>
            </w:r>
            <w:r w:rsidRPr="00AD62F4">
              <w:rPr>
                <w:b/>
              </w:rPr>
              <w:t>A</w:t>
            </w:r>
          </w:p>
        </w:tc>
        <w:tc>
          <w:tcPr>
            <w:tcW w:w="2567" w:type="dxa"/>
            <w:gridSpan w:val="2"/>
            <w:vAlign w:val="center"/>
          </w:tcPr>
          <w:p w14:paraId="083F78EA" w14:textId="77777777" w:rsidR="0072056F" w:rsidRPr="00AD62F4" w:rsidRDefault="0072056F" w:rsidP="005673D5">
            <w:pPr>
              <w:jc w:val="center"/>
              <w:rPr>
                <w:b/>
              </w:rPr>
            </w:pPr>
            <w:r>
              <w:rPr>
                <w:b/>
              </w:rPr>
              <w:t xml:space="preserve">Series </w:t>
            </w:r>
            <w:r w:rsidRPr="00AD62F4">
              <w:rPr>
                <w:b/>
              </w:rPr>
              <w:t>B</w:t>
            </w:r>
          </w:p>
        </w:tc>
        <w:tc>
          <w:tcPr>
            <w:tcW w:w="2568" w:type="dxa"/>
            <w:gridSpan w:val="2"/>
            <w:vAlign w:val="center"/>
          </w:tcPr>
          <w:p w14:paraId="060E4FAD" w14:textId="77777777" w:rsidR="0072056F" w:rsidRPr="00AD62F4" w:rsidRDefault="0072056F" w:rsidP="005673D5">
            <w:pPr>
              <w:jc w:val="center"/>
              <w:rPr>
                <w:b/>
              </w:rPr>
            </w:pPr>
            <w:r>
              <w:rPr>
                <w:b/>
              </w:rPr>
              <w:t xml:space="preserve">Series </w:t>
            </w:r>
            <w:r w:rsidRPr="00AD62F4">
              <w:rPr>
                <w:b/>
              </w:rPr>
              <w:t>C</w:t>
            </w:r>
          </w:p>
        </w:tc>
      </w:tr>
      <w:tr w:rsidR="0072056F" w:rsidRPr="00AD62F4" w14:paraId="5BA17964" w14:textId="77777777" w:rsidTr="005673D5">
        <w:tc>
          <w:tcPr>
            <w:tcW w:w="1308" w:type="dxa"/>
            <w:vMerge/>
          </w:tcPr>
          <w:p w14:paraId="74DDFAED" w14:textId="77777777" w:rsidR="0072056F" w:rsidRPr="00AD62F4" w:rsidRDefault="0072056F" w:rsidP="005673D5">
            <w:pPr>
              <w:jc w:val="center"/>
              <w:rPr>
                <w:b/>
              </w:rPr>
            </w:pPr>
          </w:p>
        </w:tc>
        <w:tc>
          <w:tcPr>
            <w:tcW w:w="1283" w:type="dxa"/>
          </w:tcPr>
          <w:p w14:paraId="02F05781" w14:textId="77777777" w:rsidR="0072056F" w:rsidRPr="00AD62F4" w:rsidRDefault="0072056F" w:rsidP="005673D5">
            <w:pPr>
              <w:jc w:val="center"/>
              <w:rPr>
                <w:b/>
              </w:rPr>
            </w:pPr>
            <w:r w:rsidRPr="00AD62F4">
              <w:rPr>
                <w:b/>
              </w:rPr>
              <w:t>n</w:t>
            </w:r>
          </w:p>
        </w:tc>
        <w:tc>
          <w:tcPr>
            <w:tcW w:w="1284" w:type="dxa"/>
          </w:tcPr>
          <w:p w14:paraId="595997A6" w14:textId="77777777" w:rsidR="0072056F" w:rsidRPr="00AD62F4" w:rsidRDefault="0072056F" w:rsidP="005673D5">
            <w:pPr>
              <w:jc w:val="center"/>
              <w:rPr>
                <w:b/>
              </w:rPr>
            </w:pPr>
            <w:r w:rsidRPr="00AD62F4">
              <w:rPr>
                <w:b/>
              </w:rPr>
              <w:t>%</w:t>
            </w:r>
          </w:p>
        </w:tc>
        <w:tc>
          <w:tcPr>
            <w:tcW w:w="1223" w:type="dxa"/>
          </w:tcPr>
          <w:p w14:paraId="5D1BA674" w14:textId="77777777" w:rsidR="0072056F" w:rsidRPr="00AD62F4" w:rsidRDefault="0072056F" w:rsidP="005673D5">
            <w:pPr>
              <w:jc w:val="center"/>
              <w:rPr>
                <w:b/>
              </w:rPr>
            </w:pPr>
            <w:r w:rsidRPr="00AD62F4">
              <w:rPr>
                <w:b/>
              </w:rPr>
              <w:t>n</w:t>
            </w:r>
          </w:p>
        </w:tc>
        <w:tc>
          <w:tcPr>
            <w:tcW w:w="1344" w:type="dxa"/>
          </w:tcPr>
          <w:p w14:paraId="08CD973F" w14:textId="77777777" w:rsidR="0072056F" w:rsidRPr="00AD62F4" w:rsidRDefault="0072056F" w:rsidP="005673D5">
            <w:pPr>
              <w:jc w:val="center"/>
              <w:rPr>
                <w:b/>
              </w:rPr>
            </w:pPr>
            <w:r w:rsidRPr="00AD62F4">
              <w:rPr>
                <w:b/>
              </w:rPr>
              <w:t>%</w:t>
            </w:r>
          </w:p>
        </w:tc>
        <w:tc>
          <w:tcPr>
            <w:tcW w:w="1283" w:type="dxa"/>
          </w:tcPr>
          <w:p w14:paraId="522FFCF7" w14:textId="77777777" w:rsidR="0072056F" w:rsidRPr="00AD62F4" w:rsidRDefault="0072056F" w:rsidP="005673D5">
            <w:pPr>
              <w:jc w:val="center"/>
              <w:rPr>
                <w:b/>
              </w:rPr>
            </w:pPr>
            <w:r w:rsidRPr="00AD62F4">
              <w:rPr>
                <w:b/>
              </w:rPr>
              <w:t>n</w:t>
            </w:r>
          </w:p>
        </w:tc>
        <w:tc>
          <w:tcPr>
            <w:tcW w:w="1285" w:type="dxa"/>
          </w:tcPr>
          <w:p w14:paraId="16086899" w14:textId="77777777" w:rsidR="0072056F" w:rsidRPr="00AD62F4" w:rsidRDefault="0072056F" w:rsidP="005673D5">
            <w:pPr>
              <w:jc w:val="center"/>
              <w:rPr>
                <w:b/>
              </w:rPr>
            </w:pPr>
            <w:r w:rsidRPr="00AD62F4">
              <w:rPr>
                <w:b/>
              </w:rPr>
              <w:t>%</w:t>
            </w:r>
          </w:p>
        </w:tc>
      </w:tr>
      <w:tr w:rsidR="0072056F" w:rsidRPr="00AD62F4" w14:paraId="55852EC9" w14:textId="77777777" w:rsidTr="005673D5">
        <w:tc>
          <w:tcPr>
            <w:tcW w:w="1308" w:type="dxa"/>
          </w:tcPr>
          <w:p w14:paraId="5CBAD9ED" w14:textId="77777777" w:rsidR="0072056F" w:rsidRPr="00AD62F4" w:rsidRDefault="0072056F" w:rsidP="005673D5">
            <w:pPr>
              <w:jc w:val="center"/>
              <w:rPr>
                <w:b/>
              </w:rPr>
            </w:pPr>
            <w:r w:rsidRPr="00AD62F4">
              <w:rPr>
                <w:b/>
              </w:rPr>
              <w:t>2015</w:t>
            </w:r>
          </w:p>
        </w:tc>
        <w:tc>
          <w:tcPr>
            <w:tcW w:w="1283" w:type="dxa"/>
          </w:tcPr>
          <w:p w14:paraId="074748D2" w14:textId="77777777" w:rsidR="0072056F" w:rsidRPr="00600ADC" w:rsidRDefault="0072056F" w:rsidP="005673D5">
            <w:pPr>
              <w:jc w:val="center"/>
            </w:pPr>
            <w:r w:rsidRPr="00600ADC">
              <w:rPr>
                <w:rFonts w:cs="Arial"/>
                <w:color w:val="000000"/>
              </w:rPr>
              <w:t>3,505,663</w:t>
            </w:r>
          </w:p>
        </w:tc>
        <w:tc>
          <w:tcPr>
            <w:tcW w:w="1284" w:type="dxa"/>
          </w:tcPr>
          <w:p w14:paraId="54C14D18" w14:textId="77777777" w:rsidR="0072056F" w:rsidRPr="00600ADC" w:rsidRDefault="0072056F" w:rsidP="005673D5">
            <w:pPr>
              <w:jc w:val="center"/>
            </w:pPr>
            <w:r w:rsidRPr="00600ADC">
              <w:rPr>
                <w:rFonts w:cs="Arial"/>
                <w:color w:val="000000"/>
              </w:rPr>
              <w:t>38.9</w:t>
            </w:r>
          </w:p>
        </w:tc>
        <w:tc>
          <w:tcPr>
            <w:tcW w:w="1223" w:type="dxa"/>
          </w:tcPr>
          <w:p w14:paraId="16B78363" w14:textId="77777777" w:rsidR="0072056F" w:rsidRPr="00600ADC" w:rsidRDefault="0072056F" w:rsidP="005673D5">
            <w:pPr>
              <w:jc w:val="center"/>
            </w:pPr>
            <w:r w:rsidRPr="00600ADC">
              <w:rPr>
                <w:rFonts w:cs="Arial"/>
                <w:color w:val="000000"/>
              </w:rPr>
              <w:t>3,498,964</w:t>
            </w:r>
          </w:p>
        </w:tc>
        <w:tc>
          <w:tcPr>
            <w:tcW w:w="1344" w:type="dxa"/>
          </w:tcPr>
          <w:p w14:paraId="19383580" w14:textId="77777777" w:rsidR="0072056F" w:rsidRPr="00600ADC" w:rsidRDefault="0072056F" w:rsidP="005673D5">
            <w:pPr>
              <w:jc w:val="center"/>
            </w:pPr>
            <w:r w:rsidRPr="00600ADC">
              <w:rPr>
                <w:rFonts w:cs="Arial"/>
                <w:color w:val="000000"/>
              </w:rPr>
              <w:t>38.9</w:t>
            </w:r>
          </w:p>
        </w:tc>
        <w:tc>
          <w:tcPr>
            <w:tcW w:w="1283" w:type="dxa"/>
          </w:tcPr>
          <w:p w14:paraId="1C691C62" w14:textId="77777777" w:rsidR="0072056F" w:rsidRPr="00600ADC" w:rsidRDefault="0072056F" w:rsidP="005673D5">
            <w:pPr>
              <w:jc w:val="center"/>
            </w:pPr>
            <w:r w:rsidRPr="00600ADC">
              <w:rPr>
                <w:rFonts w:cs="Arial"/>
                <w:color w:val="000000"/>
              </w:rPr>
              <w:t>3,492,105</w:t>
            </w:r>
          </w:p>
        </w:tc>
        <w:tc>
          <w:tcPr>
            <w:tcW w:w="1285" w:type="dxa"/>
          </w:tcPr>
          <w:p w14:paraId="0772ADE0" w14:textId="77777777" w:rsidR="0072056F" w:rsidRPr="00600ADC" w:rsidRDefault="0072056F" w:rsidP="005673D5">
            <w:pPr>
              <w:jc w:val="center"/>
            </w:pPr>
            <w:r w:rsidRPr="00600ADC">
              <w:rPr>
                <w:rFonts w:cs="Arial"/>
                <w:color w:val="000000"/>
              </w:rPr>
              <w:t>38.8</w:t>
            </w:r>
          </w:p>
        </w:tc>
      </w:tr>
      <w:tr w:rsidR="0072056F" w:rsidRPr="00AD62F4" w14:paraId="076C05A3" w14:textId="77777777" w:rsidTr="005673D5">
        <w:tc>
          <w:tcPr>
            <w:tcW w:w="1308" w:type="dxa"/>
          </w:tcPr>
          <w:p w14:paraId="7160A8A3" w14:textId="77777777" w:rsidR="0072056F" w:rsidRPr="00AD62F4" w:rsidRDefault="0072056F" w:rsidP="005673D5">
            <w:pPr>
              <w:jc w:val="center"/>
              <w:rPr>
                <w:b/>
              </w:rPr>
            </w:pPr>
            <w:r w:rsidRPr="00AD62F4">
              <w:rPr>
                <w:b/>
              </w:rPr>
              <w:t>2020</w:t>
            </w:r>
          </w:p>
        </w:tc>
        <w:tc>
          <w:tcPr>
            <w:tcW w:w="1283" w:type="dxa"/>
          </w:tcPr>
          <w:p w14:paraId="24326A54" w14:textId="77777777" w:rsidR="0072056F" w:rsidRPr="00600ADC" w:rsidRDefault="0072056F" w:rsidP="005673D5">
            <w:pPr>
              <w:jc w:val="center"/>
            </w:pPr>
            <w:r w:rsidRPr="00600ADC">
              <w:rPr>
                <w:rFonts w:cs="Arial"/>
                <w:color w:val="000000"/>
              </w:rPr>
              <w:t>3,815,403</w:t>
            </w:r>
          </w:p>
        </w:tc>
        <w:tc>
          <w:tcPr>
            <w:tcW w:w="1284" w:type="dxa"/>
          </w:tcPr>
          <w:p w14:paraId="3D25EEC2" w14:textId="77777777" w:rsidR="0072056F" w:rsidRPr="00600ADC" w:rsidRDefault="0072056F" w:rsidP="005673D5">
            <w:pPr>
              <w:jc w:val="center"/>
            </w:pPr>
            <w:r w:rsidRPr="00600ADC">
              <w:rPr>
                <w:rFonts w:cs="Arial"/>
                <w:color w:val="000000"/>
              </w:rPr>
              <w:t>38.6</w:t>
            </w:r>
          </w:p>
        </w:tc>
        <w:tc>
          <w:tcPr>
            <w:tcW w:w="1223" w:type="dxa"/>
          </w:tcPr>
          <w:p w14:paraId="734564EF" w14:textId="77777777" w:rsidR="0072056F" w:rsidRPr="00600ADC" w:rsidRDefault="0072056F" w:rsidP="005673D5">
            <w:pPr>
              <w:jc w:val="center"/>
            </w:pPr>
            <w:r w:rsidRPr="00600ADC">
              <w:rPr>
                <w:rFonts w:cs="Arial"/>
                <w:color w:val="000000"/>
              </w:rPr>
              <w:t>3,783,264</w:t>
            </w:r>
          </w:p>
        </w:tc>
        <w:tc>
          <w:tcPr>
            <w:tcW w:w="1344" w:type="dxa"/>
          </w:tcPr>
          <w:p w14:paraId="483E2A92" w14:textId="77777777" w:rsidR="0072056F" w:rsidRPr="00600ADC" w:rsidRDefault="0072056F" w:rsidP="005673D5">
            <w:pPr>
              <w:jc w:val="center"/>
            </w:pPr>
            <w:r w:rsidRPr="00600ADC">
              <w:rPr>
                <w:rFonts w:cs="Arial"/>
                <w:color w:val="000000"/>
              </w:rPr>
              <w:t>38.6</w:t>
            </w:r>
          </w:p>
        </w:tc>
        <w:tc>
          <w:tcPr>
            <w:tcW w:w="1283" w:type="dxa"/>
          </w:tcPr>
          <w:p w14:paraId="13F405B9" w14:textId="77777777" w:rsidR="0072056F" w:rsidRPr="00600ADC" w:rsidRDefault="0072056F" w:rsidP="005673D5">
            <w:pPr>
              <w:jc w:val="center"/>
            </w:pPr>
            <w:r w:rsidRPr="00600ADC">
              <w:rPr>
                <w:rFonts w:cs="Arial"/>
                <w:color w:val="000000"/>
              </w:rPr>
              <w:t>3,751,575</w:t>
            </w:r>
          </w:p>
        </w:tc>
        <w:tc>
          <w:tcPr>
            <w:tcW w:w="1285" w:type="dxa"/>
          </w:tcPr>
          <w:p w14:paraId="138C4627" w14:textId="77777777" w:rsidR="0072056F" w:rsidRPr="00600ADC" w:rsidRDefault="0072056F" w:rsidP="005673D5">
            <w:pPr>
              <w:jc w:val="center"/>
            </w:pPr>
            <w:r w:rsidRPr="00600ADC">
              <w:rPr>
                <w:rFonts w:cs="Arial"/>
                <w:color w:val="000000"/>
              </w:rPr>
              <w:t>38.5</w:t>
            </w:r>
          </w:p>
        </w:tc>
      </w:tr>
      <w:tr w:rsidR="0072056F" w:rsidRPr="00AD62F4" w14:paraId="33029CD9" w14:textId="77777777" w:rsidTr="005673D5">
        <w:tc>
          <w:tcPr>
            <w:tcW w:w="1308" w:type="dxa"/>
          </w:tcPr>
          <w:p w14:paraId="5620EBEC" w14:textId="77777777" w:rsidR="0072056F" w:rsidRPr="00AD62F4" w:rsidRDefault="0072056F" w:rsidP="005673D5">
            <w:pPr>
              <w:jc w:val="center"/>
              <w:rPr>
                <w:b/>
              </w:rPr>
            </w:pPr>
            <w:r w:rsidRPr="00AD62F4">
              <w:rPr>
                <w:b/>
              </w:rPr>
              <w:t>2025</w:t>
            </w:r>
          </w:p>
        </w:tc>
        <w:tc>
          <w:tcPr>
            <w:tcW w:w="1283" w:type="dxa"/>
          </w:tcPr>
          <w:p w14:paraId="48078EEE" w14:textId="77777777" w:rsidR="0072056F" w:rsidRPr="00600ADC" w:rsidRDefault="0072056F" w:rsidP="005673D5">
            <w:pPr>
              <w:jc w:val="center"/>
            </w:pPr>
            <w:r w:rsidRPr="00600ADC">
              <w:rPr>
                <w:rFonts w:cs="Arial"/>
                <w:color w:val="000000"/>
              </w:rPr>
              <w:t>4,126,509</w:t>
            </w:r>
          </w:p>
        </w:tc>
        <w:tc>
          <w:tcPr>
            <w:tcW w:w="1284" w:type="dxa"/>
          </w:tcPr>
          <w:p w14:paraId="65032443" w14:textId="77777777" w:rsidR="0072056F" w:rsidRPr="00600ADC" w:rsidRDefault="0072056F" w:rsidP="005673D5">
            <w:pPr>
              <w:jc w:val="center"/>
            </w:pPr>
            <w:r w:rsidRPr="00600ADC">
              <w:rPr>
                <w:rFonts w:cs="Arial"/>
                <w:color w:val="000000"/>
              </w:rPr>
              <w:t>38.3</w:t>
            </w:r>
          </w:p>
        </w:tc>
        <w:tc>
          <w:tcPr>
            <w:tcW w:w="1223" w:type="dxa"/>
          </w:tcPr>
          <w:p w14:paraId="44931C72" w14:textId="77777777" w:rsidR="0072056F" w:rsidRPr="00600ADC" w:rsidRDefault="0072056F" w:rsidP="005673D5">
            <w:pPr>
              <w:jc w:val="center"/>
            </w:pPr>
            <w:r w:rsidRPr="00600ADC">
              <w:rPr>
                <w:rFonts w:cs="Arial"/>
                <w:color w:val="000000"/>
              </w:rPr>
              <w:t>4,055,562</w:t>
            </w:r>
          </w:p>
        </w:tc>
        <w:tc>
          <w:tcPr>
            <w:tcW w:w="1344" w:type="dxa"/>
          </w:tcPr>
          <w:p w14:paraId="5AB70FCA" w14:textId="77777777" w:rsidR="0072056F" w:rsidRPr="00600ADC" w:rsidRDefault="0072056F" w:rsidP="005673D5">
            <w:pPr>
              <w:jc w:val="center"/>
            </w:pPr>
            <w:r w:rsidRPr="00600ADC">
              <w:rPr>
                <w:rFonts w:cs="Arial"/>
                <w:color w:val="000000"/>
              </w:rPr>
              <w:t>38.3</w:t>
            </w:r>
          </w:p>
        </w:tc>
        <w:tc>
          <w:tcPr>
            <w:tcW w:w="1283" w:type="dxa"/>
          </w:tcPr>
          <w:p w14:paraId="3BE59213" w14:textId="77777777" w:rsidR="0072056F" w:rsidRPr="00600ADC" w:rsidRDefault="0072056F" w:rsidP="005673D5">
            <w:pPr>
              <w:jc w:val="center"/>
            </w:pPr>
            <w:r w:rsidRPr="00600ADC">
              <w:rPr>
                <w:rFonts w:cs="Arial"/>
                <w:color w:val="000000"/>
              </w:rPr>
              <w:t>3,987,718</w:t>
            </w:r>
          </w:p>
        </w:tc>
        <w:tc>
          <w:tcPr>
            <w:tcW w:w="1285" w:type="dxa"/>
          </w:tcPr>
          <w:p w14:paraId="7121A6A3" w14:textId="77777777" w:rsidR="0072056F" w:rsidRPr="00600ADC" w:rsidRDefault="0072056F" w:rsidP="005673D5">
            <w:pPr>
              <w:jc w:val="center"/>
            </w:pPr>
            <w:r w:rsidRPr="00600ADC">
              <w:rPr>
                <w:rFonts w:cs="Arial"/>
                <w:color w:val="000000"/>
              </w:rPr>
              <w:t>38.2</w:t>
            </w:r>
          </w:p>
        </w:tc>
      </w:tr>
      <w:tr w:rsidR="0072056F" w:rsidRPr="00AD62F4" w14:paraId="535FC404" w14:textId="77777777" w:rsidTr="005673D5">
        <w:tc>
          <w:tcPr>
            <w:tcW w:w="1308" w:type="dxa"/>
          </w:tcPr>
          <w:p w14:paraId="0647FE63" w14:textId="77777777" w:rsidR="0072056F" w:rsidRPr="00AD62F4" w:rsidRDefault="0072056F" w:rsidP="005673D5">
            <w:pPr>
              <w:jc w:val="center"/>
              <w:rPr>
                <w:b/>
              </w:rPr>
            </w:pPr>
            <w:r w:rsidRPr="00AD62F4">
              <w:rPr>
                <w:b/>
              </w:rPr>
              <w:t>2030</w:t>
            </w:r>
          </w:p>
        </w:tc>
        <w:tc>
          <w:tcPr>
            <w:tcW w:w="1283" w:type="dxa"/>
          </w:tcPr>
          <w:p w14:paraId="12F6CF5E" w14:textId="77777777" w:rsidR="0072056F" w:rsidRPr="00600ADC" w:rsidRDefault="0072056F" w:rsidP="005673D5">
            <w:pPr>
              <w:jc w:val="center"/>
            </w:pPr>
            <w:r w:rsidRPr="00600ADC">
              <w:rPr>
                <w:rFonts w:cs="Arial"/>
                <w:color w:val="000000"/>
              </w:rPr>
              <w:t>4,455,579</w:t>
            </w:r>
          </w:p>
        </w:tc>
        <w:tc>
          <w:tcPr>
            <w:tcW w:w="1284" w:type="dxa"/>
          </w:tcPr>
          <w:p w14:paraId="217E13DB" w14:textId="77777777" w:rsidR="0072056F" w:rsidRPr="00600ADC" w:rsidRDefault="0072056F" w:rsidP="005673D5">
            <w:pPr>
              <w:jc w:val="center"/>
            </w:pPr>
            <w:r w:rsidRPr="00600ADC">
              <w:rPr>
                <w:rFonts w:cs="Arial"/>
                <w:color w:val="000000"/>
              </w:rPr>
              <w:t>38.1</w:t>
            </w:r>
          </w:p>
        </w:tc>
        <w:tc>
          <w:tcPr>
            <w:tcW w:w="1223" w:type="dxa"/>
          </w:tcPr>
          <w:p w14:paraId="7CCC6FB4" w14:textId="77777777" w:rsidR="0072056F" w:rsidRPr="00600ADC" w:rsidRDefault="0072056F" w:rsidP="005673D5">
            <w:pPr>
              <w:jc w:val="center"/>
            </w:pPr>
            <w:r w:rsidRPr="00600ADC">
              <w:rPr>
                <w:rFonts w:cs="Arial"/>
                <w:color w:val="000000"/>
              </w:rPr>
              <w:t>4,340,281</w:t>
            </w:r>
          </w:p>
        </w:tc>
        <w:tc>
          <w:tcPr>
            <w:tcW w:w="1344" w:type="dxa"/>
          </w:tcPr>
          <w:p w14:paraId="49E6409B" w14:textId="77777777" w:rsidR="0072056F" w:rsidRPr="00600ADC" w:rsidRDefault="0072056F" w:rsidP="005673D5">
            <w:pPr>
              <w:jc w:val="center"/>
            </w:pPr>
            <w:r w:rsidRPr="00600ADC">
              <w:rPr>
                <w:rFonts w:cs="Arial"/>
                <w:color w:val="000000"/>
              </w:rPr>
              <w:t>38.0</w:t>
            </w:r>
          </w:p>
        </w:tc>
        <w:tc>
          <w:tcPr>
            <w:tcW w:w="1283" w:type="dxa"/>
          </w:tcPr>
          <w:p w14:paraId="214949A9" w14:textId="77777777" w:rsidR="0072056F" w:rsidRPr="00600ADC" w:rsidRDefault="0072056F" w:rsidP="005673D5">
            <w:pPr>
              <w:jc w:val="center"/>
            </w:pPr>
            <w:r w:rsidRPr="00600ADC">
              <w:rPr>
                <w:rFonts w:cs="Arial"/>
                <w:color w:val="000000"/>
              </w:rPr>
              <w:t>4,234,066</w:t>
            </w:r>
          </w:p>
        </w:tc>
        <w:tc>
          <w:tcPr>
            <w:tcW w:w="1285" w:type="dxa"/>
          </w:tcPr>
          <w:p w14:paraId="139B9996" w14:textId="77777777" w:rsidR="0072056F" w:rsidRPr="00600ADC" w:rsidRDefault="0072056F" w:rsidP="005673D5">
            <w:pPr>
              <w:jc w:val="center"/>
            </w:pPr>
            <w:r w:rsidRPr="00600ADC">
              <w:rPr>
                <w:rFonts w:cs="Arial"/>
                <w:color w:val="000000"/>
              </w:rPr>
              <w:t>37.9</w:t>
            </w:r>
          </w:p>
        </w:tc>
      </w:tr>
      <w:tr w:rsidR="0072056F" w:rsidRPr="00AD62F4" w14:paraId="4F123390" w14:textId="77777777" w:rsidTr="005673D5">
        <w:tc>
          <w:tcPr>
            <w:tcW w:w="1308" w:type="dxa"/>
          </w:tcPr>
          <w:p w14:paraId="1BEFB3F5" w14:textId="77777777" w:rsidR="0072056F" w:rsidRPr="00AD62F4" w:rsidRDefault="0072056F" w:rsidP="005673D5">
            <w:pPr>
              <w:jc w:val="center"/>
              <w:rPr>
                <w:b/>
              </w:rPr>
            </w:pPr>
            <w:r w:rsidRPr="00AD62F4">
              <w:rPr>
                <w:b/>
              </w:rPr>
              <w:t>2035</w:t>
            </w:r>
          </w:p>
        </w:tc>
        <w:tc>
          <w:tcPr>
            <w:tcW w:w="1283" w:type="dxa"/>
          </w:tcPr>
          <w:p w14:paraId="55D78410" w14:textId="77777777" w:rsidR="0072056F" w:rsidRPr="00600ADC" w:rsidRDefault="0072056F" w:rsidP="005673D5">
            <w:pPr>
              <w:jc w:val="center"/>
            </w:pPr>
            <w:r w:rsidRPr="00600ADC">
              <w:rPr>
                <w:rFonts w:cs="Arial"/>
                <w:color w:val="000000"/>
              </w:rPr>
              <w:t>4,787,396</w:t>
            </w:r>
          </w:p>
        </w:tc>
        <w:tc>
          <w:tcPr>
            <w:tcW w:w="1284" w:type="dxa"/>
          </w:tcPr>
          <w:p w14:paraId="47F22D48" w14:textId="77777777" w:rsidR="0072056F" w:rsidRPr="00600ADC" w:rsidRDefault="0072056F" w:rsidP="005673D5">
            <w:pPr>
              <w:jc w:val="center"/>
            </w:pPr>
            <w:r w:rsidRPr="00600ADC">
              <w:rPr>
                <w:rFonts w:cs="Arial"/>
                <w:color w:val="000000"/>
              </w:rPr>
              <w:t>37.8</w:t>
            </w:r>
          </w:p>
        </w:tc>
        <w:tc>
          <w:tcPr>
            <w:tcW w:w="1223" w:type="dxa"/>
          </w:tcPr>
          <w:p w14:paraId="30C00A55" w14:textId="77777777" w:rsidR="0072056F" w:rsidRPr="00600ADC" w:rsidRDefault="0072056F" w:rsidP="005673D5">
            <w:pPr>
              <w:jc w:val="center"/>
            </w:pPr>
            <w:r w:rsidRPr="00600ADC">
              <w:rPr>
                <w:rFonts w:cs="Arial"/>
                <w:color w:val="000000"/>
              </w:rPr>
              <w:t>4,617,165</w:t>
            </w:r>
          </w:p>
        </w:tc>
        <w:tc>
          <w:tcPr>
            <w:tcW w:w="1344" w:type="dxa"/>
          </w:tcPr>
          <w:p w14:paraId="52593D4A" w14:textId="77777777" w:rsidR="0072056F" w:rsidRPr="00600ADC" w:rsidRDefault="0072056F" w:rsidP="005673D5">
            <w:pPr>
              <w:jc w:val="center"/>
            </w:pPr>
            <w:r w:rsidRPr="00600ADC">
              <w:rPr>
                <w:rFonts w:cs="Arial"/>
                <w:color w:val="000000"/>
              </w:rPr>
              <w:t>37.8</w:t>
            </w:r>
          </w:p>
        </w:tc>
        <w:tc>
          <w:tcPr>
            <w:tcW w:w="1283" w:type="dxa"/>
          </w:tcPr>
          <w:p w14:paraId="449114A0" w14:textId="77777777" w:rsidR="0072056F" w:rsidRPr="00600ADC" w:rsidRDefault="0072056F" w:rsidP="005673D5">
            <w:pPr>
              <w:jc w:val="center"/>
            </w:pPr>
            <w:r w:rsidRPr="00600ADC">
              <w:rPr>
                <w:rFonts w:cs="Arial"/>
                <w:color w:val="000000"/>
              </w:rPr>
              <w:t>4,465,449</w:t>
            </w:r>
          </w:p>
        </w:tc>
        <w:tc>
          <w:tcPr>
            <w:tcW w:w="1285" w:type="dxa"/>
          </w:tcPr>
          <w:p w14:paraId="0CD128AD" w14:textId="77777777" w:rsidR="0072056F" w:rsidRPr="00600ADC" w:rsidRDefault="0072056F" w:rsidP="005673D5">
            <w:pPr>
              <w:jc w:val="center"/>
            </w:pPr>
            <w:r w:rsidRPr="00600ADC">
              <w:rPr>
                <w:rFonts w:cs="Arial"/>
                <w:color w:val="000000"/>
              </w:rPr>
              <w:t>37.6</w:t>
            </w:r>
          </w:p>
        </w:tc>
      </w:tr>
    </w:tbl>
    <w:p w14:paraId="0850F66E" w14:textId="77777777" w:rsidR="0072056F" w:rsidRDefault="0072056F" w:rsidP="0072056F">
      <w:pPr>
        <w:jc w:val="left"/>
      </w:pPr>
    </w:p>
    <w:p w14:paraId="250A88A5" w14:textId="1AF2D91B" w:rsidR="0072056F" w:rsidRDefault="0072056F" w:rsidP="007C1D34">
      <w:r>
        <w:t xml:space="preserve">Population pyramids were constructed to help illustrate the changes in the </w:t>
      </w:r>
      <w:r w:rsidR="007C1D34">
        <w:t>number</w:t>
      </w:r>
      <w:r w:rsidR="00E6010D">
        <w:t>s</w:t>
      </w:r>
      <w:r>
        <w:t xml:space="preserve"> of Australian women aged 20 to 90 who have difficulty managing on income in 2015 and 2035 (</w:t>
      </w:r>
      <w:r w:rsidRPr="003A3266">
        <w:t xml:space="preserve">Figures </w:t>
      </w:r>
      <w:r>
        <w:t>9</w:t>
      </w:r>
      <w:r w:rsidRPr="003A3266">
        <w:t>-</w:t>
      </w:r>
      <w:r>
        <w:t>5</w:t>
      </w:r>
      <w:r w:rsidRPr="003A3266">
        <w:t xml:space="preserve"> and </w:t>
      </w:r>
      <w:r>
        <w:t>9</w:t>
      </w:r>
      <w:r w:rsidRPr="003A3266">
        <w:t>-</w:t>
      </w:r>
      <w:r>
        <w:t xml:space="preserve">6). </w:t>
      </w:r>
    </w:p>
    <w:p w14:paraId="2028DBA3" w14:textId="77777777" w:rsidR="0072056F" w:rsidRDefault="0072056F" w:rsidP="0072056F">
      <w:pPr>
        <w:jc w:val="left"/>
      </w:pPr>
    </w:p>
    <w:p w14:paraId="5A7ED0CF" w14:textId="77777777" w:rsidR="0072056F" w:rsidRDefault="0072056F" w:rsidP="0072056F">
      <w:pPr>
        <w:jc w:val="left"/>
      </w:pPr>
    </w:p>
    <w:p w14:paraId="4E1D71CF" w14:textId="77777777" w:rsidR="0072056F" w:rsidRPr="003C693C" w:rsidRDefault="0072056F" w:rsidP="0072056F">
      <w:pPr>
        <w:spacing w:before="0" w:after="0" w:line="240" w:lineRule="auto"/>
        <w:jc w:val="left"/>
        <w:rPr>
          <w:b/>
          <w:color w:val="00B050"/>
        </w:rPr>
      </w:pPr>
    </w:p>
    <w:p w14:paraId="5AA3FF85" w14:textId="77777777" w:rsidR="0072056F" w:rsidRDefault="0072056F" w:rsidP="0072056F">
      <w:pPr>
        <w:spacing w:before="0" w:after="0" w:line="240" w:lineRule="auto"/>
        <w:jc w:val="left"/>
      </w:pPr>
      <w:r>
        <w:br w:type="page"/>
      </w:r>
    </w:p>
    <w:p w14:paraId="608E6BAE" w14:textId="0A4A9E44" w:rsidR="0072056F" w:rsidRDefault="0027152A" w:rsidP="0072056F">
      <w:pPr>
        <w:keepNext/>
        <w:jc w:val="center"/>
      </w:pPr>
      <w:r>
        <w:rPr>
          <w:noProof/>
          <w:szCs w:val="24"/>
        </w:rPr>
        <w:lastRenderedPageBreak/>
        <w:drawing>
          <wp:inline distT="0" distB="0" distL="0" distR="0" wp14:anchorId="57748DA1" wp14:editId="782A63FE">
            <wp:extent cx="4878000" cy="36576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52C5CE4C" w14:textId="307CDDB7" w:rsidR="0072056F" w:rsidRDefault="0072056F" w:rsidP="0072056F">
      <w:pPr>
        <w:pStyle w:val="Caption"/>
      </w:pPr>
      <w:bookmarkStart w:id="373" w:name="_Toc452470001"/>
      <w:r>
        <w:t xml:space="preserve">Figure </w:t>
      </w:r>
      <w:fldSimple w:instr=" STYLEREF 1 \s ">
        <w:r w:rsidR="004675BB">
          <w:rPr>
            <w:noProof/>
          </w:rPr>
          <w:t>9</w:t>
        </w:r>
      </w:fldSimple>
      <w:r w:rsidR="003D2D66">
        <w:noBreakHyphen/>
      </w:r>
      <w:fldSimple w:instr=" SEQ Figure \* ARABIC \s 1 ">
        <w:r w:rsidR="004675BB">
          <w:rPr>
            <w:noProof/>
          </w:rPr>
          <w:t>5</w:t>
        </w:r>
      </w:fldSimple>
      <w:r>
        <w:t xml:space="preserve">: </w:t>
      </w:r>
      <w:r w:rsidRPr="00CE0F1D">
        <w:t xml:space="preserve">Projected </w:t>
      </w:r>
      <w:r w:rsidR="007C1D34">
        <w:t>number</w:t>
      </w:r>
      <w:r w:rsidR="00E6010D">
        <w:t>s</w:t>
      </w:r>
      <w:r w:rsidRPr="00CE0F1D">
        <w:t xml:space="preserve"> of women who have difficulty managing on income in Australia by age in 2015 based on current population trends (Series B).</w:t>
      </w:r>
      <w:bookmarkEnd w:id="373"/>
    </w:p>
    <w:p w14:paraId="09881C85" w14:textId="77777777" w:rsidR="0072056F" w:rsidRDefault="0072056F" w:rsidP="0072056F"/>
    <w:p w14:paraId="45BAC4CD" w14:textId="0DCD3485" w:rsidR="0072056F" w:rsidRDefault="0027152A" w:rsidP="0072056F">
      <w:pPr>
        <w:keepNext/>
        <w:jc w:val="center"/>
      </w:pPr>
      <w:r>
        <w:rPr>
          <w:noProof/>
          <w:szCs w:val="24"/>
        </w:rPr>
        <w:drawing>
          <wp:inline distT="0" distB="0" distL="0" distR="0" wp14:anchorId="146B55F3" wp14:editId="4C8A1287">
            <wp:extent cx="4878000"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291CC5F0" w14:textId="3A67C04D" w:rsidR="0072056F" w:rsidRDefault="0072056F" w:rsidP="0072056F">
      <w:pPr>
        <w:pStyle w:val="Caption"/>
      </w:pPr>
      <w:bookmarkStart w:id="374" w:name="_Toc452470002"/>
      <w:r>
        <w:t xml:space="preserve">Figure </w:t>
      </w:r>
      <w:fldSimple w:instr=" STYLEREF 1 \s ">
        <w:r w:rsidR="004675BB">
          <w:rPr>
            <w:noProof/>
          </w:rPr>
          <w:t>9</w:t>
        </w:r>
      </w:fldSimple>
      <w:r w:rsidR="003D2D66">
        <w:noBreakHyphen/>
      </w:r>
      <w:fldSimple w:instr=" SEQ Figure \* ARABIC \s 1 ">
        <w:r w:rsidR="004675BB">
          <w:rPr>
            <w:noProof/>
          </w:rPr>
          <w:t>6</w:t>
        </w:r>
      </w:fldSimple>
      <w:r>
        <w:t xml:space="preserve">: </w:t>
      </w:r>
      <w:r w:rsidRPr="000B6520">
        <w:t xml:space="preserve">Projected </w:t>
      </w:r>
      <w:r w:rsidR="007C1D34">
        <w:t>number</w:t>
      </w:r>
      <w:r w:rsidR="00E6010D">
        <w:t>s</w:t>
      </w:r>
      <w:r w:rsidRPr="000B6520">
        <w:t xml:space="preserve"> of women who will have difficulty managing on income in Australia by age in 2035 based on current population trends (Series B).</w:t>
      </w:r>
      <w:bookmarkEnd w:id="374"/>
    </w:p>
    <w:p w14:paraId="4FE25D61" w14:textId="0D830AC3" w:rsidR="0072056F" w:rsidRDefault="0072056F" w:rsidP="0072056F">
      <w:pPr>
        <w:pStyle w:val="Heading2"/>
      </w:pPr>
      <w:bookmarkStart w:id="375" w:name="_Toc446584317"/>
      <w:bookmarkStart w:id="376" w:name="_Toc446585439"/>
      <w:bookmarkStart w:id="377" w:name="_Toc452371051"/>
      <w:r>
        <w:lastRenderedPageBreak/>
        <w:t>Impact of difficulty managing on income on healthcare use and costs</w:t>
      </w:r>
      <w:bookmarkEnd w:id="375"/>
      <w:bookmarkEnd w:id="376"/>
      <w:bookmarkEnd w:id="377"/>
    </w:p>
    <w:p w14:paraId="3A25403C" w14:textId="77777777" w:rsidR="0072056F" w:rsidRPr="00A335D6" w:rsidRDefault="0072056F" w:rsidP="0072056F">
      <w:r>
        <w:t xml:space="preserve">The use of healthcare services by Australian women who do or do not have difficulty managing on income was estimated by comparing the mean number of MBS claims, PBS prescriptions filled, and hospital admissions each year and the cost of accessing these services. </w:t>
      </w:r>
    </w:p>
    <w:p w14:paraId="421E0A26" w14:textId="08AB2ED4" w:rsidR="0072056F" w:rsidRDefault="0072056F" w:rsidP="0072056F">
      <w:pPr>
        <w:pStyle w:val="Heading3"/>
      </w:pPr>
      <w:bookmarkStart w:id="378" w:name="_Toc446584318"/>
      <w:bookmarkStart w:id="379" w:name="_Toc446585440"/>
      <w:bookmarkStart w:id="380" w:name="_Toc452371052"/>
      <w:r>
        <w:t>Medicare Benefits Scheme</w:t>
      </w:r>
      <w:bookmarkEnd w:id="378"/>
      <w:bookmarkEnd w:id="379"/>
      <w:bookmarkEnd w:id="380"/>
    </w:p>
    <w:p w14:paraId="1578312B" w14:textId="7C8C6065" w:rsidR="0072056F" w:rsidRDefault="0072056F" w:rsidP="0072056F">
      <w:r>
        <w:t xml:space="preserve">The ALSWH survey data are linked to MBS data from 1996 to 2013. The MBS dataset allows us to determine the number of unreferred MBS claims made by each participant. </w:t>
      </w:r>
      <w:r w:rsidR="00605405">
        <w:t>‘</w:t>
      </w:r>
      <w:r>
        <w:t>Unreferred</w:t>
      </w:r>
      <w:r w:rsidR="00605405">
        <w:t>’</w:t>
      </w:r>
      <w:r>
        <w:t xml:space="preserve"> means visits to a general practitioner without requiring a referral.  Women who had difficulty managing on their income made, on average, 1-2 more unreferred MBS claims than women who found it easier to manage on income, for all cohorts (Figure 9-7).</w:t>
      </w:r>
    </w:p>
    <w:p w14:paraId="3F02FE89" w14:textId="77777777" w:rsidR="0072056F" w:rsidRPr="00E37494" w:rsidRDefault="0072056F" w:rsidP="0072056F"/>
    <w:p w14:paraId="70EBA548" w14:textId="4FDFF6B7" w:rsidR="0072056F" w:rsidRDefault="00B11BCF" w:rsidP="0072056F">
      <w:pPr>
        <w:keepNext/>
        <w:jc w:val="center"/>
      </w:pPr>
      <w:r>
        <w:rPr>
          <w:noProof/>
          <w:szCs w:val="24"/>
        </w:rPr>
        <w:drawing>
          <wp:inline distT="0" distB="0" distL="0" distR="0" wp14:anchorId="518CBA65" wp14:editId="58413256">
            <wp:extent cx="487800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B30C15B" w14:textId="3D54AE26" w:rsidR="0072056F" w:rsidRDefault="0072056F" w:rsidP="0072056F">
      <w:pPr>
        <w:pStyle w:val="Caption"/>
      </w:pPr>
      <w:bookmarkStart w:id="381" w:name="_Toc452470003"/>
      <w:r>
        <w:t xml:space="preserve">Figure </w:t>
      </w:r>
      <w:fldSimple w:instr=" STYLEREF 1 \s ">
        <w:r w:rsidR="004675BB">
          <w:rPr>
            <w:noProof/>
          </w:rPr>
          <w:t>9</w:t>
        </w:r>
      </w:fldSimple>
      <w:r w:rsidR="003D2D66">
        <w:noBreakHyphen/>
      </w:r>
      <w:fldSimple w:instr=" SEQ Figure \* ARABIC \s 1 ">
        <w:r w:rsidR="004675BB">
          <w:rPr>
            <w:noProof/>
          </w:rPr>
          <w:t>7</w:t>
        </w:r>
      </w:fldSimple>
      <w:r>
        <w:t xml:space="preserve">: </w:t>
      </w:r>
      <w:r w:rsidRPr="000A5A8D">
        <w:t xml:space="preserve">Comparison of average number </w:t>
      </w:r>
      <w:r>
        <w:t xml:space="preserve">of unreferred </w:t>
      </w:r>
      <w:r w:rsidRPr="000A5A8D">
        <w:t>MBS claims per participant per year for the 1973-78, 1946-51, 1921-26 cohorts by ability to manage on income.</w:t>
      </w:r>
      <w:bookmarkEnd w:id="381"/>
    </w:p>
    <w:p w14:paraId="38767FD3" w14:textId="77777777" w:rsidR="0072056F" w:rsidRDefault="0072056F" w:rsidP="0072056F">
      <w:pPr>
        <w:rPr>
          <w:b/>
        </w:rPr>
      </w:pPr>
    </w:p>
    <w:p w14:paraId="35128B3C" w14:textId="7F1B96ED" w:rsidR="0072056F" w:rsidRDefault="0072056F" w:rsidP="0072056F">
      <w:r>
        <w:t xml:space="preserve">To estimate the total unreferred MBS cost, the average cost of unreferred MBS services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t xml:space="preserve"> and was reported to be $48.80</w:t>
      </w:r>
      <w:r w:rsidR="0044607A">
        <w:t xml:space="preserve"> per visit</w:t>
      </w:r>
      <w:r>
        <w:t xml:space="preserve">. To estimate total costs, it was assumed that this average cost was the same for women who did or did not have difficulty managing on income. The total unreferred MBS cost (in 2014 Australian dollars) for each participant for every year from 1996 to 2013 was </w:t>
      </w:r>
      <w:r>
        <w:lastRenderedPageBreak/>
        <w:t>estimated by multiplying the number of unreferred MBS claims by $48.80. Then, the annual MBS cost per participant by ability to manage on income was estimated (Appendix D, Section 15.1).</w:t>
      </w:r>
    </w:p>
    <w:p w14:paraId="23743E83" w14:textId="77777777" w:rsidR="0072056F" w:rsidRDefault="0072056F" w:rsidP="0072056F"/>
    <w:p w14:paraId="3D8EE688" w14:textId="7358C71F" w:rsidR="0072056F" w:rsidRDefault="0072056F" w:rsidP="0072056F">
      <w:r>
        <w:t>For the 1973-78 cohort, the difference in mean unreferred MBS cost was $48-65 (in</w:t>
      </w:r>
      <w:r w:rsidR="00E54443">
        <w:t xml:space="preserve"> 2014 Australian dollars) from S</w:t>
      </w:r>
      <w:r>
        <w:t>urvey 1 to 6 (Figure 9-8). In the 1946-51 cohort, the difference in unref</w:t>
      </w:r>
      <w:r w:rsidR="00E54443">
        <w:t>erred MBS cost was $60-85 from S</w:t>
      </w:r>
      <w:r>
        <w:t>urvey 1 to 5 an</w:t>
      </w:r>
      <w:r w:rsidR="00E54443">
        <w:t>d increased to $113 by S</w:t>
      </w:r>
      <w:r>
        <w:t>urvey 7. For the 1921-26 cohort, the difference in unreferred MBS cost declin</w:t>
      </w:r>
      <w:r w:rsidR="00F8541F">
        <w:t>ed from $121 at the highest at S</w:t>
      </w:r>
      <w:r>
        <w:t xml:space="preserve">urvey 4 to $47 at </w:t>
      </w:r>
      <w:r w:rsidR="00E54443">
        <w:t>S</w:t>
      </w:r>
      <w:r>
        <w:t>urvey 6.</w:t>
      </w:r>
    </w:p>
    <w:p w14:paraId="2E2EB910" w14:textId="77777777" w:rsidR="0072056F" w:rsidRDefault="0072056F" w:rsidP="0072056F"/>
    <w:p w14:paraId="517E637E" w14:textId="16E9480D" w:rsidR="0072056F" w:rsidRDefault="00B11BCF" w:rsidP="0072056F">
      <w:pPr>
        <w:keepNext/>
        <w:jc w:val="center"/>
      </w:pPr>
      <w:r>
        <w:rPr>
          <w:noProof/>
          <w:szCs w:val="24"/>
        </w:rPr>
        <w:drawing>
          <wp:inline distT="0" distB="0" distL="0" distR="0" wp14:anchorId="674B6DE6" wp14:editId="2290C6DF">
            <wp:extent cx="4878000" cy="36576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8BBB9F4" w14:textId="5ECF1AAD" w:rsidR="0072056F" w:rsidRDefault="0072056F" w:rsidP="0072056F">
      <w:pPr>
        <w:pStyle w:val="Caption"/>
        <w:rPr>
          <w:b w:val="0"/>
          <w:color w:val="00B050"/>
        </w:rPr>
      </w:pPr>
      <w:bookmarkStart w:id="382" w:name="_Toc452470004"/>
      <w:r>
        <w:t xml:space="preserve">Figure </w:t>
      </w:r>
      <w:fldSimple w:instr=" STYLEREF 1 \s ">
        <w:r w:rsidR="004675BB">
          <w:rPr>
            <w:noProof/>
          </w:rPr>
          <w:t>9</w:t>
        </w:r>
      </w:fldSimple>
      <w:r w:rsidR="003D2D66">
        <w:noBreakHyphen/>
      </w:r>
      <w:fldSimple w:instr=" SEQ Figure \* ARABIC \s 1 ">
        <w:r w:rsidR="004675BB">
          <w:rPr>
            <w:noProof/>
          </w:rPr>
          <w:t>8</w:t>
        </w:r>
      </w:fldSimple>
      <w:r>
        <w:t xml:space="preserve">: </w:t>
      </w:r>
      <w:r w:rsidRPr="008D3FEE">
        <w:t xml:space="preserve">Comparison of average </w:t>
      </w:r>
      <w:r>
        <w:t xml:space="preserve">unreferred </w:t>
      </w:r>
      <w:r w:rsidRPr="008D3FEE">
        <w:t xml:space="preserve">MBS costs (in 2014 Australian dollars) per participant per year for the 1973-78, 1946-51, </w:t>
      </w:r>
      <w:r w:rsidR="0044607A">
        <w:t xml:space="preserve">and </w:t>
      </w:r>
      <w:r w:rsidRPr="008D3FEE">
        <w:t>1921-26 cohorts by ability to manage on income.</w:t>
      </w:r>
      <w:bookmarkEnd w:id="382"/>
    </w:p>
    <w:p w14:paraId="54D9B608" w14:textId="77777777" w:rsidR="0072056F" w:rsidRDefault="0072056F" w:rsidP="0072056F"/>
    <w:p w14:paraId="3F293C6E" w14:textId="4F4AB5EC" w:rsidR="0072056F" w:rsidRPr="00DD3104" w:rsidRDefault="0072056F" w:rsidP="0072056F">
      <w:pPr>
        <w:pStyle w:val="Heading3"/>
      </w:pPr>
      <w:bookmarkStart w:id="383" w:name="_Toc446584319"/>
      <w:bookmarkStart w:id="384" w:name="_Toc446585441"/>
      <w:bookmarkStart w:id="385" w:name="_Toc452371053"/>
      <w:r w:rsidRPr="00DD3104">
        <w:t>Pharmaceutical Benefits Scheme</w:t>
      </w:r>
      <w:bookmarkEnd w:id="383"/>
      <w:bookmarkEnd w:id="384"/>
      <w:bookmarkEnd w:id="385"/>
      <w:r w:rsidRPr="00DD3104">
        <w:t xml:space="preserve"> </w:t>
      </w:r>
    </w:p>
    <w:p w14:paraId="2C00148A" w14:textId="4FAC7BE5" w:rsidR="0072056F" w:rsidRDefault="0072056F" w:rsidP="0072056F">
      <w:r>
        <w:t>ALSWH data were linked to the latest available PBS dataset (2012-13 financial year), which provided a record of each PBS script that was filled and its associated cost for each participant. The average number of scripts filled and cost (in 2012-13 Australian dollars) was then determined by women’s self-reported ability to manage on income (Appendix D, Section 15.2). Because the 2012-13 period corresponded to one survey per cohort, there are only three sets of data points.</w:t>
      </w:r>
    </w:p>
    <w:p w14:paraId="1A20BE0A" w14:textId="77777777" w:rsidR="0072056F" w:rsidRDefault="0072056F" w:rsidP="0072056F"/>
    <w:p w14:paraId="7527392E" w14:textId="77777777" w:rsidR="0072056F" w:rsidRDefault="0072056F" w:rsidP="0072056F">
      <w:r>
        <w:t>In the 1973-78 and 1946-51 cohort, women who had difficulty managing on their income had more PBS prescriptions filled and higher mean PBS costs than women who found it easier to manage on their income (Table 9-2). However, in the 1921-26 cohort, there was little difference between the two groups.</w:t>
      </w:r>
    </w:p>
    <w:p w14:paraId="7CC998B6" w14:textId="77777777" w:rsidR="0072056F" w:rsidRDefault="0072056F" w:rsidP="0072056F"/>
    <w:p w14:paraId="5CF479D3" w14:textId="6F958137" w:rsidR="0072056F" w:rsidRDefault="0072056F" w:rsidP="00720317">
      <w:pPr>
        <w:pStyle w:val="Caption"/>
        <w:keepNext/>
        <w:spacing w:after="0"/>
      </w:pPr>
      <w:bookmarkStart w:id="386" w:name="_Toc446590857"/>
      <w:bookmarkStart w:id="387" w:name="_Toc452470091"/>
      <w:r>
        <w:t xml:space="preserve">Table </w:t>
      </w:r>
      <w:fldSimple w:instr=" STYLEREF 1 \s ">
        <w:r w:rsidR="004675BB">
          <w:rPr>
            <w:noProof/>
          </w:rPr>
          <w:t>9</w:t>
        </w:r>
      </w:fldSimple>
      <w:r w:rsidR="003D2D66">
        <w:noBreakHyphen/>
      </w:r>
      <w:fldSimple w:instr=" SEQ Table \* ARABIC \s 1 ">
        <w:r w:rsidR="004675BB">
          <w:rPr>
            <w:noProof/>
          </w:rPr>
          <w:t>2</w:t>
        </w:r>
      </w:fldSimple>
      <w:r>
        <w:t xml:space="preserve">: </w:t>
      </w:r>
      <w:r w:rsidRPr="00AB0B02">
        <w:t>Mean PBS claims and cost</w:t>
      </w:r>
      <w:r w:rsidR="006F6531">
        <w:t>s</w:t>
      </w:r>
      <w:r w:rsidRPr="00AB0B02">
        <w:t xml:space="preserve"> (in 2012-13 Australian dollars) per participant </w:t>
      </w:r>
      <w:r w:rsidR="0044607A">
        <w:t xml:space="preserve">in the 1973-78, </w:t>
      </w:r>
      <w:r w:rsidRPr="00AB0B02">
        <w:t xml:space="preserve">1946-51, </w:t>
      </w:r>
      <w:r w:rsidR="0044607A">
        <w:t xml:space="preserve">and </w:t>
      </w:r>
      <w:r w:rsidRPr="00AB0B02">
        <w:t>1921-26 cohorts</w:t>
      </w:r>
      <w:r w:rsidR="005076D7">
        <w:t>,</w:t>
      </w:r>
      <w:r w:rsidRPr="00AB0B02">
        <w:t xml:space="preserve"> </w:t>
      </w:r>
      <w:r w:rsidR="005076D7">
        <w:t xml:space="preserve">categorised </w:t>
      </w:r>
      <w:r w:rsidRPr="00AB0B02">
        <w:t>by ability to manage on income.</w:t>
      </w:r>
      <w:bookmarkEnd w:id="386"/>
      <w:bookmarkEnd w:id="387"/>
    </w:p>
    <w:tbl>
      <w:tblPr>
        <w:tblStyle w:val="TableGrid"/>
        <w:tblW w:w="0" w:type="auto"/>
        <w:tblLook w:val="04A0" w:firstRow="1" w:lastRow="0" w:firstColumn="1" w:lastColumn="0" w:noHBand="0" w:noVBand="1"/>
      </w:tblPr>
      <w:tblGrid>
        <w:gridCol w:w="1276"/>
        <w:gridCol w:w="3539"/>
        <w:gridCol w:w="1417"/>
        <w:gridCol w:w="1418"/>
        <w:gridCol w:w="1360"/>
      </w:tblGrid>
      <w:tr w:rsidR="0072056F" w14:paraId="7B9C43B4" w14:textId="77777777" w:rsidTr="00810F4F">
        <w:tc>
          <w:tcPr>
            <w:tcW w:w="1276" w:type="dxa"/>
            <w:tcBorders>
              <w:top w:val="nil"/>
              <w:left w:val="nil"/>
              <w:bottom w:val="nil"/>
              <w:right w:val="nil"/>
            </w:tcBorders>
          </w:tcPr>
          <w:p w14:paraId="29F2694C" w14:textId="77777777" w:rsidR="0072056F" w:rsidRDefault="0072056F" w:rsidP="005673D5"/>
        </w:tc>
        <w:tc>
          <w:tcPr>
            <w:tcW w:w="3539" w:type="dxa"/>
            <w:tcBorders>
              <w:top w:val="nil"/>
              <w:left w:val="nil"/>
              <w:bottom w:val="nil"/>
            </w:tcBorders>
          </w:tcPr>
          <w:p w14:paraId="53BE53B0" w14:textId="77777777" w:rsidR="0072056F" w:rsidRDefault="0072056F" w:rsidP="005673D5"/>
        </w:tc>
        <w:tc>
          <w:tcPr>
            <w:tcW w:w="4195" w:type="dxa"/>
            <w:gridSpan w:val="3"/>
          </w:tcPr>
          <w:p w14:paraId="479D60ED" w14:textId="77777777" w:rsidR="0072056F" w:rsidRPr="00FB5AF1" w:rsidRDefault="0072056F" w:rsidP="005673D5">
            <w:pPr>
              <w:jc w:val="center"/>
              <w:rPr>
                <w:b/>
              </w:rPr>
            </w:pPr>
            <w:r>
              <w:rPr>
                <w:b/>
              </w:rPr>
              <w:t>ALSWH Cohort</w:t>
            </w:r>
          </w:p>
        </w:tc>
      </w:tr>
      <w:tr w:rsidR="0072056F" w14:paraId="29F6B7F2" w14:textId="77777777" w:rsidTr="00810F4F">
        <w:tc>
          <w:tcPr>
            <w:tcW w:w="1276" w:type="dxa"/>
            <w:tcBorders>
              <w:top w:val="nil"/>
              <w:left w:val="nil"/>
              <w:right w:val="nil"/>
            </w:tcBorders>
          </w:tcPr>
          <w:p w14:paraId="34DE47E7" w14:textId="77777777" w:rsidR="0072056F" w:rsidRDefault="0072056F" w:rsidP="005673D5"/>
        </w:tc>
        <w:tc>
          <w:tcPr>
            <w:tcW w:w="3539" w:type="dxa"/>
            <w:tcBorders>
              <w:top w:val="nil"/>
              <w:left w:val="nil"/>
            </w:tcBorders>
          </w:tcPr>
          <w:p w14:paraId="4E7937F7" w14:textId="77777777" w:rsidR="0072056F" w:rsidRDefault="0072056F" w:rsidP="005673D5"/>
        </w:tc>
        <w:tc>
          <w:tcPr>
            <w:tcW w:w="1417" w:type="dxa"/>
          </w:tcPr>
          <w:p w14:paraId="1B64F0C6" w14:textId="77777777" w:rsidR="0072056F" w:rsidRPr="00FB5AF1" w:rsidRDefault="0072056F" w:rsidP="005673D5">
            <w:pPr>
              <w:jc w:val="center"/>
              <w:rPr>
                <w:b/>
              </w:rPr>
            </w:pPr>
            <w:r w:rsidRPr="00FB5AF1">
              <w:rPr>
                <w:b/>
              </w:rPr>
              <w:t>1973-78</w:t>
            </w:r>
          </w:p>
        </w:tc>
        <w:tc>
          <w:tcPr>
            <w:tcW w:w="1418" w:type="dxa"/>
          </w:tcPr>
          <w:p w14:paraId="0A75A0F1" w14:textId="77777777" w:rsidR="0072056F" w:rsidRPr="00FB5AF1" w:rsidRDefault="0072056F" w:rsidP="005673D5">
            <w:pPr>
              <w:jc w:val="center"/>
              <w:rPr>
                <w:b/>
              </w:rPr>
            </w:pPr>
            <w:r w:rsidRPr="00FB5AF1">
              <w:rPr>
                <w:b/>
              </w:rPr>
              <w:t>1946-51</w:t>
            </w:r>
          </w:p>
        </w:tc>
        <w:tc>
          <w:tcPr>
            <w:tcW w:w="1360" w:type="dxa"/>
          </w:tcPr>
          <w:p w14:paraId="5DABFC30" w14:textId="77777777" w:rsidR="0072056F" w:rsidRPr="00FB5AF1" w:rsidRDefault="0072056F" w:rsidP="005673D5">
            <w:pPr>
              <w:jc w:val="center"/>
              <w:rPr>
                <w:b/>
              </w:rPr>
            </w:pPr>
            <w:r w:rsidRPr="00FB5AF1">
              <w:rPr>
                <w:b/>
              </w:rPr>
              <w:t>1921-26</w:t>
            </w:r>
          </w:p>
        </w:tc>
      </w:tr>
      <w:tr w:rsidR="0072056F" w14:paraId="11E7FEDD" w14:textId="77777777" w:rsidTr="00810F4F">
        <w:tc>
          <w:tcPr>
            <w:tcW w:w="1276" w:type="dxa"/>
          </w:tcPr>
          <w:p w14:paraId="78FB9813" w14:textId="77777777" w:rsidR="0072056F" w:rsidRPr="00325259" w:rsidRDefault="0072056F" w:rsidP="005673D5">
            <w:pPr>
              <w:rPr>
                <w:b/>
              </w:rPr>
            </w:pPr>
            <w:r w:rsidRPr="00325259">
              <w:rPr>
                <w:b/>
              </w:rPr>
              <w:t>Group</w:t>
            </w:r>
          </w:p>
        </w:tc>
        <w:tc>
          <w:tcPr>
            <w:tcW w:w="3539" w:type="dxa"/>
          </w:tcPr>
          <w:p w14:paraId="670616F2" w14:textId="77777777" w:rsidR="0072056F" w:rsidRPr="00325259" w:rsidRDefault="0072056F" w:rsidP="005673D5">
            <w:pPr>
              <w:rPr>
                <w:b/>
              </w:rPr>
            </w:pPr>
            <w:r w:rsidRPr="00325259">
              <w:rPr>
                <w:b/>
              </w:rPr>
              <w:t>Corresponding survey</w:t>
            </w:r>
          </w:p>
          <w:p w14:paraId="6FAB4077" w14:textId="77777777" w:rsidR="0072056F" w:rsidRPr="00325259" w:rsidRDefault="0072056F" w:rsidP="005673D5">
            <w:pPr>
              <w:rPr>
                <w:b/>
              </w:rPr>
            </w:pPr>
            <w:r w:rsidRPr="00325259">
              <w:rPr>
                <w:b/>
              </w:rPr>
              <w:t>year</w:t>
            </w:r>
          </w:p>
          <w:p w14:paraId="17D50D6B" w14:textId="77777777" w:rsidR="0072056F" w:rsidRPr="00325259" w:rsidRDefault="0072056F" w:rsidP="005673D5">
            <w:pPr>
              <w:rPr>
                <w:b/>
              </w:rPr>
            </w:pPr>
            <w:r w:rsidRPr="00325259">
              <w:rPr>
                <w:b/>
              </w:rPr>
              <w:t>average age (years)</w:t>
            </w:r>
          </w:p>
        </w:tc>
        <w:tc>
          <w:tcPr>
            <w:tcW w:w="1417" w:type="dxa"/>
          </w:tcPr>
          <w:p w14:paraId="637082D5" w14:textId="77777777" w:rsidR="0072056F" w:rsidRDefault="0072056F" w:rsidP="005673D5">
            <w:pPr>
              <w:jc w:val="center"/>
            </w:pPr>
            <w:r>
              <w:t>Survey 6</w:t>
            </w:r>
          </w:p>
          <w:p w14:paraId="6E5811B9" w14:textId="77777777" w:rsidR="0072056F" w:rsidRDefault="0072056F" w:rsidP="005673D5">
            <w:pPr>
              <w:jc w:val="center"/>
            </w:pPr>
            <w:r>
              <w:t>2012</w:t>
            </w:r>
          </w:p>
          <w:p w14:paraId="43ACD912" w14:textId="77777777" w:rsidR="0072056F" w:rsidRDefault="0072056F" w:rsidP="005673D5">
            <w:pPr>
              <w:jc w:val="center"/>
            </w:pPr>
            <w:r>
              <w:t>36</w:t>
            </w:r>
          </w:p>
        </w:tc>
        <w:tc>
          <w:tcPr>
            <w:tcW w:w="1418" w:type="dxa"/>
          </w:tcPr>
          <w:p w14:paraId="591072E9" w14:textId="77777777" w:rsidR="0072056F" w:rsidRDefault="0072056F" w:rsidP="005673D5">
            <w:pPr>
              <w:jc w:val="center"/>
            </w:pPr>
            <w:r>
              <w:t>Survey 7</w:t>
            </w:r>
          </w:p>
          <w:p w14:paraId="671539A5" w14:textId="77777777" w:rsidR="0072056F" w:rsidRDefault="0072056F" w:rsidP="005673D5">
            <w:pPr>
              <w:jc w:val="center"/>
            </w:pPr>
            <w:r>
              <w:t>2013</w:t>
            </w:r>
          </w:p>
          <w:p w14:paraId="34516973" w14:textId="77777777" w:rsidR="0072056F" w:rsidRDefault="0072056F" w:rsidP="005673D5">
            <w:pPr>
              <w:jc w:val="center"/>
            </w:pPr>
            <w:r>
              <w:t>64</w:t>
            </w:r>
          </w:p>
        </w:tc>
        <w:tc>
          <w:tcPr>
            <w:tcW w:w="1360" w:type="dxa"/>
          </w:tcPr>
          <w:p w14:paraId="324739F1" w14:textId="77777777" w:rsidR="0072056F" w:rsidRDefault="0072056F" w:rsidP="005673D5">
            <w:pPr>
              <w:jc w:val="center"/>
            </w:pPr>
            <w:r>
              <w:t>Survey 6</w:t>
            </w:r>
          </w:p>
          <w:p w14:paraId="7186B23B" w14:textId="77777777" w:rsidR="0072056F" w:rsidRDefault="0072056F" w:rsidP="005673D5">
            <w:pPr>
              <w:jc w:val="center"/>
            </w:pPr>
            <w:r>
              <w:t>2011</w:t>
            </w:r>
          </w:p>
          <w:p w14:paraId="57707FE9" w14:textId="77777777" w:rsidR="0072056F" w:rsidRDefault="0072056F" w:rsidP="005673D5">
            <w:pPr>
              <w:jc w:val="center"/>
            </w:pPr>
            <w:r>
              <w:t>87</w:t>
            </w:r>
          </w:p>
        </w:tc>
      </w:tr>
      <w:tr w:rsidR="0072056F" w14:paraId="6C46737D" w14:textId="77777777" w:rsidTr="00810F4F">
        <w:tc>
          <w:tcPr>
            <w:tcW w:w="1276" w:type="dxa"/>
            <w:vMerge w:val="restart"/>
          </w:tcPr>
          <w:p w14:paraId="0C29295F" w14:textId="77777777" w:rsidR="0072056F" w:rsidRDefault="0072056F" w:rsidP="005673D5">
            <w:pPr>
              <w:jc w:val="left"/>
            </w:pPr>
            <w:r>
              <w:t>Difficulty managing on income</w:t>
            </w:r>
          </w:p>
        </w:tc>
        <w:tc>
          <w:tcPr>
            <w:tcW w:w="3539" w:type="dxa"/>
          </w:tcPr>
          <w:p w14:paraId="2224E71F" w14:textId="77777777" w:rsidR="0072056F" w:rsidRDefault="0072056F" w:rsidP="005673D5">
            <w:r>
              <w:t>Mean number of PBS claims per participant</w:t>
            </w:r>
          </w:p>
        </w:tc>
        <w:tc>
          <w:tcPr>
            <w:tcW w:w="1417" w:type="dxa"/>
          </w:tcPr>
          <w:p w14:paraId="7CC36048" w14:textId="77777777" w:rsidR="0072056F" w:rsidRDefault="0072056F" w:rsidP="005673D5">
            <w:pPr>
              <w:jc w:val="center"/>
            </w:pPr>
            <w:r>
              <w:t>7.5</w:t>
            </w:r>
          </w:p>
        </w:tc>
        <w:tc>
          <w:tcPr>
            <w:tcW w:w="1418" w:type="dxa"/>
          </w:tcPr>
          <w:p w14:paraId="6E51AA0E" w14:textId="77777777" w:rsidR="0072056F" w:rsidRDefault="0072056F" w:rsidP="005673D5">
            <w:pPr>
              <w:jc w:val="center"/>
            </w:pPr>
            <w:r>
              <w:t>29.8</w:t>
            </w:r>
          </w:p>
        </w:tc>
        <w:tc>
          <w:tcPr>
            <w:tcW w:w="1360" w:type="dxa"/>
          </w:tcPr>
          <w:p w14:paraId="4DF5DDAF" w14:textId="77777777" w:rsidR="0072056F" w:rsidRDefault="0072056F" w:rsidP="005673D5">
            <w:pPr>
              <w:jc w:val="center"/>
            </w:pPr>
            <w:r>
              <w:t>53.2</w:t>
            </w:r>
          </w:p>
        </w:tc>
      </w:tr>
      <w:tr w:rsidR="0072056F" w14:paraId="639FE0B0" w14:textId="77777777" w:rsidTr="00810F4F">
        <w:tc>
          <w:tcPr>
            <w:tcW w:w="1276" w:type="dxa"/>
            <w:vMerge/>
          </w:tcPr>
          <w:p w14:paraId="65C97858" w14:textId="77777777" w:rsidR="0072056F" w:rsidRDefault="0072056F" w:rsidP="005673D5">
            <w:pPr>
              <w:jc w:val="left"/>
            </w:pPr>
          </w:p>
        </w:tc>
        <w:tc>
          <w:tcPr>
            <w:tcW w:w="3539" w:type="dxa"/>
          </w:tcPr>
          <w:p w14:paraId="7D1AC492" w14:textId="2719D95C" w:rsidR="0072056F" w:rsidRDefault="0072056F" w:rsidP="005673D5">
            <w:r>
              <w:t>Mean PBS cost per participant</w:t>
            </w:r>
            <w:r w:rsidR="00810F4F">
              <w:t xml:space="preserve"> ($)</w:t>
            </w:r>
          </w:p>
        </w:tc>
        <w:tc>
          <w:tcPr>
            <w:tcW w:w="1417" w:type="dxa"/>
          </w:tcPr>
          <w:p w14:paraId="06F417DE" w14:textId="77777777" w:rsidR="0072056F" w:rsidRDefault="0072056F" w:rsidP="005673D5">
            <w:pPr>
              <w:jc w:val="center"/>
            </w:pPr>
            <w:r>
              <w:t>367</w:t>
            </w:r>
          </w:p>
        </w:tc>
        <w:tc>
          <w:tcPr>
            <w:tcW w:w="1418" w:type="dxa"/>
          </w:tcPr>
          <w:p w14:paraId="5D4458D1" w14:textId="77777777" w:rsidR="0072056F" w:rsidRDefault="0072056F" w:rsidP="005673D5">
            <w:pPr>
              <w:jc w:val="center"/>
            </w:pPr>
            <w:r>
              <w:t>1204</w:t>
            </w:r>
          </w:p>
        </w:tc>
        <w:tc>
          <w:tcPr>
            <w:tcW w:w="1360" w:type="dxa"/>
          </w:tcPr>
          <w:p w14:paraId="22103A78" w14:textId="77777777" w:rsidR="0072056F" w:rsidRDefault="0072056F" w:rsidP="005673D5">
            <w:pPr>
              <w:jc w:val="center"/>
            </w:pPr>
            <w:r>
              <w:t>1936</w:t>
            </w:r>
          </w:p>
        </w:tc>
      </w:tr>
      <w:tr w:rsidR="0072056F" w14:paraId="3DDA4FAE" w14:textId="77777777" w:rsidTr="00810F4F">
        <w:tc>
          <w:tcPr>
            <w:tcW w:w="1276" w:type="dxa"/>
            <w:vMerge w:val="restart"/>
          </w:tcPr>
          <w:p w14:paraId="077BAAA4" w14:textId="77777777" w:rsidR="0072056F" w:rsidRDefault="0072056F" w:rsidP="005673D5">
            <w:pPr>
              <w:jc w:val="left"/>
            </w:pPr>
            <w:r>
              <w:t>Easier to manage on income</w:t>
            </w:r>
          </w:p>
        </w:tc>
        <w:tc>
          <w:tcPr>
            <w:tcW w:w="3539" w:type="dxa"/>
          </w:tcPr>
          <w:p w14:paraId="2E4DFBDE" w14:textId="77777777" w:rsidR="0072056F" w:rsidRDefault="0072056F" w:rsidP="005673D5">
            <w:r>
              <w:t>Mean number of PBS claims per participant</w:t>
            </w:r>
          </w:p>
        </w:tc>
        <w:tc>
          <w:tcPr>
            <w:tcW w:w="1417" w:type="dxa"/>
          </w:tcPr>
          <w:p w14:paraId="00C44686" w14:textId="77777777" w:rsidR="0072056F" w:rsidRDefault="0072056F" w:rsidP="005673D5">
            <w:pPr>
              <w:jc w:val="center"/>
            </w:pPr>
            <w:r>
              <w:t>4.7</w:t>
            </w:r>
          </w:p>
        </w:tc>
        <w:tc>
          <w:tcPr>
            <w:tcW w:w="1418" w:type="dxa"/>
          </w:tcPr>
          <w:p w14:paraId="04D2321D" w14:textId="77777777" w:rsidR="0072056F" w:rsidRDefault="0072056F" w:rsidP="005673D5">
            <w:pPr>
              <w:jc w:val="center"/>
            </w:pPr>
            <w:r>
              <w:t>19.8</w:t>
            </w:r>
          </w:p>
        </w:tc>
        <w:tc>
          <w:tcPr>
            <w:tcW w:w="1360" w:type="dxa"/>
          </w:tcPr>
          <w:p w14:paraId="0ED93531" w14:textId="77777777" w:rsidR="0072056F" w:rsidRDefault="0072056F" w:rsidP="005673D5">
            <w:pPr>
              <w:jc w:val="center"/>
            </w:pPr>
            <w:r>
              <w:t>59.3</w:t>
            </w:r>
          </w:p>
        </w:tc>
      </w:tr>
      <w:tr w:rsidR="0072056F" w14:paraId="05F50A1E" w14:textId="77777777" w:rsidTr="00810F4F">
        <w:tc>
          <w:tcPr>
            <w:tcW w:w="1276" w:type="dxa"/>
            <w:vMerge/>
          </w:tcPr>
          <w:p w14:paraId="7B2FAD97" w14:textId="77777777" w:rsidR="0072056F" w:rsidRDefault="0072056F" w:rsidP="005673D5"/>
        </w:tc>
        <w:tc>
          <w:tcPr>
            <w:tcW w:w="3539" w:type="dxa"/>
          </w:tcPr>
          <w:p w14:paraId="6F237509" w14:textId="25B457BE" w:rsidR="0072056F" w:rsidRDefault="0072056F" w:rsidP="005673D5">
            <w:r>
              <w:t>Mean PBS cost per participant</w:t>
            </w:r>
            <w:r w:rsidR="00810F4F">
              <w:t xml:space="preserve"> ($)</w:t>
            </w:r>
          </w:p>
        </w:tc>
        <w:tc>
          <w:tcPr>
            <w:tcW w:w="1417" w:type="dxa"/>
          </w:tcPr>
          <w:p w14:paraId="3E4DCBC9" w14:textId="77777777" w:rsidR="0072056F" w:rsidRDefault="0072056F" w:rsidP="005673D5">
            <w:pPr>
              <w:jc w:val="center"/>
            </w:pPr>
            <w:r>
              <w:t>239</w:t>
            </w:r>
          </w:p>
        </w:tc>
        <w:tc>
          <w:tcPr>
            <w:tcW w:w="1418" w:type="dxa"/>
          </w:tcPr>
          <w:p w14:paraId="498FBF0D" w14:textId="77777777" w:rsidR="0072056F" w:rsidRDefault="0072056F" w:rsidP="005673D5">
            <w:pPr>
              <w:jc w:val="center"/>
            </w:pPr>
            <w:r>
              <w:t>790</w:t>
            </w:r>
          </w:p>
        </w:tc>
        <w:tc>
          <w:tcPr>
            <w:tcW w:w="1360" w:type="dxa"/>
          </w:tcPr>
          <w:p w14:paraId="2AA1382E" w14:textId="77777777" w:rsidR="0072056F" w:rsidRDefault="0072056F" w:rsidP="005673D5">
            <w:pPr>
              <w:jc w:val="center"/>
            </w:pPr>
            <w:r>
              <w:t>1985</w:t>
            </w:r>
          </w:p>
        </w:tc>
      </w:tr>
    </w:tbl>
    <w:p w14:paraId="2491C65D" w14:textId="77777777" w:rsidR="0072056F" w:rsidRPr="009609E3" w:rsidRDefault="0072056F" w:rsidP="0072056F"/>
    <w:p w14:paraId="0773B0BC" w14:textId="77777777" w:rsidR="0072056F" w:rsidRDefault="0072056F" w:rsidP="0072056F">
      <w:pPr>
        <w:rPr>
          <w:b/>
        </w:rPr>
      </w:pPr>
    </w:p>
    <w:p w14:paraId="7C4FD2B1" w14:textId="03DD76EF" w:rsidR="0072056F" w:rsidRDefault="0072056F" w:rsidP="0072056F">
      <w:pPr>
        <w:pStyle w:val="Heading3"/>
      </w:pPr>
      <w:bookmarkStart w:id="388" w:name="_Toc446584320"/>
      <w:bookmarkStart w:id="389" w:name="_Toc446585442"/>
      <w:bookmarkStart w:id="390" w:name="_Toc452371054"/>
      <w:r>
        <w:t>Hospital costs</w:t>
      </w:r>
      <w:bookmarkEnd w:id="388"/>
      <w:bookmarkEnd w:id="389"/>
      <w:bookmarkEnd w:id="390"/>
    </w:p>
    <w:p w14:paraId="1D52CB8F" w14:textId="4709C16C" w:rsidR="0072056F" w:rsidRDefault="00F8541F" w:rsidP="0072056F">
      <w:r>
        <w:t>T</w:t>
      </w:r>
      <w:r w:rsidR="0072056F">
        <w:t>he survey data for participants living in NSW were linked to NSW Admitted Patient Data Collection. The dataset provides a record of the patient’s diagnosis using Australian Refined Diagnosis Related Group (AR-DRG) codes. Each AR-DRG represents a group of similar conditions and that require similar hospital services. Public hospital costs are available through the National Hospital Cost Data Collection (NHCDC) provided by the Independent Hospital Pricing Authority. The NHCDC lists the average cost for all AR-DRG codes. For each participant, a hospital cost (in 2012-13 Australian dollars) was determined for every admission using AR-DRG from the hospital record and matching it to the average cost of AR-DRG from the NHCDC. Then hospital cost for each admission was summed to obtain the annual cost for each person (Appendix D, Section 15.3).</w:t>
      </w:r>
    </w:p>
    <w:p w14:paraId="0C57FF26" w14:textId="77777777" w:rsidR="0072056F" w:rsidRDefault="0072056F" w:rsidP="0072056F"/>
    <w:p w14:paraId="26E4123F" w14:textId="39AEF145" w:rsidR="0072056F" w:rsidRPr="00991BD6" w:rsidRDefault="0072056F" w:rsidP="0072056F">
      <w:r>
        <w:lastRenderedPageBreak/>
        <w:t xml:space="preserve">In the 1973-78 cohort, the difference in hospital costs (in 2012-13 Australian dollars) between </w:t>
      </w:r>
      <w:r w:rsidR="00C92D18">
        <w:t>women who did and did</w:t>
      </w:r>
      <w:r>
        <w:t xml:space="preserve"> not have difficulty managing on income was $300-390 from age 27 to 36 (Figure 9-9).  In the 1946-51 cohort, the difference in mean hospital costs was greater than that observed for the 1973-78 cohort and ranged between $470 (at age 58) and $870 (at age 64). In the 1921-26 cohort, the difference increased from $790 at age 78 to $980 at age 84. There was little difference in hospital costs between the two groups at age 87.</w:t>
      </w:r>
    </w:p>
    <w:p w14:paraId="169CD2A1" w14:textId="134515E6" w:rsidR="0072056F" w:rsidRDefault="00B11BCF" w:rsidP="0072056F">
      <w:pPr>
        <w:keepNext/>
        <w:jc w:val="center"/>
      </w:pPr>
      <w:r>
        <w:rPr>
          <w:noProof/>
          <w:szCs w:val="24"/>
        </w:rPr>
        <w:drawing>
          <wp:inline distT="0" distB="0" distL="0" distR="0" wp14:anchorId="7D796CCA" wp14:editId="7600EDD7">
            <wp:extent cx="4878000" cy="36576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94938DE" w14:textId="7070129D" w:rsidR="0072056F" w:rsidRDefault="0072056F" w:rsidP="0072056F">
      <w:pPr>
        <w:pStyle w:val="Caption"/>
      </w:pPr>
      <w:bookmarkStart w:id="391" w:name="_Toc452470005"/>
      <w:r>
        <w:t xml:space="preserve">Figure </w:t>
      </w:r>
      <w:fldSimple w:instr=" STYLEREF 1 \s ">
        <w:r w:rsidR="004675BB">
          <w:rPr>
            <w:noProof/>
          </w:rPr>
          <w:t>9</w:t>
        </w:r>
      </w:fldSimple>
      <w:r w:rsidR="003D2D66">
        <w:noBreakHyphen/>
      </w:r>
      <w:fldSimple w:instr=" SEQ Figure \* ARABIC \s 1 ">
        <w:r w:rsidR="004675BB">
          <w:rPr>
            <w:noProof/>
          </w:rPr>
          <w:t>9</w:t>
        </w:r>
      </w:fldSimple>
      <w:r>
        <w:t xml:space="preserve">: </w:t>
      </w:r>
      <w:r w:rsidRPr="001F5896">
        <w:t xml:space="preserve">Comparison of average hospital costs (in 2012-13 Australian dollars) per participant per year for the 1973-78, 1946-51, </w:t>
      </w:r>
      <w:r w:rsidR="0044607A">
        <w:t xml:space="preserve">and </w:t>
      </w:r>
      <w:r w:rsidRPr="001F5896">
        <w:t>1921-26 cohorts by ability to manage on income.</w:t>
      </w:r>
      <w:bookmarkEnd w:id="391"/>
    </w:p>
    <w:p w14:paraId="29174FFA" w14:textId="77777777" w:rsidR="0072056F" w:rsidRPr="002F69D3" w:rsidRDefault="0072056F" w:rsidP="0072056F"/>
    <w:p w14:paraId="7E63ED8D" w14:textId="7F0AAF26" w:rsidR="0072056F" w:rsidRDefault="0072056F" w:rsidP="0072056F">
      <w:pPr>
        <w:pStyle w:val="Heading2"/>
      </w:pPr>
      <w:bookmarkStart w:id="392" w:name="_Toc446584321"/>
      <w:bookmarkStart w:id="393" w:name="_Toc446585443"/>
      <w:bookmarkStart w:id="394" w:name="_Toc452371055"/>
      <w:r>
        <w:t>Projected impact of ability to manage on income on healthcare utilisation</w:t>
      </w:r>
      <w:bookmarkEnd w:id="392"/>
      <w:bookmarkEnd w:id="393"/>
      <w:bookmarkEnd w:id="394"/>
    </w:p>
    <w:p w14:paraId="5A9D4237" w14:textId="790F8807" w:rsidR="0072056F" w:rsidRDefault="0072056F" w:rsidP="0072056F">
      <w:r>
        <w:t xml:space="preserve">Based on the trends identified in section 9.5, the impact of increasing numbers of women who had difficulty managing on their income on healthcare utilisation from 2015 to 2035 was examined. We compared the use of MBS, PBS, and hospital services for (a) the total population of women aged 20-90, (b) women who had difficulty managing on their income, and (c) women who found it easier to manage on their income. For MBS, PBS, and hospital projections, models were generated for the number of claims and cost of each service for women at every age between 20 and 90, inclusive (Appendix E). The major assumption is that the number of MBS claims and cost (in 2014 Australian dollars), PBS claims and cost (in 2012-13 Australian dollars), and hospital costs (in 2012-13 Australian dollars) vary with age in the same way for every year between 2015 and 2035. The age-specific estimates for the number of claims and cost of each service were multiplied by the projected number of women aged </w:t>
      </w:r>
      <w:r>
        <w:lastRenderedPageBreak/>
        <w:t>20 to 90 years at every year from 2015 to 2035</w:t>
      </w:r>
      <w:r w:rsidR="0044607A">
        <w:t>, as well as by the</w:t>
      </w:r>
      <w:r>
        <w:t xml:space="preserve"> prevalence of women who did or did not have difficulty managing on income</w:t>
      </w:r>
      <w:r w:rsidR="0044607A">
        <w:t>,</w:t>
      </w:r>
      <w:r>
        <w:t xml:space="preserve"> to predict the total number of claims and cost for MBS, PBS, and hospital services over the next </w:t>
      </w:r>
      <w:r w:rsidR="00810F4F">
        <w:t>twenty</w:t>
      </w:r>
      <w:r>
        <w:t xml:space="preserve"> years (Appendix F).</w:t>
      </w:r>
    </w:p>
    <w:p w14:paraId="5E022BE5" w14:textId="77777777" w:rsidR="0072056F" w:rsidRDefault="0072056F" w:rsidP="0072056F"/>
    <w:p w14:paraId="145AC9F5" w14:textId="45AE9DAF" w:rsidR="0072056F" w:rsidRDefault="0072056F" w:rsidP="0072056F">
      <w:pPr>
        <w:pStyle w:val="Heading3"/>
      </w:pPr>
      <w:bookmarkStart w:id="395" w:name="_Toc452371056"/>
      <w:bookmarkStart w:id="396" w:name="_Toc446584322"/>
      <w:bookmarkStart w:id="397" w:name="_Toc446585444"/>
      <w:r>
        <w:t>Medicare Benefits Scheme</w:t>
      </w:r>
      <w:bookmarkEnd w:id="395"/>
      <w:r>
        <w:t xml:space="preserve"> </w:t>
      </w:r>
      <w:bookmarkEnd w:id="396"/>
      <w:bookmarkEnd w:id="397"/>
    </w:p>
    <w:p w14:paraId="7A0286B4" w14:textId="77777777" w:rsidR="0072056F" w:rsidRPr="00536A15" w:rsidRDefault="0072056F" w:rsidP="0072056F">
      <w:r>
        <w:t>In 2015, the total number of unreferred MBS claims made by women who had difficulty managing on their income was estimated at 23.8 million at a total cost of $1.2 billion (in 2012-13 Australian dollars; Figures 9-10 and 9-11). It is predicted that these will increase to 32.7 million and $1.6 billion by 2035. In comparison, the total number of unreferred MBS claims made by women who found it easier to manage on income was estimated at 32.8 million at a cost of $1.6 billion in 2015. By 2035, these are predicted to increase by 15.8 million unreferred MBS claims and $2.4 billion (in 2012-13 Australian dollars).</w:t>
      </w:r>
    </w:p>
    <w:p w14:paraId="4DF6AB44" w14:textId="46E3D3D5" w:rsidR="0072056F" w:rsidRDefault="00B11BCF" w:rsidP="0072056F">
      <w:pPr>
        <w:keepNext/>
        <w:jc w:val="center"/>
      </w:pPr>
      <w:r>
        <w:rPr>
          <w:noProof/>
          <w:szCs w:val="24"/>
        </w:rPr>
        <w:drawing>
          <wp:inline distT="0" distB="0" distL="0" distR="0" wp14:anchorId="60044017" wp14:editId="3EAD415C">
            <wp:extent cx="4878000" cy="36576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B151D8F" w14:textId="1BAF33C7" w:rsidR="0072056F" w:rsidRDefault="0072056F" w:rsidP="0072056F">
      <w:pPr>
        <w:pStyle w:val="Caption"/>
      </w:pPr>
      <w:bookmarkStart w:id="398" w:name="_Toc452470006"/>
      <w:r>
        <w:t xml:space="preserve">Figure </w:t>
      </w:r>
      <w:fldSimple w:instr=" STYLEREF 1 \s ">
        <w:r w:rsidR="004675BB">
          <w:rPr>
            <w:noProof/>
          </w:rPr>
          <w:t>9</w:t>
        </w:r>
      </w:fldSimple>
      <w:r w:rsidR="003D2D66">
        <w:noBreakHyphen/>
      </w:r>
      <w:fldSimple w:instr=" SEQ Figure \* ARABIC \s 1 ">
        <w:r w:rsidR="004675BB">
          <w:rPr>
            <w:noProof/>
          </w:rPr>
          <w:t>10</w:t>
        </w:r>
      </w:fldSimple>
      <w:r>
        <w:t xml:space="preserve">: </w:t>
      </w:r>
      <w:r w:rsidRPr="00915B96">
        <w:t xml:space="preserve">Projected number of </w:t>
      </w:r>
      <w:r>
        <w:t xml:space="preserve">unreferred </w:t>
      </w:r>
      <w:r w:rsidRPr="00915B96">
        <w:t>MBS claims for Australian women aged 20-90 from 2015 to 2035 by ability to manage on income.</w:t>
      </w:r>
      <w:bookmarkEnd w:id="398"/>
    </w:p>
    <w:p w14:paraId="441B9FDC" w14:textId="02C5AEB3" w:rsidR="0072056F" w:rsidRDefault="00B11BCF" w:rsidP="0072056F">
      <w:pPr>
        <w:keepNext/>
        <w:jc w:val="center"/>
      </w:pPr>
      <w:r>
        <w:rPr>
          <w:noProof/>
          <w:szCs w:val="24"/>
        </w:rPr>
        <w:lastRenderedPageBreak/>
        <w:drawing>
          <wp:inline distT="0" distB="0" distL="0" distR="0" wp14:anchorId="7B2D46AB" wp14:editId="438590D9">
            <wp:extent cx="4878000" cy="36576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2D09B80" w14:textId="110F7B6E" w:rsidR="0072056F" w:rsidRDefault="0072056F" w:rsidP="0072056F">
      <w:pPr>
        <w:pStyle w:val="Caption"/>
      </w:pPr>
      <w:bookmarkStart w:id="399" w:name="_Toc452470007"/>
      <w:r>
        <w:t xml:space="preserve">Figure </w:t>
      </w:r>
      <w:fldSimple w:instr=" STYLEREF 1 \s ">
        <w:r w:rsidR="004675BB">
          <w:rPr>
            <w:noProof/>
          </w:rPr>
          <w:t>9</w:t>
        </w:r>
      </w:fldSimple>
      <w:r w:rsidR="003D2D66">
        <w:noBreakHyphen/>
      </w:r>
      <w:fldSimple w:instr=" SEQ Figure \* ARABIC \s 1 ">
        <w:r w:rsidR="004675BB">
          <w:rPr>
            <w:noProof/>
          </w:rPr>
          <w:t>11</w:t>
        </w:r>
      </w:fldSimple>
      <w:r>
        <w:t xml:space="preserve">: </w:t>
      </w:r>
      <w:r w:rsidRPr="00B42C31">
        <w:t xml:space="preserve">Projected total </w:t>
      </w:r>
      <w:r>
        <w:t xml:space="preserve">unreferred </w:t>
      </w:r>
      <w:r w:rsidRPr="00B42C31">
        <w:t>MBS cost (in 2014 Australian dollars) for Australian women aged 20-90 from 2015 to 2035 by ability to manage on income.</w:t>
      </w:r>
      <w:bookmarkEnd w:id="399"/>
    </w:p>
    <w:p w14:paraId="47EA82DF" w14:textId="77777777" w:rsidR="0072056F" w:rsidRPr="003565CA" w:rsidRDefault="0072056F" w:rsidP="0072056F"/>
    <w:p w14:paraId="0AAB8B24" w14:textId="51D6353D" w:rsidR="0072056F" w:rsidRDefault="0072056F" w:rsidP="0072056F">
      <w:pPr>
        <w:pStyle w:val="Heading3"/>
      </w:pPr>
      <w:bookmarkStart w:id="400" w:name="_Toc446584323"/>
      <w:bookmarkStart w:id="401" w:name="_Toc446585445"/>
      <w:bookmarkStart w:id="402" w:name="_Toc452371057"/>
      <w:r w:rsidRPr="00700D80">
        <w:t>Pharmaceutical Benefits Scheme</w:t>
      </w:r>
      <w:bookmarkEnd w:id="400"/>
      <w:bookmarkEnd w:id="401"/>
      <w:bookmarkEnd w:id="402"/>
      <w:r w:rsidRPr="00700D80">
        <w:t xml:space="preserve"> </w:t>
      </w:r>
    </w:p>
    <w:p w14:paraId="7205ADA8" w14:textId="77777777" w:rsidR="0072056F" w:rsidRPr="00FC1974" w:rsidRDefault="0072056F" w:rsidP="0072056F">
      <w:r>
        <w:t>Women who had difficulty managing on their income are estimated to have had 54.7 million PBS prescriptions filled in 2015 at a cost of $2.4 billion (in 2012-13 Australian dollars; Figure 9-12 and 9-13). It is predicted that these numbers will increase to 79.2 million prescriptions and $3.4 billion in 2035. For women who found it easier to manage on their income, the total PBS prescriptions filled was estimated to be 79.1 million and the total PBS cost was $3.2 billion in 2015. These numbers are predicted to increase to 128 million and $4.9 billion in 2035.</w:t>
      </w:r>
    </w:p>
    <w:p w14:paraId="5EE3EE1B" w14:textId="7D58CF88" w:rsidR="0072056F" w:rsidRDefault="00B11BCF" w:rsidP="0072056F">
      <w:pPr>
        <w:keepNext/>
        <w:jc w:val="center"/>
      </w:pPr>
      <w:r>
        <w:rPr>
          <w:noProof/>
          <w:szCs w:val="24"/>
        </w:rPr>
        <w:lastRenderedPageBreak/>
        <w:drawing>
          <wp:inline distT="0" distB="0" distL="0" distR="0" wp14:anchorId="0CD79B60" wp14:editId="42F369BA">
            <wp:extent cx="4878000" cy="36576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6932672F" w14:textId="1AB5B478" w:rsidR="0072056F" w:rsidRDefault="0072056F" w:rsidP="0072056F">
      <w:pPr>
        <w:pStyle w:val="Caption"/>
      </w:pPr>
      <w:bookmarkStart w:id="403" w:name="_Toc452470008"/>
      <w:r>
        <w:t xml:space="preserve">Figure </w:t>
      </w:r>
      <w:fldSimple w:instr=" STYLEREF 1 \s ">
        <w:r w:rsidR="004675BB">
          <w:rPr>
            <w:noProof/>
          </w:rPr>
          <w:t>9</w:t>
        </w:r>
      </w:fldSimple>
      <w:r w:rsidR="003D2D66">
        <w:noBreakHyphen/>
      </w:r>
      <w:fldSimple w:instr=" SEQ Figure \* ARABIC \s 1 ">
        <w:r w:rsidR="004675BB">
          <w:rPr>
            <w:noProof/>
          </w:rPr>
          <w:t>12</w:t>
        </w:r>
      </w:fldSimple>
      <w:r>
        <w:t xml:space="preserve">: </w:t>
      </w:r>
      <w:r w:rsidRPr="001C0F8B">
        <w:t>Projected number of PBS claims for Australian women aged 20-90 from 2015 to 2035 by ability to manage on income.</w:t>
      </w:r>
      <w:bookmarkEnd w:id="403"/>
    </w:p>
    <w:p w14:paraId="4DAD6D0F" w14:textId="77777777" w:rsidR="0072056F" w:rsidRPr="00E25A39" w:rsidRDefault="0072056F" w:rsidP="0072056F"/>
    <w:p w14:paraId="113DC360" w14:textId="3DCB986B" w:rsidR="0072056F" w:rsidRDefault="00B11BCF" w:rsidP="0072056F">
      <w:pPr>
        <w:keepNext/>
        <w:jc w:val="center"/>
      </w:pPr>
      <w:r>
        <w:rPr>
          <w:noProof/>
          <w:szCs w:val="24"/>
        </w:rPr>
        <w:drawing>
          <wp:inline distT="0" distB="0" distL="0" distR="0" wp14:anchorId="48D0908F" wp14:editId="08E96785">
            <wp:extent cx="4878000" cy="36576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97CF512" w14:textId="2AE4BF84" w:rsidR="0072056F" w:rsidRDefault="0072056F" w:rsidP="0072056F">
      <w:pPr>
        <w:pStyle w:val="Caption"/>
        <w:rPr>
          <w:b w:val="0"/>
        </w:rPr>
      </w:pPr>
      <w:bookmarkStart w:id="404" w:name="_Toc452470009"/>
      <w:r>
        <w:t xml:space="preserve">Figure </w:t>
      </w:r>
      <w:fldSimple w:instr=" STYLEREF 1 \s ">
        <w:r w:rsidR="004675BB">
          <w:rPr>
            <w:noProof/>
          </w:rPr>
          <w:t>9</w:t>
        </w:r>
      </w:fldSimple>
      <w:r w:rsidR="003D2D66">
        <w:noBreakHyphen/>
      </w:r>
      <w:fldSimple w:instr=" SEQ Figure \* ARABIC \s 1 ">
        <w:r w:rsidR="004675BB">
          <w:rPr>
            <w:noProof/>
          </w:rPr>
          <w:t>13</w:t>
        </w:r>
      </w:fldSimple>
      <w:r>
        <w:t xml:space="preserve">: </w:t>
      </w:r>
      <w:r w:rsidRPr="00376986">
        <w:t>Projected total PBS cost (in 2012-13 Australian dollars) for Australian women aged 20-90 from 2015 to 2035 by ability to manage on income.</w:t>
      </w:r>
      <w:bookmarkEnd w:id="404"/>
    </w:p>
    <w:p w14:paraId="19D27A0D" w14:textId="7750C581" w:rsidR="0072056F" w:rsidRDefault="0072056F" w:rsidP="0072056F">
      <w:pPr>
        <w:pStyle w:val="Heading3"/>
      </w:pPr>
      <w:bookmarkStart w:id="405" w:name="_Toc446584324"/>
      <w:bookmarkStart w:id="406" w:name="_Toc446585446"/>
      <w:bookmarkStart w:id="407" w:name="_Toc452371058"/>
      <w:r>
        <w:lastRenderedPageBreak/>
        <w:t>Hospital costs</w:t>
      </w:r>
      <w:bookmarkEnd w:id="405"/>
      <w:bookmarkEnd w:id="406"/>
      <w:bookmarkEnd w:id="407"/>
    </w:p>
    <w:p w14:paraId="3AA0F547" w14:textId="03158495" w:rsidR="0072056F" w:rsidRPr="00D774D8" w:rsidRDefault="0072056F" w:rsidP="0072056F">
      <w:r>
        <w:t xml:space="preserve">Total hospital cost for women who had difficulty managing on their income is predicted to increase from $7.1 billion in 2015 to $9.8 billion (in 2012-13 Australian dollars) in 2035 (Figure 9-14). For women who found it easier to manage on income, the total hospital cost was $8.7 billion in 2015 and </w:t>
      </w:r>
      <w:r w:rsidR="0044607A">
        <w:t xml:space="preserve">is </w:t>
      </w:r>
      <w:r>
        <w:t>predicted to be $13.1 billion (in 2012-13 Australian dollars) by 2035.</w:t>
      </w:r>
    </w:p>
    <w:p w14:paraId="4BEE733E" w14:textId="3F82D9BB" w:rsidR="0072056F" w:rsidRDefault="00B11BCF" w:rsidP="0072056F">
      <w:pPr>
        <w:keepNext/>
        <w:jc w:val="center"/>
      </w:pPr>
      <w:r>
        <w:rPr>
          <w:noProof/>
          <w:szCs w:val="24"/>
        </w:rPr>
        <w:drawing>
          <wp:inline distT="0" distB="0" distL="0" distR="0" wp14:anchorId="5F493AF5" wp14:editId="0B89C319">
            <wp:extent cx="4878000" cy="365760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5C7F22F" w14:textId="76AA3F2D" w:rsidR="0072056F" w:rsidRPr="00D774D8" w:rsidRDefault="0072056F" w:rsidP="0072056F">
      <w:pPr>
        <w:pStyle w:val="Caption"/>
      </w:pPr>
      <w:bookmarkStart w:id="408" w:name="_Toc452470010"/>
      <w:r>
        <w:t xml:space="preserve">Figure </w:t>
      </w:r>
      <w:fldSimple w:instr=" STYLEREF 1 \s ">
        <w:r w:rsidR="004675BB">
          <w:rPr>
            <w:noProof/>
          </w:rPr>
          <w:t>9</w:t>
        </w:r>
      </w:fldSimple>
      <w:r w:rsidR="003D2D66">
        <w:noBreakHyphen/>
      </w:r>
      <w:fldSimple w:instr=" SEQ Figure \* ARABIC \s 1 ">
        <w:r w:rsidR="004675BB">
          <w:rPr>
            <w:noProof/>
          </w:rPr>
          <w:t>14</w:t>
        </w:r>
      </w:fldSimple>
      <w:r>
        <w:t xml:space="preserve">: </w:t>
      </w:r>
      <w:r w:rsidRPr="00FA31E9">
        <w:t>Projected hospital cost</w:t>
      </w:r>
      <w:r w:rsidR="0044607A">
        <w:t>s</w:t>
      </w:r>
      <w:r w:rsidRPr="00FA31E9">
        <w:t xml:space="preserve"> (in 2012-13 Australian dollars) for Australian women aged 20-90 from 2015 to 2035 by ability to manage on income.</w:t>
      </w:r>
      <w:bookmarkEnd w:id="408"/>
    </w:p>
    <w:p w14:paraId="32A2B4B1" w14:textId="77777777" w:rsidR="0072056F" w:rsidRPr="00A335D6" w:rsidRDefault="0072056F" w:rsidP="0072056F"/>
    <w:p w14:paraId="26FAA5F2" w14:textId="16E65CBB" w:rsidR="0072056F" w:rsidRDefault="0072056F" w:rsidP="0072056F">
      <w:pPr>
        <w:pStyle w:val="Heading2"/>
      </w:pPr>
      <w:bookmarkStart w:id="409" w:name="_Toc446584325"/>
      <w:bookmarkStart w:id="410" w:name="_Toc446585447"/>
      <w:bookmarkStart w:id="411" w:name="_Toc452371059"/>
      <w:r>
        <w:t>Summary points</w:t>
      </w:r>
      <w:bookmarkEnd w:id="409"/>
      <w:bookmarkEnd w:id="410"/>
      <w:bookmarkEnd w:id="411"/>
    </w:p>
    <w:p w14:paraId="78BCFEDD" w14:textId="77777777" w:rsidR="0072056F" w:rsidRDefault="0072056F" w:rsidP="0072056F">
      <w:pPr>
        <w:pStyle w:val="ListParagraph"/>
        <w:numPr>
          <w:ilvl w:val="0"/>
          <w:numId w:val="30"/>
        </w:numPr>
      </w:pPr>
      <w:r>
        <w:t>Younger women found it most difficult to manage on income, however managing on income became easier with age.</w:t>
      </w:r>
    </w:p>
    <w:p w14:paraId="058A6F35" w14:textId="0948B4DC" w:rsidR="0072056F" w:rsidRDefault="0072056F" w:rsidP="0072056F">
      <w:pPr>
        <w:pStyle w:val="ListParagraph"/>
        <w:numPr>
          <w:ilvl w:val="0"/>
          <w:numId w:val="30"/>
        </w:numPr>
      </w:pPr>
      <w:r>
        <w:t xml:space="preserve">Based on population projection series B, the number of women aged 20-90 who have difficulty managing on income is predicted to increase from 3.5 million to 4.6 million between 2015 and 2035, however prevalence will decrease by 1 </w:t>
      </w:r>
      <w:r w:rsidR="0065262B">
        <w:t>per cent</w:t>
      </w:r>
      <w:r>
        <w:t>.</w:t>
      </w:r>
    </w:p>
    <w:p w14:paraId="2AD8EEBD" w14:textId="77777777" w:rsidR="0072056F" w:rsidRDefault="0072056F" w:rsidP="0072056F">
      <w:pPr>
        <w:pStyle w:val="ListParagraph"/>
        <w:numPr>
          <w:ilvl w:val="0"/>
          <w:numId w:val="30"/>
        </w:numPr>
      </w:pPr>
      <w:r>
        <w:t>Women who have difficulty managing on income have more MBS, PBS, and hospital costs overall.</w:t>
      </w:r>
    </w:p>
    <w:p w14:paraId="5F4BA21F" w14:textId="1758073B" w:rsidR="0072056F" w:rsidRPr="0059428C" w:rsidRDefault="0072056F" w:rsidP="0072056F">
      <w:pPr>
        <w:pStyle w:val="ListParagraph"/>
        <w:numPr>
          <w:ilvl w:val="0"/>
          <w:numId w:val="30"/>
        </w:numPr>
      </w:pPr>
      <w:r>
        <w:t xml:space="preserve">Women who have difficulty managing on income are predicted to have a total of $1.6 </w:t>
      </w:r>
      <w:r w:rsidR="000F728E">
        <w:t>billion in</w:t>
      </w:r>
      <w:r>
        <w:t xml:space="preserve"> MBS costs, $3.4 </w:t>
      </w:r>
      <w:r w:rsidR="000F728E">
        <w:t>billion of</w:t>
      </w:r>
      <w:r>
        <w:t xml:space="preserve"> PBS prescriptions filled, and $9.8 billion in hospital costs in 2035.</w:t>
      </w:r>
    </w:p>
    <w:p w14:paraId="29DF3142" w14:textId="55CCCA21" w:rsidR="001615A1" w:rsidRDefault="001615A1" w:rsidP="001615A1">
      <w:pPr>
        <w:pStyle w:val="Heading1"/>
      </w:pPr>
      <w:bookmarkStart w:id="412" w:name="_Toc446584326"/>
      <w:bookmarkStart w:id="413" w:name="_Toc446585448"/>
      <w:bookmarkStart w:id="414" w:name="_Toc452371060"/>
      <w:r>
        <w:lastRenderedPageBreak/>
        <w:t>Marital status</w:t>
      </w:r>
      <w:bookmarkEnd w:id="412"/>
      <w:bookmarkEnd w:id="413"/>
      <w:bookmarkEnd w:id="414"/>
    </w:p>
    <w:p w14:paraId="72718BA3" w14:textId="54F5A9B3" w:rsidR="001615A1" w:rsidRDefault="001615A1" w:rsidP="001615A1">
      <w:pPr>
        <w:pStyle w:val="Heading2"/>
      </w:pPr>
      <w:bookmarkStart w:id="415" w:name="_Toc446584327"/>
      <w:bookmarkStart w:id="416" w:name="_Toc446585449"/>
      <w:bookmarkStart w:id="417" w:name="_Toc452371061"/>
      <w:r>
        <w:t>Background</w:t>
      </w:r>
      <w:bookmarkEnd w:id="415"/>
      <w:bookmarkEnd w:id="416"/>
      <w:bookmarkEnd w:id="417"/>
    </w:p>
    <w:p w14:paraId="0906E42E" w14:textId="184AD781" w:rsidR="001615A1" w:rsidRDefault="001615A1" w:rsidP="001615A1">
      <w:r>
        <w:t xml:space="preserve">Marital status is an important measure of sociodemographic status because it is an indicator of available emotional support, access to a wider social network, and </w:t>
      </w:r>
      <w:r w:rsidR="007B4A09">
        <w:t>potentially</w:t>
      </w:r>
      <w:r>
        <w:t xml:space="preserve"> more economic resources. It has many similarities to another measure of sociodemographic status, living arrangement, as partnership and co</w:t>
      </w:r>
      <w:r w:rsidR="007B4A09">
        <w:t>-</w:t>
      </w:r>
      <w:r>
        <w:t>habit</w:t>
      </w:r>
      <w:r w:rsidR="007B4A09">
        <w:t>at</w:t>
      </w:r>
      <w:r>
        <w:t xml:space="preserve">ion have similar health effects </w:t>
      </w:r>
      <w:r w:rsidR="00870399">
        <w:fldChar w:fldCharType="begin"/>
      </w:r>
      <w:r w:rsidR="007F3AAA">
        <w:instrText xml:space="preserve"> ADDIN EN.CITE &lt;EndNote&gt;&lt;Cite&gt;&lt;Author&gt;Wu&lt;/Author&gt;&lt;Year&gt;2002&lt;/Year&gt;&lt;RecNum&gt;200&lt;/RecNum&gt;&lt;DisplayText&gt;(Wu &amp;amp; Hart, 2002)&lt;/DisplayText&gt;&lt;record&gt;&lt;rec-number&gt;200&lt;/rec-number&gt;&lt;foreign-keys&gt;&lt;key app="EN" db-id="0zaxfzw0nszf5ae2xx05fzzowfpdapapwt0v" timestamp="1458170434"&gt;200&lt;/key&gt;&lt;/foreign-keys&gt;&lt;ref-type name="Journal Article"&gt;17&lt;/ref-type&gt;&lt;contributors&gt;&lt;authors&gt;&lt;author&gt;Wu, Z.&lt;/author&gt;&lt;author&gt;Hart, R.&lt;/author&gt;&lt;/authors&gt;&lt;/contributors&gt;&lt;titles&gt;&lt;title&gt;The Effects of Marital and Nonmarital Union Transition on Health&lt;/title&gt;&lt;secondary-title&gt;J Marriage Family&lt;/secondary-title&gt;&lt;/titles&gt;&lt;periodical&gt;&lt;full-title&gt;J Marriage Family&lt;/full-title&gt;&lt;/periodical&gt;&lt;pages&gt;13&lt;/pages&gt;&lt;volume&gt;64&lt;/volume&gt;&lt;number&gt;2&lt;/number&gt;&lt;section&gt;420&lt;/section&gt;&lt;dates&gt;&lt;year&gt;2002&lt;/year&gt;&lt;/dates&gt;&lt;urls&gt;&lt;/urls&gt;&lt;/record&gt;&lt;/Cite&gt;&lt;/EndNote&gt;</w:instrText>
      </w:r>
      <w:r w:rsidR="00870399">
        <w:fldChar w:fldCharType="separate"/>
      </w:r>
      <w:r w:rsidR="007F3AAA">
        <w:rPr>
          <w:noProof/>
        </w:rPr>
        <w:t>(</w:t>
      </w:r>
      <w:hyperlink w:anchor="_ENREF_179" w:tooltip="Wu, 2002 #200" w:history="1">
        <w:r w:rsidR="001731F3">
          <w:rPr>
            <w:noProof/>
          </w:rPr>
          <w:t>Wu &amp; Hart, 2002</w:t>
        </w:r>
      </w:hyperlink>
      <w:r w:rsidR="007F3AAA">
        <w:rPr>
          <w:noProof/>
        </w:rPr>
        <w:t>)</w:t>
      </w:r>
      <w:r w:rsidR="00870399">
        <w:fldChar w:fldCharType="end"/>
      </w:r>
      <w:r>
        <w:t xml:space="preserve">. Married individuals are at lower risk of alcohol abuse </w:t>
      </w:r>
      <w:r w:rsidR="00870399">
        <w:fldChar w:fldCharType="begin">
          <w:fldData xml:space="preserve">PEVuZE5vdGU+PENpdGU+PEF1dGhvcj5IYXRjaDwvQXV0aG9yPjxZZWFyPjIwMTE8L1llYXI+PFJl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</w:fldData>
        </w:fldChar>
      </w:r>
      <w:r w:rsidR="007F3AAA">
        <w:instrText xml:space="preserve"> ADDIN EN.CITE </w:instrText>
      </w:r>
      <w:r w:rsidR="007F3AAA">
        <w:fldChar w:fldCharType="begin">
          <w:fldData xml:space="preserve">PEVuZE5vdGU+PENpdGU+PEF1dGhvcj5IYXRjaDwvQXV0aG9yPjxZZWFyPjIwMTE8L1llYXI+PFJl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</w:fldData>
        </w:fldChar>
      </w:r>
      <w:r w:rsidR="007F3AAA">
        <w:instrText xml:space="preserve"> ADDIN EN.CITE.DATA </w:instrText>
      </w:r>
      <w:r w:rsidR="007F3AAA">
        <w:fldChar w:fldCharType="end"/>
      </w:r>
      <w:r w:rsidR="00870399">
        <w:fldChar w:fldCharType="separate"/>
      </w:r>
      <w:r w:rsidR="007F3AAA">
        <w:rPr>
          <w:noProof/>
        </w:rPr>
        <w:t>(</w:t>
      </w:r>
      <w:hyperlink w:anchor="_ENREF_89" w:tooltip="Hatch, 2011 #190" w:history="1">
        <w:r w:rsidR="001731F3">
          <w:rPr>
            <w:noProof/>
          </w:rPr>
          <w:t>Hatch et al., 2011</w:t>
        </w:r>
      </w:hyperlink>
      <w:r w:rsidR="007F3AAA">
        <w:rPr>
          <w:noProof/>
        </w:rPr>
        <w:t>)</w:t>
      </w:r>
      <w:r w:rsidR="00870399">
        <w:fldChar w:fldCharType="end"/>
      </w:r>
      <w:r>
        <w:t xml:space="preserve">, depression </w:t>
      </w:r>
      <w:r w:rsidR="00870399">
        <w:fldChar w:fldCharType="begin"/>
      </w:r>
      <w:r w:rsidR="007F3AAA">
        <w:instrText xml:space="preserve"> ADDIN EN.CITE &lt;EndNote&gt;&lt;Cite&gt;&lt;Author&gt;Scarinci&lt;/Author&gt;&lt;Year&gt;2002&lt;/Year&gt;&lt;RecNum&gt;191&lt;/RecNum&gt;&lt;DisplayText&gt;(Scarinci et al., 2002)&lt;/DisplayText&gt;&lt;record&gt;&lt;rec-number&gt;191&lt;/rec-number&gt;&lt;foreign-keys&gt;&lt;key app="EN" db-id="0zaxfzw0nszf5ae2xx05fzzowfpdapapwt0v" timestamp="1458126565"&gt;191&lt;/key&gt;&lt;/foreign-keys&gt;&lt;ref-type name="Journal Article"&gt;17&lt;/ref-type&gt;&lt;contributors&gt;&lt;authors&gt;&lt;author&gt;Scarinci, I. C.&lt;/author&gt;&lt;author&gt;Beech, B. M.&lt;/author&gt;&lt;author&gt;Naumann, W.&lt;/author&gt;&lt;author&gt;Kovach, K. W.&lt;/author&gt;&lt;author&gt;Pugh, L.&lt;/author&gt;&lt;author&gt;Fapohunda, B.&lt;/author&gt;&lt;/authors&gt;&lt;/contributors&gt;&lt;auth-address&gt;Center for Community Health, University of Memphis, TN 38157, USA. iscrncsr@memphis.edu&lt;/auth-address&gt;&lt;titles&gt;&lt;title&gt;Depression, socioeconomic status, age, and marital status in black women: a national study&lt;/title&gt;&lt;secondary-title&gt;Ethn Dis&lt;/secondary-title&gt;&lt;/titles&gt;&lt;periodical&gt;&lt;full-title&gt;Ethn Dis&lt;/full-title&gt;&lt;/periodical&gt;&lt;pages&gt;421-8&lt;/pages&gt;&lt;volume&gt;12&lt;/volume&gt;&lt;number&gt;3&lt;/number&gt;&lt;keywords&gt;&lt;keyword&gt;Adult&lt;/keyword&gt;&lt;keyword&gt;African Americans/*psychology&lt;/keyword&gt;&lt;keyword&gt;Age Factors&lt;/keyword&gt;&lt;keyword&gt;Aged&lt;/keyword&gt;&lt;keyword&gt;Aged, 80 and over&lt;/keyword&gt;&lt;keyword&gt;Demography&lt;/keyword&gt;&lt;keyword&gt;Depressive Disorder/*ethnology/etiology&lt;/keyword&gt;&lt;keyword&gt;Female&lt;/keyword&gt;&lt;keyword&gt;Health Surveys&lt;/keyword&gt;&lt;keyword&gt;Humans&lt;/keyword&gt;&lt;keyword&gt;Marital Status/*ethnology&lt;/keyword&gt;&lt;keyword&gt;Middle Aged&lt;/keyword&gt;&lt;keyword&gt;Risk Factors&lt;/keyword&gt;&lt;keyword&gt;*Social Class&lt;/keyword&gt;&lt;keyword&gt;United States/epidemiology&lt;/keyword&gt;&lt;/keywords&gt;&lt;dates&gt;&lt;year&gt;2002&lt;/year&gt;&lt;pub-dates&gt;&lt;date&gt;Summer&lt;/date&gt;&lt;/pub-dates&gt;&lt;/dates&gt;&lt;isbn&gt;1049-510X (Print)&amp;#xD;1049-510X (Linking)&lt;/isbn&gt;&lt;accession-num&gt;12148715&lt;/accession-num&gt;&lt;urls&gt;&lt;related-urls&gt;&lt;url&gt;http://www.ncbi.nlm.nih.gov/pubmed/12148715&lt;/url&gt;&lt;/related-urls&gt;&lt;/urls&gt;&lt;/record&gt;&lt;/Cite&gt;&lt;/EndNote&gt;</w:instrText>
      </w:r>
      <w:r w:rsidR="00870399">
        <w:fldChar w:fldCharType="separate"/>
      </w:r>
      <w:r w:rsidR="007F3AAA">
        <w:rPr>
          <w:noProof/>
        </w:rPr>
        <w:t>(</w:t>
      </w:r>
      <w:hyperlink w:anchor="_ENREF_156" w:tooltip="Scarinci, 2002 #191" w:history="1">
        <w:r w:rsidR="001731F3">
          <w:rPr>
            <w:noProof/>
          </w:rPr>
          <w:t>Scarinci et al., 2002</w:t>
        </w:r>
      </w:hyperlink>
      <w:r w:rsidR="007F3AAA">
        <w:rPr>
          <w:noProof/>
        </w:rPr>
        <w:t>)</w:t>
      </w:r>
      <w:r w:rsidR="00870399">
        <w:fldChar w:fldCharType="end"/>
      </w:r>
      <w:r>
        <w:t xml:space="preserve">, and mortality </w:t>
      </w:r>
      <w:r w:rsidR="00870399">
        <w:fldChar w:fldCharType="begin"/>
      </w:r>
      <w:r w:rsidR="007F3AAA">
        <w:instrText xml:space="preserve"> ADDIN EN.CITE &lt;EndNote&gt;&lt;Cite&gt;&lt;Author&gt;Manzoli&lt;/Author&gt;&lt;Year&gt;2007&lt;/Year&gt;&lt;RecNum&gt;193&lt;/RecNum&gt;&lt;DisplayText&gt;(Manzoli et al., 2007)&lt;/DisplayText&gt;&lt;record&gt;&lt;rec-number&gt;193&lt;/rec-number&gt;&lt;foreign-keys&gt;&lt;key app="EN" db-id="0zaxfzw0nszf5ae2xx05fzzowfpdapapwt0v" timestamp="1458127541"&gt;193&lt;/key&gt;&lt;/foreign-keys&gt;&lt;ref-type name="Journal Article"&gt;17&lt;/ref-type&gt;&lt;contributors&gt;&lt;authors&gt;&lt;author&gt;Manzoli, L.&lt;/author&gt;&lt;author&gt;Villari, P.&lt;/author&gt;&lt;author&gt;M. Pirone G&lt;/author&gt;&lt;author&gt;Boccia, A.&lt;/author&gt;&lt;/authors&gt;&lt;/contributors&gt;&lt;auth-address&gt;Section of Epidemiology and Public Health, University G. d&amp;apos;Annunzio of Chieti, Italy. lmanzoli@post.harvard.edu&lt;/auth-address&gt;&lt;titles&gt;&lt;title&gt;Marital status and mortality in the elderly: a systematic review and meta-analysis&lt;/title&gt;&lt;secondary-title&gt;Soc Sci Med&lt;/secondary-title&gt;&lt;/titles&gt;&lt;periodical&gt;&lt;full-title&gt;Soc Sci Med&lt;/full-title&gt;&lt;/periodical&gt;&lt;pages&gt;77-94&lt;/pages&gt;&lt;volume&gt;64&lt;/volume&gt;&lt;number&gt;1&lt;/number&gt;&lt;keywords&gt;&lt;keyword&gt;Aged&lt;/keyword&gt;&lt;keyword&gt;Female&lt;/keyword&gt;&lt;keyword&gt;Humans&lt;/keyword&gt;&lt;keyword&gt;Male&lt;/keyword&gt;&lt;keyword&gt;Marital Status/*statistics &amp;amp; numerical data&lt;/keyword&gt;&lt;keyword&gt;*Mortality&lt;/keyword&gt;&lt;keyword&gt;Research Design&lt;/keyword&gt;&lt;keyword&gt;Risk Factors&lt;/keyword&gt;&lt;/keywords&gt;&lt;dates&gt;&lt;year&gt;2007&lt;/year&gt;&lt;pub-dates&gt;&lt;date&gt;Jan&lt;/date&gt;&lt;/pub-dates&gt;&lt;/dates&gt;&lt;isbn&gt;0277-9536 (Print)&amp;#xD;0277-9536 (Linking)&lt;/isbn&gt;&lt;accession-num&gt;17011690&lt;/accession-num&gt;&lt;urls&gt;&lt;related-urls&gt;&lt;url&gt;http://www.ncbi.nlm.nih.gov/pubmed/17011690&lt;/url&gt;&lt;/related-urls&gt;&lt;/urls&gt;&lt;electronic-resource-num&gt;10.1016/j.socscimed.2006.08.031&lt;/electronic-resource-num&gt;&lt;/record&gt;&lt;/Cite&gt;&lt;/EndNote&gt;</w:instrText>
      </w:r>
      <w:r w:rsidR="00870399">
        <w:fldChar w:fldCharType="separate"/>
      </w:r>
      <w:r w:rsidR="007F3AAA">
        <w:rPr>
          <w:noProof/>
        </w:rPr>
        <w:t>(</w:t>
      </w:r>
      <w:hyperlink w:anchor="_ENREF_123" w:tooltip="Manzoli, 2007 #193" w:history="1">
        <w:r w:rsidR="001731F3">
          <w:rPr>
            <w:noProof/>
          </w:rPr>
          <w:t>Manzoli et al., 2007</w:t>
        </w:r>
      </w:hyperlink>
      <w:r w:rsidR="007F3AAA">
        <w:rPr>
          <w:noProof/>
        </w:rPr>
        <w:t>)</w:t>
      </w:r>
      <w:r w:rsidR="00870399">
        <w:fldChar w:fldCharType="end"/>
      </w:r>
      <w:r w:rsidRPr="00FA0AAB">
        <w:t xml:space="preserve"> </w:t>
      </w:r>
      <w:r>
        <w:t xml:space="preserve">compared to unmarried and divorced/separated people. Similarly, elderly people living without a partner were more likely to experience functional impairment </w:t>
      </w:r>
      <w:r w:rsidR="00870399">
        <w:fldChar w:fldCharType="begin"/>
      </w:r>
      <w:r w:rsidR="007F3AAA">
        <w:instrText xml:space="preserve"> ADDIN EN.CITE &lt;EndNote&gt;&lt;Cite&gt;&lt;Author&gt;Hajek&lt;/Author&gt;&lt;Year&gt;2016&lt;/Year&gt;&lt;RecNum&gt;198&lt;/RecNum&gt;&lt;DisplayText&gt;(Hajek &amp;amp; Konig, 2016)&lt;/DisplayText&gt;&lt;record&gt;&lt;rec-number&gt;198&lt;/rec-number&gt;&lt;foreign-keys&gt;&lt;key app="EN" db-id="0zaxfzw0nszf5ae2xx05fzzowfpdapapwt0v" timestamp="1458167721"&gt;198&lt;/key&gt;&lt;/foreign-keys&gt;&lt;ref-type name="Journal Article"&gt;17&lt;/ref-type&gt;&lt;contributors&gt;&lt;authors&gt;&lt;author&gt;Hajek, A.&lt;/author&gt;&lt;author&gt;Konig, H. H.&lt;/author&gt;&lt;/authors&gt;&lt;/contributors&gt;&lt;auth-address&gt;Department of Health Economics and Health Services Research, Hamburg Center for Health Economics, University Medical Center Hamburg-Eppendorf, Hamburg, Germany.&lt;/auth-address&gt;&lt;titles&gt;&lt;title&gt;Longitudinal Predictors of Functional Impairment in Older Adults in Europe - Evidence from the Survey of Health, Ageing and Retirement in Europe&lt;/title&gt;&lt;secondary-title&gt;PLoS One&lt;/secondary-title&gt;&lt;/titles&gt;&lt;periodical&gt;&lt;full-title&gt;PLoS One&lt;/full-title&gt;&lt;/periodical&gt;&lt;pages&gt;e0146967&lt;/pages&gt;&lt;volume&gt;11&lt;/volume&gt;&lt;number&gt;1&lt;/number&gt;&lt;dates&gt;&lt;year&gt;2016&lt;/year&gt;&lt;/dates&gt;&lt;isbn&gt;1932-6203 (Electronic)&amp;#xD;1932-6203 (Linking)&lt;/isbn&gt;&lt;accession-num&gt;26784698&lt;/accession-num&gt;&lt;urls&gt;&lt;related-urls&gt;&lt;url&gt;http://www.ncbi.nlm.nih.gov/pubmed/26784698&lt;/url&gt;&lt;/related-urls&gt;&lt;/urls&gt;&lt;custom2&gt;PMC4718586&lt;/custom2&gt;&lt;electronic-resource-num&gt;10.1371/journal.pone.0146967&lt;/electronic-resource-num&gt;&lt;/record&gt;&lt;/Cite&gt;&lt;/EndNote&gt;</w:instrText>
      </w:r>
      <w:r w:rsidR="00870399">
        <w:fldChar w:fldCharType="separate"/>
      </w:r>
      <w:r w:rsidR="007F3AAA">
        <w:rPr>
          <w:noProof/>
        </w:rPr>
        <w:t>(</w:t>
      </w:r>
      <w:hyperlink w:anchor="_ENREF_88" w:tooltip="Hajek, 2016 #198" w:history="1">
        <w:r w:rsidR="001731F3">
          <w:rPr>
            <w:noProof/>
          </w:rPr>
          <w:t>Hajek &amp; Konig, 2016</w:t>
        </w:r>
      </w:hyperlink>
      <w:r w:rsidR="007F3AAA">
        <w:rPr>
          <w:noProof/>
        </w:rPr>
        <w:t>)</w:t>
      </w:r>
      <w:r w:rsidR="00870399">
        <w:fldChar w:fldCharType="end"/>
      </w:r>
      <w:r>
        <w:t>.</w:t>
      </w:r>
    </w:p>
    <w:p w14:paraId="686C64D7" w14:textId="77777777" w:rsidR="001615A1" w:rsidRDefault="001615A1" w:rsidP="001615A1"/>
    <w:p w14:paraId="21658BC9" w14:textId="51936C42" w:rsidR="001615A1" w:rsidRDefault="001615A1" w:rsidP="001615A1">
      <w:r>
        <w:t>In Australia, the number of registered marriages has increased from 111,174 in 1994 to 121,197 in 2014, however the number of marriages per 1,000 estimated residents has decreased from 6.2 to 5.2</w:t>
      </w:r>
      <w:r w:rsidR="00686C8B">
        <w:t xml:space="preserve"> over that same period</w:t>
      </w:r>
      <w:r>
        <w:t xml:space="preserve"> </w:t>
      </w:r>
      <w:r w:rsidR="00870399">
        <w:fldChar w:fldCharType="begin"/>
      </w:r>
      <w:r w:rsidR="009E6594">
        <w:instrText xml:space="preserve"> ADDIN EN.CITE &lt;EndNote&gt;&lt;Cite&gt;&lt;Author&gt;ABS&lt;/Author&gt;&lt;Year&gt;2015&lt;/Year&gt;&lt;RecNum&gt;201&lt;/RecNum&gt;&lt;DisplayText&gt;(ABS, 2015d)&lt;/DisplayText&gt;&lt;record&gt;&lt;rec-number&gt;201&lt;/rec-number&gt;&lt;foreign-keys&gt;&lt;key app="EN" db-id="0zaxfzw0nszf5ae2xx05fzzowfpdapapwt0v" timestamp="1458172654"&gt;201&lt;/key&gt;&lt;/foreign-keys&gt;&lt;ref-type name="Government Document"&gt;46&lt;/ref-type&gt;&lt;contributors&gt;&lt;authors&gt;&lt;author&gt;ABS&lt;/author&gt;&lt;/authors&gt;&lt;secondary-authors&gt;&lt;author&gt;Australian Bureau of Statistics&lt;/author&gt;&lt;/secondary-authors&gt;&lt;/contributors&gt;&lt;titles&gt;&lt;title&gt;Marriages and Divorces, Australia, 2014  &lt;/title&gt;&lt;tertiary-title&gt;Marriages and Divorces, Australia&lt;/tertiary-title&gt;&lt;/titles&gt;&lt;dates&gt;&lt;year&gt;2015&lt;/year&gt;&lt;/dates&gt;&lt;pub-location&gt;Canberra&lt;/pub-location&gt;&lt;publisher&gt;Australian Bureau of Statistics&lt;/publisher&gt;&lt;isbn&gt;3310.0&lt;/isbn&gt;&lt;urls&gt;&lt;/urls&gt;&lt;/record&gt;&lt;/Cite&gt;&lt;/EndNote&gt;</w:instrText>
      </w:r>
      <w:r w:rsidR="00870399">
        <w:fldChar w:fldCharType="separate"/>
      </w:r>
      <w:r w:rsidR="009E6594">
        <w:rPr>
          <w:noProof/>
        </w:rPr>
        <w:t>(</w:t>
      </w:r>
      <w:hyperlink w:anchor="_ENREF_20" w:tooltip="ABS, 2015 #201" w:history="1">
        <w:r w:rsidR="001731F3">
          <w:rPr>
            <w:noProof/>
          </w:rPr>
          <w:t>ABS, 2015d</w:t>
        </w:r>
      </w:hyperlink>
      <w:r w:rsidR="009E6594">
        <w:rPr>
          <w:noProof/>
        </w:rPr>
        <w:t>)</w:t>
      </w:r>
      <w:r w:rsidR="00870399">
        <w:fldChar w:fldCharType="end"/>
      </w:r>
      <w:r>
        <w:t xml:space="preserve">. Corresponding to this, the </w:t>
      </w:r>
      <w:r w:rsidR="007C1D34">
        <w:t>percentage</w:t>
      </w:r>
      <w:r>
        <w:t xml:space="preserve"> of family households (including de facto couples) decreased from 75.4 </w:t>
      </w:r>
      <w:r w:rsidR="0065262B">
        <w:t>per cent</w:t>
      </w:r>
      <w:r>
        <w:t xml:space="preserve"> in 1991 to 71.5 </w:t>
      </w:r>
      <w:r w:rsidR="0065262B">
        <w:t>per cent</w:t>
      </w:r>
      <w:r>
        <w:t xml:space="preserve"> in 2011 and lone-person households increased from 20.0 </w:t>
      </w:r>
      <w:r w:rsidR="0065262B">
        <w:t>per cent</w:t>
      </w:r>
      <w:r>
        <w:t xml:space="preserve"> to 24.3 </w:t>
      </w:r>
      <w:r w:rsidR="0065262B">
        <w:t>per cent</w:t>
      </w:r>
      <w:r>
        <w:t xml:space="preserve"> over that time period </w:t>
      </w:r>
      <w:r w:rsidR="00870399">
        <w:fldChar w:fldCharType="begin"/>
      </w:r>
      <w:r w:rsidR="007F3AAA">
        <w:instrText xml:space="preserve"> ADDIN EN.CITE &lt;EndNote&gt;&lt;Cite&gt;&lt;Author&gt;Qu&lt;/Author&gt;&lt;Year&gt;2013&lt;/Year&gt;&lt;RecNum&gt;202&lt;/RecNum&gt;&lt;DisplayText&gt;(Qu &amp;amp; Weston, 2013)&lt;/DisplayText&gt;&lt;record&gt;&lt;rec-number&gt;202&lt;/rec-number&gt;&lt;foreign-keys&gt;&lt;key app="EN" db-id="0zaxfzw0nszf5ae2xx05fzzowfpdapapwt0v" timestamp="1458172812"&gt;202&lt;/key&gt;&lt;/foreign-keys&gt;&lt;ref-type name="Government Document"&gt;46&lt;/ref-type&gt;&lt;contributors&gt;&lt;authors&gt;&lt;author&gt;Qu, L.&lt;/author&gt;&lt;author&gt;Weston, R.&lt;/author&gt;&lt;/authors&gt;&lt;secondary-authors&gt;&lt;author&gt;Australian Institute of Family Studies&lt;/author&gt;&lt;/secondary-authors&gt;&lt;/contributors&gt;&lt;titles&gt;&lt;title&gt;Australian households and families&lt;/title&gt;&lt;tertiary-title&gt;Australian Family Trends&lt;/tertiary-title&gt;&lt;/titles&gt;&lt;dates&gt;&lt;year&gt;2013&lt;/year&gt;&lt;/dates&gt;&lt;pub-location&gt;Canberra&lt;/pub-location&gt;&lt;publisher&gt;Australian Institute of Family Studies&lt;/publisher&gt;&lt;isbn&gt;4&lt;/isbn&gt;&lt;urls&gt;&lt;/urls&gt;&lt;/record&gt;&lt;/Cite&gt;&lt;/EndNote&gt;</w:instrText>
      </w:r>
      <w:r w:rsidR="00870399">
        <w:fldChar w:fldCharType="separate"/>
      </w:r>
      <w:r w:rsidR="007F3AAA">
        <w:rPr>
          <w:noProof/>
        </w:rPr>
        <w:t>(</w:t>
      </w:r>
      <w:hyperlink w:anchor="_ENREF_148" w:tooltip="Qu, 2013 #202" w:history="1">
        <w:r w:rsidR="001731F3">
          <w:rPr>
            <w:noProof/>
          </w:rPr>
          <w:t>Qu &amp; Weston, 2013</w:t>
        </w:r>
      </w:hyperlink>
      <w:r w:rsidR="007F3AAA">
        <w:rPr>
          <w:noProof/>
        </w:rPr>
        <w:t>)</w:t>
      </w:r>
      <w:r w:rsidR="00870399">
        <w:fldChar w:fldCharType="end"/>
      </w:r>
      <w:r>
        <w:t xml:space="preserve">. De facto relationships are also on the rise, increasing from 10 </w:t>
      </w:r>
      <w:r w:rsidR="0065262B">
        <w:t>per cent</w:t>
      </w:r>
      <w:r>
        <w:t xml:space="preserve"> of all social marriages (comprising both registered marriages and de facto relationships) in 1996 to 15 </w:t>
      </w:r>
      <w:r w:rsidR="0065262B">
        <w:t>per cent</w:t>
      </w:r>
      <w:r>
        <w:t xml:space="preserve"> in 2006 </w:t>
      </w:r>
      <w:r w:rsidR="00870399">
        <w:fldChar w:fldCharType="begin"/>
      </w:r>
      <w:r w:rsidR="007F3AAA">
        <w:instrText xml:space="preserve"> ADDIN EN.CITE &lt;EndNote&gt;&lt;Cite&gt;&lt;Author&gt;ABS&lt;/Author&gt;&lt;Year&gt;2012&lt;/Year&gt;&lt;RecNum&gt;203&lt;/RecNum&gt;&lt;DisplayText&gt;(ABS, 2012e)&lt;/DisplayText&gt;&lt;record&gt;&lt;rec-number&gt;203&lt;/rec-number&gt;&lt;foreign-keys&gt;&lt;key app="EN" db-id="0zaxfzw0nszf5ae2xx05fzzowfpdapapwt0v" timestamp="1458174646"&gt;203&lt;/key&gt;&lt;/foreign-keys&gt;&lt;ref-type name="Government Document"&gt;46&lt;/ref-type&gt;&lt;contributors&gt;&lt;authors&gt;&lt;author&gt;ABS&lt;/author&gt;&lt;/authors&gt;&lt;secondary-authors&gt;&lt;author&gt;ABS&lt;/author&gt;&lt;/secondary-authors&gt;&lt;/contributors&gt;&lt;titles&gt;&lt;title&gt;Year Book Australia, 2012&lt;/title&gt;&lt;tertiary-title&gt;Year Book Australia&lt;/tertiary-title&gt;&lt;/titles&gt;&lt;dates&gt;&lt;year&gt;2012&lt;/year&gt;&lt;/dates&gt;&lt;pub-location&gt;Canberra&lt;/pub-location&gt;&lt;publisher&gt;ABS&lt;/publisher&gt;&lt;isbn&gt;1301.0&lt;/isbn&gt;&lt;urls&gt;&lt;/urls&gt;&lt;/record&gt;&lt;/Cite&gt;&lt;/EndNote&gt;</w:instrText>
      </w:r>
      <w:r w:rsidR="00870399">
        <w:fldChar w:fldCharType="separate"/>
      </w:r>
      <w:r w:rsidR="007F3AAA">
        <w:rPr>
          <w:noProof/>
        </w:rPr>
        <w:t>(</w:t>
      </w:r>
      <w:hyperlink w:anchor="_ENREF_15" w:tooltip="ABS, 2012 #203" w:history="1">
        <w:r w:rsidR="001731F3">
          <w:rPr>
            <w:noProof/>
          </w:rPr>
          <w:t>ABS, 2012e</w:t>
        </w:r>
      </w:hyperlink>
      <w:r w:rsidR="007F3AAA">
        <w:rPr>
          <w:noProof/>
        </w:rPr>
        <w:t>)</w:t>
      </w:r>
      <w:r w:rsidR="00870399">
        <w:fldChar w:fldCharType="end"/>
      </w:r>
      <w:r>
        <w:t>.</w:t>
      </w:r>
    </w:p>
    <w:p w14:paraId="4FB06547" w14:textId="77777777" w:rsidR="001615A1" w:rsidRDefault="001615A1" w:rsidP="001615A1"/>
    <w:p w14:paraId="3D2A24AB" w14:textId="3557D4E2" w:rsidR="001615A1" w:rsidRDefault="001615A1" w:rsidP="001615A1">
      <w:pPr>
        <w:pStyle w:val="Heading2"/>
      </w:pPr>
      <w:bookmarkStart w:id="418" w:name="_Toc446584328"/>
      <w:bookmarkStart w:id="419" w:name="_Toc446585450"/>
      <w:bookmarkStart w:id="420" w:name="_Toc452371062"/>
      <w:r>
        <w:t>Ascertainment of marital status</w:t>
      </w:r>
      <w:bookmarkEnd w:id="418"/>
      <w:bookmarkEnd w:id="419"/>
      <w:bookmarkEnd w:id="420"/>
    </w:p>
    <w:p w14:paraId="14CD7FBA" w14:textId="77777777" w:rsidR="001615A1" w:rsidRDefault="001615A1" w:rsidP="001615A1">
      <w:r>
        <w:t>Marital status was determined by one of the following questions in all surveys for all cohorts:</w:t>
      </w:r>
    </w:p>
    <w:p w14:paraId="2AA9C09D" w14:textId="77777777" w:rsidR="001615A1" w:rsidRDefault="001615A1" w:rsidP="001615A1"/>
    <w:p w14:paraId="4D4F09CC" w14:textId="5E1A6852" w:rsidR="001615A1" w:rsidRDefault="00605405" w:rsidP="001615A1">
      <w:pPr>
        <w:jc w:val="center"/>
      </w:pPr>
      <w:r>
        <w:t>‘</w:t>
      </w:r>
      <w:r w:rsidR="001615A1">
        <w:t>What is your present marital status?</w:t>
      </w:r>
      <w:r>
        <w:t>’</w:t>
      </w:r>
    </w:p>
    <w:p w14:paraId="6C37AAE0" w14:textId="4D519C29" w:rsidR="001615A1" w:rsidRDefault="00605405" w:rsidP="001615A1">
      <w:pPr>
        <w:jc w:val="center"/>
      </w:pPr>
      <w:r>
        <w:t>‘</w:t>
      </w:r>
      <w:r w:rsidR="001615A1">
        <w:t>What is your formal registered marital status?</w:t>
      </w:r>
      <w:r>
        <w:t>’</w:t>
      </w:r>
    </w:p>
    <w:p w14:paraId="2EA3566D" w14:textId="77777777" w:rsidR="001615A1" w:rsidRDefault="001615A1" w:rsidP="001615A1"/>
    <w:p w14:paraId="4B376199" w14:textId="4703B9DB" w:rsidR="001615A1" w:rsidRDefault="001615A1" w:rsidP="001615A1">
      <w:r>
        <w:t xml:space="preserve">The response options were: never married/single, married, </w:t>
      </w:r>
      <w:r w:rsidR="00D67838">
        <w:t>de facto</w:t>
      </w:r>
      <w:r>
        <w:t xml:space="preserve">, separated, divorced, and widowed. In some surveys, </w:t>
      </w:r>
      <w:r w:rsidR="00D67838">
        <w:t>de facto</w:t>
      </w:r>
      <w:r>
        <w:t xml:space="preserve"> relationships were further defined by </w:t>
      </w:r>
      <w:r w:rsidR="00D67838">
        <w:t>de facto</w:t>
      </w:r>
      <w:r>
        <w:t xml:space="preserve"> (opposite sex) and </w:t>
      </w:r>
      <w:r w:rsidR="00D67838">
        <w:t>de facto</w:t>
      </w:r>
      <w:r>
        <w:t xml:space="preserve"> (same sex). For the purpose of this analysis, the responses were grouped into married/</w:t>
      </w:r>
      <w:r w:rsidR="00D67838">
        <w:t>de facto</w:t>
      </w:r>
      <w:r>
        <w:t xml:space="preserve">, separated/divorced, widowed, and never married (Appendix A). </w:t>
      </w:r>
    </w:p>
    <w:p w14:paraId="26A807CB" w14:textId="61BFB79D" w:rsidR="001615A1" w:rsidRDefault="001615A1" w:rsidP="001615A1"/>
    <w:p w14:paraId="12F3E787" w14:textId="71E75ABC" w:rsidR="00171311" w:rsidRDefault="00171311" w:rsidP="001615A1"/>
    <w:p w14:paraId="5390CB51" w14:textId="77777777" w:rsidR="00171311" w:rsidRDefault="00171311" w:rsidP="001615A1"/>
    <w:p w14:paraId="717F9987" w14:textId="77777777" w:rsidR="00E6010D" w:rsidRDefault="00E6010D" w:rsidP="001615A1"/>
    <w:p w14:paraId="4731BD23" w14:textId="77777777" w:rsidR="00E6010D" w:rsidRPr="004861F8" w:rsidRDefault="00E6010D" w:rsidP="001615A1"/>
    <w:p w14:paraId="173FCF17" w14:textId="3CEEC0B1" w:rsidR="001615A1" w:rsidRDefault="001615A1" w:rsidP="001615A1">
      <w:pPr>
        <w:pStyle w:val="Heading2"/>
      </w:pPr>
      <w:bookmarkStart w:id="421" w:name="_Toc446584329"/>
      <w:bookmarkStart w:id="422" w:name="_Toc446585451"/>
      <w:bookmarkStart w:id="423" w:name="_Toc452371063"/>
      <w:r>
        <w:lastRenderedPageBreak/>
        <w:t>Changes in marital status across the adult lifespan</w:t>
      </w:r>
      <w:bookmarkEnd w:id="421"/>
      <w:bookmarkEnd w:id="422"/>
      <w:bookmarkEnd w:id="423"/>
    </w:p>
    <w:p w14:paraId="05F85EC1" w14:textId="525A6B75" w:rsidR="001615A1" w:rsidRDefault="001615A1" w:rsidP="001615A1">
      <w:r>
        <w:t xml:space="preserve">In the 1989-95 and 1973-78 cohorts, the </w:t>
      </w:r>
      <w:r w:rsidR="007C1D34">
        <w:t>percentage</w:t>
      </w:r>
      <w:r>
        <w:t xml:space="preserve"> of women who had a partner, i.e. </w:t>
      </w:r>
      <w:r w:rsidR="00686C8B">
        <w:t>who were married or</w:t>
      </w:r>
      <w:r>
        <w:t xml:space="preserve"> in a de</w:t>
      </w:r>
      <w:r w:rsidR="00D67838">
        <w:t xml:space="preserve"> </w:t>
      </w:r>
      <w:r>
        <w:t xml:space="preserve">facto relationship, increased at each survey (Figure 10-1). In both cohorts, approximately 23 </w:t>
      </w:r>
      <w:r w:rsidR="0065262B">
        <w:t>per cent</w:t>
      </w:r>
      <w:r>
        <w:t xml:space="preserve"> of women </w:t>
      </w:r>
      <w:r w:rsidR="00E54443">
        <w:t>aged 18-23 had a partner. From S</w:t>
      </w:r>
      <w:r>
        <w:t xml:space="preserve">urvey 1 to 3 for the 1989-95 cohort, this </w:t>
      </w:r>
      <w:r w:rsidR="007C1D34">
        <w:t>percentage</w:t>
      </w:r>
      <w:r>
        <w:t xml:space="preserve"> increased to 31 </w:t>
      </w:r>
      <w:r w:rsidR="0065262B">
        <w:t>per cent</w:t>
      </w:r>
      <w:r>
        <w:t xml:space="preserve">. In the 1973-78 cohort, the greatest increase in the </w:t>
      </w:r>
      <w:r w:rsidR="007C1D34">
        <w:t>percentage</w:t>
      </w:r>
      <w:r>
        <w:t xml:space="preserve"> of wo</w:t>
      </w:r>
      <w:r w:rsidR="00E54443">
        <w:t>men who had a partner was from Survey 1 to 4. By S</w:t>
      </w:r>
      <w:r>
        <w:t xml:space="preserve">urvey 4 in 2006, this cohort of women were aged 28-33 and 72 </w:t>
      </w:r>
      <w:r w:rsidR="0065262B">
        <w:t>per cent</w:t>
      </w:r>
      <w:r w:rsidR="00E54443">
        <w:t xml:space="preserve"> had partners. At S</w:t>
      </w:r>
      <w:r>
        <w:t xml:space="preserve">urvey 6 of the 1973-78 cohort, 79 </w:t>
      </w:r>
      <w:r w:rsidR="0065262B">
        <w:t>per cent</w:t>
      </w:r>
      <w:r>
        <w:t xml:space="preserve"> of women had a partner. For both cohorts, the majority of women who did not have a partner were never married/single and those who were separated/divorced or widowed only accounted for a small </w:t>
      </w:r>
      <w:r w:rsidR="007C1D34">
        <w:t>percentage</w:t>
      </w:r>
      <w:r>
        <w:t>. In the 1973-78 cohort, it can be seen that the p</w:t>
      </w:r>
      <w:r w:rsidR="007C1D34">
        <w:t>ercentage</w:t>
      </w:r>
      <w:r>
        <w:t xml:space="preserve"> of women who were separated or divorced increased from 1 </w:t>
      </w:r>
      <w:r w:rsidR="0065262B">
        <w:t>per cent</w:t>
      </w:r>
      <w:r w:rsidR="00E54443">
        <w:t xml:space="preserve"> at S</w:t>
      </w:r>
      <w:r>
        <w:t xml:space="preserve">urvey 1 to 7 </w:t>
      </w:r>
      <w:r w:rsidR="0065262B">
        <w:t>per cent</w:t>
      </w:r>
      <w:r w:rsidR="00D67838">
        <w:t xml:space="preserve"> at </w:t>
      </w:r>
      <w:r w:rsidR="00E54443">
        <w:t>S</w:t>
      </w:r>
      <w:r>
        <w:t>urvey 6.</w:t>
      </w:r>
    </w:p>
    <w:p w14:paraId="2457CAD6" w14:textId="77777777" w:rsidR="001615A1" w:rsidRDefault="001615A1" w:rsidP="001615A1"/>
    <w:p w14:paraId="570D3A79" w14:textId="174120EE" w:rsidR="001615A1" w:rsidRDefault="001615A1" w:rsidP="001615A1">
      <w:r>
        <w:t xml:space="preserve">In the 1946-51 cohort, the </w:t>
      </w:r>
      <w:r w:rsidR="007C1D34">
        <w:t>percentage</w:t>
      </w:r>
      <w:r>
        <w:t xml:space="preserve"> of women who had a partner was relatively stable at 80-83 </w:t>
      </w:r>
      <w:r w:rsidR="0065262B">
        <w:t>per cent</w:t>
      </w:r>
      <w:r w:rsidR="00E54443">
        <w:t xml:space="preserve"> from S</w:t>
      </w:r>
      <w:r>
        <w:t xml:space="preserve">urvey 1 to 4, however it gradually declined to 75 </w:t>
      </w:r>
      <w:r w:rsidR="0065262B">
        <w:t>per cent</w:t>
      </w:r>
      <w:r>
        <w:t xml:space="preserve"> by </w:t>
      </w:r>
      <w:r w:rsidR="00E54443">
        <w:t>S</w:t>
      </w:r>
      <w:r>
        <w:t xml:space="preserve">urvey 7 (Figure 10-1). The </w:t>
      </w:r>
      <w:r w:rsidR="00185F71">
        <w:t>percentage</w:t>
      </w:r>
      <w:r>
        <w:t xml:space="preserve">s of women who were never married or separated/divorced were relatively constant at approximately 3 and 12 </w:t>
      </w:r>
      <w:r w:rsidR="0065262B">
        <w:t>per cent</w:t>
      </w:r>
      <w:r>
        <w:t xml:space="preserve">, respectively, whereas the </w:t>
      </w:r>
      <w:r w:rsidR="007C1D34">
        <w:t>percentage</w:t>
      </w:r>
      <w:r>
        <w:t xml:space="preserve"> of women who were widowed increased from 2 to 8 </w:t>
      </w:r>
      <w:r w:rsidR="0065262B">
        <w:t>per cent</w:t>
      </w:r>
      <w:r>
        <w:t xml:space="preserve"> from </w:t>
      </w:r>
      <w:r w:rsidR="00E54443">
        <w:t>S</w:t>
      </w:r>
      <w:r w:rsidR="00171311">
        <w:t>urvey</w:t>
      </w:r>
      <w:r>
        <w:t xml:space="preserve"> 1 to 7.</w:t>
      </w:r>
    </w:p>
    <w:p w14:paraId="31891FC8" w14:textId="77777777" w:rsidR="001615A1" w:rsidRDefault="001615A1" w:rsidP="001615A1"/>
    <w:p w14:paraId="7494FDBD" w14:textId="2F128B43" w:rsidR="001615A1" w:rsidRDefault="001615A1" w:rsidP="001615A1">
      <w:r>
        <w:t xml:space="preserve">In the 1921-26 cohort, 57 </w:t>
      </w:r>
      <w:r w:rsidR="0065262B">
        <w:t>per cent</w:t>
      </w:r>
      <w:r w:rsidR="00E54443">
        <w:t xml:space="preserve"> of women aged 70-75 at S</w:t>
      </w:r>
      <w:r>
        <w:t xml:space="preserve">urvey 1 had a partner and 35 </w:t>
      </w:r>
      <w:r w:rsidR="0065262B">
        <w:t>per cent</w:t>
      </w:r>
      <w:r>
        <w:t xml:space="preserve"> we</w:t>
      </w:r>
      <w:r w:rsidR="00E54443">
        <w:t>re widowed (Figure 10-1). From S</w:t>
      </w:r>
      <w:r>
        <w:t xml:space="preserve">urvey 1 to 6, as the </w:t>
      </w:r>
      <w:r w:rsidR="007C1D34">
        <w:t>percentage</w:t>
      </w:r>
      <w:r>
        <w:t xml:space="preserve"> of women with partners decreased, the </w:t>
      </w:r>
      <w:r w:rsidR="00185F71">
        <w:t>percentage</w:t>
      </w:r>
      <w:r>
        <w:t xml:space="preserve"> of widows increased. By age 85-90, 72 </w:t>
      </w:r>
      <w:r w:rsidR="0065262B">
        <w:t>per cent</w:t>
      </w:r>
      <w:r>
        <w:t xml:space="preserve"> were widowed.</w:t>
      </w:r>
    </w:p>
    <w:p w14:paraId="12D743CF" w14:textId="77777777" w:rsidR="001615A1" w:rsidRDefault="001615A1" w:rsidP="001615A1"/>
    <w:p w14:paraId="67511152" w14:textId="6D4163A9" w:rsidR="001615A1" w:rsidRPr="008F5EB8" w:rsidRDefault="001615A1" w:rsidP="001615A1">
      <w:r>
        <w:t xml:space="preserve">A similar pattern was observed in the 2006 Australian Census where the </w:t>
      </w:r>
      <w:r w:rsidR="007C1D34">
        <w:t>percentage</w:t>
      </w:r>
      <w:r>
        <w:t xml:space="preserve"> of people in a married or de facto relationship increased from age 18-24 until 35-44 where the </w:t>
      </w:r>
      <w:r w:rsidR="007C1D34">
        <w:t>percentage</w:t>
      </w:r>
      <w:r>
        <w:t xml:space="preserve"> remained relatively stable and then declined after 65-74 years of age </w:t>
      </w:r>
      <w:r w:rsidR="00870399">
        <w:fldChar w:fldCharType="begin"/>
      </w:r>
      <w:r w:rsidR="007F3AAA">
        <w:instrText xml:space="preserve"> ADDIN EN.CITE &lt;EndNote&gt;&lt;Cite&gt;&lt;Author&gt;ABS&lt;/Author&gt;&lt;Year&gt;2009&lt;/Year&gt;&lt;RecNum&gt;204&lt;/RecNum&gt;&lt;DisplayText&gt;(ABS, 2009)&lt;/DisplayText&gt;&lt;record&gt;&lt;rec-number&gt;204&lt;/rec-number&gt;&lt;foreign-keys&gt;&lt;key app="EN" db-id="0zaxfzw0nszf5ae2xx05fzzowfpdapapwt0v" timestamp="1458175807"&gt;204&lt;/key&gt;&lt;/foreign-keys&gt;&lt;ref-type name="Government Document"&gt;46&lt;/ref-type&gt;&lt;contributors&gt;&lt;authors&gt;&lt;author&gt;ABS&lt;/author&gt;&lt;/authors&gt;&lt;secondary-authors&gt;&lt;author&gt;ABS&lt;/author&gt;&lt;/secondary-authors&gt;&lt;/contributors&gt;&lt;titles&gt;&lt;title&gt;Australian Social Trends, March 2009&lt;/title&gt;&lt;tertiary-title&gt;Australian Social Trends&lt;/tertiary-title&gt;&lt;/titles&gt;&lt;dates&gt;&lt;year&gt;2009&lt;/year&gt;&lt;/dates&gt;&lt;pub-location&gt;Canberra&lt;/pub-location&gt;&lt;publisher&gt;ABS&lt;/publisher&gt;&lt;isbn&gt;4102.0&lt;/isbn&gt;&lt;urls&gt;&lt;/urls&gt;&lt;/record&gt;&lt;/Cite&gt;&lt;/EndNote&gt;</w:instrText>
      </w:r>
      <w:r w:rsidR="00870399">
        <w:fldChar w:fldCharType="separate"/>
      </w:r>
      <w:r w:rsidR="007F3AAA">
        <w:rPr>
          <w:noProof/>
        </w:rPr>
        <w:t>(</w:t>
      </w:r>
      <w:hyperlink w:anchor="_ENREF_7" w:tooltip="ABS, 2009 #204" w:history="1">
        <w:r w:rsidR="001731F3">
          <w:rPr>
            <w:noProof/>
          </w:rPr>
          <w:t>ABS, 2009</w:t>
        </w:r>
      </w:hyperlink>
      <w:r w:rsidR="007F3AAA">
        <w:rPr>
          <w:noProof/>
        </w:rPr>
        <w:t>)</w:t>
      </w:r>
      <w:r w:rsidR="00870399">
        <w:fldChar w:fldCharType="end"/>
      </w:r>
      <w:r>
        <w:t>.</w:t>
      </w:r>
    </w:p>
    <w:p w14:paraId="2C126EAD" w14:textId="4A016708" w:rsidR="001615A1" w:rsidRDefault="00B90542" w:rsidP="001615A1">
      <w:pPr>
        <w:keepNext/>
        <w:jc w:val="center"/>
      </w:pPr>
      <w:r>
        <w:rPr>
          <w:noProof/>
          <w:szCs w:val="24"/>
        </w:rPr>
        <w:lastRenderedPageBreak/>
        <w:drawing>
          <wp:inline distT="0" distB="0" distL="0" distR="0" wp14:anchorId="2148DC9A" wp14:editId="23B3D1A7">
            <wp:extent cx="5727700" cy="4295775"/>
            <wp:effectExtent l="0" t="0" r="6350" b="952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5A2CAE4D" w14:textId="5A4A3DE2" w:rsidR="001615A1" w:rsidRDefault="001615A1" w:rsidP="001615A1">
      <w:pPr>
        <w:pStyle w:val="Caption"/>
        <w:rPr>
          <w:color w:val="0070C0"/>
        </w:rPr>
      </w:pPr>
      <w:bookmarkStart w:id="424" w:name="_Toc452470011"/>
      <w:r>
        <w:t xml:space="preserve">Figure </w:t>
      </w:r>
      <w:fldSimple w:instr=" STYLEREF 1 \s ">
        <w:r w:rsidR="004675BB">
          <w:rPr>
            <w:noProof/>
          </w:rPr>
          <w:t>10</w:t>
        </w:r>
      </w:fldSimple>
      <w:r w:rsidR="003D2D66">
        <w:noBreakHyphen/>
      </w:r>
      <w:fldSimple w:instr=" SEQ Figure \* ARABIC \s 1 ">
        <w:r w:rsidR="004675BB">
          <w:rPr>
            <w:noProof/>
          </w:rPr>
          <w:t>1</w:t>
        </w:r>
      </w:fldSimple>
      <w:r>
        <w:t xml:space="preserve">: </w:t>
      </w:r>
      <w:r w:rsidR="007C1D34">
        <w:t>Percentage</w:t>
      </w:r>
      <w:r w:rsidRPr="006E72B5">
        <w:t xml:space="preserve"> of women in each category for marital status at each survey for all cohorts (1989-95, 1973-78, 1946-51, and 1921-26).</w:t>
      </w:r>
      <w:bookmarkEnd w:id="424"/>
    </w:p>
    <w:p w14:paraId="7F279670" w14:textId="77777777" w:rsidR="001615A1" w:rsidRDefault="001615A1" w:rsidP="001615A1">
      <w:pPr>
        <w:rPr>
          <w:b/>
        </w:rPr>
      </w:pPr>
    </w:p>
    <w:p w14:paraId="2CC3380E" w14:textId="5A1D7B42" w:rsidR="001615A1" w:rsidRDefault="001615A1" w:rsidP="001615A1">
      <w:pPr>
        <w:pStyle w:val="Heading2"/>
      </w:pPr>
      <w:bookmarkStart w:id="425" w:name="_Toc446584330"/>
      <w:bookmarkStart w:id="426" w:name="_Toc446585452"/>
      <w:bookmarkStart w:id="427" w:name="_Toc452371064"/>
      <w:r>
        <w:t>Projection of marital trends for Australian women over the next 20 years</w:t>
      </w:r>
      <w:bookmarkEnd w:id="425"/>
      <w:bookmarkEnd w:id="426"/>
      <w:bookmarkEnd w:id="427"/>
    </w:p>
    <w:p w14:paraId="584A442E" w14:textId="7BD1FFB2" w:rsidR="001615A1" w:rsidRDefault="001615A1" w:rsidP="001615A1">
      <w:r>
        <w:t xml:space="preserve">To project the </w:t>
      </w:r>
      <w:r w:rsidR="007C1D34">
        <w:t>prevalence</w:t>
      </w:r>
      <w:r>
        <w:t xml:space="preserve"> of women who are married or in a </w:t>
      </w:r>
      <w:r w:rsidR="00D67838">
        <w:t>de facto</w:t>
      </w:r>
      <w:r>
        <w:t xml:space="preserve"> relationship over the next </w:t>
      </w:r>
      <w:r w:rsidR="00EC1C1A">
        <w:t>twenty</w:t>
      </w:r>
      <w:r>
        <w:t xml:space="preserve"> years, the p</w:t>
      </w:r>
      <w:r w:rsidR="007C1D34">
        <w:t>revalence</w:t>
      </w:r>
      <w:r>
        <w:t xml:space="preserve"> of women who were partnered was modelled by age based on the trends identified in Section 10.3 (Figure 10-2 and Appendix B, Section 13.7). </w:t>
      </w:r>
    </w:p>
    <w:p w14:paraId="34268369" w14:textId="77777777" w:rsidR="001615A1" w:rsidRDefault="001615A1" w:rsidP="001615A1"/>
    <w:p w14:paraId="448C1FCC" w14:textId="5E7416DF" w:rsidR="001615A1" w:rsidRDefault="00B90542" w:rsidP="001615A1">
      <w:pPr>
        <w:keepNext/>
        <w:jc w:val="center"/>
      </w:pPr>
      <w:r>
        <w:rPr>
          <w:noProof/>
          <w:szCs w:val="24"/>
        </w:rPr>
        <w:lastRenderedPageBreak/>
        <w:drawing>
          <wp:inline distT="0" distB="0" distL="0" distR="0" wp14:anchorId="3A103735" wp14:editId="29BF4FB5">
            <wp:extent cx="4877435" cy="3457575"/>
            <wp:effectExtent l="0" t="0" r="0" b="952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04">
                      <a:extLst>
                        <a:ext uri="{28A0092B-C50C-407E-A947-70E740481C1C}">
                          <a14:useLocalDpi xmlns:a14="http://schemas.microsoft.com/office/drawing/2010/main" val="0"/>
                        </a:ext>
                      </a:extLst>
                    </a:blip>
                    <a:srcRect b="5457"/>
                    <a:stretch/>
                  </pic:blipFill>
                  <pic:spPr bwMode="auto">
                    <a:xfrm>
                      <a:off x="0" y="0"/>
                      <a:ext cx="4878000" cy="3457976"/>
                    </a:xfrm>
                    <a:prstGeom prst="rect">
                      <a:avLst/>
                    </a:prstGeom>
                    <a:noFill/>
                    <a:ln>
                      <a:noFill/>
                    </a:ln>
                    <a:extLst>
                      <a:ext uri="{53640926-AAD7-44D8-BBD7-CCE9431645EC}">
                        <a14:shadowObscured xmlns:a14="http://schemas.microsoft.com/office/drawing/2010/main"/>
                      </a:ext>
                    </a:extLst>
                  </pic:spPr>
                </pic:pic>
              </a:graphicData>
            </a:graphic>
          </wp:inline>
        </w:drawing>
      </w:r>
    </w:p>
    <w:p w14:paraId="4EACA7FB" w14:textId="2D4FDCA7" w:rsidR="001615A1" w:rsidRDefault="001615A1" w:rsidP="001615A1">
      <w:pPr>
        <w:pStyle w:val="Caption"/>
      </w:pPr>
      <w:bookmarkStart w:id="428" w:name="_Toc452470012"/>
      <w:r>
        <w:t xml:space="preserve">Figure </w:t>
      </w:r>
      <w:fldSimple w:instr=" STYLEREF 1 \s ">
        <w:r w:rsidR="004675BB">
          <w:rPr>
            <w:noProof/>
          </w:rPr>
          <w:t>10</w:t>
        </w:r>
      </w:fldSimple>
      <w:r w:rsidR="003D2D66">
        <w:noBreakHyphen/>
      </w:r>
      <w:fldSimple w:instr=" SEQ Figure \* ARABIC \s 1 ">
        <w:r w:rsidR="004675BB">
          <w:rPr>
            <w:noProof/>
          </w:rPr>
          <w:t>2</w:t>
        </w:r>
      </w:fldSimple>
      <w:r>
        <w:t xml:space="preserve">: </w:t>
      </w:r>
      <w:r w:rsidRPr="003636FF">
        <w:t xml:space="preserve">A model of the </w:t>
      </w:r>
      <w:r w:rsidR="007C1D34">
        <w:t>prevalence</w:t>
      </w:r>
      <w:r w:rsidRPr="003636FF">
        <w:t xml:space="preserve"> of women who have a partner by actual age at survey for the 1973-78, 1946-51, and 1921-26 cohorts.</w:t>
      </w:r>
      <w:bookmarkEnd w:id="428"/>
    </w:p>
    <w:p w14:paraId="50B51DFA" w14:textId="77777777" w:rsidR="001615A1" w:rsidRDefault="001615A1" w:rsidP="001615A1"/>
    <w:p w14:paraId="4F4BD8D6" w14:textId="22BCFB4B" w:rsidR="001615A1" w:rsidRPr="00DF6947" w:rsidRDefault="001615A1" w:rsidP="001615A1">
      <w:pPr>
        <w:rPr>
          <w:b/>
          <w:color w:val="00B050"/>
        </w:rPr>
      </w:pPr>
      <w:r w:rsidRPr="00EC1C1A">
        <w:t xml:space="preserve">The model was then used to project the </w:t>
      </w:r>
      <w:r w:rsidR="007C1D34" w:rsidRPr="00EC1C1A">
        <w:t>prevalence</w:t>
      </w:r>
      <w:r w:rsidRPr="00EC1C1A">
        <w:t xml:space="preserve"> of Australian women aged 20-90 with a partner from 2015 to 2035. We assumed that the age-specific </w:t>
      </w:r>
      <w:r w:rsidR="007C1D34" w:rsidRPr="00EC1C1A">
        <w:t>percentage</w:t>
      </w:r>
      <w:r w:rsidRPr="00EC1C1A">
        <w:t xml:space="preserve">s of women who have partners were the same over the next </w:t>
      </w:r>
      <w:r w:rsidR="00EC1C1A">
        <w:t>twenty</w:t>
      </w:r>
      <w:r w:rsidRPr="00EC1C1A">
        <w:t xml:space="preserve"> years. The age-specific estimates of partnership w</w:t>
      </w:r>
      <w:r w:rsidR="00686C8B">
        <w:t>ere</w:t>
      </w:r>
      <w:r w:rsidRPr="00EC1C1A">
        <w:t xml:space="preserve"> then multiplied by the projected number of women aged 20-90 at every year from 2015 to 2035 to predict the number and </w:t>
      </w:r>
      <w:r w:rsidR="00185F71" w:rsidRPr="00EC1C1A">
        <w:t>percentage</w:t>
      </w:r>
      <w:r w:rsidRPr="00EC1C1A">
        <w:t xml:space="preserve"> of women who had partners (Appendix C). For the population projections, we used data from the ABS </w:t>
      </w:r>
      <w:r w:rsidR="00870399" w:rsidRPr="00EC1C1A">
        <w:fldChar w:fldCharType="begin"/>
      </w:r>
      <w:r w:rsidR="007F3AAA">
        <w:instrText xml:space="preserve"> ADDIN EN.CITE &lt;EndNote&gt;&lt;Cite&gt;&lt;Author&gt;ABS&lt;/Author&gt;&lt;Year&gt;2013&lt;/Year&gt;&lt;RecNum&gt;1&lt;/RecNum&gt;&lt;DisplayText&gt;(ABS, 2013)&lt;/DisplayText&gt;&lt;record&gt;&lt;rec-number&gt;1&lt;/rec-number&gt;&lt;foreign-keys&gt;&lt;key app="EN" db-id="0zaxfzw0nszf5ae2xx05fzzowfpdapapwt0v" timestamp="1443157463"&gt;1&lt;/key&gt;&lt;/foreign-keys&gt;&lt;ref-type name="Government Document"&gt;46&lt;/ref-type&gt;&lt;contributors&gt;&lt;authors&gt;&lt;author&gt;ABS&lt;/author&gt;&lt;/authors&gt;&lt;secondary-authors&gt;&lt;author&gt;Australian Bureau of Statistics&lt;/author&gt;&lt;/secondary-authors&gt;&lt;/contributors&gt;&lt;titles&gt;&lt;title&gt;3220.0 Population Projections, Australia, 2012 to 2101&lt;/title&gt;&lt;/titles&gt;&lt;pages&gt;52&lt;/pages&gt;&lt;dates&gt;&lt;year&gt;2013&lt;/year&gt;&lt;/dates&gt;&lt;pub-location&gt;Canberra&lt;/pub-location&gt;&lt;publisher&gt;ABS&lt;/publisher&gt;&lt;urls&gt;&lt;related-urls&gt;&lt;url&gt;http://www.abs.gov.au/AUSSTATS/abs@.nsf/Lookup/3222.0Main+Features12012%20%28base%29%20to%202101?OpenDocument&lt;/url&gt;&lt;/related-urls&gt;&lt;/urls&gt;&lt;custom1&gt;Australian Bureau of Statistics&lt;/custom1&gt;&lt;/record&gt;&lt;/Cite&gt;&lt;/EndNote&gt;</w:instrText>
      </w:r>
      <w:r w:rsidR="00870399" w:rsidRPr="00EC1C1A">
        <w:fldChar w:fldCharType="separate"/>
      </w:r>
      <w:r w:rsidR="007F3AAA">
        <w:rPr>
          <w:noProof/>
        </w:rPr>
        <w:t>(</w:t>
      </w:r>
      <w:hyperlink w:anchor="_ENREF_16" w:tooltip="ABS, 2013 #1" w:history="1">
        <w:r w:rsidR="001731F3">
          <w:rPr>
            <w:noProof/>
          </w:rPr>
          <w:t>ABS, 2013</w:t>
        </w:r>
      </w:hyperlink>
      <w:r w:rsidR="007F3AAA">
        <w:rPr>
          <w:noProof/>
        </w:rPr>
        <w:t>)</w:t>
      </w:r>
      <w:r w:rsidR="00870399" w:rsidRPr="00EC1C1A">
        <w:fldChar w:fldCharType="end"/>
      </w:r>
      <w:r w:rsidRPr="00EC1C1A">
        <w:t xml:space="preserve">. Briefly, the ABS produced </w:t>
      </w:r>
      <w:r w:rsidR="00EC1C1A" w:rsidRPr="00EC1C1A">
        <w:t>three</w:t>
      </w:r>
      <w:r w:rsidRPr="00EC1C1A">
        <w:t xml:space="preserve"> different scenarios (Series A, B, and C) for the Australian population from 2012 to 2011. Series B is based on current (at 2012) rates of fertility, life expectancy at birth, and net overseas migration. Series A assumes higher rates for all </w:t>
      </w:r>
      <w:r w:rsidR="00EC1C1A" w:rsidRPr="00EC1C1A">
        <w:t>three</w:t>
      </w:r>
      <w:r w:rsidRPr="00EC1C1A">
        <w:t xml:space="preserve"> characteristics, whereas Series C assumes lower fertility and net overseas migration rates and unchanged life expectancy.</w:t>
      </w:r>
    </w:p>
    <w:p w14:paraId="2BCA5B7E" w14:textId="77777777" w:rsidR="001615A1" w:rsidRDefault="001615A1" w:rsidP="001615A1"/>
    <w:p w14:paraId="0D24AAC5" w14:textId="6CBBE036" w:rsidR="001615A1" w:rsidRPr="0038363D" w:rsidRDefault="001615A1" w:rsidP="001615A1">
      <w:r>
        <w:t xml:space="preserve">Figure 10-3 shows that an estimated 6.2 million Australian women had a partner in 2015 and the number is projected to increase to 8.5 million (Series A), 8.2 million (Series B), and 8.0 million (Series C) by 2035. The </w:t>
      </w:r>
      <w:r w:rsidR="00185F71">
        <w:t>percentage</w:t>
      </w:r>
      <w:r>
        <w:t xml:space="preserve"> of women who have a partner does not differ much between the Population Projection Series and is expected to decrease very slightly over the next </w:t>
      </w:r>
      <w:r w:rsidR="00EC1C1A">
        <w:t>twenty</w:t>
      </w:r>
      <w:r>
        <w:t xml:space="preserve"> years (Table 10-1).</w:t>
      </w:r>
    </w:p>
    <w:p w14:paraId="52B811AB" w14:textId="7E7367EE" w:rsidR="001615A1" w:rsidRDefault="00B90542" w:rsidP="001615A1">
      <w:pPr>
        <w:keepNext/>
        <w:jc w:val="center"/>
      </w:pPr>
      <w:r>
        <w:rPr>
          <w:noProof/>
          <w:szCs w:val="24"/>
        </w:rPr>
        <w:lastRenderedPageBreak/>
        <w:drawing>
          <wp:inline distT="0" distB="0" distL="0" distR="0" wp14:anchorId="04251276" wp14:editId="52BF15E8">
            <wp:extent cx="4878000" cy="3657600"/>
            <wp:effectExtent l="0" t="0" r="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A8ABF9C" w14:textId="0BC344C8" w:rsidR="001615A1" w:rsidRDefault="001615A1" w:rsidP="001615A1">
      <w:pPr>
        <w:pStyle w:val="Caption"/>
      </w:pPr>
      <w:bookmarkStart w:id="429" w:name="_Toc452470013"/>
      <w:r>
        <w:t xml:space="preserve">Figure </w:t>
      </w:r>
      <w:fldSimple w:instr=" STYLEREF 1 \s ">
        <w:r w:rsidR="004675BB">
          <w:rPr>
            <w:noProof/>
          </w:rPr>
          <w:t>10</w:t>
        </w:r>
      </w:fldSimple>
      <w:r w:rsidR="003D2D66">
        <w:noBreakHyphen/>
      </w:r>
      <w:fldSimple w:instr=" SEQ Figure \* ARABIC \s 1 ">
        <w:r w:rsidR="004675BB">
          <w:rPr>
            <w:noProof/>
          </w:rPr>
          <w:t>3</w:t>
        </w:r>
      </w:fldSimple>
      <w:r>
        <w:t xml:space="preserve">: </w:t>
      </w:r>
      <w:r w:rsidRPr="00712D8B">
        <w:t xml:space="preserve">Number of Australian women aged 20-90 who have a partner (married or </w:t>
      </w:r>
      <w:r w:rsidR="00D67838">
        <w:t>de facto</w:t>
      </w:r>
      <w:r w:rsidRPr="00712D8B">
        <w:t>) from 2015 to 2035.</w:t>
      </w:r>
      <w:bookmarkEnd w:id="429"/>
    </w:p>
    <w:p w14:paraId="37E5B27E" w14:textId="77777777" w:rsidR="001615A1" w:rsidRPr="003C693C" w:rsidRDefault="001615A1" w:rsidP="001615A1">
      <w:pPr>
        <w:jc w:val="left"/>
        <w:rPr>
          <w:b/>
          <w:color w:val="00B050"/>
        </w:rPr>
      </w:pPr>
    </w:p>
    <w:p w14:paraId="516EC9D3" w14:textId="674D4102" w:rsidR="001615A1" w:rsidRDefault="001615A1" w:rsidP="00720317">
      <w:pPr>
        <w:pStyle w:val="Caption"/>
        <w:keepNext/>
        <w:spacing w:after="0"/>
      </w:pPr>
      <w:bookmarkStart w:id="430" w:name="_Toc446590858"/>
      <w:bookmarkStart w:id="431" w:name="_Toc452470092"/>
      <w:r>
        <w:t xml:space="preserve">Table </w:t>
      </w:r>
      <w:fldSimple w:instr=" STYLEREF 1 \s ">
        <w:r w:rsidR="004675BB">
          <w:rPr>
            <w:noProof/>
          </w:rPr>
          <w:t>10</w:t>
        </w:r>
      </w:fldSimple>
      <w:r w:rsidR="003D2D66">
        <w:noBreakHyphen/>
      </w:r>
      <w:fldSimple w:instr=" SEQ Table \* ARABIC \s 1 ">
        <w:r w:rsidR="004675BB">
          <w:rPr>
            <w:noProof/>
          </w:rPr>
          <w:t>1</w:t>
        </w:r>
      </w:fldSimple>
      <w:r>
        <w:t xml:space="preserve">: </w:t>
      </w:r>
      <w:r w:rsidRPr="00BA42AF">
        <w:t>Projected number and p</w:t>
      </w:r>
      <w:r w:rsidR="007C1D34">
        <w:t>revalence</w:t>
      </w:r>
      <w:r w:rsidRPr="00BA42AF">
        <w:t xml:space="preserve"> of women with partners in Australia from 2015 to 2035.</w:t>
      </w:r>
      <w:bookmarkEnd w:id="430"/>
      <w:bookmarkEnd w:id="431"/>
    </w:p>
    <w:tbl>
      <w:tblPr>
        <w:tblStyle w:val="TableGrid"/>
        <w:tblW w:w="0" w:type="auto"/>
        <w:tblLook w:val="04A0" w:firstRow="1" w:lastRow="0" w:firstColumn="1" w:lastColumn="0" w:noHBand="0" w:noVBand="1"/>
      </w:tblPr>
      <w:tblGrid>
        <w:gridCol w:w="1308"/>
        <w:gridCol w:w="1283"/>
        <w:gridCol w:w="1284"/>
        <w:gridCol w:w="1283"/>
        <w:gridCol w:w="1284"/>
        <w:gridCol w:w="1283"/>
        <w:gridCol w:w="1285"/>
      </w:tblGrid>
      <w:tr w:rsidR="001615A1" w14:paraId="0FD244A1" w14:textId="77777777" w:rsidTr="005673D5">
        <w:tc>
          <w:tcPr>
            <w:tcW w:w="1308" w:type="dxa"/>
            <w:vMerge w:val="restart"/>
            <w:vAlign w:val="center"/>
          </w:tcPr>
          <w:p w14:paraId="2241922C" w14:textId="77777777" w:rsidR="001615A1" w:rsidRPr="00090783" w:rsidRDefault="001615A1" w:rsidP="005673D5">
            <w:pPr>
              <w:spacing w:before="0" w:after="0"/>
              <w:jc w:val="center"/>
              <w:rPr>
                <w:b/>
              </w:rPr>
            </w:pPr>
            <w:r w:rsidRPr="00090783">
              <w:rPr>
                <w:b/>
              </w:rPr>
              <w:t>Year</w:t>
            </w:r>
          </w:p>
        </w:tc>
        <w:tc>
          <w:tcPr>
            <w:tcW w:w="7702" w:type="dxa"/>
            <w:gridSpan w:val="6"/>
            <w:vAlign w:val="center"/>
          </w:tcPr>
          <w:p w14:paraId="489178C0" w14:textId="77777777" w:rsidR="001615A1" w:rsidRPr="00090783" w:rsidRDefault="001615A1" w:rsidP="005673D5">
            <w:pPr>
              <w:spacing w:before="0" w:after="0"/>
              <w:jc w:val="center"/>
              <w:rPr>
                <w:b/>
              </w:rPr>
            </w:pPr>
            <w:r>
              <w:rPr>
                <w:b/>
              </w:rPr>
              <w:t>Population projection</w:t>
            </w:r>
          </w:p>
        </w:tc>
      </w:tr>
      <w:tr w:rsidR="001615A1" w14:paraId="38EFC985" w14:textId="77777777" w:rsidTr="005673D5">
        <w:tc>
          <w:tcPr>
            <w:tcW w:w="1308" w:type="dxa"/>
            <w:vMerge/>
          </w:tcPr>
          <w:p w14:paraId="109F9707" w14:textId="77777777" w:rsidR="001615A1" w:rsidRPr="00090783" w:rsidRDefault="001615A1" w:rsidP="005673D5">
            <w:pPr>
              <w:spacing w:before="0" w:after="0"/>
              <w:jc w:val="center"/>
              <w:rPr>
                <w:b/>
              </w:rPr>
            </w:pPr>
          </w:p>
        </w:tc>
        <w:tc>
          <w:tcPr>
            <w:tcW w:w="2567" w:type="dxa"/>
            <w:gridSpan w:val="2"/>
            <w:vAlign w:val="center"/>
          </w:tcPr>
          <w:p w14:paraId="5571A668" w14:textId="77777777" w:rsidR="001615A1" w:rsidRPr="00090783" w:rsidRDefault="001615A1" w:rsidP="005673D5">
            <w:pPr>
              <w:spacing w:before="0" w:after="0"/>
              <w:jc w:val="center"/>
              <w:rPr>
                <w:b/>
              </w:rPr>
            </w:pPr>
            <w:r>
              <w:rPr>
                <w:b/>
              </w:rPr>
              <w:t xml:space="preserve">Series </w:t>
            </w:r>
            <w:r w:rsidRPr="00090783">
              <w:rPr>
                <w:b/>
              </w:rPr>
              <w:t>A</w:t>
            </w:r>
          </w:p>
        </w:tc>
        <w:tc>
          <w:tcPr>
            <w:tcW w:w="2567" w:type="dxa"/>
            <w:gridSpan w:val="2"/>
            <w:vAlign w:val="center"/>
          </w:tcPr>
          <w:p w14:paraId="0409CCD6" w14:textId="77777777" w:rsidR="001615A1" w:rsidRPr="00090783" w:rsidRDefault="001615A1" w:rsidP="005673D5">
            <w:pPr>
              <w:spacing w:before="0" w:after="0"/>
              <w:jc w:val="center"/>
              <w:rPr>
                <w:b/>
              </w:rPr>
            </w:pPr>
            <w:r>
              <w:rPr>
                <w:b/>
              </w:rPr>
              <w:t xml:space="preserve">Series </w:t>
            </w:r>
            <w:r w:rsidRPr="00090783">
              <w:rPr>
                <w:b/>
              </w:rPr>
              <w:t>B</w:t>
            </w:r>
          </w:p>
        </w:tc>
        <w:tc>
          <w:tcPr>
            <w:tcW w:w="2568" w:type="dxa"/>
            <w:gridSpan w:val="2"/>
            <w:vAlign w:val="center"/>
          </w:tcPr>
          <w:p w14:paraId="0703D42F" w14:textId="77777777" w:rsidR="001615A1" w:rsidRPr="00090783" w:rsidRDefault="001615A1" w:rsidP="005673D5">
            <w:pPr>
              <w:spacing w:before="0" w:after="0"/>
              <w:jc w:val="center"/>
              <w:rPr>
                <w:b/>
              </w:rPr>
            </w:pPr>
            <w:r>
              <w:rPr>
                <w:b/>
              </w:rPr>
              <w:t xml:space="preserve">Series </w:t>
            </w:r>
            <w:r w:rsidRPr="00090783">
              <w:rPr>
                <w:b/>
              </w:rPr>
              <w:t>C</w:t>
            </w:r>
          </w:p>
        </w:tc>
      </w:tr>
      <w:tr w:rsidR="001615A1" w14:paraId="18C5520B" w14:textId="77777777" w:rsidTr="005673D5">
        <w:tc>
          <w:tcPr>
            <w:tcW w:w="1308" w:type="dxa"/>
            <w:vMerge/>
          </w:tcPr>
          <w:p w14:paraId="6212C0DE" w14:textId="77777777" w:rsidR="001615A1" w:rsidRPr="00090783" w:rsidRDefault="001615A1" w:rsidP="005673D5">
            <w:pPr>
              <w:spacing w:before="0" w:after="0"/>
              <w:jc w:val="center"/>
              <w:rPr>
                <w:b/>
              </w:rPr>
            </w:pPr>
          </w:p>
        </w:tc>
        <w:tc>
          <w:tcPr>
            <w:tcW w:w="1283" w:type="dxa"/>
          </w:tcPr>
          <w:p w14:paraId="047DDE6B" w14:textId="77777777" w:rsidR="001615A1" w:rsidRPr="00090783" w:rsidRDefault="001615A1" w:rsidP="005673D5">
            <w:pPr>
              <w:spacing w:before="0" w:after="0"/>
              <w:jc w:val="center"/>
              <w:rPr>
                <w:b/>
              </w:rPr>
            </w:pPr>
            <w:r w:rsidRPr="00090783">
              <w:rPr>
                <w:b/>
              </w:rPr>
              <w:t>n</w:t>
            </w:r>
          </w:p>
        </w:tc>
        <w:tc>
          <w:tcPr>
            <w:tcW w:w="1284" w:type="dxa"/>
          </w:tcPr>
          <w:p w14:paraId="6BCA5335" w14:textId="77777777" w:rsidR="001615A1" w:rsidRPr="00090783" w:rsidRDefault="001615A1" w:rsidP="005673D5">
            <w:pPr>
              <w:spacing w:before="0" w:after="0"/>
              <w:jc w:val="center"/>
              <w:rPr>
                <w:b/>
              </w:rPr>
            </w:pPr>
            <w:r w:rsidRPr="00090783">
              <w:rPr>
                <w:b/>
              </w:rPr>
              <w:t>%</w:t>
            </w:r>
          </w:p>
        </w:tc>
        <w:tc>
          <w:tcPr>
            <w:tcW w:w="1283" w:type="dxa"/>
          </w:tcPr>
          <w:p w14:paraId="4BE71C21" w14:textId="77777777" w:rsidR="001615A1" w:rsidRPr="00090783" w:rsidRDefault="001615A1" w:rsidP="005673D5">
            <w:pPr>
              <w:spacing w:before="0" w:after="0"/>
              <w:jc w:val="center"/>
              <w:rPr>
                <w:b/>
              </w:rPr>
            </w:pPr>
            <w:r w:rsidRPr="00090783">
              <w:rPr>
                <w:b/>
              </w:rPr>
              <w:t>n</w:t>
            </w:r>
          </w:p>
        </w:tc>
        <w:tc>
          <w:tcPr>
            <w:tcW w:w="1284" w:type="dxa"/>
          </w:tcPr>
          <w:p w14:paraId="7C2EEBD6" w14:textId="77777777" w:rsidR="001615A1" w:rsidRPr="00090783" w:rsidRDefault="001615A1" w:rsidP="005673D5">
            <w:pPr>
              <w:spacing w:before="0" w:after="0"/>
              <w:jc w:val="center"/>
              <w:rPr>
                <w:b/>
              </w:rPr>
            </w:pPr>
            <w:r w:rsidRPr="00090783">
              <w:rPr>
                <w:b/>
              </w:rPr>
              <w:t>%</w:t>
            </w:r>
          </w:p>
        </w:tc>
        <w:tc>
          <w:tcPr>
            <w:tcW w:w="1283" w:type="dxa"/>
          </w:tcPr>
          <w:p w14:paraId="2F1A6662" w14:textId="77777777" w:rsidR="001615A1" w:rsidRPr="00090783" w:rsidRDefault="001615A1" w:rsidP="005673D5">
            <w:pPr>
              <w:spacing w:before="0" w:after="0"/>
              <w:jc w:val="center"/>
              <w:rPr>
                <w:b/>
              </w:rPr>
            </w:pPr>
            <w:r w:rsidRPr="00090783">
              <w:rPr>
                <w:b/>
              </w:rPr>
              <w:t>n</w:t>
            </w:r>
          </w:p>
        </w:tc>
        <w:tc>
          <w:tcPr>
            <w:tcW w:w="1285" w:type="dxa"/>
          </w:tcPr>
          <w:p w14:paraId="22D677F9" w14:textId="77777777" w:rsidR="001615A1" w:rsidRPr="00090783" w:rsidRDefault="001615A1" w:rsidP="005673D5">
            <w:pPr>
              <w:spacing w:before="0" w:after="0"/>
              <w:jc w:val="center"/>
              <w:rPr>
                <w:b/>
              </w:rPr>
            </w:pPr>
            <w:r w:rsidRPr="00090783">
              <w:rPr>
                <w:b/>
              </w:rPr>
              <w:t>%</w:t>
            </w:r>
          </w:p>
        </w:tc>
      </w:tr>
      <w:tr w:rsidR="001615A1" w14:paraId="05D0E72F" w14:textId="77777777" w:rsidTr="005673D5">
        <w:tc>
          <w:tcPr>
            <w:tcW w:w="1308" w:type="dxa"/>
          </w:tcPr>
          <w:p w14:paraId="64E92784" w14:textId="77777777" w:rsidR="001615A1" w:rsidRPr="00090783" w:rsidRDefault="001615A1" w:rsidP="005673D5">
            <w:pPr>
              <w:jc w:val="center"/>
              <w:rPr>
                <w:b/>
              </w:rPr>
            </w:pPr>
            <w:r>
              <w:rPr>
                <w:b/>
              </w:rPr>
              <w:t>2015</w:t>
            </w:r>
          </w:p>
        </w:tc>
        <w:tc>
          <w:tcPr>
            <w:tcW w:w="1283" w:type="dxa"/>
          </w:tcPr>
          <w:p w14:paraId="5F9DE3A5" w14:textId="77777777" w:rsidR="001615A1" w:rsidRPr="009E6574" w:rsidRDefault="001615A1" w:rsidP="005673D5">
            <w:pPr>
              <w:jc w:val="center"/>
            </w:pPr>
            <w:r w:rsidRPr="009E6574">
              <w:rPr>
                <w:rFonts w:cs="Arial"/>
                <w:color w:val="000000"/>
              </w:rPr>
              <w:t>6</w:t>
            </w:r>
            <w:r>
              <w:rPr>
                <w:rFonts w:cs="Arial"/>
                <w:color w:val="000000"/>
              </w:rPr>
              <w:t>,</w:t>
            </w:r>
            <w:r w:rsidRPr="009E6574">
              <w:rPr>
                <w:rFonts w:cs="Arial"/>
                <w:color w:val="000000"/>
              </w:rPr>
              <w:t>191</w:t>
            </w:r>
            <w:r>
              <w:rPr>
                <w:rFonts w:cs="Arial"/>
                <w:color w:val="000000"/>
              </w:rPr>
              <w:t>,</w:t>
            </w:r>
            <w:r w:rsidRPr="009E6574">
              <w:rPr>
                <w:rFonts w:cs="Arial"/>
                <w:color w:val="000000"/>
              </w:rPr>
              <w:t>490</w:t>
            </w:r>
          </w:p>
        </w:tc>
        <w:tc>
          <w:tcPr>
            <w:tcW w:w="1284" w:type="dxa"/>
          </w:tcPr>
          <w:p w14:paraId="473311F9" w14:textId="77777777" w:rsidR="001615A1" w:rsidRPr="009E6574" w:rsidRDefault="001615A1" w:rsidP="005673D5">
            <w:pPr>
              <w:jc w:val="center"/>
            </w:pPr>
            <w:r w:rsidRPr="009E6574">
              <w:rPr>
                <w:rFonts w:cs="Arial"/>
                <w:color w:val="000000"/>
              </w:rPr>
              <w:t>68.6</w:t>
            </w:r>
          </w:p>
        </w:tc>
        <w:tc>
          <w:tcPr>
            <w:tcW w:w="1283" w:type="dxa"/>
          </w:tcPr>
          <w:p w14:paraId="0D455FEB" w14:textId="77777777" w:rsidR="001615A1" w:rsidRPr="009E6574" w:rsidRDefault="001615A1" w:rsidP="005673D5">
            <w:pPr>
              <w:jc w:val="center"/>
            </w:pPr>
            <w:r w:rsidRPr="009E6574">
              <w:rPr>
                <w:rFonts w:cs="Arial"/>
                <w:color w:val="000000"/>
              </w:rPr>
              <w:t>6</w:t>
            </w:r>
            <w:r>
              <w:rPr>
                <w:rFonts w:cs="Arial"/>
                <w:color w:val="000000"/>
              </w:rPr>
              <w:t>,</w:t>
            </w:r>
            <w:r w:rsidRPr="009E6574">
              <w:rPr>
                <w:rFonts w:cs="Arial"/>
                <w:color w:val="000000"/>
              </w:rPr>
              <w:t>181</w:t>
            </w:r>
            <w:r>
              <w:rPr>
                <w:rFonts w:cs="Arial"/>
                <w:color w:val="000000"/>
              </w:rPr>
              <w:t>,</w:t>
            </w:r>
            <w:r w:rsidRPr="009E6574">
              <w:rPr>
                <w:rFonts w:cs="Arial"/>
                <w:color w:val="000000"/>
              </w:rPr>
              <w:t>856</w:t>
            </w:r>
          </w:p>
        </w:tc>
        <w:tc>
          <w:tcPr>
            <w:tcW w:w="1284" w:type="dxa"/>
          </w:tcPr>
          <w:p w14:paraId="397D6169" w14:textId="77777777" w:rsidR="001615A1" w:rsidRPr="009E6574" w:rsidRDefault="001615A1" w:rsidP="005673D5">
            <w:pPr>
              <w:jc w:val="center"/>
            </w:pPr>
            <w:r w:rsidRPr="009E6574">
              <w:rPr>
                <w:rFonts w:cs="Arial"/>
                <w:color w:val="000000"/>
              </w:rPr>
              <w:t>68.6</w:t>
            </w:r>
          </w:p>
        </w:tc>
        <w:tc>
          <w:tcPr>
            <w:tcW w:w="1283" w:type="dxa"/>
          </w:tcPr>
          <w:p w14:paraId="1A0EC4F9" w14:textId="77777777" w:rsidR="001615A1" w:rsidRPr="009E6574" w:rsidRDefault="001615A1" w:rsidP="005673D5">
            <w:pPr>
              <w:jc w:val="center"/>
            </w:pPr>
            <w:r w:rsidRPr="009E6574">
              <w:rPr>
                <w:rFonts w:cs="Arial"/>
                <w:color w:val="000000"/>
              </w:rPr>
              <w:t>6</w:t>
            </w:r>
            <w:r>
              <w:rPr>
                <w:rFonts w:cs="Arial"/>
                <w:color w:val="000000"/>
              </w:rPr>
              <w:t>,</w:t>
            </w:r>
            <w:r w:rsidRPr="009E6574">
              <w:rPr>
                <w:rFonts w:cs="Arial"/>
                <w:color w:val="000000"/>
              </w:rPr>
              <w:t>171</w:t>
            </w:r>
            <w:r>
              <w:rPr>
                <w:rFonts w:cs="Arial"/>
                <w:color w:val="000000"/>
              </w:rPr>
              <w:t>,</w:t>
            </w:r>
            <w:r w:rsidRPr="009E6574">
              <w:rPr>
                <w:rFonts w:cs="Arial"/>
                <w:color w:val="000000"/>
              </w:rPr>
              <w:t>992</w:t>
            </w:r>
          </w:p>
        </w:tc>
        <w:tc>
          <w:tcPr>
            <w:tcW w:w="1285" w:type="dxa"/>
          </w:tcPr>
          <w:p w14:paraId="43A75767" w14:textId="77777777" w:rsidR="001615A1" w:rsidRPr="009E6574" w:rsidRDefault="001615A1" w:rsidP="005673D5">
            <w:pPr>
              <w:jc w:val="center"/>
            </w:pPr>
            <w:r w:rsidRPr="009E6574">
              <w:rPr>
                <w:rFonts w:cs="Arial"/>
                <w:color w:val="000000"/>
              </w:rPr>
              <w:t>68.6</w:t>
            </w:r>
          </w:p>
        </w:tc>
      </w:tr>
      <w:tr w:rsidR="001615A1" w14:paraId="5A9F324C" w14:textId="77777777" w:rsidTr="005673D5">
        <w:tc>
          <w:tcPr>
            <w:tcW w:w="1308" w:type="dxa"/>
          </w:tcPr>
          <w:p w14:paraId="3A41A49B" w14:textId="77777777" w:rsidR="001615A1" w:rsidRPr="00090783" w:rsidRDefault="001615A1" w:rsidP="005673D5">
            <w:pPr>
              <w:jc w:val="center"/>
              <w:rPr>
                <w:b/>
              </w:rPr>
            </w:pPr>
            <w:r w:rsidRPr="00090783">
              <w:rPr>
                <w:b/>
              </w:rPr>
              <w:t>2020</w:t>
            </w:r>
          </w:p>
        </w:tc>
        <w:tc>
          <w:tcPr>
            <w:tcW w:w="1283" w:type="dxa"/>
          </w:tcPr>
          <w:p w14:paraId="0354A06F" w14:textId="77777777" w:rsidR="001615A1" w:rsidRPr="00B3192C" w:rsidRDefault="001615A1" w:rsidP="005673D5">
            <w:pPr>
              <w:jc w:val="center"/>
            </w:pPr>
            <w:r w:rsidRPr="00B3192C">
              <w:rPr>
                <w:rFonts w:cs="Arial"/>
                <w:color w:val="000000"/>
              </w:rPr>
              <w:t>6</w:t>
            </w:r>
            <w:r>
              <w:rPr>
                <w:rFonts w:cs="Arial"/>
                <w:color w:val="000000"/>
              </w:rPr>
              <w:t>,</w:t>
            </w:r>
            <w:r w:rsidRPr="00B3192C">
              <w:rPr>
                <w:rFonts w:cs="Arial"/>
                <w:color w:val="000000"/>
              </w:rPr>
              <w:t>777</w:t>
            </w:r>
            <w:r>
              <w:rPr>
                <w:rFonts w:cs="Arial"/>
                <w:color w:val="000000"/>
              </w:rPr>
              <w:t>,</w:t>
            </w:r>
            <w:r w:rsidRPr="00B3192C">
              <w:rPr>
                <w:rFonts w:cs="Arial"/>
                <w:color w:val="000000"/>
              </w:rPr>
              <w:t>032</w:t>
            </w:r>
          </w:p>
        </w:tc>
        <w:tc>
          <w:tcPr>
            <w:tcW w:w="1284" w:type="dxa"/>
          </w:tcPr>
          <w:p w14:paraId="609B78CC" w14:textId="77777777" w:rsidR="001615A1" w:rsidRPr="00B3192C" w:rsidRDefault="001615A1" w:rsidP="005673D5">
            <w:pPr>
              <w:jc w:val="center"/>
            </w:pPr>
            <w:r w:rsidRPr="00B3192C">
              <w:rPr>
                <w:rFonts w:cs="Arial"/>
                <w:color w:val="000000"/>
              </w:rPr>
              <w:t>68.6</w:t>
            </w:r>
          </w:p>
        </w:tc>
        <w:tc>
          <w:tcPr>
            <w:tcW w:w="1283" w:type="dxa"/>
          </w:tcPr>
          <w:p w14:paraId="477605F9" w14:textId="77777777" w:rsidR="001615A1" w:rsidRPr="00B3192C" w:rsidRDefault="001615A1" w:rsidP="005673D5">
            <w:pPr>
              <w:jc w:val="center"/>
            </w:pPr>
            <w:r w:rsidRPr="00B3192C">
              <w:rPr>
                <w:rFonts w:cs="Arial"/>
                <w:color w:val="000000"/>
              </w:rPr>
              <w:t>6</w:t>
            </w:r>
            <w:r>
              <w:rPr>
                <w:rFonts w:cs="Arial"/>
                <w:color w:val="000000"/>
              </w:rPr>
              <w:t>,</w:t>
            </w:r>
            <w:r w:rsidRPr="00B3192C">
              <w:rPr>
                <w:rFonts w:cs="Arial"/>
                <w:color w:val="000000"/>
              </w:rPr>
              <w:t>728</w:t>
            </w:r>
            <w:r>
              <w:rPr>
                <w:rFonts w:cs="Arial"/>
                <w:color w:val="000000"/>
              </w:rPr>
              <w:t>,</w:t>
            </w:r>
            <w:r w:rsidRPr="00B3192C">
              <w:rPr>
                <w:rFonts w:cs="Arial"/>
                <w:color w:val="000000"/>
              </w:rPr>
              <w:t>203</w:t>
            </w:r>
          </w:p>
        </w:tc>
        <w:tc>
          <w:tcPr>
            <w:tcW w:w="1284" w:type="dxa"/>
          </w:tcPr>
          <w:p w14:paraId="15D00677" w14:textId="77777777" w:rsidR="001615A1" w:rsidRPr="00B3192C" w:rsidRDefault="001615A1" w:rsidP="005673D5">
            <w:pPr>
              <w:jc w:val="center"/>
            </w:pPr>
            <w:r w:rsidRPr="00B3192C">
              <w:rPr>
                <w:rFonts w:cs="Arial"/>
                <w:color w:val="000000"/>
              </w:rPr>
              <w:t>68.6</w:t>
            </w:r>
          </w:p>
        </w:tc>
        <w:tc>
          <w:tcPr>
            <w:tcW w:w="1283" w:type="dxa"/>
          </w:tcPr>
          <w:p w14:paraId="6894B102" w14:textId="77777777" w:rsidR="001615A1" w:rsidRPr="00B3192C" w:rsidRDefault="001615A1" w:rsidP="005673D5">
            <w:pPr>
              <w:jc w:val="center"/>
            </w:pPr>
            <w:r w:rsidRPr="00B3192C">
              <w:rPr>
                <w:rFonts w:cs="Arial"/>
                <w:color w:val="000000"/>
              </w:rPr>
              <w:t>6</w:t>
            </w:r>
            <w:r>
              <w:rPr>
                <w:rFonts w:cs="Arial"/>
                <w:color w:val="000000"/>
              </w:rPr>
              <w:t>,</w:t>
            </w:r>
            <w:r w:rsidRPr="00B3192C">
              <w:rPr>
                <w:rFonts w:cs="Arial"/>
                <w:color w:val="000000"/>
              </w:rPr>
              <w:t>680</w:t>
            </w:r>
            <w:r>
              <w:rPr>
                <w:rFonts w:cs="Arial"/>
                <w:color w:val="000000"/>
              </w:rPr>
              <w:t>,</w:t>
            </w:r>
            <w:r w:rsidRPr="00B3192C">
              <w:rPr>
                <w:rFonts w:cs="Arial"/>
                <w:color w:val="000000"/>
              </w:rPr>
              <w:t>351</w:t>
            </w:r>
          </w:p>
        </w:tc>
        <w:tc>
          <w:tcPr>
            <w:tcW w:w="1285" w:type="dxa"/>
          </w:tcPr>
          <w:p w14:paraId="2B579942" w14:textId="77777777" w:rsidR="001615A1" w:rsidRPr="00B3192C" w:rsidRDefault="001615A1" w:rsidP="005673D5">
            <w:pPr>
              <w:jc w:val="center"/>
            </w:pPr>
            <w:r w:rsidRPr="00B3192C">
              <w:rPr>
                <w:rFonts w:cs="Arial"/>
                <w:color w:val="000000"/>
              </w:rPr>
              <w:t>68.6</w:t>
            </w:r>
          </w:p>
        </w:tc>
      </w:tr>
      <w:tr w:rsidR="001615A1" w14:paraId="26499D9C" w14:textId="77777777" w:rsidTr="005673D5">
        <w:tc>
          <w:tcPr>
            <w:tcW w:w="1308" w:type="dxa"/>
          </w:tcPr>
          <w:p w14:paraId="285965BA" w14:textId="77777777" w:rsidR="001615A1" w:rsidRPr="00090783" w:rsidRDefault="001615A1" w:rsidP="005673D5">
            <w:pPr>
              <w:jc w:val="center"/>
              <w:rPr>
                <w:b/>
              </w:rPr>
            </w:pPr>
            <w:r w:rsidRPr="00090783">
              <w:rPr>
                <w:b/>
              </w:rPr>
              <w:t>2025</w:t>
            </w:r>
          </w:p>
        </w:tc>
        <w:tc>
          <w:tcPr>
            <w:tcW w:w="1283" w:type="dxa"/>
          </w:tcPr>
          <w:p w14:paraId="08A05B6D" w14:textId="77777777" w:rsidR="001615A1" w:rsidRPr="00B3192C" w:rsidRDefault="001615A1" w:rsidP="005673D5">
            <w:pPr>
              <w:jc w:val="center"/>
            </w:pPr>
            <w:r w:rsidRPr="00B3192C">
              <w:rPr>
                <w:rFonts w:cs="Arial"/>
                <w:color w:val="000000"/>
              </w:rPr>
              <w:t>7</w:t>
            </w:r>
            <w:r>
              <w:rPr>
                <w:rFonts w:cs="Arial"/>
                <w:color w:val="000000"/>
              </w:rPr>
              <w:t>,</w:t>
            </w:r>
            <w:r w:rsidRPr="00B3192C">
              <w:rPr>
                <w:rFonts w:cs="Arial"/>
                <w:color w:val="000000"/>
              </w:rPr>
              <w:t>357</w:t>
            </w:r>
            <w:r>
              <w:rPr>
                <w:rFonts w:cs="Arial"/>
                <w:color w:val="000000"/>
              </w:rPr>
              <w:t>,</w:t>
            </w:r>
            <w:r w:rsidRPr="00B3192C">
              <w:rPr>
                <w:rFonts w:cs="Arial"/>
                <w:color w:val="000000"/>
              </w:rPr>
              <w:t>326</w:t>
            </w:r>
          </w:p>
        </w:tc>
        <w:tc>
          <w:tcPr>
            <w:tcW w:w="1284" w:type="dxa"/>
          </w:tcPr>
          <w:p w14:paraId="0AE029AF" w14:textId="77777777" w:rsidR="001615A1" w:rsidRPr="00B3192C" w:rsidRDefault="001615A1" w:rsidP="005673D5">
            <w:pPr>
              <w:jc w:val="center"/>
            </w:pPr>
            <w:r w:rsidRPr="00B3192C">
              <w:rPr>
                <w:rFonts w:cs="Arial"/>
                <w:color w:val="000000"/>
              </w:rPr>
              <w:t>68.3</w:t>
            </w:r>
          </w:p>
        </w:tc>
        <w:tc>
          <w:tcPr>
            <w:tcW w:w="1283" w:type="dxa"/>
          </w:tcPr>
          <w:p w14:paraId="54ABE42F" w14:textId="77777777" w:rsidR="001615A1" w:rsidRPr="00B3192C" w:rsidRDefault="001615A1" w:rsidP="005673D5">
            <w:pPr>
              <w:jc w:val="center"/>
            </w:pPr>
            <w:r w:rsidRPr="00B3192C">
              <w:rPr>
                <w:rFonts w:cs="Arial"/>
                <w:color w:val="000000"/>
              </w:rPr>
              <w:t>7</w:t>
            </w:r>
            <w:r>
              <w:rPr>
                <w:rFonts w:cs="Arial"/>
                <w:color w:val="000000"/>
              </w:rPr>
              <w:t>,</w:t>
            </w:r>
            <w:r w:rsidRPr="00B3192C">
              <w:rPr>
                <w:rFonts w:cs="Arial"/>
                <w:color w:val="000000"/>
              </w:rPr>
              <w:t>243</w:t>
            </w:r>
            <w:r>
              <w:rPr>
                <w:rFonts w:cs="Arial"/>
                <w:color w:val="000000"/>
              </w:rPr>
              <w:t>,</w:t>
            </w:r>
            <w:r w:rsidRPr="00B3192C">
              <w:rPr>
                <w:rFonts w:cs="Arial"/>
                <w:color w:val="000000"/>
              </w:rPr>
              <w:t>641</w:t>
            </w:r>
          </w:p>
        </w:tc>
        <w:tc>
          <w:tcPr>
            <w:tcW w:w="1284" w:type="dxa"/>
          </w:tcPr>
          <w:p w14:paraId="615DAF19" w14:textId="77777777" w:rsidR="001615A1" w:rsidRPr="00B3192C" w:rsidRDefault="001615A1" w:rsidP="005673D5">
            <w:pPr>
              <w:jc w:val="center"/>
            </w:pPr>
            <w:r w:rsidRPr="00B3192C">
              <w:rPr>
                <w:rFonts w:cs="Arial"/>
                <w:color w:val="000000"/>
              </w:rPr>
              <w:t>68.4</w:t>
            </w:r>
          </w:p>
        </w:tc>
        <w:tc>
          <w:tcPr>
            <w:tcW w:w="1283" w:type="dxa"/>
          </w:tcPr>
          <w:p w14:paraId="62132B9F" w14:textId="77777777" w:rsidR="001615A1" w:rsidRPr="00B3192C" w:rsidRDefault="001615A1" w:rsidP="005673D5">
            <w:pPr>
              <w:jc w:val="center"/>
            </w:pPr>
            <w:r w:rsidRPr="00B3192C">
              <w:rPr>
                <w:rFonts w:cs="Arial"/>
                <w:color w:val="000000"/>
              </w:rPr>
              <w:t>7</w:t>
            </w:r>
            <w:r>
              <w:rPr>
                <w:rFonts w:cs="Arial"/>
                <w:color w:val="000000"/>
              </w:rPr>
              <w:t>,</w:t>
            </w:r>
            <w:r w:rsidRPr="00B3192C">
              <w:rPr>
                <w:rFonts w:cs="Arial"/>
                <w:color w:val="000000"/>
              </w:rPr>
              <w:t>136</w:t>
            </w:r>
            <w:r>
              <w:rPr>
                <w:rFonts w:cs="Arial"/>
                <w:color w:val="000000"/>
              </w:rPr>
              <w:t>,</w:t>
            </w:r>
            <w:r w:rsidRPr="00B3192C">
              <w:rPr>
                <w:rFonts w:cs="Arial"/>
                <w:color w:val="000000"/>
              </w:rPr>
              <w:t>245</w:t>
            </w:r>
          </w:p>
        </w:tc>
        <w:tc>
          <w:tcPr>
            <w:tcW w:w="1285" w:type="dxa"/>
          </w:tcPr>
          <w:p w14:paraId="147D4EED" w14:textId="77777777" w:rsidR="001615A1" w:rsidRPr="00B3192C" w:rsidRDefault="001615A1" w:rsidP="005673D5">
            <w:pPr>
              <w:jc w:val="center"/>
            </w:pPr>
            <w:r w:rsidRPr="00B3192C">
              <w:rPr>
                <w:rFonts w:cs="Arial"/>
                <w:color w:val="000000"/>
              </w:rPr>
              <w:t>68.4</w:t>
            </w:r>
          </w:p>
        </w:tc>
      </w:tr>
      <w:tr w:rsidR="001615A1" w14:paraId="3CEA3184" w14:textId="77777777" w:rsidTr="005673D5">
        <w:tc>
          <w:tcPr>
            <w:tcW w:w="1308" w:type="dxa"/>
          </w:tcPr>
          <w:p w14:paraId="71303665" w14:textId="77777777" w:rsidR="001615A1" w:rsidRPr="00090783" w:rsidRDefault="001615A1" w:rsidP="005673D5">
            <w:pPr>
              <w:jc w:val="center"/>
              <w:rPr>
                <w:b/>
              </w:rPr>
            </w:pPr>
            <w:r w:rsidRPr="00090783">
              <w:rPr>
                <w:b/>
              </w:rPr>
              <w:t>2030</w:t>
            </w:r>
          </w:p>
        </w:tc>
        <w:tc>
          <w:tcPr>
            <w:tcW w:w="1283" w:type="dxa"/>
          </w:tcPr>
          <w:p w14:paraId="61A3C0E4" w14:textId="77777777" w:rsidR="001615A1" w:rsidRPr="00B3192C" w:rsidRDefault="001615A1" w:rsidP="005673D5">
            <w:pPr>
              <w:jc w:val="center"/>
            </w:pPr>
            <w:r w:rsidRPr="00B3192C">
              <w:rPr>
                <w:rFonts w:cs="Arial"/>
                <w:color w:val="000000"/>
              </w:rPr>
              <w:t>7</w:t>
            </w:r>
            <w:r>
              <w:rPr>
                <w:rFonts w:cs="Arial"/>
                <w:color w:val="000000"/>
              </w:rPr>
              <w:t>,</w:t>
            </w:r>
            <w:r w:rsidRPr="00B3192C">
              <w:rPr>
                <w:rFonts w:cs="Arial"/>
                <w:color w:val="000000"/>
              </w:rPr>
              <w:t>934</w:t>
            </w:r>
            <w:r>
              <w:rPr>
                <w:rFonts w:cs="Arial"/>
                <w:color w:val="000000"/>
              </w:rPr>
              <w:t>,</w:t>
            </w:r>
            <w:r w:rsidRPr="00B3192C">
              <w:rPr>
                <w:rFonts w:cs="Arial"/>
                <w:color w:val="000000"/>
              </w:rPr>
              <w:t>331</w:t>
            </w:r>
          </w:p>
        </w:tc>
        <w:tc>
          <w:tcPr>
            <w:tcW w:w="1284" w:type="dxa"/>
          </w:tcPr>
          <w:p w14:paraId="622BE2F0" w14:textId="77777777" w:rsidR="001615A1" w:rsidRPr="00B3192C" w:rsidRDefault="001615A1" w:rsidP="005673D5">
            <w:pPr>
              <w:jc w:val="center"/>
            </w:pPr>
            <w:r w:rsidRPr="00B3192C">
              <w:rPr>
                <w:rFonts w:cs="Arial"/>
                <w:color w:val="000000"/>
              </w:rPr>
              <w:t>67.8</w:t>
            </w:r>
          </w:p>
        </w:tc>
        <w:tc>
          <w:tcPr>
            <w:tcW w:w="1283" w:type="dxa"/>
          </w:tcPr>
          <w:p w14:paraId="48ADF18C" w14:textId="77777777" w:rsidR="001615A1" w:rsidRPr="00B3192C" w:rsidRDefault="001615A1" w:rsidP="005673D5">
            <w:pPr>
              <w:jc w:val="center"/>
            </w:pPr>
            <w:r w:rsidRPr="00B3192C">
              <w:rPr>
                <w:rFonts w:cs="Arial"/>
                <w:color w:val="000000"/>
              </w:rPr>
              <w:t>7</w:t>
            </w:r>
            <w:r>
              <w:rPr>
                <w:rFonts w:cs="Arial"/>
                <w:color w:val="000000"/>
              </w:rPr>
              <w:t>,</w:t>
            </w:r>
            <w:r w:rsidRPr="00B3192C">
              <w:rPr>
                <w:rFonts w:cs="Arial"/>
                <w:color w:val="000000"/>
              </w:rPr>
              <w:t>741</w:t>
            </w:r>
            <w:r>
              <w:rPr>
                <w:rFonts w:cs="Arial"/>
                <w:color w:val="000000"/>
              </w:rPr>
              <w:t>,</w:t>
            </w:r>
            <w:r w:rsidRPr="00B3192C">
              <w:rPr>
                <w:rFonts w:cs="Arial"/>
                <w:color w:val="000000"/>
              </w:rPr>
              <w:t>746</w:t>
            </w:r>
          </w:p>
        </w:tc>
        <w:tc>
          <w:tcPr>
            <w:tcW w:w="1284" w:type="dxa"/>
          </w:tcPr>
          <w:p w14:paraId="541851F6" w14:textId="77777777" w:rsidR="001615A1" w:rsidRPr="00B3192C" w:rsidRDefault="001615A1" w:rsidP="005673D5">
            <w:pPr>
              <w:jc w:val="center"/>
            </w:pPr>
            <w:r w:rsidRPr="00B3192C">
              <w:rPr>
                <w:rFonts w:cs="Arial"/>
                <w:color w:val="000000"/>
              </w:rPr>
              <w:t>67.8</w:t>
            </w:r>
          </w:p>
        </w:tc>
        <w:tc>
          <w:tcPr>
            <w:tcW w:w="1283" w:type="dxa"/>
          </w:tcPr>
          <w:p w14:paraId="440D3CDC" w14:textId="77777777" w:rsidR="001615A1" w:rsidRPr="00B3192C" w:rsidRDefault="001615A1" w:rsidP="005673D5">
            <w:pPr>
              <w:jc w:val="center"/>
            </w:pPr>
            <w:r w:rsidRPr="00B3192C">
              <w:rPr>
                <w:rFonts w:cs="Arial"/>
                <w:color w:val="000000"/>
              </w:rPr>
              <w:t>7</w:t>
            </w:r>
            <w:r>
              <w:rPr>
                <w:rFonts w:cs="Arial"/>
                <w:color w:val="000000"/>
              </w:rPr>
              <w:t>,</w:t>
            </w:r>
            <w:r w:rsidRPr="00B3192C">
              <w:rPr>
                <w:rFonts w:cs="Arial"/>
                <w:color w:val="000000"/>
              </w:rPr>
              <w:t>567</w:t>
            </w:r>
            <w:r>
              <w:rPr>
                <w:rFonts w:cs="Arial"/>
                <w:color w:val="000000"/>
              </w:rPr>
              <w:t>,</w:t>
            </w:r>
            <w:r w:rsidRPr="00B3192C">
              <w:rPr>
                <w:rFonts w:cs="Arial"/>
                <w:color w:val="000000"/>
              </w:rPr>
              <w:t>320</w:t>
            </w:r>
          </w:p>
        </w:tc>
        <w:tc>
          <w:tcPr>
            <w:tcW w:w="1285" w:type="dxa"/>
          </w:tcPr>
          <w:p w14:paraId="4AE48C61" w14:textId="77777777" w:rsidR="001615A1" w:rsidRPr="00B3192C" w:rsidRDefault="001615A1" w:rsidP="005673D5">
            <w:pPr>
              <w:jc w:val="center"/>
            </w:pPr>
            <w:r w:rsidRPr="00B3192C">
              <w:rPr>
                <w:rFonts w:cs="Arial"/>
                <w:color w:val="000000"/>
              </w:rPr>
              <w:t>67.7</w:t>
            </w:r>
          </w:p>
        </w:tc>
      </w:tr>
      <w:tr w:rsidR="001615A1" w14:paraId="02DAD699" w14:textId="77777777" w:rsidTr="005673D5">
        <w:tc>
          <w:tcPr>
            <w:tcW w:w="1308" w:type="dxa"/>
          </w:tcPr>
          <w:p w14:paraId="7F7A6B58" w14:textId="77777777" w:rsidR="001615A1" w:rsidRPr="00090783" w:rsidRDefault="001615A1" w:rsidP="005673D5">
            <w:pPr>
              <w:jc w:val="center"/>
              <w:rPr>
                <w:b/>
              </w:rPr>
            </w:pPr>
            <w:r w:rsidRPr="00090783">
              <w:rPr>
                <w:b/>
              </w:rPr>
              <w:t>2035</w:t>
            </w:r>
          </w:p>
        </w:tc>
        <w:tc>
          <w:tcPr>
            <w:tcW w:w="1283" w:type="dxa"/>
          </w:tcPr>
          <w:p w14:paraId="1674F95F" w14:textId="77777777" w:rsidR="001615A1" w:rsidRPr="00B3192C" w:rsidRDefault="001615A1" w:rsidP="005673D5">
            <w:pPr>
              <w:jc w:val="center"/>
            </w:pPr>
            <w:r w:rsidRPr="00B3192C">
              <w:rPr>
                <w:rFonts w:cs="Arial"/>
                <w:color w:val="000000"/>
              </w:rPr>
              <w:t>8</w:t>
            </w:r>
            <w:r>
              <w:rPr>
                <w:rFonts w:cs="Arial"/>
                <w:color w:val="000000"/>
              </w:rPr>
              <w:t>,</w:t>
            </w:r>
            <w:r w:rsidRPr="00B3192C">
              <w:rPr>
                <w:rFonts w:cs="Arial"/>
                <w:color w:val="000000"/>
              </w:rPr>
              <w:t>513</w:t>
            </w:r>
            <w:r>
              <w:rPr>
                <w:rFonts w:cs="Arial"/>
                <w:color w:val="000000"/>
              </w:rPr>
              <w:t>,</w:t>
            </w:r>
            <w:r w:rsidRPr="00B3192C">
              <w:rPr>
                <w:rFonts w:cs="Arial"/>
                <w:color w:val="000000"/>
              </w:rPr>
              <w:t>535</w:t>
            </w:r>
          </w:p>
        </w:tc>
        <w:tc>
          <w:tcPr>
            <w:tcW w:w="1284" w:type="dxa"/>
          </w:tcPr>
          <w:p w14:paraId="208F624B" w14:textId="77777777" w:rsidR="001615A1" w:rsidRPr="00B3192C" w:rsidRDefault="001615A1" w:rsidP="005673D5">
            <w:pPr>
              <w:jc w:val="center"/>
            </w:pPr>
            <w:r w:rsidRPr="00B3192C">
              <w:rPr>
                <w:rFonts w:cs="Arial"/>
                <w:color w:val="000000"/>
              </w:rPr>
              <w:t>67.2</w:t>
            </w:r>
          </w:p>
        </w:tc>
        <w:tc>
          <w:tcPr>
            <w:tcW w:w="1283" w:type="dxa"/>
          </w:tcPr>
          <w:p w14:paraId="37BA943D" w14:textId="77777777" w:rsidR="001615A1" w:rsidRPr="00B3192C" w:rsidRDefault="001615A1" w:rsidP="005673D5">
            <w:pPr>
              <w:jc w:val="center"/>
            </w:pPr>
            <w:r w:rsidRPr="00B3192C">
              <w:rPr>
                <w:rFonts w:cs="Arial"/>
                <w:color w:val="000000"/>
              </w:rPr>
              <w:t>8</w:t>
            </w:r>
            <w:r>
              <w:rPr>
                <w:rFonts w:cs="Arial"/>
                <w:color w:val="000000"/>
              </w:rPr>
              <w:t>,</w:t>
            </w:r>
            <w:r w:rsidRPr="00B3192C">
              <w:rPr>
                <w:rFonts w:cs="Arial"/>
                <w:color w:val="000000"/>
              </w:rPr>
              <w:t>227</w:t>
            </w:r>
            <w:r>
              <w:rPr>
                <w:rFonts w:cs="Arial"/>
                <w:color w:val="000000"/>
              </w:rPr>
              <w:t>,</w:t>
            </w:r>
            <w:r w:rsidRPr="00B3192C">
              <w:rPr>
                <w:rFonts w:cs="Arial"/>
                <w:color w:val="000000"/>
              </w:rPr>
              <w:t>698</w:t>
            </w:r>
          </w:p>
        </w:tc>
        <w:tc>
          <w:tcPr>
            <w:tcW w:w="1284" w:type="dxa"/>
          </w:tcPr>
          <w:p w14:paraId="0BD5BC75" w14:textId="77777777" w:rsidR="001615A1" w:rsidRPr="00B3192C" w:rsidRDefault="001615A1" w:rsidP="005673D5">
            <w:pPr>
              <w:jc w:val="center"/>
            </w:pPr>
            <w:r w:rsidRPr="00B3192C">
              <w:rPr>
                <w:rFonts w:cs="Arial"/>
                <w:color w:val="000000"/>
              </w:rPr>
              <w:t>67.3</w:t>
            </w:r>
          </w:p>
        </w:tc>
        <w:tc>
          <w:tcPr>
            <w:tcW w:w="1283" w:type="dxa"/>
          </w:tcPr>
          <w:p w14:paraId="21AB953E" w14:textId="77777777" w:rsidR="001615A1" w:rsidRPr="00B3192C" w:rsidRDefault="001615A1" w:rsidP="005673D5">
            <w:pPr>
              <w:jc w:val="center"/>
            </w:pPr>
            <w:r w:rsidRPr="00B3192C">
              <w:rPr>
                <w:rFonts w:cs="Arial"/>
                <w:color w:val="000000"/>
              </w:rPr>
              <w:t>7</w:t>
            </w:r>
            <w:r>
              <w:rPr>
                <w:rFonts w:cs="Arial"/>
                <w:color w:val="000000"/>
              </w:rPr>
              <w:t>,</w:t>
            </w:r>
            <w:r w:rsidRPr="00B3192C">
              <w:rPr>
                <w:rFonts w:cs="Arial"/>
                <w:color w:val="000000"/>
              </w:rPr>
              <w:t>978</w:t>
            </w:r>
            <w:r>
              <w:rPr>
                <w:rFonts w:cs="Arial"/>
                <w:color w:val="000000"/>
              </w:rPr>
              <w:t>,</w:t>
            </w:r>
            <w:r w:rsidRPr="00B3192C">
              <w:rPr>
                <w:rFonts w:cs="Arial"/>
                <w:color w:val="000000"/>
              </w:rPr>
              <w:t>526</w:t>
            </w:r>
          </w:p>
        </w:tc>
        <w:tc>
          <w:tcPr>
            <w:tcW w:w="1285" w:type="dxa"/>
          </w:tcPr>
          <w:p w14:paraId="4E8942F7" w14:textId="77777777" w:rsidR="001615A1" w:rsidRPr="00B3192C" w:rsidRDefault="001615A1" w:rsidP="005673D5">
            <w:pPr>
              <w:jc w:val="center"/>
            </w:pPr>
            <w:r w:rsidRPr="00B3192C">
              <w:rPr>
                <w:rFonts w:cs="Arial"/>
                <w:color w:val="000000"/>
              </w:rPr>
              <w:t>67.2</w:t>
            </w:r>
          </w:p>
        </w:tc>
      </w:tr>
    </w:tbl>
    <w:p w14:paraId="20676F65" w14:textId="77777777" w:rsidR="001615A1" w:rsidRDefault="001615A1" w:rsidP="001615A1">
      <w:pPr>
        <w:rPr>
          <w:b/>
        </w:rPr>
      </w:pPr>
    </w:p>
    <w:p w14:paraId="3B2937EE" w14:textId="33E4C206" w:rsidR="001615A1" w:rsidRDefault="001615A1" w:rsidP="001615A1">
      <w:r w:rsidRPr="00570DBD">
        <w:t xml:space="preserve">Figure </w:t>
      </w:r>
      <w:r>
        <w:t>10-</w:t>
      </w:r>
      <w:r w:rsidR="00392E07">
        <w:t>4</w:t>
      </w:r>
      <w:r>
        <w:t xml:space="preserve"> and 10</w:t>
      </w:r>
      <w:r w:rsidRPr="00570DBD">
        <w:t>-</w:t>
      </w:r>
      <w:r w:rsidR="00392E07">
        <w:t>5</w:t>
      </w:r>
      <w:r w:rsidRPr="00570DBD">
        <w:t xml:space="preserve"> </w:t>
      </w:r>
      <w:r>
        <w:t xml:space="preserve">shows population pyramids of the estimated </w:t>
      </w:r>
      <w:r w:rsidR="007C1D34">
        <w:t>number</w:t>
      </w:r>
      <w:r>
        <w:t xml:space="preserve"> of women aged 20-90 who are married or in a de facto relationship in the general population in 2015 and 2035, respectively.</w:t>
      </w:r>
    </w:p>
    <w:p w14:paraId="1A419365" w14:textId="426254B4" w:rsidR="001615A1" w:rsidRDefault="001615A1" w:rsidP="00B90542">
      <w:pPr>
        <w:spacing w:before="0" w:after="0" w:line="240" w:lineRule="auto"/>
        <w:jc w:val="center"/>
      </w:pPr>
      <w:r>
        <w:br w:type="page"/>
      </w:r>
      <w:r w:rsidR="00B90542">
        <w:rPr>
          <w:noProof/>
          <w:szCs w:val="24"/>
        </w:rPr>
        <w:lastRenderedPageBreak/>
        <w:drawing>
          <wp:inline distT="0" distB="0" distL="0" distR="0" wp14:anchorId="6A78CAA5" wp14:editId="3A244EB6">
            <wp:extent cx="4878000" cy="3657600"/>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60C055D1" w14:textId="3FD43F0B" w:rsidR="001615A1" w:rsidRPr="00570DBD" w:rsidRDefault="001615A1" w:rsidP="001615A1">
      <w:pPr>
        <w:pStyle w:val="Caption"/>
      </w:pPr>
      <w:bookmarkStart w:id="432" w:name="_Toc452470014"/>
      <w:r>
        <w:t xml:space="preserve">Figure </w:t>
      </w:r>
      <w:fldSimple w:instr=" STYLEREF 1 \s ">
        <w:r w:rsidR="004675BB">
          <w:rPr>
            <w:noProof/>
          </w:rPr>
          <w:t>10</w:t>
        </w:r>
      </w:fldSimple>
      <w:r w:rsidR="003D2D66">
        <w:noBreakHyphen/>
      </w:r>
      <w:fldSimple w:instr=" SEQ Figure \* ARABIC \s 1 ">
        <w:r w:rsidR="004675BB">
          <w:rPr>
            <w:noProof/>
          </w:rPr>
          <w:t>4</w:t>
        </w:r>
      </w:fldSimple>
      <w:r>
        <w:t xml:space="preserve">: </w:t>
      </w:r>
      <w:r w:rsidRPr="0041015A">
        <w:t>Projected numbers of partnered women in Australia by age in 2015 based on current population trends (Series B).</w:t>
      </w:r>
      <w:bookmarkEnd w:id="432"/>
    </w:p>
    <w:p w14:paraId="4DA921BF" w14:textId="77777777" w:rsidR="001615A1" w:rsidRPr="00ED39CD" w:rsidRDefault="001615A1" w:rsidP="001615A1">
      <w:pPr>
        <w:spacing w:before="0" w:after="0" w:line="240" w:lineRule="auto"/>
        <w:jc w:val="left"/>
      </w:pPr>
    </w:p>
    <w:p w14:paraId="6C8068A9" w14:textId="68F842A8" w:rsidR="001615A1" w:rsidRDefault="00B90542" w:rsidP="001615A1">
      <w:pPr>
        <w:keepNext/>
        <w:jc w:val="center"/>
      </w:pPr>
      <w:r>
        <w:rPr>
          <w:noProof/>
          <w:szCs w:val="24"/>
        </w:rPr>
        <w:drawing>
          <wp:inline distT="0" distB="0" distL="0" distR="0" wp14:anchorId="2B41C01E" wp14:editId="4E0C2132">
            <wp:extent cx="4878000" cy="3657600"/>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53C1827" w14:textId="4AFCD0B5" w:rsidR="001615A1" w:rsidRPr="00AB1C3A" w:rsidRDefault="001615A1" w:rsidP="001615A1">
      <w:pPr>
        <w:pStyle w:val="Caption"/>
      </w:pPr>
      <w:bookmarkStart w:id="433" w:name="_Toc452470015"/>
      <w:r>
        <w:t xml:space="preserve">Figure </w:t>
      </w:r>
      <w:fldSimple w:instr=" STYLEREF 1 \s ">
        <w:r w:rsidR="004675BB">
          <w:rPr>
            <w:noProof/>
          </w:rPr>
          <w:t>10</w:t>
        </w:r>
      </w:fldSimple>
      <w:r w:rsidR="003D2D66">
        <w:noBreakHyphen/>
      </w:r>
      <w:fldSimple w:instr=" SEQ Figure \* ARABIC \s 1 ">
        <w:r w:rsidR="004675BB">
          <w:rPr>
            <w:noProof/>
          </w:rPr>
          <w:t>5</w:t>
        </w:r>
      </w:fldSimple>
      <w:r>
        <w:t xml:space="preserve">: </w:t>
      </w:r>
      <w:r w:rsidRPr="00784BFA">
        <w:t>Projected numbers of partnered women in Australia by age in 2035 based on current population trends (Series B).</w:t>
      </w:r>
      <w:bookmarkEnd w:id="433"/>
    </w:p>
    <w:p w14:paraId="3D775447" w14:textId="49DD0770" w:rsidR="001615A1" w:rsidRPr="0030641A" w:rsidRDefault="001615A1" w:rsidP="001615A1">
      <w:pPr>
        <w:pStyle w:val="Heading2"/>
        <w:rPr>
          <w:noProof/>
          <w:lang w:val="en-US"/>
        </w:rPr>
      </w:pPr>
      <w:bookmarkStart w:id="434" w:name="_Toc446584331"/>
      <w:bookmarkStart w:id="435" w:name="_Toc446585453"/>
      <w:bookmarkStart w:id="436" w:name="_Toc452371065"/>
      <w:r>
        <w:lastRenderedPageBreak/>
        <w:t>Association between having a partner and healthcare use and expenditure</w:t>
      </w:r>
      <w:bookmarkEnd w:id="434"/>
      <w:bookmarkEnd w:id="435"/>
      <w:bookmarkEnd w:id="436"/>
    </w:p>
    <w:p w14:paraId="25E905E8" w14:textId="5E3B5CAC" w:rsidR="001615A1" w:rsidRDefault="001615A1" w:rsidP="001615A1">
      <w:r>
        <w:t xml:space="preserve">The </w:t>
      </w:r>
      <w:r w:rsidR="00686C8B">
        <w:t>association between</w:t>
      </w:r>
      <w:r>
        <w:t xml:space="preserve"> having a partner </w:t>
      </w:r>
      <w:r w:rsidR="00686C8B">
        <w:t>and</w:t>
      </w:r>
      <w:r>
        <w:t xml:space="preserve"> healthcare utilisation was examined by comparing the mean number of MBS claims, PBS prescriptions filled, and hospital admissions accrued by women each year, and the cost of these services by married/</w:t>
      </w:r>
      <w:r w:rsidR="00D67838">
        <w:t>de facto</w:t>
      </w:r>
      <w:r>
        <w:t xml:space="preserve"> and unpartnered ALSWH participants. </w:t>
      </w:r>
    </w:p>
    <w:p w14:paraId="77944E26" w14:textId="3AA0786A" w:rsidR="001615A1" w:rsidRPr="000C1667" w:rsidRDefault="001615A1" w:rsidP="001615A1">
      <w:pPr>
        <w:pStyle w:val="Heading3"/>
      </w:pPr>
      <w:bookmarkStart w:id="437" w:name="_Toc452371066"/>
      <w:bookmarkStart w:id="438" w:name="_Toc446584332"/>
      <w:bookmarkStart w:id="439" w:name="_Toc446585454"/>
      <w:r w:rsidRPr="000C1667">
        <w:t xml:space="preserve">Medicare Benefits </w:t>
      </w:r>
      <w:r>
        <w:t>Scheme</w:t>
      </w:r>
      <w:bookmarkEnd w:id="437"/>
      <w:r w:rsidRPr="000C1667">
        <w:t xml:space="preserve"> </w:t>
      </w:r>
      <w:bookmarkEnd w:id="438"/>
      <w:bookmarkEnd w:id="439"/>
    </w:p>
    <w:p w14:paraId="0F8702D7" w14:textId="1DD97EFE" w:rsidR="001615A1" w:rsidRDefault="001615A1" w:rsidP="001615A1">
      <w:r>
        <w:t xml:space="preserve">ALSWH survey data were linked to MBS data from 1996 to 2013 and this allowed us to determine the number of unreferred MBS claims made by each participant. </w:t>
      </w:r>
      <w:r w:rsidR="00605405">
        <w:t>‘</w:t>
      </w:r>
      <w:r>
        <w:t>Unreferred</w:t>
      </w:r>
      <w:r w:rsidR="00605405">
        <w:t>’</w:t>
      </w:r>
      <w:r>
        <w:t xml:space="preserve"> means visits to a general practitioner without requiring a referral. To estimate the total unreferred MBS cost, the average cost of unreferred MBS services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t xml:space="preserve"> and was reported to be $48.80. To estimate total costs, it was assumed that this average cost was the same for women who had a partner and those who were unmarried/single. The total unreferred MBS cost (in 2014 Australian dollars) for each participant for every year from 1996 to 2013 was calculated by multiplying the number of unreferred MBS claims by $48.80. Then, the annual unreferred MBS cost per woman by marital status was estimate (Appendix D, Section 15.1). </w:t>
      </w:r>
    </w:p>
    <w:p w14:paraId="4984AF79" w14:textId="77777777" w:rsidR="001615A1" w:rsidRDefault="001615A1" w:rsidP="001615A1"/>
    <w:p w14:paraId="024C85BC" w14:textId="566605E3" w:rsidR="001615A1" w:rsidRDefault="001615A1" w:rsidP="001615A1">
      <w:r>
        <w:t>In the 1973-78 cohort, women who were married or in a de facto relationship made more unreferred MBS claims than unpartnered women at age 20, however there was little difference in claims from age 24 to 30 (Figure 10-</w:t>
      </w:r>
      <w:r w:rsidR="00392E07">
        <w:t>6</w:t>
      </w:r>
      <w:r>
        <w:t>). At age 33 and 36, unpartnered women made 1 unreferred MBS claim more than partnered women.</w:t>
      </w:r>
    </w:p>
    <w:p w14:paraId="4CB3296E" w14:textId="77777777" w:rsidR="001615A1" w:rsidRDefault="001615A1" w:rsidP="001615A1"/>
    <w:p w14:paraId="10493A48" w14:textId="5619EFC3" w:rsidR="001615A1" w:rsidRDefault="001615A1" w:rsidP="001615A1">
      <w:r>
        <w:t>In the 1946-51 cohort, unpartnered women made more unreferred MBS claims than partnered women across the study period, from age 47 to 64 (Figure 10-</w:t>
      </w:r>
      <w:r w:rsidR="00392E07">
        <w:t>6</w:t>
      </w:r>
      <w:r>
        <w:t>). In contrast, there was little difference between the two groups in the 1921-26 cohort.</w:t>
      </w:r>
    </w:p>
    <w:p w14:paraId="644D940D" w14:textId="77777777" w:rsidR="001615A1" w:rsidRDefault="001615A1" w:rsidP="001615A1"/>
    <w:p w14:paraId="0F35A3E5" w14:textId="4905E41A" w:rsidR="001615A1" w:rsidRDefault="00955E88" w:rsidP="001615A1">
      <w:pPr>
        <w:keepNext/>
        <w:jc w:val="center"/>
      </w:pPr>
      <w:r>
        <w:rPr>
          <w:noProof/>
          <w:szCs w:val="24"/>
        </w:rPr>
        <w:lastRenderedPageBreak/>
        <w:drawing>
          <wp:inline distT="0" distB="0" distL="0" distR="0" wp14:anchorId="59BC10E5" wp14:editId="02342F81">
            <wp:extent cx="4878000" cy="3657600"/>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7DD549F" w14:textId="5EFFB82A" w:rsidR="001615A1" w:rsidRDefault="001615A1" w:rsidP="001615A1">
      <w:pPr>
        <w:pStyle w:val="Caption"/>
      </w:pPr>
      <w:bookmarkStart w:id="440" w:name="_Toc452470016"/>
      <w:r>
        <w:t xml:space="preserve">Figure </w:t>
      </w:r>
      <w:fldSimple w:instr=" STYLEREF 1 \s ">
        <w:r w:rsidR="004675BB">
          <w:rPr>
            <w:noProof/>
          </w:rPr>
          <w:t>10</w:t>
        </w:r>
      </w:fldSimple>
      <w:r w:rsidR="003D2D66">
        <w:noBreakHyphen/>
      </w:r>
      <w:fldSimple w:instr=" SEQ Figure \* ARABIC \s 1 ">
        <w:r w:rsidR="004675BB">
          <w:rPr>
            <w:noProof/>
          </w:rPr>
          <w:t>6</w:t>
        </w:r>
      </w:fldSimple>
      <w:r>
        <w:t xml:space="preserve">: </w:t>
      </w:r>
      <w:r w:rsidRPr="005119F9">
        <w:t xml:space="preserve">Comparison of average number of unreferred MBS claims per participant per year for </w:t>
      </w:r>
      <w:r w:rsidR="00686C8B">
        <w:t xml:space="preserve">the </w:t>
      </w:r>
      <w:r w:rsidRPr="005119F9">
        <w:t xml:space="preserve">1973-78, 1946-51, </w:t>
      </w:r>
      <w:r w:rsidR="00686C8B">
        <w:t xml:space="preserve">and </w:t>
      </w:r>
      <w:r w:rsidRPr="005119F9">
        <w:t>1921-26 cohorts by marital status.</w:t>
      </w:r>
      <w:bookmarkEnd w:id="440"/>
    </w:p>
    <w:p w14:paraId="210415BB" w14:textId="77777777" w:rsidR="001615A1" w:rsidRDefault="001615A1" w:rsidP="001615A1">
      <w:pPr>
        <w:rPr>
          <w:b/>
        </w:rPr>
      </w:pPr>
    </w:p>
    <w:p w14:paraId="34C262BA" w14:textId="7C54330A" w:rsidR="001615A1" w:rsidRDefault="001615A1" w:rsidP="001615A1">
      <w:pPr>
        <w:pStyle w:val="Heading3"/>
      </w:pPr>
      <w:bookmarkStart w:id="441" w:name="_Toc446584333"/>
      <w:bookmarkStart w:id="442" w:name="_Toc446585455"/>
      <w:bookmarkStart w:id="443" w:name="_Toc452371067"/>
      <w:r>
        <w:t>Pharmaceutical Benefits Scheme</w:t>
      </w:r>
      <w:bookmarkEnd w:id="441"/>
      <w:bookmarkEnd w:id="442"/>
      <w:bookmarkEnd w:id="443"/>
    </w:p>
    <w:p w14:paraId="20525177" w14:textId="73CDEE4D" w:rsidR="001615A1" w:rsidRDefault="001615A1" w:rsidP="001615A1">
      <w:r>
        <w:t xml:space="preserve">ALSWH data were linked to the latest available PBS dataset (2012-13 financial year), which provided a record for each PBS script that was filled and its associated cost for each participant. The average number of scripts filled and cost (in 2012-13 Australian dollars) was then determined by marital status (Appendix D, Section 15.2). Because the 2012-13 period corresponded to one survey per cohort, there are only </w:t>
      </w:r>
      <w:r w:rsidR="00EC1C1A">
        <w:t>three</w:t>
      </w:r>
      <w:r>
        <w:t xml:space="preserve"> sets of data points.</w:t>
      </w:r>
    </w:p>
    <w:p w14:paraId="110BF82F" w14:textId="77777777" w:rsidR="001615A1" w:rsidRDefault="001615A1" w:rsidP="001615A1">
      <w:pPr>
        <w:rPr>
          <w:b/>
        </w:rPr>
      </w:pPr>
    </w:p>
    <w:p w14:paraId="133CCE29" w14:textId="77777777" w:rsidR="001615A1" w:rsidRDefault="001615A1" w:rsidP="001615A1">
      <w:r>
        <w:t>In the 1973-78 cohort, unpartnered women aged 36 had almost double the number of PBS prescriptions filled compared with partnered women (Table 10-2). As a result, women who were unpartnered had a mean PBS cost of $461 (in 2012-13 Australian dollars) compared with $251 for women who were married or in a de factor relationship. There was little difference in PBS claims in the 1946-51 and 1921-26 cohorts. Unpartnered women aged 64 had $145 more PBS costs than partnered women whereas at age 87, partnered women had $309 more PBS costs than unpartnered women (although the number of PBS scripts filled did not differ much).</w:t>
      </w:r>
    </w:p>
    <w:p w14:paraId="1EBDBF62" w14:textId="77777777" w:rsidR="001615A1" w:rsidRDefault="001615A1" w:rsidP="001615A1"/>
    <w:p w14:paraId="7063C6D3" w14:textId="77777777" w:rsidR="001615A1" w:rsidRPr="00325259" w:rsidRDefault="001615A1" w:rsidP="001615A1"/>
    <w:p w14:paraId="3ECF7DA5" w14:textId="3142A0BD" w:rsidR="001615A1" w:rsidRDefault="001615A1" w:rsidP="00720317">
      <w:pPr>
        <w:pStyle w:val="Caption"/>
        <w:keepNext/>
        <w:spacing w:after="0"/>
      </w:pPr>
      <w:bookmarkStart w:id="444" w:name="_Toc446590859"/>
      <w:bookmarkStart w:id="445" w:name="_Toc452470093"/>
      <w:r>
        <w:lastRenderedPageBreak/>
        <w:t xml:space="preserve">Table </w:t>
      </w:r>
      <w:fldSimple w:instr=" STYLEREF 1 \s ">
        <w:r w:rsidR="004675BB">
          <w:rPr>
            <w:noProof/>
          </w:rPr>
          <w:t>10</w:t>
        </w:r>
      </w:fldSimple>
      <w:r w:rsidR="003D2D66">
        <w:noBreakHyphen/>
      </w:r>
      <w:fldSimple w:instr=" SEQ Table \* ARABIC \s 1 ">
        <w:r w:rsidR="004675BB">
          <w:rPr>
            <w:noProof/>
          </w:rPr>
          <w:t>2</w:t>
        </w:r>
      </w:fldSimple>
      <w:r>
        <w:t xml:space="preserve">: </w:t>
      </w:r>
      <w:r w:rsidRPr="00A75FF1">
        <w:t xml:space="preserve">Mean PBS claims and cost (in 2012-13 Australian dollars) per participant </w:t>
      </w:r>
      <w:r w:rsidR="00686C8B">
        <w:t xml:space="preserve">for </w:t>
      </w:r>
      <w:r w:rsidR="000F728E">
        <w:t xml:space="preserve">the </w:t>
      </w:r>
      <w:r w:rsidR="000F728E" w:rsidRPr="00A75FF1">
        <w:t>1973</w:t>
      </w:r>
      <w:r w:rsidRPr="00A75FF1">
        <w:t>-78, 1946-51,</w:t>
      </w:r>
      <w:r w:rsidR="00686C8B">
        <w:t xml:space="preserve"> and</w:t>
      </w:r>
      <w:r w:rsidRPr="00A75FF1">
        <w:t xml:space="preserve"> 1921-26 cohorts by marital status.</w:t>
      </w:r>
      <w:bookmarkEnd w:id="444"/>
      <w:bookmarkEnd w:id="445"/>
    </w:p>
    <w:tbl>
      <w:tblPr>
        <w:tblStyle w:val="TableGrid"/>
        <w:tblW w:w="0" w:type="auto"/>
        <w:tblLook w:val="04A0" w:firstRow="1" w:lastRow="0" w:firstColumn="1" w:lastColumn="0" w:noHBand="0" w:noVBand="1"/>
      </w:tblPr>
      <w:tblGrid>
        <w:gridCol w:w="1476"/>
        <w:gridCol w:w="3339"/>
        <w:gridCol w:w="1417"/>
        <w:gridCol w:w="1418"/>
        <w:gridCol w:w="1360"/>
      </w:tblGrid>
      <w:tr w:rsidR="001615A1" w14:paraId="38C7A296" w14:textId="77777777" w:rsidTr="005673D5">
        <w:tc>
          <w:tcPr>
            <w:tcW w:w="1476" w:type="dxa"/>
            <w:tcBorders>
              <w:top w:val="nil"/>
              <w:left w:val="nil"/>
              <w:bottom w:val="nil"/>
              <w:right w:val="nil"/>
            </w:tcBorders>
          </w:tcPr>
          <w:p w14:paraId="3913F97C" w14:textId="77777777" w:rsidR="001615A1" w:rsidRDefault="001615A1" w:rsidP="005673D5"/>
        </w:tc>
        <w:tc>
          <w:tcPr>
            <w:tcW w:w="3339" w:type="dxa"/>
            <w:tcBorders>
              <w:top w:val="nil"/>
              <w:left w:val="nil"/>
              <w:bottom w:val="nil"/>
            </w:tcBorders>
          </w:tcPr>
          <w:p w14:paraId="4E56DC05" w14:textId="77777777" w:rsidR="001615A1" w:rsidRDefault="001615A1" w:rsidP="005673D5"/>
        </w:tc>
        <w:tc>
          <w:tcPr>
            <w:tcW w:w="4195" w:type="dxa"/>
            <w:gridSpan w:val="3"/>
          </w:tcPr>
          <w:p w14:paraId="75437AB7" w14:textId="77777777" w:rsidR="001615A1" w:rsidRPr="00FB5AF1" w:rsidRDefault="001615A1" w:rsidP="005673D5">
            <w:pPr>
              <w:jc w:val="center"/>
              <w:rPr>
                <w:b/>
              </w:rPr>
            </w:pPr>
            <w:r>
              <w:rPr>
                <w:b/>
              </w:rPr>
              <w:t>ALSWH Cohort</w:t>
            </w:r>
          </w:p>
        </w:tc>
      </w:tr>
      <w:tr w:rsidR="001615A1" w14:paraId="3BC85D6A" w14:textId="77777777" w:rsidTr="005673D5">
        <w:tc>
          <w:tcPr>
            <w:tcW w:w="1476" w:type="dxa"/>
            <w:tcBorders>
              <w:top w:val="nil"/>
              <w:left w:val="nil"/>
              <w:right w:val="nil"/>
            </w:tcBorders>
          </w:tcPr>
          <w:p w14:paraId="5DB521BE" w14:textId="77777777" w:rsidR="001615A1" w:rsidRDefault="001615A1" w:rsidP="005673D5"/>
        </w:tc>
        <w:tc>
          <w:tcPr>
            <w:tcW w:w="3339" w:type="dxa"/>
            <w:tcBorders>
              <w:top w:val="nil"/>
              <w:left w:val="nil"/>
            </w:tcBorders>
          </w:tcPr>
          <w:p w14:paraId="08DC5A48" w14:textId="77777777" w:rsidR="001615A1" w:rsidRDefault="001615A1" w:rsidP="005673D5"/>
        </w:tc>
        <w:tc>
          <w:tcPr>
            <w:tcW w:w="1417" w:type="dxa"/>
          </w:tcPr>
          <w:p w14:paraId="088030FC" w14:textId="77777777" w:rsidR="001615A1" w:rsidRPr="00FB5AF1" w:rsidRDefault="001615A1" w:rsidP="005673D5">
            <w:pPr>
              <w:jc w:val="center"/>
              <w:rPr>
                <w:b/>
              </w:rPr>
            </w:pPr>
            <w:r w:rsidRPr="00FB5AF1">
              <w:rPr>
                <w:b/>
              </w:rPr>
              <w:t>1973-78</w:t>
            </w:r>
          </w:p>
        </w:tc>
        <w:tc>
          <w:tcPr>
            <w:tcW w:w="1418" w:type="dxa"/>
          </w:tcPr>
          <w:p w14:paraId="38E3E932" w14:textId="77777777" w:rsidR="001615A1" w:rsidRPr="00FB5AF1" w:rsidRDefault="001615A1" w:rsidP="005673D5">
            <w:pPr>
              <w:jc w:val="center"/>
              <w:rPr>
                <w:b/>
              </w:rPr>
            </w:pPr>
            <w:r w:rsidRPr="00FB5AF1">
              <w:rPr>
                <w:b/>
              </w:rPr>
              <w:t>1946-51</w:t>
            </w:r>
          </w:p>
        </w:tc>
        <w:tc>
          <w:tcPr>
            <w:tcW w:w="1360" w:type="dxa"/>
          </w:tcPr>
          <w:p w14:paraId="1A75FF1B" w14:textId="77777777" w:rsidR="001615A1" w:rsidRPr="00FB5AF1" w:rsidRDefault="001615A1" w:rsidP="005673D5">
            <w:pPr>
              <w:jc w:val="center"/>
              <w:rPr>
                <w:b/>
              </w:rPr>
            </w:pPr>
            <w:r w:rsidRPr="00FB5AF1">
              <w:rPr>
                <w:b/>
              </w:rPr>
              <w:t>1921-26</w:t>
            </w:r>
          </w:p>
        </w:tc>
      </w:tr>
      <w:tr w:rsidR="001615A1" w14:paraId="51B659DE" w14:textId="77777777" w:rsidTr="005673D5">
        <w:tc>
          <w:tcPr>
            <w:tcW w:w="1476" w:type="dxa"/>
          </w:tcPr>
          <w:p w14:paraId="10B4849A" w14:textId="77777777" w:rsidR="001615A1" w:rsidRPr="00325259" w:rsidRDefault="001615A1" w:rsidP="005673D5">
            <w:pPr>
              <w:rPr>
                <w:b/>
              </w:rPr>
            </w:pPr>
            <w:r w:rsidRPr="00325259">
              <w:rPr>
                <w:b/>
              </w:rPr>
              <w:t>Group</w:t>
            </w:r>
          </w:p>
        </w:tc>
        <w:tc>
          <w:tcPr>
            <w:tcW w:w="3339" w:type="dxa"/>
          </w:tcPr>
          <w:p w14:paraId="784FBA4B" w14:textId="77777777" w:rsidR="001615A1" w:rsidRPr="00325259" w:rsidRDefault="001615A1" w:rsidP="005673D5">
            <w:pPr>
              <w:rPr>
                <w:b/>
              </w:rPr>
            </w:pPr>
            <w:r w:rsidRPr="00325259">
              <w:rPr>
                <w:b/>
              </w:rPr>
              <w:t>Corresponding survey</w:t>
            </w:r>
          </w:p>
          <w:p w14:paraId="25AAD1D9" w14:textId="77777777" w:rsidR="001615A1" w:rsidRPr="00325259" w:rsidRDefault="001615A1" w:rsidP="005673D5">
            <w:pPr>
              <w:rPr>
                <w:b/>
              </w:rPr>
            </w:pPr>
            <w:r w:rsidRPr="00325259">
              <w:rPr>
                <w:b/>
              </w:rPr>
              <w:t>year</w:t>
            </w:r>
          </w:p>
          <w:p w14:paraId="25413C63" w14:textId="77777777" w:rsidR="001615A1" w:rsidRPr="00325259" w:rsidRDefault="001615A1" w:rsidP="005673D5">
            <w:pPr>
              <w:rPr>
                <w:b/>
              </w:rPr>
            </w:pPr>
            <w:r w:rsidRPr="00325259">
              <w:rPr>
                <w:b/>
              </w:rPr>
              <w:t>average age (years)</w:t>
            </w:r>
          </w:p>
        </w:tc>
        <w:tc>
          <w:tcPr>
            <w:tcW w:w="1417" w:type="dxa"/>
          </w:tcPr>
          <w:p w14:paraId="52B6718A" w14:textId="77777777" w:rsidR="001615A1" w:rsidRDefault="001615A1" w:rsidP="005673D5">
            <w:pPr>
              <w:jc w:val="center"/>
            </w:pPr>
            <w:r>
              <w:t>Survey 6</w:t>
            </w:r>
          </w:p>
          <w:p w14:paraId="3C2E913A" w14:textId="77777777" w:rsidR="001615A1" w:rsidRDefault="001615A1" w:rsidP="005673D5">
            <w:pPr>
              <w:jc w:val="center"/>
            </w:pPr>
            <w:r>
              <w:t>2012</w:t>
            </w:r>
          </w:p>
          <w:p w14:paraId="61862C98" w14:textId="77777777" w:rsidR="001615A1" w:rsidRDefault="001615A1" w:rsidP="005673D5">
            <w:pPr>
              <w:jc w:val="center"/>
            </w:pPr>
            <w:r>
              <w:t>36</w:t>
            </w:r>
          </w:p>
        </w:tc>
        <w:tc>
          <w:tcPr>
            <w:tcW w:w="1418" w:type="dxa"/>
          </w:tcPr>
          <w:p w14:paraId="7369AAD7" w14:textId="77777777" w:rsidR="001615A1" w:rsidRDefault="001615A1" w:rsidP="005673D5">
            <w:pPr>
              <w:jc w:val="center"/>
            </w:pPr>
            <w:r>
              <w:t>Survey 7</w:t>
            </w:r>
          </w:p>
          <w:p w14:paraId="37CC0253" w14:textId="77777777" w:rsidR="001615A1" w:rsidRDefault="001615A1" w:rsidP="005673D5">
            <w:pPr>
              <w:jc w:val="center"/>
            </w:pPr>
            <w:r>
              <w:t>2013</w:t>
            </w:r>
          </w:p>
          <w:p w14:paraId="28820CAF" w14:textId="77777777" w:rsidR="001615A1" w:rsidRDefault="001615A1" w:rsidP="005673D5">
            <w:pPr>
              <w:jc w:val="center"/>
            </w:pPr>
            <w:r>
              <w:t>64</w:t>
            </w:r>
          </w:p>
        </w:tc>
        <w:tc>
          <w:tcPr>
            <w:tcW w:w="1360" w:type="dxa"/>
          </w:tcPr>
          <w:p w14:paraId="202D69F2" w14:textId="77777777" w:rsidR="001615A1" w:rsidRDefault="001615A1" w:rsidP="005673D5">
            <w:pPr>
              <w:jc w:val="center"/>
            </w:pPr>
            <w:r>
              <w:t>Survey 6</w:t>
            </w:r>
          </w:p>
          <w:p w14:paraId="094630A0" w14:textId="77777777" w:rsidR="001615A1" w:rsidRDefault="001615A1" w:rsidP="005673D5">
            <w:pPr>
              <w:jc w:val="center"/>
            </w:pPr>
            <w:r>
              <w:t>2011</w:t>
            </w:r>
          </w:p>
          <w:p w14:paraId="64C41714" w14:textId="77777777" w:rsidR="001615A1" w:rsidRDefault="001615A1" w:rsidP="005673D5">
            <w:pPr>
              <w:jc w:val="center"/>
            </w:pPr>
            <w:r>
              <w:t>87</w:t>
            </w:r>
          </w:p>
        </w:tc>
      </w:tr>
      <w:tr w:rsidR="001615A1" w14:paraId="5D99A3C1" w14:textId="77777777" w:rsidTr="005673D5">
        <w:tc>
          <w:tcPr>
            <w:tcW w:w="1476" w:type="dxa"/>
            <w:vMerge w:val="restart"/>
          </w:tcPr>
          <w:p w14:paraId="5BA2804D" w14:textId="77777777" w:rsidR="001615A1" w:rsidRDefault="001615A1" w:rsidP="005673D5">
            <w:r>
              <w:t>Married/</w:t>
            </w:r>
          </w:p>
          <w:p w14:paraId="0420DDF9" w14:textId="77777777" w:rsidR="001615A1" w:rsidRDefault="001615A1" w:rsidP="005673D5">
            <w:r>
              <w:t>de facto</w:t>
            </w:r>
          </w:p>
        </w:tc>
        <w:tc>
          <w:tcPr>
            <w:tcW w:w="3339" w:type="dxa"/>
          </w:tcPr>
          <w:p w14:paraId="7BF03E52" w14:textId="77777777" w:rsidR="001615A1" w:rsidRDefault="001615A1" w:rsidP="005673D5">
            <w:r>
              <w:t>Mean number of PBS claims per participant</w:t>
            </w:r>
          </w:p>
        </w:tc>
        <w:tc>
          <w:tcPr>
            <w:tcW w:w="1417" w:type="dxa"/>
          </w:tcPr>
          <w:p w14:paraId="4A93B7B7" w14:textId="77777777" w:rsidR="001615A1" w:rsidRDefault="001615A1" w:rsidP="005673D5">
            <w:pPr>
              <w:jc w:val="center"/>
            </w:pPr>
            <w:r>
              <w:t>5.0</w:t>
            </w:r>
          </w:p>
        </w:tc>
        <w:tc>
          <w:tcPr>
            <w:tcW w:w="1418" w:type="dxa"/>
          </w:tcPr>
          <w:p w14:paraId="1FFBBEED" w14:textId="77777777" w:rsidR="001615A1" w:rsidRDefault="001615A1" w:rsidP="005673D5">
            <w:pPr>
              <w:jc w:val="center"/>
            </w:pPr>
            <w:r>
              <w:t>22.4</w:t>
            </w:r>
          </w:p>
        </w:tc>
        <w:tc>
          <w:tcPr>
            <w:tcW w:w="1360" w:type="dxa"/>
          </w:tcPr>
          <w:p w14:paraId="17D83C9A" w14:textId="77777777" w:rsidR="001615A1" w:rsidRDefault="001615A1" w:rsidP="005673D5">
            <w:pPr>
              <w:jc w:val="center"/>
            </w:pPr>
            <w:r>
              <w:t>55.5</w:t>
            </w:r>
          </w:p>
        </w:tc>
      </w:tr>
      <w:tr w:rsidR="001615A1" w14:paraId="0E61CF78" w14:textId="77777777" w:rsidTr="005673D5">
        <w:tc>
          <w:tcPr>
            <w:tcW w:w="1476" w:type="dxa"/>
            <w:vMerge/>
          </w:tcPr>
          <w:p w14:paraId="6A2C0BB6" w14:textId="77777777" w:rsidR="001615A1" w:rsidRDefault="001615A1" w:rsidP="005673D5"/>
        </w:tc>
        <w:tc>
          <w:tcPr>
            <w:tcW w:w="3339" w:type="dxa"/>
          </w:tcPr>
          <w:p w14:paraId="36CA34D6" w14:textId="3E3C06C5" w:rsidR="001615A1" w:rsidRDefault="001615A1" w:rsidP="005673D5">
            <w:r>
              <w:t>Mean PBS cost per participant</w:t>
            </w:r>
            <w:r w:rsidR="00EC1C1A">
              <w:t xml:space="preserve"> ($)</w:t>
            </w:r>
          </w:p>
        </w:tc>
        <w:tc>
          <w:tcPr>
            <w:tcW w:w="1417" w:type="dxa"/>
          </w:tcPr>
          <w:p w14:paraId="0659C8EB" w14:textId="77777777" w:rsidR="001615A1" w:rsidRDefault="001615A1" w:rsidP="005673D5">
            <w:pPr>
              <w:jc w:val="center"/>
            </w:pPr>
            <w:r>
              <w:t>251</w:t>
            </w:r>
          </w:p>
        </w:tc>
        <w:tc>
          <w:tcPr>
            <w:tcW w:w="1418" w:type="dxa"/>
          </w:tcPr>
          <w:p w14:paraId="3D7D8450" w14:textId="77777777" w:rsidR="001615A1" w:rsidRDefault="001615A1" w:rsidP="005673D5">
            <w:pPr>
              <w:jc w:val="center"/>
            </w:pPr>
            <w:r>
              <w:t>890</w:t>
            </w:r>
          </w:p>
        </w:tc>
        <w:tc>
          <w:tcPr>
            <w:tcW w:w="1360" w:type="dxa"/>
          </w:tcPr>
          <w:p w14:paraId="1349B999" w14:textId="77777777" w:rsidR="001615A1" w:rsidRDefault="001615A1" w:rsidP="005673D5">
            <w:pPr>
              <w:jc w:val="center"/>
            </w:pPr>
            <w:r>
              <w:t>2173</w:t>
            </w:r>
          </w:p>
        </w:tc>
      </w:tr>
      <w:tr w:rsidR="001615A1" w14:paraId="6BF6121E" w14:textId="77777777" w:rsidTr="005673D5">
        <w:tc>
          <w:tcPr>
            <w:tcW w:w="1476" w:type="dxa"/>
            <w:vMerge w:val="restart"/>
          </w:tcPr>
          <w:p w14:paraId="5960DA80" w14:textId="77777777" w:rsidR="001615A1" w:rsidRDefault="001615A1" w:rsidP="005673D5">
            <w:r>
              <w:t>Unpartnered</w:t>
            </w:r>
          </w:p>
        </w:tc>
        <w:tc>
          <w:tcPr>
            <w:tcW w:w="3339" w:type="dxa"/>
          </w:tcPr>
          <w:p w14:paraId="73AB4B45" w14:textId="77777777" w:rsidR="001615A1" w:rsidRDefault="001615A1" w:rsidP="005673D5">
            <w:r>
              <w:t>Mean number of PBS claims per participant</w:t>
            </w:r>
          </w:p>
        </w:tc>
        <w:tc>
          <w:tcPr>
            <w:tcW w:w="1417" w:type="dxa"/>
          </w:tcPr>
          <w:p w14:paraId="0D73900E" w14:textId="77777777" w:rsidR="001615A1" w:rsidRDefault="001615A1" w:rsidP="005673D5">
            <w:pPr>
              <w:jc w:val="center"/>
            </w:pPr>
            <w:r>
              <w:t>9.5</w:t>
            </w:r>
          </w:p>
        </w:tc>
        <w:tc>
          <w:tcPr>
            <w:tcW w:w="1418" w:type="dxa"/>
          </w:tcPr>
          <w:p w14:paraId="256A1179" w14:textId="77777777" w:rsidR="001615A1" w:rsidRDefault="001615A1" w:rsidP="005673D5">
            <w:pPr>
              <w:jc w:val="center"/>
            </w:pPr>
            <w:r>
              <w:t>24.9</w:t>
            </w:r>
          </w:p>
        </w:tc>
        <w:tc>
          <w:tcPr>
            <w:tcW w:w="1360" w:type="dxa"/>
          </w:tcPr>
          <w:p w14:paraId="712D251F" w14:textId="77777777" w:rsidR="001615A1" w:rsidRDefault="001615A1" w:rsidP="005673D5">
            <w:pPr>
              <w:jc w:val="center"/>
            </w:pPr>
            <w:r>
              <w:t>54.0</w:t>
            </w:r>
          </w:p>
        </w:tc>
      </w:tr>
      <w:tr w:rsidR="001615A1" w14:paraId="15455B22" w14:textId="77777777" w:rsidTr="005673D5">
        <w:tc>
          <w:tcPr>
            <w:tcW w:w="1476" w:type="dxa"/>
            <w:vMerge/>
          </w:tcPr>
          <w:p w14:paraId="5A21EC7A" w14:textId="77777777" w:rsidR="001615A1" w:rsidRDefault="001615A1" w:rsidP="005673D5"/>
        </w:tc>
        <w:tc>
          <w:tcPr>
            <w:tcW w:w="3339" w:type="dxa"/>
          </w:tcPr>
          <w:p w14:paraId="6279ED98" w14:textId="1FDC84B7" w:rsidR="001615A1" w:rsidRDefault="001615A1" w:rsidP="005673D5">
            <w:r>
              <w:t>Mean PBS cost per participant</w:t>
            </w:r>
            <w:r w:rsidR="00EC1C1A">
              <w:t xml:space="preserve"> ($)</w:t>
            </w:r>
          </w:p>
        </w:tc>
        <w:tc>
          <w:tcPr>
            <w:tcW w:w="1417" w:type="dxa"/>
          </w:tcPr>
          <w:p w14:paraId="7A9CC1EC" w14:textId="77777777" w:rsidR="001615A1" w:rsidRDefault="001615A1" w:rsidP="005673D5">
            <w:pPr>
              <w:jc w:val="center"/>
            </w:pPr>
            <w:r>
              <w:t>461</w:t>
            </w:r>
          </w:p>
        </w:tc>
        <w:tc>
          <w:tcPr>
            <w:tcW w:w="1418" w:type="dxa"/>
          </w:tcPr>
          <w:p w14:paraId="6AC8758A" w14:textId="77777777" w:rsidR="001615A1" w:rsidRDefault="001615A1" w:rsidP="005673D5">
            <w:pPr>
              <w:jc w:val="center"/>
            </w:pPr>
            <w:r>
              <w:t>1035</w:t>
            </w:r>
          </w:p>
        </w:tc>
        <w:tc>
          <w:tcPr>
            <w:tcW w:w="1360" w:type="dxa"/>
          </w:tcPr>
          <w:p w14:paraId="2752243F" w14:textId="77777777" w:rsidR="001615A1" w:rsidRDefault="001615A1" w:rsidP="005673D5">
            <w:pPr>
              <w:jc w:val="center"/>
            </w:pPr>
            <w:r>
              <w:t>1864</w:t>
            </w:r>
          </w:p>
        </w:tc>
      </w:tr>
    </w:tbl>
    <w:p w14:paraId="20C5DD74" w14:textId="77777777" w:rsidR="001615A1" w:rsidRDefault="001615A1" w:rsidP="001615A1">
      <w:pPr>
        <w:rPr>
          <w:b/>
        </w:rPr>
      </w:pPr>
    </w:p>
    <w:p w14:paraId="61CD6429" w14:textId="7313919D" w:rsidR="001615A1" w:rsidRPr="00C837C8" w:rsidRDefault="001615A1" w:rsidP="001615A1">
      <w:pPr>
        <w:pStyle w:val="Heading3"/>
      </w:pPr>
      <w:bookmarkStart w:id="446" w:name="_Toc446584334"/>
      <w:bookmarkStart w:id="447" w:name="_Toc446585456"/>
      <w:bookmarkStart w:id="448" w:name="_Toc452371068"/>
      <w:r w:rsidRPr="00C837C8">
        <w:t>Hospital costs</w:t>
      </w:r>
      <w:bookmarkEnd w:id="446"/>
      <w:bookmarkEnd w:id="447"/>
      <w:bookmarkEnd w:id="448"/>
    </w:p>
    <w:p w14:paraId="1F885B81" w14:textId="232CF353" w:rsidR="001615A1" w:rsidRDefault="001615A1" w:rsidP="001615A1">
      <w:r>
        <w:t>Due to the limitations of the hospital</w:t>
      </w:r>
      <w:r w:rsidR="00686C8B">
        <w:t xml:space="preserve"> datasets available, the number</w:t>
      </w:r>
      <w:r>
        <w:t xml:space="preserve"> of ALSWH participants who were hospitalised in NSW were used to determine differences in hospital admission and cost accrued by partnered and unpartnered women (Appendix D, Section 15.3). The NSW Admitted Patients dataset provided hospital admission of participants by Australian Refined Diagnosis Related Group (AR-DRG) codes that were then matched to the AR-DRG costs reported by the Independent Hospital Pricing Authority (IHPA). </w:t>
      </w:r>
    </w:p>
    <w:p w14:paraId="4D2B18D6" w14:textId="77777777" w:rsidR="001615A1" w:rsidRDefault="001615A1" w:rsidP="001615A1"/>
    <w:p w14:paraId="0964B3B2" w14:textId="0AD46F41" w:rsidR="001615A1" w:rsidRDefault="001615A1" w:rsidP="001615A1">
      <w:r>
        <w:t>In the 1973-78 cohort, partnered women accounted for approximately $1100 more in hospital cost per person (in 2012-13 Australian dollars) than unpartnered women, except at age 36 when the difference is reduced to $580 (Figure 10-</w:t>
      </w:r>
      <w:r w:rsidR="00392E07">
        <w:t>7</w:t>
      </w:r>
      <w:r>
        <w:t xml:space="preserve">). This coincides with the peak child-bearing age for Australian women; 60 </w:t>
      </w:r>
      <w:r w:rsidR="0065262B">
        <w:t>per cent</w:t>
      </w:r>
      <w:r>
        <w:t xml:space="preserve"> of mothers who gave birth in 2012</w:t>
      </w:r>
      <w:r w:rsidRPr="00F42C59">
        <w:t xml:space="preserve"> </w:t>
      </w:r>
      <w:r>
        <w:t xml:space="preserve">were aged 25-34  </w:t>
      </w:r>
      <w:r w:rsidR="00870399">
        <w:fldChar w:fldCharType="begin"/>
      </w:r>
      <w:r w:rsidR="007F3AAA">
        <w:instrText xml:space="preserve"> ADDIN EN.CITE &lt;EndNote&gt;&lt;Cite&gt;&lt;Author&gt;Hilder&lt;/Author&gt;&lt;Year&gt;2014&lt;/Year&gt;&lt;RecNum&gt;187&lt;/RecNum&gt;&lt;DisplayText&gt;(Hilder et al., 2014)&lt;/DisplayText&gt;&lt;record&gt;&lt;rec-number&gt;187&lt;/rec-number&gt;&lt;foreign-keys&gt;&lt;key app="EN" db-id="0zaxfzw0nszf5ae2xx05fzzowfpdapapwt0v" timestamp="1458081989"&gt;187&lt;/key&gt;&lt;/foreign-keys&gt;&lt;ref-type name="Government Document"&gt;46&lt;/ref-type&gt;&lt;contributors&gt;&lt;authors&gt;&lt;author&gt;Hilder, L.&lt;/author&gt;&lt;author&gt;Zhichao, Z.&lt;/author&gt;&lt;author&gt;Parker, M.&lt;/author&gt;&lt;author&gt;Jahan, S.&lt;/author&gt;&lt;author&gt;Chambers, G.M.&lt;/author&gt;&lt;/authors&gt;&lt;secondary-authors&gt;&lt;author&gt;Australian Institute of Health and Welfare&lt;/author&gt;&lt;/secondary-authors&gt;&lt;/contributors&gt;&lt;titles&gt;&lt;title&gt;Australia&amp;apos;s mothers and babies 2012.&lt;/title&gt;&lt;tertiary-title&gt;Perinatal statistics series&lt;/tertiary-title&gt;&lt;/titles&gt;&lt;number&gt;Cat. no. PER 69&lt;/number&gt;&lt;dates&gt;&lt;year&gt;2014&lt;/year&gt;&lt;/dates&gt;&lt;pub-location&gt;Canberra&lt;/pub-location&gt;&lt;publisher&gt;Australian Institute of Health and Welfare&lt;/publisher&gt;&lt;isbn&gt;no. 30&lt;/isbn&gt;&lt;urls&gt;&lt;/urls&gt;&lt;/record&gt;&lt;/Cite&gt;&lt;/EndNote&gt;</w:instrText>
      </w:r>
      <w:r w:rsidR="00870399">
        <w:fldChar w:fldCharType="separate"/>
      </w:r>
      <w:r w:rsidR="007F3AAA">
        <w:rPr>
          <w:noProof/>
        </w:rPr>
        <w:t>(</w:t>
      </w:r>
      <w:hyperlink w:anchor="_ENREF_93" w:tooltip="Hilder, 2014 #187" w:history="1">
        <w:r w:rsidR="001731F3">
          <w:rPr>
            <w:noProof/>
          </w:rPr>
          <w:t>Hilder et al., 2014</w:t>
        </w:r>
      </w:hyperlink>
      <w:r w:rsidR="007F3AAA">
        <w:rPr>
          <w:noProof/>
        </w:rPr>
        <w:t>)</w:t>
      </w:r>
      <w:r w:rsidR="00870399">
        <w:fldChar w:fldCharType="end"/>
      </w:r>
      <w:r>
        <w:t xml:space="preserve">. </w:t>
      </w:r>
    </w:p>
    <w:p w14:paraId="774E60FE" w14:textId="77777777" w:rsidR="001615A1" w:rsidRDefault="001615A1" w:rsidP="001615A1"/>
    <w:p w14:paraId="14EBEC5C" w14:textId="68A58503" w:rsidR="001615A1" w:rsidRDefault="00955E88" w:rsidP="001615A1">
      <w:r>
        <w:t xml:space="preserve">There was </w:t>
      </w:r>
      <w:r w:rsidR="001615A1">
        <w:t xml:space="preserve">little difference in </w:t>
      </w:r>
      <w:r>
        <w:t xml:space="preserve">hospital </w:t>
      </w:r>
      <w:r w:rsidR="001615A1">
        <w:t xml:space="preserve">cost </w:t>
      </w:r>
      <w:r w:rsidR="00686C8B">
        <w:t xml:space="preserve">for these two groups </w:t>
      </w:r>
      <w:r w:rsidR="001615A1">
        <w:t xml:space="preserve">was found in the 1921-26 </w:t>
      </w:r>
      <w:r>
        <w:t xml:space="preserve">and 1946-51 </w:t>
      </w:r>
      <w:r w:rsidR="001615A1">
        <w:t>cohort</w:t>
      </w:r>
      <w:r>
        <w:t>s</w:t>
      </w:r>
      <w:r w:rsidR="001615A1">
        <w:t>.</w:t>
      </w:r>
    </w:p>
    <w:p w14:paraId="39D7311B" w14:textId="77777777" w:rsidR="001615A1" w:rsidRDefault="001615A1" w:rsidP="001615A1"/>
    <w:p w14:paraId="0F83AEAE" w14:textId="35B04D57" w:rsidR="001615A1" w:rsidRDefault="00955E88" w:rsidP="001615A1">
      <w:pPr>
        <w:keepNext/>
        <w:jc w:val="center"/>
      </w:pPr>
      <w:r>
        <w:rPr>
          <w:noProof/>
          <w:szCs w:val="24"/>
        </w:rPr>
        <w:lastRenderedPageBreak/>
        <w:drawing>
          <wp:inline distT="0" distB="0" distL="0" distR="0" wp14:anchorId="17FE8687" wp14:editId="0BEAD386">
            <wp:extent cx="4878000" cy="3657600"/>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49D102D5" w14:textId="038441D5" w:rsidR="001615A1" w:rsidRDefault="001615A1" w:rsidP="001615A1">
      <w:pPr>
        <w:pStyle w:val="Caption"/>
      </w:pPr>
      <w:bookmarkStart w:id="449" w:name="_Toc452470017"/>
      <w:r>
        <w:t xml:space="preserve">Figure </w:t>
      </w:r>
      <w:fldSimple w:instr=" STYLEREF 1 \s ">
        <w:r w:rsidR="004675BB">
          <w:rPr>
            <w:noProof/>
          </w:rPr>
          <w:t>10</w:t>
        </w:r>
      </w:fldSimple>
      <w:r w:rsidR="003D2D66">
        <w:noBreakHyphen/>
      </w:r>
      <w:fldSimple w:instr=" SEQ Figure \* ARABIC \s 1 ">
        <w:r w:rsidR="004675BB">
          <w:rPr>
            <w:noProof/>
          </w:rPr>
          <w:t>7</w:t>
        </w:r>
      </w:fldSimple>
      <w:r>
        <w:t xml:space="preserve">: </w:t>
      </w:r>
      <w:r w:rsidRPr="00361C5D">
        <w:t xml:space="preserve">Comparison of average hospital costs in 2012-13 Australian dollars per participant per year for </w:t>
      </w:r>
      <w:r w:rsidR="00686C8B">
        <w:t xml:space="preserve">the </w:t>
      </w:r>
      <w:r w:rsidRPr="00361C5D">
        <w:t xml:space="preserve">1973-78, 1946-51, </w:t>
      </w:r>
      <w:r w:rsidR="00686C8B">
        <w:t xml:space="preserve">and </w:t>
      </w:r>
      <w:r w:rsidRPr="00361C5D">
        <w:t>1921-26 cohorts living in NSW by marital status.</w:t>
      </w:r>
      <w:bookmarkEnd w:id="449"/>
    </w:p>
    <w:p w14:paraId="72667300" w14:textId="77777777" w:rsidR="001615A1" w:rsidRDefault="001615A1" w:rsidP="001615A1">
      <w:pPr>
        <w:jc w:val="left"/>
        <w:rPr>
          <w:b/>
        </w:rPr>
      </w:pPr>
    </w:p>
    <w:p w14:paraId="5F56CE18" w14:textId="61B7DAB0" w:rsidR="001615A1" w:rsidRDefault="001615A1" w:rsidP="001615A1">
      <w:pPr>
        <w:pStyle w:val="Heading2"/>
      </w:pPr>
      <w:bookmarkStart w:id="450" w:name="_Toc446584335"/>
      <w:bookmarkStart w:id="451" w:name="_Toc446585457"/>
      <w:bookmarkStart w:id="452" w:name="_Toc452371069"/>
      <w:r>
        <w:t>Projected association between having a partner and healthcare utilisation</w:t>
      </w:r>
      <w:bookmarkEnd w:id="450"/>
      <w:bookmarkEnd w:id="451"/>
      <w:bookmarkEnd w:id="452"/>
    </w:p>
    <w:p w14:paraId="202D5BBE" w14:textId="4B7FDE0E" w:rsidR="001615A1" w:rsidRDefault="001615A1" w:rsidP="001615A1">
      <w:r>
        <w:t xml:space="preserve">The </w:t>
      </w:r>
      <w:r w:rsidR="00686C8B">
        <w:t>association between</w:t>
      </w:r>
      <w:r>
        <w:t xml:space="preserve"> having a partner and healthcare utilisation from 2015 to 2035 was examined. We compared the number of MBS claims, PBS prescriptions filled, and hospital admissions accrued by women each year and the cost of accessing these services for (a) the total population of women aged 20-90, (b) women who have a partner, and (c) women who do not have a partner. For MBS, PBS, and hospital projections, models were fitted to the data to estimate the number of claims and cost of each service for women at every age between 20 and 90, inclusive (Appendix E). The major assumption is that the number of MBS claims and cost (in 2014 Australian dollars), PBS claims and cost (in 2012-13 Australian dollars), and hospital costs (in 2012-13 Australian dollars) vary with age in the same way for every year between 2015 and 2035. The age-specific estimates for the number of claims and cost of each service were multiplied by the projected number of women aged 20 to 90 years at every year from 2015 to 2035</w:t>
      </w:r>
      <w:r w:rsidR="00686C8B">
        <w:t>, as well as by the</w:t>
      </w:r>
      <w:r>
        <w:t xml:space="preserve"> prevalence of partnered and unpartnered women to predict the total number of claims and cost for MBS, PBS, and hospital services over the next </w:t>
      </w:r>
      <w:r w:rsidR="00EC1C1A">
        <w:t>twenty</w:t>
      </w:r>
      <w:r>
        <w:t xml:space="preserve"> years (Appendix F).</w:t>
      </w:r>
    </w:p>
    <w:p w14:paraId="07254684" w14:textId="38EC1CBF" w:rsidR="001615A1" w:rsidRDefault="001615A1" w:rsidP="001615A1">
      <w:pPr>
        <w:pStyle w:val="Heading3"/>
      </w:pPr>
      <w:bookmarkStart w:id="453" w:name="_Toc446584336"/>
      <w:bookmarkStart w:id="454" w:name="_Toc446585458"/>
      <w:bookmarkStart w:id="455" w:name="_Toc452371070"/>
      <w:r>
        <w:lastRenderedPageBreak/>
        <w:t>Medicare Benefits Scheme</w:t>
      </w:r>
      <w:bookmarkEnd w:id="453"/>
      <w:bookmarkEnd w:id="454"/>
      <w:bookmarkEnd w:id="455"/>
    </w:p>
    <w:p w14:paraId="3C0EFC29" w14:textId="23A4F3E8" w:rsidR="001615A1" w:rsidRDefault="001615A1" w:rsidP="001615A1">
      <w:r>
        <w:t>Women with a partner made an estimated 36.5 million unreferred MBS claims in 2015 at a cost of $1.8 billion (in 2014 Australian dollars) (Figure 10-</w:t>
      </w:r>
      <w:r w:rsidR="00392E07">
        <w:t>8</w:t>
      </w:r>
      <w:r>
        <w:t xml:space="preserve"> and 10-</w:t>
      </w:r>
      <w:r w:rsidR="00392E07">
        <w:t>9</w:t>
      </w:r>
      <w:r>
        <w:t xml:space="preserve">). By 2035, their unreferred MBS claims are predicted to increase to 50.6 million at a cost of $2.5 billion. For women who are unpartnered, the total unreferred MBS claims made in 2015 were estimated to be 21.1 million at a cost of $1.0 billion, which </w:t>
      </w:r>
      <w:r w:rsidR="00686C8B">
        <w:t>are predicted to increase</w:t>
      </w:r>
      <w:r>
        <w:t xml:space="preserve"> to 32.1 million unreferred MBS claims and $1.6 billion in 2035.</w:t>
      </w:r>
    </w:p>
    <w:p w14:paraId="25EC924E" w14:textId="37EDF16A" w:rsidR="001615A1" w:rsidRDefault="00955E88" w:rsidP="001615A1">
      <w:pPr>
        <w:keepNext/>
        <w:jc w:val="center"/>
      </w:pPr>
      <w:r>
        <w:rPr>
          <w:noProof/>
          <w:szCs w:val="24"/>
        </w:rPr>
        <w:drawing>
          <wp:inline distT="0" distB="0" distL="0" distR="0" wp14:anchorId="000CD149" wp14:editId="3F83B516">
            <wp:extent cx="4924800" cy="3675600"/>
            <wp:effectExtent l="0" t="0" r="9525" b="127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7FB572E7" w14:textId="68BE9FB5" w:rsidR="001615A1" w:rsidRDefault="001615A1" w:rsidP="001615A1">
      <w:pPr>
        <w:pStyle w:val="Caption"/>
      </w:pPr>
      <w:bookmarkStart w:id="456" w:name="_Toc452470018"/>
      <w:r>
        <w:t xml:space="preserve">Figure </w:t>
      </w:r>
      <w:fldSimple w:instr=" STYLEREF 1 \s ">
        <w:r w:rsidR="004675BB">
          <w:rPr>
            <w:noProof/>
          </w:rPr>
          <w:t>10</w:t>
        </w:r>
      </w:fldSimple>
      <w:r w:rsidR="003D2D66">
        <w:noBreakHyphen/>
      </w:r>
      <w:fldSimple w:instr=" SEQ Figure \* ARABIC \s 1 ">
        <w:r w:rsidR="004675BB">
          <w:rPr>
            <w:noProof/>
          </w:rPr>
          <w:t>8</w:t>
        </w:r>
      </w:fldSimple>
      <w:r>
        <w:t xml:space="preserve">: </w:t>
      </w:r>
      <w:r w:rsidRPr="00617A0B">
        <w:t xml:space="preserve">Projected number of unreferred MBS claims for Australian women aged 20-90 from 2015 to 2035, comparing women who have a partner </w:t>
      </w:r>
      <w:r w:rsidR="00686C8B">
        <w:t xml:space="preserve">with women who </w:t>
      </w:r>
      <w:r w:rsidRPr="00617A0B">
        <w:t>are unpartnered.</w:t>
      </w:r>
      <w:bookmarkEnd w:id="456"/>
    </w:p>
    <w:p w14:paraId="6F060D70" w14:textId="77777777" w:rsidR="001615A1" w:rsidRDefault="001615A1" w:rsidP="001615A1">
      <w:pPr>
        <w:rPr>
          <w:b/>
        </w:rPr>
      </w:pPr>
    </w:p>
    <w:p w14:paraId="563E75E6" w14:textId="77777777" w:rsidR="001615A1" w:rsidRDefault="001615A1" w:rsidP="001615A1">
      <w:pPr>
        <w:rPr>
          <w:b/>
        </w:rPr>
      </w:pPr>
    </w:p>
    <w:p w14:paraId="353DEE45" w14:textId="595E6877" w:rsidR="001615A1" w:rsidRDefault="00955E88" w:rsidP="001615A1">
      <w:pPr>
        <w:keepNext/>
        <w:jc w:val="center"/>
      </w:pPr>
      <w:r>
        <w:rPr>
          <w:noProof/>
          <w:szCs w:val="24"/>
        </w:rPr>
        <w:lastRenderedPageBreak/>
        <w:drawing>
          <wp:inline distT="0" distB="0" distL="0" distR="0" wp14:anchorId="0C36A60A" wp14:editId="7A2D048A">
            <wp:extent cx="4878000" cy="3657600"/>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23EA8E42" w14:textId="44A2B169" w:rsidR="001615A1" w:rsidRDefault="001615A1" w:rsidP="001615A1">
      <w:pPr>
        <w:pStyle w:val="Caption"/>
      </w:pPr>
      <w:bookmarkStart w:id="457" w:name="_Toc452470019"/>
      <w:r>
        <w:t xml:space="preserve">Figure </w:t>
      </w:r>
      <w:fldSimple w:instr=" STYLEREF 1 \s ">
        <w:r w:rsidR="004675BB">
          <w:rPr>
            <w:noProof/>
          </w:rPr>
          <w:t>10</w:t>
        </w:r>
      </w:fldSimple>
      <w:r w:rsidR="003D2D66">
        <w:noBreakHyphen/>
      </w:r>
      <w:fldSimple w:instr=" SEQ Figure \* ARABIC \s 1 ">
        <w:r w:rsidR="004675BB">
          <w:rPr>
            <w:noProof/>
          </w:rPr>
          <w:t>9</w:t>
        </w:r>
      </w:fldSimple>
      <w:r>
        <w:t xml:space="preserve">: </w:t>
      </w:r>
      <w:r w:rsidRPr="00BE66CC">
        <w:t>Projected total unreferred MBS cost (in 2014 Australian dollar</w:t>
      </w:r>
      <w:r w:rsidR="00EC1C1A">
        <w:t xml:space="preserve">s) for women aged 20-90 </w:t>
      </w:r>
      <w:r w:rsidRPr="00BE66CC">
        <w:t>from 2015 to 2035 for women who have a partner or are unpartnered.</w:t>
      </w:r>
      <w:bookmarkEnd w:id="457"/>
    </w:p>
    <w:p w14:paraId="78602E80" w14:textId="77777777" w:rsidR="001615A1" w:rsidRPr="00400906" w:rsidRDefault="001615A1" w:rsidP="001615A1"/>
    <w:p w14:paraId="1CE4CB01" w14:textId="37D80C98" w:rsidR="001615A1" w:rsidRDefault="001615A1" w:rsidP="001615A1">
      <w:pPr>
        <w:pStyle w:val="Heading3"/>
      </w:pPr>
      <w:bookmarkStart w:id="458" w:name="_Toc446584337"/>
      <w:bookmarkStart w:id="459" w:name="_Toc446585459"/>
      <w:bookmarkStart w:id="460" w:name="_Toc452371071"/>
      <w:r>
        <w:t>Pharmaceutical Benefits Scheme</w:t>
      </w:r>
      <w:bookmarkEnd w:id="458"/>
      <w:bookmarkEnd w:id="459"/>
      <w:bookmarkEnd w:id="460"/>
    </w:p>
    <w:p w14:paraId="104CAB6D" w14:textId="060B1296" w:rsidR="001615A1" w:rsidRDefault="001615A1" w:rsidP="001615A1">
      <w:r>
        <w:t>The total number of PBS prescriptions filled was estimated at 7</w:t>
      </w:r>
      <w:r w:rsidR="00955E88">
        <w:t>7</w:t>
      </w:r>
      <w:r>
        <w:t xml:space="preserve"> million for women with a partner and 5</w:t>
      </w:r>
      <w:r w:rsidR="00955E88">
        <w:t>6</w:t>
      </w:r>
      <w:r>
        <w:t xml:space="preserve"> million for women who were unpartnered in 2015 (Figure 10-1</w:t>
      </w:r>
      <w:r w:rsidR="00392E07">
        <w:t>0</w:t>
      </w:r>
      <w:r>
        <w:t xml:space="preserve"> and 10-1</w:t>
      </w:r>
      <w:r w:rsidR="00392E07">
        <w:t>1</w:t>
      </w:r>
      <w:r>
        <w:t>). This is predicted to increase to 11</w:t>
      </w:r>
      <w:r w:rsidR="00955E88">
        <w:t>4</w:t>
      </w:r>
      <w:r>
        <w:t xml:space="preserve"> million and 9</w:t>
      </w:r>
      <w:r w:rsidR="00955E88">
        <w:t>2</w:t>
      </w:r>
      <w:r>
        <w:t xml:space="preserve"> million in 2035, respectively. The estimated total PBS cost in 2015 was $3.3 billion (in 2012-13 Australian dollars) for women who had a partner and $2.3 billion for women who did not have a partner. The projections show that in 2035, the</w:t>
      </w:r>
      <w:r w:rsidR="00686C8B">
        <w:t>se</w:t>
      </w:r>
      <w:r>
        <w:t xml:space="preserve"> cost</w:t>
      </w:r>
      <w:r w:rsidR="00686C8B">
        <w:t>s</w:t>
      </w:r>
      <w:r>
        <w:t xml:space="preserve"> are expected to increase to $4.</w:t>
      </w:r>
      <w:r w:rsidR="00955E88">
        <w:t>7</w:t>
      </w:r>
      <w:r>
        <w:t xml:space="preserve"> billion (in 2012-13 Australian dollars) and $3.</w:t>
      </w:r>
      <w:r w:rsidR="00955E88">
        <w:t>6</w:t>
      </w:r>
      <w:r>
        <w:t xml:space="preserve"> billion, respectively.</w:t>
      </w:r>
    </w:p>
    <w:p w14:paraId="685921B4" w14:textId="77777777" w:rsidR="001615A1" w:rsidRPr="0036366B" w:rsidRDefault="001615A1" w:rsidP="001615A1"/>
    <w:p w14:paraId="3E6EDD91" w14:textId="5E83EFAE" w:rsidR="001615A1" w:rsidRDefault="00955E88" w:rsidP="001615A1">
      <w:pPr>
        <w:keepNext/>
        <w:jc w:val="center"/>
      </w:pPr>
      <w:r>
        <w:rPr>
          <w:noProof/>
          <w:szCs w:val="24"/>
        </w:rPr>
        <w:lastRenderedPageBreak/>
        <w:drawing>
          <wp:inline distT="0" distB="0" distL="0" distR="0" wp14:anchorId="131DDEDC" wp14:editId="615B1340">
            <wp:extent cx="4878000" cy="36576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3E36E216" w14:textId="7AF6BBC0" w:rsidR="001615A1" w:rsidRDefault="001615A1" w:rsidP="001615A1">
      <w:pPr>
        <w:pStyle w:val="Caption"/>
      </w:pPr>
      <w:bookmarkStart w:id="461" w:name="_Toc452470020"/>
      <w:r>
        <w:t xml:space="preserve">Figure </w:t>
      </w:r>
      <w:fldSimple w:instr=" STYLEREF 1 \s ">
        <w:r w:rsidR="004675BB">
          <w:rPr>
            <w:noProof/>
          </w:rPr>
          <w:t>10</w:t>
        </w:r>
      </w:fldSimple>
      <w:r w:rsidR="003D2D66">
        <w:noBreakHyphen/>
      </w:r>
      <w:fldSimple w:instr=" SEQ Figure \* ARABIC \s 1 ">
        <w:r w:rsidR="004675BB">
          <w:rPr>
            <w:noProof/>
          </w:rPr>
          <w:t>10</w:t>
        </w:r>
      </w:fldSimple>
      <w:r>
        <w:t xml:space="preserve">: </w:t>
      </w:r>
      <w:r w:rsidRPr="008819D6">
        <w:t>Projected total number of PBS claims for Australian women aged 20-90 from 2015 to 2035 for women with and without a partner.</w:t>
      </w:r>
      <w:bookmarkEnd w:id="461"/>
    </w:p>
    <w:p w14:paraId="5A8C3ABC" w14:textId="77777777" w:rsidR="001615A1" w:rsidRDefault="001615A1" w:rsidP="001615A1"/>
    <w:p w14:paraId="50B628D8" w14:textId="5083A526" w:rsidR="001615A1" w:rsidRDefault="00955E88" w:rsidP="001615A1">
      <w:pPr>
        <w:keepNext/>
        <w:jc w:val="center"/>
      </w:pPr>
      <w:r>
        <w:rPr>
          <w:noProof/>
          <w:szCs w:val="24"/>
        </w:rPr>
        <w:drawing>
          <wp:inline distT="0" distB="0" distL="0" distR="0" wp14:anchorId="01AF994E" wp14:editId="10BB16AF">
            <wp:extent cx="4878000" cy="36576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749CB8B" w14:textId="57318993" w:rsidR="001615A1" w:rsidRDefault="001615A1" w:rsidP="001615A1">
      <w:pPr>
        <w:pStyle w:val="Caption"/>
      </w:pPr>
      <w:bookmarkStart w:id="462" w:name="_Toc452470021"/>
      <w:r>
        <w:t xml:space="preserve">Figure </w:t>
      </w:r>
      <w:fldSimple w:instr=" STYLEREF 1 \s ">
        <w:r w:rsidR="004675BB">
          <w:rPr>
            <w:noProof/>
          </w:rPr>
          <w:t>10</w:t>
        </w:r>
      </w:fldSimple>
      <w:r w:rsidR="003D2D66">
        <w:noBreakHyphen/>
      </w:r>
      <w:fldSimple w:instr=" SEQ Figure \* ARABIC \s 1 ">
        <w:r w:rsidR="004675BB">
          <w:rPr>
            <w:noProof/>
          </w:rPr>
          <w:t>11</w:t>
        </w:r>
      </w:fldSimple>
      <w:r>
        <w:t xml:space="preserve">: </w:t>
      </w:r>
      <w:r w:rsidRPr="00E35F27">
        <w:t>Projected total PBS cost (in 2012-13 Australian dollars) for women aged 20-90 from 2015 to 2035 for women with and without a partner.</w:t>
      </w:r>
      <w:bookmarkEnd w:id="462"/>
    </w:p>
    <w:p w14:paraId="651294F8" w14:textId="39EEEFF3" w:rsidR="001615A1" w:rsidRDefault="001615A1" w:rsidP="001615A1">
      <w:pPr>
        <w:pStyle w:val="Heading3"/>
      </w:pPr>
      <w:bookmarkStart w:id="463" w:name="_Toc446584338"/>
      <w:bookmarkStart w:id="464" w:name="_Toc446585460"/>
      <w:bookmarkStart w:id="465" w:name="_Toc452371072"/>
      <w:r>
        <w:lastRenderedPageBreak/>
        <w:t xml:space="preserve">Hospital </w:t>
      </w:r>
      <w:bookmarkEnd w:id="463"/>
      <w:bookmarkEnd w:id="464"/>
      <w:r w:rsidR="00D67838">
        <w:t>costs</w:t>
      </w:r>
      <w:bookmarkEnd w:id="465"/>
    </w:p>
    <w:p w14:paraId="14E9E981" w14:textId="598D8928" w:rsidR="001615A1" w:rsidRPr="00191902" w:rsidRDefault="001615A1" w:rsidP="001615A1">
      <w:r>
        <w:t>Women who have a partner were estimated to have $10.2 billion (in 2012-13 Australian dollars) in total hospital costs in 2015 and by 2035, this is predicted to increase to $14.2 billion (Figure 10-1</w:t>
      </w:r>
      <w:r w:rsidR="00392E07">
        <w:t>2</w:t>
      </w:r>
      <w:r>
        <w:t>). In comparison, women who do not have a partner were estimated to have $5.1 billion in hospital costs in 2015 and this is projected to increase to $8.2 billion in 2035.</w:t>
      </w:r>
    </w:p>
    <w:p w14:paraId="6CAFB38E" w14:textId="6C2912B2" w:rsidR="001615A1" w:rsidRDefault="00955E88" w:rsidP="001615A1">
      <w:pPr>
        <w:keepNext/>
        <w:jc w:val="center"/>
      </w:pPr>
      <w:r>
        <w:rPr>
          <w:noProof/>
          <w:szCs w:val="24"/>
        </w:rPr>
        <w:drawing>
          <wp:inline distT="0" distB="0" distL="0" distR="0" wp14:anchorId="20AE2C26" wp14:editId="3BD804A4">
            <wp:extent cx="4924800" cy="3675600"/>
            <wp:effectExtent l="0" t="0" r="9525" b="127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267A362F" w14:textId="0B63C890" w:rsidR="001615A1" w:rsidRDefault="001615A1" w:rsidP="00720317">
      <w:pPr>
        <w:pStyle w:val="Caption"/>
      </w:pPr>
      <w:bookmarkStart w:id="466" w:name="_Toc452470022"/>
      <w:r>
        <w:t xml:space="preserve">Figure </w:t>
      </w:r>
      <w:fldSimple w:instr=" STYLEREF 1 \s ">
        <w:r w:rsidR="004675BB">
          <w:rPr>
            <w:noProof/>
          </w:rPr>
          <w:t>10</w:t>
        </w:r>
      </w:fldSimple>
      <w:r w:rsidR="003D2D66">
        <w:noBreakHyphen/>
      </w:r>
      <w:fldSimple w:instr=" SEQ Figure \* ARABIC \s 1 ">
        <w:r w:rsidR="004675BB">
          <w:rPr>
            <w:noProof/>
          </w:rPr>
          <w:t>12</w:t>
        </w:r>
      </w:fldSimple>
      <w:r>
        <w:t xml:space="preserve">: </w:t>
      </w:r>
      <w:r w:rsidRPr="000B27F0">
        <w:t>Projected total hospital cost in 2012-13 Australian dollars for women aged 20-90 from 2015 to 2035, comparing women with and without a partner.</w:t>
      </w:r>
      <w:bookmarkEnd w:id="466"/>
    </w:p>
    <w:p w14:paraId="2A862E2A" w14:textId="77777777" w:rsidR="00720317" w:rsidRPr="00720317" w:rsidRDefault="00720317" w:rsidP="00720317"/>
    <w:p w14:paraId="397D7700" w14:textId="48A40256" w:rsidR="001615A1" w:rsidRPr="004B58F0" w:rsidRDefault="001615A1" w:rsidP="00C65767">
      <w:pPr>
        <w:pStyle w:val="Heading2"/>
      </w:pPr>
      <w:bookmarkStart w:id="467" w:name="_Toc446584339"/>
      <w:bookmarkStart w:id="468" w:name="_Toc446585461"/>
      <w:bookmarkStart w:id="469" w:name="_Toc452371073"/>
      <w:r>
        <w:t>Summary points</w:t>
      </w:r>
      <w:bookmarkEnd w:id="467"/>
      <w:bookmarkEnd w:id="468"/>
      <w:bookmarkEnd w:id="469"/>
    </w:p>
    <w:p w14:paraId="1D4B113F" w14:textId="38D9D755" w:rsidR="001615A1" w:rsidRPr="00292443" w:rsidRDefault="001615A1" w:rsidP="00BD4BBC">
      <w:pPr>
        <w:pStyle w:val="ListParagraph"/>
        <w:numPr>
          <w:ilvl w:val="0"/>
          <w:numId w:val="38"/>
        </w:numPr>
      </w:pPr>
      <w:r w:rsidRPr="00292443">
        <w:t xml:space="preserve">The </w:t>
      </w:r>
      <w:r w:rsidR="007C1D34">
        <w:t>prevalence</w:t>
      </w:r>
      <w:r w:rsidRPr="00292443">
        <w:t xml:space="preserve"> of women who have a partner increased from early adulthood until the late </w:t>
      </w:r>
      <w:r w:rsidR="00F8541F">
        <w:t>thirti</w:t>
      </w:r>
      <w:r w:rsidR="00F8541F" w:rsidRPr="00292443">
        <w:t>es</w:t>
      </w:r>
      <w:r w:rsidRPr="00292443">
        <w:t>.</w:t>
      </w:r>
    </w:p>
    <w:p w14:paraId="63E153FC" w14:textId="77777777" w:rsidR="001615A1" w:rsidRPr="00292443" w:rsidRDefault="001615A1" w:rsidP="001615A1">
      <w:pPr>
        <w:pStyle w:val="ListParagraph"/>
        <w:numPr>
          <w:ilvl w:val="0"/>
          <w:numId w:val="31"/>
        </w:numPr>
      </w:pPr>
      <w:r w:rsidRPr="00292443">
        <w:t>By middle age, approximately 80 per cent of women were married or were in a de facto relationship.</w:t>
      </w:r>
    </w:p>
    <w:p w14:paraId="565FC9EE" w14:textId="02D5CC41" w:rsidR="001615A1" w:rsidRPr="00292443" w:rsidRDefault="001615A1" w:rsidP="001615A1">
      <w:pPr>
        <w:pStyle w:val="ListParagraph"/>
        <w:numPr>
          <w:ilvl w:val="0"/>
          <w:numId w:val="31"/>
        </w:numPr>
      </w:pPr>
      <w:r w:rsidRPr="00292443">
        <w:t xml:space="preserve">The </w:t>
      </w:r>
      <w:r w:rsidR="007C1D34">
        <w:t>percentage</w:t>
      </w:r>
      <w:r w:rsidRPr="00292443">
        <w:t xml:space="preserve"> of women who are divorced increases with age in the 1946-51 cohort, and the p</w:t>
      </w:r>
      <w:r w:rsidR="007C1D34">
        <w:t>ercentage</w:t>
      </w:r>
      <w:r w:rsidRPr="00292443">
        <w:t xml:space="preserve"> of women who are widowed increases in the 1921-26 cohort.</w:t>
      </w:r>
    </w:p>
    <w:p w14:paraId="33D29211" w14:textId="650899B7" w:rsidR="001615A1" w:rsidRPr="00292443" w:rsidRDefault="001615A1" w:rsidP="001615A1">
      <w:pPr>
        <w:pStyle w:val="ListParagraph"/>
        <w:numPr>
          <w:ilvl w:val="0"/>
          <w:numId w:val="31"/>
        </w:numPr>
      </w:pPr>
      <w:r w:rsidRPr="00292443">
        <w:t xml:space="preserve">The number of women aged 20-90 who have partners is projected to increase from 6.2 million in 2015 to 8.2 million in 2035, however the </w:t>
      </w:r>
      <w:r w:rsidR="007C1D34">
        <w:t>prevalence</w:t>
      </w:r>
      <w:r w:rsidRPr="00292443">
        <w:t xml:space="preserve"> will remain stable at approximately 67 </w:t>
      </w:r>
      <w:r w:rsidR="0065262B">
        <w:t>per cent</w:t>
      </w:r>
      <w:r w:rsidRPr="00292443">
        <w:t>.</w:t>
      </w:r>
    </w:p>
    <w:p w14:paraId="303A7184" w14:textId="77777777" w:rsidR="001615A1" w:rsidRPr="00292443" w:rsidRDefault="001615A1" w:rsidP="001615A1">
      <w:pPr>
        <w:pStyle w:val="ListParagraph"/>
        <w:numPr>
          <w:ilvl w:val="0"/>
          <w:numId w:val="31"/>
        </w:numPr>
      </w:pPr>
      <w:r w:rsidRPr="00292443">
        <w:t>There were some differences for MBS, PBS, and hospital claims and cost between partnered and unpartnered women, but these decreased with age.</w:t>
      </w:r>
    </w:p>
    <w:p w14:paraId="4D21988A" w14:textId="71D4BFC2" w:rsidR="001615A1" w:rsidRPr="00292443" w:rsidRDefault="001615A1" w:rsidP="001615A1">
      <w:pPr>
        <w:pStyle w:val="ListParagraph"/>
        <w:numPr>
          <w:ilvl w:val="0"/>
          <w:numId w:val="31"/>
        </w:numPr>
      </w:pPr>
      <w:r w:rsidRPr="00292443">
        <w:lastRenderedPageBreak/>
        <w:t>In 2035, the MBS, PBS, and hospital costs for women with a partner will be $1.6 billion, $4.8 billion, and $14.2 billion</w:t>
      </w:r>
      <w:r w:rsidR="00686C8B">
        <w:t>, respectively</w:t>
      </w:r>
      <w:r w:rsidRPr="00292443">
        <w:t xml:space="preserve">. </w:t>
      </w:r>
    </w:p>
    <w:p w14:paraId="6B28890C" w14:textId="22457568" w:rsidR="001615A1" w:rsidRDefault="001615A1">
      <w:pPr>
        <w:spacing w:before="0" w:after="0" w:line="240" w:lineRule="auto"/>
        <w:jc w:val="left"/>
      </w:pPr>
      <w:r>
        <w:br w:type="page"/>
      </w:r>
    </w:p>
    <w:p w14:paraId="13ACE87F" w14:textId="13A9B452" w:rsidR="001615A1" w:rsidRDefault="001615A1" w:rsidP="001615A1">
      <w:pPr>
        <w:pStyle w:val="Heading1"/>
      </w:pPr>
      <w:bookmarkStart w:id="470" w:name="_Toc446584340"/>
      <w:bookmarkStart w:id="471" w:name="_Toc446585462"/>
      <w:bookmarkStart w:id="472" w:name="_Toc452371074"/>
      <w:r>
        <w:lastRenderedPageBreak/>
        <w:t>Area of residence</w:t>
      </w:r>
      <w:bookmarkEnd w:id="470"/>
      <w:bookmarkEnd w:id="471"/>
      <w:bookmarkEnd w:id="472"/>
    </w:p>
    <w:p w14:paraId="6B600855" w14:textId="65AA2CFD" w:rsidR="001615A1" w:rsidRDefault="001615A1" w:rsidP="001615A1">
      <w:pPr>
        <w:pStyle w:val="Heading2"/>
      </w:pPr>
      <w:bookmarkStart w:id="473" w:name="_Toc446584341"/>
      <w:bookmarkStart w:id="474" w:name="_Toc446585463"/>
      <w:bookmarkStart w:id="475" w:name="_Toc452371075"/>
      <w:r>
        <w:t>Background</w:t>
      </w:r>
      <w:bookmarkEnd w:id="473"/>
      <w:bookmarkEnd w:id="474"/>
      <w:bookmarkEnd w:id="475"/>
    </w:p>
    <w:p w14:paraId="5E2C878F" w14:textId="77777777" w:rsidR="001615A1" w:rsidRDefault="001615A1" w:rsidP="001615A1">
      <w:r>
        <w:t>In this chapter, area of residence was determined using the Accessibility/Remoteness Index of Australia (ARIA+) system that was released in 2003 by the National Key Centre for Social Applications of Geographic Information Systems (GISCA). It allows categorisation of participants by major city, inner regional, outer regional, and remote areas of Australia.</w:t>
      </w:r>
    </w:p>
    <w:p w14:paraId="6D595B54" w14:textId="77777777" w:rsidR="001615A1" w:rsidRDefault="001615A1" w:rsidP="001615A1"/>
    <w:p w14:paraId="18119250" w14:textId="467E2B48" w:rsidR="001615A1" w:rsidRDefault="001615A1" w:rsidP="001615A1">
      <w:r>
        <w:t xml:space="preserve"> It is clear that there are disparities </w:t>
      </w:r>
      <w:r w:rsidR="00642D26">
        <w:t>in</w:t>
      </w:r>
      <w:r>
        <w:t xml:space="preserve"> health and access to health services </w:t>
      </w:r>
      <w:r w:rsidR="00642D26">
        <w:t>between</w:t>
      </w:r>
      <w:r>
        <w:t xml:space="preserve"> people living in major cities and those who live in rural areas. People living in rural and remote areas ha</w:t>
      </w:r>
      <w:r w:rsidR="00642D26">
        <w:t>ve a</w:t>
      </w:r>
      <w:r>
        <w:t xml:space="preserve"> higher risk of heart failure </w:t>
      </w:r>
      <w:r w:rsidR="00870399">
        <w:fldChar w:fldCharType="begin">
          <w:fldData xml:space="preserve">PEVuZE5vdGU+PENpdGU+PEF1dGhvcj5TYWhsZTwvQXV0aG9yPjxZZWFyPjIwMTY8L1llYXI+PFJl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</w:fldData>
        </w:fldChar>
      </w:r>
      <w:r w:rsidR="007F3AAA">
        <w:instrText xml:space="preserve"> ADDIN EN.CITE </w:instrText>
      </w:r>
      <w:r w:rsidR="007F3AAA">
        <w:fldChar w:fldCharType="begin">
          <w:fldData xml:space="preserve">PEVuZE5vdGU+PENpdGU+PEF1dGhvcj5TYWhsZTwvQXV0aG9yPjxZZWFyPjIwMTY8L1llYXI+PFJl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</w:fldData>
        </w:fldChar>
      </w:r>
      <w:r w:rsidR="007F3AAA">
        <w:instrText xml:space="preserve"> ADDIN EN.CITE.DATA </w:instrText>
      </w:r>
      <w:r w:rsidR="007F3AAA">
        <w:fldChar w:fldCharType="end"/>
      </w:r>
      <w:r w:rsidR="00870399">
        <w:fldChar w:fldCharType="separate"/>
      </w:r>
      <w:r w:rsidR="007F3AAA">
        <w:rPr>
          <w:noProof/>
        </w:rPr>
        <w:t>(</w:t>
      </w:r>
      <w:hyperlink w:anchor="_ENREF_155" w:tooltip="Sahle, 2016 #171" w:history="1">
        <w:r w:rsidR="001731F3">
          <w:rPr>
            <w:noProof/>
          </w:rPr>
          <w:t>Sahle et al., 2016</w:t>
        </w:r>
      </w:hyperlink>
      <w:r w:rsidR="007F3AAA">
        <w:rPr>
          <w:noProof/>
        </w:rPr>
        <w:t>)</w:t>
      </w:r>
      <w:r w:rsidR="00870399">
        <w:fldChar w:fldCharType="end"/>
      </w:r>
      <w:r>
        <w:t xml:space="preserve"> and mortality from chronic diseases </w:t>
      </w:r>
      <w:r w:rsidR="00870399">
        <w:fldChar w:fldCharType="begin"/>
      </w:r>
      <w:r w:rsidR="007F3AAA">
        <w:instrText xml:space="preserve"> ADDIN EN.CITE &lt;EndNote&gt;&lt;Cite&gt;&lt;Author&gt;Chondur&lt;/Author&gt;&lt;Year&gt;2014&lt;/Year&gt;&lt;RecNum&gt;213&lt;/RecNum&gt;&lt;DisplayText&gt;(Chondur et al., 2014)&lt;/DisplayText&gt;&lt;record&gt;&lt;rec-number&gt;213&lt;/rec-number&gt;&lt;foreign-keys&gt;&lt;key app="EN" db-id="0zaxfzw0nszf5ae2xx05fzzowfpdapapwt0v" timestamp="1458183059"&gt;213&lt;/key&gt;&lt;/foreign-keys&gt;&lt;ref-type name="Journal Article"&gt;17&lt;/ref-type&gt;&lt;contributors&gt;&lt;authors&gt;&lt;author&gt;Chondur, R.&lt;/author&gt;&lt;author&gt;Li, S. Q.&lt;/author&gt;&lt;author&gt;Guthridge, S.&lt;/author&gt;&lt;author&gt;Lawton, P.&lt;/author&gt;&lt;/authors&gt;&lt;/contributors&gt;&lt;titles&gt;&lt;title&gt;Does relative remoteness affect chronic disease outcomes? Geographic variation in chronic disease mortality in Australia, 2002-2006&lt;/title&gt;&lt;secondary-title&gt;Aust N Z J Public Health&lt;/secondary-title&gt;&lt;/titles&gt;&lt;periodical&gt;&lt;full-title&gt;Aust N Z J Public Health&lt;/full-title&gt;&lt;/periodical&gt;&lt;pages&gt;117-21&lt;/pages&gt;&lt;volume&gt;38&lt;/volume&gt;&lt;number&gt;2&lt;/number&gt;&lt;keywords&gt;&lt;keyword&gt;Adult&lt;/keyword&gt;&lt;keyword&gt;Age Distribution&lt;/keyword&gt;&lt;keyword&gt;Aged&lt;/keyword&gt;&lt;keyword&gt;Australia/epidemiology&lt;/keyword&gt;&lt;keyword&gt;Cause of Death&lt;/keyword&gt;&lt;keyword&gt;Chronic Disease/*mortality&lt;/keyword&gt;&lt;keyword&gt;Death Certificates&lt;/keyword&gt;&lt;keyword&gt;Female&lt;/keyword&gt;&lt;keyword&gt;Geography&lt;/keyword&gt;&lt;keyword&gt;Healthcare Disparities&lt;/keyword&gt;&lt;keyword&gt;Humans&lt;/keyword&gt;&lt;keyword&gt;Male&lt;/keyword&gt;&lt;keyword&gt;Middle Aged&lt;/keyword&gt;&lt;keyword&gt;*Residence Characteristics&lt;/keyword&gt;&lt;keyword&gt;Rural Health/*statistics &amp;amp; numerical data&lt;/keyword&gt;&lt;keyword&gt;Rural Population&lt;/keyword&gt;&lt;keyword&gt;Sex Distribution&lt;/keyword&gt;&lt;keyword&gt;Victoria/epidemiology&lt;/keyword&gt;&lt;/keywords&gt;&lt;dates&gt;&lt;year&gt;2014&lt;/year&gt;&lt;pub-dates&gt;&lt;date&gt;Apr&lt;/date&gt;&lt;/pub-dates&gt;&lt;/dates&gt;&lt;isbn&gt;1753-6405 (Electronic)&amp;#xD;1326-0200 (Linking)&lt;/isbn&gt;&lt;accession-num&gt;24812715&lt;/accession-num&gt;&lt;urls&gt;&lt;related-urls&gt;&lt;url&gt;http://www.ncbi.nlm.nih.gov/pubmed/24812715&lt;/url&gt;&lt;/related-urls&gt;&lt;/urls&gt;&lt;electronic-resource-num&gt;10.1111/1753-6405.12126&lt;/electronic-resource-num&gt;&lt;/record&gt;&lt;/Cite&gt;&lt;/EndNote&gt;</w:instrText>
      </w:r>
      <w:r w:rsidR="00870399">
        <w:fldChar w:fldCharType="separate"/>
      </w:r>
      <w:r w:rsidR="007F3AAA">
        <w:rPr>
          <w:noProof/>
        </w:rPr>
        <w:t>(</w:t>
      </w:r>
      <w:hyperlink w:anchor="_ENREF_59" w:tooltip="Chondur, 2014 #213" w:history="1">
        <w:r w:rsidR="001731F3">
          <w:rPr>
            <w:noProof/>
          </w:rPr>
          <w:t>Chondur et al., 2014</w:t>
        </w:r>
      </w:hyperlink>
      <w:r w:rsidR="007F3AAA">
        <w:rPr>
          <w:noProof/>
        </w:rPr>
        <w:t>)</w:t>
      </w:r>
      <w:r w:rsidR="00870399">
        <w:fldChar w:fldCharType="end"/>
      </w:r>
      <w:r>
        <w:t xml:space="preserve">. Research from ALSWH </w:t>
      </w:r>
      <w:r w:rsidR="001D01AD">
        <w:t xml:space="preserve">has </w:t>
      </w:r>
      <w:r>
        <w:t xml:space="preserve">also demonstrated that women in rural or remote areas had </w:t>
      </w:r>
      <w:r w:rsidR="00375213">
        <w:t xml:space="preserve">a </w:t>
      </w:r>
      <w:r>
        <w:t xml:space="preserve">higher risk of mortality </w:t>
      </w:r>
      <w:r w:rsidR="00870399">
        <w:fldChar w:fldCharType="begin">
          <w:fldData xml:space="preserve">PEVuZE5vdGU+PENpdGU+PEF1dGhvcj5Eb2Jzb248L0F1dGhvcj48WWVhcj4yMDEwPC9ZZWFyPjxS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</w:fldData>
        </w:fldChar>
      </w:r>
      <w:r w:rsidR="007F3AAA">
        <w:instrText xml:space="preserve"> ADDIN EN.CITE </w:instrText>
      </w:r>
      <w:r w:rsidR="007F3AAA">
        <w:fldChar w:fldCharType="begin">
          <w:fldData xml:space="preserve">PEVuZE5vdGU+PENpdGU+PEF1dGhvcj5Eb2Jzb248L0F1dGhvcj48WWVhcj4yMDEwPC9ZZWFyPjxS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</w:fldData>
        </w:fldChar>
      </w:r>
      <w:r w:rsidR="007F3AAA">
        <w:instrText xml:space="preserve"> ADDIN EN.CITE.DATA </w:instrText>
      </w:r>
      <w:r w:rsidR="007F3AAA">
        <w:fldChar w:fldCharType="end"/>
      </w:r>
      <w:r w:rsidR="00870399">
        <w:fldChar w:fldCharType="separate"/>
      </w:r>
      <w:r w:rsidR="007F3AAA">
        <w:rPr>
          <w:noProof/>
        </w:rPr>
        <w:t>(</w:t>
      </w:r>
      <w:hyperlink w:anchor="_ENREF_70" w:tooltip="Dobson, 2010 #160" w:history="1">
        <w:r w:rsidR="001731F3">
          <w:rPr>
            <w:noProof/>
          </w:rPr>
          <w:t>Dobson et al., 2010</w:t>
        </w:r>
      </w:hyperlink>
      <w:r w:rsidR="007F3AAA">
        <w:rPr>
          <w:noProof/>
        </w:rPr>
        <w:t xml:space="preserve">; </w:t>
      </w:r>
      <w:hyperlink w:anchor="_ENREF_167" w:tooltip="Vagenas, 2009 #212" w:history="1">
        <w:r w:rsidR="001731F3">
          <w:rPr>
            <w:noProof/>
          </w:rPr>
          <w:t>Vagenas, McLaughlin &amp; Dobson, 2009</w:t>
        </w:r>
      </w:hyperlink>
      <w:r w:rsidR="007F3AAA">
        <w:rPr>
          <w:noProof/>
        </w:rPr>
        <w:t>)</w:t>
      </w:r>
      <w:r w:rsidR="00870399">
        <w:fldChar w:fldCharType="end"/>
      </w:r>
      <w:r>
        <w:t xml:space="preserve">, and of being overweight or obese </w:t>
      </w:r>
      <w:r w:rsidR="00870399">
        <w:fldChar w:fldCharType="begin"/>
      </w:r>
      <w:r w:rsidR="007F3AAA">
        <w:instrText xml:space="preserve"> ADDIN EN.CITE &lt;EndNote&gt;&lt;Cite&gt;&lt;Author&gt;Brown&lt;/Author&gt;&lt;Year&gt;2000&lt;/Year&gt;&lt;RecNum&gt;205&lt;/RecNum&gt;&lt;DisplayText&gt;(Brown et al., 2000)&lt;/DisplayText&gt;&lt;record&gt;&lt;rec-number&gt;205&lt;/rec-number&gt;&lt;foreign-keys&gt;&lt;key app="EN" db-id="0zaxfzw0nszf5ae2xx05fzzowfpdapapwt0v" timestamp="1458180348"&gt;205&lt;/key&gt;&lt;/foreign-keys&gt;&lt;ref-type name="Journal Article"&gt;17&lt;/ref-type&gt;&lt;contributors&gt;&lt;authors&gt;&lt;author&gt;Brown, W. J.&lt;/author&gt;&lt;author&gt;Mishra, G.&lt;/author&gt;&lt;author&gt;Kenardy, J.&lt;/author&gt;&lt;author&gt;Dobson, A.&lt;/author&gt;&lt;/authors&gt;&lt;/contributors&gt;&lt;auth-address&gt;School of Human Movement Studies, University of Queensland, Brisbane, Australia. wbrown@hms.uq.edu.au&lt;/auth-address&gt;&lt;titles&gt;&lt;title&gt;Relationships between body mass index and well-being in young Australian women&lt;/title&gt;&lt;secondary-title&gt;Int J Obes Relat Metab Disord&lt;/secondary-title&gt;&lt;/titles&gt;&lt;periodical&gt;&lt;full-title&gt;Int J Obes Relat Metab Disord&lt;/full-title&gt;&lt;/periodical&gt;&lt;pages&gt;1360-8&lt;/pages&gt;&lt;volume&gt;24&lt;/volume&gt;&lt;number&gt;10&lt;/number&gt;&lt;section&gt;1360&lt;/section&gt;&lt;keywords&gt;&lt;keyword&gt;Adolescent&lt;/keyword&gt;&lt;keyword&gt;Adult&lt;/keyword&gt;&lt;keyword&gt;Australia/epidemiology&lt;/keyword&gt;&lt;keyword&gt;*Body Mass Index&lt;/keyword&gt;&lt;keyword&gt;Cohort Studies&lt;/keyword&gt;&lt;keyword&gt;Cross-Sectional Studies&lt;/keyword&gt;&lt;keyword&gt;Educational Status&lt;/keyword&gt;&lt;keyword&gt;Female&lt;/keyword&gt;&lt;keyword&gt;*Health Status&lt;/keyword&gt;&lt;keyword&gt;Humans&lt;/keyword&gt;&lt;keyword&gt;Longitudinal Studies&lt;/keyword&gt;&lt;keyword&gt;Obesity/*complications/epidemiology/prevention &amp;amp; control&lt;/keyword&gt;&lt;keyword&gt;Socioeconomic Factors&lt;/keyword&gt;&lt;keyword&gt;Surveys and Questionnaires&lt;/keyword&gt;&lt;/keywords&gt;&lt;dates&gt;&lt;year&gt;2000&lt;/year&gt;&lt;pub-dates&gt;&lt;date&gt;Oct&lt;/date&gt;&lt;/pub-dates&gt;&lt;/dates&gt;&lt;accession-num&gt;11093300&lt;/accession-num&gt;&lt;urls&gt;&lt;related-urls&gt;&lt;url&gt;http://www.ncbi.nlm.nih.gov/pubmed/11093300&lt;/url&gt;&lt;/related-urls&gt;&lt;/urls&gt;&lt;/record&gt;&lt;/Cite&gt;&lt;/EndNote&gt;</w:instrText>
      </w:r>
      <w:r w:rsidR="00870399">
        <w:fldChar w:fldCharType="separate"/>
      </w:r>
      <w:r w:rsidR="007F3AAA">
        <w:rPr>
          <w:noProof/>
        </w:rPr>
        <w:t>(</w:t>
      </w:r>
      <w:hyperlink w:anchor="_ENREF_48" w:tooltip="Brown, 2000 #205" w:history="1">
        <w:r w:rsidR="001731F3">
          <w:rPr>
            <w:noProof/>
          </w:rPr>
          <w:t>Brown et al., 2000</w:t>
        </w:r>
      </w:hyperlink>
      <w:r w:rsidR="007F3AAA">
        <w:rPr>
          <w:noProof/>
        </w:rPr>
        <w:t>)</w:t>
      </w:r>
      <w:r w:rsidR="00870399">
        <w:fldChar w:fldCharType="end"/>
      </w:r>
      <w:r>
        <w:t xml:space="preserve"> whereas women living in major cities reported higher levels of stress </w:t>
      </w:r>
      <w:r w:rsidR="00870399">
        <w:fldChar w:fldCharType="begin"/>
      </w:r>
      <w:r w:rsidR="007F3AAA">
        <w:instrText xml:space="preserve"> ADDIN EN.CITE &lt;EndNote&gt;&lt;Cite&gt;&lt;Author&gt;Brown&lt;/Author&gt;&lt;Year&gt;1999&lt;/Year&gt;&lt;RecNum&gt;206&lt;/RecNum&gt;&lt;DisplayText&gt;(Brown, Young &amp;amp; Byles, 1999)&lt;/DisplayText&gt;&lt;record&gt;&lt;rec-number&gt;206&lt;/rec-number&gt;&lt;foreign-keys&gt;&lt;key app="EN" db-id="0zaxfzw0nszf5ae2xx05fzzowfpdapapwt0v" timestamp="1458181115"&gt;206&lt;/key&gt;&lt;/foreign-keys&gt;&lt;ref-type name="Journal Article"&gt;17&lt;/ref-type&gt;&lt;contributors&gt;&lt;authors&gt;&lt;author&gt;Brown, W. J.&lt;/author&gt;&lt;author&gt;Young, A. F.&lt;/author&gt;&lt;author&gt;Byles, J. E.&lt;/author&gt;&lt;/authors&gt;&lt;/contributors&gt;&lt;auth-address&gt;Research Institute for Gender and Health, University of Newcastle, Callaghan, NSW, Australia. whwjb@cc.newcastle.edu.au&lt;/auth-address&gt;&lt;titles&gt;&lt;title&gt;Tyranny of distance? The health of mid-age women living in five geographical areas of Australia&lt;/title&gt;&lt;secondary-title&gt;Aust J Rural Health&lt;/secondary-title&gt;&lt;/titles&gt;&lt;periodical&gt;&lt;full-title&gt;Aust J Rural Health&lt;/full-title&gt;&lt;/periodical&gt;&lt;pages&gt;148-54&lt;/pages&gt;&lt;volume&gt;7&lt;/volume&gt;&lt;number&gt;3&lt;/number&gt;&lt;keywords&gt;&lt;keyword&gt;Australia/epidemiology&lt;/keyword&gt;&lt;keyword&gt;Female&lt;/keyword&gt;&lt;keyword&gt;Health Care Surveys&lt;/keyword&gt;&lt;keyword&gt;Health Promotion&lt;/keyword&gt;&lt;keyword&gt;Health Services/*standards/*utilization&lt;/keyword&gt;&lt;keyword&gt;*Health Status&lt;/keyword&gt;&lt;keyword&gt;Health Surveys&lt;/keyword&gt;&lt;keyword&gt;Humans&lt;/keyword&gt;&lt;keyword&gt;Life Change Events&lt;/keyword&gt;&lt;keyword&gt;Longitudinal Studies&lt;/keyword&gt;&lt;keyword&gt;Middle Aged&lt;/keyword&gt;&lt;keyword&gt;Residence Characteristics/statistics &amp;amp; numerical data&lt;/keyword&gt;&lt;keyword&gt;*Rural Health/*statistics &amp;amp; numerical data&lt;/keyword&gt;&lt;keyword&gt;Stress, Psychological/epidemiology/psychology&lt;/keyword&gt;&lt;keyword&gt;Urban Health/*statistics &amp;amp; numerical data&lt;/keyword&gt;&lt;keyword&gt;*Women&amp;apos;s Health&lt;/keyword&gt;&lt;/keywords&gt;&lt;dates&gt;&lt;year&gt;1999&lt;/year&gt;&lt;pub-dates&gt;&lt;date&gt;Aug&lt;/date&gt;&lt;/pub-dates&gt;&lt;/dates&gt;&lt;isbn&gt;1038-5282 (Print)&amp;#xD;1038-5282 (Linking)&lt;/isbn&gt;&lt;accession-num&gt;10745728&lt;/accession-num&gt;&lt;urls&gt;&lt;related-urls&gt;&lt;url&gt;http://www.ncbi.nlm.nih.gov/pubmed/10745728&lt;/url&gt;&lt;/related-urls&gt;&lt;/urls&gt;&lt;/record&gt;&lt;/Cite&gt;&lt;/EndNote&gt;</w:instrText>
      </w:r>
      <w:r w:rsidR="00870399">
        <w:fldChar w:fldCharType="separate"/>
      </w:r>
      <w:r w:rsidR="007F3AAA">
        <w:rPr>
          <w:noProof/>
        </w:rPr>
        <w:t>(</w:t>
      </w:r>
      <w:hyperlink w:anchor="_ENREF_49" w:tooltip="Brown, 1999 #206" w:history="1">
        <w:r w:rsidR="001731F3">
          <w:rPr>
            <w:noProof/>
          </w:rPr>
          <w:t>Brown, Young &amp; Byles, 1999</w:t>
        </w:r>
      </w:hyperlink>
      <w:r w:rsidR="007F3AAA">
        <w:rPr>
          <w:noProof/>
        </w:rPr>
        <w:t>)</w:t>
      </w:r>
      <w:r w:rsidR="00870399">
        <w:fldChar w:fldCharType="end"/>
      </w:r>
      <w:r>
        <w:t xml:space="preserve">. However, women in rural areas also reported having fewer visits to the general practitioner and medical specialists </w:t>
      </w:r>
      <w:r w:rsidR="00870399">
        <w:fldChar w:fldCharType="begin"/>
      </w:r>
      <w:r w:rsidR="007F3AAA">
        <w:instrText xml:space="preserve"> ADDIN EN.CITE &lt;EndNote&gt;&lt;Cite&gt;&lt;Author&gt;Vagenas&lt;/Author&gt;&lt;Year&gt;2009&lt;/Year&gt;&lt;RecNum&gt;212&lt;/RecNum&gt;&lt;DisplayText&gt;(Vagenas, McLaughlin &amp;amp; Dobson, 2009)&lt;/DisplayText&gt;&lt;record&gt;&lt;rec-number&gt;212&lt;/rec-number&gt;&lt;foreign-keys&gt;&lt;key app="EN" db-id="0zaxfzw0nszf5ae2xx05fzzowfpdapapwt0v" timestamp="1458182318"&gt;212&lt;/key&gt;&lt;/foreign-keys&gt;&lt;ref-type name="Journal Article"&gt;17&lt;/ref-type&gt;&lt;contributors&gt;&lt;authors&gt;&lt;author&gt;Vagenas, D.&lt;/author&gt;&lt;author&gt;McLaughlin, D.&lt;/author&gt;&lt;author&gt;Dobson, A.&lt;/author&gt;&lt;/authors&gt;&lt;/contributors&gt;&lt;auth-address&gt;School of Population Health, The University of Queensland, Herston, Australia. d.vagenas@uq.edu.au&lt;/auth-address&gt;&lt;titles&gt;&lt;title&gt;Regional variation in the survival and health of older Australian women: a prospective cohort study&lt;/title&gt;&lt;secondary-title&gt;Aust N Z J Public Health&lt;/secondary-title&gt;&lt;/titles&gt;&lt;periodical&gt;&lt;full-title&gt;Aust N Z J Public Health&lt;/full-title&gt;&lt;/periodical&gt;&lt;pages&gt;119-25&lt;/pages&gt;&lt;volume&gt;33&lt;/volume&gt;&lt;number&gt;2&lt;/number&gt;&lt;keywords&gt;&lt;keyword&gt;Aged&lt;/keyword&gt;&lt;keyword&gt;Australia/epidemiology&lt;/keyword&gt;&lt;keyword&gt;Female&lt;/keyword&gt;&lt;keyword&gt;Geography&lt;/keyword&gt;&lt;keyword&gt;*Health Behavior&lt;/keyword&gt;&lt;keyword&gt;*Health Status Indicators&lt;/keyword&gt;&lt;keyword&gt;Humans&lt;/keyword&gt;&lt;keyword&gt;Mortality&lt;/keyword&gt;&lt;keyword&gt;Primary Health Care/utilization&lt;/keyword&gt;&lt;keyword&gt;Prospective Studies&lt;/keyword&gt;&lt;keyword&gt;Rural Population/*statistics &amp;amp; numerical data&lt;/keyword&gt;&lt;keyword&gt;Socioeconomic Factors&lt;/keyword&gt;&lt;keyword&gt;Survival Analysis&lt;/keyword&gt;&lt;keyword&gt;Urban Population/*statistics &amp;amp; numerical data&lt;/keyword&gt;&lt;/keywords&gt;&lt;dates&gt;&lt;year&gt;2009&lt;/year&gt;&lt;pub-dates&gt;&lt;date&gt;Apr&lt;/date&gt;&lt;/pub-dates&gt;&lt;/dates&gt;&lt;isbn&gt;1326-0200 (Print)&amp;#xD;1326-0200 (Linking)&lt;/isbn&gt;&lt;accession-num&gt;19413853&lt;/accession-num&gt;&lt;urls&gt;&lt;related-urls&gt;&lt;url&gt;http://www.ncbi.nlm.nih.gov/pubmed/19413853&lt;/url&gt;&lt;/related-urls&gt;&lt;/urls&gt;&lt;electronic-resource-num&gt;10.1111/j.1753-6405.2009.00356.x&lt;/electronic-resource-num&gt;&lt;/record&gt;&lt;/Cite&gt;&lt;/EndNote&gt;</w:instrText>
      </w:r>
      <w:r w:rsidR="00870399">
        <w:fldChar w:fldCharType="separate"/>
      </w:r>
      <w:r w:rsidR="007F3AAA">
        <w:rPr>
          <w:noProof/>
        </w:rPr>
        <w:t>(</w:t>
      </w:r>
      <w:hyperlink w:anchor="_ENREF_167" w:tooltip="Vagenas, 2009 #212" w:history="1">
        <w:r w:rsidR="001731F3">
          <w:rPr>
            <w:noProof/>
          </w:rPr>
          <w:t>Vagenas, McLaughlin &amp; Dobson, 2009</w:t>
        </w:r>
      </w:hyperlink>
      <w:r w:rsidR="007F3AAA">
        <w:rPr>
          <w:noProof/>
        </w:rPr>
        <w:t>)</w:t>
      </w:r>
      <w:r w:rsidR="00870399">
        <w:fldChar w:fldCharType="end"/>
      </w:r>
      <w:r>
        <w:t xml:space="preserve">. This may also explain why people in rural areas were more likely to be diagnosed with advanced stage cancer compared to those who live in metropolitan areas </w:t>
      </w:r>
      <w:r w:rsidR="00870399">
        <w:fldChar w:fldCharType="begin">
          <w:fldData xml:space="preserve">PEVuZE5vdGU+PENpdGU+PEF1dGhvcj5OZ3V5ZW4tUGhhbTwvQXV0aG9yPjxZZWFyPjIwMTQ8L1ll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</w:fldData>
        </w:fldChar>
      </w:r>
      <w:r w:rsidR="007F3AAA">
        <w:instrText xml:space="preserve"> ADDIN EN.CITE </w:instrText>
      </w:r>
      <w:r w:rsidR="007F3AAA">
        <w:fldChar w:fldCharType="begin">
          <w:fldData xml:space="preserve">PEVuZE5vdGU+PENpdGU+PEF1dGhvcj5OZ3V5ZW4tUGhhbTwvQXV0aG9yPjxZZWFyPjIwMTQ8L1ll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</w:fldData>
        </w:fldChar>
      </w:r>
      <w:r w:rsidR="007F3AAA">
        <w:instrText xml:space="preserve"> ADDIN EN.CITE.DATA </w:instrText>
      </w:r>
      <w:r w:rsidR="007F3AAA">
        <w:fldChar w:fldCharType="end"/>
      </w:r>
      <w:r w:rsidR="00870399">
        <w:fldChar w:fldCharType="separate"/>
      </w:r>
      <w:r w:rsidR="007F3AAA">
        <w:rPr>
          <w:noProof/>
        </w:rPr>
        <w:t>(</w:t>
      </w:r>
      <w:hyperlink w:anchor="_ENREF_38" w:tooltip="Baade, 2015 #218" w:history="1">
        <w:r w:rsidR="001731F3">
          <w:rPr>
            <w:noProof/>
          </w:rPr>
          <w:t>Baade et al., 2015</w:t>
        </w:r>
      </w:hyperlink>
      <w:r w:rsidR="007F3AAA">
        <w:rPr>
          <w:noProof/>
        </w:rPr>
        <w:t xml:space="preserve">; </w:t>
      </w:r>
      <w:hyperlink w:anchor="_ENREF_139" w:tooltip="Nguyen-Pham, 2014 #217" w:history="1">
        <w:r w:rsidR="001731F3">
          <w:rPr>
            <w:noProof/>
          </w:rPr>
          <w:t>Nguyen-Pham, Leung &amp; McLaughlin, 2014</w:t>
        </w:r>
      </w:hyperlink>
      <w:r w:rsidR="007F3AAA">
        <w:rPr>
          <w:noProof/>
        </w:rPr>
        <w:t>)</w:t>
      </w:r>
      <w:r w:rsidR="00870399">
        <w:fldChar w:fldCharType="end"/>
      </w:r>
      <w:r>
        <w:t>.</w:t>
      </w:r>
    </w:p>
    <w:p w14:paraId="7526D702" w14:textId="77777777" w:rsidR="001615A1" w:rsidRDefault="001615A1" w:rsidP="001615A1"/>
    <w:p w14:paraId="6E1360A9" w14:textId="08DACA3D" w:rsidR="001615A1" w:rsidRDefault="001615A1" w:rsidP="001615A1">
      <w:pPr>
        <w:pStyle w:val="Heading2"/>
      </w:pPr>
      <w:bookmarkStart w:id="476" w:name="_Toc446584342"/>
      <w:bookmarkStart w:id="477" w:name="_Toc446585464"/>
      <w:bookmarkStart w:id="478" w:name="_Toc452371076"/>
      <w:r>
        <w:t>Characteristics of ALSWH participants by area of residence</w:t>
      </w:r>
      <w:bookmarkEnd w:id="476"/>
      <w:bookmarkEnd w:id="477"/>
      <w:bookmarkEnd w:id="478"/>
    </w:p>
    <w:p w14:paraId="787013D3" w14:textId="23630E94" w:rsidR="001615A1" w:rsidRDefault="001615A1" w:rsidP="001615A1">
      <w:r>
        <w:t xml:space="preserve">ALSWH was designed to have proportionately more women living in rural and remote areas than in capital cities, in order to obtain reliable estimates of their health and service needs. For the three cohorts surveyed in 1996, women in rural and remote areas were purposely sampled at twice the rate of women in urban areas </w:t>
      </w:r>
      <w:r w:rsidR="00870399">
        <w:fldChar w:fldCharType="begin"/>
      </w:r>
      <w:r w:rsidR="007F3AAA">
        <w:instrText xml:space="preserve"> ADDIN EN.CITE &lt;EndNote&gt;&lt;Cite&gt;&lt;Author&gt;Lee&lt;/Author&gt;&lt;Year&gt;2005&lt;/Year&gt;&lt;RecNum&gt;219&lt;/RecNum&gt;&lt;DisplayText&gt;(Lee et al., 2005)&lt;/DisplayText&gt;&lt;record&gt;&lt;rec-number&gt;219&lt;/rec-number&gt;&lt;foreign-keys&gt;&lt;key app="EN" db-id="0zaxfzw0nszf5ae2xx05fzzowfpdapapwt0v" timestamp="1458627414"&gt;219&lt;/key&gt;&lt;/foreign-keys&gt;&lt;ref-type name="Journal Article"&gt;17&lt;/ref-type&gt;&lt;contributors&gt;&lt;authors&gt;&lt;author&gt;Lee, C.&lt;/author&gt;&lt;author&gt;Dobson, A. J.&lt;/author&gt;&lt;author&gt;Brown, W. J.&lt;/author&gt;&lt;author&gt;Bryson, L.&lt;/author&gt;&lt;author&gt;Byles, J.&lt;/author&gt;&lt;author&gt;Warner-Smith, P.&lt;/author&gt;&lt;author&gt;Young, A. F.&lt;/author&gt;&lt;/authors&gt;&lt;/contributors&gt;&lt;auth-address&gt;School of Psychology, University of Queensland, St Lucia, QLD, Australia. c.lee@psy.uq.edu.au&lt;/auth-address&gt;&lt;titles&gt;&lt;title&gt;Cohort Profile: the Australian Longitudinal Study on Women&amp;apos;s Health&lt;/title&gt;&lt;secondary-title&gt;Int J Epidemiol&lt;/secondary-title&gt;&lt;/titles&gt;&lt;periodical&gt;&lt;full-title&gt;Int J Epidemiol&lt;/full-title&gt;&lt;/periodical&gt;&lt;pages&gt;987-91&lt;/pages&gt;&lt;volume&gt;34&lt;/volume&gt;&lt;number&gt;5&lt;/number&gt;&lt;keywords&gt;&lt;keyword&gt;Adult&lt;/keyword&gt;&lt;keyword&gt;Aged&lt;/keyword&gt;&lt;keyword&gt;Australia/epidemiology&lt;/keyword&gt;&lt;keyword&gt;Female&lt;/keyword&gt;&lt;keyword&gt;Humans&lt;/keyword&gt;&lt;keyword&gt;*Longitudinal Studies&lt;/keyword&gt;&lt;keyword&gt;Middle Aged&lt;/keyword&gt;&lt;keyword&gt;Patient Selection&lt;/keyword&gt;&lt;keyword&gt;Publications&lt;/keyword&gt;&lt;keyword&gt;Research Design&lt;/keyword&gt;&lt;keyword&gt;*Women&amp;apos;s Health&lt;/keyword&gt;&lt;/keywords&gt;&lt;dates&gt;&lt;year&gt;2005&lt;/year&gt;&lt;pub-dates&gt;&lt;date&gt;Oct&lt;/date&gt;&lt;/pub-dates&gt;&lt;/dates&gt;&lt;isbn&gt;0300-5771 (Print)&amp;#xD;0300-5771 (Linking)&lt;/isbn&gt;&lt;accession-num&gt;15894591&lt;/accession-num&gt;&lt;urls&gt;&lt;related-urls&gt;&lt;url&gt;http://www.ncbi.nlm.nih.gov/pubmed/15894591&lt;/url&gt;&lt;/related-urls&gt;&lt;/urls&gt;&lt;electronic-resource-num&gt;10.1093/ije/dyi098&lt;/electronic-resource-num&gt;&lt;/record&gt;&lt;/Cite&gt;&lt;/EndNote&gt;</w:instrText>
      </w:r>
      <w:r w:rsidR="00870399">
        <w:fldChar w:fldCharType="separate"/>
      </w:r>
      <w:r w:rsidR="007F3AAA">
        <w:rPr>
          <w:noProof/>
        </w:rPr>
        <w:t>(</w:t>
      </w:r>
      <w:hyperlink w:anchor="_ENREF_114" w:tooltip="Lee, 2005 #219" w:history="1">
        <w:r w:rsidR="001731F3">
          <w:rPr>
            <w:noProof/>
          </w:rPr>
          <w:t>Lee et al., 2005</w:t>
        </w:r>
      </w:hyperlink>
      <w:r w:rsidR="007F3AAA">
        <w:rPr>
          <w:noProof/>
        </w:rPr>
        <w:t>)</w:t>
      </w:r>
      <w:r w:rsidR="00870399">
        <w:fldChar w:fldCharType="end"/>
      </w:r>
      <w:r>
        <w:t xml:space="preserve">. However, participants in the 1989-95 cohort were recruited by a different method and are more geographically representative of the Australian population in their age group </w:t>
      </w:r>
      <w:r w:rsidR="00870399">
        <w:fldChar w:fldCharType="begin">
          <w:fldData xml:space="preserve">PEVuZE5vdGU+PENpdGU+PEF1dGhvcj5NaXNocmE8L0F1dGhvcj48WWVhcj4yMDE0PC9ZZWFyPjxS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==
</w:fldData>
        </w:fldChar>
      </w:r>
      <w:r w:rsidR="007F3AAA">
        <w:instrText xml:space="preserve"> ADDIN EN.CITE </w:instrText>
      </w:r>
      <w:r w:rsidR="007F3AAA">
        <w:fldChar w:fldCharType="begin">
          <w:fldData xml:space="preserve">PEVuZE5vdGU+PENpdGU+PEF1dGhvcj5NaXNocmE8L0F1dGhvcj48WWVhcj4yMDE0PC9ZZWFyPjxS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==
</w:fldData>
        </w:fldChar>
      </w:r>
      <w:r w:rsidR="007F3AAA">
        <w:instrText xml:space="preserve"> ADDIN EN.CITE.DATA </w:instrText>
      </w:r>
      <w:r w:rsidR="007F3AAA">
        <w:fldChar w:fldCharType="end"/>
      </w:r>
      <w:r w:rsidR="00870399">
        <w:fldChar w:fldCharType="separate"/>
      </w:r>
      <w:r w:rsidR="007F3AAA">
        <w:rPr>
          <w:noProof/>
        </w:rPr>
        <w:t>(</w:t>
      </w:r>
      <w:hyperlink w:anchor="_ENREF_135" w:tooltip="Mishra, 2014 #220" w:history="1">
        <w:r w:rsidR="001731F3">
          <w:rPr>
            <w:noProof/>
          </w:rPr>
          <w:t>Mishra et al., 2014</w:t>
        </w:r>
      </w:hyperlink>
      <w:r w:rsidR="007F3AAA">
        <w:rPr>
          <w:noProof/>
        </w:rPr>
        <w:t>)</w:t>
      </w:r>
      <w:r w:rsidR="00870399">
        <w:fldChar w:fldCharType="end"/>
      </w:r>
      <w:r>
        <w:t xml:space="preserve">. The </w:t>
      </w:r>
      <w:r w:rsidR="007C1D34">
        <w:t>percentage</w:t>
      </w:r>
      <w:r>
        <w:t>s of ALSWH participants classified by area of residence using the ARIA+ classification is shown in Figure 11-1.</w:t>
      </w:r>
    </w:p>
    <w:p w14:paraId="7EB57D29" w14:textId="1F34E693" w:rsidR="001615A1" w:rsidRDefault="00FB37C5" w:rsidP="001615A1">
      <w:pPr>
        <w:keepNext/>
      </w:pPr>
      <w:r>
        <w:rPr>
          <w:noProof/>
          <w:szCs w:val="24"/>
        </w:rPr>
        <w:lastRenderedPageBreak/>
        <w:drawing>
          <wp:inline distT="0" distB="0" distL="0" distR="0" wp14:anchorId="73D74DDA" wp14:editId="36625A1E">
            <wp:extent cx="5727700" cy="4295775"/>
            <wp:effectExtent l="0" t="0" r="6350" b="952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138F834F" w14:textId="6FADCCE8" w:rsidR="001615A1" w:rsidRDefault="001615A1" w:rsidP="001615A1">
      <w:pPr>
        <w:pStyle w:val="Caption"/>
      </w:pPr>
      <w:bookmarkStart w:id="479" w:name="_Toc452470023"/>
      <w:r>
        <w:t xml:space="preserve">Figure </w:t>
      </w:r>
      <w:fldSimple w:instr=" STYLEREF 1 \s ">
        <w:r w:rsidR="004675BB">
          <w:rPr>
            <w:noProof/>
          </w:rPr>
          <w:t>11</w:t>
        </w:r>
      </w:fldSimple>
      <w:r w:rsidR="003D2D66">
        <w:noBreakHyphen/>
      </w:r>
      <w:fldSimple w:instr=" SEQ Figure \* ARABIC \s 1 ">
        <w:r w:rsidR="004675BB">
          <w:rPr>
            <w:noProof/>
          </w:rPr>
          <w:t>1</w:t>
        </w:r>
      </w:fldSimple>
      <w:r>
        <w:t xml:space="preserve">: </w:t>
      </w:r>
      <w:r w:rsidR="007C1D34">
        <w:t>Percentage</w:t>
      </w:r>
      <w:r w:rsidRPr="00B50FD7">
        <w:t xml:space="preserve"> of women in each ARIA+ category at each survey for the 1973-78, 1946-51, and 1921-26 cohorts.</w:t>
      </w:r>
      <w:bookmarkEnd w:id="479"/>
    </w:p>
    <w:p w14:paraId="03AD3975" w14:textId="77777777" w:rsidR="001615A1" w:rsidRDefault="001615A1" w:rsidP="001615A1">
      <w:pPr>
        <w:rPr>
          <w:b/>
        </w:rPr>
      </w:pPr>
    </w:p>
    <w:p w14:paraId="2781E31F" w14:textId="77777777" w:rsidR="001615A1" w:rsidRPr="00420459" w:rsidRDefault="001615A1" w:rsidP="001615A1">
      <w:r>
        <w:t>Although the ALSWH study covers the majority of an adult lifespan, there are no data for two age ranges, 36-47 years and 64-72 years. Due to the oversampling of women from rural and remote areas at the start of the study, for this report another resource was used to characterise area of residence for Australian women throughout adulthood.</w:t>
      </w:r>
    </w:p>
    <w:p w14:paraId="3CF2D6C8" w14:textId="77777777" w:rsidR="001615A1" w:rsidRDefault="001615A1" w:rsidP="001615A1">
      <w:pPr>
        <w:rPr>
          <w:b/>
        </w:rPr>
      </w:pPr>
    </w:p>
    <w:p w14:paraId="4B268B2D" w14:textId="1166275B" w:rsidR="001615A1" w:rsidRPr="00194192" w:rsidRDefault="001615A1" w:rsidP="001615A1">
      <w:pPr>
        <w:pStyle w:val="Heading2"/>
      </w:pPr>
      <w:bookmarkStart w:id="480" w:name="_Toc446584343"/>
      <w:bookmarkStart w:id="481" w:name="_Toc446585465"/>
      <w:bookmarkStart w:id="482" w:name="_Toc452371077"/>
      <w:r>
        <w:t>Population characteristics by area of residence</w:t>
      </w:r>
      <w:bookmarkEnd w:id="480"/>
      <w:bookmarkEnd w:id="481"/>
      <w:bookmarkEnd w:id="482"/>
    </w:p>
    <w:p w14:paraId="20B612FE" w14:textId="089ECAAC" w:rsidR="001615A1" w:rsidRDefault="001615A1" w:rsidP="001615A1">
      <w:r>
        <w:t xml:space="preserve">Data from the 2011 Australian Census data were used to determine the </w:t>
      </w:r>
      <w:r w:rsidR="007C1D34">
        <w:t>percentages</w:t>
      </w:r>
      <w:r>
        <w:t xml:space="preserve"> of women aged 20-90 living in different areas of residence (Appendix A).  Table 11-1 shows that almost three-quarters of Australian women aged 20-90 live in a major city and one-fifth reside in an inner regional area.</w:t>
      </w:r>
    </w:p>
    <w:p w14:paraId="0403655B" w14:textId="77777777" w:rsidR="001615A1" w:rsidRDefault="001615A1" w:rsidP="001615A1">
      <w:pPr>
        <w:jc w:val="left"/>
      </w:pPr>
    </w:p>
    <w:p w14:paraId="115407B0" w14:textId="77777777" w:rsidR="001615A1" w:rsidRDefault="001615A1" w:rsidP="001615A1">
      <w:pPr>
        <w:jc w:val="left"/>
        <w:rPr>
          <w:b/>
        </w:rPr>
      </w:pPr>
    </w:p>
    <w:p w14:paraId="5FB7A42E" w14:textId="77777777" w:rsidR="001615A1" w:rsidRDefault="001615A1" w:rsidP="001615A1">
      <w:pPr>
        <w:jc w:val="left"/>
        <w:rPr>
          <w:b/>
        </w:rPr>
      </w:pPr>
    </w:p>
    <w:p w14:paraId="23227039" w14:textId="75878853" w:rsidR="001615A1" w:rsidRDefault="001615A1" w:rsidP="00720317">
      <w:pPr>
        <w:pStyle w:val="Caption"/>
        <w:keepNext/>
        <w:spacing w:after="0"/>
      </w:pPr>
      <w:bookmarkStart w:id="483" w:name="_Toc446590860"/>
      <w:bookmarkStart w:id="484" w:name="_Toc452470094"/>
      <w:r>
        <w:lastRenderedPageBreak/>
        <w:t xml:space="preserve">Table </w:t>
      </w:r>
      <w:fldSimple w:instr=" STYLEREF 1 \s ">
        <w:r w:rsidR="004675BB">
          <w:rPr>
            <w:noProof/>
          </w:rPr>
          <w:t>11</w:t>
        </w:r>
      </w:fldSimple>
      <w:r w:rsidR="003D2D66">
        <w:noBreakHyphen/>
      </w:r>
      <w:fldSimple w:instr=" SEQ Table \* ARABIC \s 1 ">
        <w:r w:rsidR="004675BB">
          <w:rPr>
            <w:noProof/>
          </w:rPr>
          <w:t>1</w:t>
        </w:r>
      </w:fldSimple>
      <w:r>
        <w:t xml:space="preserve">: </w:t>
      </w:r>
      <w:r w:rsidRPr="00E91C12">
        <w:t>Data from the 2011 Australian Census: Australian women aged 20-90 categorised by area of residence.</w:t>
      </w:r>
      <w:bookmarkEnd w:id="483"/>
      <w:bookmarkEnd w:id="484"/>
    </w:p>
    <w:tbl>
      <w:tblPr>
        <w:tblStyle w:val="TableGrid"/>
        <w:tblW w:w="0" w:type="auto"/>
        <w:jc w:val="center"/>
        <w:tblLook w:val="04A0" w:firstRow="1" w:lastRow="0" w:firstColumn="1" w:lastColumn="0" w:noHBand="0" w:noVBand="1"/>
      </w:tblPr>
      <w:tblGrid>
        <w:gridCol w:w="1980"/>
        <w:gridCol w:w="1701"/>
        <w:gridCol w:w="1276"/>
      </w:tblGrid>
      <w:tr w:rsidR="001615A1" w:rsidRPr="00E521BF" w14:paraId="2F8074CE" w14:textId="77777777" w:rsidTr="00392E07">
        <w:trPr>
          <w:jc w:val="center"/>
        </w:trPr>
        <w:tc>
          <w:tcPr>
            <w:tcW w:w="1980" w:type="dxa"/>
          </w:tcPr>
          <w:p w14:paraId="7B3809AE" w14:textId="77777777" w:rsidR="001615A1" w:rsidRPr="00E521BF" w:rsidRDefault="001615A1" w:rsidP="005673D5">
            <w:pPr>
              <w:jc w:val="left"/>
              <w:rPr>
                <w:b/>
              </w:rPr>
            </w:pPr>
            <w:r w:rsidRPr="00E521BF">
              <w:rPr>
                <w:b/>
              </w:rPr>
              <w:t>Category</w:t>
            </w:r>
          </w:p>
        </w:tc>
        <w:tc>
          <w:tcPr>
            <w:tcW w:w="1701" w:type="dxa"/>
          </w:tcPr>
          <w:p w14:paraId="2FD84349" w14:textId="77777777" w:rsidR="001615A1" w:rsidRPr="00E521BF" w:rsidRDefault="001615A1" w:rsidP="00375213">
            <w:pPr>
              <w:jc w:val="center"/>
              <w:rPr>
                <w:b/>
              </w:rPr>
            </w:pPr>
            <w:r w:rsidRPr="00E521BF">
              <w:rPr>
                <w:b/>
              </w:rPr>
              <w:t>Number</w:t>
            </w:r>
          </w:p>
        </w:tc>
        <w:tc>
          <w:tcPr>
            <w:tcW w:w="1276" w:type="dxa"/>
          </w:tcPr>
          <w:p w14:paraId="169A10BA" w14:textId="1EF9176D" w:rsidR="001615A1" w:rsidRPr="00E521BF" w:rsidRDefault="0065262B" w:rsidP="00375213">
            <w:pPr>
              <w:jc w:val="center"/>
              <w:rPr>
                <w:b/>
              </w:rPr>
            </w:pPr>
            <w:r>
              <w:rPr>
                <w:b/>
              </w:rPr>
              <w:t>Per cent</w:t>
            </w:r>
          </w:p>
        </w:tc>
      </w:tr>
      <w:tr w:rsidR="001615A1" w14:paraId="3A6C21B0" w14:textId="77777777" w:rsidTr="00392E07">
        <w:trPr>
          <w:jc w:val="center"/>
        </w:trPr>
        <w:tc>
          <w:tcPr>
            <w:tcW w:w="1980" w:type="dxa"/>
          </w:tcPr>
          <w:p w14:paraId="6E0DD661" w14:textId="1C388E50" w:rsidR="001615A1" w:rsidRDefault="001615A1" w:rsidP="00C92D18">
            <w:pPr>
              <w:jc w:val="left"/>
            </w:pPr>
            <w:r>
              <w:t xml:space="preserve">Major </w:t>
            </w:r>
            <w:r w:rsidR="00C92D18">
              <w:t>Cities</w:t>
            </w:r>
          </w:p>
        </w:tc>
        <w:tc>
          <w:tcPr>
            <w:tcW w:w="1701" w:type="dxa"/>
          </w:tcPr>
          <w:p w14:paraId="23E63563" w14:textId="77777777" w:rsidR="001615A1" w:rsidRDefault="001615A1" w:rsidP="00375213">
            <w:pPr>
              <w:jc w:val="center"/>
            </w:pPr>
            <w:r>
              <w:t>5,721,729</w:t>
            </w:r>
          </w:p>
        </w:tc>
        <w:tc>
          <w:tcPr>
            <w:tcW w:w="1276" w:type="dxa"/>
          </w:tcPr>
          <w:p w14:paraId="519ACB0A" w14:textId="77777777" w:rsidR="001615A1" w:rsidRDefault="001615A1" w:rsidP="00375213">
            <w:pPr>
              <w:jc w:val="center"/>
            </w:pPr>
            <w:r>
              <w:t>70.6</w:t>
            </w:r>
          </w:p>
        </w:tc>
      </w:tr>
      <w:tr w:rsidR="001615A1" w14:paraId="235472DF" w14:textId="77777777" w:rsidTr="00392E07">
        <w:trPr>
          <w:jc w:val="center"/>
        </w:trPr>
        <w:tc>
          <w:tcPr>
            <w:tcW w:w="1980" w:type="dxa"/>
          </w:tcPr>
          <w:p w14:paraId="61553BB8" w14:textId="7C4B21B4" w:rsidR="001615A1" w:rsidRDefault="00C92D18" w:rsidP="005673D5">
            <w:pPr>
              <w:jc w:val="left"/>
            </w:pPr>
            <w:r>
              <w:t>Inner R</w:t>
            </w:r>
            <w:r w:rsidR="001615A1">
              <w:t>egional</w:t>
            </w:r>
          </w:p>
        </w:tc>
        <w:tc>
          <w:tcPr>
            <w:tcW w:w="1701" w:type="dxa"/>
          </w:tcPr>
          <w:p w14:paraId="1DE0F96F" w14:textId="77777777" w:rsidR="001615A1" w:rsidRDefault="001615A1" w:rsidP="00375213">
            <w:pPr>
              <w:jc w:val="center"/>
            </w:pPr>
            <w:r>
              <w:t>1,493,418</w:t>
            </w:r>
          </w:p>
        </w:tc>
        <w:tc>
          <w:tcPr>
            <w:tcW w:w="1276" w:type="dxa"/>
          </w:tcPr>
          <w:p w14:paraId="5ACDC6E7" w14:textId="77777777" w:rsidR="001615A1" w:rsidRDefault="001615A1" w:rsidP="00375213">
            <w:pPr>
              <w:jc w:val="center"/>
            </w:pPr>
            <w:r>
              <w:t>18.4</w:t>
            </w:r>
          </w:p>
        </w:tc>
      </w:tr>
      <w:tr w:rsidR="001615A1" w14:paraId="3E5FA9BB" w14:textId="77777777" w:rsidTr="00392E07">
        <w:trPr>
          <w:jc w:val="center"/>
        </w:trPr>
        <w:tc>
          <w:tcPr>
            <w:tcW w:w="1980" w:type="dxa"/>
          </w:tcPr>
          <w:p w14:paraId="79C79E83" w14:textId="11474198" w:rsidR="001615A1" w:rsidRDefault="00C92D18" w:rsidP="005673D5">
            <w:pPr>
              <w:jc w:val="left"/>
            </w:pPr>
            <w:r>
              <w:t>Outer R</w:t>
            </w:r>
            <w:r w:rsidR="001615A1">
              <w:t>egional</w:t>
            </w:r>
          </w:p>
        </w:tc>
        <w:tc>
          <w:tcPr>
            <w:tcW w:w="1701" w:type="dxa"/>
          </w:tcPr>
          <w:p w14:paraId="7A190F0F" w14:textId="77777777" w:rsidR="001615A1" w:rsidRDefault="001615A1" w:rsidP="00375213">
            <w:pPr>
              <w:jc w:val="center"/>
            </w:pPr>
            <w:r>
              <w:t>711,212</w:t>
            </w:r>
          </w:p>
        </w:tc>
        <w:tc>
          <w:tcPr>
            <w:tcW w:w="1276" w:type="dxa"/>
          </w:tcPr>
          <w:p w14:paraId="2E639BE0" w14:textId="77777777" w:rsidR="001615A1" w:rsidRDefault="001615A1" w:rsidP="00375213">
            <w:pPr>
              <w:jc w:val="center"/>
            </w:pPr>
            <w:r>
              <w:t>8.8</w:t>
            </w:r>
          </w:p>
        </w:tc>
      </w:tr>
      <w:tr w:rsidR="001615A1" w14:paraId="6891414A" w14:textId="77777777" w:rsidTr="00392E07">
        <w:trPr>
          <w:jc w:val="center"/>
        </w:trPr>
        <w:tc>
          <w:tcPr>
            <w:tcW w:w="1980" w:type="dxa"/>
          </w:tcPr>
          <w:p w14:paraId="76FF3E1A" w14:textId="77777777" w:rsidR="001615A1" w:rsidRDefault="001615A1" w:rsidP="005673D5">
            <w:pPr>
              <w:jc w:val="left"/>
            </w:pPr>
            <w:r>
              <w:t>Remote</w:t>
            </w:r>
          </w:p>
        </w:tc>
        <w:tc>
          <w:tcPr>
            <w:tcW w:w="1701" w:type="dxa"/>
          </w:tcPr>
          <w:p w14:paraId="38FE5D1D" w14:textId="77777777" w:rsidR="001615A1" w:rsidRDefault="001615A1" w:rsidP="00375213">
            <w:pPr>
              <w:jc w:val="center"/>
            </w:pPr>
            <w:r>
              <w:t>159,594</w:t>
            </w:r>
          </w:p>
        </w:tc>
        <w:tc>
          <w:tcPr>
            <w:tcW w:w="1276" w:type="dxa"/>
          </w:tcPr>
          <w:p w14:paraId="1146EA25" w14:textId="77777777" w:rsidR="001615A1" w:rsidRDefault="001615A1" w:rsidP="00375213">
            <w:pPr>
              <w:jc w:val="center"/>
            </w:pPr>
            <w:r>
              <w:t>2.0</w:t>
            </w:r>
          </w:p>
        </w:tc>
      </w:tr>
      <w:tr w:rsidR="001615A1" w14:paraId="2C0D1066" w14:textId="77777777" w:rsidTr="00392E07">
        <w:trPr>
          <w:jc w:val="center"/>
        </w:trPr>
        <w:tc>
          <w:tcPr>
            <w:tcW w:w="1980" w:type="dxa"/>
          </w:tcPr>
          <w:p w14:paraId="2782A866" w14:textId="77777777" w:rsidR="001615A1" w:rsidRDefault="001615A1" w:rsidP="005673D5">
            <w:pPr>
              <w:jc w:val="left"/>
            </w:pPr>
            <w:r>
              <w:t>Other</w:t>
            </w:r>
          </w:p>
        </w:tc>
        <w:tc>
          <w:tcPr>
            <w:tcW w:w="1701" w:type="dxa"/>
          </w:tcPr>
          <w:p w14:paraId="5A8315D6" w14:textId="77777777" w:rsidR="001615A1" w:rsidRDefault="001615A1" w:rsidP="00375213">
            <w:pPr>
              <w:jc w:val="center"/>
            </w:pPr>
            <w:r>
              <w:t>17,207</w:t>
            </w:r>
          </w:p>
        </w:tc>
        <w:tc>
          <w:tcPr>
            <w:tcW w:w="1276" w:type="dxa"/>
          </w:tcPr>
          <w:p w14:paraId="71E9A933" w14:textId="77777777" w:rsidR="001615A1" w:rsidRDefault="001615A1" w:rsidP="00375213">
            <w:pPr>
              <w:jc w:val="center"/>
            </w:pPr>
            <w:r>
              <w:t>0.2</w:t>
            </w:r>
          </w:p>
        </w:tc>
      </w:tr>
    </w:tbl>
    <w:p w14:paraId="0C3AF119" w14:textId="77777777" w:rsidR="001615A1" w:rsidRDefault="001615A1" w:rsidP="001615A1">
      <w:pPr>
        <w:jc w:val="left"/>
      </w:pPr>
    </w:p>
    <w:p w14:paraId="4C400FF7" w14:textId="6CE5774D" w:rsidR="001615A1" w:rsidRDefault="001615A1" w:rsidP="001615A1">
      <w:r>
        <w:t xml:space="preserve">Figure 11-2 shows that approximately 75 </w:t>
      </w:r>
      <w:r w:rsidR="0065262B">
        <w:t>per cent</w:t>
      </w:r>
      <w:r>
        <w:t xml:space="preserve"> of young women aged up to 30 years lived in a major city and this gradually decreased to 65 </w:t>
      </w:r>
      <w:r w:rsidR="0065262B">
        <w:t>per cent</w:t>
      </w:r>
      <w:r>
        <w:t xml:space="preserve"> at the age of 69 years when the </w:t>
      </w:r>
      <w:r w:rsidR="00185F71">
        <w:t>percentage</w:t>
      </w:r>
      <w:r>
        <w:t xml:space="preserve"> increased again. </w:t>
      </w:r>
    </w:p>
    <w:p w14:paraId="50B1664C" w14:textId="57EC218C" w:rsidR="001615A1" w:rsidRDefault="00FB37C5" w:rsidP="001615A1">
      <w:pPr>
        <w:keepNext/>
        <w:jc w:val="center"/>
      </w:pPr>
      <w:r>
        <w:rPr>
          <w:noProof/>
          <w:szCs w:val="24"/>
        </w:rPr>
        <w:drawing>
          <wp:inline distT="0" distB="0" distL="0" distR="0" wp14:anchorId="7F3C8914" wp14:editId="51586007">
            <wp:extent cx="4877435" cy="3457575"/>
            <wp:effectExtent l="0" t="0" r="0"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6">
                      <a:extLst>
                        <a:ext uri="{28A0092B-C50C-407E-A947-70E740481C1C}">
                          <a14:useLocalDpi xmlns:a14="http://schemas.microsoft.com/office/drawing/2010/main" val="0"/>
                        </a:ext>
                      </a:extLst>
                    </a:blip>
                    <a:srcRect b="5457"/>
                    <a:stretch/>
                  </pic:blipFill>
                  <pic:spPr bwMode="auto">
                    <a:xfrm>
                      <a:off x="0" y="0"/>
                      <a:ext cx="4878000" cy="3457976"/>
                    </a:xfrm>
                    <a:prstGeom prst="rect">
                      <a:avLst/>
                    </a:prstGeom>
                    <a:noFill/>
                    <a:ln>
                      <a:noFill/>
                    </a:ln>
                    <a:extLst>
                      <a:ext uri="{53640926-AAD7-44D8-BBD7-CCE9431645EC}">
                        <a14:shadowObscured xmlns:a14="http://schemas.microsoft.com/office/drawing/2010/main"/>
                      </a:ext>
                    </a:extLst>
                  </pic:spPr>
                </pic:pic>
              </a:graphicData>
            </a:graphic>
          </wp:inline>
        </w:drawing>
      </w:r>
    </w:p>
    <w:p w14:paraId="40AE5D35" w14:textId="7A58C316" w:rsidR="001615A1" w:rsidRDefault="001615A1" w:rsidP="001615A1">
      <w:pPr>
        <w:pStyle w:val="Caption"/>
        <w:rPr>
          <w:b w:val="0"/>
        </w:rPr>
      </w:pPr>
      <w:bookmarkStart w:id="485" w:name="_Toc452470024"/>
      <w:r>
        <w:t xml:space="preserve">Figure </w:t>
      </w:r>
      <w:fldSimple w:instr=" STYLEREF 1 \s ">
        <w:r w:rsidR="004675BB">
          <w:rPr>
            <w:noProof/>
          </w:rPr>
          <w:t>11</w:t>
        </w:r>
      </w:fldSimple>
      <w:r w:rsidR="003D2D66">
        <w:noBreakHyphen/>
      </w:r>
      <w:fldSimple w:instr=" SEQ Figure \* ARABIC \s 1 ">
        <w:r w:rsidR="004675BB">
          <w:rPr>
            <w:noProof/>
          </w:rPr>
          <w:t>2</w:t>
        </w:r>
      </w:fldSimple>
      <w:r>
        <w:t xml:space="preserve">: </w:t>
      </w:r>
      <w:r w:rsidRPr="00830C8E">
        <w:t xml:space="preserve">Data from the 2011 Australian Census: </w:t>
      </w:r>
      <w:r w:rsidR="007C1D34">
        <w:t>Prevalence</w:t>
      </w:r>
      <w:r w:rsidRPr="00830C8E">
        <w:t xml:space="preserve"> of Australian women aged 20-90 who lived in a major city.</w:t>
      </w:r>
      <w:bookmarkEnd w:id="485"/>
    </w:p>
    <w:p w14:paraId="7C3A8DCC" w14:textId="77777777" w:rsidR="001615A1" w:rsidRDefault="001615A1" w:rsidP="001615A1">
      <w:pPr>
        <w:rPr>
          <w:b/>
        </w:rPr>
      </w:pPr>
    </w:p>
    <w:p w14:paraId="6D5EB940" w14:textId="1E8E713F" w:rsidR="001615A1" w:rsidRDefault="001615A1" w:rsidP="001615A1">
      <w:pPr>
        <w:pStyle w:val="Heading2"/>
        <w:rPr>
          <w:b w:val="0"/>
        </w:rPr>
      </w:pPr>
      <w:bookmarkStart w:id="486" w:name="_Toc446584344"/>
      <w:bookmarkStart w:id="487" w:name="_Toc446585466"/>
      <w:bookmarkStart w:id="488" w:name="_Toc452371078"/>
      <w:r>
        <w:t>Projections of prevalence of city living over the next 20 years</w:t>
      </w:r>
      <w:bookmarkEnd w:id="486"/>
      <w:bookmarkEnd w:id="487"/>
      <w:bookmarkEnd w:id="488"/>
    </w:p>
    <w:p w14:paraId="65F5CD0D" w14:textId="190A6AB4" w:rsidR="001615A1" w:rsidRDefault="001615A1" w:rsidP="001615A1">
      <w:r>
        <w:t xml:space="preserve">Assuming that the age-specific </w:t>
      </w:r>
      <w:r w:rsidR="007C1D34">
        <w:t>prevalence</w:t>
      </w:r>
      <w:r>
        <w:t xml:space="preserve"> of women living in a major city remained the same over the next 20 years, the number and </w:t>
      </w:r>
      <w:r w:rsidR="00185F71">
        <w:t>percentage</w:t>
      </w:r>
      <w:r>
        <w:t xml:space="preserve"> of Australian women aged 20-90 who live in a major city was</w:t>
      </w:r>
      <w:r w:rsidRPr="001C2134">
        <w:t xml:space="preserve"> </w:t>
      </w:r>
      <w:r>
        <w:t xml:space="preserve">projected from 2015 to 2035. The age-specific estimates for women living </w:t>
      </w:r>
      <w:r>
        <w:lastRenderedPageBreak/>
        <w:t xml:space="preserve">in the city were multiplied by the projected number of women aged 20 to 90 years at every year from 2015 to 2035 to predict the number and </w:t>
      </w:r>
      <w:r w:rsidR="00185F71">
        <w:t>percentage</w:t>
      </w:r>
      <w:r>
        <w:t xml:space="preserve"> of women who lived in a major city (Appendix C). Briefly, the ABS produced three different scenarios (Series A, B, and C) for the Australian population from 2012 to 2011. Series B is based on current (at 2012) rates of fertility, life expectancy at birth, and net overseas migration. Series A assumes higher rates for all three characteristics, whereas Series C assumes lower fertility and net overseas migration rates and unchanged life expectancy.</w:t>
      </w:r>
    </w:p>
    <w:p w14:paraId="21C84EDB" w14:textId="77777777" w:rsidR="001615A1" w:rsidRDefault="001615A1" w:rsidP="001615A1"/>
    <w:p w14:paraId="1C85E6F3" w14:textId="49665C2D" w:rsidR="001615A1" w:rsidRDefault="001615A1" w:rsidP="001615A1">
      <w:r>
        <w:t xml:space="preserve">Figure 11-3 and Table 11-2 show that an estimated 6.3 million women lived in a major city in 2015 and this is predicted to increase to 8.9 million (series A), 8.6 million (series B), and 8.3 million (series C) by 2035. The </w:t>
      </w:r>
      <w:r w:rsidR="007C1D34">
        <w:t>prevalence</w:t>
      </w:r>
      <w:r>
        <w:t xml:space="preserve"> of women living in a major city is predicted to remain relatively constant from 2015 to 2035 at approximately 70.3-70.6 </w:t>
      </w:r>
      <w:r w:rsidR="0065262B">
        <w:t>per cent</w:t>
      </w:r>
      <w:r>
        <w:t xml:space="preserve"> (Figure 11-4, Table 11-2).</w:t>
      </w:r>
    </w:p>
    <w:p w14:paraId="57F9C561" w14:textId="77777777" w:rsidR="001615A1" w:rsidRDefault="001615A1" w:rsidP="001615A1"/>
    <w:p w14:paraId="2415F08F" w14:textId="252677DC" w:rsidR="001615A1" w:rsidRDefault="00FB37C5" w:rsidP="001615A1">
      <w:pPr>
        <w:keepNext/>
        <w:jc w:val="center"/>
      </w:pPr>
      <w:r>
        <w:rPr>
          <w:noProof/>
          <w:szCs w:val="24"/>
        </w:rPr>
        <w:drawing>
          <wp:inline distT="0" distB="0" distL="0" distR="0" wp14:anchorId="25F69FC6" wp14:editId="6F28426C">
            <wp:extent cx="4924800" cy="3675600"/>
            <wp:effectExtent l="0" t="0" r="9525" b="127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78BA5B03" w14:textId="1C388E3B" w:rsidR="001615A1" w:rsidRDefault="001615A1" w:rsidP="001615A1">
      <w:pPr>
        <w:pStyle w:val="Caption"/>
        <w:rPr>
          <w:b w:val="0"/>
        </w:rPr>
      </w:pPr>
      <w:bookmarkStart w:id="489" w:name="_Toc452470025"/>
      <w:r>
        <w:t xml:space="preserve">Figure </w:t>
      </w:r>
      <w:fldSimple w:instr=" STYLEREF 1 \s ">
        <w:r w:rsidR="004675BB">
          <w:rPr>
            <w:noProof/>
          </w:rPr>
          <w:t>11</w:t>
        </w:r>
      </w:fldSimple>
      <w:r w:rsidR="003D2D66">
        <w:noBreakHyphen/>
      </w:r>
      <w:fldSimple w:instr=" SEQ Figure \* ARABIC \s 1 ">
        <w:r w:rsidR="004675BB">
          <w:rPr>
            <w:noProof/>
          </w:rPr>
          <w:t>3</w:t>
        </w:r>
      </w:fldSimple>
      <w:r>
        <w:t xml:space="preserve">: </w:t>
      </w:r>
      <w:r w:rsidRPr="004228E4">
        <w:t>Projected number of Australian women aged 20-90 who live in a major city from 2015 to 2035</w:t>
      </w:r>
      <w:bookmarkEnd w:id="489"/>
    </w:p>
    <w:p w14:paraId="2072D46D" w14:textId="77777777" w:rsidR="001615A1" w:rsidRPr="00F90B9C" w:rsidRDefault="001615A1" w:rsidP="001615A1">
      <w:pPr>
        <w:spacing w:before="0" w:after="0" w:line="240" w:lineRule="auto"/>
        <w:jc w:val="left"/>
        <w:rPr>
          <w:b/>
          <w:color w:val="000000" w:themeColor="text1"/>
        </w:rPr>
      </w:pPr>
    </w:p>
    <w:p w14:paraId="5C84DDC8" w14:textId="77777777" w:rsidR="00392E07" w:rsidRDefault="00392E07">
      <w:pPr>
        <w:spacing w:before="0" w:after="0" w:line="240" w:lineRule="auto"/>
        <w:jc w:val="left"/>
        <w:rPr>
          <w:b/>
          <w:bCs/>
          <w:szCs w:val="18"/>
        </w:rPr>
      </w:pPr>
      <w:bookmarkStart w:id="490" w:name="_Toc446590861"/>
      <w:r>
        <w:br w:type="page"/>
      </w:r>
    </w:p>
    <w:p w14:paraId="704C26B2" w14:textId="2A2EB28F" w:rsidR="001615A1" w:rsidRDefault="001615A1" w:rsidP="00720317">
      <w:pPr>
        <w:pStyle w:val="Caption"/>
        <w:keepNext/>
        <w:spacing w:after="0"/>
      </w:pPr>
      <w:bookmarkStart w:id="491" w:name="_Toc452470095"/>
      <w:r>
        <w:lastRenderedPageBreak/>
        <w:t xml:space="preserve">Table </w:t>
      </w:r>
      <w:fldSimple w:instr=" STYLEREF 1 \s ">
        <w:r w:rsidR="004675BB">
          <w:rPr>
            <w:noProof/>
          </w:rPr>
          <w:t>11</w:t>
        </w:r>
      </w:fldSimple>
      <w:r w:rsidR="003D2D66">
        <w:noBreakHyphen/>
      </w:r>
      <w:fldSimple w:instr=" SEQ Table \* ARABIC \s 1 ">
        <w:r w:rsidR="004675BB">
          <w:rPr>
            <w:noProof/>
          </w:rPr>
          <w:t>2</w:t>
        </w:r>
      </w:fldSimple>
      <w:r>
        <w:t xml:space="preserve">: </w:t>
      </w:r>
      <w:r w:rsidRPr="006C3C05">
        <w:t>Projected number and p</w:t>
      </w:r>
      <w:r w:rsidR="007C1D34">
        <w:t>revalence</w:t>
      </w:r>
      <w:r w:rsidRPr="006C3C05">
        <w:t xml:space="preserve"> of women in Australia who live in a major city from 2015 to 2035.</w:t>
      </w:r>
      <w:bookmarkEnd w:id="490"/>
      <w:bookmarkEnd w:id="491"/>
    </w:p>
    <w:tbl>
      <w:tblPr>
        <w:tblStyle w:val="TableGrid"/>
        <w:tblW w:w="0" w:type="auto"/>
        <w:tblLook w:val="04A0" w:firstRow="1" w:lastRow="0" w:firstColumn="1" w:lastColumn="0" w:noHBand="0" w:noVBand="1"/>
      </w:tblPr>
      <w:tblGrid>
        <w:gridCol w:w="1308"/>
        <w:gridCol w:w="1283"/>
        <w:gridCol w:w="1284"/>
        <w:gridCol w:w="1283"/>
        <w:gridCol w:w="1284"/>
        <w:gridCol w:w="1283"/>
        <w:gridCol w:w="1285"/>
      </w:tblGrid>
      <w:tr w:rsidR="001615A1" w:rsidRPr="0007545B" w14:paraId="047C7A52" w14:textId="77777777" w:rsidTr="005673D5">
        <w:tc>
          <w:tcPr>
            <w:tcW w:w="1308" w:type="dxa"/>
            <w:vMerge w:val="restart"/>
            <w:vAlign w:val="center"/>
          </w:tcPr>
          <w:p w14:paraId="34757759" w14:textId="77777777" w:rsidR="001615A1" w:rsidRPr="0007545B" w:rsidRDefault="001615A1" w:rsidP="005673D5">
            <w:pPr>
              <w:spacing w:before="0" w:after="0"/>
              <w:jc w:val="center"/>
              <w:rPr>
                <w:b/>
              </w:rPr>
            </w:pPr>
            <w:r w:rsidRPr="0007545B">
              <w:rPr>
                <w:b/>
              </w:rPr>
              <w:t>Year</w:t>
            </w:r>
          </w:p>
        </w:tc>
        <w:tc>
          <w:tcPr>
            <w:tcW w:w="7702" w:type="dxa"/>
            <w:gridSpan w:val="6"/>
            <w:vAlign w:val="center"/>
          </w:tcPr>
          <w:p w14:paraId="19704E67" w14:textId="77777777" w:rsidR="001615A1" w:rsidRPr="0007545B" w:rsidRDefault="001615A1" w:rsidP="005673D5">
            <w:pPr>
              <w:spacing w:before="0" w:after="0"/>
              <w:jc w:val="center"/>
              <w:rPr>
                <w:b/>
              </w:rPr>
            </w:pPr>
            <w:r w:rsidRPr="0007545B">
              <w:rPr>
                <w:b/>
              </w:rPr>
              <w:t>Population projection</w:t>
            </w:r>
          </w:p>
        </w:tc>
      </w:tr>
      <w:tr w:rsidR="001615A1" w:rsidRPr="0007545B" w14:paraId="1D9D043C" w14:textId="77777777" w:rsidTr="005673D5">
        <w:tc>
          <w:tcPr>
            <w:tcW w:w="1308" w:type="dxa"/>
            <w:vMerge/>
          </w:tcPr>
          <w:p w14:paraId="366D5868" w14:textId="77777777" w:rsidR="001615A1" w:rsidRPr="0007545B" w:rsidRDefault="001615A1" w:rsidP="005673D5">
            <w:pPr>
              <w:spacing w:before="0" w:after="0"/>
              <w:jc w:val="center"/>
              <w:rPr>
                <w:b/>
              </w:rPr>
            </w:pPr>
          </w:p>
        </w:tc>
        <w:tc>
          <w:tcPr>
            <w:tcW w:w="2567" w:type="dxa"/>
            <w:gridSpan w:val="2"/>
            <w:vAlign w:val="center"/>
          </w:tcPr>
          <w:p w14:paraId="1BE5659A" w14:textId="77777777" w:rsidR="001615A1" w:rsidRPr="0007545B" w:rsidRDefault="001615A1" w:rsidP="005673D5">
            <w:pPr>
              <w:spacing w:before="0" w:after="0"/>
              <w:jc w:val="center"/>
              <w:rPr>
                <w:b/>
              </w:rPr>
            </w:pPr>
            <w:r>
              <w:rPr>
                <w:b/>
              </w:rPr>
              <w:t xml:space="preserve">Series </w:t>
            </w:r>
            <w:r w:rsidRPr="0007545B">
              <w:rPr>
                <w:b/>
              </w:rPr>
              <w:t>A</w:t>
            </w:r>
          </w:p>
        </w:tc>
        <w:tc>
          <w:tcPr>
            <w:tcW w:w="2567" w:type="dxa"/>
            <w:gridSpan w:val="2"/>
            <w:vAlign w:val="center"/>
          </w:tcPr>
          <w:p w14:paraId="4A7773ED" w14:textId="77777777" w:rsidR="001615A1" w:rsidRPr="0007545B" w:rsidRDefault="001615A1" w:rsidP="005673D5">
            <w:pPr>
              <w:spacing w:before="0" w:after="0"/>
              <w:jc w:val="center"/>
              <w:rPr>
                <w:b/>
              </w:rPr>
            </w:pPr>
            <w:r>
              <w:rPr>
                <w:b/>
              </w:rPr>
              <w:t xml:space="preserve">Series </w:t>
            </w:r>
            <w:r w:rsidRPr="0007545B">
              <w:rPr>
                <w:b/>
              </w:rPr>
              <w:t>B</w:t>
            </w:r>
          </w:p>
        </w:tc>
        <w:tc>
          <w:tcPr>
            <w:tcW w:w="2568" w:type="dxa"/>
            <w:gridSpan w:val="2"/>
            <w:vAlign w:val="center"/>
          </w:tcPr>
          <w:p w14:paraId="63A720AA" w14:textId="77777777" w:rsidR="001615A1" w:rsidRPr="0007545B" w:rsidRDefault="001615A1" w:rsidP="005673D5">
            <w:pPr>
              <w:spacing w:before="0" w:after="0"/>
              <w:jc w:val="center"/>
              <w:rPr>
                <w:b/>
              </w:rPr>
            </w:pPr>
            <w:r>
              <w:rPr>
                <w:b/>
              </w:rPr>
              <w:t xml:space="preserve">Series </w:t>
            </w:r>
            <w:r w:rsidRPr="0007545B">
              <w:rPr>
                <w:b/>
              </w:rPr>
              <w:t>C</w:t>
            </w:r>
          </w:p>
        </w:tc>
      </w:tr>
      <w:tr w:rsidR="001615A1" w:rsidRPr="0007545B" w14:paraId="530956C4" w14:textId="77777777" w:rsidTr="005673D5">
        <w:tc>
          <w:tcPr>
            <w:tcW w:w="1308" w:type="dxa"/>
            <w:vMerge/>
          </w:tcPr>
          <w:p w14:paraId="2BB8298C" w14:textId="77777777" w:rsidR="001615A1" w:rsidRPr="0007545B" w:rsidRDefault="001615A1" w:rsidP="005673D5">
            <w:pPr>
              <w:spacing w:before="0" w:after="0"/>
              <w:jc w:val="center"/>
              <w:rPr>
                <w:b/>
              </w:rPr>
            </w:pPr>
          </w:p>
        </w:tc>
        <w:tc>
          <w:tcPr>
            <w:tcW w:w="1283" w:type="dxa"/>
          </w:tcPr>
          <w:p w14:paraId="531E98BB" w14:textId="77777777" w:rsidR="001615A1" w:rsidRPr="0007545B" w:rsidRDefault="001615A1" w:rsidP="005673D5">
            <w:pPr>
              <w:spacing w:before="0" w:after="0"/>
              <w:jc w:val="center"/>
              <w:rPr>
                <w:b/>
              </w:rPr>
            </w:pPr>
            <w:r w:rsidRPr="0007545B">
              <w:rPr>
                <w:b/>
              </w:rPr>
              <w:t>n</w:t>
            </w:r>
          </w:p>
        </w:tc>
        <w:tc>
          <w:tcPr>
            <w:tcW w:w="1284" w:type="dxa"/>
          </w:tcPr>
          <w:p w14:paraId="57D6129A" w14:textId="77777777" w:rsidR="001615A1" w:rsidRPr="0007545B" w:rsidRDefault="001615A1" w:rsidP="005673D5">
            <w:pPr>
              <w:spacing w:before="0" w:after="0"/>
              <w:jc w:val="center"/>
              <w:rPr>
                <w:b/>
              </w:rPr>
            </w:pPr>
            <w:r w:rsidRPr="0007545B">
              <w:rPr>
                <w:b/>
              </w:rPr>
              <w:t>%</w:t>
            </w:r>
          </w:p>
        </w:tc>
        <w:tc>
          <w:tcPr>
            <w:tcW w:w="1283" w:type="dxa"/>
          </w:tcPr>
          <w:p w14:paraId="4A948186" w14:textId="77777777" w:rsidR="001615A1" w:rsidRPr="0007545B" w:rsidRDefault="001615A1" w:rsidP="005673D5">
            <w:pPr>
              <w:spacing w:before="0" w:after="0"/>
              <w:jc w:val="center"/>
              <w:rPr>
                <w:b/>
              </w:rPr>
            </w:pPr>
            <w:r w:rsidRPr="0007545B">
              <w:rPr>
                <w:b/>
              </w:rPr>
              <w:t>n</w:t>
            </w:r>
          </w:p>
        </w:tc>
        <w:tc>
          <w:tcPr>
            <w:tcW w:w="1284" w:type="dxa"/>
          </w:tcPr>
          <w:p w14:paraId="3E39DAE1" w14:textId="77777777" w:rsidR="001615A1" w:rsidRPr="0007545B" w:rsidRDefault="001615A1" w:rsidP="005673D5">
            <w:pPr>
              <w:spacing w:before="0" w:after="0"/>
              <w:jc w:val="center"/>
              <w:rPr>
                <w:b/>
              </w:rPr>
            </w:pPr>
            <w:r w:rsidRPr="0007545B">
              <w:rPr>
                <w:b/>
              </w:rPr>
              <w:t>%</w:t>
            </w:r>
          </w:p>
        </w:tc>
        <w:tc>
          <w:tcPr>
            <w:tcW w:w="1283" w:type="dxa"/>
          </w:tcPr>
          <w:p w14:paraId="4C8EC47A" w14:textId="77777777" w:rsidR="001615A1" w:rsidRPr="0007545B" w:rsidRDefault="001615A1" w:rsidP="005673D5">
            <w:pPr>
              <w:spacing w:before="0" w:after="0"/>
              <w:jc w:val="center"/>
              <w:rPr>
                <w:b/>
              </w:rPr>
            </w:pPr>
            <w:r w:rsidRPr="0007545B">
              <w:rPr>
                <w:b/>
              </w:rPr>
              <w:t>n</w:t>
            </w:r>
          </w:p>
        </w:tc>
        <w:tc>
          <w:tcPr>
            <w:tcW w:w="1285" w:type="dxa"/>
          </w:tcPr>
          <w:p w14:paraId="1C1454E3" w14:textId="77777777" w:rsidR="001615A1" w:rsidRPr="0007545B" w:rsidRDefault="001615A1" w:rsidP="005673D5">
            <w:pPr>
              <w:spacing w:before="0" w:after="0"/>
              <w:jc w:val="center"/>
              <w:rPr>
                <w:b/>
              </w:rPr>
            </w:pPr>
            <w:r w:rsidRPr="0007545B">
              <w:rPr>
                <w:b/>
              </w:rPr>
              <w:t>%</w:t>
            </w:r>
          </w:p>
        </w:tc>
      </w:tr>
      <w:tr w:rsidR="001615A1" w:rsidRPr="0007545B" w14:paraId="07F39399" w14:textId="77777777" w:rsidTr="005673D5">
        <w:tc>
          <w:tcPr>
            <w:tcW w:w="1308" w:type="dxa"/>
          </w:tcPr>
          <w:p w14:paraId="28526FED" w14:textId="77777777" w:rsidR="001615A1" w:rsidRPr="0007545B" w:rsidRDefault="001615A1" w:rsidP="005673D5">
            <w:pPr>
              <w:jc w:val="center"/>
              <w:rPr>
                <w:b/>
              </w:rPr>
            </w:pPr>
            <w:r w:rsidRPr="0007545B">
              <w:rPr>
                <w:b/>
              </w:rPr>
              <w:t>2015</w:t>
            </w:r>
          </w:p>
        </w:tc>
        <w:tc>
          <w:tcPr>
            <w:tcW w:w="1283" w:type="dxa"/>
          </w:tcPr>
          <w:p w14:paraId="7D9C9EF3" w14:textId="77777777" w:rsidR="001615A1" w:rsidRPr="00773AAA" w:rsidRDefault="001615A1" w:rsidP="005673D5">
            <w:pPr>
              <w:jc w:val="center"/>
            </w:pPr>
            <w:r w:rsidRPr="00773AAA">
              <w:rPr>
                <w:rFonts w:cs="Arial"/>
                <w:color w:val="000000"/>
              </w:rPr>
              <w:t>6</w:t>
            </w:r>
            <w:r>
              <w:rPr>
                <w:rFonts w:cs="Arial"/>
                <w:color w:val="000000"/>
              </w:rPr>
              <w:t>,</w:t>
            </w:r>
            <w:r w:rsidRPr="00773AAA">
              <w:rPr>
                <w:rFonts w:cs="Arial"/>
                <w:color w:val="000000"/>
              </w:rPr>
              <w:t>372</w:t>
            </w:r>
            <w:r>
              <w:rPr>
                <w:rFonts w:cs="Arial"/>
                <w:color w:val="000000"/>
              </w:rPr>
              <w:t>,</w:t>
            </w:r>
            <w:r w:rsidRPr="00773AAA">
              <w:rPr>
                <w:rFonts w:cs="Arial"/>
                <w:color w:val="000000"/>
              </w:rPr>
              <w:t>529</w:t>
            </w:r>
          </w:p>
        </w:tc>
        <w:tc>
          <w:tcPr>
            <w:tcW w:w="1284" w:type="dxa"/>
          </w:tcPr>
          <w:p w14:paraId="7C8AD7E5" w14:textId="77777777" w:rsidR="001615A1" w:rsidRPr="00773AAA" w:rsidRDefault="001615A1" w:rsidP="005673D5">
            <w:pPr>
              <w:jc w:val="center"/>
            </w:pPr>
            <w:r w:rsidRPr="00773AAA">
              <w:rPr>
                <w:rFonts w:cs="Arial"/>
                <w:color w:val="000000"/>
              </w:rPr>
              <w:t>70.6</w:t>
            </w:r>
          </w:p>
        </w:tc>
        <w:tc>
          <w:tcPr>
            <w:tcW w:w="1283" w:type="dxa"/>
          </w:tcPr>
          <w:p w14:paraId="758963B3" w14:textId="77777777" w:rsidR="001615A1" w:rsidRPr="00773AAA" w:rsidRDefault="001615A1" w:rsidP="005673D5">
            <w:pPr>
              <w:jc w:val="center"/>
            </w:pPr>
            <w:r w:rsidRPr="00773AAA">
              <w:rPr>
                <w:rFonts w:cs="Arial"/>
                <w:color w:val="000000"/>
              </w:rPr>
              <w:t>6</w:t>
            </w:r>
            <w:r>
              <w:rPr>
                <w:rFonts w:cs="Arial"/>
                <w:color w:val="000000"/>
              </w:rPr>
              <w:t>,</w:t>
            </w:r>
            <w:r w:rsidRPr="00773AAA">
              <w:rPr>
                <w:rFonts w:cs="Arial"/>
                <w:color w:val="000000"/>
              </w:rPr>
              <w:t>361</w:t>
            </w:r>
            <w:r>
              <w:rPr>
                <w:rFonts w:cs="Arial"/>
                <w:color w:val="000000"/>
              </w:rPr>
              <w:t>,</w:t>
            </w:r>
            <w:r w:rsidRPr="00773AAA">
              <w:rPr>
                <w:rFonts w:cs="Arial"/>
                <w:color w:val="000000"/>
              </w:rPr>
              <w:t>196</w:t>
            </w:r>
          </w:p>
        </w:tc>
        <w:tc>
          <w:tcPr>
            <w:tcW w:w="1284" w:type="dxa"/>
          </w:tcPr>
          <w:p w14:paraId="32C2BF71" w14:textId="77777777" w:rsidR="001615A1" w:rsidRPr="00773AAA" w:rsidRDefault="001615A1" w:rsidP="005673D5">
            <w:pPr>
              <w:jc w:val="center"/>
            </w:pPr>
            <w:r w:rsidRPr="00773AAA">
              <w:rPr>
                <w:rFonts w:cs="Arial"/>
                <w:color w:val="000000"/>
              </w:rPr>
              <w:t>70.6</w:t>
            </w:r>
          </w:p>
        </w:tc>
        <w:tc>
          <w:tcPr>
            <w:tcW w:w="1283" w:type="dxa"/>
          </w:tcPr>
          <w:p w14:paraId="74371DCD" w14:textId="77777777" w:rsidR="001615A1" w:rsidRPr="00773AAA" w:rsidRDefault="001615A1" w:rsidP="005673D5">
            <w:pPr>
              <w:jc w:val="center"/>
            </w:pPr>
            <w:r w:rsidRPr="00773AAA">
              <w:rPr>
                <w:rFonts w:cs="Arial"/>
                <w:color w:val="000000"/>
              </w:rPr>
              <w:t>6</w:t>
            </w:r>
            <w:r>
              <w:rPr>
                <w:rFonts w:cs="Arial"/>
                <w:color w:val="000000"/>
              </w:rPr>
              <w:t>,</w:t>
            </w:r>
            <w:r w:rsidRPr="00773AAA">
              <w:rPr>
                <w:rFonts w:cs="Arial"/>
                <w:color w:val="000000"/>
              </w:rPr>
              <w:t>349</w:t>
            </w:r>
            <w:r>
              <w:rPr>
                <w:rFonts w:cs="Arial"/>
                <w:color w:val="000000"/>
              </w:rPr>
              <w:t>,</w:t>
            </w:r>
            <w:r w:rsidRPr="00773AAA">
              <w:rPr>
                <w:rFonts w:cs="Arial"/>
                <w:color w:val="000000"/>
              </w:rPr>
              <w:t>592</w:t>
            </w:r>
          </w:p>
        </w:tc>
        <w:tc>
          <w:tcPr>
            <w:tcW w:w="1285" w:type="dxa"/>
          </w:tcPr>
          <w:p w14:paraId="017F33D1" w14:textId="77777777" w:rsidR="001615A1" w:rsidRPr="00773AAA" w:rsidRDefault="001615A1" w:rsidP="005673D5">
            <w:pPr>
              <w:jc w:val="center"/>
            </w:pPr>
            <w:r w:rsidRPr="00773AAA">
              <w:rPr>
                <w:rFonts w:cs="Arial"/>
                <w:color w:val="000000"/>
              </w:rPr>
              <w:t>70.6</w:t>
            </w:r>
          </w:p>
        </w:tc>
      </w:tr>
      <w:tr w:rsidR="001615A1" w:rsidRPr="0007545B" w14:paraId="5F8574B3" w14:textId="77777777" w:rsidTr="005673D5">
        <w:tc>
          <w:tcPr>
            <w:tcW w:w="1308" w:type="dxa"/>
          </w:tcPr>
          <w:p w14:paraId="267210AD" w14:textId="77777777" w:rsidR="001615A1" w:rsidRPr="0007545B" w:rsidRDefault="001615A1" w:rsidP="005673D5">
            <w:pPr>
              <w:jc w:val="center"/>
              <w:rPr>
                <w:b/>
              </w:rPr>
            </w:pPr>
            <w:r w:rsidRPr="0007545B">
              <w:rPr>
                <w:b/>
              </w:rPr>
              <w:t>2020</w:t>
            </w:r>
          </w:p>
        </w:tc>
        <w:tc>
          <w:tcPr>
            <w:tcW w:w="1283" w:type="dxa"/>
          </w:tcPr>
          <w:p w14:paraId="00F695C1" w14:textId="77777777" w:rsidR="001615A1" w:rsidRPr="00773AAA" w:rsidRDefault="001615A1" w:rsidP="005673D5">
            <w:pPr>
              <w:jc w:val="center"/>
            </w:pPr>
            <w:r w:rsidRPr="00773AAA">
              <w:rPr>
                <w:rFonts w:cs="Arial"/>
                <w:color w:val="000000"/>
              </w:rPr>
              <w:t>6</w:t>
            </w:r>
            <w:r>
              <w:rPr>
                <w:rFonts w:cs="Arial"/>
                <w:color w:val="000000"/>
              </w:rPr>
              <w:t>,</w:t>
            </w:r>
            <w:r w:rsidRPr="00773AAA">
              <w:rPr>
                <w:rFonts w:cs="Arial"/>
                <w:color w:val="000000"/>
              </w:rPr>
              <w:t>972</w:t>
            </w:r>
            <w:r>
              <w:rPr>
                <w:rFonts w:cs="Arial"/>
                <w:color w:val="000000"/>
              </w:rPr>
              <w:t>,</w:t>
            </w:r>
            <w:r w:rsidRPr="00773AAA">
              <w:rPr>
                <w:rFonts w:cs="Arial"/>
                <w:color w:val="000000"/>
              </w:rPr>
              <w:t>809</w:t>
            </w:r>
          </w:p>
        </w:tc>
        <w:tc>
          <w:tcPr>
            <w:tcW w:w="1284" w:type="dxa"/>
          </w:tcPr>
          <w:p w14:paraId="0EDBC13B" w14:textId="77777777" w:rsidR="001615A1" w:rsidRPr="00773AAA" w:rsidRDefault="001615A1" w:rsidP="005673D5">
            <w:pPr>
              <w:jc w:val="center"/>
            </w:pPr>
            <w:r w:rsidRPr="00773AAA">
              <w:rPr>
                <w:rFonts w:cs="Arial"/>
                <w:color w:val="000000"/>
              </w:rPr>
              <w:t>70.6</w:t>
            </w:r>
          </w:p>
        </w:tc>
        <w:tc>
          <w:tcPr>
            <w:tcW w:w="1283" w:type="dxa"/>
          </w:tcPr>
          <w:p w14:paraId="1F90A16E" w14:textId="77777777" w:rsidR="001615A1" w:rsidRPr="00773AAA" w:rsidRDefault="001615A1" w:rsidP="005673D5">
            <w:pPr>
              <w:jc w:val="center"/>
            </w:pPr>
            <w:r w:rsidRPr="00773AAA">
              <w:rPr>
                <w:rFonts w:cs="Arial"/>
                <w:color w:val="000000"/>
              </w:rPr>
              <w:t>6</w:t>
            </w:r>
            <w:r>
              <w:rPr>
                <w:rFonts w:cs="Arial"/>
                <w:color w:val="000000"/>
              </w:rPr>
              <w:t>,</w:t>
            </w:r>
            <w:r w:rsidRPr="00773AAA">
              <w:rPr>
                <w:rFonts w:cs="Arial"/>
                <w:color w:val="000000"/>
              </w:rPr>
              <w:t>917</w:t>
            </w:r>
            <w:r>
              <w:rPr>
                <w:rFonts w:cs="Arial"/>
                <w:color w:val="000000"/>
              </w:rPr>
              <w:t>,</w:t>
            </w:r>
            <w:r w:rsidRPr="00773AAA">
              <w:rPr>
                <w:rFonts w:cs="Arial"/>
                <w:color w:val="000000"/>
              </w:rPr>
              <w:t>460</w:t>
            </w:r>
          </w:p>
        </w:tc>
        <w:tc>
          <w:tcPr>
            <w:tcW w:w="1284" w:type="dxa"/>
          </w:tcPr>
          <w:p w14:paraId="0A8DCE02" w14:textId="77777777" w:rsidR="001615A1" w:rsidRPr="00773AAA" w:rsidRDefault="001615A1" w:rsidP="005673D5">
            <w:pPr>
              <w:jc w:val="center"/>
            </w:pPr>
            <w:r w:rsidRPr="00773AAA">
              <w:rPr>
                <w:rFonts w:cs="Arial"/>
                <w:color w:val="000000"/>
              </w:rPr>
              <w:t>70.5</w:t>
            </w:r>
          </w:p>
        </w:tc>
        <w:tc>
          <w:tcPr>
            <w:tcW w:w="1283" w:type="dxa"/>
          </w:tcPr>
          <w:p w14:paraId="7D24DC6B" w14:textId="77777777" w:rsidR="001615A1" w:rsidRPr="00773AAA" w:rsidRDefault="001615A1" w:rsidP="005673D5">
            <w:pPr>
              <w:jc w:val="center"/>
            </w:pPr>
            <w:r w:rsidRPr="00773AAA">
              <w:rPr>
                <w:rFonts w:cs="Arial"/>
                <w:color w:val="000000"/>
              </w:rPr>
              <w:t>6</w:t>
            </w:r>
            <w:r>
              <w:rPr>
                <w:rFonts w:cs="Arial"/>
                <w:color w:val="000000"/>
              </w:rPr>
              <w:t>,</w:t>
            </w:r>
            <w:r w:rsidRPr="00773AAA">
              <w:rPr>
                <w:rFonts w:cs="Arial"/>
                <w:color w:val="000000"/>
              </w:rPr>
              <w:t>863</w:t>
            </w:r>
            <w:r>
              <w:rPr>
                <w:rFonts w:cs="Arial"/>
                <w:color w:val="000000"/>
              </w:rPr>
              <w:t>,</w:t>
            </w:r>
            <w:r w:rsidRPr="00773AAA">
              <w:rPr>
                <w:rFonts w:cs="Arial"/>
                <w:color w:val="000000"/>
              </w:rPr>
              <w:t>533</w:t>
            </w:r>
          </w:p>
        </w:tc>
        <w:tc>
          <w:tcPr>
            <w:tcW w:w="1285" w:type="dxa"/>
          </w:tcPr>
          <w:p w14:paraId="0A28EFD5" w14:textId="77777777" w:rsidR="001615A1" w:rsidRPr="00773AAA" w:rsidRDefault="001615A1" w:rsidP="005673D5">
            <w:pPr>
              <w:jc w:val="center"/>
            </w:pPr>
            <w:r w:rsidRPr="00773AAA">
              <w:rPr>
                <w:rFonts w:cs="Arial"/>
                <w:color w:val="000000"/>
              </w:rPr>
              <w:t>70.5</w:t>
            </w:r>
          </w:p>
        </w:tc>
      </w:tr>
      <w:tr w:rsidR="001615A1" w:rsidRPr="0007545B" w14:paraId="3AC3C5FE" w14:textId="77777777" w:rsidTr="005673D5">
        <w:tc>
          <w:tcPr>
            <w:tcW w:w="1308" w:type="dxa"/>
          </w:tcPr>
          <w:p w14:paraId="1DDAEB52" w14:textId="77777777" w:rsidR="001615A1" w:rsidRPr="0007545B" w:rsidRDefault="001615A1" w:rsidP="005673D5">
            <w:pPr>
              <w:jc w:val="center"/>
              <w:rPr>
                <w:b/>
              </w:rPr>
            </w:pPr>
            <w:r w:rsidRPr="0007545B">
              <w:rPr>
                <w:b/>
              </w:rPr>
              <w:t>2025</w:t>
            </w:r>
          </w:p>
        </w:tc>
        <w:tc>
          <w:tcPr>
            <w:tcW w:w="1283" w:type="dxa"/>
          </w:tcPr>
          <w:p w14:paraId="728258AA" w14:textId="77777777" w:rsidR="001615A1" w:rsidRPr="00773AAA" w:rsidRDefault="001615A1" w:rsidP="005673D5">
            <w:pPr>
              <w:jc w:val="center"/>
            </w:pPr>
            <w:r w:rsidRPr="00773AAA">
              <w:rPr>
                <w:rFonts w:cs="Arial"/>
                <w:color w:val="000000"/>
              </w:rPr>
              <w:t>7</w:t>
            </w:r>
            <w:r>
              <w:rPr>
                <w:rFonts w:cs="Arial"/>
                <w:color w:val="000000"/>
              </w:rPr>
              <w:t>,</w:t>
            </w:r>
            <w:r w:rsidRPr="00773AAA">
              <w:rPr>
                <w:rFonts w:cs="Arial"/>
                <w:color w:val="000000"/>
              </w:rPr>
              <w:t>589</w:t>
            </w:r>
            <w:r>
              <w:rPr>
                <w:rFonts w:cs="Arial"/>
                <w:color w:val="000000"/>
              </w:rPr>
              <w:t>,</w:t>
            </w:r>
            <w:r w:rsidRPr="00773AAA">
              <w:rPr>
                <w:rFonts w:cs="Arial"/>
                <w:color w:val="000000"/>
              </w:rPr>
              <w:t>514</w:t>
            </w:r>
          </w:p>
        </w:tc>
        <w:tc>
          <w:tcPr>
            <w:tcW w:w="1284" w:type="dxa"/>
          </w:tcPr>
          <w:p w14:paraId="0D907496" w14:textId="77777777" w:rsidR="001615A1" w:rsidRPr="00773AAA" w:rsidRDefault="001615A1" w:rsidP="005673D5">
            <w:pPr>
              <w:jc w:val="center"/>
            </w:pPr>
            <w:r w:rsidRPr="00773AAA">
              <w:rPr>
                <w:rFonts w:cs="Arial"/>
                <w:color w:val="000000"/>
              </w:rPr>
              <w:t>70.5</w:t>
            </w:r>
          </w:p>
        </w:tc>
        <w:tc>
          <w:tcPr>
            <w:tcW w:w="1283" w:type="dxa"/>
          </w:tcPr>
          <w:p w14:paraId="79D557A9" w14:textId="77777777" w:rsidR="001615A1" w:rsidRPr="00773AAA" w:rsidRDefault="001615A1" w:rsidP="005673D5">
            <w:pPr>
              <w:jc w:val="center"/>
            </w:pPr>
            <w:r w:rsidRPr="00773AAA">
              <w:rPr>
                <w:rFonts w:cs="Arial"/>
                <w:color w:val="000000"/>
              </w:rPr>
              <w:t>7</w:t>
            </w:r>
            <w:r>
              <w:rPr>
                <w:rFonts w:cs="Arial"/>
                <w:color w:val="000000"/>
              </w:rPr>
              <w:t>,</w:t>
            </w:r>
            <w:r w:rsidRPr="00773AAA">
              <w:rPr>
                <w:rFonts w:cs="Arial"/>
                <w:color w:val="000000"/>
              </w:rPr>
              <w:t>464</w:t>
            </w:r>
            <w:r>
              <w:rPr>
                <w:rFonts w:cs="Arial"/>
                <w:color w:val="000000"/>
              </w:rPr>
              <w:t>,</w:t>
            </w:r>
            <w:r w:rsidRPr="00773AAA">
              <w:rPr>
                <w:rFonts w:cs="Arial"/>
                <w:color w:val="000000"/>
              </w:rPr>
              <w:t>751</w:t>
            </w:r>
          </w:p>
        </w:tc>
        <w:tc>
          <w:tcPr>
            <w:tcW w:w="1284" w:type="dxa"/>
          </w:tcPr>
          <w:p w14:paraId="0890DEF1" w14:textId="77777777" w:rsidR="001615A1" w:rsidRPr="00773AAA" w:rsidRDefault="001615A1" w:rsidP="005673D5">
            <w:pPr>
              <w:jc w:val="center"/>
            </w:pPr>
            <w:r w:rsidRPr="00773AAA">
              <w:rPr>
                <w:rFonts w:cs="Arial"/>
                <w:color w:val="000000"/>
              </w:rPr>
              <w:t>70.4</w:t>
            </w:r>
          </w:p>
        </w:tc>
        <w:tc>
          <w:tcPr>
            <w:tcW w:w="1283" w:type="dxa"/>
          </w:tcPr>
          <w:p w14:paraId="38C5706F" w14:textId="77777777" w:rsidR="001615A1" w:rsidRPr="00773AAA" w:rsidRDefault="001615A1" w:rsidP="005673D5">
            <w:pPr>
              <w:jc w:val="center"/>
            </w:pPr>
            <w:r w:rsidRPr="00773AAA">
              <w:rPr>
                <w:rFonts w:cs="Arial"/>
                <w:color w:val="000000"/>
              </w:rPr>
              <w:t>7</w:t>
            </w:r>
            <w:r>
              <w:rPr>
                <w:rFonts w:cs="Arial"/>
                <w:color w:val="000000"/>
              </w:rPr>
              <w:t>,</w:t>
            </w:r>
            <w:r w:rsidRPr="00773AAA">
              <w:rPr>
                <w:rFonts w:cs="Arial"/>
                <w:color w:val="000000"/>
              </w:rPr>
              <w:t>348</w:t>
            </w:r>
            <w:r>
              <w:rPr>
                <w:rFonts w:cs="Arial"/>
                <w:color w:val="000000"/>
              </w:rPr>
              <w:t>,</w:t>
            </w:r>
            <w:r w:rsidRPr="00773AAA">
              <w:rPr>
                <w:rFonts w:cs="Arial"/>
                <w:color w:val="000000"/>
              </w:rPr>
              <w:t>955</w:t>
            </w:r>
          </w:p>
        </w:tc>
        <w:tc>
          <w:tcPr>
            <w:tcW w:w="1285" w:type="dxa"/>
          </w:tcPr>
          <w:p w14:paraId="09772499" w14:textId="77777777" w:rsidR="001615A1" w:rsidRPr="00773AAA" w:rsidRDefault="001615A1" w:rsidP="005673D5">
            <w:pPr>
              <w:jc w:val="center"/>
            </w:pPr>
            <w:r w:rsidRPr="00773AAA">
              <w:rPr>
                <w:rFonts w:cs="Arial"/>
                <w:color w:val="000000"/>
              </w:rPr>
              <w:t>70.4</w:t>
            </w:r>
          </w:p>
        </w:tc>
      </w:tr>
      <w:tr w:rsidR="001615A1" w:rsidRPr="0007545B" w14:paraId="491E292B" w14:textId="77777777" w:rsidTr="005673D5">
        <w:tc>
          <w:tcPr>
            <w:tcW w:w="1308" w:type="dxa"/>
          </w:tcPr>
          <w:p w14:paraId="038F74E6" w14:textId="77777777" w:rsidR="001615A1" w:rsidRPr="0007545B" w:rsidRDefault="001615A1" w:rsidP="005673D5">
            <w:pPr>
              <w:jc w:val="center"/>
              <w:rPr>
                <w:b/>
              </w:rPr>
            </w:pPr>
            <w:r w:rsidRPr="0007545B">
              <w:rPr>
                <w:b/>
              </w:rPr>
              <w:t>2030</w:t>
            </w:r>
          </w:p>
        </w:tc>
        <w:tc>
          <w:tcPr>
            <w:tcW w:w="1283" w:type="dxa"/>
          </w:tcPr>
          <w:p w14:paraId="318443F1" w14:textId="77777777" w:rsidR="001615A1" w:rsidRPr="00773AAA" w:rsidRDefault="001615A1" w:rsidP="005673D5">
            <w:pPr>
              <w:jc w:val="center"/>
            </w:pPr>
            <w:r w:rsidRPr="00773AAA">
              <w:rPr>
                <w:rFonts w:cs="Arial"/>
                <w:color w:val="000000"/>
              </w:rPr>
              <w:t>8</w:t>
            </w:r>
            <w:r>
              <w:rPr>
                <w:rFonts w:cs="Arial"/>
                <w:color w:val="000000"/>
              </w:rPr>
              <w:t>,</w:t>
            </w:r>
            <w:r w:rsidRPr="00773AAA">
              <w:rPr>
                <w:rFonts w:cs="Arial"/>
                <w:color w:val="000000"/>
              </w:rPr>
              <w:t>245</w:t>
            </w:r>
            <w:r>
              <w:rPr>
                <w:rFonts w:cs="Arial"/>
                <w:color w:val="000000"/>
              </w:rPr>
              <w:t>,</w:t>
            </w:r>
            <w:r w:rsidRPr="00773AAA">
              <w:rPr>
                <w:rFonts w:cs="Arial"/>
                <w:color w:val="000000"/>
              </w:rPr>
              <w:t>172</w:t>
            </w:r>
          </w:p>
        </w:tc>
        <w:tc>
          <w:tcPr>
            <w:tcW w:w="1284" w:type="dxa"/>
          </w:tcPr>
          <w:p w14:paraId="3A2F4AB8" w14:textId="77777777" w:rsidR="001615A1" w:rsidRPr="00773AAA" w:rsidRDefault="001615A1" w:rsidP="005673D5">
            <w:pPr>
              <w:jc w:val="center"/>
            </w:pPr>
            <w:r w:rsidRPr="00773AAA">
              <w:rPr>
                <w:rFonts w:cs="Arial"/>
                <w:color w:val="000000"/>
              </w:rPr>
              <w:t>70.4</w:t>
            </w:r>
          </w:p>
        </w:tc>
        <w:tc>
          <w:tcPr>
            <w:tcW w:w="1283" w:type="dxa"/>
          </w:tcPr>
          <w:p w14:paraId="43524A56" w14:textId="77777777" w:rsidR="001615A1" w:rsidRPr="00773AAA" w:rsidRDefault="001615A1" w:rsidP="005673D5">
            <w:pPr>
              <w:jc w:val="center"/>
            </w:pPr>
            <w:r w:rsidRPr="00773AAA">
              <w:rPr>
                <w:rFonts w:cs="Arial"/>
                <w:color w:val="000000"/>
              </w:rPr>
              <w:t>8</w:t>
            </w:r>
            <w:r>
              <w:rPr>
                <w:rFonts w:cs="Arial"/>
                <w:color w:val="000000"/>
              </w:rPr>
              <w:t>,</w:t>
            </w:r>
            <w:r w:rsidRPr="00773AAA">
              <w:rPr>
                <w:rFonts w:cs="Arial"/>
                <w:color w:val="000000"/>
              </w:rPr>
              <w:t>037</w:t>
            </w:r>
            <w:r>
              <w:rPr>
                <w:rFonts w:cs="Arial"/>
                <w:color w:val="000000"/>
              </w:rPr>
              <w:t>,</w:t>
            </w:r>
            <w:r w:rsidRPr="00773AAA">
              <w:rPr>
                <w:rFonts w:cs="Arial"/>
                <w:color w:val="000000"/>
              </w:rPr>
              <w:t>394</w:t>
            </w:r>
          </w:p>
        </w:tc>
        <w:tc>
          <w:tcPr>
            <w:tcW w:w="1284" w:type="dxa"/>
          </w:tcPr>
          <w:p w14:paraId="46FAA8BF" w14:textId="77777777" w:rsidR="001615A1" w:rsidRPr="00773AAA" w:rsidRDefault="001615A1" w:rsidP="005673D5">
            <w:pPr>
              <w:jc w:val="center"/>
            </w:pPr>
            <w:r w:rsidRPr="00773AAA">
              <w:rPr>
                <w:rFonts w:cs="Arial"/>
                <w:color w:val="000000"/>
              </w:rPr>
              <w:t>70.4</w:t>
            </w:r>
          </w:p>
        </w:tc>
        <w:tc>
          <w:tcPr>
            <w:tcW w:w="1283" w:type="dxa"/>
          </w:tcPr>
          <w:p w14:paraId="1928899F" w14:textId="77777777" w:rsidR="001615A1" w:rsidRPr="00773AAA" w:rsidRDefault="001615A1" w:rsidP="005673D5">
            <w:pPr>
              <w:jc w:val="center"/>
            </w:pPr>
            <w:r w:rsidRPr="00773AAA">
              <w:rPr>
                <w:rFonts w:cs="Arial"/>
                <w:color w:val="000000"/>
              </w:rPr>
              <w:t>7</w:t>
            </w:r>
            <w:r>
              <w:rPr>
                <w:rFonts w:cs="Arial"/>
                <w:color w:val="000000"/>
              </w:rPr>
              <w:t>,</w:t>
            </w:r>
            <w:r w:rsidRPr="00773AAA">
              <w:rPr>
                <w:rFonts w:cs="Arial"/>
                <w:color w:val="000000"/>
              </w:rPr>
              <w:t>856</w:t>
            </w:r>
            <w:r>
              <w:rPr>
                <w:rFonts w:cs="Arial"/>
                <w:color w:val="000000"/>
              </w:rPr>
              <w:t>,</w:t>
            </w:r>
            <w:r w:rsidRPr="00773AAA">
              <w:rPr>
                <w:rFonts w:cs="Arial"/>
                <w:color w:val="000000"/>
              </w:rPr>
              <w:t>239</w:t>
            </w:r>
          </w:p>
        </w:tc>
        <w:tc>
          <w:tcPr>
            <w:tcW w:w="1285" w:type="dxa"/>
          </w:tcPr>
          <w:p w14:paraId="43345142" w14:textId="77777777" w:rsidR="001615A1" w:rsidRPr="00773AAA" w:rsidRDefault="001615A1" w:rsidP="005673D5">
            <w:pPr>
              <w:jc w:val="center"/>
            </w:pPr>
            <w:r w:rsidRPr="00773AAA">
              <w:rPr>
                <w:rFonts w:cs="Arial"/>
                <w:color w:val="000000"/>
              </w:rPr>
              <w:t>70.3</w:t>
            </w:r>
          </w:p>
        </w:tc>
      </w:tr>
      <w:tr w:rsidR="001615A1" w:rsidRPr="0007545B" w14:paraId="77D14A4F" w14:textId="77777777" w:rsidTr="005673D5">
        <w:tc>
          <w:tcPr>
            <w:tcW w:w="1308" w:type="dxa"/>
          </w:tcPr>
          <w:p w14:paraId="251E2872" w14:textId="77777777" w:rsidR="001615A1" w:rsidRPr="0007545B" w:rsidRDefault="001615A1" w:rsidP="005673D5">
            <w:pPr>
              <w:jc w:val="center"/>
              <w:rPr>
                <w:b/>
              </w:rPr>
            </w:pPr>
            <w:r w:rsidRPr="0007545B">
              <w:rPr>
                <w:b/>
              </w:rPr>
              <w:t>2035</w:t>
            </w:r>
          </w:p>
        </w:tc>
        <w:tc>
          <w:tcPr>
            <w:tcW w:w="1283" w:type="dxa"/>
          </w:tcPr>
          <w:p w14:paraId="11025E61" w14:textId="77777777" w:rsidR="001615A1" w:rsidRPr="00773AAA" w:rsidRDefault="001615A1" w:rsidP="005673D5">
            <w:pPr>
              <w:jc w:val="center"/>
            </w:pPr>
            <w:r w:rsidRPr="00773AAA">
              <w:rPr>
                <w:rFonts w:cs="Arial"/>
                <w:color w:val="000000"/>
              </w:rPr>
              <w:t>8</w:t>
            </w:r>
            <w:r>
              <w:rPr>
                <w:rFonts w:cs="Arial"/>
                <w:color w:val="000000"/>
              </w:rPr>
              <w:t>,</w:t>
            </w:r>
            <w:r w:rsidRPr="00773AAA">
              <w:rPr>
                <w:rFonts w:cs="Arial"/>
                <w:color w:val="000000"/>
              </w:rPr>
              <w:t>914</w:t>
            </w:r>
            <w:r>
              <w:rPr>
                <w:rFonts w:cs="Arial"/>
                <w:color w:val="000000"/>
              </w:rPr>
              <w:t>,</w:t>
            </w:r>
            <w:r w:rsidRPr="00773AAA">
              <w:rPr>
                <w:rFonts w:cs="Arial"/>
                <w:color w:val="000000"/>
              </w:rPr>
              <w:t>410</w:t>
            </w:r>
          </w:p>
        </w:tc>
        <w:tc>
          <w:tcPr>
            <w:tcW w:w="1284" w:type="dxa"/>
          </w:tcPr>
          <w:p w14:paraId="22EB7539" w14:textId="77777777" w:rsidR="001615A1" w:rsidRPr="00773AAA" w:rsidRDefault="001615A1" w:rsidP="005673D5">
            <w:pPr>
              <w:jc w:val="center"/>
            </w:pPr>
            <w:r w:rsidRPr="00773AAA">
              <w:rPr>
                <w:rFonts w:cs="Arial"/>
                <w:color w:val="000000"/>
              </w:rPr>
              <w:t>70.4</w:t>
            </w:r>
          </w:p>
        </w:tc>
        <w:tc>
          <w:tcPr>
            <w:tcW w:w="1283" w:type="dxa"/>
          </w:tcPr>
          <w:p w14:paraId="3DFCD836" w14:textId="77777777" w:rsidR="001615A1" w:rsidRPr="00773AAA" w:rsidRDefault="001615A1" w:rsidP="005673D5">
            <w:pPr>
              <w:jc w:val="center"/>
            </w:pPr>
            <w:r w:rsidRPr="00773AAA">
              <w:rPr>
                <w:rFonts w:cs="Arial"/>
                <w:color w:val="000000"/>
              </w:rPr>
              <w:t>8</w:t>
            </w:r>
            <w:r>
              <w:rPr>
                <w:rFonts w:cs="Arial"/>
                <w:color w:val="000000"/>
              </w:rPr>
              <w:t>,</w:t>
            </w:r>
            <w:r w:rsidRPr="00773AAA">
              <w:rPr>
                <w:rFonts w:cs="Arial"/>
                <w:color w:val="000000"/>
              </w:rPr>
              <w:t>600</w:t>
            </w:r>
            <w:r>
              <w:rPr>
                <w:rFonts w:cs="Arial"/>
                <w:color w:val="000000"/>
              </w:rPr>
              <w:t>,</w:t>
            </w:r>
            <w:r w:rsidRPr="00773AAA">
              <w:rPr>
                <w:rFonts w:cs="Arial"/>
                <w:color w:val="000000"/>
              </w:rPr>
              <w:t>945</w:t>
            </w:r>
          </w:p>
        </w:tc>
        <w:tc>
          <w:tcPr>
            <w:tcW w:w="1284" w:type="dxa"/>
          </w:tcPr>
          <w:p w14:paraId="27FF548E" w14:textId="77777777" w:rsidR="001615A1" w:rsidRPr="00773AAA" w:rsidRDefault="001615A1" w:rsidP="005673D5">
            <w:pPr>
              <w:jc w:val="center"/>
            </w:pPr>
            <w:r w:rsidRPr="00773AAA">
              <w:rPr>
                <w:rFonts w:cs="Arial"/>
                <w:color w:val="000000"/>
              </w:rPr>
              <w:t>70.4</w:t>
            </w:r>
          </w:p>
        </w:tc>
        <w:tc>
          <w:tcPr>
            <w:tcW w:w="1283" w:type="dxa"/>
          </w:tcPr>
          <w:p w14:paraId="095B8343" w14:textId="77777777" w:rsidR="001615A1" w:rsidRPr="00773AAA" w:rsidRDefault="001615A1" w:rsidP="005673D5">
            <w:pPr>
              <w:jc w:val="center"/>
            </w:pPr>
            <w:r w:rsidRPr="00773AAA">
              <w:rPr>
                <w:rFonts w:cs="Arial"/>
                <w:color w:val="000000"/>
              </w:rPr>
              <w:t>8</w:t>
            </w:r>
            <w:r>
              <w:rPr>
                <w:rFonts w:cs="Arial"/>
                <w:color w:val="000000"/>
              </w:rPr>
              <w:t>,</w:t>
            </w:r>
            <w:r w:rsidRPr="00773AAA">
              <w:rPr>
                <w:rFonts w:cs="Arial"/>
                <w:color w:val="000000"/>
              </w:rPr>
              <w:t>343</w:t>
            </w:r>
            <w:r>
              <w:rPr>
                <w:rFonts w:cs="Arial"/>
                <w:color w:val="000000"/>
              </w:rPr>
              <w:t>,</w:t>
            </w:r>
            <w:r w:rsidRPr="00773AAA">
              <w:rPr>
                <w:rFonts w:cs="Arial"/>
                <w:color w:val="000000"/>
              </w:rPr>
              <w:t>655</w:t>
            </w:r>
          </w:p>
        </w:tc>
        <w:tc>
          <w:tcPr>
            <w:tcW w:w="1285" w:type="dxa"/>
          </w:tcPr>
          <w:p w14:paraId="16C7533F" w14:textId="77777777" w:rsidR="001615A1" w:rsidRPr="00773AAA" w:rsidRDefault="001615A1" w:rsidP="005673D5">
            <w:pPr>
              <w:jc w:val="center"/>
            </w:pPr>
            <w:r w:rsidRPr="00773AAA">
              <w:rPr>
                <w:rFonts w:cs="Arial"/>
                <w:color w:val="000000"/>
              </w:rPr>
              <w:t>70.3</w:t>
            </w:r>
          </w:p>
        </w:tc>
      </w:tr>
    </w:tbl>
    <w:p w14:paraId="331CC245" w14:textId="77777777" w:rsidR="001615A1" w:rsidRDefault="001615A1" w:rsidP="001615A1"/>
    <w:p w14:paraId="7B9EF993" w14:textId="77C9D6BE" w:rsidR="001615A1" w:rsidRDefault="001615A1" w:rsidP="001615A1">
      <w:r>
        <w:t>Figures 11-</w:t>
      </w:r>
      <w:r w:rsidR="00392E07">
        <w:t>4</w:t>
      </w:r>
      <w:r>
        <w:t xml:space="preserve"> and 11-</w:t>
      </w:r>
      <w:r w:rsidR="00392E07">
        <w:t>5</w:t>
      </w:r>
      <w:r>
        <w:t xml:space="preserve"> show population pyramids for Australian women aged 20-90 and the </w:t>
      </w:r>
      <w:r w:rsidR="007C1D34">
        <w:t>numbers</w:t>
      </w:r>
      <w:r>
        <w:t xml:space="preserve"> of women who live in a major city and those who do not</w:t>
      </w:r>
      <w:r w:rsidR="001D01AD">
        <w:t>,</w:t>
      </w:r>
      <w:r>
        <w:t xml:space="preserve"> in 2015 and 2035.</w:t>
      </w:r>
    </w:p>
    <w:p w14:paraId="1CD9799C" w14:textId="77777777" w:rsidR="001615A1" w:rsidRDefault="001615A1" w:rsidP="001615A1">
      <w:pPr>
        <w:spacing w:before="0" w:after="0" w:line="240" w:lineRule="auto"/>
        <w:jc w:val="left"/>
      </w:pPr>
      <w:r>
        <w:br w:type="page"/>
      </w:r>
    </w:p>
    <w:p w14:paraId="5E1B1D3A" w14:textId="43766C69" w:rsidR="001615A1" w:rsidRDefault="00F2333E" w:rsidP="001615A1">
      <w:pPr>
        <w:keepNext/>
        <w:jc w:val="center"/>
      </w:pPr>
      <w:r>
        <w:rPr>
          <w:noProof/>
          <w:szCs w:val="24"/>
        </w:rPr>
        <w:lastRenderedPageBreak/>
        <w:drawing>
          <wp:inline distT="0" distB="0" distL="0" distR="0" wp14:anchorId="221876D8" wp14:editId="27B8AEC7">
            <wp:extent cx="48780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513D25D1" w14:textId="1F50357A" w:rsidR="001615A1" w:rsidRDefault="001615A1" w:rsidP="001615A1">
      <w:pPr>
        <w:pStyle w:val="Caption"/>
      </w:pPr>
      <w:bookmarkStart w:id="492" w:name="_Toc452470026"/>
      <w:r>
        <w:t xml:space="preserve">Figure </w:t>
      </w:r>
      <w:fldSimple w:instr=" STYLEREF 1 \s ">
        <w:r w:rsidR="004675BB">
          <w:rPr>
            <w:noProof/>
          </w:rPr>
          <w:t>11</w:t>
        </w:r>
      </w:fldSimple>
      <w:r w:rsidR="003D2D66">
        <w:noBreakHyphen/>
      </w:r>
      <w:fldSimple w:instr=" SEQ Figure \* ARABIC \s 1 ">
        <w:r w:rsidR="004675BB">
          <w:rPr>
            <w:noProof/>
          </w:rPr>
          <w:t>4</w:t>
        </w:r>
      </w:fldSimple>
      <w:r>
        <w:t xml:space="preserve">: </w:t>
      </w:r>
      <w:r w:rsidRPr="00AE6218">
        <w:t xml:space="preserve">Projected </w:t>
      </w:r>
      <w:r w:rsidR="007C1D34">
        <w:t>numbers</w:t>
      </w:r>
      <w:r w:rsidRPr="00AE6218">
        <w:t xml:space="preserve"> of Australian women aged 20-90 who live in a major city in 2015 based on current population data (Series B).</w:t>
      </w:r>
      <w:bookmarkEnd w:id="492"/>
    </w:p>
    <w:p w14:paraId="31E0A469" w14:textId="77777777" w:rsidR="001615A1" w:rsidRDefault="001615A1" w:rsidP="001615A1"/>
    <w:p w14:paraId="12100FB0" w14:textId="34B643F4" w:rsidR="001615A1" w:rsidRDefault="00F2333E" w:rsidP="001615A1">
      <w:pPr>
        <w:keepNext/>
        <w:jc w:val="center"/>
      </w:pPr>
      <w:r>
        <w:rPr>
          <w:noProof/>
          <w:szCs w:val="24"/>
        </w:rPr>
        <w:drawing>
          <wp:inline distT="0" distB="0" distL="0" distR="0" wp14:anchorId="15D887DB" wp14:editId="228998BC">
            <wp:extent cx="48780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D36879E" w14:textId="558148BB" w:rsidR="001615A1" w:rsidRDefault="001615A1" w:rsidP="001615A1">
      <w:pPr>
        <w:pStyle w:val="Caption"/>
      </w:pPr>
      <w:bookmarkStart w:id="493" w:name="_Toc452470027"/>
      <w:r>
        <w:t xml:space="preserve">Figure </w:t>
      </w:r>
      <w:fldSimple w:instr=" STYLEREF 1 \s ">
        <w:r w:rsidR="004675BB">
          <w:rPr>
            <w:noProof/>
          </w:rPr>
          <w:t>11</w:t>
        </w:r>
      </w:fldSimple>
      <w:r w:rsidR="003D2D66">
        <w:noBreakHyphen/>
      </w:r>
      <w:fldSimple w:instr=" SEQ Figure \* ARABIC \s 1 ">
        <w:r w:rsidR="004675BB">
          <w:rPr>
            <w:noProof/>
          </w:rPr>
          <w:t>5</w:t>
        </w:r>
      </w:fldSimple>
      <w:r>
        <w:t xml:space="preserve">: </w:t>
      </w:r>
      <w:r w:rsidRPr="008D15EA">
        <w:t xml:space="preserve">Projected </w:t>
      </w:r>
      <w:r w:rsidR="007C1D34">
        <w:t>numbers</w:t>
      </w:r>
      <w:r w:rsidRPr="008D15EA">
        <w:t xml:space="preserve"> of Australian women aged 20-90 who live in a major city by age in 2035 based on current population data (Series B).</w:t>
      </w:r>
      <w:bookmarkEnd w:id="493"/>
    </w:p>
    <w:p w14:paraId="7FFD601B" w14:textId="479567A5" w:rsidR="001615A1" w:rsidRDefault="001615A1" w:rsidP="001615A1">
      <w:pPr>
        <w:pStyle w:val="Heading2"/>
      </w:pPr>
      <w:bookmarkStart w:id="494" w:name="_Toc446584345"/>
      <w:bookmarkStart w:id="495" w:name="_Toc446585467"/>
      <w:bookmarkStart w:id="496" w:name="_Toc452371079"/>
      <w:r>
        <w:lastRenderedPageBreak/>
        <w:t>Association between area of residence and healthcare use and expenditure</w:t>
      </w:r>
      <w:bookmarkEnd w:id="494"/>
      <w:bookmarkEnd w:id="495"/>
      <w:bookmarkEnd w:id="496"/>
    </w:p>
    <w:p w14:paraId="365CF65A" w14:textId="77777777" w:rsidR="001615A1" w:rsidRDefault="001615A1" w:rsidP="001615A1">
      <w:r>
        <w:t>The association between area of residence and healthcare utilisation was examined by comparing the mean number of MBS claims, PBS prescriptions filled, and hospital admissions accrued by women each year and the cost of these services by area of residence in ALSWH</w:t>
      </w:r>
      <w:r w:rsidRPr="00CE7FA2">
        <w:t xml:space="preserve"> </w:t>
      </w:r>
      <w:r>
        <w:t>participants.</w:t>
      </w:r>
    </w:p>
    <w:p w14:paraId="2763AEFE" w14:textId="330F8E34" w:rsidR="001615A1" w:rsidRDefault="001615A1" w:rsidP="001615A1">
      <w:pPr>
        <w:pStyle w:val="Heading3"/>
      </w:pPr>
      <w:bookmarkStart w:id="497" w:name="_Toc446584346"/>
      <w:bookmarkStart w:id="498" w:name="_Toc446585468"/>
      <w:bookmarkStart w:id="499" w:name="_Toc452371080"/>
      <w:r>
        <w:t>Medicare Benefits Scheme</w:t>
      </w:r>
      <w:bookmarkEnd w:id="497"/>
      <w:bookmarkEnd w:id="498"/>
      <w:bookmarkEnd w:id="499"/>
    </w:p>
    <w:p w14:paraId="363D0703" w14:textId="280AC831" w:rsidR="001615A1" w:rsidRDefault="001615A1" w:rsidP="001615A1">
      <w:r>
        <w:t xml:space="preserve">Survey data were linked to MBS data from 1996 to 2013 and this allowed us to estimate the number of unreferred MBS claims made by each participant. </w:t>
      </w:r>
      <w:r w:rsidR="00605405">
        <w:t>‘</w:t>
      </w:r>
      <w:r>
        <w:t>Unreferred</w:t>
      </w:r>
      <w:r w:rsidR="00605405">
        <w:t>’</w:t>
      </w:r>
      <w:r>
        <w:t xml:space="preserve"> means visits to a general practitioner without requiring a referral. To estimate the total unreferred MBS cost, the average cost of unreferred MBS services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t xml:space="preserve"> and was reported to be $48.80</w:t>
      </w:r>
      <w:r w:rsidR="001D01AD">
        <w:t xml:space="preserve"> per visit</w:t>
      </w:r>
      <w:r>
        <w:t>. The total unreferred MBS cost (in 2014 Australian dollars) for each participant for every year from 1996 to 2013 was estimate</w:t>
      </w:r>
      <w:r w:rsidR="00890BB7">
        <w:t>d</w:t>
      </w:r>
      <w:r>
        <w:t xml:space="preserve"> by multiplying the number of unreferred MBS claims by $48.80. Then, the annual MBS cost per participant by area of residence was estimated (Appendix D, Section 15.1).</w:t>
      </w:r>
    </w:p>
    <w:p w14:paraId="5E42D588" w14:textId="77777777" w:rsidR="001615A1" w:rsidRDefault="001615A1" w:rsidP="001615A1"/>
    <w:p w14:paraId="45069B45" w14:textId="4590A4A6" w:rsidR="001615A1" w:rsidRDefault="001615A1" w:rsidP="001615A1">
      <w:r>
        <w:t xml:space="preserve">For all cohorts, women who lived in a major city made 1-2 </w:t>
      </w:r>
      <w:r w:rsidR="001D01AD">
        <w:t xml:space="preserve">more </w:t>
      </w:r>
      <w:r>
        <w:t>MBS claims than women who lived in a regional or remote area (Figure 11-</w:t>
      </w:r>
      <w:r w:rsidR="00392E07">
        <w:t>6</w:t>
      </w:r>
      <w:r>
        <w:t xml:space="preserve">). This is in agreement with previous research from ALSWH that showed, for example, older women in regional or remote areas were less likely to consult a general practitioner than women who live in a major city </w:t>
      </w:r>
      <w:r w:rsidR="00870399">
        <w:fldChar w:fldCharType="begin"/>
      </w:r>
      <w:r w:rsidR="007F3AAA">
        <w:instrText xml:space="preserve"> ADDIN EN.CITE &lt;EndNote&gt;&lt;Cite&gt;&lt;Author&gt;Byles&lt;/Author&gt;&lt;Year&gt;2006&lt;/Year&gt;&lt;RecNum&gt;211&lt;/RecNum&gt;&lt;DisplayText&gt;(Byles et al., 2006)&lt;/DisplayText&gt;&lt;record&gt;&lt;rec-number&gt;211&lt;/rec-number&gt;&lt;foreign-keys&gt;&lt;key app="EN" db-id="0zaxfzw0nszf5ae2xx05fzzowfpdapapwt0v" timestamp="1458182027"&gt;211&lt;/key&gt;&lt;/foreign-keys&gt;&lt;ref-type name="Journal Article"&gt;17&lt;/ref-type&gt;&lt;contributors&gt;&lt;authors&gt;&lt;author&gt;Byles, J.&lt;/author&gt;&lt;author&gt;Powers, J.&lt;/author&gt;&lt;author&gt;Chojenta, C.&lt;/author&gt;&lt;author&gt;Warner-Smith, P.&lt;/author&gt;&lt;/authors&gt;&lt;/contributors&gt;&lt;titles&gt;&lt;title&gt;Older women in Australia: ageing in urban, rural and remote environments&lt;/title&gt;&lt;secondary-title&gt;Australasian J Ageing&lt;/secondary-title&gt;&lt;/titles&gt;&lt;periodical&gt;&lt;full-title&gt;Australasian J Ageing&lt;/full-title&gt;&lt;/periodical&gt;&lt;pages&gt;6&lt;/pages&gt;&lt;volume&gt;25&lt;/volume&gt;&lt;number&gt;3&lt;/number&gt;&lt;section&gt;151&lt;/section&gt;&lt;dates&gt;&lt;year&gt;2006&lt;/year&gt;&lt;/dates&gt;&lt;urls&gt;&lt;/urls&gt;&lt;/record&gt;&lt;/Cite&gt;&lt;/EndNote&gt;</w:instrText>
      </w:r>
      <w:r w:rsidR="00870399">
        <w:fldChar w:fldCharType="separate"/>
      </w:r>
      <w:r w:rsidR="007F3AAA">
        <w:rPr>
          <w:noProof/>
        </w:rPr>
        <w:t>(</w:t>
      </w:r>
      <w:hyperlink w:anchor="_ENREF_53" w:tooltip="Byles, 2006 #211" w:history="1">
        <w:r w:rsidR="001731F3">
          <w:rPr>
            <w:noProof/>
          </w:rPr>
          <w:t>Byles et al., 2006</w:t>
        </w:r>
      </w:hyperlink>
      <w:r w:rsidR="007F3AAA">
        <w:rPr>
          <w:noProof/>
        </w:rPr>
        <w:t>)</w:t>
      </w:r>
      <w:r w:rsidR="00870399">
        <w:fldChar w:fldCharType="end"/>
      </w:r>
      <w:r>
        <w:t>.</w:t>
      </w:r>
    </w:p>
    <w:p w14:paraId="297F903E" w14:textId="77777777" w:rsidR="001615A1" w:rsidRDefault="001615A1" w:rsidP="001615A1"/>
    <w:p w14:paraId="1DCD5CC3" w14:textId="78004A17" w:rsidR="001615A1" w:rsidRDefault="00FB37C5" w:rsidP="001615A1">
      <w:pPr>
        <w:keepNext/>
        <w:jc w:val="center"/>
      </w:pPr>
      <w:r>
        <w:rPr>
          <w:noProof/>
          <w:szCs w:val="24"/>
        </w:rPr>
        <w:lastRenderedPageBreak/>
        <w:drawing>
          <wp:inline distT="0" distB="0" distL="0" distR="0" wp14:anchorId="6BA3A7BA" wp14:editId="3586DE93">
            <wp:extent cx="4878000" cy="3657600"/>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6A6C6E31" w14:textId="54ACBE16" w:rsidR="001615A1" w:rsidRDefault="001615A1" w:rsidP="001615A1">
      <w:pPr>
        <w:pStyle w:val="Caption"/>
      </w:pPr>
      <w:bookmarkStart w:id="500" w:name="_Toc452470028"/>
      <w:r>
        <w:t xml:space="preserve">Figure </w:t>
      </w:r>
      <w:fldSimple w:instr=" STYLEREF 1 \s ">
        <w:r w:rsidR="004675BB">
          <w:rPr>
            <w:noProof/>
          </w:rPr>
          <w:t>11</w:t>
        </w:r>
      </w:fldSimple>
      <w:r w:rsidR="003D2D66">
        <w:noBreakHyphen/>
      </w:r>
      <w:fldSimple w:instr=" SEQ Figure \* ARABIC \s 1 ">
        <w:r w:rsidR="004675BB">
          <w:rPr>
            <w:noProof/>
          </w:rPr>
          <w:t>6</w:t>
        </w:r>
      </w:fldSimple>
      <w:r>
        <w:t xml:space="preserve">: </w:t>
      </w:r>
      <w:r w:rsidRPr="0003215A">
        <w:t>The mean number of unreferred MBS claims per year by average age at survey and categorised by area of residence for all cohorts (1973-78, 1946-51, and 1921-26).</w:t>
      </w:r>
      <w:bookmarkEnd w:id="500"/>
    </w:p>
    <w:p w14:paraId="5CCC4755" w14:textId="77777777" w:rsidR="001615A1" w:rsidRPr="00942896" w:rsidRDefault="001615A1" w:rsidP="001615A1">
      <w:pPr>
        <w:rPr>
          <w:b/>
        </w:rPr>
      </w:pPr>
    </w:p>
    <w:p w14:paraId="23D9798C" w14:textId="5D006446" w:rsidR="001615A1" w:rsidRDefault="001615A1" w:rsidP="001615A1">
      <w:pPr>
        <w:pStyle w:val="Heading3"/>
      </w:pPr>
      <w:bookmarkStart w:id="501" w:name="_Toc446584347"/>
      <w:bookmarkStart w:id="502" w:name="_Toc446585469"/>
      <w:bookmarkStart w:id="503" w:name="_Toc452371081"/>
      <w:r>
        <w:t>Pharmaceutical Benefits Scheme</w:t>
      </w:r>
      <w:bookmarkEnd w:id="501"/>
      <w:bookmarkEnd w:id="502"/>
      <w:bookmarkEnd w:id="503"/>
    </w:p>
    <w:p w14:paraId="6918B863" w14:textId="3011EDED" w:rsidR="001615A1" w:rsidRDefault="001615A1" w:rsidP="001615A1">
      <w:r>
        <w:t>ALSWH data were linked to the latest available PBS dataset (2012-13 financial year), which provided a record for each PBS script that was filled and its associated cost for each participant. The average number of scripts filled and cost (in 2012-13 Australian dollars) was then determined by area of residence (Appendix D, Section 15.2). Because the 2012-13 period corresponded to one survey per cohort, there are only three sets of data points.</w:t>
      </w:r>
    </w:p>
    <w:p w14:paraId="7466A792" w14:textId="77777777" w:rsidR="001615A1" w:rsidRDefault="001615A1" w:rsidP="001615A1"/>
    <w:p w14:paraId="213784AD" w14:textId="77777777" w:rsidR="001615A1" w:rsidRDefault="001615A1" w:rsidP="001615A1">
      <w:r>
        <w:t>There is little difference in the number of PBS prescriptions filled between women who lived in a major city and those who lived in regional and remote areas for all cohorts (Table 11-3). Women who lived in the city had $50-107 more in PBS cost (in 2012-13 Australian dollars) than women who lived in regional and remote areas.</w:t>
      </w:r>
    </w:p>
    <w:p w14:paraId="69E9A568" w14:textId="77777777" w:rsidR="001615A1" w:rsidRDefault="001615A1" w:rsidP="001615A1"/>
    <w:p w14:paraId="437B6857" w14:textId="77777777" w:rsidR="001615A1" w:rsidRDefault="001615A1" w:rsidP="001615A1"/>
    <w:p w14:paraId="705E981C" w14:textId="77777777" w:rsidR="001615A1" w:rsidRDefault="001615A1" w:rsidP="001615A1"/>
    <w:p w14:paraId="77FE6773" w14:textId="77777777" w:rsidR="001615A1" w:rsidRDefault="001615A1" w:rsidP="001615A1"/>
    <w:p w14:paraId="75D39B96" w14:textId="728988A3" w:rsidR="001615A1" w:rsidRDefault="001615A1" w:rsidP="00720317">
      <w:pPr>
        <w:pStyle w:val="Caption"/>
        <w:keepNext/>
        <w:spacing w:after="0"/>
      </w:pPr>
      <w:bookmarkStart w:id="504" w:name="_Toc446590862"/>
      <w:bookmarkStart w:id="505" w:name="_Toc452470096"/>
      <w:r>
        <w:lastRenderedPageBreak/>
        <w:t xml:space="preserve">Table </w:t>
      </w:r>
      <w:fldSimple w:instr=" STYLEREF 1 \s ">
        <w:r w:rsidR="004675BB">
          <w:rPr>
            <w:noProof/>
          </w:rPr>
          <w:t>11</w:t>
        </w:r>
      </w:fldSimple>
      <w:r w:rsidR="003D2D66">
        <w:noBreakHyphen/>
      </w:r>
      <w:fldSimple w:instr=" SEQ Table \* ARABIC \s 1 ">
        <w:r w:rsidR="004675BB">
          <w:rPr>
            <w:noProof/>
          </w:rPr>
          <w:t>3</w:t>
        </w:r>
      </w:fldSimple>
      <w:r>
        <w:t xml:space="preserve">: </w:t>
      </w:r>
      <w:r w:rsidRPr="003E4ABF">
        <w:t xml:space="preserve">Mean PBS claims and cost (in 2012-13 Australian dollars) per participant for </w:t>
      </w:r>
      <w:r w:rsidR="001D01AD">
        <w:t xml:space="preserve">the </w:t>
      </w:r>
      <w:r w:rsidRPr="003E4ABF">
        <w:t xml:space="preserve">1973-78, 1946-51, </w:t>
      </w:r>
      <w:r w:rsidR="001D01AD">
        <w:t xml:space="preserve">and </w:t>
      </w:r>
      <w:r w:rsidRPr="003E4ABF">
        <w:t>1921-26 cohorts by area of residence.</w:t>
      </w:r>
      <w:bookmarkEnd w:id="504"/>
      <w:bookmarkEnd w:id="505"/>
    </w:p>
    <w:tbl>
      <w:tblPr>
        <w:tblStyle w:val="TableGrid"/>
        <w:tblW w:w="0" w:type="auto"/>
        <w:tblLook w:val="04A0" w:firstRow="1" w:lastRow="0" w:firstColumn="1" w:lastColumn="0" w:noHBand="0" w:noVBand="1"/>
      </w:tblPr>
      <w:tblGrid>
        <w:gridCol w:w="1276"/>
        <w:gridCol w:w="3539"/>
        <w:gridCol w:w="1417"/>
        <w:gridCol w:w="1418"/>
        <w:gridCol w:w="1360"/>
      </w:tblGrid>
      <w:tr w:rsidR="001615A1" w14:paraId="6141789F" w14:textId="77777777" w:rsidTr="00375213">
        <w:tc>
          <w:tcPr>
            <w:tcW w:w="1276" w:type="dxa"/>
            <w:tcBorders>
              <w:top w:val="nil"/>
              <w:left w:val="nil"/>
              <w:bottom w:val="nil"/>
              <w:right w:val="nil"/>
            </w:tcBorders>
          </w:tcPr>
          <w:p w14:paraId="5204D096" w14:textId="77777777" w:rsidR="001615A1" w:rsidRDefault="001615A1" w:rsidP="005673D5"/>
        </w:tc>
        <w:tc>
          <w:tcPr>
            <w:tcW w:w="3539" w:type="dxa"/>
            <w:tcBorders>
              <w:top w:val="nil"/>
              <w:left w:val="nil"/>
              <w:bottom w:val="nil"/>
            </w:tcBorders>
          </w:tcPr>
          <w:p w14:paraId="1DC2F784" w14:textId="77777777" w:rsidR="001615A1" w:rsidRDefault="001615A1" w:rsidP="005673D5"/>
        </w:tc>
        <w:tc>
          <w:tcPr>
            <w:tcW w:w="4195" w:type="dxa"/>
            <w:gridSpan w:val="3"/>
          </w:tcPr>
          <w:p w14:paraId="5B9E4171" w14:textId="77777777" w:rsidR="001615A1" w:rsidRPr="00FB5AF1" w:rsidRDefault="001615A1" w:rsidP="005673D5">
            <w:pPr>
              <w:jc w:val="center"/>
              <w:rPr>
                <w:b/>
              </w:rPr>
            </w:pPr>
            <w:r>
              <w:rPr>
                <w:b/>
              </w:rPr>
              <w:t>ALSWH Cohort</w:t>
            </w:r>
          </w:p>
        </w:tc>
      </w:tr>
      <w:tr w:rsidR="001615A1" w14:paraId="1FB6E221" w14:textId="77777777" w:rsidTr="00375213">
        <w:tc>
          <w:tcPr>
            <w:tcW w:w="1276" w:type="dxa"/>
            <w:tcBorders>
              <w:top w:val="nil"/>
              <w:left w:val="nil"/>
              <w:right w:val="nil"/>
            </w:tcBorders>
          </w:tcPr>
          <w:p w14:paraId="27BD4D2C" w14:textId="77777777" w:rsidR="001615A1" w:rsidRDefault="001615A1" w:rsidP="005673D5"/>
        </w:tc>
        <w:tc>
          <w:tcPr>
            <w:tcW w:w="3539" w:type="dxa"/>
            <w:tcBorders>
              <w:top w:val="nil"/>
              <w:left w:val="nil"/>
            </w:tcBorders>
          </w:tcPr>
          <w:p w14:paraId="2446498F" w14:textId="77777777" w:rsidR="001615A1" w:rsidRDefault="001615A1" w:rsidP="005673D5"/>
        </w:tc>
        <w:tc>
          <w:tcPr>
            <w:tcW w:w="1417" w:type="dxa"/>
          </w:tcPr>
          <w:p w14:paraId="3780ABBF" w14:textId="77777777" w:rsidR="001615A1" w:rsidRPr="00FB5AF1" w:rsidRDefault="001615A1" w:rsidP="005673D5">
            <w:pPr>
              <w:jc w:val="center"/>
              <w:rPr>
                <w:b/>
              </w:rPr>
            </w:pPr>
            <w:r w:rsidRPr="00FB5AF1">
              <w:rPr>
                <w:b/>
              </w:rPr>
              <w:t>1973-78</w:t>
            </w:r>
          </w:p>
        </w:tc>
        <w:tc>
          <w:tcPr>
            <w:tcW w:w="1418" w:type="dxa"/>
          </w:tcPr>
          <w:p w14:paraId="5E498C16" w14:textId="77777777" w:rsidR="001615A1" w:rsidRPr="00FB5AF1" w:rsidRDefault="001615A1" w:rsidP="005673D5">
            <w:pPr>
              <w:jc w:val="center"/>
              <w:rPr>
                <w:b/>
              </w:rPr>
            </w:pPr>
            <w:r w:rsidRPr="00FB5AF1">
              <w:rPr>
                <w:b/>
              </w:rPr>
              <w:t>1946-51</w:t>
            </w:r>
          </w:p>
        </w:tc>
        <w:tc>
          <w:tcPr>
            <w:tcW w:w="1360" w:type="dxa"/>
          </w:tcPr>
          <w:p w14:paraId="46900FB1" w14:textId="77777777" w:rsidR="001615A1" w:rsidRPr="00FB5AF1" w:rsidRDefault="001615A1" w:rsidP="005673D5">
            <w:pPr>
              <w:jc w:val="center"/>
              <w:rPr>
                <w:b/>
              </w:rPr>
            </w:pPr>
            <w:r w:rsidRPr="00FB5AF1">
              <w:rPr>
                <w:b/>
              </w:rPr>
              <w:t>1921-26</w:t>
            </w:r>
          </w:p>
        </w:tc>
      </w:tr>
      <w:tr w:rsidR="001615A1" w14:paraId="3C1DB424" w14:textId="77777777" w:rsidTr="00375213">
        <w:tc>
          <w:tcPr>
            <w:tcW w:w="1276" w:type="dxa"/>
          </w:tcPr>
          <w:p w14:paraId="460DC3E2" w14:textId="77777777" w:rsidR="001615A1" w:rsidRPr="00325259" w:rsidRDefault="001615A1" w:rsidP="005673D5">
            <w:pPr>
              <w:rPr>
                <w:b/>
              </w:rPr>
            </w:pPr>
            <w:r w:rsidRPr="00325259">
              <w:rPr>
                <w:b/>
              </w:rPr>
              <w:t>Group</w:t>
            </w:r>
          </w:p>
        </w:tc>
        <w:tc>
          <w:tcPr>
            <w:tcW w:w="3539" w:type="dxa"/>
          </w:tcPr>
          <w:p w14:paraId="1920A246" w14:textId="77777777" w:rsidR="001615A1" w:rsidRPr="00325259" w:rsidRDefault="001615A1" w:rsidP="005673D5">
            <w:pPr>
              <w:rPr>
                <w:b/>
              </w:rPr>
            </w:pPr>
            <w:r w:rsidRPr="00325259">
              <w:rPr>
                <w:b/>
              </w:rPr>
              <w:t>Corresponding survey</w:t>
            </w:r>
          </w:p>
          <w:p w14:paraId="13FE23DC" w14:textId="77777777" w:rsidR="001615A1" w:rsidRPr="00325259" w:rsidRDefault="001615A1" w:rsidP="005673D5">
            <w:pPr>
              <w:rPr>
                <w:b/>
              </w:rPr>
            </w:pPr>
            <w:r>
              <w:rPr>
                <w:b/>
              </w:rPr>
              <w:t>Y</w:t>
            </w:r>
            <w:r w:rsidRPr="00325259">
              <w:rPr>
                <w:b/>
              </w:rPr>
              <w:t>ear</w:t>
            </w:r>
          </w:p>
          <w:p w14:paraId="17B26CE4" w14:textId="77777777" w:rsidR="001615A1" w:rsidRPr="00325259" w:rsidRDefault="001615A1" w:rsidP="005673D5">
            <w:pPr>
              <w:rPr>
                <w:b/>
              </w:rPr>
            </w:pPr>
            <w:r>
              <w:rPr>
                <w:b/>
              </w:rPr>
              <w:t>A</w:t>
            </w:r>
            <w:r w:rsidRPr="00325259">
              <w:rPr>
                <w:b/>
              </w:rPr>
              <w:t>verage age (years)</w:t>
            </w:r>
          </w:p>
        </w:tc>
        <w:tc>
          <w:tcPr>
            <w:tcW w:w="1417" w:type="dxa"/>
          </w:tcPr>
          <w:p w14:paraId="3308229F" w14:textId="77777777" w:rsidR="001615A1" w:rsidRDefault="001615A1" w:rsidP="005673D5">
            <w:pPr>
              <w:jc w:val="center"/>
            </w:pPr>
            <w:r>
              <w:t>Survey 6</w:t>
            </w:r>
          </w:p>
          <w:p w14:paraId="5A2505A7" w14:textId="77777777" w:rsidR="001615A1" w:rsidRDefault="001615A1" w:rsidP="005673D5">
            <w:pPr>
              <w:jc w:val="center"/>
            </w:pPr>
            <w:r>
              <w:t>2012</w:t>
            </w:r>
          </w:p>
          <w:p w14:paraId="5956B3FA" w14:textId="77777777" w:rsidR="001615A1" w:rsidRDefault="001615A1" w:rsidP="005673D5">
            <w:pPr>
              <w:jc w:val="center"/>
            </w:pPr>
            <w:r>
              <w:t>36</w:t>
            </w:r>
          </w:p>
        </w:tc>
        <w:tc>
          <w:tcPr>
            <w:tcW w:w="1418" w:type="dxa"/>
          </w:tcPr>
          <w:p w14:paraId="6E4375A1" w14:textId="77777777" w:rsidR="001615A1" w:rsidRDefault="001615A1" w:rsidP="005673D5">
            <w:pPr>
              <w:jc w:val="center"/>
            </w:pPr>
            <w:r>
              <w:t>Survey 7</w:t>
            </w:r>
          </w:p>
          <w:p w14:paraId="2D048C56" w14:textId="77777777" w:rsidR="001615A1" w:rsidRDefault="001615A1" w:rsidP="005673D5">
            <w:pPr>
              <w:jc w:val="center"/>
            </w:pPr>
            <w:r>
              <w:t>2013</w:t>
            </w:r>
          </w:p>
          <w:p w14:paraId="228899FC" w14:textId="77777777" w:rsidR="001615A1" w:rsidRDefault="001615A1" w:rsidP="005673D5">
            <w:pPr>
              <w:jc w:val="center"/>
            </w:pPr>
            <w:r>
              <w:t>64</w:t>
            </w:r>
          </w:p>
        </w:tc>
        <w:tc>
          <w:tcPr>
            <w:tcW w:w="1360" w:type="dxa"/>
          </w:tcPr>
          <w:p w14:paraId="6D880ABF" w14:textId="77777777" w:rsidR="001615A1" w:rsidRDefault="001615A1" w:rsidP="005673D5">
            <w:pPr>
              <w:jc w:val="center"/>
            </w:pPr>
            <w:r>
              <w:t>Survey 6</w:t>
            </w:r>
          </w:p>
          <w:p w14:paraId="1711360E" w14:textId="77777777" w:rsidR="001615A1" w:rsidRDefault="001615A1" w:rsidP="005673D5">
            <w:pPr>
              <w:jc w:val="center"/>
            </w:pPr>
            <w:r>
              <w:t>2011</w:t>
            </w:r>
          </w:p>
          <w:p w14:paraId="0A536386" w14:textId="77777777" w:rsidR="001615A1" w:rsidRDefault="001615A1" w:rsidP="005673D5">
            <w:pPr>
              <w:jc w:val="center"/>
            </w:pPr>
            <w:r>
              <w:t>87</w:t>
            </w:r>
          </w:p>
        </w:tc>
      </w:tr>
      <w:tr w:rsidR="001615A1" w14:paraId="38E8DC73" w14:textId="77777777" w:rsidTr="00375213">
        <w:tc>
          <w:tcPr>
            <w:tcW w:w="1276" w:type="dxa"/>
            <w:vMerge w:val="restart"/>
          </w:tcPr>
          <w:p w14:paraId="5A94A636" w14:textId="77777777" w:rsidR="001615A1" w:rsidRDefault="001615A1" w:rsidP="005673D5">
            <w:r>
              <w:t>Major city</w:t>
            </w:r>
          </w:p>
        </w:tc>
        <w:tc>
          <w:tcPr>
            <w:tcW w:w="3539" w:type="dxa"/>
          </w:tcPr>
          <w:p w14:paraId="13B95D5B" w14:textId="77777777" w:rsidR="001615A1" w:rsidRDefault="001615A1" w:rsidP="005673D5">
            <w:r>
              <w:t>Mean number of PBS claims per participant</w:t>
            </w:r>
          </w:p>
        </w:tc>
        <w:tc>
          <w:tcPr>
            <w:tcW w:w="1417" w:type="dxa"/>
          </w:tcPr>
          <w:p w14:paraId="493F2993" w14:textId="77777777" w:rsidR="001615A1" w:rsidRDefault="001615A1" w:rsidP="005673D5">
            <w:pPr>
              <w:jc w:val="center"/>
            </w:pPr>
            <w:r>
              <w:t>5.8</w:t>
            </w:r>
          </w:p>
        </w:tc>
        <w:tc>
          <w:tcPr>
            <w:tcW w:w="1418" w:type="dxa"/>
          </w:tcPr>
          <w:p w14:paraId="172ACB1D" w14:textId="77777777" w:rsidR="001615A1" w:rsidRDefault="001615A1" w:rsidP="005673D5">
            <w:pPr>
              <w:jc w:val="center"/>
            </w:pPr>
            <w:r>
              <w:t>22.2</w:t>
            </w:r>
          </w:p>
        </w:tc>
        <w:tc>
          <w:tcPr>
            <w:tcW w:w="1360" w:type="dxa"/>
          </w:tcPr>
          <w:p w14:paraId="5FBEE1CA" w14:textId="77777777" w:rsidR="001615A1" w:rsidRDefault="001615A1" w:rsidP="005673D5">
            <w:pPr>
              <w:jc w:val="center"/>
            </w:pPr>
            <w:r>
              <w:t>56.0</w:t>
            </w:r>
          </w:p>
        </w:tc>
      </w:tr>
      <w:tr w:rsidR="001615A1" w14:paraId="345A1A47" w14:textId="77777777" w:rsidTr="00375213">
        <w:tc>
          <w:tcPr>
            <w:tcW w:w="1276" w:type="dxa"/>
            <w:vMerge/>
          </w:tcPr>
          <w:p w14:paraId="585DE7FD" w14:textId="77777777" w:rsidR="001615A1" w:rsidRDefault="001615A1" w:rsidP="005673D5"/>
        </w:tc>
        <w:tc>
          <w:tcPr>
            <w:tcW w:w="3539" w:type="dxa"/>
          </w:tcPr>
          <w:p w14:paraId="2599C84D" w14:textId="3AE172E4" w:rsidR="001615A1" w:rsidRDefault="001615A1" w:rsidP="005673D5">
            <w:r>
              <w:t>Mean PBS cost per participant</w:t>
            </w:r>
            <w:r w:rsidR="00375213">
              <w:t xml:space="preserve"> ($)</w:t>
            </w:r>
          </w:p>
        </w:tc>
        <w:tc>
          <w:tcPr>
            <w:tcW w:w="1417" w:type="dxa"/>
          </w:tcPr>
          <w:p w14:paraId="17A60153" w14:textId="77777777" w:rsidR="001615A1" w:rsidRDefault="001615A1" w:rsidP="005673D5">
            <w:pPr>
              <w:jc w:val="center"/>
            </w:pPr>
            <w:r>
              <w:t>337</w:t>
            </w:r>
          </w:p>
        </w:tc>
        <w:tc>
          <w:tcPr>
            <w:tcW w:w="1418" w:type="dxa"/>
          </w:tcPr>
          <w:p w14:paraId="568D8E57" w14:textId="77777777" w:rsidR="001615A1" w:rsidRDefault="001615A1" w:rsidP="005673D5">
            <w:pPr>
              <w:jc w:val="center"/>
            </w:pPr>
            <w:r>
              <w:t>994</w:t>
            </w:r>
          </w:p>
        </w:tc>
        <w:tc>
          <w:tcPr>
            <w:tcW w:w="1360" w:type="dxa"/>
          </w:tcPr>
          <w:p w14:paraId="0F9A7A7F" w14:textId="77777777" w:rsidR="001615A1" w:rsidRDefault="001615A1" w:rsidP="005673D5">
            <w:pPr>
              <w:jc w:val="center"/>
            </w:pPr>
            <w:r>
              <w:t>1975</w:t>
            </w:r>
          </w:p>
        </w:tc>
      </w:tr>
      <w:tr w:rsidR="001615A1" w14:paraId="57D3B0D9" w14:textId="77777777" w:rsidTr="00375213">
        <w:tc>
          <w:tcPr>
            <w:tcW w:w="1276" w:type="dxa"/>
            <w:vMerge w:val="restart"/>
          </w:tcPr>
          <w:p w14:paraId="7FAEDBD9" w14:textId="77777777" w:rsidR="001615A1" w:rsidRDefault="001615A1" w:rsidP="005673D5">
            <w:r>
              <w:t>Regional and remote</w:t>
            </w:r>
          </w:p>
        </w:tc>
        <w:tc>
          <w:tcPr>
            <w:tcW w:w="3539" w:type="dxa"/>
          </w:tcPr>
          <w:p w14:paraId="72350DAA" w14:textId="77777777" w:rsidR="001615A1" w:rsidRDefault="001615A1" w:rsidP="005673D5">
            <w:r>
              <w:t>Mean number of PBS claims per participant</w:t>
            </w:r>
          </w:p>
        </w:tc>
        <w:tc>
          <w:tcPr>
            <w:tcW w:w="1417" w:type="dxa"/>
          </w:tcPr>
          <w:p w14:paraId="785A1A15" w14:textId="77777777" w:rsidR="001615A1" w:rsidRDefault="001615A1" w:rsidP="005673D5">
            <w:pPr>
              <w:jc w:val="center"/>
            </w:pPr>
            <w:r>
              <w:t>6.5</w:t>
            </w:r>
          </w:p>
        </w:tc>
        <w:tc>
          <w:tcPr>
            <w:tcW w:w="1418" w:type="dxa"/>
          </w:tcPr>
          <w:p w14:paraId="33A7840D" w14:textId="77777777" w:rsidR="001615A1" w:rsidRDefault="001615A1" w:rsidP="005673D5">
            <w:pPr>
              <w:jc w:val="center"/>
            </w:pPr>
            <w:r>
              <w:t>23.7</w:t>
            </w:r>
          </w:p>
        </w:tc>
        <w:tc>
          <w:tcPr>
            <w:tcW w:w="1360" w:type="dxa"/>
          </w:tcPr>
          <w:p w14:paraId="3C81BA45" w14:textId="77777777" w:rsidR="001615A1" w:rsidRDefault="001615A1" w:rsidP="005673D5">
            <w:pPr>
              <w:jc w:val="center"/>
            </w:pPr>
            <w:r>
              <w:t>53</w:t>
            </w:r>
          </w:p>
        </w:tc>
      </w:tr>
      <w:tr w:rsidR="001615A1" w14:paraId="11DCABAE" w14:textId="77777777" w:rsidTr="00375213">
        <w:tc>
          <w:tcPr>
            <w:tcW w:w="1276" w:type="dxa"/>
            <w:vMerge/>
          </w:tcPr>
          <w:p w14:paraId="6F344F1E" w14:textId="77777777" w:rsidR="001615A1" w:rsidRDefault="001615A1" w:rsidP="005673D5"/>
        </w:tc>
        <w:tc>
          <w:tcPr>
            <w:tcW w:w="3539" w:type="dxa"/>
          </w:tcPr>
          <w:p w14:paraId="44CC2D61" w14:textId="2FDFC938" w:rsidR="001615A1" w:rsidRDefault="001615A1" w:rsidP="005673D5">
            <w:r>
              <w:t>Mean PBS cost per participant</w:t>
            </w:r>
            <w:r w:rsidR="00375213">
              <w:t xml:space="preserve"> ($)</w:t>
            </w:r>
          </w:p>
        </w:tc>
        <w:tc>
          <w:tcPr>
            <w:tcW w:w="1417" w:type="dxa"/>
          </w:tcPr>
          <w:p w14:paraId="67F5C943" w14:textId="77777777" w:rsidR="001615A1" w:rsidRDefault="001615A1" w:rsidP="005673D5">
            <w:pPr>
              <w:jc w:val="center"/>
            </w:pPr>
            <w:r>
              <w:t>263</w:t>
            </w:r>
          </w:p>
        </w:tc>
        <w:tc>
          <w:tcPr>
            <w:tcW w:w="1418" w:type="dxa"/>
          </w:tcPr>
          <w:p w14:paraId="5B37062D" w14:textId="77777777" w:rsidR="001615A1" w:rsidRDefault="001615A1" w:rsidP="005673D5">
            <w:pPr>
              <w:jc w:val="center"/>
            </w:pPr>
            <w:r>
              <w:t>887</w:t>
            </w:r>
          </w:p>
        </w:tc>
        <w:tc>
          <w:tcPr>
            <w:tcW w:w="1360" w:type="dxa"/>
          </w:tcPr>
          <w:p w14:paraId="68F4C955" w14:textId="77777777" w:rsidR="001615A1" w:rsidRDefault="001615A1" w:rsidP="005673D5">
            <w:pPr>
              <w:jc w:val="center"/>
            </w:pPr>
            <w:r>
              <w:t>1925</w:t>
            </w:r>
          </w:p>
        </w:tc>
      </w:tr>
    </w:tbl>
    <w:p w14:paraId="41DFC30E" w14:textId="77777777" w:rsidR="001615A1" w:rsidRDefault="001615A1" w:rsidP="001615A1"/>
    <w:p w14:paraId="404AC162" w14:textId="23BCE3BC" w:rsidR="001615A1" w:rsidRDefault="001615A1" w:rsidP="001615A1">
      <w:pPr>
        <w:pStyle w:val="Heading3"/>
      </w:pPr>
      <w:bookmarkStart w:id="506" w:name="_Toc446584348"/>
      <w:bookmarkStart w:id="507" w:name="_Toc446585470"/>
      <w:bookmarkStart w:id="508" w:name="_Toc452371082"/>
      <w:r>
        <w:t>Hospital services</w:t>
      </w:r>
      <w:bookmarkEnd w:id="506"/>
      <w:bookmarkEnd w:id="507"/>
      <w:bookmarkEnd w:id="508"/>
    </w:p>
    <w:p w14:paraId="0EE9A984" w14:textId="77777777" w:rsidR="001615A1" w:rsidRDefault="001615A1" w:rsidP="001615A1">
      <w:r>
        <w:t xml:space="preserve">Due to the limitations of the hospital datasets available, the numbers of ALSWH participants who were hospitalised in NSW were used to determine differences in hospital admission and cost accrued by area of residence (Appendix D, Section 15.3). The NSW Admitted Patients dataset provided hospital admission of participants by Australian Refined Diagnosis Related Group (AR-DRG) codes that were then matched to the AR-DRG costs reported by the Independent Hospital Pricing Authority (IHPA). </w:t>
      </w:r>
    </w:p>
    <w:p w14:paraId="3518E96C" w14:textId="77777777" w:rsidR="001615A1" w:rsidRDefault="001615A1" w:rsidP="001615A1"/>
    <w:p w14:paraId="17BF9E1E" w14:textId="7D6CF59F" w:rsidR="001615A1" w:rsidRDefault="001615A1" w:rsidP="001615A1">
      <w:r>
        <w:t>There was little difference in hospital costs between women who lived in a major city and those who lived in regional and remote areas for the 1973-78 and 1946-51 cohorts (Figure 11-</w:t>
      </w:r>
      <w:r w:rsidR="00392E07">
        <w:t>7</w:t>
      </w:r>
      <w:r>
        <w:t>). In the 1921-26 cohort, women who lived in major cities had higher hospital costs than women who lived in regional and remote areas; the difference was $225-920 (in 2012-13 Australian dollars).</w:t>
      </w:r>
    </w:p>
    <w:p w14:paraId="2D219C1F" w14:textId="118146EB" w:rsidR="001615A1" w:rsidRDefault="00FB37C5" w:rsidP="001615A1">
      <w:pPr>
        <w:keepNext/>
        <w:jc w:val="center"/>
      </w:pPr>
      <w:r>
        <w:rPr>
          <w:noProof/>
          <w:szCs w:val="24"/>
        </w:rPr>
        <w:lastRenderedPageBreak/>
        <w:drawing>
          <wp:inline distT="0" distB="0" distL="0" distR="0" wp14:anchorId="14E93FAA" wp14:editId="21AB4E7F">
            <wp:extent cx="4924800" cy="3675600"/>
            <wp:effectExtent l="0" t="0" r="9525" b="127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7D6F2614" w14:textId="113355E4" w:rsidR="001615A1" w:rsidRDefault="001615A1" w:rsidP="001615A1">
      <w:pPr>
        <w:pStyle w:val="Caption"/>
      </w:pPr>
      <w:bookmarkStart w:id="509" w:name="_Toc452470029"/>
      <w:r>
        <w:t xml:space="preserve">Figure </w:t>
      </w:r>
      <w:fldSimple w:instr=" STYLEREF 1 \s ">
        <w:r w:rsidR="004675BB">
          <w:rPr>
            <w:noProof/>
          </w:rPr>
          <w:t>11</w:t>
        </w:r>
      </w:fldSimple>
      <w:r w:rsidR="003D2D66">
        <w:noBreakHyphen/>
      </w:r>
      <w:fldSimple w:instr=" SEQ Figure \* ARABIC \s 1 ">
        <w:r w:rsidR="004675BB">
          <w:rPr>
            <w:noProof/>
          </w:rPr>
          <w:t>7</w:t>
        </w:r>
      </w:fldSimple>
      <w:r>
        <w:t xml:space="preserve">: </w:t>
      </w:r>
      <w:r w:rsidRPr="00801CEA">
        <w:t>The mean hospital cost (in 2012-13 Australian dollars) by average age at survey and categorised by area of residence for all cohorts (1973-78, 1946-51, and 1921-26).</w:t>
      </w:r>
      <w:bookmarkEnd w:id="509"/>
    </w:p>
    <w:p w14:paraId="2C14BEC9" w14:textId="77777777" w:rsidR="001615A1" w:rsidRDefault="001615A1" w:rsidP="001615A1"/>
    <w:p w14:paraId="32E7DFB1" w14:textId="46C8D849" w:rsidR="001615A1" w:rsidRDefault="001615A1" w:rsidP="001615A1">
      <w:r>
        <w:t xml:space="preserve">AIHW examined age-standardised per person health expenditure in 2006-07 by remoteness, focussing on admitted patient (i.e. hospital) services, MBS, and PBS </w:t>
      </w:r>
      <w:r w:rsidR="00870399">
        <w:fldChar w:fldCharType="begin"/>
      </w:r>
      <w:r w:rsidR="007F3AAA">
        <w:instrText xml:space="preserve"> ADDIN EN.CITE &lt;EndNote&gt;&lt;Cite&gt;&lt;Author&gt;AIHW&lt;/Author&gt;&lt;Year&gt;2011&lt;/Year&gt;&lt;RecNum&gt;142&lt;/RecNum&gt;&lt;DisplayText&gt;(AIHW, 2011b)&lt;/DisplayText&gt;&lt;record&gt;&lt;rec-number&gt;142&lt;/rec-number&gt;&lt;foreign-keys&gt;&lt;key app="EN" db-id="0zaxfzw0nszf5ae2xx05fzzowfpdapapwt0v" timestamp="1457328881"&gt;142&lt;/key&gt;&lt;/foreign-keys&gt;&lt;ref-type name="Government Document"&gt;46&lt;/ref-type&gt;&lt;contributors&gt;&lt;authors&gt;&lt;author&gt;AIHW&lt;/author&gt;&lt;/authors&gt;&lt;secondary-authors&gt;&lt;author&gt;AIHW&lt;/author&gt;&lt;/secondary-authors&gt;&lt;/contributors&gt;&lt;titles&gt;&lt;title&gt;Australian health expenditure by remoteness: A comparison of remote, regional and city health expenditure&lt;/title&gt;&lt;tertiary-title&gt;Health and welfare expenditure series&lt;/tertiary-title&gt;&lt;/titles&gt;&lt;dates&gt;&lt;year&gt;2011&lt;/year&gt;&lt;/dates&gt;&lt;pub-location&gt;Canberra&lt;/pub-location&gt;&lt;publisher&gt;AIHW&lt;/publisher&gt;&lt;isbn&gt;50&lt;/isbn&gt;&lt;urls&gt;&lt;/urls&gt;&lt;/record&gt;&lt;/Cite&gt;&lt;/EndNote&gt;</w:instrText>
      </w:r>
      <w:r w:rsidR="00870399">
        <w:fldChar w:fldCharType="separate"/>
      </w:r>
      <w:r w:rsidR="007F3AAA">
        <w:rPr>
          <w:noProof/>
        </w:rPr>
        <w:t>(</w:t>
      </w:r>
      <w:hyperlink w:anchor="_ENREF_28" w:tooltip="AIHW, 2011 #142" w:history="1">
        <w:r w:rsidR="001731F3">
          <w:rPr>
            <w:noProof/>
          </w:rPr>
          <w:t>AIHW, 2011b</w:t>
        </w:r>
      </w:hyperlink>
      <w:r w:rsidR="007F3AAA">
        <w:rPr>
          <w:noProof/>
        </w:rPr>
        <w:t>)</w:t>
      </w:r>
      <w:r w:rsidR="00870399">
        <w:fldChar w:fldCharType="end"/>
      </w:r>
      <w:r>
        <w:t xml:space="preserve">. They reported that people living in a major city had the highest MBS and PBS expenses and lowest hospital cost, however the opposite was true for people living in remote and very remote areas. They noted that it is difficult to compare health expenditure by remoteness due to differences in healthcare services, e.g. nurse and community centres tend to be the first point of contact for general medical issues, equivalent to GPs in major cities. </w:t>
      </w:r>
    </w:p>
    <w:p w14:paraId="047D4566" w14:textId="77777777" w:rsidR="001615A1" w:rsidRPr="00D872AA" w:rsidRDefault="001615A1" w:rsidP="001615A1"/>
    <w:p w14:paraId="54DC0117" w14:textId="3E7CECC4" w:rsidR="001615A1" w:rsidRDefault="001615A1" w:rsidP="001615A1">
      <w:pPr>
        <w:pStyle w:val="Heading2"/>
      </w:pPr>
      <w:bookmarkStart w:id="510" w:name="_Toc446584349"/>
      <w:bookmarkStart w:id="511" w:name="_Toc446585471"/>
      <w:bookmarkStart w:id="512" w:name="_Toc452371083"/>
      <w:r>
        <w:t>Projected healthcare utilisation by area of residence.</w:t>
      </w:r>
      <w:bookmarkEnd w:id="510"/>
      <w:bookmarkEnd w:id="511"/>
      <w:bookmarkEnd w:id="512"/>
    </w:p>
    <w:p w14:paraId="1722C18D" w14:textId="7580B907" w:rsidR="001615A1" w:rsidRDefault="001615A1" w:rsidP="001615A1">
      <w:r>
        <w:t xml:space="preserve">Based on the trends identified in section 11.5, the association between area of residence and healthcare utilisation from 2015 to 2035 was examined. We compared the number of MBS claims, PBS prescriptions filled, and hospital admissions accrued by women each year and the cost of these services for (a) the total population of women aged 20-90, (b) women who lived in a major city, and (c) women who lived in regional and remote areas. For MBS, PBS, and hospital projections, models were fitted to the ALSWH data to estimate the number of claims and cost of each service for women at every age between 20 and 90, inclusive (Appendix E). These estimates were then multiplied by the population distribution shown in Figure 11-2 from the 2011 Australian Census. The major assumption is that the number of MBS claims </w:t>
      </w:r>
      <w:r>
        <w:lastRenderedPageBreak/>
        <w:t>and cost (in 2014 Australian dollars), PBS claims and cost (in 2012-13 Australian dollars), and hospital costs (in 2012-13 Australian dollars) that vary with age in the same way for every year between 2015 and 2035. The age-specific estimates for the number of claims and cost of each service were multiplied by the projected number of women aged 20 to 90 years at every year from 2015 to 2035</w:t>
      </w:r>
      <w:r w:rsidR="001D01AD">
        <w:t>, as well as by the</w:t>
      </w:r>
      <w:r>
        <w:t xml:space="preserve"> prevalence of women who live in a major city and those who live in a regional or remote area to predict the total number of claims and cost for MBS, PBS, and hospital services over the next </w:t>
      </w:r>
      <w:r w:rsidR="00375213">
        <w:t>twenty</w:t>
      </w:r>
      <w:r>
        <w:t xml:space="preserve"> years (Appendix F).</w:t>
      </w:r>
    </w:p>
    <w:p w14:paraId="2B67EACE" w14:textId="1A469347" w:rsidR="001615A1" w:rsidRDefault="001615A1" w:rsidP="001615A1">
      <w:pPr>
        <w:pStyle w:val="Heading3"/>
      </w:pPr>
      <w:bookmarkStart w:id="513" w:name="_Toc446584350"/>
      <w:bookmarkStart w:id="514" w:name="_Toc446585472"/>
      <w:bookmarkStart w:id="515" w:name="_Toc452371084"/>
      <w:r>
        <w:t>Medicare Benefits Scheme</w:t>
      </w:r>
      <w:bookmarkEnd w:id="513"/>
      <w:bookmarkEnd w:id="514"/>
      <w:bookmarkEnd w:id="515"/>
    </w:p>
    <w:p w14:paraId="4CA7BD99" w14:textId="44DE7B61" w:rsidR="001615A1" w:rsidRDefault="001615A1" w:rsidP="001615A1">
      <w:r>
        <w:t>For women who live in a major city, the total number of unreferred MBS claims is predicted to increase from 40.5 million in 2015 to 58.3 million in 2035; this corresponds to a total unreferred MBS cost of $2.0 billion increasing to $2.8 billion (in 2014 Australian dollars), respectively (Figure 11-</w:t>
      </w:r>
      <w:r w:rsidR="00392E07">
        <w:t>8</w:t>
      </w:r>
      <w:r>
        <w:t xml:space="preserve"> and 11-</w:t>
      </w:r>
      <w:r w:rsidR="00392E07">
        <w:t>9</w:t>
      </w:r>
      <w:r>
        <w:t xml:space="preserve">). Women who live in regional or remote areas are calculated to have a total of 16.3 million unreferred MBS claims in 2015 and </w:t>
      </w:r>
      <w:r w:rsidR="001D01AD">
        <w:t>this</w:t>
      </w:r>
      <w:r>
        <w:t xml:space="preserve"> is predicted to increase to 23.7 million in 2035. The total unreferred MBS cost for these women is projected to increase from $0.8 billion to $1.2 billion from 2015 to 2035.</w:t>
      </w:r>
    </w:p>
    <w:p w14:paraId="5A216B79" w14:textId="77777777" w:rsidR="001615A1" w:rsidRPr="00AB177E" w:rsidRDefault="001615A1" w:rsidP="001615A1"/>
    <w:p w14:paraId="4F24F971" w14:textId="054CA627" w:rsidR="001615A1" w:rsidRDefault="00FB37C5" w:rsidP="001615A1">
      <w:pPr>
        <w:keepNext/>
        <w:jc w:val="center"/>
      </w:pPr>
      <w:r>
        <w:rPr>
          <w:noProof/>
          <w:szCs w:val="24"/>
        </w:rPr>
        <w:drawing>
          <wp:inline distT="0" distB="0" distL="0" distR="0" wp14:anchorId="4FA00F4D" wp14:editId="54106128">
            <wp:extent cx="4878000" cy="3657600"/>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588240E3" w14:textId="7422F287" w:rsidR="001615A1" w:rsidRDefault="001615A1" w:rsidP="001615A1">
      <w:pPr>
        <w:pStyle w:val="Caption"/>
      </w:pPr>
      <w:bookmarkStart w:id="516" w:name="_Toc452470030"/>
      <w:r>
        <w:t xml:space="preserve">Figure </w:t>
      </w:r>
      <w:fldSimple w:instr=" STYLEREF 1 \s ">
        <w:r w:rsidR="004675BB">
          <w:rPr>
            <w:noProof/>
          </w:rPr>
          <w:t>11</w:t>
        </w:r>
      </w:fldSimple>
      <w:r w:rsidR="003D2D66">
        <w:noBreakHyphen/>
      </w:r>
      <w:fldSimple w:instr=" SEQ Figure \* ARABIC \s 1 ">
        <w:r w:rsidR="004675BB">
          <w:rPr>
            <w:noProof/>
          </w:rPr>
          <w:t>8</w:t>
        </w:r>
      </w:fldSimple>
      <w:r>
        <w:t xml:space="preserve">: </w:t>
      </w:r>
      <w:r w:rsidRPr="00FD1EE8">
        <w:t>Projected total number of unreferred MBS claims for Australian women aged 20-90 from 2015 to 2035 by area of residence.</w:t>
      </w:r>
      <w:bookmarkEnd w:id="516"/>
    </w:p>
    <w:p w14:paraId="18002054" w14:textId="77777777" w:rsidR="001615A1" w:rsidRDefault="001615A1" w:rsidP="001615A1"/>
    <w:p w14:paraId="57E50484" w14:textId="1C0AEDFC" w:rsidR="001615A1" w:rsidRDefault="00FB37C5" w:rsidP="001615A1">
      <w:pPr>
        <w:keepNext/>
        <w:jc w:val="center"/>
      </w:pPr>
      <w:r>
        <w:rPr>
          <w:noProof/>
          <w:szCs w:val="24"/>
        </w:rPr>
        <w:lastRenderedPageBreak/>
        <w:drawing>
          <wp:inline distT="0" distB="0" distL="0" distR="0" wp14:anchorId="3DD71070" wp14:editId="36E85E8A">
            <wp:extent cx="4878000" cy="365760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07EB192B" w14:textId="12E92B11" w:rsidR="001615A1" w:rsidRDefault="001615A1" w:rsidP="001615A1">
      <w:pPr>
        <w:pStyle w:val="Caption"/>
      </w:pPr>
      <w:bookmarkStart w:id="517" w:name="_Toc452470031"/>
      <w:r>
        <w:t xml:space="preserve">Figure </w:t>
      </w:r>
      <w:fldSimple w:instr=" STYLEREF 1 \s ">
        <w:r w:rsidR="004675BB">
          <w:rPr>
            <w:noProof/>
          </w:rPr>
          <w:t>11</w:t>
        </w:r>
      </w:fldSimple>
      <w:r w:rsidR="003D2D66">
        <w:noBreakHyphen/>
      </w:r>
      <w:fldSimple w:instr=" SEQ Figure \* ARABIC \s 1 ">
        <w:r w:rsidR="004675BB">
          <w:rPr>
            <w:noProof/>
          </w:rPr>
          <w:t>9</w:t>
        </w:r>
      </w:fldSimple>
      <w:r>
        <w:t xml:space="preserve">: </w:t>
      </w:r>
      <w:r w:rsidRPr="004C08C5">
        <w:t>Projected total unreferred MBS cost (in 2014 Australian dollars) for Australian women aged 20-90 from 2015 to 2035 by area of residence.</w:t>
      </w:r>
      <w:bookmarkEnd w:id="517"/>
    </w:p>
    <w:p w14:paraId="61313899" w14:textId="77777777" w:rsidR="001615A1" w:rsidRPr="00E85BC3" w:rsidRDefault="001615A1" w:rsidP="001615A1"/>
    <w:p w14:paraId="38552557" w14:textId="70D2924A" w:rsidR="001615A1" w:rsidRDefault="001615A1" w:rsidP="001615A1">
      <w:pPr>
        <w:pStyle w:val="Heading3"/>
      </w:pPr>
      <w:bookmarkStart w:id="518" w:name="_Toc446584351"/>
      <w:bookmarkStart w:id="519" w:name="_Toc446585473"/>
      <w:bookmarkStart w:id="520" w:name="_Toc452371085"/>
      <w:r w:rsidRPr="00B70DD9">
        <w:t>Pharmaceutical Benefits Scheme</w:t>
      </w:r>
      <w:bookmarkEnd w:id="518"/>
      <w:bookmarkEnd w:id="519"/>
      <w:bookmarkEnd w:id="520"/>
      <w:r w:rsidRPr="00B70DD9">
        <w:t xml:space="preserve"> </w:t>
      </w:r>
    </w:p>
    <w:p w14:paraId="358659B1" w14:textId="47F2EB21" w:rsidR="001615A1" w:rsidRPr="00E62E30" w:rsidRDefault="001615A1" w:rsidP="001615A1">
      <w:r>
        <w:t>The total PBS claims made by women who live in a major city is predicted to increase from 90.5 million to 138.4 million from 2015 to 2035 (Figures 11-1</w:t>
      </w:r>
      <w:r w:rsidR="00392E07">
        <w:t>0</w:t>
      </w:r>
      <w:r>
        <w:t xml:space="preserve"> and 11-1</w:t>
      </w:r>
      <w:r w:rsidR="00392E07">
        <w:t>1</w:t>
      </w:r>
      <w:r>
        <w:t>). As a result, the total PBS cost is estimated to be $4.1 billion in 2015 and $6.1 billion in 2035 (in 2012-13 Australian dollars), respectively. For women who live in regional and remote areas, the total number of PBS claims was estimated to be 42.2 million in 2015 at a cost of $1.6 billion (in 2012-13 Australian dollars); this is predicted to increase to 66.0 million PBS claims and $2.5 billion in 2035.</w:t>
      </w:r>
    </w:p>
    <w:p w14:paraId="7E2BA208" w14:textId="1CC0E73E" w:rsidR="001615A1" w:rsidRDefault="00FB37C5" w:rsidP="001615A1">
      <w:pPr>
        <w:keepNext/>
        <w:jc w:val="center"/>
      </w:pPr>
      <w:r>
        <w:rPr>
          <w:noProof/>
          <w:szCs w:val="24"/>
        </w:rPr>
        <w:lastRenderedPageBreak/>
        <w:drawing>
          <wp:inline distT="0" distB="0" distL="0" distR="0" wp14:anchorId="31085308" wp14:editId="766EAC17">
            <wp:extent cx="4878000" cy="365760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6AF3F8BA" w14:textId="098FE434" w:rsidR="001615A1" w:rsidRDefault="001615A1" w:rsidP="001615A1">
      <w:pPr>
        <w:pStyle w:val="Caption"/>
      </w:pPr>
      <w:bookmarkStart w:id="521" w:name="_Toc452470032"/>
      <w:r>
        <w:t xml:space="preserve">Figure </w:t>
      </w:r>
      <w:fldSimple w:instr=" STYLEREF 1 \s ">
        <w:r w:rsidR="004675BB">
          <w:rPr>
            <w:noProof/>
          </w:rPr>
          <w:t>11</w:t>
        </w:r>
      </w:fldSimple>
      <w:r w:rsidR="003D2D66">
        <w:noBreakHyphen/>
      </w:r>
      <w:fldSimple w:instr=" SEQ Figure \* ARABIC \s 1 ">
        <w:r w:rsidR="004675BB">
          <w:rPr>
            <w:noProof/>
          </w:rPr>
          <w:t>10</w:t>
        </w:r>
      </w:fldSimple>
      <w:r>
        <w:t xml:space="preserve">: </w:t>
      </w:r>
      <w:r w:rsidRPr="00816139">
        <w:t>Projected number of PBS claims for Australian women aged 20-90 from 2015 to 2035 by area of residence.</w:t>
      </w:r>
      <w:bookmarkEnd w:id="521"/>
    </w:p>
    <w:p w14:paraId="2C99E019" w14:textId="77777777" w:rsidR="001615A1" w:rsidRDefault="001615A1" w:rsidP="001615A1"/>
    <w:p w14:paraId="2636E18C" w14:textId="49AFA93D" w:rsidR="001615A1" w:rsidRDefault="00FB37C5" w:rsidP="001615A1">
      <w:pPr>
        <w:keepNext/>
        <w:jc w:val="center"/>
      </w:pPr>
      <w:r>
        <w:rPr>
          <w:noProof/>
          <w:szCs w:val="24"/>
        </w:rPr>
        <w:drawing>
          <wp:inline distT="0" distB="0" distL="0" distR="0" wp14:anchorId="4EAB633A" wp14:editId="560FAD3A">
            <wp:extent cx="4878000" cy="365760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22776FC2" w14:textId="415E5661" w:rsidR="001615A1" w:rsidRDefault="001615A1" w:rsidP="001615A1">
      <w:pPr>
        <w:pStyle w:val="Caption"/>
      </w:pPr>
      <w:bookmarkStart w:id="522" w:name="_Toc452470033"/>
      <w:r>
        <w:t xml:space="preserve">Figure </w:t>
      </w:r>
      <w:fldSimple w:instr=" STYLEREF 1 \s ">
        <w:r w:rsidR="004675BB">
          <w:rPr>
            <w:noProof/>
          </w:rPr>
          <w:t>11</w:t>
        </w:r>
      </w:fldSimple>
      <w:r w:rsidR="003D2D66">
        <w:noBreakHyphen/>
      </w:r>
      <w:fldSimple w:instr=" SEQ Figure \* ARABIC \s 1 ">
        <w:r w:rsidR="004675BB">
          <w:rPr>
            <w:noProof/>
          </w:rPr>
          <w:t>11</w:t>
        </w:r>
      </w:fldSimple>
      <w:r>
        <w:t xml:space="preserve">: </w:t>
      </w:r>
      <w:r w:rsidRPr="00940EF3">
        <w:t>Projected total PBS cost (in 2012-13 Australian dollars) for Australian women aged 20-90 from 2015 to 2035 by area of residence.</w:t>
      </w:r>
      <w:bookmarkEnd w:id="522"/>
    </w:p>
    <w:p w14:paraId="5B072C48" w14:textId="56536C6D" w:rsidR="001615A1" w:rsidRPr="002A4D48" w:rsidRDefault="001615A1" w:rsidP="001615A1">
      <w:pPr>
        <w:pStyle w:val="Heading3"/>
      </w:pPr>
      <w:bookmarkStart w:id="523" w:name="_Toc446584352"/>
      <w:bookmarkStart w:id="524" w:name="_Toc446585474"/>
      <w:bookmarkStart w:id="525" w:name="_Toc452371086"/>
      <w:r w:rsidRPr="002A4D48">
        <w:lastRenderedPageBreak/>
        <w:t>Hospital services</w:t>
      </w:r>
      <w:bookmarkEnd w:id="523"/>
      <w:bookmarkEnd w:id="524"/>
      <w:bookmarkEnd w:id="525"/>
      <w:r w:rsidRPr="002A4D48">
        <w:t xml:space="preserve"> </w:t>
      </w:r>
    </w:p>
    <w:p w14:paraId="3D3AB8F2" w14:textId="4D333192" w:rsidR="001615A1" w:rsidRDefault="001615A1" w:rsidP="001615A1">
      <w:r>
        <w:t>The total hospital costs are predicted to increase from $11.7 billion in 2015 to $17.1 billion (in 2012-13 Australian dollars) in 2035 for women who live in a major city</w:t>
      </w:r>
      <w:r w:rsidR="00392E07">
        <w:t xml:space="preserve"> (Figure 11-12)</w:t>
      </w:r>
      <w:r>
        <w:t>. In comparison, the total hospital cost for women who live in a regional or remote area is estimated to be $4.6 billion in 2015 and $6.7 billion in 2035.</w:t>
      </w:r>
    </w:p>
    <w:p w14:paraId="10D6003F" w14:textId="77777777" w:rsidR="001615A1" w:rsidRDefault="001615A1" w:rsidP="001615A1"/>
    <w:p w14:paraId="7CD42CAD" w14:textId="5B2F1443" w:rsidR="001615A1" w:rsidRDefault="00FB37C5" w:rsidP="001615A1">
      <w:pPr>
        <w:keepNext/>
        <w:jc w:val="center"/>
      </w:pPr>
      <w:r>
        <w:rPr>
          <w:noProof/>
          <w:szCs w:val="24"/>
        </w:rPr>
        <w:drawing>
          <wp:inline distT="0" distB="0" distL="0" distR="0" wp14:anchorId="36579E9C" wp14:editId="2ADF5935">
            <wp:extent cx="4878000" cy="36576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72C2E719" w14:textId="17AE793A" w:rsidR="001615A1" w:rsidRDefault="001615A1" w:rsidP="001615A1">
      <w:pPr>
        <w:pStyle w:val="Caption"/>
      </w:pPr>
      <w:bookmarkStart w:id="526" w:name="_Toc452470034"/>
      <w:r>
        <w:t xml:space="preserve">Figure </w:t>
      </w:r>
      <w:fldSimple w:instr=" STYLEREF 1 \s ">
        <w:r w:rsidR="004675BB">
          <w:rPr>
            <w:noProof/>
          </w:rPr>
          <w:t>11</w:t>
        </w:r>
      </w:fldSimple>
      <w:r w:rsidR="003D2D66">
        <w:noBreakHyphen/>
      </w:r>
      <w:fldSimple w:instr=" SEQ Figure \* ARABIC \s 1 ">
        <w:r w:rsidR="004675BB">
          <w:rPr>
            <w:noProof/>
          </w:rPr>
          <w:t>12</w:t>
        </w:r>
      </w:fldSimple>
      <w:r>
        <w:t xml:space="preserve">: </w:t>
      </w:r>
      <w:r w:rsidRPr="009551F0">
        <w:t>Projected total hospital cost (in 2012-13 Australian dollars) for Australian women aged 20-90 from 2015 to 2035 by area of residence.</w:t>
      </w:r>
      <w:bookmarkEnd w:id="526"/>
    </w:p>
    <w:p w14:paraId="3A28ACD5" w14:textId="77777777" w:rsidR="001615A1" w:rsidRDefault="001615A1" w:rsidP="001615A1"/>
    <w:p w14:paraId="457B3FDF" w14:textId="734CCB05" w:rsidR="001615A1" w:rsidRPr="00670CC5" w:rsidRDefault="001615A1" w:rsidP="001615A1">
      <w:pPr>
        <w:pStyle w:val="Heading2"/>
        <w:rPr>
          <w:noProof/>
          <w:lang w:val="en-US"/>
        </w:rPr>
      </w:pPr>
      <w:bookmarkStart w:id="527" w:name="_Toc446584353"/>
      <w:bookmarkStart w:id="528" w:name="_Toc446585475"/>
      <w:bookmarkStart w:id="529" w:name="_Toc452371087"/>
      <w:r>
        <w:t>Summary points</w:t>
      </w:r>
      <w:bookmarkEnd w:id="527"/>
      <w:bookmarkEnd w:id="528"/>
      <w:bookmarkEnd w:id="529"/>
    </w:p>
    <w:p w14:paraId="244E1558" w14:textId="3B82BE27" w:rsidR="001615A1" w:rsidRDefault="001615A1" w:rsidP="001615A1">
      <w:pPr>
        <w:pStyle w:val="ListParagraph"/>
        <w:numPr>
          <w:ilvl w:val="0"/>
          <w:numId w:val="32"/>
        </w:numPr>
        <w:rPr>
          <w:noProof/>
          <w:lang w:val="en-US"/>
        </w:rPr>
      </w:pPr>
      <w:r>
        <w:rPr>
          <w:noProof/>
          <w:lang w:val="en-US"/>
        </w:rPr>
        <w:t xml:space="preserve">The </w:t>
      </w:r>
      <w:r w:rsidR="007C1D34">
        <w:rPr>
          <w:noProof/>
          <w:lang w:val="en-US"/>
        </w:rPr>
        <w:t>prevalence</w:t>
      </w:r>
      <w:r>
        <w:rPr>
          <w:noProof/>
          <w:lang w:val="en-US"/>
        </w:rPr>
        <w:t xml:space="preserve"> of women who live in a major city (approximately 70 </w:t>
      </w:r>
      <w:r w:rsidR="0065262B">
        <w:rPr>
          <w:noProof/>
          <w:lang w:val="en-US"/>
        </w:rPr>
        <w:t>per cent</w:t>
      </w:r>
      <w:r>
        <w:rPr>
          <w:noProof/>
          <w:lang w:val="en-US"/>
        </w:rPr>
        <w:t xml:space="preserve">), inner regional areas (20 </w:t>
      </w:r>
      <w:r w:rsidR="0065262B">
        <w:rPr>
          <w:noProof/>
          <w:lang w:val="en-US"/>
        </w:rPr>
        <w:t>per cent</w:t>
      </w:r>
      <w:r>
        <w:rPr>
          <w:noProof/>
          <w:lang w:val="en-US"/>
        </w:rPr>
        <w:t xml:space="preserve">), and outer region and remote areas (10 </w:t>
      </w:r>
      <w:r w:rsidR="0065262B">
        <w:rPr>
          <w:noProof/>
          <w:lang w:val="en-US"/>
        </w:rPr>
        <w:t>per cent</w:t>
      </w:r>
      <w:r>
        <w:rPr>
          <w:noProof/>
          <w:lang w:val="en-US"/>
        </w:rPr>
        <w:t>) are relatively stable across the lifespan.</w:t>
      </w:r>
    </w:p>
    <w:p w14:paraId="6295A7CF" w14:textId="73355EC3" w:rsidR="001615A1" w:rsidRDefault="001615A1" w:rsidP="001615A1">
      <w:pPr>
        <w:pStyle w:val="ListParagraph"/>
        <w:numPr>
          <w:ilvl w:val="0"/>
          <w:numId w:val="32"/>
        </w:numPr>
        <w:rPr>
          <w:noProof/>
          <w:lang w:val="en-US"/>
        </w:rPr>
      </w:pPr>
      <w:r>
        <w:rPr>
          <w:noProof/>
          <w:lang w:val="en-US"/>
        </w:rPr>
        <w:t xml:space="preserve">Between the age of 45 and 65, the </w:t>
      </w:r>
      <w:r w:rsidR="007C1D34">
        <w:rPr>
          <w:noProof/>
          <w:lang w:val="en-US"/>
        </w:rPr>
        <w:t>prevalence</w:t>
      </w:r>
      <w:r>
        <w:rPr>
          <w:noProof/>
          <w:lang w:val="en-US"/>
        </w:rPr>
        <w:t xml:space="preserve"> of women living in a major city decreased as the </w:t>
      </w:r>
      <w:r w:rsidR="007C1D34">
        <w:rPr>
          <w:noProof/>
          <w:lang w:val="en-US"/>
        </w:rPr>
        <w:t>prevalence</w:t>
      </w:r>
      <w:r>
        <w:rPr>
          <w:noProof/>
          <w:lang w:val="en-US"/>
        </w:rPr>
        <w:t xml:space="preserve"> of women living in an inner regional area increased.</w:t>
      </w:r>
    </w:p>
    <w:p w14:paraId="22539E0C" w14:textId="168CEB7D" w:rsidR="001615A1" w:rsidRDefault="001615A1" w:rsidP="001615A1">
      <w:pPr>
        <w:pStyle w:val="ListParagraph"/>
        <w:numPr>
          <w:ilvl w:val="0"/>
          <w:numId w:val="32"/>
        </w:numPr>
        <w:rPr>
          <w:noProof/>
          <w:lang w:val="en-US"/>
        </w:rPr>
      </w:pPr>
      <w:r>
        <w:rPr>
          <w:noProof/>
          <w:lang w:val="en-US"/>
        </w:rPr>
        <w:t>Although the number of women who live in a major city will increase from 6.3 million in 2015 t</w:t>
      </w:r>
      <w:r w:rsidR="00392E07">
        <w:rPr>
          <w:noProof/>
          <w:lang w:val="en-US"/>
        </w:rPr>
        <w:t>o 8.6 million in 2035</w:t>
      </w:r>
      <w:r>
        <w:rPr>
          <w:noProof/>
          <w:lang w:val="en-US"/>
        </w:rPr>
        <w:t xml:space="preserve">, the </w:t>
      </w:r>
      <w:r w:rsidR="007C1D34">
        <w:rPr>
          <w:noProof/>
          <w:lang w:val="en-US"/>
        </w:rPr>
        <w:t>prevalence</w:t>
      </w:r>
      <w:r>
        <w:rPr>
          <w:noProof/>
          <w:lang w:val="en-US"/>
        </w:rPr>
        <w:t xml:space="preserve"> of women who live in a major city will remain stable at 70 </w:t>
      </w:r>
      <w:r w:rsidR="0065262B">
        <w:rPr>
          <w:noProof/>
          <w:lang w:val="en-US"/>
        </w:rPr>
        <w:t>per cent</w:t>
      </w:r>
      <w:r>
        <w:rPr>
          <w:noProof/>
          <w:lang w:val="en-US"/>
        </w:rPr>
        <w:t>.</w:t>
      </w:r>
    </w:p>
    <w:p w14:paraId="7CE2F0C5" w14:textId="77777777" w:rsidR="001615A1" w:rsidRDefault="001615A1" w:rsidP="001615A1">
      <w:pPr>
        <w:pStyle w:val="ListParagraph"/>
        <w:numPr>
          <w:ilvl w:val="0"/>
          <w:numId w:val="32"/>
        </w:numPr>
        <w:rPr>
          <w:noProof/>
          <w:lang w:val="en-US"/>
        </w:rPr>
      </w:pPr>
      <w:r>
        <w:rPr>
          <w:noProof/>
          <w:lang w:val="en-US"/>
        </w:rPr>
        <w:t>There was little difference in MBS and PBS claims and cost between women who live in a major city and those who lived in a regional or remote area.</w:t>
      </w:r>
    </w:p>
    <w:p w14:paraId="293BC189" w14:textId="77777777" w:rsidR="001615A1" w:rsidRDefault="001615A1" w:rsidP="001615A1">
      <w:pPr>
        <w:pStyle w:val="ListParagraph"/>
        <w:numPr>
          <w:ilvl w:val="0"/>
          <w:numId w:val="32"/>
        </w:numPr>
        <w:rPr>
          <w:noProof/>
          <w:lang w:val="en-US"/>
        </w:rPr>
      </w:pPr>
      <w:r>
        <w:rPr>
          <w:noProof/>
          <w:lang w:val="en-US"/>
        </w:rPr>
        <w:lastRenderedPageBreak/>
        <w:t>Hospital costs were higher for older women living in a major city than those who live in a regional or remote area.</w:t>
      </w:r>
    </w:p>
    <w:p w14:paraId="747C63EE" w14:textId="12C40E2F" w:rsidR="001615A1" w:rsidRDefault="001615A1" w:rsidP="001615A1">
      <w:pPr>
        <w:pStyle w:val="ListParagraph"/>
        <w:numPr>
          <w:ilvl w:val="0"/>
          <w:numId w:val="32"/>
        </w:numPr>
        <w:rPr>
          <w:noProof/>
          <w:lang w:val="en-US"/>
        </w:rPr>
      </w:pPr>
      <w:r>
        <w:rPr>
          <w:noProof/>
          <w:lang w:val="en-US"/>
        </w:rPr>
        <w:t>The projected MBS, PBS, and hospital costs in 2035 will be $0.8 billion, $2.0 billion, and $5.4 billion more than that of 2015.</w:t>
      </w:r>
    </w:p>
    <w:p w14:paraId="5DB5D9D7" w14:textId="0725F04C" w:rsidR="001615A1" w:rsidRDefault="001615A1">
      <w:pPr>
        <w:spacing w:before="0" w:after="0" w:line="240" w:lineRule="auto"/>
        <w:jc w:val="left"/>
      </w:pPr>
      <w:r>
        <w:br w:type="page"/>
      </w:r>
    </w:p>
    <w:p w14:paraId="578B18A8" w14:textId="6F85F68B" w:rsidR="001615A1" w:rsidRDefault="001615A1" w:rsidP="001615A1">
      <w:pPr>
        <w:pStyle w:val="Heading1"/>
      </w:pPr>
      <w:bookmarkStart w:id="530" w:name="_Toc446584354"/>
      <w:bookmarkStart w:id="531" w:name="_Toc446585476"/>
      <w:bookmarkStart w:id="532" w:name="_Toc452371088"/>
      <w:r>
        <w:lastRenderedPageBreak/>
        <w:t>Appendix A: Survey questions and participation numbers</w:t>
      </w:r>
      <w:bookmarkEnd w:id="530"/>
      <w:bookmarkEnd w:id="531"/>
      <w:bookmarkEnd w:id="532"/>
    </w:p>
    <w:p w14:paraId="0E3DBCED" w14:textId="77777777" w:rsidR="001615A1" w:rsidRDefault="001615A1" w:rsidP="001615A1">
      <w:r>
        <w:t>The survey questions used in this report and the number of participants whose data was used in each chapter for modelling the health condition of interest across the lifespan is presented in Appendix A.</w:t>
      </w:r>
    </w:p>
    <w:p w14:paraId="7185860B" w14:textId="3F71C9CB" w:rsidR="001615A1" w:rsidRDefault="001615A1" w:rsidP="001615A1">
      <w:pPr>
        <w:pStyle w:val="Heading2"/>
      </w:pPr>
      <w:bookmarkStart w:id="533" w:name="_Toc446584355"/>
      <w:bookmarkStart w:id="534" w:name="_Toc446585477"/>
      <w:bookmarkStart w:id="535" w:name="_Toc452371089"/>
      <w:r>
        <w:t>Physical function and needing help with activities of daily living</w:t>
      </w:r>
      <w:bookmarkEnd w:id="533"/>
      <w:bookmarkEnd w:id="534"/>
      <w:bookmarkEnd w:id="535"/>
    </w:p>
    <w:p w14:paraId="2A744BCF" w14:textId="7E5EB116" w:rsidR="001615A1" w:rsidRDefault="001615A1" w:rsidP="001615A1">
      <w:r>
        <w:t xml:space="preserve">As described in Section 3.2, the SF-36 instrument from which a Physical Functioning (PF) score was derived was included in all surveys for all cohorts. There were </w:t>
      </w:r>
      <w:r w:rsidR="00375213">
        <w:t>ten</w:t>
      </w:r>
      <w:r>
        <w:t xml:space="preserve"> items used to construct this subscale (Table 12-1). The response options were </w:t>
      </w:r>
      <w:r w:rsidR="00605405">
        <w:t>‘</w:t>
      </w:r>
      <w:r>
        <w:t>Yes, limited a lot</w:t>
      </w:r>
      <w:r w:rsidR="00605405">
        <w:t>’</w:t>
      </w:r>
      <w:r>
        <w:t xml:space="preserve">, </w:t>
      </w:r>
      <w:r w:rsidR="00605405">
        <w:t>‘</w:t>
      </w:r>
      <w:r>
        <w:t>Yes, limited a little</w:t>
      </w:r>
      <w:r w:rsidR="00605405">
        <w:t>’</w:t>
      </w:r>
      <w:r>
        <w:t xml:space="preserve">, and </w:t>
      </w:r>
      <w:r w:rsidR="00605405">
        <w:t>‘</w:t>
      </w:r>
      <w:r>
        <w:t>No, not limited at all</w:t>
      </w:r>
      <w:r w:rsidR="00605405">
        <w:t>’</w:t>
      </w:r>
      <w:r>
        <w:t xml:space="preserve">. </w:t>
      </w:r>
    </w:p>
    <w:p w14:paraId="4A8D08C2" w14:textId="12C08255" w:rsidR="001615A1" w:rsidRDefault="001615A1" w:rsidP="00465E0C">
      <w:pPr>
        <w:pStyle w:val="Caption"/>
        <w:keepNext/>
        <w:spacing w:after="0"/>
      </w:pPr>
      <w:bookmarkStart w:id="536" w:name="_Toc446590863"/>
      <w:bookmarkStart w:id="537" w:name="_Toc452470097"/>
      <w:r>
        <w:t xml:space="preserve">Table </w:t>
      </w:r>
      <w:fldSimple w:instr=" STYLEREF 1 \s ">
        <w:r w:rsidR="004675BB">
          <w:rPr>
            <w:noProof/>
          </w:rPr>
          <w:t>12</w:t>
        </w:r>
      </w:fldSimple>
      <w:r w:rsidR="003D2D66">
        <w:noBreakHyphen/>
      </w:r>
      <w:fldSimple w:instr=" SEQ Table \* ARABIC \s 1 ">
        <w:r w:rsidR="004675BB">
          <w:rPr>
            <w:noProof/>
          </w:rPr>
          <w:t>1</w:t>
        </w:r>
      </w:fldSimple>
      <w:r>
        <w:t xml:space="preserve">: </w:t>
      </w:r>
      <w:r w:rsidRPr="00F67D88">
        <w:t>Survey items from SF-36 used to calculate PF scores.</w:t>
      </w:r>
      <w:bookmarkEnd w:id="536"/>
      <w:bookmarkEnd w:id="537"/>
    </w:p>
    <w:tbl>
      <w:tblPr>
        <w:tblStyle w:val="TableGrid"/>
        <w:tblW w:w="0" w:type="auto"/>
        <w:tblLook w:val="04A0" w:firstRow="1" w:lastRow="0" w:firstColumn="1" w:lastColumn="0" w:noHBand="0" w:noVBand="1"/>
      </w:tblPr>
      <w:tblGrid>
        <w:gridCol w:w="1129"/>
        <w:gridCol w:w="7881"/>
      </w:tblGrid>
      <w:tr w:rsidR="001615A1" w:rsidRPr="00D353E9" w14:paraId="1BFBA836" w14:textId="77777777" w:rsidTr="005673D5">
        <w:tc>
          <w:tcPr>
            <w:tcW w:w="1129" w:type="dxa"/>
          </w:tcPr>
          <w:p w14:paraId="1F95DC09" w14:textId="77777777" w:rsidR="001615A1" w:rsidRPr="00D353E9" w:rsidRDefault="001615A1" w:rsidP="005673D5">
            <w:pPr>
              <w:rPr>
                <w:b/>
              </w:rPr>
            </w:pPr>
            <w:r w:rsidRPr="00D353E9">
              <w:rPr>
                <w:b/>
              </w:rPr>
              <w:t>PF item</w:t>
            </w:r>
          </w:p>
        </w:tc>
        <w:tc>
          <w:tcPr>
            <w:tcW w:w="7881" w:type="dxa"/>
          </w:tcPr>
          <w:p w14:paraId="53270BC7" w14:textId="77777777" w:rsidR="001615A1" w:rsidRPr="00D353E9" w:rsidRDefault="001615A1" w:rsidP="005673D5">
            <w:pPr>
              <w:rPr>
                <w:b/>
              </w:rPr>
            </w:pPr>
            <w:r w:rsidRPr="00D353E9">
              <w:rPr>
                <w:b/>
              </w:rPr>
              <w:t>PF activity</w:t>
            </w:r>
          </w:p>
        </w:tc>
      </w:tr>
      <w:tr w:rsidR="001615A1" w14:paraId="242FEB5C" w14:textId="77777777" w:rsidTr="005673D5">
        <w:tc>
          <w:tcPr>
            <w:tcW w:w="1129" w:type="dxa"/>
          </w:tcPr>
          <w:p w14:paraId="2070EE12" w14:textId="77777777" w:rsidR="001615A1" w:rsidRDefault="001615A1" w:rsidP="005673D5">
            <w:r>
              <w:t>PF1</w:t>
            </w:r>
          </w:p>
        </w:tc>
        <w:tc>
          <w:tcPr>
            <w:tcW w:w="7881" w:type="dxa"/>
          </w:tcPr>
          <w:p w14:paraId="2769E2D6" w14:textId="0BA9EC51" w:rsidR="001615A1" w:rsidRDefault="001615A1" w:rsidP="005673D5">
            <w:r>
              <w:t>VIGOROUS activities such as running, lifting heavy objects, pa</w:t>
            </w:r>
            <w:r w:rsidR="00375213">
              <w:t>rticipating in strenuous sports</w:t>
            </w:r>
          </w:p>
        </w:tc>
      </w:tr>
      <w:tr w:rsidR="001615A1" w14:paraId="22F3188B" w14:textId="77777777" w:rsidTr="005673D5">
        <w:tc>
          <w:tcPr>
            <w:tcW w:w="1129" w:type="dxa"/>
          </w:tcPr>
          <w:p w14:paraId="5D64E410" w14:textId="77777777" w:rsidR="001615A1" w:rsidRDefault="001615A1" w:rsidP="005673D5">
            <w:r>
              <w:t>PF2</w:t>
            </w:r>
          </w:p>
        </w:tc>
        <w:tc>
          <w:tcPr>
            <w:tcW w:w="7881" w:type="dxa"/>
          </w:tcPr>
          <w:p w14:paraId="028E2A22" w14:textId="77777777" w:rsidR="001615A1" w:rsidRDefault="001615A1" w:rsidP="005673D5">
            <w:r>
              <w:t>MODERATE activities such as moving a table, pushing a vacuum cleaner, bowling or playing golf</w:t>
            </w:r>
          </w:p>
        </w:tc>
      </w:tr>
      <w:tr w:rsidR="001615A1" w14:paraId="18896609" w14:textId="77777777" w:rsidTr="005673D5">
        <w:tc>
          <w:tcPr>
            <w:tcW w:w="1129" w:type="dxa"/>
          </w:tcPr>
          <w:p w14:paraId="63015D32" w14:textId="77777777" w:rsidR="001615A1" w:rsidRDefault="001615A1" w:rsidP="005673D5">
            <w:r>
              <w:t>PF3</w:t>
            </w:r>
          </w:p>
        </w:tc>
        <w:tc>
          <w:tcPr>
            <w:tcW w:w="7881" w:type="dxa"/>
          </w:tcPr>
          <w:p w14:paraId="466129B2" w14:textId="77777777" w:rsidR="001615A1" w:rsidRDefault="001615A1" w:rsidP="005673D5">
            <w:r>
              <w:t>Lifting or carrying groceries</w:t>
            </w:r>
          </w:p>
        </w:tc>
      </w:tr>
      <w:tr w:rsidR="001615A1" w14:paraId="63693E51" w14:textId="77777777" w:rsidTr="005673D5">
        <w:tc>
          <w:tcPr>
            <w:tcW w:w="1129" w:type="dxa"/>
          </w:tcPr>
          <w:p w14:paraId="6A1C2EF9" w14:textId="77777777" w:rsidR="001615A1" w:rsidRDefault="001615A1" w:rsidP="005673D5">
            <w:r>
              <w:t>PF4</w:t>
            </w:r>
          </w:p>
        </w:tc>
        <w:tc>
          <w:tcPr>
            <w:tcW w:w="7881" w:type="dxa"/>
          </w:tcPr>
          <w:p w14:paraId="56430024" w14:textId="77777777" w:rsidR="001615A1" w:rsidRDefault="001615A1" w:rsidP="005673D5">
            <w:r>
              <w:t>Climbing SEVERAL flights of stairs</w:t>
            </w:r>
          </w:p>
        </w:tc>
      </w:tr>
      <w:tr w:rsidR="001615A1" w14:paraId="45B18C91" w14:textId="77777777" w:rsidTr="005673D5">
        <w:tc>
          <w:tcPr>
            <w:tcW w:w="1129" w:type="dxa"/>
          </w:tcPr>
          <w:p w14:paraId="57889014" w14:textId="77777777" w:rsidR="001615A1" w:rsidRDefault="001615A1" w:rsidP="005673D5">
            <w:r>
              <w:t>PF5</w:t>
            </w:r>
          </w:p>
        </w:tc>
        <w:tc>
          <w:tcPr>
            <w:tcW w:w="7881" w:type="dxa"/>
          </w:tcPr>
          <w:p w14:paraId="2D0C2343" w14:textId="77777777" w:rsidR="001615A1" w:rsidRDefault="001615A1" w:rsidP="005673D5">
            <w:r>
              <w:t>Climbing ONE flight of stairs</w:t>
            </w:r>
          </w:p>
        </w:tc>
      </w:tr>
      <w:tr w:rsidR="001615A1" w14:paraId="7FAA1BF5" w14:textId="77777777" w:rsidTr="005673D5">
        <w:tc>
          <w:tcPr>
            <w:tcW w:w="1129" w:type="dxa"/>
          </w:tcPr>
          <w:p w14:paraId="476A7E9A" w14:textId="77777777" w:rsidR="001615A1" w:rsidRDefault="001615A1" w:rsidP="005673D5">
            <w:r>
              <w:t>PF6</w:t>
            </w:r>
          </w:p>
        </w:tc>
        <w:tc>
          <w:tcPr>
            <w:tcW w:w="7881" w:type="dxa"/>
          </w:tcPr>
          <w:p w14:paraId="5B87B14F" w14:textId="77777777" w:rsidR="001615A1" w:rsidRDefault="001615A1" w:rsidP="005673D5">
            <w:r>
              <w:t>Bending, kneeling or stooping</w:t>
            </w:r>
          </w:p>
        </w:tc>
      </w:tr>
      <w:tr w:rsidR="001615A1" w14:paraId="4E58319E" w14:textId="77777777" w:rsidTr="005673D5">
        <w:tc>
          <w:tcPr>
            <w:tcW w:w="1129" w:type="dxa"/>
          </w:tcPr>
          <w:p w14:paraId="3BFF744D" w14:textId="77777777" w:rsidR="001615A1" w:rsidRDefault="001615A1" w:rsidP="005673D5">
            <w:r>
              <w:t>PF7</w:t>
            </w:r>
          </w:p>
        </w:tc>
        <w:tc>
          <w:tcPr>
            <w:tcW w:w="7881" w:type="dxa"/>
          </w:tcPr>
          <w:p w14:paraId="521D6FD5" w14:textId="77777777" w:rsidR="001615A1" w:rsidRDefault="001615A1" w:rsidP="005673D5">
            <w:r>
              <w:t>Walking MORE THAN ONE kilometre</w:t>
            </w:r>
          </w:p>
        </w:tc>
      </w:tr>
      <w:tr w:rsidR="001615A1" w14:paraId="2507A96F" w14:textId="77777777" w:rsidTr="005673D5">
        <w:tc>
          <w:tcPr>
            <w:tcW w:w="1129" w:type="dxa"/>
          </w:tcPr>
          <w:p w14:paraId="2874622D" w14:textId="77777777" w:rsidR="001615A1" w:rsidRDefault="001615A1" w:rsidP="005673D5">
            <w:r>
              <w:t>PF8</w:t>
            </w:r>
          </w:p>
        </w:tc>
        <w:tc>
          <w:tcPr>
            <w:tcW w:w="7881" w:type="dxa"/>
          </w:tcPr>
          <w:p w14:paraId="13E721C8" w14:textId="77777777" w:rsidR="001615A1" w:rsidRDefault="001615A1" w:rsidP="005673D5">
            <w:r>
              <w:t>Walking HALF a kilometre</w:t>
            </w:r>
          </w:p>
        </w:tc>
      </w:tr>
      <w:tr w:rsidR="001615A1" w14:paraId="17AD5A14" w14:textId="77777777" w:rsidTr="005673D5">
        <w:tc>
          <w:tcPr>
            <w:tcW w:w="1129" w:type="dxa"/>
          </w:tcPr>
          <w:p w14:paraId="31FBCE82" w14:textId="77777777" w:rsidR="001615A1" w:rsidRDefault="001615A1" w:rsidP="005673D5">
            <w:r>
              <w:t>PF9</w:t>
            </w:r>
          </w:p>
        </w:tc>
        <w:tc>
          <w:tcPr>
            <w:tcW w:w="7881" w:type="dxa"/>
          </w:tcPr>
          <w:p w14:paraId="242E1A22" w14:textId="77777777" w:rsidR="001615A1" w:rsidRDefault="001615A1" w:rsidP="005673D5">
            <w:r>
              <w:t>Walking 100 metres</w:t>
            </w:r>
          </w:p>
        </w:tc>
      </w:tr>
      <w:tr w:rsidR="001615A1" w14:paraId="65FB2D55" w14:textId="77777777" w:rsidTr="005673D5">
        <w:tc>
          <w:tcPr>
            <w:tcW w:w="1129" w:type="dxa"/>
          </w:tcPr>
          <w:p w14:paraId="70656EEE" w14:textId="77777777" w:rsidR="001615A1" w:rsidRDefault="001615A1" w:rsidP="005673D5">
            <w:r>
              <w:t>PF10</w:t>
            </w:r>
          </w:p>
        </w:tc>
        <w:tc>
          <w:tcPr>
            <w:tcW w:w="7881" w:type="dxa"/>
          </w:tcPr>
          <w:p w14:paraId="7E5D8D1A" w14:textId="77777777" w:rsidR="001615A1" w:rsidRDefault="001615A1" w:rsidP="005673D5">
            <w:r>
              <w:t>Bathing or dressing yourself</w:t>
            </w:r>
          </w:p>
        </w:tc>
      </w:tr>
    </w:tbl>
    <w:p w14:paraId="7006FEB3" w14:textId="77777777" w:rsidR="001615A1" w:rsidRDefault="001615A1" w:rsidP="001615A1"/>
    <w:p w14:paraId="57661DA6" w14:textId="77777777" w:rsidR="001615A1" w:rsidRDefault="001615A1" w:rsidP="001615A1">
      <w:r>
        <w:t>Missing items were recoded as follows:</w:t>
      </w:r>
    </w:p>
    <w:p w14:paraId="39E4127D" w14:textId="2122FAE9" w:rsidR="001615A1" w:rsidRPr="001F50F9" w:rsidRDefault="001615A1" w:rsidP="001615A1">
      <w:r w:rsidRPr="00C771ED">
        <w:t>Sets of related items within the physical functioning subscale establish the level of function for particular activities: overall activity level (PF1 to PF3), climbing (PF4 and PF5) and walking (PF7 to PF9). Where a higher level of functioning in each set</w:t>
      </w:r>
      <w:r>
        <w:t xml:space="preserve"> </w:t>
      </w:r>
      <w:r w:rsidRPr="00C771ED">
        <w:t xml:space="preserve">is ‘Not limited’ but an item for a lower level of the related function is ‘missing’, the lower level of functioning is recoded to ‘Not limited’. Conversely, where a lower level of functioning is ‘Limited a lot’ and the item for </w:t>
      </w:r>
      <w:r w:rsidRPr="00C771ED">
        <w:lastRenderedPageBreak/>
        <w:t>a higher level of the related function is ‘missing’, the higher level of functioning is recoded to ‘Limited a lot’.</w:t>
      </w:r>
      <w:r>
        <w:t xml:space="preserve"> An example </w:t>
      </w:r>
      <w:r w:rsidR="001F50F9">
        <w:t>of this is shown in Table 17-2.</w:t>
      </w:r>
    </w:p>
    <w:p w14:paraId="7DA6217E" w14:textId="4FA739BF" w:rsidR="001615A1" w:rsidRDefault="001615A1" w:rsidP="00465E0C">
      <w:pPr>
        <w:pStyle w:val="Caption"/>
        <w:keepNext/>
        <w:spacing w:after="0"/>
      </w:pPr>
      <w:bookmarkStart w:id="538" w:name="_Toc446590864"/>
      <w:bookmarkStart w:id="539" w:name="_Toc452470098"/>
      <w:r>
        <w:t xml:space="preserve">Table </w:t>
      </w:r>
      <w:fldSimple w:instr=" STYLEREF 1 \s ">
        <w:r w:rsidR="004675BB">
          <w:rPr>
            <w:noProof/>
          </w:rPr>
          <w:t>12</w:t>
        </w:r>
      </w:fldSimple>
      <w:r w:rsidR="003D2D66">
        <w:noBreakHyphen/>
      </w:r>
      <w:fldSimple w:instr=" SEQ Table \* ARABIC \s 1 ">
        <w:r w:rsidR="004675BB">
          <w:rPr>
            <w:noProof/>
          </w:rPr>
          <w:t>2</w:t>
        </w:r>
      </w:fldSimple>
      <w:r>
        <w:t xml:space="preserve">: </w:t>
      </w:r>
      <w:r w:rsidRPr="00CA38C1">
        <w:t>Recoding of missing items for PF scoring.</w:t>
      </w:r>
      <w:bookmarkEnd w:id="538"/>
      <w:bookmarkEnd w:id="539"/>
    </w:p>
    <w:tbl>
      <w:tblPr>
        <w:tblStyle w:val="TableGrid"/>
        <w:tblW w:w="0" w:type="auto"/>
        <w:tblLook w:val="04A0" w:firstRow="1" w:lastRow="0" w:firstColumn="1" w:lastColumn="0" w:noHBand="0" w:noVBand="1"/>
      </w:tblPr>
      <w:tblGrid>
        <w:gridCol w:w="2252"/>
        <w:gridCol w:w="2252"/>
        <w:gridCol w:w="2253"/>
        <w:gridCol w:w="2253"/>
      </w:tblGrid>
      <w:tr w:rsidR="001615A1" w:rsidRPr="00C771ED" w14:paraId="1F55BED9" w14:textId="77777777" w:rsidTr="005673D5">
        <w:tc>
          <w:tcPr>
            <w:tcW w:w="9010" w:type="dxa"/>
            <w:gridSpan w:val="4"/>
          </w:tcPr>
          <w:p w14:paraId="695FE80A" w14:textId="77777777" w:rsidR="001615A1" w:rsidRPr="00C771ED" w:rsidRDefault="001615A1" w:rsidP="005673D5">
            <w:pPr>
              <w:spacing w:before="0" w:after="0" w:line="240" w:lineRule="auto"/>
              <w:jc w:val="left"/>
              <w:rPr>
                <w:b/>
                <w:lang w:eastAsia="en-AU"/>
              </w:rPr>
            </w:pPr>
            <w:r>
              <w:rPr>
                <w:b/>
                <w:lang w:eastAsia="en-AU"/>
              </w:rPr>
              <w:t>Overall activity level</w:t>
            </w:r>
          </w:p>
        </w:tc>
      </w:tr>
      <w:tr w:rsidR="001615A1" w:rsidRPr="00C771ED" w14:paraId="180BC15A" w14:textId="77777777" w:rsidTr="005673D5">
        <w:tc>
          <w:tcPr>
            <w:tcW w:w="2252" w:type="dxa"/>
          </w:tcPr>
          <w:p w14:paraId="37873DEF" w14:textId="77777777" w:rsidR="001615A1" w:rsidRPr="00C771ED" w:rsidRDefault="001615A1" w:rsidP="005673D5">
            <w:pPr>
              <w:spacing w:before="0" w:after="0" w:line="240" w:lineRule="auto"/>
              <w:jc w:val="left"/>
              <w:rPr>
                <w:b/>
                <w:lang w:eastAsia="en-AU"/>
              </w:rPr>
            </w:pPr>
            <w:r w:rsidRPr="00C771ED">
              <w:rPr>
                <w:b/>
                <w:lang w:eastAsia="en-AU"/>
              </w:rPr>
              <w:t>Vigorous activity</w:t>
            </w:r>
          </w:p>
        </w:tc>
        <w:tc>
          <w:tcPr>
            <w:tcW w:w="2252" w:type="dxa"/>
          </w:tcPr>
          <w:p w14:paraId="5A5FCF04" w14:textId="77777777" w:rsidR="001615A1" w:rsidRPr="00C771ED" w:rsidRDefault="001615A1" w:rsidP="005673D5">
            <w:pPr>
              <w:spacing w:before="0" w:after="0" w:line="240" w:lineRule="auto"/>
              <w:jc w:val="left"/>
              <w:rPr>
                <w:b/>
                <w:lang w:eastAsia="en-AU"/>
              </w:rPr>
            </w:pPr>
            <w:r w:rsidRPr="00C771ED">
              <w:rPr>
                <w:b/>
                <w:lang w:eastAsia="en-AU"/>
              </w:rPr>
              <w:t>Moderate activity</w:t>
            </w:r>
          </w:p>
        </w:tc>
        <w:tc>
          <w:tcPr>
            <w:tcW w:w="2253" w:type="dxa"/>
          </w:tcPr>
          <w:p w14:paraId="2895BA73" w14:textId="77777777" w:rsidR="001615A1" w:rsidRPr="00C771ED" w:rsidRDefault="001615A1" w:rsidP="005673D5">
            <w:pPr>
              <w:spacing w:before="0" w:after="0" w:line="240" w:lineRule="auto"/>
              <w:jc w:val="left"/>
              <w:rPr>
                <w:b/>
                <w:lang w:eastAsia="en-AU"/>
              </w:rPr>
            </w:pPr>
            <w:r w:rsidRPr="00C771ED">
              <w:rPr>
                <w:b/>
                <w:lang w:eastAsia="en-AU"/>
              </w:rPr>
              <w:t>Lifting/carrying groceries</w:t>
            </w:r>
          </w:p>
        </w:tc>
        <w:tc>
          <w:tcPr>
            <w:tcW w:w="2253" w:type="dxa"/>
          </w:tcPr>
          <w:p w14:paraId="131E9A22" w14:textId="77777777" w:rsidR="001615A1" w:rsidRPr="00C771ED" w:rsidRDefault="001615A1" w:rsidP="005673D5">
            <w:pPr>
              <w:spacing w:before="0" w:after="0" w:line="240" w:lineRule="auto"/>
              <w:jc w:val="left"/>
              <w:rPr>
                <w:b/>
                <w:lang w:eastAsia="en-AU"/>
              </w:rPr>
            </w:pPr>
            <w:r w:rsidRPr="00C771ED">
              <w:rPr>
                <w:b/>
                <w:lang w:eastAsia="en-AU"/>
              </w:rPr>
              <w:t>Recode</w:t>
            </w:r>
          </w:p>
        </w:tc>
      </w:tr>
      <w:tr w:rsidR="001615A1" w14:paraId="6480AB05" w14:textId="77777777" w:rsidTr="005673D5">
        <w:tc>
          <w:tcPr>
            <w:tcW w:w="2252" w:type="dxa"/>
          </w:tcPr>
          <w:p w14:paraId="1605599D" w14:textId="77777777" w:rsidR="001615A1" w:rsidRDefault="001615A1" w:rsidP="005673D5">
            <w:pPr>
              <w:spacing w:before="0" w:after="0" w:line="240" w:lineRule="auto"/>
              <w:jc w:val="left"/>
              <w:rPr>
                <w:lang w:eastAsia="en-AU"/>
              </w:rPr>
            </w:pPr>
            <w:r>
              <w:rPr>
                <w:lang w:eastAsia="en-AU"/>
              </w:rPr>
              <w:t>Not limited at all</w:t>
            </w:r>
          </w:p>
        </w:tc>
        <w:tc>
          <w:tcPr>
            <w:tcW w:w="2252" w:type="dxa"/>
          </w:tcPr>
          <w:p w14:paraId="664B8D30" w14:textId="77777777" w:rsidR="001615A1" w:rsidRDefault="001615A1" w:rsidP="005673D5">
            <w:pPr>
              <w:spacing w:before="0" w:after="0" w:line="240" w:lineRule="auto"/>
              <w:jc w:val="left"/>
              <w:rPr>
                <w:lang w:eastAsia="en-AU"/>
              </w:rPr>
            </w:pPr>
            <w:r>
              <w:rPr>
                <w:lang w:eastAsia="en-AU"/>
              </w:rPr>
              <w:t>Missing</w:t>
            </w:r>
          </w:p>
        </w:tc>
        <w:tc>
          <w:tcPr>
            <w:tcW w:w="2253" w:type="dxa"/>
          </w:tcPr>
          <w:p w14:paraId="7B744A44" w14:textId="77777777" w:rsidR="001615A1" w:rsidRDefault="001615A1" w:rsidP="005673D5">
            <w:pPr>
              <w:spacing w:before="0" w:after="0" w:line="240" w:lineRule="auto"/>
              <w:jc w:val="left"/>
              <w:rPr>
                <w:lang w:eastAsia="en-AU"/>
              </w:rPr>
            </w:pPr>
          </w:p>
        </w:tc>
        <w:tc>
          <w:tcPr>
            <w:tcW w:w="2253" w:type="dxa"/>
          </w:tcPr>
          <w:p w14:paraId="37521F1F" w14:textId="77777777" w:rsidR="001615A1" w:rsidRDefault="001615A1" w:rsidP="005673D5">
            <w:pPr>
              <w:spacing w:before="0" w:after="0" w:line="240" w:lineRule="auto"/>
              <w:jc w:val="left"/>
              <w:rPr>
                <w:lang w:eastAsia="en-AU"/>
              </w:rPr>
            </w:pPr>
            <w:r>
              <w:rPr>
                <w:lang w:eastAsia="en-AU"/>
              </w:rPr>
              <w:t>Moderate activity = Not limited at all</w:t>
            </w:r>
          </w:p>
        </w:tc>
      </w:tr>
      <w:tr w:rsidR="001615A1" w14:paraId="63BE3FE4" w14:textId="77777777" w:rsidTr="005673D5">
        <w:tc>
          <w:tcPr>
            <w:tcW w:w="2252" w:type="dxa"/>
          </w:tcPr>
          <w:p w14:paraId="372DD8F3" w14:textId="77777777" w:rsidR="001615A1" w:rsidRDefault="001615A1" w:rsidP="005673D5">
            <w:pPr>
              <w:spacing w:before="0" w:after="0" w:line="240" w:lineRule="auto"/>
              <w:jc w:val="left"/>
              <w:rPr>
                <w:lang w:eastAsia="en-AU"/>
              </w:rPr>
            </w:pPr>
            <w:r>
              <w:rPr>
                <w:lang w:eastAsia="en-AU"/>
              </w:rPr>
              <w:t>Missing</w:t>
            </w:r>
          </w:p>
        </w:tc>
        <w:tc>
          <w:tcPr>
            <w:tcW w:w="2252" w:type="dxa"/>
          </w:tcPr>
          <w:p w14:paraId="74E8BEF6" w14:textId="77777777" w:rsidR="001615A1" w:rsidRDefault="001615A1" w:rsidP="005673D5">
            <w:pPr>
              <w:spacing w:before="0" w:after="0" w:line="240" w:lineRule="auto"/>
              <w:jc w:val="left"/>
              <w:rPr>
                <w:lang w:eastAsia="en-AU"/>
              </w:rPr>
            </w:pPr>
            <w:r>
              <w:rPr>
                <w:lang w:eastAsia="en-AU"/>
              </w:rPr>
              <w:t>Limited a lot</w:t>
            </w:r>
          </w:p>
        </w:tc>
        <w:tc>
          <w:tcPr>
            <w:tcW w:w="2253" w:type="dxa"/>
          </w:tcPr>
          <w:p w14:paraId="1FF2D7A8" w14:textId="77777777" w:rsidR="001615A1" w:rsidRDefault="001615A1" w:rsidP="005673D5">
            <w:pPr>
              <w:spacing w:before="0" w:after="0" w:line="240" w:lineRule="auto"/>
              <w:jc w:val="left"/>
              <w:rPr>
                <w:lang w:eastAsia="en-AU"/>
              </w:rPr>
            </w:pPr>
          </w:p>
        </w:tc>
        <w:tc>
          <w:tcPr>
            <w:tcW w:w="2253" w:type="dxa"/>
          </w:tcPr>
          <w:p w14:paraId="42481E46" w14:textId="77777777" w:rsidR="001615A1" w:rsidRDefault="001615A1" w:rsidP="005673D5">
            <w:pPr>
              <w:spacing w:before="0" w:after="0" w:line="240" w:lineRule="auto"/>
              <w:jc w:val="left"/>
              <w:rPr>
                <w:lang w:eastAsia="en-AU"/>
              </w:rPr>
            </w:pPr>
            <w:r>
              <w:rPr>
                <w:lang w:eastAsia="en-AU"/>
              </w:rPr>
              <w:t>Vigorous activity = Limited a lot</w:t>
            </w:r>
          </w:p>
        </w:tc>
      </w:tr>
      <w:tr w:rsidR="001615A1" w14:paraId="795A7F9B" w14:textId="77777777" w:rsidTr="005673D5">
        <w:tc>
          <w:tcPr>
            <w:tcW w:w="2252" w:type="dxa"/>
          </w:tcPr>
          <w:p w14:paraId="14A5ED37" w14:textId="77777777" w:rsidR="001615A1" w:rsidRDefault="001615A1" w:rsidP="005673D5">
            <w:pPr>
              <w:spacing w:before="0" w:after="0" w:line="240" w:lineRule="auto"/>
              <w:jc w:val="left"/>
              <w:rPr>
                <w:lang w:eastAsia="en-AU"/>
              </w:rPr>
            </w:pPr>
            <w:r>
              <w:rPr>
                <w:lang w:eastAsia="en-AU"/>
              </w:rPr>
              <w:t>Missing</w:t>
            </w:r>
          </w:p>
        </w:tc>
        <w:tc>
          <w:tcPr>
            <w:tcW w:w="2252" w:type="dxa"/>
          </w:tcPr>
          <w:p w14:paraId="3C8A1339" w14:textId="77777777" w:rsidR="001615A1" w:rsidRDefault="001615A1" w:rsidP="005673D5">
            <w:pPr>
              <w:spacing w:before="0" w:after="0" w:line="240" w:lineRule="auto"/>
              <w:jc w:val="left"/>
              <w:rPr>
                <w:lang w:eastAsia="en-AU"/>
              </w:rPr>
            </w:pPr>
          </w:p>
        </w:tc>
        <w:tc>
          <w:tcPr>
            <w:tcW w:w="2253" w:type="dxa"/>
          </w:tcPr>
          <w:p w14:paraId="18104D0C" w14:textId="77777777" w:rsidR="001615A1" w:rsidRDefault="001615A1" w:rsidP="005673D5">
            <w:pPr>
              <w:spacing w:before="0" w:after="0" w:line="240" w:lineRule="auto"/>
              <w:jc w:val="left"/>
              <w:rPr>
                <w:lang w:eastAsia="en-AU"/>
              </w:rPr>
            </w:pPr>
            <w:r>
              <w:rPr>
                <w:lang w:eastAsia="en-AU"/>
              </w:rPr>
              <w:t>Limited a lot</w:t>
            </w:r>
          </w:p>
        </w:tc>
        <w:tc>
          <w:tcPr>
            <w:tcW w:w="2253" w:type="dxa"/>
          </w:tcPr>
          <w:p w14:paraId="446888F2" w14:textId="77777777" w:rsidR="001615A1" w:rsidRDefault="001615A1" w:rsidP="005673D5">
            <w:pPr>
              <w:spacing w:before="0" w:after="0" w:line="240" w:lineRule="auto"/>
              <w:jc w:val="left"/>
              <w:rPr>
                <w:lang w:eastAsia="en-AU"/>
              </w:rPr>
            </w:pPr>
            <w:r>
              <w:rPr>
                <w:lang w:eastAsia="en-AU"/>
              </w:rPr>
              <w:t>Vigorous activity = Limited a lot</w:t>
            </w:r>
          </w:p>
        </w:tc>
      </w:tr>
      <w:tr w:rsidR="001615A1" w14:paraId="30182360" w14:textId="77777777" w:rsidTr="005673D5">
        <w:tc>
          <w:tcPr>
            <w:tcW w:w="9010" w:type="dxa"/>
            <w:gridSpan w:val="4"/>
          </w:tcPr>
          <w:p w14:paraId="1FDE5964" w14:textId="77777777" w:rsidR="001615A1" w:rsidRPr="00C771ED" w:rsidRDefault="001615A1" w:rsidP="005673D5">
            <w:pPr>
              <w:spacing w:before="0" w:after="0" w:line="240" w:lineRule="auto"/>
              <w:jc w:val="left"/>
              <w:rPr>
                <w:b/>
                <w:lang w:eastAsia="en-AU"/>
              </w:rPr>
            </w:pPr>
            <w:r w:rsidRPr="00C771ED">
              <w:rPr>
                <w:b/>
                <w:lang w:eastAsia="en-AU"/>
              </w:rPr>
              <w:t>Climbing</w:t>
            </w:r>
          </w:p>
        </w:tc>
      </w:tr>
      <w:tr w:rsidR="001615A1" w:rsidRPr="00C771ED" w14:paraId="7C1E518A" w14:textId="77777777" w:rsidTr="005673D5">
        <w:tc>
          <w:tcPr>
            <w:tcW w:w="2252" w:type="dxa"/>
          </w:tcPr>
          <w:p w14:paraId="2911EFBF" w14:textId="77777777" w:rsidR="001615A1" w:rsidRPr="00C771ED" w:rsidRDefault="001615A1" w:rsidP="005673D5">
            <w:pPr>
              <w:spacing w:before="0" w:after="0" w:line="240" w:lineRule="auto"/>
              <w:jc w:val="left"/>
              <w:rPr>
                <w:b/>
                <w:lang w:eastAsia="en-AU"/>
              </w:rPr>
            </w:pPr>
            <w:r w:rsidRPr="00C771ED">
              <w:rPr>
                <w:b/>
                <w:lang w:eastAsia="en-AU"/>
              </w:rPr>
              <w:t>Climbing SEVERAL flights of stairs</w:t>
            </w:r>
          </w:p>
        </w:tc>
        <w:tc>
          <w:tcPr>
            <w:tcW w:w="2252" w:type="dxa"/>
          </w:tcPr>
          <w:p w14:paraId="30272C02" w14:textId="77777777" w:rsidR="001615A1" w:rsidRPr="00C771ED" w:rsidRDefault="001615A1" w:rsidP="005673D5">
            <w:pPr>
              <w:spacing w:before="0" w:after="0" w:line="240" w:lineRule="auto"/>
              <w:jc w:val="left"/>
              <w:rPr>
                <w:b/>
                <w:lang w:eastAsia="en-AU"/>
              </w:rPr>
            </w:pPr>
            <w:r w:rsidRPr="00C771ED">
              <w:rPr>
                <w:b/>
                <w:lang w:eastAsia="en-AU"/>
              </w:rPr>
              <w:t>Climbing ONE flight of stairs</w:t>
            </w:r>
          </w:p>
        </w:tc>
        <w:tc>
          <w:tcPr>
            <w:tcW w:w="2253" w:type="dxa"/>
          </w:tcPr>
          <w:p w14:paraId="69D0165A" w14:textId="77777777" w:rsidR="001615A1" w:rsidRPr="00C771ED" w:rsidRDefault="001615A1" w:rsidP="005673D5">
            <w:pPr>
              <w:spacing w:before="0" w:after="0" w:line="240" w:lineRule="auto"/>
              <w:jc w:val="left"/>
              <w:rPr>
                <w:b/>
                <w:lang w:eastAsia="en-AU"/>
              </w:rPr>
            </w:pPr>
          </w:p>
        </w:tc>
        <w:tc>
          <w:tcPr>
            <w:tcW w:w="2253" w:type="dxa"/>
          </w:tcPr>
          <w:p w14:paraId="6EF65B6D" w14:textId="77777777" w:rsidR="001615A1" w:rsidRPr="00C771ED" w:rsidRDefault="001615A1" w:rsidP="005673D5">
            <w:pPr>
              <w:spacing w:before="0" w:after="0" w:line="240" w:lineRule="auto"/>
              <w:jc w:val="left"/>
              <w:rPr>
                <w:b/>
                <w:lang w:eastAsia="en-AU"/>
              </w:rPr>
            </w:pPr>
            <w:r w:rsidRPr="00C771ED">
              <w:rPr>
                <w:b/>
                <w:lang w:eastAsia="en-AU"/>
              </w:rPr>
              <w:t>Recode</w:t>
            </w:r>
          </w:p>
        </w:tc>
      </w:tr>
      <w:tr w:rsidR="001615A1" w14:paraId="09C0A6C7" w14:textId="77777777" w:rsidTr="005673D5">
        <w:tc>
          <w:tcPr>
            <w:tcW w:w="2252" w:type="dxa"/>
          </w:tcPr>
          <w:p w14:paraId="322B1F88" w14:textId="77777777" w:rsidR="001615A1" w:rsidRDefault="001615A1" w:rsidP="005673D5">
            <w:pPr>
              <w:spacing w:before="0" w:after="0" w:line="240" w:lineRule="auto"/>
              <w:jc w:val="left"/>
              <w:rPr>
                <w:lang w:eastAsia="en-AU"/>
              </w:rPr>
            </w:pPr>
            <w:r>
              <w:rPr>
                <w:lang w:eastAsia="en-AU"/>
              </w:rPr>
              <w:t>Not limited at all</w:t>
            </w:r>
          </w:p>
        </w:tc>
        <w:tc>
          <w:tcPr>
            <w:tcW w:w="2252" w:type="dxa"/>
          </w:tcPr>
          <w:p w14:paraId="3B657CBF" w14:textId="77777777" w:rsidR="001615A1" w:rsidRDefault="001615A1" w:rsidP="005673D5">
            <w:pPr>
              <w:spacing w:before="0" w:after="0" w:line="240" w:lineRule="auto"/>
              <w:jc w:val="left"/>
              <w:rPr>
                <w:lang w:eastAsia="en-AU"/>
              </w:rPr>
            </w:pPr>
            <w:r>
              <w:rPr>
                <w:lang w:eastAsia="en-AU"/>
              </w:rPr>
              <w:t>Missing</w:t>
            </w:r>
          </w:p>
        </w:tc>
        <w:tc>
          <w:tcPr>
            <w:tcW w:w="2253" w:type="dxa"/>
          </w:tcPr>
          <w:p w14:paraId="3F6F8B25" w14:textId="77777777" w:rsidR="001615A1" w:rsidRDefault="001615A1" w:rsidP="005673D5">
            <w:pPr>
              <w:spacing w:before="0" w:after="0" w:line="240" w:lineRule="auto"/>
              <w:jc w:val="left"/>
              <w:rPr>
                <w:lang w:eastAsia="en-AU"/>
              </w:rPr>
            </w:pPr>
          </w:p>
        </w:tc>
        <w:tc>
          <w:tcPr>
            <w:tcW w:w="2253" w:type="dxa"/>
          </w:tcPr>
          <w:p w14:paraId="3539E987" w14:textId="77777777" w:rsidR="001615A1" w:rsidRPr="00C771ED" w:rsidRDefault="001615A1" w:rsidP="005673D5">
            <w:pPr>
              <w:spacing w:before="0" w:after="0" w:line="240" w:lineRule="auto"/>
              <w:jc w:val="left"/>
              <w:rPr>
                <w:lang w:eastAsia="en-AU"/>
              </w:rPr>
            </w:pPr>
            <w:r w:rsidRPr="00C771ED">
              <w:rPr>
                <w:lang w:eastAsia="en-AU"/>
              </w:rPr>
              <w:t>Climbing ONE flight of stairs</w:t>
            </w:r>
            <w:r>
              <w:rPr>
                <w:lang w:eastAsia="en-AU"/>
              </w:rPr>
              <w:t xml:space="preserve"> = Not limited at all</w:t>
            </w:r>
          </w:p>
        </w:tc>
      </w:tr>
      <w:tr w:rsidR="001615A1" w14:paraId="09095E18" w14:textId="77777777" w:rsidTr="005673D5">
        <w:tc>
          <w:tcPr>
            <w:tcW w:w="2252" w:type="dxa"/>
          </w:tcPr>
          <w:p w14:paraId="3ECAE5C0" w14:textId="77777777" w:rsidR="001615A1" w:rsidRDefault="001615A1" w:rsidP="005673D5">
            <w:pPr>
              <w:spacing w:before="0" w:after="0" w:line="240" w:lineRule="auto"/>
              <w:jc w:val="left"/>
              <w:rPr>
                <w:lang w:eastAsia="en-AU"/>
              </w:rPr>
            </w:pPr>
            <w:r>
              <w:rPr>
                <w:lang w:eastAsia="en-AU"/>
              </w:rPr>
              <w:t>Missing</w:t>
            </w:r>
          </w:p>
        </w:tc>
        <w:tc>
          <w:tcPr>
            <w:tcW w:w="2252" w:type="dxa"/>
          </w:tcPr>
          <w:p w14:paraId="08DCDF34" w14:textId="77777777" w:rsidR="001615A1" w:rsidRDefault="001615A1" w:rsidP="005673D5">
            <w:pPr>
              <w:spacing w:before="0" w:after="0" w:line="240" w:lineRule="auto"/>
              <w:jc w:val="left"/>
              <w:rPr>
                <w:lang w:eastAsia="en-AU"/>
              </w:rPr>
            </w:pPr>
            <w:r>
              <w:rPr>
                <w:lang w:eastAsia="en-AU"/>
              </w:rPr>
              <w:t>Limited a lot</w:t>
            </w:r>
          </w:p>
        </w:tc>
        <w:tc>
          <w:tcPr>
            <w:tcW w:w="2253" w:type="dxa"/>
          </w:tcPr>
          <w:p w14:paraId="1C6B8950" w14:textId="77777777" w:rsidR="001615A1" w:rsidRPr="00C771ED" w:rsidRDefault="001615A1" w:rsidP="005673D5">
            <w:pPr>
              <w:spacing w:before="0" w:after="0" w:line="240" w:lineRule="auto"/>
              <w:jc w:val="left"/>
              <w:rPr>
                <w:lang w:eastAsia="en-AU"/>
              </w:rPr>
            </w:pPr>
          </w:p>
        </w:tc>
        <w:tc>
          <w:tcPr>
            <w:tcW w:w="2253" w:type="dxa"/>
          </w:tcPr>
          <w:p w14:paraId="647F771C" w14:textId="77777777" w:rsidR="001615A1" w:rsidRPr="00C771ED" w:rsidRDefault="001615A1" w:rsidP="005673D5">
            <w:pPr>
              <w:spacing w:before="0" w:after="0" w:line="240" w:lineRule="auto"/>
              <w:jc w:val="left"/>
              <w:rPr>
                <w:lang w:eastAsia="en-AU"/>
              </w:rPr>
            </w:pPr>
            <w:r w:rsidRPr="00C771ED">
              <w:rPr>
                <w:lang w:eastAsia="en-AU"/>
              </w:rPr>
              <w:t>Climbing SEVERAL flights of stairs</w:t>
            </w:r>
            <w:r>
              <w:rPr>
                <w:lang w:eastAsia="en-AU"/>
              </w:rPr>
              <w:t xml:space="preserve"> = Limited a lot</w:t>
            </w:r>
          </w:p>
        </w:tc>
      </w:tr>
      <w:tr w:rsidR="001615A1" w14:paraId="7E7EEB8D" w14:textId="77777777" w:rsidTr="005673D5">
        <w:tc>
          <w:tcPr>
            <w:tcW w:w="9010" w:type="dxa"/>
            <w:gridSpan w:val="4"/>
          </w:tcPr>
          <w:p w14:paraId="476B67EE" w14:textId="77777777" w:rsidR="001615A1" w:rsidRPr="00C771ED" w:rsidRDefault="001615A1" w:rsidP="005673D5">
            <w:pPr>
              <w:spacing w:before="0" w:after="0" w:line="240" w:lineRule="auto"/>
              <w:jc w:val="left"/>
              <w:rPr>
                <w:b/>
                <w:lang w:eastAsia="en-AU"/>
              </w:rPr>
            </w:pPr>
            <w:r w:rsidRPr="00C771ED">
              <w:rPr>
                <w:b/>
                <w:lang w:eastAsia="en-AU"/>
              </w:rPr>
              <w:t>Walking</w:t>
            </w:r>
          </w:p>
        </w:tc>
      </w:tr>
      <w:tr w:rsidR="001615A1" w14:paraId="3FF8F9F8" w14:textId="77777777" w:rsidTr="005673D5">
        <w:tc>
          <w:tcPr>
            <w:tcW w:w="2252" w:type="dxa"/>
          </w:tcPr>
          <w:p w14:paraId="661F751C" w14:textId="77777777" w:rsidR="001615A1" w:rsidRPr="009D0D52" w:rsidRDefault="001615A1" w:rsidP="005673D5">
            <w:pPr>
              <w:spacing w:before="0" w:after="0" w:line="240" w:lineRule="auto"/>
              <w:jc w:val="left"/>
              <w:rPr>
                <w:b/>
                <w:lang w:eastAsia="en-AU"/>
              </w:rPr>
            </w:pPr>
            <w:r w:rsidRPr="009D0D52">
              <w:rPr>
                <w:b/>
                <w:lang w:eastAsia="en-AU"/>
              </w:rPr>
              <w:t>Walking more than 1 kilometre</w:t>
            </w:r>
          </w:p>
        </w:tc>
        <w:tc>
          <w:tcPr>
            <w:tcW w:w="2252" w:type="dxa"/>
          </w:tcPr>
          <w:p w14:paraId="5FDC9ACC" w14:textId="77777777" w:rsidR="001615A1" w:rsidRPr="009D0D52" w:rsidRDefault="001615A1" w:rsidP="005673D5">
            <w:pPr>
              <w:spacing w:before="0" w:after="0" w:line="240" w:lineRule="auto"/>
              <w:jc w:val="left"/>
              <w:rPr>
                <w:b/>
                <w:lang w:eastAsia="en-AU"/>
              </w:rPr>
            </w:pPr>
            <w:r w:rsidRPr="009D0D52">
              <w:rPr>
                <w:b/>
                <w:lang w:eastAsia="en-AU"/>
              </w:rPr>
              <w:t>Walking half a kilometer</w:t>
            </w:r>
          </w:p>
        </w:tc>
        <w:tc>
          <w:tcPr>
            <w:tcW w:w="2253" w:type="dxa"/>
          </w:tcPr>
          <w:p w14:paraId="2D2B65F8" w14:textId="77777777" w:rsidR="001615A1" w:rsidRPr="009D0D52" w:rsidRDefault="001615A1" w:rsidP="005673D5">
            <w:pPr>
              <w:spacing w:before="0" w:after="0" w:line="240" w:lineRule="auto"/>
              <w:jc w:val="left"/>
              <w:rPr>
                <w:b/>
                <w:lang w:eastAsia="en-AU"/>
              </w:rPr>
            </w:pPr>
            <w:r w:rsidRPr="009D0D52">
              <w:rPr>
                <w:b/>
                <w:lang w:eastAsia="en-AU"/>
              </w:rPr>
              <w:t>Walking 100 metres</w:t>
            </w:r>
          </w:p>
        </w:tc>
        <w:tc>
          <w:tcPr>
            <w:tcW w:w="2253" w:type="dxa"/>
          </w:tcPr>
          <w:p w14:paraId="74F3971C" w14:textId="77777777" w:rsidR="001615A1" w:rsidRPr="00C771ED" w:rsidRDefault="001615A1" w:rsidP="005673D5">
            <w:pPr>
              <w:spacing w:before="0" w:after="0" w:line="240" w:lineRule="auto"/>
              <w:jc w:val="left"/>
              <w:rPr>
                <w:lang w:eastAsia="en-AU"/>
              </w:rPr>
            </w:pPr>
            <w:r w:rsidRPr="00C771ED">
              <w:rPr>
                <w:b/>
                <w:lang w:eastAsia="en-AU"/>
              </w:rPr>
              <w:t>Recode</w:t>
            </w:r>
          </w:p>
        </w:tc>
      </w:tr>
      <w:tr w:rsidR="001615A1" w14:paraId="348A261D" w14:textId="77777777" w:rsidTr="005673D5">
        <w:tc>
          <w:tcPr>
            <w:tcW w:w="2252" w:type="dxa"/>
          </w:tcPr>
          <w:p w14:paraId="4D9A6F0B" w14:textId="77777777" w:rsidR="001615A1" w:rsidRPr="009D0D52" w:rsidRDefault="001615A1" w:rsidP="005673D5">
            <w:pPr>
              <w:spacing w:before="0" w:after="0" w:line="240" w:lineRule="auto"/>
              <w:jc w:val="left"/>
              <w:rPr>
                <w:b/>
                <w:lang w:eastAsia="en-AU"/>
              </w:rPr>
            </w:pPr>
            <w:r>
              <w:rPr>
                <w:lang w:eastAsia="en-AU"/>
              </w:rPr>
              <w:t>Not limited at all</w:t>
            </w:r>
          </w:p>
        </w:tc>
        <w:tc>
          <w:tcPr>
            <w:tcW w:w="2252" w:type="dxa"/>
          </w:tcPr>
          <w:p w14:paraId="38A2CB91" w14:textId="77777777" w:rsidR="001615A1" w:rsidRPr="009D0D52" w:rsidRDefault="001615A1" w:rsidP="005673D5">
            <w:pPr>
              <w:spacing w:before="0" w:after="0" w:line="240" w:lineRule="auto"/>
              <w:jc w:val="left"/>
              <w:rPr>
                <w:b/>
                <w:lang w:eastAsia="en-AU"/>
              </w:rPr>
            </w:pPr>
            <w:r>
              <w:rPr>
                <w:lang w:eastAsia="en-AU"/>
              </w:rPr>
              <w:t>Missing</w:t>
            </w:r>
          </w:p>
        </w:tc>
        <w:tc>
          <w:tcPr>
            <w:tcW w:w="2253" w:type="dxa"/>
          </w:tcPr>
          <w:p w14:paraId="586859F5" w14:textId="77777777" w:rsidR="001615A1" w:rsidRPr="009D0D52" w:rsidRDefault="001615A1" w:rsidP="005673D5">
            <w:pPr>
              <w:spacing w:before="0" w:after="0" w:line="240" w:lineRule="auto"/>
              <w:jc w:val="left"/>
              <w:rPr>
                <w:b/>
                <w:lang w:eastAsia="en-AU"/>
              </w:rPr>
            </w:pPr>
          </w:p>
        </w:tc>
        <w:tc>
          <w:tcPr>
            <w:tcW w:w="2253" w:type="dxa"/>
          </w:tcPr>
          <w:p w14:paraId="364FF581" w14:textId="77777777" w:rsidR="001615A1" w:rsidRPr="009D0D52" w:rsidRDefault="001615A1" w:rsidP="005673D5">
            <w:pPr>
              <w:spacing w:before="0" w:after="0" w:line="240" w:lineRule="auto"/>
              <w:jc w:val="left"/>
              <w:rPr>
                <w:lang w:eastAsia="en-AU"/>
              </w:rPr>
            </w:pPr>
            <w:r w:rsidRPr="009D0D52">
              <w:rPr>
                <w:lang w:eastAsia="en-AU"/>
              </w:rPr>
              <w:t>Walking half a kilometer</w:t>
            </w:r>
            <w:r>
              <w:rPr>
                <w:lang w:eastAsia="en-AU"/>
              </w:rPr>
              <w:t xml:space="preserve"> = Not limited at all</w:t>
            </w:r>
          </w:p>
        </w:tc>
      </w:tr>
      <w:tr w:rsidR="001615A1" w14:paraId="6988DAB2" w14:textId="77777777" w:rsidTr="005673D5">
        <w:tc>
          <w:tcPr>
            <w:tcW w:w="2252" w:type="dxa"/>
          </w:tcPr>
          <w:p w14:paraId="32E4EE9E" w14:textId="77777777" w:rsidR="001615A1" w:rsidRPr="009D0D52" w:rsidRDefault="001615A1" w:rsidP="005673D5">
            <w:pPr>
              <w:spacing w:before="0" w:after="0" w:line="240" w:lineRule="auto"/>
              <w:jc w:val="left"/>
              <w:rPr>
                <w:b/>
                <w:lang w:eastAsia="en-AU"/>
              </w:rPr>
            </w:pPr>
          </w:p>
        </w:tc>
        <w:tc>
          <w:tcPr>
            <w:tcW w:w="2252" w:type="dxa"/>
          </w:tcPr>
          <w:p w14:paraId="13A2F333" w14:textId="77777777" w:rsidR="001615A1" w:rsidRPr="009D0D52" w:rsidRDefault="001615A1" w:rsidP="005673D5">
            <w:pPr>
              <w:spacing w:before="0" w:after="0" w:line="240" w:lineRule="auto"/>
              <w:jc w:val="left"/>
              <w:rPr>
                <w:b/>
                <w:lang w:eastAsia="en-AU"/>
              </w:rPr>
            </w:pPr>
            <w:r>
              <w:rPr>
                <w:lang w:eastAsia="en-AU"/>
              </w:rPr>
              <w:t>Not limited at all</w:t>
            </w:r>
          </w:p>
        </w:tc>
        <w:tc>
          <w:tcPr>
            <w:tcW w:w="2253" w:type="dxa"/>
          </w:tcPr>
          <w:p w14:paraId="6D58B029" w14:textId="77777777" w:rsidR="001615A1" w:rsidRPr="009D0D52" w:rsidRDefault="001615A1" w:rsidP="005673D5">
            <w:pPr>
              <w:spacing w:before="0" w:after="0" w:line="240" w:lineRule="auto"/>
              <w:jc w:val="left"/>
              <w:rPr>
                <w:b/>
                <w:lang w:eastAsia="en-AU"/>
              </w:rPr>
            </w:pPr>
            <w:r>
              <w:rPr>
                <w:lang w:eastAsia="en-AU"/>
              </w:rPr>
              <w:t>Missing</w:t>
            </w:r>
          </w:p>
        </w:tc>
        <w:tc>
          <w:tcPr>
            <w:tcW w:w="2253" w:type="dxa"/>
          </w:tcPr>
          <w:p w14:paraId="7E6AFD6B" w14:textId="77777777" w:rsidR="001615A1" w:rsidRPr="009D0D52" w:rsidRDefault="001615A1" w:rsidP="005673D5">
            <w:pPr>
              <w:spacing w:before="0" w:after="0" w:line="240" w:lineRule="auto"/>
              <w:jc w:val="left"/>
              <w:rPr>
                <w:lang w:eastAsia="en-AU"/>
              </w:rPr>
            </w:pPr>
            <w:r w:rsidRPr="009D0D52">
              <w:rPr>
                <w:lang w:eastAsia="en-AU"/>
              </w:rPr>
              <w:t>Walking 100 metres</w:t>
            </w:r>
            <w:r>
              <w:rPr>
                <w:lang w:eastAsia="en-AU"/>
              </w:rPr>
              <w:t xml:space="preserve"> = Not limited at all</w:t>
            </w:r>
          </w:p>
        </w:tc>
      </w:tr>
      <w:tr w:rsidR="001615A1" w14:paraId="48D35127" w14:textId="77777777" w:rsidTr="005673D5">
        <w:tc>
          <w:tcPr>
            <w:tcW w:w="2252" w:type="dxa"/>
          </w:tcPr>
          <w:p w14:paraId="423ABD00" w14:textId="77777777" w:rsidR="001615A1" w:rsidRPr="009D0D52" w:rsidRDefault="001615A1" w:rsidP="005673D5">
            <w:pPr>
              <w:spacing w:before="0" w:after="0" w:line="240" w:lineRule="auto"/>
              <w:jc w:val="left"/>
              <w:rPr>
                <w:b/>
                <w:lang w:eastAsia="en-AU"/>
              </w:rPr>
            </w:pPr>
            <w:r>
              <w:rPr>
                <w:lang w:eastAsia="en-AU"/>
              </w:rPr>
              <w:t>Not limited at all</w:t>
            </w:r>
          </w:p>
        </w:tc>
        <w:tc>
          <w:tcPr>
            <w:tcW w:w="2252" w:type="dxa"/>
          </w:tcPr>
          <w:p w14:paraId="627176C6" w14:textId="77777777" w:rsidR="001615A1" w:rsidRPr="009D0D52" w:rsidRDefault="001615A1" w:rsidP="005673D5">
            <w:pPr>
              <w:spacing w:before="0" w:after="0" w:line="240" w:lineRule="auto"/>
              <w:jc w:val="left"/>
              <w:rPr>
                <w:b/>
                <w:lang w:eastAsia="en-AU"/>
              </w:rPr>
            </w:pPr>
          </w:p>
        </w:tc>
        <w:tc>
          <w:tcPr>
            <w:tcW w:w="2253" w:type="dxa"/>
          </w:tcPr>
          <w:p w14:paraId="35E6789A" w14:textId="77777777" w:rsidR="001615A1" w:rsidRPr="009D0D52" w:rsidRDefault="001615A1" w:rsidP="005673D5">
            <w:pPr>
              <w:spacing w:before="0" w:after="0" w:line="240" w:lineRule="auto"/>
              <w:jc w:val="left"/>
              <w:rPr>
                <w:b/>
                <w:lang w:eastAsia="en-AU"/>
              </w:rPr>
            </w:pPr>
            <w:r>
              <w:rPr>
                <w:lang w:eastAsia="en-AU"/>
              </w:rPr>
              <w:t>Missing</w:t>
            </w:r>
          </w:p>
        </w:tc>
        <w:tc>
          <w:tcPr>
            <w:tcW w:w="2253" w:type="dxa"/>
          </w:tcPr>
          <w:p w14:paraId="65AD6A49" w14:textId="77777777" w:rsidR="001615A1" w:rsidRPr="00C771ED" w:rsidRDefault="001615A1" w:rsidP="005673D5">
            <w:pPr>
              <w:spacing w:before="0" w:after="0" w:line="240" w:lineRule="auto"/>
              <w:jc w:val="left"/>
              <w:rPr>
                <w:b/>
                <w:lang w:eastAsia="en-AU"/>
              </w:rPr>
            </w:pPr>
            <w:r w:rsidRPr="009D0D52">
              <w:rPr>
                <w:lang w:eastAsia="en-AU"/>
              </w:rPr>
              <w:t>Walking 100 metres</w:t>
            </w:r>
            <w:r>
              <w:rPr>
                <w:lang w:eastAsia="en-AU"/>
              </w:rPr>
              <w:t xml:space="preserve"> = Not limited at all</w:t>
            </w:r>
          </w:p>
        </w:tc>
      </w:tr>
      <w:tr w:rsidR="001615A1" w14:paraId="3F6C5A14" w14:textId="77777777" w:rsidTr="005673D5">
        <w:tc>
          <w:tcPr>
            <w:tcW w:w="2252" w:type="dxa"/>
          </w:tcPr>
          <w:p w14:paraId="6DDD2ED0" w14:textId="77777777" w:rsidR="001615A1" w:rsidRPr="009D0D52" w:rsidRDefault="001615A1" w:rsidP="005673D5">
            <w:pPr>
              <w:spacing w:before="0" w:after="0" w:line="240" w:lineRule="auto"/>
              <w:jc w:val="left"/>
              <w:rPr>
                <w:b/>
                <w:lang w:eastAsia="en-AU"/>
              </w:rPr>
            </w:pPr>
            <w:r>
              <w:rPr>
                <w:lang w:eastAsia="en-AU"/>
              </w:rPr>
              <w:t>Missing</w:t>
            </w:r>
          </w:p>
        </w:tc>
        <w:tc>
          <w:tcPr>
            <w:tcW w:w="2252" w:type="dxa"/>
          </w:tcPr>
          <w:p w14:paraId="5959E61C" w14:textId="77777777" w:rsidR="001615A1" w:rsidRPr="009D0D52" w:rsidRDefault="001615A1" w:rsidP="005673D5">
            <w:pPr>
              <w:spacing w:before="0" w:after="0" w:line="240" w:lineRule="auto"/>
              <w:jc w:val="left"/>
              <w:rPr>
                <w:b/>
                <w:lang w:eastAsia="en-AU"/>
              </w:rPr>
            </w:pPr>
            <w:r>
              <w:rPr>
                <w:lang w:eastAsia="en-AU"/>
              </w:rPr>
              <w:t>Limited a lot</w:t>
            </w:r>
          </w:p>
        </w:tc>
        <w:tc>
          <w:tcPr>
            <w:tcW w:w="2253" w:type="dxa"/>
          </w:tcPr>
          <w:p w14:paraId="68DDA672" w14:textId="77777777" w:rsidR="001615A1" w:rsidRPr="009D0D52" w:rsidRDefault="001615A1" w:rsidP="005673D5">
            <w:pPr>
              <w:spacing w:before="0" w:after="0" w:line="240" w:lineRule="auto"/>
              <w:jc w:val="left"/>
              <w:rPr>
                <w:b/>
                <w:lang w:eastAsia="en-AU"/>
              </w:rPr>
            </w:pPr>
          </w:p>
        </w:tc>
        <w:tc>
          <w:tcPr>
            <w:tcW w:w="2253" w:type="dxa"/>
          </w:tcPr>
          <w:p w14:paraId="1A47614C" w14:textId="77777777" w:rsidR="001615A1" w:rsidRPr="009D0D52" w:rsidRDefault="001615A1" w:rsidP="005673D5">
            <w:pPr>
              <w:spacing w:before="0" w:after="0" w:line="240" w:lineRule="auto"/>
              <w:jc w:val="left"/>
              <w:rPr>
                <w:lang w:eastAsia="en-AU"/>
              </w:rPr>
            </w:pPr>
            <w:r w:rsidRPr="009D0D52">
              <w:rPr>
                <w:lang w:eastAsia="en-AU"/>
              </w:rPr>
              <w:t>Walking more than 1 kilometre</w:t>
            </w:r>
            <w:r>
              <w:rPr>
                <w:lang w:eastAsia="en-AU"/>
              </w:rPr>
              <w:t xml:space="preserve"> = Limited a lot</w:t>
            </w:r>
          </w:p>
        </w:tc>
      </w:tr>
      <w:tr w:rsidR="001615A1" w14:paraId="7F4EDDE2" w14:textId="77777777" w:rsidTr="005673D5">
        <w:tc>
          <w:tcPr>
            <w:tcW w:w="2252" w:type="dxa"/>
          </w:tcPr>
          <w:p w14:paraId="3AC89752" w14:textId="77777777" w:rsidR="001615A1" w:rsidRPr="009D0D52" w:rsidRDefault="001615A1" w:rsidP="005673D5">
            <w:pPr>
              <w:spacing w:before="0" w:after="0" w:line="240" w:lineRule="auto"/>
              <w:jc w:val="left"/>
              <w:rPr>
                <w:b/>
                <w:lang w:eastAsia="en-AU"/>
              </w:rPr>
            </w:pPr>
          </w:p>
        </w:tc>
        <w:tc>
          <w:tcPr>
            <w:tcW w:w="2252" w:type="dxa"/>
          </w:tcPr>
          <w:p w14:paraId="3C61E767" w14:textId="77777777" w:rsidR="001615A1" w:rsidRPr="009D0D52" w:rsidRDefault="001615A1" w:rsidP="005673D5">
            <w:pPr>
              <w:spacing w:before="0" w:after="0" w:line="240" w:lineRule="auto"/>
              <w:jc w:val="left"/>
              <w:rPr>
                <w:b/>
                <w:lang w:eastAsia="en-AU"/>
              </w:rPr>
            </w:pPr>
            <w:r>
              <w:rPr>
                <w:lang w:eastAsia="en-AU"/>
              </w:rPr>
              <w:t>Missing</w:t>
            </w:r>
          </w:p>
        </w:tc>
        <w:tc>
          <w:tcPr>
            <w:tcW w:w="2253" w:type="dxa"/>
          </w:tcPr>
          <w:p w14:paraId="12F72041" w14:textId="77777777" w:rsidR="001615A1" w:rsidRPr="009D0D52" w:rsidRDefault="001615A1" w:rsidP="005673D5">
            <w:pPr>
              <w:spacing w:before="0" w:after="0" w:line="240" w:lineRule="auto"/>
              <w:jc w:val="left"/>
              <w:rPr>
                <w:b/>
                <w:lang w:eastAsia="en-AU"/>
              </w:rPr>
            </w:pPr>
            <w:r>
              <w:rPr>
                <w:lang w:eastAsia="en-AU"/>
              </w:rPr>
              <w:t>Limited a lot</w:t>
            </w:r>
          </w:p>
        </w:tc>
        <w:tc>
          <w:tcPr>
            <w:tcW w:w="2253" w:type="dxa"/>
          </w:tcPr>
          <w:p w14:paraId="2D9D1C2E" w14:textId="77777777" w:rsidR="001615A1" w:rsidRPr="00C771ED" w:rsidRDefault="001615A1" w:rsidP="005673D5">
            <w:pPr>
              <w:spacing w:before="0" w:after="0" w:line="240" w:lineRule="auto"/>
              <w:jc w:val="left"/>
              <w:rPr>
                <w:b/>
                <w:lang w:eastAsia="en-AU"/>
              </w:rPr>
            </w:pPr>
            <w:r w:rsidRPr="009D0D52">
              <w:rPr>
                <w:lang w:eastAsia="en-AU"/>
              </w:rPr>
              <w:t xml:space="preserve">Walking </w:t>
            </w:r>
            <w:r>
              <w:rPr>
                <w:lang w:eastAsia="en-AU"/>
              </w:rPr>
              <w:t xml:space="preserve">half a </w:t>
            </w:r>
            <w:r w:rsidRPr="009D0D52">
              <w:rPr>
                <w:lang w:eastAsia="en-AU"/>
              </w:rPr>
              <w:t>kilometre</w:t>
            </w:r>
            <w:r>
              <w:rPr>
                <w:lang w:eastAsia="en-AU"/>
              </w:rPr>
              <w:t xml:space="preserve"> = Limited a lot</w:t>
            </w:r>
          </w:p>
        </w:tc>
      </w:tr>
      <w:tr w:rsidR="001615A1" w14:paraId="1E4AE18F" w14:textId="77777777" w:rsidTr="005673D5">
        <w:tc>
          <w:tcPr>
            <w:tcW w:w="2252" w:type="dxa"/>
          </w:tcPr>
          <w:p w14:paraId="0FA32AC1" w14:textId="77777777" w:rsidR="001615A1" w:rsidRPr="009D0D52" w:rsidRDefault="001615A1" w:rsidP="005673D5">
            <w:pPr>
              <w:spacing w:before="0" w:after="0" w:line="240" w:lineRule="auto"/>
              <w:jc w:val="left"/>
              <w:rPr>
                <w:b/>
                <w:lang w:eastAsia="en-AU"/>
              </w:rPr>
            </w:pPr>
            <w:r>
              <w:rPr>
                <w:lang w:eastAsia="en-AU"/>
              </w:rPr>
              <w:t>Missing</w:t>
            </w:r>
          </w:p>
        </w:tc>
        <w:tc>
          <w:tcPr>
            <w:tcW w:w="2252" w:type="dxa"/>
          </w:tcPr>
          <w:p w14:paraId="01ABE723" w14:textId="77777777" w:rsidR="001615A1" w:rsidRPr="009D0D52" w:rsidRDefault="001615A1" w:rsidP="005673D5">
            <w:pPr>
              <w:spacing w:before="0" w:after="0" w:line="240" w:lineRule="auto"/>
              <w:jc w:val="left"/>
              <w:rPr>
                <w:b/>
                <w:lang w:eastAsia="en-AU"/>
              </w:rPr>
            </w:pPr>
          </w:p>
        </w:tc>
        <w:tc>
          <w:tcPr>
            <w:tcW w:w="2253" w:type="dxa"/>
          </w:tcPr>
          <w:p w14:paraId="3ACEE5F5" w14:textId="77777777" w:rsidR="001615A1" w:rsidRPr="009D0D52" w:rsidRDefault="001615A1" w:rsidP="005673D5">
            <w:pPr>
              <w:spacing w:before="0" w:after="0" w:line="240" w:lineRule="auto"/>
              <w:jc w:val="left"/>
              <w:rPr>
                <w:b/>
                <w:lang w:eastAsia="en-AU"/>
              </w:rPr>
            </w:pPr>
            <w:r>
              <w:rPr>
                <w:lang w:eastAsia="en-AU"/>
              </w:rPr>
              <w:t>Limited a lot</w:t>
            </w:r>
          </w:p>
        </w:tc>
        <w:tc>
          <w:tcPr>
            <w:tcW w:w="2253" w:type="dxa"/>
          </w:tcPr>
          <w:p w14:paraId="2E58C358" w14:textId="77777777" w:rsidR="001615A1" w:rsidRPr="00C771ED" w:rsidRDefault="001615A1" w:rsidP="005673D5">
            <w:pPr>
              <w:spacing w:before="0" w:after="0" w:line="240" w:lineRule="auto"/>
              <w:jc w:val="left"/>
              <w:rPr>
                <w:b/>
                <w:lang w:eastAsia="en-AU"/>
              </w:rPr>
            </w:pPr>
            <w:r w:rsidRPr="009D0D52">
              <w:rPr>
                <w:lang w:eastAsia="en-AU"/>
              </w:rPr>
              <w:t>Walking more than 1 kilometre</w:t>
            </w:r>
            <w:r>
              <w:rPr>
                <w:lang w:eastAsia="en-AU"/>
              </w:rPr>
              <w:t xml:space="preserve"> = Limited a lot</w:t>
            </w:r>
          </w:p>
        </w:tc>
      </w:tr>
    </w:tbl>
    <w:p w14:paraId="39BBF594" w14:textId="77777777" w:rsidR="001615A1" w:rsidRDefault="001615A1" w:rsidP="001615A1"/>
    <w:p w14:paraId="7AC9054E" w14:textId="77777777" w:rsidR="001615A1" w:rsidRDefault="001615A1" w:rsidP="001615A1">
      <w:r>
        <w:t>Raw scores were calculated as the sum of (recoded) scale items and transformed to a 0 to 100 scale according to the formula:</w:t>
      </w:r>
    </w:p>
    <w:p w14:paraId="0CDD79AD" w14:textId="77777777" w:rsidR="001615A1" w:rsidRDefault="001615A1" w:rsidP="001615A1"/>
    <w:p w14:paraId="27918A89" w14:textId="77777777" w:rsidR="001615A1" w:rsidRPr="00743500" w:rsidRDefault="001615A1" w:rsidP="001615A1">
      <m:oMathPara>
        <m:oMath>
          <m:r>
            <m:rPr>
              <m:nor/>
            </m:rPr>
            <w:lastRenderedPageBreak/>
            <m:t>Transformed score</m:t>
          </m:r>
          <m:r>
            <m:rPr>
              <m:nor/>
            </m:rPr>
            <w:rPr>
              <w:rFonts w:ascii="Cambria Math" w:hAnsi="Cambria Math"/>
            </w:rPr>
            <m:t>=</m:t>
          </m:r>
          <m:f>
            <m:fPr>
              <m:ctrlPr>
                <w:rPr>
                  <w:rFonts w:ascii="Cambria Math" w:hAnsi="Cambria Math"/>
                </w:rPr>
              </m:ctrlPr>
            </m:fPr>
            <m:num>
              <m:r>
                <m:rPr>
                  <m:nor/>
                </m:rPr>
                <m:t>Raw score</m:t>
              </m:r>
              <m:r>
                <m:rPr>
                  <m:sty m:val="p"/>
                </m:rPr>
                <w:rPr>
                  <w:rFonts w:ascii="Cambria Math" w:hAnsi="Cambria Math"/>
                </w:rPr>
                <m:t>-</m:t>
              </m:r>
              <m:r>
                <m:rPr>
                  <m:nor/>
                </m:rPr>
                <m:t>Minimum possible raw score</m:t>
              </m:r>
            </m:num>
            <m:den>
              <m:r>
                <m:rPr>
                  <m:nor/>
                </m:rPr>
                <m:t>Possible raw score range</m:t>
              </m:r>
            </m:den>
          </m:f>
          <m:r>
            <m:rPr>
              <m:nor/>
            </m:rPr>
            <w:rPr>
              <w:rFonts w:ascii="Cambria Math" w:hAnsi="Cambria Math"/>
            </w:rPr>
            <m:t>×</m:t>
          </m:r>
          <m:r>
            <m:rPr>
              <m:nor/>
            </m:rPr>
            <m:t>100</m:t>
          </m:r>
        </m:oMath>
      </m:oMathPara>
    </w:p>
    <w:p w14:paraId="157C7573" w14:textId="77777777" w:rsidR="001615A1" w:rsidRDefault="001615A1" w:rsidP="001615A1"/>
    <w:p w14:paraId="62B281C9" w14:textId="77777777" w:rsidR="001615A1" w:rsidRDefault="001615A1" w:rsidP="001615A1">
      <w:r>
        <w:t>All scores are positively scored so that higher scores represent better physical functioning.</w:t>
      </w:r>
    </w:p>
    <w:p w14:paraId="7529E105" w14:textId="77777777" w:rsidR="001615A1" w:rsidRDefault="001615A1" w:rsidP="001615A1"/>
    <w:p w14:paraId="62AA7753" w14:textId="77777777" w:rsidR="001615A1" w:rsidRDefault="001615A1" w:rsidP="001615A1">
      <w:r>
        <w:t>The need for help was determined in all surveys for all cohorts using the following questions:</w:t>
      </w:r>
    </w:p>
    <w:p w14:paraId="40B08464" w14:textId="744C0BDC" w:rsidR="001615A1" w:rsidRDefault="00605405" w:rsidP="001615A1">
      <w:r>
        <w:t>‘</w:t>
      </w:r>
      <w:r w:rsidR="001615A1" w:rsidRPr="000D409E">
        <w:t>Do you regularly need help with daily tasks because of long-term illness, disability or frailty (eg personal care, getting around, preparing meals etc)?</w:t>
      </w:r>
      <w:r>
        <w:t>’</w:t>
      </w:r>
      <w:r w:rsidR="001615A1">
        <w:t xml:space="preserve"> (1921-26 and 1946-51 cohorts)</w:t>
      </w:r>
    </w:p>
    <w:p w14:paraId="4ED3D6FB" w14:textId="77777777" w:rsidR="001615A1" w:rsidRDefault="001615A1" w:rsidP="001615A1"/>
    <w:p w14:paraId="2FEB2F2E" w14:textId="246FDFAC" w:rsidR="001615A1" w:rsidRDefault="001615A1" w:rsidP="001615A1">
      <w:r>
        <w:t>‘</w:t>
      </w:r>
      <w:r w:rsidRPr="000D409E">
        <w:t>Do you regularly need help with daily tasks because of a long-term illness or disability (eg help with personal care, getting around, preparing meals etc)?</w:t>
      </w:r>
      <w:r>
        <w:t>’ (1973-78 cohort)</w:t>
      </w:r>
    </w:p>
    <w:p w14:paraId="6C7DC2F0" w14:textId="77777777" w:rsidR="001615A1" w:rsidRDefault="001615A1" w:rsidP="001615A1"/>
    <w:p w14:paraId="2FAC591D" w14:textId="22D37803" w:rsidR="001615A1" w:rsidRDefault="001615A1" w:rsidP="001615A1">
      <w:r>
        <w:t xml:space="preserve">The response options for these question is </w:t>
      </w:r>
      <w:r w:rsidR="00605405">
        <w:t>‘</w:t>
      </w:r>
      <w:r>
        <w:t>yes</w:t>
      </w:r>
      <w:r w:rsidR="00605405">
        <w:t>’</w:t>
      </w:r>
      <w:r>
        <w:t xml:space="preserve"> or </w:t>
      </w:r>
      <w:r w:rsidR="00605405">
        <w:t>‘</w:t>
      </w:r>
      <w:r>
        <w:t>no</w:t>
      </w:r>
      <w:r w:rsidR="00605405">
        <w:t>’</w:t>
      </w:r>
      <w:r>
        <w:t>.</w:t>
      </w:r>
    </w:p>
    <w:p w14:paraId="01E384FB" w14:textId="77777777" w:rsidR="001615A1" w:rsidRDefault="001615A1" w:rsidP="001615A1"/>
    <w:p w14:paraId="643E7AC0" w14:textId="15C83EF7" w:rsidR="001615A1" w:rsidRDefault="001615A1" w:rsidP="001F50F9">
      <w:r>
        <w:t>Table 12-3 shows the number of participants aged 20 to 90 years who had available data for the question on needing help</w:t>
      </w:r>
      <w:r w:rsidR="00375213">
        <w:t xml:space="preserve"> with daily tasks regardless of whether or not they answered this question for subsequent surveys</w:t>
      </w:r>
      <w:r w:rsidR="001F50F9">
        <w:t>.</w:t>
      </w:r>
    </w:p>
    <w:p w14:paraId="4BF7F0FD" w14:textId="70B19FD3" w:rsidR="001615A1" w:rsidRDefault="001615A1" w:rsidP="00465E0C">
      <w:pPr>
        <w:pStyle w:val="Caption"/>
        <w:keepNext/>
        <w:spacing w:after="0"/>
      </w:pPr>
      <w:bookmarkStart w:id="540" w:name="_Toc446590865"/>
      <w:bookmarkStart w:id="541" w:name="_Toc452470099"/>
      <w:r>
        <w:t xml:space="preserve">Table </w:t>
      </w:r>
      <w:fldSimple w:instr=" STYLEREF 1 \s ">
        <w:r w:rsidR="004675BB">
          <w:rPr>
            <w:noProof/>
          </w:rPr>
          <w:t>12</w:t>
        </w:r>
      </w:fldSimple>
      <w:r w:rsidR="003D2D66">
        <w:noBreakHyphen/>
      </w:r>
      <w:fldSimple w:instr=" SEQ Table \* ARABIC \s 1 ">
        <w:r w:rsidR="004675BB">
          <w:rPr>
            <w:noProof/>
          </w:rPr>
          <w:t>3</w:t>
        </w:r>
      </w:fldSimple>
      <w:r>
        <w:t xml:space="preserve">: </w:t>
      </w:r>
      <w:r w:rsidRPr="004E0C06">
        <w:t>The number of ALSWH participants with data</w:t>
      </w:r>
      <w:r w:rsidR="00375213">
        <w:t xml:space="preserve"> on needing help with daily tasks</w:t>
      </w:r>
      <w:r w:rsidRPr="004E0C06">
        <w:t xml:space="preserve"> that was used in projection modelling.</w:t>
      </w:r>
      <w:bookmarkEnd w:id="540"/>
      <w:bookmarkEnd w:id="541"/>
    </w:p>
    <w:tbl>
      <w:tblPr>
        <w:tblStyle w:val="TableGrid"/>
        <w:tblW w:w="0" w:type="auto"/>
        <w:tblLook w:val="04A0" w:firstRow="1" w:lastRow="0" w:firstColumn="1" w:lastColumn="0" w:noHBand="0" w:noVBand="1"/>
      </w:tblPr>
      <w:tblGrid>
        <w:gridCol w:w="1838"/>
        <w:gridCol w:w="1024"/>
        <w:gridCol w:w="1025"/>
        <w:gridCol w:w="1024"/>
        <w:gridCol w:w="1025"/>
        <w:gridCol w:w="1024"/>
        <w:gridCol w:w="1025"/>
        <w:gridCol w:w="1025"/>
      </w:tblGrid>
      <w:tr w:rsidR="001615A1" w:rsidRPr="003362E6" w14:paraId="6321CBE1" w14:textId="77777777" w:rsidTr="005673D5">
        <w:tc>
          <w:tcPr>
            <w:tcW w:w="1838" w:type="dxa"/>
          </w:tcPr>
          <w:p w14:paraId="01E50091" w14:textId="77777777" w:rsidR="001615A1" w:rsidRPr="003362E6" w:rsidRDefault="001615A1" w:rsidP="005673D5"/>
        </w:tc>
        <w:tc>
          <w:tcPr>
            <w:tcW w:w="1024" w:type="dxa"/>
          </w:tcPr>
          <w:p w14:paraId="4953684F" w14:textId="77777777" w:rsidR="001615A1" w:rsidRPr="003362E6" w:rsidRDefault="001615A1" w:rsidP="005673D5">
            <w:pPr>
              <w:jc w:val="center"/>
              <w:rPr>
                <w:b/>
              </w:rPr>
            </w:pPr>
            <w:r w:rsidRPr="003362E6">
              <w:rPr>
                <w:b/>
              </w:rPr>
              <w:t>S1</w:t>
            </w:r>
          </w:p>
        </w:tc>
        <w:tc>
          <w:tcPr>
            <w:tcW w:w="1025" w:type="dxa"/>
          </w:tcPr>
          <w:p w14:paraId="1FD569EF" w14:textId="77777777" w:rsidR="001615A1" w:rsidRPr="003362E6" w:rsidRDefault="001615A1" w:rsidP="005673D5">
            <w:pPr>
              <w:jc w:val="center"/>
              <w:rPr>
                <w:b/>
              </w:rPr>
            </w:pPr>
            <w:r w:rsidRPr="003362E6">
              <w:rPr>
                <w:b/>
              </w:rPr>
              <w:t>S2</w:t>
            </w:r>
          </w:p>
        </w:tc>
        <w:tc>
          <w:tcPr>
            <w:tcW w:w="1024" w:type="dxa"/>
          </w:tcPr>
          <w:p w14:paraId="594DA806" w14:textId="77777777" w:rsidR="001615A1" w:rsidRPr="003362E6" w:rsidRDefault="001615A1" w:rsidP="005673D5">
            <w:pPr>
              <w:jc w:val="center"/>
              <w:rPr>
                <w:b/>
              </w:rPr>
            </w:pPr>
            <w:r w:rsidRPr="003362E6">
              <w:rPr>
                <w:b/>
              </w:rPr>
              <w:t>S3</w:t>
            </w:r>
          </w:p>
        </w:tc>
        <w:tc>
          <w:tcPr>
            <w:tcW w:w="1025" w:type="dxa"/>
          </w:tcPr>
          <w:p w14:paraId="1333E2D9" w14:textId="77777777" w:rsidR="001615A1" w:rsidRPr="003362E6" w:rsidRDefault="001615A1" w:rsidP="005673D5">
            <w:pPr>
              <w:jc w:val="center"/>
              <w:rPr>
                <w:b/>
              </w:rPr>
            </w:pPr>
            <w:r w:rsidRPr="003362E6">
              <w:rPr>
                <w:b/>
              </w:rPr>
              <w:t>S4</w:t>
            </w:r>
          </w:p>
        </w:tc>
        <w:tc>
          <w:tcPr>
            <w:tcW w:w="1024" w:type="dxa"/>
          </w:tcPr>
          <w:p w14:paraId="48924B30" w14:textId="77777777" w:rsidR="001615A1" w:rsidRPr="003362E6" w:rsidRDefault="001615A1" w:rsidP="005673D5">
            <w:pPr>
              <w:jc w:val="center"/>
              <w:rPr>
                <w:b/>
              </w:rPr>
            </w:pPr>
            <w:r w:rsidRPr="003362E6">
              <w:rPr>
                <w:b/>
              </w:rPr>
              <w:t>S5</w:t>
            </w:r>
          </w:p>
        </w:tc>
        <w:tc>
          <w:tcPr>
            <w:tcW w:w="1025" w:type="dxa"/>
          </w:tcPr>
          <w:p w14:paraId="2F5B5EA9" w14:textId="77777777" w:rsidR="001615A1" w:rsidRPr="003362E6" w:rsidRDefault="001615A1" w:rsidP="005673D5">
            <w:pPr>
              <w:jc w:val="center"/>
              <w:rPr>
                <w:b/>
              </w:rPr>
            </w:pPr>
            <w:r w:rsidRPr="003362E6">
              <w:rPr>
                <w:b/>
              </w:rPr>
              <w:t>S6</w:t>
            </w:r>
          </w:p>
        </w:tc>
        <w:tc>
          <w:tcPr>
            <w:tcW w:w="1025" w:type="dxa"/>
          </w:tcPr>
          <w:p w14:paraId="5F4B3449" w14:textId="77777777" w:rsidR="001615A1" w:rsidRPr="003362E6" w:rsidRDefault="001615A1" w:rsidP="005673D5">
            <w:pPr>
              <w:jc w:val="center"/>
              <w:rPr>
                <w:b/>
              </w:rPr>
            </w:pPr>
            <w:r w:rsidRPr="003362E6">
              <w:rPr>
                <w:b/>
              </w:rPr>
              <w:t>S7</w:t>
            </w:r>
          </w:p>
        </w:tc>
      </w:tr>
      <w:tr w:rsidR="001615A1" w:rsidRPr="003362E6" w14:paraId="0453CAEA" w14:textId="77777777" w:rsidTr="005673D5">
        <w:tc>
          <w:tcPr>
            <w:tcW w:w="1838" w:type="dxa"/>
          </w:tcPr>
          <w:p w14:paraId="22975E24" w14:textId="77777777" w:rsidR="001615A1" w:rsidRPr="003362E6" w:rsidRDefault="001615A1" w:rsidP="005673D5">
            <w:pPr>
              <w:rPr>
                <w:b/>
              </w:rPr>
            </w:pPr>
            <w:r w:rsidRPr="003362E6">
              <w:rPr>
                <w:b/>
              </w:rPr>
              <w:t>1921-26 cohort</w:t>
            </w:r>
          </w:p>
        </w:tc>
        <w:tc>
          <w:tcPr>
            <w:tcW w:w="1024" w:type="dxa"/>
            <w:vAlign w:val="center"/>
          </w:tcPr>
          <w:p w14:paraId="24035808" w14:textId="77777777" w:rsidR="001615A1" w:rsidRPr="003362E6" w:rsidRDefault="001615A1" w:rsidP="005673D5">
            <w:pPr>
              <w:jc w:val="center"/>
            </w:pPr>
            <w:r w:rsidRPr="003362E6">
              <w:rPr>
                <w:rFonts w:cs="Arial"/>
                <w:color w:val="000000"/>
              </w:rPr>
              <w:t>11476</w:t>
            </w:r>
          </w:p>
        </w:tc>
        <w:tc>
          <w:tcPr>
            <w:tcW w:w="1025" w:type="dxa"/>
            <w:vAlign w:val="center"/>
          </w:tcPr>
          <w:p w14:paraId="2F54F34A" w14:textId="77777777" w:rsidR="001615A1" w:rsidRPr="003362E6" w:rsidRDefault="001615A1" w:rsidP="005673D5">
            <w:pPr>
              <w:jc w:val="center"/>
            </w:pPr>
            <w:r w:rsidRPr="003362E6">
              <w:rPr>
                <w:rFonts w:cs="Arial"/>
                <w:color w:val="000000"/>
              </w:rPr>
              <w:t>10146</w:t>
            </w:r>
          </w:p>
        </w:tc>
        <w:tc>
          <w:tcPr>
            <w:tcW w:w="1024" w:type="dxa"/>
            <w:vAlign w:val="center"/>
          </w:tcPr>
          <w:p w14:paraId="69062330" w14:textId="77777777" w:rsidR="001615A1" w:rsidRPr="003362E6" w:rsidRDefault="001615A1" w:rsidP="005673D5">
            <w:pPr>
              <w:jc w:val="center"/>
            </w:pPr>
            <w:r w:rsidRPr="003362E6">
              <w:rPr>
                <w:rFonts w:cs="Arial"/>
                <w:color w:val="000000"/>
              </w:rPr>
              <w:t>8397</w:t>
            </w:r>
          </w:p>
        </w:tc>
        <w:tc>
          <w:tcPr>
            <w:tcW w:w="1025" w:type="dxa"/>
            <w:vAlign w:val="center"/>
          </w:tcPr>
          <w:p w14:paraId="2B80E951" w14:textId="77777777" w:rsidR="001615A1" w:rsidRPr="003362E6" w:rsidRDefault="001615A1" w:rsidP="005673D5">
            <w:pPr>
              <w:jc w:val="center"/>
            </w:pPr>
            <w:r w:rsidRPr="003362E6">
              <w:rPr>
                <w:rFonts w:cs="Arial"/>
                <w:color w:val="000000"/>
              </w:rPr>
              <w:t>6760</w:t>
            </w:r>
          </w:p>
        </w:tc>
        <w:tc>
          <w:tcPr>
            <w:tcW w:w="1024" w:type="dxa"/>
            <w:vAlign w:val="center"/>
          </w:tcPr>
          <w:p w14:paraId="0B838C17" w14:textId="77777777" w:rsidR="001615A1" w:rsidRPr="003362E6" w:rsidRDefault="001615A1" w:rsidP="005673D5">
            <w:pPr>
              <w:jc w:val="center"/>
            </w:pPr>
            <w:r w:rsidRPr="003362E6">
              <w:rPr>
                <w:rFonts w:cs="Arial"/>
                <w:color w:val="000000"/>
              </w:rPr>
              <w:t>5321</w:t>
            </w:r>
          </w:p>
        </w:tc>
        <w:tc>
          <w:tcPr>
            <w:tcW w:w="1025" w:type="dxa"/>
            <w:vAlign w:val="center"/>
          </w:tcPr>
          <w:p w14:paraId="50A202A8" w14:textId="77777777" w:rsidR="001615A1" w:rsidRPr="003362E6" w:rsidRDefault="001615A1" w:rsidP="005673D5">
            <w:pPr>
              <w:jc w:val="center"/>
            </w:pPr>
            <w:r w:rsidRPr="003362E6">
              <w:rPr>
                <w:rFonts w:cs="Arial"/>
                <w:color w:val="000000"/>
              </w:rPr>
              <w:t>3911</w:t>
            </w:r>
          </w:p>
        </w:tc>
        <w:tc>
          <w:tcPr>
            <w:tcW w:w="1025" w:type="dxa"/>
            <w:vAlign w:val="center"/>
          </w:tcPr>
          <w:p w14:paraId="724CB8A0" w14:textId="77777777" w:rsidR="001615A1" w:rsidRPr="003362E6" w:rsidRDefault="001615A1" w:rsidP="005673D5">
            <w:pPr>
              <w:jc w:val="center"/>
            </w:pPr>
          </w:p>
        </w:tc>
      </w:tr>
      <w:tr w:rsidR="001615A1" w:rsidRPr="003362E6" w14:paraId="2E89D4A1" w14:textId="77777777" w:rsidTr="005673D5">
        <w:tc>
          <w:tcPr>
            <w:tcW w:w="1838" w:type="dxa"/>
          </w:tcPr>
          <w:p w14:paraId="1D9C1EFE" w14:textId="77777777" w:rsidR="001615A1" w:rsidRPr="003362E6" w:rsidRDefault="001615A1" w:rsidP="005673D5">
            <w:pPr>
              <w:rPr>
                <w:b/>
              </w:rPr>
            </w:pPr>
            <w:r w:rsidRPr="003362E6">
              <w:rPr>
                <w:b/>
              </w:rPr>
              <w:t>1946-51 cohort</w:t>
            </w:r>
          </w:p>
        </w:tc>
        <w:tc>
          <w:tcPr>
            <w:tcW w:w="1024" w:type="dxa"/>
            <w:vAlign w:val="center"/>
          </w:tcPr>
          <w:p w14:paraId="095DC1A8" w14:textId="77777777" w:rsidR="001615A1" w:rsidRPr="003362E6" w:rsidRDefault="001615A1" w:rsidP="005673D5">
            <w:pPr>
              <w:jc w:val="center"/>
            </w:pPr>
            <w:r w:rsidRPr="003362E6">
              <w:rPr>
                <w:rFonts w:cs="Arial"/>
                <w:color w:val="000000"/>
              </w:rPr>
              <w:t>13473</w:t>
            </w:r>
          </w:p>
        </w:tc>
        <w:tc>
          <w:tcPr>
            <w:tcW w:w="1025" w:type="dxa"/>
            <w:vAlign w:val="center"/>
          </w:tcPr>
          <w:p w14:paraId="6CDAF32A" w14:textId="77777777" w:rsidR="001615A1" w:rsidRPr="003362E6" w:rsidRDefault="001615A1" w:rsidP="005673D5">
            <w:pPr>
              <w:jc w:val="center"/>
            </w:pPr>
            <w:r w:rsidRPr="003362E6">
              <w:rPr>
                <w:rFonts w:cs="Arial"/>
                <w:color w:val="000000"/>
              </w:rPr>
              <w:t>11479</w:t>
            </w:r>
          </w:p>
        </w:tc>
        <w:tc>
          <w:tcPr>
            <w:tcW w:w="1024" w:type="dxa"/>
            <w:vAlign w:val="center"/>
          </w:tcPr>
          <w:p w14:paraId="26AF87BF" w14:textId="77777777" w:rsidR="001615A1" w:rsidRPr="003362E6" w:rsidRDefault="001615A1" w:rsidP="005673D5">
            <w:pPr>
              <w:jc w:val="center"/>
            </w:pPr>
            <w:r w:rsidRPr="003362E6">
              <w:rPr>
                <w:rFonts w:cs="Arial"/>
                <w:color w:val="000000"/>
              </w:rPr>
              <w:t>11161</w:t>
            </w:r>
          </w:p>
        </w:tc>
        <w:tc>
          <w:tcPr>
            <w:tcW w:w="1025" w:type="dxa"/>
            <w:vAlign w:val="center"/>
          </w:tcPr>
          <w:p w14:paraId="36F77D09" w14:textId="77777777" w:rsidR="001615A1" w:rsidRPr="003362E6" w:rsidRDefault="001615A1" w:rsidP="005673D5">
            <w:pPr>
              <w:jc w:val="center"/>
            </w:pPr>
            <w:r w:rsidRPr="003362E6">
              <w:rPr>
                <w:rFonts w:cs="Arial"/>
                <w:color w:val="000000"/>
              </w:rPr>
              <w:t>10827</w:t>
            </w:r>
          </w:p>
        </w:tc>
        <w:tc>
          <w:tcPr>
            <w:tcW w:w="1024" w:type="dxa"/>
            <w:vAlign w:val="center"/>
          </w:tcPr>
          <w:p w14:paraId="4F848328" w14:textId="77777777" w:rsidR="001615A1" w:rsidRPr="003362E6" w:rsidRDefault="001615A1" w:rsidP="005673D5">
            <w:pPr>
              <w:jc w:val="center"/>
            </w:pPr>
            <w:r w:rsidRPr="003362E6">
              <w:rPr>
                <w:rFonts w:cs="Arial"/>
                <w:color w:val="000000"/>
              </w:rPr>
              <w:t>10567</w:t>
            </w:r>
          </w:p>
        </w:tc>
        <w:tc>
          <w:tcPr>
            <w:tcW w:w="1025" w:type="dxa"/>
            <w:vAlign w:val="center"/>
          </w:tcPr>
          <w:p w14:paraId="29A87AE9" w14:textId="77777777" w:rsidR="001615A1" w:rsidRPr="003362E6" w:rsidRDefault="001615A1" w:rsidP="005673D5">
            <w:pPr>
              <w:jc w:val="center"/>
            </w:pPr>
            <w:r w:rsidRPr="003362E6">
              <w:rPr>
                <w:rFonts w:cs="Arial"/>
                <w:color w:val="000000"/>
              </w:rPr>
              <w:t>9969</w:t>
            </w:r>
          </w:p>
        </w:tc>
        <w:tc>
          <w:tcPr>
            <w:tcW w:w="1025" w:type="dxa"/>
            <w:vAlign w:val="center"/>
          </w:tcPr>
          <w:p w14:paraId="3F800D45" w14:textId="77777777" w:rsidR="001615A1" w:rsidRPr="003362E6" w:rsidRDefault="001615A1" w:rsidP="005673D5">
            <w:pPr>
              <w:jc w:val="center"/>
            </w:pPr>
            <w:r w:rsidRPr="003362E6">
              <w:rPr>
                <w:rFonts w:cs="Arial"/>
                <w:color w:val="000000"/>
              </w:rPr>
              <w:t>9112</w:t>
            </w:r>
          </w:p>
        </w:tc>
      </w:tr>
      <w:tr w:rsidR="001615A1" w:rsidRPr="003362E6" w14:paraId="208D3419" w14:textId="77777777" w:rsidTr="005673D5">
        <w:tc>
          <w:tcPr>
            <w:tcW w:w="1838" w:type="dxa"/>
          </w:tcPr>
          <w:p w14:paraId="78AEDFAE" w14:textId="77777777" w:rsidR="001615A1" w:rsidRPr="003362E6" w:rsidRDefault="001615A1" w:rsidP="005673D5">
            <w:pPr>
              <w:rPr>
                <w:b/>
              </w:rPr>
            </w:pPr>
            <w:r w:rsidRPr="003362E6">
              <w:rPr>
                <w:b/>
              </w:rPr>
              <w:t>1973-78 cohort</w:t>
            </w:r>
          </w:p>
        </w:tc>
        <w:tc>
          <w:tcPr>
            <w:tcW w:w="1024" w:type="dxa"/>
            <w:vAlign w:val="center"/>
          </w:tcPr>
          <w:p w14:paraId="67C80314" w14:textId="77777777" w:rsidR="001615A1" w:rsidRPr="003362E6" w:rsidRDefault="001615A1" w:rsidP="005673D5">
            <w:pPr>
              <w:jc w:val="center"/>
            </w:pPr>
            <w:r w:rsidRPr="003362E6">
              <w:rPr>
                <w:rFonts w:cs="Arial"/>
                <w:color w:val="000000"/>
              </w:rPr>
              <w:t>13956</w:t>
            </w:r>
          </w:p>
        </w:tc>
        <w:tc>
          <w:tcPr>
            <w:tcW w:w="1025" w:type="dxa"/>
            <w:vAlign w:val="center"/>
          </w:tcPr>
          <w:p w14:paraId="7F2B139E" w14:textId="77777777" w:rsidR="001615A1" w:rsidRPr="003362E6" w:rsidRDefault="001615A1" w:rsidP="005673D5">
            <w:pPr>
              <w:jc w:val="center"/>
            </w:pPr>
            <w:r w:rsidRPr="003362E6">
              <w:rPr>
                <w:rFonts w:cs="Arial"/>
                <w:color w:val="000000"/>
              </w:rPr>
              <w:t>9552</w:t>
            </w:r>
          </w:p>
        </w:tc>
        <w:tc>
          <w:tcPr>
            <w:tcW w:w="1024" w:type="dxa"/>
            <w:vAlign w:val="center"/>
          </w:tcPr>
          <w:p w14:paraId="329C902E" w14:textId="77777777" w:rsidR="001615A1" w:rsidRPr="003362E6" w:rsidRDefault="001615A1" w:rsidP="005673D5">
            <w:pPr>
              <w:jc w:val="center"/>
            </w:pPr>
            <w:r w:rsidRPr="003362E6">
              <w:rPr>
                <w:rFonts w:cs="Arial"/>
                <w:color w:val="000000"/>
              </w:rPr>
              <w:t>9038</w:t>
            </w:r>
          </w:p>
        </w:tc>
        <w:tc>
          <w:tcPr>
            <w:tcW w:w="1025" w:type="dxa"/>
            <w:vAlign w:val="center"/>
          </w:tcPr>
          <w:p w14:paraId="3B54113F" w14:textId="77777777" w:rsidR="001615A1" w:rsidRPr="003362E6" w:rsidRDefault="001615A1" w:rsidP="005673D5">
            <w:pPr>
              <w:jc w:val="center"/>
            </w:pPr>
            <w:r w:rsidRPr="003362E6">
              <w:rPr>
                <w:rFonts w:cs="Arial"/>
                <w:color w:val="000000"/>
              </w:rPr>
              <w:t>9121</w:t>
            </w:r>
          </w:p>
        </w:tc>
        <w:tc>
          <w:tcPr>
            <w:tcW w:w="1024" w:type="dxa"/>
            <w:vAlign w:val="center"/>
          </w:tcPr>
          <w:p w14:paraId="2326843E" w14:textId="77777777" w:rsidR="001615A1" w:rsidRPr="003362E6" w:rsidRDefault="001615A1" w:rsidP="005673D5">
            <w:pPr>
              <w:jc w:val="center"/>
            </w:pPr>
            <w:r w:rsidRPr="003362E6">
              <w:rPr>
                <w:rFonts w:cs="Arial"/>
                <w:color w:val="000000"/>
              </w:rPr>
              <w:t>8169</w:t>
            </w:r>
          </w:p>
        </w:tc>
        <w:tc>
          <w:tcPr>
            <w:tcW w:w="1025" w:type="dxa"/>
            <w:vAlign w:val="center"/>
          </w:tcPr>
          <w:p w14:paraId="17ABF6A6" w14:textId="77777777" w:rsidR="001615A1" w:rsidRPr="003362E6" w:rsidRDefault="001615A1" w:rsidP="005673D5">
            <w:pPr>
              <w:jc w:val="center"/>
            </w:pPr>
            <w:r w:rsidRPr="003362E6">
              <w:rPr>
                <w:rFonts w:cs="Arial"/>
                <w:color w:val="000000"/>
              </w:rPr>
              <w:t>7874</w:t>
            </w:r>
          </w:p>
        </w:tc>
        <w:tc>
          <w:tcPr>
            <w:tcW w:w="1025" w:type="dxa"/>
            <w:vAlign w:val="center"/>
          </w:tcPr>
          <w:p w14:paraId="3B21F3A7" w14:textId="77777777" w:rsidR="001615A1" w:rsidRPr="003362E6" w:rsidRDefault="001615A1" w:rsidP="005673D5">
            <w:pPr>
              <w:jc w:val="center"/>
            </w:pPr>
          </w:p>
        </w:tc>
      </w:tr>
    </w:tbl>
    <w:p w14:paraId="6414622B" w14:textId="77777777" w:rsidR="001615A1" w:rsidRPr="00CC0326" w:rsidRDefault="001615A1" w:rsidP="001615A1"/>
    <w:p w14:paraId="7D070992" w14:textId="7567A397" w:rsidR="001615A1" w:rsidRDefault="001615A1" w:rsidP="001615A1">
      <w:pPr>
        <w:pStyle w:val="Heading2"/>
      </w:pPr>
      <w:bookmarkStart w:id="542" w:name="_Toc446584356"/>
      <w:bookmarkStart w:id="543" w:name="_Toc446585478"/>
      <w:bookmarkStart w:id="544" w:name="_Toc452371090"/>
      <w:r>
        <w:t>Obesity</w:t>
      </w:r>
      <w:bookmarkEnd w:id="542"/>
      <w:bookmarkEnd w:id="543"/>
      <w:bookmarkEnd w:id="544"/>
    </w:p>
    <w:p w14:paraId="12073335" w14:textId="77777777" w:rsidR="001615A1" w:rsidRDefault="001615A1" w:rsidP="001615A1">
      <w:r>
        <w:t xml:space="preserve">In ALSWH, participants are asked to record their height and weight in every survey. Table 12-4 shows the surveys from which these data were obtained for use in this report and the number of participants with complete data. At each survey, BMI was derived for all participants who recorded these measurements and used in our analyses, regardless of whether or not they continued to participate in subsequent surveys. </w:t>
      </w:r>
    </w:p>
    <w:p w14:paraId="394433D3" w14:textId="77777777" w:rsidR="001615A1" w:rsidRDefault="001615A1" w:rsidP="001615A1"/>
    <w:p w14:paraId="0884E8A4" w14:textId="55B67E66" w:rsidR="001615A1" w:rsidRDefault="001615A1" w:rsidP="001615A1">
      <m:oMathPara>
        <m:oMath>
          <m:r>
            <m:rPr>
              <m:nor/>
            </m:rPr>
            <m:t xml:space="preserve">body mass index </m:t>
          </m:r>
          <m:d>
            <m:dPr>
              <m:ctrlPr>
                <w:rPr>
                  <w:rFonts w:ascii="Cambria Math" w:hAnsi="Cambria Math"/>
                  <w:i/>
                </w:rPr>
              </m:ctrlPr>
            </m:dPr>
            <m:e>
              <m:r>
                <m:rPr>
                  <m:nor/>
                </m:rPr>
                <m:t>BMI</m:t>
              </m:r>
            </m:e>
          </m:d>
          <m:r>
            <m:rPr>
              <m:nor/>
            </m:rPr>
            <w:rPr>
              <w:rFonts w:ascii="Cambria Math"/>
            </w:rPr>
            <m:t xml:space="preserve"> </m:t>
          </m:r>
          <m:r>
            <m:rPr>
              <m:nor/>
            </m:rPr>
            <m:t>=</m:t>
          </m:r>
          <m:r>
            <m:rPr>
              <m:nor/>
            </m:rPr>
            <w:rPr>
              <w:rFonts w:ascii="Cambria Math"/>
            </w:rPr>
            <m:t xml:space="preserve"> </m:t>
          </m:r>
          <m:f>
            <m:fPr>
              <m:ctrlPr>
                <w:rPr>
                  <w:rFonts w:ascii="Cambria Math" w:hAnsi="Cambria Math"/>
                  <w:i/>
                </w:rPr>
              </m:ctrlPr>
            </m:fPr>
            <m:num>
              <m:r>
                <m:rPr>
                  <m:nor/>
                </m:rPr>
                <m:t>weight (kg)</m:t>
              </m:r>
            </m:num>
            <m:den>
              <m:r>
                <m:rPr>
                  <m:nor/>
                </m:rPr>
                <w:rPr>
                  <w:rFonts w:ascii="Cambria Math" w:hAnsiTheme="minorHAnsi"/>
                </w:rPr>
                <m:t>[</m:t>
              </m:r>
              <m:r>
                <m:rPr>
                  <m:nor/>
                </m:rPr>
                <w:rPr>
                  <w:rFonts w:asciiTheme="minorHAnsi" w:hAnsiTheme="minorHAnsi"/>
                </w:rPr>
                <m:t>height</m:t>
              </m:r>
              <m:r>
                <m:rPr>
                  <m:nor/>
                </m:rPr>
                <w:rPr>
                  <w:rFonts w:ascii="Cambria Math"/>
                </w:rPr>
                <m:t xml:space="preserve"> </m:t>
              </m:r>
              <m:sSup>
                <m:sSupPr>
                  <m:ctrlPr>
                    <w:rPr>
                      <w:rFonts w:ascii="Cambria Math" w:hAnsi="Cambria Math"/>
                      <w:i/>
                    </w:rPr>
                  </m:ctrlPr>
                </m:sSupPr>
                <m:e>
                  <m:r>
                    <m:rPr>
                      <m:nor/>
                    </m:rPr>
                    <w:rPr>
                      <w:rFonts w:ascii="Cambria Math"/>
                    </w:rPr>
                    <m:t>(</m:t>
                  </m:r>
                  <m:r>
                    <m:rPr>
                      <m:nor/>
                    </m:rPr>
                    <m:t>m</m:t>
                  </m:r>
                  <m:r>
                    <m:rPr>
                      <m:nor/>
                    </m:rPr>
                    <w:rPr>
                      <w:rFonts w:ascii="Cambria Math"/>
                    </w:rPr>
                    <m:t>)]</m:t>
                  </m:r>
                </m:e>
                <m:sup>
                  <m:r>
                    <m:rPr>
                      <m:nor/>
                    </m:rPr>
                    <m:t>2</m:t>
                  </m:r>
                </m:sup>
              </m:sSup>
            </m:den>
          </m:f>
        </m:oMath>
      </m:oMathPara>
    </w:p>
    <w:p w14:paraId="6DDD9DE3" w14:textId="77777777" w:rsidR="001615A1" w:rsidRDefault="001615A1" w:rsidP="001615A1"/>
    <w:p w14:paraId="69FF0426" w14:textId="0C305F09" w:rsidR="001615A1" w:rsidRDefault="001615A1" w:rsidP="00465E0C">
      <w:pPr>
        <w:pStyle w:val="Caption"/>
        <w:keepNext/>
        <w:spacing w:after="0"/>
      </w:pPr>
      <w:bookmarkStart w:id="545" w:name="_Toc446590866"/>
      <w:bookmarkStart w:id="546" w:name="_Toc452470100"/>
      <w:r>
        <w:lastRenderedPageBreak/>
        <w:t xml:space="preserve">Table </w:t>
      </w:r>
      <w:fldSimple w:instr=" STYLEREF 1 \s ">
        <w:r w:rsidR="004675BB">
          <w:rPr>
            <w:noProof/>
          </w:rPr>
          <w:t>12</w:t>
        </w:r>
      </w:fldSimple>
      <w:r w:rsidR="003D2D66">
        <w:noBreakHyphen/>
      </w:r>
      <w:fldSimple w:instr=" SEQ Table \* ARABIC \s 1 ">
        <w:r w:rsidR="004675BB">
          <w:rPr>
            <w:noProof/>
          </w:rPr>
          <w:t>4</w:t>
        </w:r>
      </w:fldSimple>
      <w:r>
        <w:t xml:space="preserve">: </w:t>
      </w:r>
      <w:r w:rsidRPr="00B570A6">
        <w:t>The number of ALSWH participants with height and weight data that was used in projection modelling.</w:t>
      </w:r>
      <w:bookmarkEnd w:id="545"/>
      <w:bookmarkEnd w:id="546"/>
    </w:p>
    <w:tbl>
      <w:tblPr>
        <w:tblStyle w:val="TableGrid"/>
        <w:tblW w:w="0" w:type="auto"/>
        <w:tblLook w:val="04A0" w:firstRow="1" w:lastRow="0" w:firstColumn="1" w:lastColumn="0" w:noHBand="0" w:noVBand="1"/>
      </w:tblPr>
      <w:tblGrid>
        <w:gridCol w:w="1838"/>
        <w:gridCol w:w="1024"/>
        <w:gridCol w:w="1025"/>
        <w:gridCol w:w="1024"/>
        <w:gridCol w:w="1025"/>
        <w:gridCol w:w="1024"/>
        <w:gridCol w:w="1025"/>
        <w:gridCol w:w="1025"/>
      </w:tblGrid>
      <w:tr w:rsidR="001615A1" w14:paraId="757D991A" w14:textId="77777777" w:rsidTr="005673D5">
        <w:tc>
          <w:tcPr>
            <w:tcW w:w="1838" w:type="dxa"/>
          </w:tcPr>
          <w:p w14:paraId="774F1B37" w14:textId="77777777" w:rsidR="001615A1" w:rsidRDefault="001615A1" w:rsidP="005673D5"/>
        </w:tc>
        <w:tc>
          <w:tcPr>
            <w:tcW w:w="1024" w:type="dxa"/>
          </w:tcPr>
          <w:p w14:paraId="30D3FF06" w14:textId="77777777" w:rsidR="001615A1" w:rsidRPr="00CD4F34" w:rsidRDefault="001615A1" w:rsidP="005673D5">
            <w:pPr>
              <w:jc w:val="center"/>
              <w:rPr>
                <w:b/>
              </w:rPr>
            </w:pPr>
            <w:r>
              <w:rPr>
                <w:b/>
              </w:rPr>
              <w:t>S1</w:t>
            </w:r>
          </w:p>
        </w:tc>
        <w:tc>
          <w:tcPr>
            <w:tcW w:w="1025" w:type="dxa"/>
          </w:tcPr>
          <w:p w14:paraId="4FEB4E56" w14:textId="77777777" w:rsidR="001615A1" w:rsidRPr="00CD4F34" w:rsidRDefault="001615A1" w:rsidP="005673D5">
            <w:pPr>
              <w:jc w:val="center"/>
              <w:rPr>
                <w:b/>
              </w:rPr>
            </w:pPr>
            <w:r>
              <w:rPr>
                <w:b/>
              </w:rPr>
              <w:t>S2</w:t>
            </w:r>
          </w:p>
        </w:tc>
        <w:tc>
          <w:tcPr>
            <w:tcW w:w="1024" w:type="dxa"/>
          </w:tcPr>
          <w:p w14:paraId="11292C2F" w14:textId="77777777" w:rsidR="001615A1" w:rsidRPr="00CD4F34" w:rsidRDefault="001615A1" w:rsidP="005673D5">
            <w:pPr>
              <w:jc w:val="center"/>
              <w:rPr>
                <w:b/>
              </w:rPr>
            </w:pPr>
            <w:r>
              <w:rPr>
                <w:b/>
              </w:rPr>
              <w:t>S3</w:t>
            </w:r>
          </w:p>
        </w:tc>
        <w:tc>
          <w:tcPr>
            <w:tcW w:w="1025" w:type="dxa"/>
          </w:tcPr>
          <w:p w14:paraId="7390D2F9" w14:textId="77777777" w:rsidR="001615A1" w:rsidRPr="00CD4F34" w:rsidRDefault="001615A1" w:rsidP="005673D5">
            <w:pPr>
              <w:jc w:val="center"/>
              <w:rPr>
                <w:b/>
              </w:rPr>
            </w:pPr>
            <w:r>
              <w:rPr>
                <w:b/>
              </w:rPr>
              <w:t>S4</w:t>
            </w:r>
          </w:p>
        </w:tc>
        <w:tc>
          <w:tcPr>
            <w:tcW w:w="1024" w:type="dxa"/>
          </w:tcPr>
          <w:p w14:paraId="15FA9ABD" w14:textId="77777777" w:rsidR="001615A1" w:rsidRPr="00CD4F34" w:rsidRDefault="001615A1" w:rsidP="005673D5">
            <w:pPr>
              <w:jc w:val="center"/>
              <w:rPr>
                <w:b/>
              </w:rPr>
            </w:pPr>
            <w:r>
              <w:rPr>
                <w:b/>
              </w:rPr>
              <w:t>S5</w:t>
            </w:r>
          </w:p>
        </w:tc>
        <w:tc>
          <w:tcPr>
            <w:tcW w:w="1025" w:type="dxa"/>
          </w:tcPr>
          <w:p w14:paraId="4A0EF6F0" w14:textId="77777777" w:rsidR="001615A1" w:rsidRPr="00CD4F34" w:rsidRDefault="001615A1" w:rsidP="005673D5">
            <w:pPr>
              <w:jc w:val="center"/>
              <w:rPr>
                <w:b/>
              </w:rPr>
            </w:pPr>
            <w:r>
              <w:rPr>
                <w:b/>
              </w:rPr>
              <w:t>S6</w:t>
            </w:r>
          </w:p>
        </w:tc>
        <w:tc>
          <w:tcPr>
            <w:tcW w:w="1025" w:type="dxa"/>
          </w:tcPr>
          <w:p w14:paraId="3B242A75" w14:textId="77777777" w:rsidR="001615A1" w:rsidRPr="00CD4F34" w:rsidRDefault="001615A1" w:rsidP="005673D5">
            <w:pPr>
              <w:jc w:val="center"/>
              <w:rPr>
                <w:b/>
              </w:rPr>
            </w:pPr>
            <w:r>
              <w:rPr>
                <w:b/>
              </w:rPr>
              <w:t>S7</w:t>
            </w:r>
          </w:p>
        </w:tc>
      </w:tr>
      <w:tr w:rsidR="001615A1" w14:paraId="71ED4727" w14:textId="77777777" w:rsidTr="005673D5">
        <w:tc>
          <w:tcPr>
            <w:tcW w:w="1838" w:type="dxa"/>
          </w:tcPr>
          <w:p w14:paraId="6E676909" w14:textId="77777777" w:rsidR="001615A1" w:rsidRPr="006E2D15" w:rsidRDefault="001615A1" w:rsidP="005673D5">
            <w:pPr>
              <w:rPr>
                <w:b/>
              </w:rPr>
            </w:pPr>
            <w:r w:rsidRPr="006E2D15">
              <w:rPr>
                <w:b/>
              </w:rPr>
              <w:t>1921-26 cohort</w:t>
            </w:r>
          </w:p>
        </w:tc>
        <w:tc>
          <w:tcPr>
            <w:tcW w:w="1024" w:type="dxa"/>
            <w:vAlign w:val="center"/>
          </w:tcPr>
          <w:p w14:paraId="1035825F" w14:textId="77777777" w:rsidR="001615A1" w:rsidRPr="00D40C20" w:rsidRDefault="001615A1" w:rsidP="005673D5">
            <w:pPr>
              <w:jc w:val="center"/>
            </w:pPr>
            <w:r w:rsidRPr="00D40C20">
              <w:rPr>
                <w:rFonts w:cs="Arial"/>
                <w:color w:val="000000"/>
              </w:rPr>
              <w:t>11378</w:t>
            </w:r>
          </w:p>
        </w:tc>
        <w:tc>
          <w:tcPr>
            <w:tcW w:w="1025" w:type="dxa"/>
            <w:vAlign w:val="center"/>
          </w:tcPr>
          <w:p w14:paraId="6FD732FA" w14:textId="77777777" w:rsidR="001615A1" w:rsidRPr="00D40C20" w:rsidRDefault="001615A1" w:rsidP="005673D5">
            <w:pPr>
              <w:jc w:val="center"/>
            </w:pPr>
            <w:r w:rsidRPr="00D40C20">
              <w:rPr>
                <w:rFonts w:cs="Arial"/>
                <w:color w:val="000000"/>
              </w:rPr>
              <w:t>9223</w:t>
            </w:r>
          </w:p>
        </w:tc>
        <w:tc>
          <w:tcPr>
            <w:tcW w:w="1024" w:type="dxa"/>
            <w:vAlign w:val="center"/>
          </w:tcPr>
          <w:p w14:paraId="2DCB9110" w14:textId="77777777" w:rsidR="001615A1" w:rsidRPr="00D40C20" w:rsidRDefault="001615A1" w:rsidP="005673D5">
            <w:pPr>
              <w:jc w:val="center"/>
            </w:pPr>
            <w:r w:rsidRPr="00D40C20">
              <w:rPr>
                <w:rFonts w:cs="Arial"/>
                <w:color w:val="000000"/>
              </w:rPr>
              <w:t>7824</w:t>
            </w:r>
          </w:p>
        </w:tc>
        <w:tc>
          <w:tcPr>
            <w:tcW w:w="1025" w:type="dxa"/>
            <w:vAlign w:val="center"/>
          </w:tcPr>
          <w:p w14:paraId="7588F08B" w14:textId="77777777" w:rsidR="001615A1" w:rsidRPr="00D40C20" w:rsidRDefault="001615A1" w:rsidP="005673D5">
            <w:pPr>
              <w:jc w:val="center"/>
            </w:pPr>
            <w:r w:rsidRPr="00D40C20">
              <w:rPr>
                <w:rFonts w:cs="Arial"/>
                <w:color w:val="000000"/>
              </w:rPr>
              <w:t>6246</w:t>
            </w:r>
          </w:p>
        </w:tc>
        <w:tc>
          <w:tcPr>
            <w:tcW w:w="1024" w:type="dxa"/>
            <w:vAlign w:val="center"/>
          </w:tcPr>
          <w:p w14:paraId="21810D9E" w14:textId="77777777" w:rsidR="001615A1" w:rsidRPr="00D40C20" w:rsidRDefault="001615A1" w:rsidP="005673D5">
            <w:pPr>
              <w:jc w:val="center"/>
            </w:pPr>
            <w:r w:rsidRPr="00D40C20">
              <w:rPr>
                <w:rFonts w:cs="Arial"/>
                <w:color w:val="000000"/>
              </w:rPr>
              <w:t>4627</w:t>
            </w:r>
          </w:p>
        </w:tc>
        <w:tc>
          <w:tcPr>
            <w:tcW w:w="1025" w:type="dxa"/>
            <w:vAlign w:val="center"/>
          </w:tcPr>
          <w:p w14:paraId="6EF42975" w14:textId="77777777" w:rsidR="001615A1" w:rsidRPr="00D40C20" w:rsidRDefault="001615A1" w:rsidP="005673D5">
            <w:pPr>
              <w:jc w:val="center"/>
            </w:pPr>
            <w:r w:rsidRPr="00D40C20">
              <w:rPr>
                <w:rFonts w:cs="Arial"/>
                <w:color w:val="000000"/>
              </w:rPr>
              <w:t>3304</w:t>
            </w:r>
          </w:p>
        </w:tc>
        <w:tc>
          <w:tcPr>
            <w:tcW w:w="1025" w:type="dxa"/>
            <w:vAlign w:val="center"/>
          </w:tcPr>
          <w:p w14:paraId="27E75D26" w14:textId="77777777" w:rsidR="001615A1" w:rsidRPr="00D40C20" w:rsidRDefault="001615A1" w:rsidP="005673D5">
            <w:pPr>
              <w:jc w:val="center"/>
            </w:pPr>
          </w:p>
        </w:tc>
      </w:tr>
      <w:tr w:rsidR="001615A1" w14:paraId="74AD3596" w14:textId="77777777" w:rsidTr="005673D5">
        <w:tc>
          <w:tcPr>
            <w:tcW w:w="1838" w:type="dxa"/>
          </w:tcPr>
          <w:p w14:paraId="36CFA6E5" w14:textId="77777777" w:rsidR="001615A1" w:rsidRPr="006E2D15" w:rsidRDefault="001615A1" w:rsidP="005673D5">
            <w:pPr>
              <w:rPr>
                <w:b/>
              </w:rPr>
            </w:pPr>
            <w:r w:rsidRPr="006E2D15">
              <w:rPr>
                <w:b/>
              </w:rPr>
              <w:t>1946-51 cohort</w:t>
            </w:r>
          </w:p>
        </w:tc>
        <w:tc>
          <w:tcPr>
            <w:tcW w:w="1024" w:type="dxa"/>
            <w:vAlign w:val="center"/>
          </w:tcPr>
          <w:p w14:paraId="57425F41" w14:textId="77777777" w:rsidR="001615A1" w:rsidRPr="00D40C20" w:rsidRDefault="001615A1" w:rsidP="005673D5">
            <w:pPr>
              <w:jc w:val="center"/>
            </w:pPr>
            <w:r w:rsidRPr="00D40C20">
              <w:rPr>
                <w:rFonts w:cs="Arial"/>
                <w:color w:val="000000"/>
              </w:rPr>
              <w:t>13176</w:t>
            </w:r>
          </w:p>
        </w:tc>
        <w:tc>
          <w:tcPr>
            <w:tcW w:w="1025" w:type="dxa"/>
            <w:vAlign w:val="center"/>
          </w:tcPr>
          <w:p w14:paraId="284D2611" w14:textId="77777777" w:rsidR="001615A1" w:rsidRPr="00D40C20" w:rsidRDefault="001615A1" w:rsidP="005673D5">
            <w:pPr>
              <w:jc w:val="center"/>
            </w:pPr>
            <w:r w:rsidRPr="00D40C20">
              <w:rPr>
                <w:rFonts w:cs="Arial"/>
                <w:color w:val="000000"/>
              </w:rPr>
              <w:t>10812</w:t>
            </w:r>
          </w:p>
        </w:tc>
        <w:tc>
          <w:tcPr>
            <w:tcW w:w="1024" w:type="dxa"/>
            <w:vAlign w:val="center"/>
          </w:tcPr>
          <w:p w14:paraId="32BA31C5" w14:textId="77777777" w:rsidR="001615A1" w:rsidRPr="00D40C20" w:rsidRDefault="001615A1" w:rsidP="005673D5">
            <w:pPr>
              <w:jc w:val="center"/>
            </w:pPr>
            <w:r w:rsidRPr="00D40C20">
              <w:rPr>
                <w:rFonts w:cs="Arial"/>
                <w:color w:val="000000"/>
              </w:rPr>
              <w:t>10477</w:t>
            </w:r>
          </w:p>
        </w:tc>
        <w:tc>
          <w:tcPr>
            <w:tcW w:w="1025" w:type="dxa"/>
            <w:vAlign w:val="center"/>
          </w:tcPr>
          <w:p w14:paraId="2C141302" w14:textId="77777777" w:rsidR="001615A1" w:rsidRPr="00D40C20" w:rsidRDefault="001615A1" w:rsidP="005673D5">
            <w:pPr>
              <w:jc w:val="center"/>
            </w:pPr>
            <w:r w:rsidRPr="00D40C20">
              <w:rPr>
                <w:rFonts w:cs="Arial"/>
                <w:color w:val="000000"/>
              </w:rPr>
              <w:t>10247</w:t>
            </w:r>
          </w:p>
        </w:tc>
        <w:tc>
          <w:tcPr>
            <w:tcW w:w="1024" w:type="dxa"/>
            <w:vAlign w:val="center"/>
          </w:tcPr>
          <w:p w14:paraId="1929EF4C" w14:textId="77777777" w:rsidR="001615A1" w:rsidRPr="00D40C20" w:rsidRDefault="001615A1" w:rsidP="005673D5">
            <w:pPr>
              <w:jc w:val="center"/>
            </w:pPr>
            <w:r w:rsidRPr="00D40C20">
              <w:rPr>
                <w:rFonts w:cs="Arial"/>
                <w:color w:val="000000"/>
              </w:rPr>
              <w:t>10342</w:t>
            </w:r>
          </w:p>
        </w:tc>
        <w:tc>
          <w:tcPr>
            <w:tcW w:w="1025" w:type="dxa"/>
            <w:vAlign w:val="center"/>
          </w:tcPr>
          <w:p w14:paraId="78CDF998" w14:textId="77777777" w:rsidR="001615A1" w:rsidRPr="00D40C20" w:rsidRDefault="001615A1" w:rsidP="005673D5">
            <w:pPr>
              <w:jc w:val="center"/>
            </w:pPr>
            <w:r w:rsidRPr="00D40C20">
              <w:rPr>
                <w:rFonts w:cs="Arial"/>
                <w:color w:val="000000"/>
              </w:rPr>
              <w:t>9747</w:t>
            </w:r>
          </w:p>
        </w:tc>
        <w:tc>
          <w:tcPr>
            <w:tcW w:w="1025" w:type="dxa"/>
            <w:vAlign w:val="center"/>
          </w:tcPr>
          <w:p w14:paraId="10ED24E6" w14:textId="77777777" w:rsidR="001615A1" w:rsidRPr="00D40C20" w:rsidRDefault="001615A1" w:rsidP="005673D5">
            <w:pPr>
              <w:jc w:val="center"/>
            </w:pPr>
            <w:r w:rsidRPr="00D40C20">
              <w:rPr>
                <w:rFonts w:cs="Arial"/>
                <w:color w:val="000000"/>
              </w:rPr>
              <w:t>8818</w:t>
            </w:r>
          </w:p>
        </w:tc>
      </w:tr>
      <w:tr w:rsidR="001615A1" w14:paraId="214C37AF" w14:textId="77777777" w:rsidTr="005673D5">
        <w:tc>
          <w:tcPr>
            <w:tcW w:w="1838" w:type="dxa"/>
          </w:tcPr>
          <w:p w14:paraId="33EDB7E0" w14:textId="77777777" w:rsidR="001615A1" w:rsidRPr="006E2D15" w:rsidRDefault="001615A1" w:rsidP="005673D5">
            <w:pPr>
              <w:rPr>
                <w:b/>
              </w:rPr>
            </w:pPr>
            <w:r w:rsidRPr="006E2D15">
              <w:rPr>
                <w:b/>
              </w:rPr>
              <w:t>1973-78 cohort</w:t>
            </w:r>
          </w:p>
        </w:tc>
        <w:tc>
          <w:tcPr>
            <w:tcW w:w="1024" w:type="dxa"/>
            <w:vAlign w:val="center"/>
          </w:tcPr>
          <w:p w14:paraId="41B3D3EF" w14:textId="77777777" w:rsidR="001615A1" w:rsidRPr="00D40C20" w:rsidRDefault="001615A1" w:rsidP="005673D5">
            <w:pPr>
              <w:jc w:val="center"/>
            </w:pPr>
            <w:r w:rsidRPr="00D40C20">
              <w:rPr>
                <w:rFonts w:cs="Arial"/>
                <w:color w:val="000000"/>
              </w:rPr>
              <w:t>12415</w:t>
            </w:r>
          </w:p>
        </w:tc>
        <w:tc>
          <w:tcPr>
            <w:tcW w:w="1025" w:type="dxa"/>
            <w:vAlign w:val="center"/>
          </w:tcPr>
          <w:p w14:paraId="2AD63D36" w14:textId="77777777" w:rsidR="001615A1" w:rsidRPr="00D40C20" w:rsidRDefault="001615A1" w:rsidP="005673D5">
            <w:pPr>
              <w:jc w:val="center"/>
            </w:pPr>
            <w:r w:rsidRPr="00D40C20">
              <w:rPr>
                <w:rFonts w:cs="Arial"/>
                <w:color w:val="000000"/>
              </w:rPr>
              <w:t>8847</w:t>
            </w:r>
          </w:p>
        </w:tc>
        <w:tc>
          <w:tcPr>
            <w:tcW w:w="1024" w:type="dxa"/>
            <w:vAlign w:val="center"/>
          </w:tcPr>
          <w:p w14:paraId="77F6FBBC" w14:textId="77777777" w:rsidR="001615A1" w:rsidRPr="00D40C20" w:rsidRDefault="001615A1" w:rsidP="005673D5">
            <w:pPr>
              <w:jc w:val="center"/>
            </w:pPr>
            <w:r w:rsidRPr="00D40C20">
              <w:rPr>
                <w:rFonts w:cs="Arial"/>
                <w:color w:val="000000"/>
              </w:rPr>
              <w:t>8104</w:t>
            </w:r>
          </w:p>
        </w:tc>
        <w:tc>
          <w:tcPr>
            <w:tcW w:w="1025" w:type="dxa"/>
            <w:vAlign w:val="center"/>
          </w:tcPr>
          <w:p w14:paraId="59244133" w14:textId="77777777" w:rsidR="001615A1" w:rsidRPr="00D40C20" w:rsidRDefault="001615A1" w:rsidP="005673D5">
            <w:pPr>
              <w:jc w:val="center"/>
            </w:pPr>
            <w:r w:rsidRPr="00D40C20">
              <w:rPr>
                <w:rFonts w:cs="Arial"/>
                <w:color w:val="000000"/>
              </w:rPr>
              <w:t>8926</w:t>
            </w:r>
          </w:p>
        </w:tc>
        <w:tc>
          <w:tcPr>
            <w:tcW w:w="1024" w:type="dxa"/>
            <w:vAlign w:val="center"/>
          </w:tcPr>
          <w:p w14:paraId="5EE61C90" w14:textId="77777777" w:rsidR="001615A1" w:rsidRPr="00D40C20" w:rsidRDefault="001615A1" w:rsidP="005673D5">
            <w:pPr>
              <w:jc w:val="center"/>
            </w:pPr>
            <w:r w:rsidRPr="00D40C20">
              <w:rPr>
                <w:rFonts w:cs="Arial"/>
                <w:color w:val="000000"/>
              </w:rPr>
              <w:t>8055</w:t>
            </w:r>
          </w:p>
        </w:tc>
        <w:tc>
          <w:tcPr>
            <w:tcW w:w="1025" w:type="dxa"/>
            <w:vAlign w:val="center"/>
          </w:tcPr>
          <w:p w14:paraId="3CE2B4C0" w14:textId="77777777" w:rsidR="001615A1" w:rsidRPr="00D40C20" w:rsidRDefault="001615A1" w:rsidP="005673D5">
            <w:pPr>
              <w:jc w:val="center"/>
            </w:pPr>
            <w:r w:rsidRPr="00D40C20">
              <w:rPr>
                <w:rFonts w:cs="Arial"/>
                <w:color w:val="000000"/>
              </w:rPr>
              <w:t>7850</w:t>
            </w:r>
          </w:p>
        </w:tc>
        <w:tc>
          <w:tcPr>
            <w:tcW w:w="1025" w:type="dxa"/>
            <w:vAlign w:val="center"/>
          </w:tcPr>
          <w:p w14:paraId="603D0DED" w14:textId="77777777" w:rsidR="001615A1" w:rsidRPr="00D40C20" w:rsidRDefault="001615A1" w:rsidP="005673D5">
            <w:pPr>
              <w:jc w:val="center"/>
            </w:pPr>
          </w:p>
        </w:tc>
      </w:tr>
      <w:tr w:rsidR="001615A1" w14:paraId="7468139D" w14:textId="77777777" w:rsidTr="005673D5">
        <w:tc>
          <w:tcPr>
            <w:tcW w:w="1838" w:type="dxa"/>
          </w:tcPr>
          <w:p w14:paraId="0400EE59" w14:textId="77777777" w:rsidR="001615A1" w:rsidRPr="006E2D15" w:rsidRDefault="001615A1" w:rsidP="005673D5">
            <w:pPr>
              <w:rPr>
                <w:b/>
              </w:rPr>
            </w:pPr>
            <w:r w:rsidRPr="006E2D15">
              <w:rPr>
                <w:b/>
              </w:rPr>
              <w:t>1989-95 cohort</w:t>
            </w:r>
          </w:p>
        </w:tc>
        <w:tc>
          <w:tcPr>
            <w:tcW w:w="1024" w:type="dxa"/>
            <w:vAlign w:val="center"/>
          </w:tcPr>
          <w:p w14:paraId="32C48188" w14:textId="79EE1EBB" w:rsidR="001615A1" w:rsidRPr="00D40C20" w:rsidRDefault="001615A1" w:rsidP="002A2F56">
            <w:pPr>
              <w:jc w:val="center"/>
            </w:pPr>
            <w:r w:rsidRPr="00D40C20">
              <w:rPr>
                <w:rFonts w:cs="Arial"/>
                <w:color w:val="000000"/>
              </w:rPr>
              <w:t>1</w:t>
            </w:r>
            <w:r w:rsidR="002A2F56">
              <w:rPr>
                <w:rFonts w:cs="Arial"/>
                <w:color w:val="000000"/>
              </w:rPr>
              <w:t>6278</w:t>
            </w:r>
          </w:p>
        </w:tc>
        <w:tc>
          <w:tcPr>
            <w:tcW w:w="1025" w:type="dxa"/>
            <w:vAlign w:val="center"/>
          </w:tcPr>
          <w:p w14:paraId="37AA16E6" w14:textId="7CB84BDE" w:rsidR="001615A1" w:rsidRPr="00D40C20" w:rsidRDefault="001615A1" w:rsidP="002A2F56">
            <w:pPr>
              <w:jc w:val="center"/>
            </w:pPr>
            <w:r w:rsidRPr="00D40C20">
              <w:rPr>
                <w:rFonts w:cs="Arial"/>
                <w:color w:val="000000"/>
              </w:rPr>
              <w:t>10</w:t>
            </w:r>
            <w:r w:rsidR="002A2F56">
              <w:rPr>
                <w:rFonts w:cs="Arial"/>
                <w:color w:val="000000"/>
              </w:rPr>
              <w:t>718</w:t>
            </w:r>
          </w:p>
        </w:tc>
        <w:tc>
          <w:tcPr>
            <w:tcW w:w="1024" w:type="dxa"/>
            <w:vAlign w:val="center"/>
          </w:tcPr>
          <w:p w14:paraId="133D3CE4" w14:textId="4543850D" w:rsidR="001615A1" w:rsidRPr="00D40C20" w:rsidRDefault="002A2F56" w:rsidP="005673D5">
            <w:pPr>
              <w:jc w:val="center"/>
            </w:pPr>
            <w:r>
              <w:t>8488</w:t>
            </w:r>
          </w:p>
        </w:tc>
        <w:tc>
          <w:tcPr>
            <w:tcW w:w="1025" w:type="dxa"/>
            <w:vAlign w:val="center"/>
          </w:tcPr>
          <w:p w14:paraId="2F55A74F" w14:textId="77777777" w:rsidR="001615A1" w:rsidRPr="00D40C20" w:rsidRDefault="001615A1" w:rsidP="005673D5">
            <w:pPr>
              <w:jc w:val="center"/>
            </w:pPr>
          </w:p>
        </w:tc>
        <w:tc>
          <w:tcPr>
            <w:tcW w:w="1024" w:type="dxa"/>
            <w:vAlign w:val="center"/>
          </w:tcPr>
          <w:p w14:paraId="0400492F" w14:textId="77777777" w:rsidR="001615A1" w:rsidRPr="00D40C20" w:rsidRDefault="001615A1" w:rsidP="005673D5">
            <w:pPr>
              <w:jc w:val="center"/>
            </w:pPr>
          </w:p>
        </w:tc>
        <w:tc>
          <w:tcPr>
            <w:tcW w:w="1025" w:type="dxa"/>
            <w:vAlign w:val="center"/>
          </w:tcPr>
          <w:p w14:paraId="1A044E7E" w14:textId="77777777" w:rsidR="001615A1" w:rsidRPr="00D40C20" w:rsidRDefault="001615A1" w:rsidP="005673D5">
            <w:pPr>
              <w:jc w:val="center"/>
            </w:pPr>
          </w:p>
        </w:tc>
        <w:tc>
          <w:tcPr>
            <w:tcW w:w="1025" w:type="dxa"/>
            <w:vAlign w:val="center"/>
          </w:tcPr>
          <w:p w14:paraId="3243F704" w14:textId="77777777" w:rsidR="001615A1" w:rsidRPr="00D40C20" w:rsidRDefault="001615A1" w:rsidP="005673D5">
            <w:pPr>
              <w:jc w:val="center"/>
            </w:pPr>
          </w:p>
        </w:tc>
      </w:tr>
    </w:tbl>
    <w:p w14:paraId="57C572F5" w14:textId="77777777" w:rsidR="001615A1" w:rsidRDefault="001615A1" w:rsidP="001615A1">
      <w:pPr>
        <w:rPr>
          <w:b/>
        </w:rPr>
      </w:pPr>
    </w:p>
    <w:p w14:paraId="4CD803D5" w14:textId="2CE77BA6" w:rsidR="001615A1" w:rsidRDefault="001615A1" w:rsidP="001615A1">
      <w:r>
        <w:t xml:space="preserve">This report utilises a classification system recommended by the World Health Organization </w:t>
      </w:r>
      <w:r w:rsidR="00870399">
        <w:fldChar w:fldCharType="begin"/>
      </w:r>
      <w:r w:rsidR="007F3AAA">
        <w:instrText xml:space="preserve"> ADDIN EN.CITE &lt;EndNote&gt;&lt;Cite&gt;&lt;Author&gt;WHO&lt;/Author&gt;&lt;Year&gt;2000&lt;/Year&gt;&lt;RecNum&gt;18&lt;/RecNum&gt;&lt;DisplayText&gt;(WHO, 2000)&lt;/DisplayText&gt;&lt;record&gt;&lt;rec-number&gt;18&lt;/rec-number&gt;&lt;foreign-keys&gt;&lt;key app="EN" db-id="0zaxfzw0nszf5ae2xx05fzzowfpdapapwt0v" timestamp="1448850010"&gt;18&lt;/key&gt;&lt;/foreign-keys&gt;&lt;ref-type name="Report"&gt;27&lt;/ref-type&gt;&lt;contributors&gt;&lt;authors&gt;&lt;author&gt;WHO&lt;/author&gt;&lt;/authors&gt;&lt;subsidiary-authors&gt;&lt;author&gt;WHO Consultation on Obesity&lt;/author&gt;&lt;/subsidiary-authors&gt;&lt;/contributors&gt;&lt;titles&gt;&lt;title&gt;Obesity: preventing and managing the global epidemic: a report of a WHO consultation.&lt;/title&gt;&lt;secondary-title&gt;WHO technical report series&lt;/secondary-title&gt;&lt;/titles&gt;&lt;num-vols&gt;894&lt;/num-vols&gt;&lt;dates&gt;&lt;year&gt;2000&lt;/year&gt;&lt;/dates&gt;&lt;pub-location&gt;Geneva, Switzerland&lt;/pub-location&gt;&lt;publisher&gt;World Health Organization&lt;/publisher&gt;&lt;urls&gt;&lt;/urls&gt;&lt;/record&gt;&lt;/Cite&gt;&lt;/EndNote&gt;</w:instrText>
      </w:r>
      <w:r w:rsidR="00870399">
        <w:fldChar w:fldCharType="separate"/>
      </w:r>
      <w:r w:rsidR="007F3AAA">
        <w:rPr>
          <w:noProof/>
        </w:rPr>
        <w:t>(</w:t>
      </w:r>
      <w:hyperlink w:anchor="_ENREF_172" w:tooltip="WHO, 2000 #18" w:history="1">
        <w:r w:rsidR="001731F3">
          <w:rPr>
            <w:noProof/>
          </w:rPr>
          <w:t>WHO, 2000</w:t>
        </w:r>
      </w:hyperlink>
      <w:r w:rsidR="007F3AAA">
        <w:rPr>
          <w:noProof/>
        </w:rPr>
        <w:t>)</w:t>
      </w:r>
      <w:r w:rsidR="00870399">
        <w:fldChar w:fldCharType="end"/>
      </w:r>
      <w:r>
        <w:t>: Underweight BMI &lt; 18.5 kg/m</w:t>
      </w:r>
      <w:r w:rsidRPr="00F077C9">
        <w:rPr>
          <w:vertAlign w:val="superscript"/>
        </w:rPr>
        <w:t>2</w:t>
      </w:r>
      <w:r>
        <w:t>, Normal weight BMI 18.5 – 24.99 kg/m</w:t>
      </w:r>
      <w:r w:rsidRPr="00F077C9">
        <w:rPr>
          <w:vertAlign w:val="superscript"/>
        </w:rPr>
        <w:t>2</w:t>
      </w:r>
      <w:r>
        <w:t>, Overweight BMI 25 – 29.99 kg/m</w:t>
      </w:r>
      <w:r w:rsidRPr="00F077C9">
        <w:rPr>
          <w:vertAlign w:val="superscript"/>
        </w:rPr>
        <w:t>2</w:t>
      </w:r>
      <w:r>
        <w:t>, and Obese BMI ≥ 30 kg/m</w:t>
      </w:r>
      <w:r w:rsidRPr="00F077C9">
        <w:rPr>
          <w:vertAlign w:val="superscript"/>
        </w:rPr>
        <w:t>2</w:t>
      </w:r>
      <w:r>
        <w:t>. Any reference to BMI categories in this report is related to this classification system.</w:t>
      </w:r>
    </w:p>
    <w:p w14:paraId="1617F2A0" w14:textId="77777777" w:rsidR="001615A1" w:rsidRDefault="001615A1" w:rsidP="001615A1">
      <w:pPr>
        <w:rPr>
          <w:b/>
        </w:rPr>
      </w:pPr>
    </w:p>
    <w:p w14:paraId="2FC39B59" w14:textId="7C0F4130" w:rsidR="001615A1" w:rsidRDefault="001615A1" w:rsidP="001615A1">
      <w:r>
        <w:t>A dataset containing the following variables was created: age at survey, birth year, BMI, and WHO BMI category. Data were then linked to the Medicare Benefits Sche</w:t>
      </w:r>
      <w:r w:rsidR="00F8541F">
        <w:t>m</w:t>
      </w:r>
      <w:r>
        <w:t xml:space="preserve">e (data from 1996 to 2013), Pharmaceutical Benefits Scheme (2003 to 2012), and NSW Admitted Patients Data Collection (2001 to 2012). </w:t>
      </w:r>
    </w:p>
    <w:p w14:paraId="7E2B7A26" w14:textId="77777777" w:rsidR="001615A1" w:rsidRPr="00B54EB1" w:rsidRDefault="001615A1" w:rsidP="001615A1"/>
    <w:p w14:paraId="64F9F552" w14:textId="5B22634C" w:rsidR="001615A1" w:rsidRPr="00E90922" w:rsidRDefault="001615A1" w:rsidP="001615A1">
      <w:pPr>
        <w:pStyle w:val="Heading2"/>
      </w:pPr>
      <w:bookmarkStart w:id="547" w:name="_Toc446584357"/>
      <w:bookmarkStart w:id="548" w:name="_Toc446585479"/>
      <w:bookmarkStart w:id="549" w:name="_Toc452371091"/>
      <w:r w:rsidRPr="00E90922">
        <w:t>Tobacco use</w:t>
      </w:r>
      <w:bookmarkEnd w:id="547"/>
      <w:bookmarkEnd w:id="548"/>
      <w:bookmarkEnd w:id="549"/>
    </w:p>
    <w:p w14:paraId="64452BD2" w14:textId="314B65D4" w:rsidR="001615A1" w:rsidRDefault="001615A1" w:rsidP="001615A1">
      <w:r>
        <w:t xml:space="preserve">In ALSWH, tobacco use was determined in all surveys of the 1973-78 and 1946-51 cohorts, and </w:t>
      </w:r>
      <w:r w:rsidR="00E54443">
        <w:t>S</w:t>
      </w:r>
      <w:r>
        <w:t>urveys 1, 2, and 6 of the 1921-26 cohort. The smoking status of participants were ascertained from the questions and response options shown in Table 12-5.</w:t>
      </w:r>
    </w:p>
    <w:p w14:paraId="1FC37ACC" w14:textId="165DB4DE" w:rsidR="001615A1" w:rsidRDefault="001615A1" w:rsidP="00465E0C">
      <w:pPr>
        <w:pStyle w:val="Caption"/>
        <w:keepNext/>
        <w:spacing w:after="0"/>
      </w:pPr>
      <w:bookmarkStart w:id="550" w:name="_Toc446590867"/>
      <w:bookmarkStart w:id="551" w:name="_Toc452470101"/>
      <w:r>
        <w:t xml:space="preserve">Table </w:t>
      </w:r>
      <w:fldSimple w:instr=" STYLEREF 1 \s ">
        <w:r w:rsidR="004675BB">
          <w:rPr>
            <w:noProof/>
          </w:rPr>
          <w:t>12</w:t>
        </w:r>
      </w:fldSimple>
      <w:r w:rsidR="003D2D66">
        <w:noBreakHyphen/>
      </w:r>
      <w:fldSimple w:instr=" SEQ Table \* ARABIC \s 1 ">
        <w:r w:rsidR="004675BB">
          <w:rPr>
            <w:noProof/>
          </w:rPr>
          <w:t>5</w:t>
        </w:r>
      </w:fldSimple>
      <w:r>
        <w:t xml:space="preserve">: </w:t>
      </w:r>
      <w:r w:rsidRPr="00490A85">
        <w:t>Survey questions for tobacco use in ALSWH.</w:t>
      </w:r>
      <w:bookmarkEnd w:id="550"/>
      <w:bookmarkEnd w:id="551"/>
    </w:p>
    <w:tbl>
      <w:tblPr>
        <w:tblStyle w:val="TableGrid"/>
        <w:tblW w:w="0" w:type="auto"/>
        <w:tblLook w:val="04A0" w:firstRow="1" w:lastRow="0" w:firstColumn="1" w:lastColumn="0" w:noHBand="0" w:noVBand="1"/>
      </w:tblPr>
      <w:tblGrid>
        <w:gridCol w:w="4505"/>
        <w:gridCol w:w="4505"/>
      </w:tblGrid>
      <w:tr w:rsidR="001615A1" w14:paraId="08B87CEF" w14:textId="77777777" w:rsidTr="005673D5">
        <w:tc>
          <w:tcPr>
            <w:tcW w:w="4505" w:type="dxa"/>
          </w:tcPr>
          <w:p w14:paraId="294AB63C" w14:textId="77777777" w:rsidR="001615A1" w:rsidRPr="00E90922" w:rsidRDefault="001615A1" w:rsidP="005673D5">
            <w:pPr>
              <w:rPr>
                <w:b/>
              </w:rPr>
            </w:pPr>
            <w:r w:rsidRPr="00E90922">
              <w:rPr>
                <w:b/>
              </w:rPr>
              <w:t>Survey question</w:t>
            </w:r>
          </w:p>
        </w:tc>
        <w:tc>
          <w:tcPr>
            <w:tcW w:w="4505" w:type="dxa"/>
          </w:tcPr>
          <w:p w14:paraId="323DD245" w14:textId="77777777" w:rsidR="001615A1" w:rsidRPr="00E90922" w:rsidRDefault="001615A1" w:rsidP="005673D5">
            <w:pPr>
              <w:rPr>
                <w:b/>
              </w:rPr>
            </w:pPr>
            <w:r w:rsidRPr="00E90922">
              <w:rPr>
                <w:b/>
              </w:rPr>
              <w:t>Response options</w:t>
            </w:r>
          </w:p>
        </w:tc>
      </w:tr>
      <w:tr w:rsidR="001615A1" w14:paraId="1F6BCD13" w14:textId="77777777" w:rsidTr="005673D5">
        <w:tc>
          <w:tcPr>
            <w:tcW w:w="4505" w:type="dxa"/>
          </w:tcPr>
          <w:p w14:paraId="289D8477" w14:textId="32C4DA80" w:rsidR="001615A1" w:rsidRDefault="00605405" w:rsidP="005673D5">
            <w:r>
              <w:t>‘</w:t>
            </w:r>
            <w:r w:rsidR="001615A1">
              <w:t>How often do you currently smoke cigarettes or any tobacco products?</w:t>
            </w:r>
            <w:r>
              <w:t>’</w:t>
            </w:r>
          </w:p>
        </w:tc>
        <w:tc>
          <w:tcPr>
            <w:tcW w:w="4505" w:type="dxa"/>
          </w:tcPr>
          <w:p w14:paraId="3DEF8014" w14:textId="77777777" w:rsidR="001615A1" w:rsidRDefault="001615A1" w:rsidP="005673D5">
            <w:r>
              <w:t>Daily</w:t>
            </w:r>
          </w:p>
          <w:p w14:paraId="2811579C" w14:textId="77777777" w:rsidR="001615A1" w:rsidRDefault="001615A1" w:rsidP="005673D5">
            <w:r>
              <w:t>At least weekly (but not daily)</w:t>
            </w:r>
          </w:p>
          <w:p w14:paraId="3C5AB511" w14:textId="77777777" w:rsidR="001615A1" w:rsidRDefault="001615A1" w:rsidP="005673D5">
            <w:r>
              <w:t>Less often than weekly</w:t>
            </w:r>
          </w:p>
          <w:p w14:paraId="7EE12C42" w14:textId="77777777" w:rsidR="001615A1" w:rsidRDefault="001615A1" w:rsidP="005673D5">
            <w:r>
              <w:t>Not at all</w:t>
            </w:r>
          </w:p>
        </w:tc>
      </w:tr>
      <w:tr w:rsidR="001615A1" w14:paraId="01224F3D" w14:textId="77777777" w:rsidTr="005673D5">
        <w:tc>
          <w:tcPr>
            <w:tcW w:w="4505" w:type="dxa"/>
          </w:tcPr>
          <w:p w14:paraId="05A7175D" w14:textId="0A5A7C3A" w:rsidR="001615A1" w:rsidRDefault="00605405" w:rsidP="005673D5">
            <w:r>
              <w:t>‘</w:t>
            </w:r>
            <w:r w:rsidR="001615A1">
              <w:t>In your lifetime, would you have smoked at least 100 cigarettes (or equivalent)?</w:t>
            </w:r>
          </w:p>
        </w:tc>
        <w:tc>
          <w:tcPr>
            <w:tcW w:w="4505" w:type="dxa"/>
          </w:tcPr>
          <w:p w14:paraId="76380CDE" w14:textId="77777777" w:rsidR="001615A1" w:rsidRDefault="001615A1" w:rsidP="005673D5">
            <w:r>
              <w:t>Yes</w:t>
            </w:r>
          </w:p>
          <w:p w14:paraId="5F52A8CB" w14:textId="77777777" w:rsidR="001615A1" w:rsidRDefault="001615A1" w:rsidP="005673D5">
            <w:r>
              <w:t>No</w:t>
            </w:r>
          </w:p>
        </w:tc>
      </w:tr>
    </w:tbl>
    <w:p w14:paraId="1C468252" w14:textId="77777777" w:rsidR="001615A1" w:rsidRDefault="001615A1" w:rsidP="001615A1"/>
    <w:p w14:paraId="58024F3E" w14:textId="77777777" w:rsidR="001615A1" w:rsidRDefault="001615A1" w:rsidP="001615A1">
      <w:r>
        <w:t>Smoking status was also determined in Survey 1 of the 1989-95 cohort using the following questions:</w:t>
      </w:r>
    </w:p>
    <w:p w14:paraId="6BA6DF7D" w14:textId="419DFC83" w:rsidR="001615A1" w:rsidRDefault="00605405" w:rsidP="001615A1">
      <w:pPr>
        <w:jc w:val="center"/>
      </w:pPr>
      <w:r>
        <w:lastRenderedPageBreak/>
        <w:t>‘</w:t>
      </w:r>
      <w:r w:rsidR="001615A1">
        <w:t>Do you currently smoke tobacco?</w:t>
      </w:r>
      <w:r>
        <w:t>’</w:t>
      </w:r>
    </w:p>
    <w:p w14:paraId="7BD8BE62" w14:textId="32B38895" w:rsidR="001615A1" w:rsidRDefault="00605405" w:rsidP="001615A1">
      <w:pPr>
        <w:jc w:val="center"/>
      </w:pPr>
      <w:r>
        <w:t>‘</w:t>
      </w:r>
      <w:r w:rsidR="001615A1">
        <w:t>On a day when you smoke, how many cigarettes do you usually smoke?</w:t>
      </w:r>
      <w:r>
        <w:t>’</w:t>
      </w:r>
    </w:p>
    <w:p w14:paraId="450CBF18" w14:textId="6702EFEF" w:rsidR="001615A1" w:rsidRDefault="00605405" w:rsidP="001615A1">
      <w:pPr>
        <w:jc w:val="center"/>
      </w:pPr>
      <w:r>
        <w:t>‘</w:t>
      </w:r>
      <w:r w:rsidR="001615A1">
        <w:t>In the past, have you smoked tobacco?</w:t>
      </w:r>
      <w:r>
        <w:t>’</w:t>
      </w:r>
    </w:p>
    <w:p w14:paraId="03D88BEF" w14:textId="6B4456A3" w:rsidR="001615A1" w:rsidRDefault="001615A1" w:rsidP="001615A1">
      <w:pPr>
        <w:jc w:val="left"/>
      </w:pPr>
      <w:r>
        <w:t xml:space="preserve">From these responses to these questions, the participant was classified as never smoker, ex-smoker, and current </w:t>
      </w:r>
      <w:r w:rsidR="001F50F9">
        <w:t>smoker according to Table 12-6.</w:t>
      </w:r>
    </w:p>
    <w:p w14:paraId="257CFBA9" w14:textId="6178B7C3" w:rsidR="001615A1" w:rsidRDefault="001615A1" w:rsidP="00465E0C">
      <w:pPr>
        <w:pStyle w:val="Caption"/>
        <w:keepNext/>
        <w:spacing w:after="0"/>
      </w:pPr>
      <w:bookmarkStart w:id="552" w:name="_Toc446590868"/>
      <w:bookmarkStart w:id="553" w:name="_Toc452470102"/>
      <w:r>
        <w:t xml:space="preserve">Table </w:t>
      </w:r>
      <w:fldSimple w:instr=" STYLEREF 1 \s ">
        <w:r w:rsidR="004675BB">
          <w:rPr>
            <w:noProof/>
          </w:rPr>
          <w:t>12</w:t>
        </w:r>
      </w:fldSimple>
      <w:r w:rsidR="003D2D66">
        <w:noBreakHyphen/>
      </w:r>
      <w:fldSimple w:instr=" SEQ Table \* ARABIC \s 1 ">
        <w:r w:rsidR="004675BB">
          <w:rPr>
            <w:noProof/>
          </w:rPr>
          <w:t>6</w:t>
        </w:r>
      </w:fldSimple>
      <w:r>
        <w:t xml:space="preserve">: </w:t>
      </w:r>
      <w:r w:rsidRPr="00A22018">
        <w:t>Definition of smoking classifications in ALSWH.</w:t>
      </w:r>
      <w:bookmarkEnd w:id="552"/>
      <w:bookmarkEnd w:id="553"/>
    </w:p>
    <w:tbl>
      <w:tblPr>
        <w:tblStyle w:val="TableGrid"/>
        <w:tblW w:w="0" w:type="auto"/>
        <w:tblLook w:val="04A0" w:firstRow="1" w:lastRow="0" w:firstColumn="1" w:lastColumn="0" w:noHBand="0" w:noVBand="1"/>
      </w:tblPr>
      <w:tblGrid>
        <w:gridCol w:w="2122"/>
        <w:gridCol w:w="6888"/>
      </w:tblGrid>
      <w:tr w:rsidR="001615A1" w14:paraId="40417F6C" w14:textId="77777777" w:rsidTr="005673D5">
        <w:tc>
          <w:tcPr>
            <w:tcW w:w="2122" w:type="dxa"/>
          </w:tcPr>
          <w:p w14:paraId="46CF3FD6" w14:textId="77777777" w:rsidR="001615A1" w:rsidRPr="00E90922" w:rsidRDefault="001615A1" w:rsidP="005673D5">
            <w:pPr>
              <w:jc w:val="left"/>
              <w:rPr>
                <w:b/>
              </w:rPr>
            </w:pPr>
            <w:r w:rsidRPr="00E90922">
              <w:rPr>
                <w:b/>
              </w:rPr>
              <w:t>Category</w:t>
            </w:r>
          </w:p>
        </w:tc>
        <w:tc>
          <w:tcPr>
            <w:tcW w:w="6888" w:type="dxa"/>
          </w:tcPr>
          <w:p w14:paraId="17D0CC7C" w14:textId="77777777" w:rsidR="001615A1" w:rsidRPr="00E90922" w:rsidRDefault="001615A1" w:rsidP="005673D5">
            <w:pPr>
              <w:jc w:val="left"/>
              <w:rPr>
                <w:b/>
              </w:rPr>
            </w:pPr>
            <w:r w:rsidRPr="00E90922">
              <w:rPr>
                <w:b/>
              </w:rPr>
              <w:t>Definition</w:t>
            </w:r>
          </w:p>
        </w:tc>
      </w:tr>
      <w:tr w:rsidR="001615A1" w14:paraId="70735B02" w14:textId="77777777" w:rsidTr="005673D5">
        <w:tc>
          <w:tcPr>
            <w:tcW w:w="2122" w:type="dxa"/>
          </w:tcPr>
          <w:p w14:paraId="2BC22BED" w14:textId="77777777" w:rsidR="001615A1" w:rsidRDefault="001615A1" w:rsidP="005673D5">
            <w:pPr>
              <w:jc w:val="left"/>
            </w:pPr>
            <w:r>
              <w:t>Never smoker</w:t>
            </w:r>
          </w:p>
        </w:tc>
        <w:tc>
          <w:tcPr>
            <w:tcW w:w="6888" w:type="dxa"/>
          </w:tcPr>
          <w:p w14:paraId="531BE6D5" w14:textId="0565B97C" w:rsidR="001615A1" w:rsidRDefault="001615A1" w:rsidP="005673D5">
            <w:pPr>
              <w:jc w:val="left"/>
            </w:pPr>
            <w:r>
              <w:t>A person who does not smoke now and has smoked fewer than 100 cigarett</w:t>
            </w:r>
            <w:r w:rsidR="00375213">
              <w:t>e</w:t>
            </w:r>
            <w:r>
              <w:t>s or similar amount of other tobacco products in their lifetime</w:t>
            </w:r>
          </w:p>
        </w:tc>
      </w:tr>
      <w:tr w:rsidR="001615A1" w14:paraId="2F9FF086" w14:textId="77777777" w:rsidTr="005673D5">
        <w:tc>
          <w:tcPr>
            <w:tcW w:w="2122" w:type="dxa"/>
          </w:tcPr>
          <w:p w14:paraId="14774F92" w14:textId="77777777" w:rsidR="001615A1" w:rsidRDefault="001615A1" w:rsidP="005673D5">
            <w:pPr>
              <w:jc w:val="left"/>
            </w:pPr>
            <w:r>
              <w:t>Ex-smoker</w:t>
            </w:r>
          </w:p>
        </w:tc>
        <w:tc>
          <w:tcPr>
            <w:tcW w:w="6888" w:type="dxa"/>
          </w:tcPr>
          <w:p w14:paraId="4034409F" w14:textId="77777777" w:rsidR="001615A1" w:rsidRDefault="001615A1" w:rsidP="005673D5">
            <w:pPr>
              <w:jc w:val="left"/>
            </w:pPr>
            <w:r>
              <w:t>A person who does not smoke at all now, but has smoked at least 100 cigarettes or a similar amount of other tobacco products in their lifetime</w:t>
            </w:r>
          </w:p>
        </w:tc>
      </w:tr>
      <w:tr w:rsidR="001615A1" w14:paraId="447B6784" w14:textId="77777777" w:rsidTr="005673D5">
        <w:tc>
          <w:tcPr>
            <w:tcW w:w="2122" w:type="dxa"/>
          </w:tcPr>
          <w:p w14:paraId="25DB1993" w14:textId="77777777" w:rsidR="001615A1" w:rsidRDefault="001615A1" w:rsidP="005673D5">
            <w:pPr>
              <w:jc w:val="left"/>
            </w:pPr>
            <w:r>
              <w:t>Current smoker</w:t>
            </w:r>
          </w:p>
        </w:tc>
        <w:tc>
          <w:tcPr>
            <w:tcW w:w="6888" w:type="dxa"/>
          </w:tcPr>
          <w:p w14:paraId="6170EE86" w14:textId="77777777" w:rsidR="001615A1" w:rsidRDefault="001615A1" w:rsidP="005673D5">
            <w:pPr>
              <w:jc w:val="left"/>
            </w:pPr>
            <w:r>
              <w:t>A person who currently smokes tobacco.</w:t>
            </w:r>
          </w:p>
        </w:tc>
      </w:tr>
    </w:tbl>
    <w:p w14:paraId="4D3F0ED1" w14:textId="77777777" w:rsidR="001615A1" w:rsidRDefault="001615A1" w:rsidP="001615A1">
      <w:pPr>
        <w:jc w:val="left"/>
        <w:rPr>
          <w:b/>
        </w:rPr>
      </w:pPr>
    </w:p>
    <w:p w14:paraId="02C4890B" w14:textId="0F97A891" w:rsidR="001615A1" w:rsidRDefault="001615A1" w:rsidP="001615A1">
      <w:pPr>
        <w:jc w:val="left"/>
      </w:pPr>
      <w:r>
        <w:t>The number of participants whose smoking status data was using in projection mo</w:t>
      </w:r>
      <w:r w:rsidR="001F50F9">
        <w:t>delling is shown in Table 12-7.</w:t>
      </w:r>
    </w:p>
    <w:p w14:paraId="48CA2464" w14:textId="550E6FB1" w:rsidR="001615A1" w:rsidRDefault="001615A1" w:rsidP="00465E0C">
      <w:pPr>
        <w:pStyle w:val="Caption"/>
        <w:keepNext/>
        <w:spacing w:after="0"/>
      </w:pPr>
      <w:bookmarkStart w:id="554" w:name="_Toc446590869"/>
      <w:bookmarkStart w:id="555" w:name="_Toc452470103"/>
      <w:r>
        <w:t xml:space="preserve">Table </w:t>
      </w:r>
      <w:fldSimple w:instr=" STYLEREF 1 \s ">
        <w:r w:rsidR="004675BB">
          <w:rPr>
            <w:noProof/>
          </w:rPr>
          <w:t>12</w:t>
        </w:r>
      </w:fldSimple>
      <w:r w:rsidR="003D2D66">
        <w:noBreakHyphen/>
      </w:r>
      <w:fldSimple w:instr=" SEQ Table \* ARABIC \s 1 ">
        <w:r w:rsidR="004675BB">
          <w:rPr>
            <w:noProof/>
          </w:rPr>
          <w:t>7</w:t>
        </w:r>
      </w:fldSimple>
      <w:r>
        <w:t xml:space="preserve">: </w:t>
      </w:r>
      <w:r w:rsidRPr="006C564D">
        <w:t>The number of ALSWH participants with data on smoking status that was used in projection modelling.</w:t>
      </w:r>
      <w:bookmarkEnd w:id="554"/>
      <w:bookmarkEnd w:id="555"/>
    </w:p>
    <w:tbl>
      <w:tblPr>
        <w:tblStyle w:val="TableGrid"/>
        <w:tblW w:w="0" w:type="auto"/>
        <w:tblLook w:val="04A0" w:firstRow="1" w:lastRow="0" w:firstColumn="1" w:lastColumn="0" w:noHBand="0" w:noVBand="1"/>
      </w:tblPr>
      <w:tblGrid>
        <w:gridCol w:w="1838"/>
        <w:gridCol w:w="1024"/>
        <w:gridCol w:w="1025"/>
        <w:gridCol w:w="1024"/>
        <w:gridCol w:w="1025"/>
        <w:gridCol w:w="1024"/>
        <w:gridCol w:w="1025"/>
        <w:gridCol w:w="1025"/>
      </w:tblGrid>
      <w:tr w:rsidR="001615A1" w14:paraId="711B5E13" w14:textId="77777777" w:rsidTr="005673D5">
        <w:tc>
          <w:tcPr>
            <w:tcW w:w="1838" w:type="dxa"/>
          </w:tcPr>
          <w:p w14:paraId="0DE2EF6B" w14:textId="77777777" w:rsidR="001615A1" w:rsidRDefault="001615A1" w:rsidP="005673D5"/>
        </w:tc>
        <w:tc>
          <w:tcPr>
            <w:tcW w:w="1024" w:type="dxa"/>
          </w:tcPr>
          <w:p w14:paraId="5607933E" w14:textId="77777777" w:rsidR="001615A1" w:rsidRPr="00CD4F34" w:rsidRDefault="001615A1" w:rsidP="005673D5">
            <w:pPr>
              <w:jc w:val="center"/>
              <w:rPr>
                <w:b/>
              </w:rPr>
            </w:pPr>
            <w:r>
              <w:rPr>
                <w:b/>
              </w:rPr>
              <w:t>S1</w:t>
            </w:r>
          </w:p>
        </w:tc>
        <w:tc>
          <w:tcPr>
            <w:tcW w:w="1025" w:type="dxa"/>
          </w:tcPr>
          <w:p w14:paraId="7BA89447" w14:textId="77777777" w:rsidR="001615A1" w:rsidRPr="00CD4F34" w:rsidRDefault="001615A1" w:rsidP="005673D5">
            <w:pPr>
              <w:jc w:val="center"/>
              <w:rPr>
                <w:b/>
              </w:rPr>
            </w:pPr>
            <w:r>
              <w:rPr>
                <w:b/>
              </w:rPr>
              <w:t>S2</w:t>
            </w:r>
          </w:p>
        </w:tc>
        <w:tc>
          <w:tcPr>
            <w:tcW w:w="1024" w:type="dxa"/>
          </w:tcPr>
          <w:p w14:paraId="0D4D5112" w14:textId="77777777" w:rsidR="001615A1" w:rsidRPr="00CD4F34" w:rsidRDefault="001615A1" w:rsidP="005673D5">
            <w:pPr>
              <w:jc w:val="center"/>
              <w:rPr>
                <w:b/>
              </w:rPr>
            </w:pPr>
            <w:r>
              <w:rPr>
                <w:b/>
              </w:rPr>
              <w:t>S3</w:t>
            </w:r>
          </w:p>
        </w:tc>
        <w:tc>
          <w:tcPr>
            <w:tcW w:w="1025" w:type="dxa"/>
          </w:tcPr>
          <w:p w14:paraId="6A2BDAF4" w14:textId="77777777" w:rsidR="001615A1" w:rsidRPr="00CD4F34" w:rsidRDefault="001615A1" w:rsidP="005673D5">
            <w:pPr>
              <w:jc w:val="center"/>
              <w:rPr>
                <w:b/>
              </w:rPr>
            </w:pPr>
            <w:r>
              <w:rPr>
                <w:b/>
              </w:rPr>
              <w:t>S4</w:t>
            </w:r>
          </w:p>
        </w:tc>
        <w:tc>
          <w:tcPr>
            <w:tcW w:w="1024" w:type="dxa"/>
          </w:tcPr>
          <w:p w14:paraId="2F7BC46B" w14:textId="77777777" w:rsidR="001615A1" w:rsidRPr="00CD4F34" w:rsidRDefault="001615A1" w:rsidP="005673D5">
            <w:pPr>
              <w:jc w:val="center"/>
              <w:rPr>
                <w:b/>
              </w:rPr>
            </w:pPr>
            <w:r>
              <w:rPr>
                <w:b/>
              </w:rPr>
              <w:t>S5</w:t>
            </w:r>
          </w:p>
        </w:tc>
        <w:tc>
          <w:tcPr>
            <w:tcW w:w="1025" w:type="dxa"/>
          </w:tcPr>
          <w:p w14:paraId="3A2B076D" w14:textId="77777777" w:rsidR="001615A1" w:rsidRPr="00CD4F34" w:rsidRDefault="001615A1" w:rsidP="005673D5">
            <w:pPr>
              <w:jc w:val="center"/>
              <w:rPr>
                <w:b/>
              </w:rPr>
            </w:pPr>
            <w:r>
              <w:rPr>
                <w:b/>
              </w:rPr>
              <w:t>S6</w:t>
            </w:r>
          </w:p>
        </w:tc>
        <w:tc>
          <w:tcPr>
            <w:tcW w:w="1025" w:type="dxa"/>
          </w:tcPr>
          <w:p w14:paraId="1FC8B02C" w14:textId="77777777" w:rsidR="001615A1" w:rsidRPr="00CD4F34" w:rsidRDefault="001615A1" w:rsidP="005673D5">
            <w:pPr>
              <w:jc w:val="center"/>
              <w:rPr>
                <w:b/>
              </w:rPr>
            </w:pPr>
            <w:r>
              <w:rPr>
                <w:b/>
              </w:rPr>
              <w:t>S7</w:t>
            </w:r>
          </w:p>
        </w:tc>
      </w:tr>
      <w:tr w:rsidR="001615A1" w14:paraId="47C1F6BF" w14:textId="77777777" w:rsidTr="005673D5">
        <w:tc>
          <w:tcPr>
            <w:tcW w:w="1838" w:type="dxa"/>
          </w:tcPr>
          <w:p w14:paraId="41F4F3CA" w14:textId="77777777" w:rsidR="001615A1" w:rsidRPr="006E2D15" w:rsidRDefault="001615A1" w:rsidP="005673D5">
            <w:pPr>
              <w:rPr>
                <w:b/>
              </w:rPr>
            </w:pPr>
            <w:r w:rsidRPr="006E2D15">
              <w:rPr>
                <w:b/>
              </w:rPr>
              <w:t>1921-26 cohort</w:t>
            </w:r>
          </w:p>
        </w:tc>
        <w:tc>
          <w:tcPr>
            <w:tcW w:w="1024" w:type="dxa"/>
            <w:vAlign w:val="center"/>
          </w:tcPr>
          <w:p w14:paraId="6D397402" w14:textId="77777777" w:rsidR="001615A1" w:rsidRPr="00D40C20" w:rsidRDefault="001615A1" w:rsidP="005673D5">
            <w:pPr>
              <w:jc w:val="center"/>
            </w:pPr>
            <w:r>
              <w:t>11574</w:t>
            </w:r>
          </w:p>
        </w:tc>
        <w:tc>
          <w:tcPr>
            <w:tcW w:w="1025" w:type="dxa"/>
            <w:vAlign w:val="center"/>
          </w:tcPr>
          <w:p w14:paraId="50245295" w14:textId="77777777" w:rsidR="001615A1" w:rsidRPr="00D40C20" w:rsidRDefault="001615A1" w:rsidP="005673D5">
            <w:pPr>
              <w:jc w:val="center"/>
            </w:pPr>
            <w:r>
              <w:t>9653</w:t>
            </w:r>
          </w:p>
        </w:tc>
        <w:tc>
          <w:tcPr>
            <w:tcW w:w="1024" w:type="dxa"/>
            <w:vAlign w:val="center"/>
          </w:tcPr>
          <w:p w14:paraId="1C8100A9" w14:textId="77777777" w:rsidR="001615A1" w:rsidRPr="00D40C20" w:rsidRDefault="001615A1" w:rsidP="005673D5">
            <w:pPr>
              <w:jc w:val="center"/>
            </w:pPr>
          </w:p>
        </w:tc>
        <w:tc>
          <w:tcPr>
            <w:tcW w:w="1025" w:type="dxa"/>
            <w:vAlign w:val="center"/>
          </w:tcPr>
          <w:p w14:paraId="1C0327C4" w14:textId="77777777" w:rsidR="001615A1" w:rsidRPr="00D40C20" w:rsidRDefault="001615A1" w:rsidP="005673D5">
            <w:pPr>
              <w:jc w:val="center"/>
            </w:pPr>
          </w:p>
        </w:tc>
        <w:tc>
          <w:tcPr>
            <w:tcW w:w="1024" w:type="dxa"/>
            <w:vAlign w:val="center"/>
          </w:tcPr>
          <w:p w14:paraId="401951E9" w14:textId="77777777" w:rsidR="001615A1" w:rsidRPr="00D40C20" w:rsidRDefault="001615A1" w:rsidP="005673D5">
            <w:pPr>
              <w:jc w:val="center"/>
            </w:pPr>
          </w:p>
        </w:tc>
        <w:tc>
          <w:tcPr>
            <w:tcW w:w="1025" w:type="dxa"/>
            <w:vAlign w:val="center"/>
          </w:tcPr>
          <w:p w14:paraId="26682AF7" w14:textId="77777777" w:rsidR="001615A1" w:rsidRPr="00D40C20" w:rsidRDefault="001615A1" w:rsidP="005673D5">
            <w:pPr>
              <w:jc w:val="center"/>
            </w:pPr>
            <w:r>
              <w:t>3986</w:t>
            </w:r>
          </w:p>
        </w:tc>
        <w:tc>
          <w:tcPr>
            <w:tcW w:w="1025" w:type="dxa"/>
            <w:vAlign w:val="center"/>
          </w:tcPr>
          <w:p w14:paraId="05451EF9" w14:textId="77777777" w:rsidR="001615A1" w:rsidRPr="00D40C20" w:rsidRDefault="001615A1" w:rsidP="005673D5">
            <w:pPr>
              <w:jc w:val="center"/>
            </w:pPr>
          </w:p>
        </w:tc>
      </w:tr>
      <w:tr w:rsidR="001615A1" w14:paraId="134E9A48" w14:textId="77777777" w:rsidTr="005673D5">
        <w:tc>
          <w:tcPr>
            <w:tcW w:w="1838" w:type="dxa"/>
          </w:tcPr>
          <w:p w14:paraId="7723D161" w14:textId="77777777" w:rsidR="001615A1" w:rsidRPr="006E2D15" w:rsidRDefault="001615A1" w:rsidP="005673D5">
            <w:pPr>
              <w:rPr>
                <w:b/>
              </w:rPr>
            </w:pPr>
            <w:r w:rsidRPr="006E2D15">
              <w:rPr>
                <w:b/>
              </w:rPr>
              <w:t>1946-51 cohort</w:t>
            </w:r>
          </w:p>
        </w:tc>
        <w:tc>
          <w:tcPr>
            <w:tcW w:w="1024" w:type="dxa"/>
            <w:vAlign w:val="center"/>
          </w:tcPr>
          <w:p w14:paraId="342467D5" w14:textId="77777777" w:rsidR="001615A1" w:rsidRPr="00D40C20" w:rsidRDefault="001615A1" w:rsidP="005673D5">
            <w:pPr>
              <w:jc w:val="center"/>
            </w:pPr>
            <w:r>
              <w:t>13268</w:t>
            </w:r>
          </w:p>
        </w:tc>
        <w:tc>
          <w:tcPr>
            <w:tcW w:w="1025" w:type="dxa"/>
            <w:vAlign w:val="center"/>
          </w:tcPr>
          <w:p w14:paraId="73B017F0" w14:textId="77777777" w:rsidR="001615A1" w:rsidRPr="00D40C20" w:rsidRDefault="001615A1" w:rsidP="005673D5">
            <w:pPr>
              <w:jc w:val="center"/>
            </w:pPr>
            <w:r>
              <w:t>11566</w:t>
            </w:r>
          </w:p>
        </w:tc>
        <w:tc>
          <w:tcPr>
            <w:tcW w:w="1024" w:type="dxa"/>
            <w:vAlign w:val="center"/>
          </w:tcPr>
          <w:p w14:paraId="45934FEB" w14:textId="77777777" w:rsidR="001615A1" w:rsidRPr="00D40C20" w:rsidRDefault="001615A1" w:rsidP="005673D5">
            <w:pPr>
              <w:jc w:val="center"/>
            </w:pPr>
            <w:r>
              <w:t>11179</w:t>
            </w:r>
          </w:p>
        </w:tc>
        <w:tc>
          <w:tcPr>
            <w:tcW w:w="1025" w:type="dxa"/>
            <w:vAlign w:val="center"/>
          </w:tcPr>
          <w:p w14:paraId="3F6DBC6B" w14:textId="77777777" w:rsidR="001615A1" w:rsidRPr="00D40C20" w:rsidRDefault="001615A1" w:rsidP="005673D5">
            <w:pPr>
              <w:jc w:val="center"/>
            </w:pPr>
            <w:r>
              <w:t>10867</w:t>
            </w:r>
          </w:p>
        </w:tc>
        <w:tc>
          <w:tcPr>
            <w:tcW w:w="1024" w:type="dxa"/>
            <w:vAlign w:val="center"/>
          </w:tcPr>
          <w:p w14:paraId="6FE22ABC" w14:textId="77777777" w:rsidR="001615A1" w:rsidRPr="00D40C20" w:rsidRDefault="001615A1" w:rsidP="005673D5">
            <w:pPr>
              <w:jc w:val="center"/>
            </w:pPr>
            <w:r>
              <w:t>10592</w:t>
            </w:r>
          </w:p>
        </w:tc>
        <w:tc>
          <w:tcPr>
            <w:tcW w:w="1025" w:type="dxa"/>
            <w:vAlign w:val="center"/>
          </w:tcPr>
          <w:p w14:paraId="528E74A4" w14:textId="77777777" w:rsidR="001615A1" w:rsidRPr="00D40C20" w:rsidRDefault="001615A1" w:rsidP="005673D5">
            <w:pPr>
              <w:jc w:val="center"/>
            </w:pPr>
            <w:r>
              <w:t>9976</w:t>
            </w:r>
          </w:p>
        </w:tc>
        <w:tc>
          <w:tcPr>
            <w:tcW w:w="1025" w:type="dxa"/>
            <w:vAlign w:val="center"/>
          </w:tcPr>
          <w:p w14:paraId="3E1DABA4" w14:textId="77777777" w:rsidR="001615A1" w:rsidRPr="00D40C20" w:rsidRDefault="001615A1" w:rsidP="005673D5">
            <w:pPr>
              <w:jc w:val="center"/>
            </w:pPr>
            <w:r>
              <w:rPr>
                <w:rFonts w:cs="Arial"/>
                <w:color w:val="000000"/>
              </w:rPr>
              <w:t xml:space="preserve">9144 </w:t>
            </w:r>
          </w:p>
        </w:tc>
      </w:tr>
      <w:tr w:rsidR="001615A1" w14:paraId="548830DF" w14:textId="77777777" w:rsidTr="005673D5">
        <w:tc>
          <w:tcPr>
            <w:tcW w:w="1838" w:type="dxa"/>
          </w:tcPr>
          <w:p w14:paraId="49817E9E" w14:textId="77777777" w:rsidR="001615A1" w:rsidRPr="006E2D15" w:rsidRDefault="001615A1" w:rsidP="005673D5">
            <w:pPr>
              <w:rPr>
                <w:b/>
              </w:rPr>
            </w:pPr>
            <w:r w:rsidRPr="006E2D15">
              <w:rPr>
                <w:b/>
              </w:rPr>
              <w:t>1973-78 cohort</w:t>
            </w:r>
          </w:p>
        </w:tc>
        <w:tc>
          <w:tcPr>
            <w:tcW w:w="1024" w:type="dxa"/>
            <w:vAlign w:val="center"/>
          </w:tcPr>
          <w:p w14:paraId="07E351A9" w14:textId="77777777" w:rsidR="001615A1" w:rsidRPr="00D40C20" w:rsidRDefault="001615A1" w:rsidP="005673D5">
            <w:pPr>
              <w:jc w:val="center"/>
            </w:pPr>
            <w:r>
              <w:t>13629</w:t>
            </w:r>
          </w:p>
        </w:tc>
        <w:tc>
          <w:tcPr>
            <w:tcW w:w="1025" w:type="dxa"/>
            <w:vAlign w:val="center"/>
          </w:tcPr>
          <w:p w14:paraId="36C08734" w14:textId="77777777" w:rsidR="001615A1" w:rsidRPr="00D40C20" w:rsidRDefault="001615A1" w:rsidP="005673D5">
            <w:pPr>
              <w:jc w:val="center"/>
            </w:pPr>
            <w:r>
              <w:t>9608</w:t>
            </w:r>
          </w:p>
        </w:tc>
        <w:tc>
          <w:tcPr>
            <w:tcW w:w="1024" w:type="dxa"/>
            <w:vAlign w:val="center"/>
          </w:tcPr>
          <w:p w14:paraId="130FA252" w14:textId="77777777" w:rsidR="001615A1" w:rsidRPr="00D40C20" w:rsidRDefault="001615A1" w:rsidP="005673D5">
            <w:pPr>
              <w:jc w:val="center"/>
            </w:pPr>
            <w:r>
              <w:t>9048</w:t>
            </w:r>
          </w:p>
        </w:tc>
        <w:tc>
          <w:tcPr>
            <w:tcW w:w="1025" w:type="dxa"/>
            <w:vAlign w:val="center"/>
          </w:tcPr>
          <w:p w14:paraId="59D2E1C1" w14:textId="77777777" w:rsidR="001615A1" w:rsidRPr="00D40C20" w:rsidRDefault="001615A1" w:rsidP="005673D5">
            <w:pPr>
              <w:jc w:val="center"/>
            </w:pPr>
            <w:r>
              <w:t>9098</w:t>
            </w:r>
          </w:p>
        </w:tc>
        <w:tc>
          <w:tcPr>
            <w:tcW w:w="1024" w:type="dxa"/>
            <w:vAlign w:val="center"/>
          </w:tcPr>
          <w:p w14:paraId="0A2B8B46" w14:textId="77777777" w:rsidR="001615A1" w:rsidRPr="00D40C20" w:rsidRDefault="001615A1" w:rsidP="005673D5">
            <w:pPr>
              <w:jc w:val="center"/>
            </w:pPr>
            <w:r>
              <w:t>8182</w:t>
            </w:r>
          </w:p>
        </w:tc>
        <w:tc>
          <w:tcPr>
            <w:tcW w:w="1025" w:type="dxa"/>
            <w:vAlign w:val="center"/>
          </w:tcPr>
          <w:p w14:paraId="438AADF5" w14:textId="77777777" w:rsidR="001615A1" w:rsidRPr="00D40C20" w:rsidRDefault="001615A1" w:rsidP="005673D5">
            <w:pPr>
              <w:jc w:val="center"/>
            </w:pPr>
            <w:r>
              <w:t>7949</w:t>
            </w:r>
          </w:p>
        </w:tc>
        <w:tc>
          <w:tcPr>
            <w:tcW w:w="1025" w:type="dxa"/>
            <w:vAlign w:val="center"/>
          </w:tcPr>
          <w:p w14:paraId="3A406C51" w14:textId="77777777" w:rsidR="001615A1" w:rsidRPr="00D40C20" w:rsidRDefault="001615A1" w:rsidP="005673D5">
            <w:pPr>
              <w:jc w:val="center"/>
            </w:pPr>
          </w:p>
        </w:tc>
      </w:tr>
    </w:tbl>
    <w:p w14:paraId="4C32A2A4" w14:textId="77777777" w:rsidR="00465E0C" w:rsidRDefault="00465E0C" w:rsidP="001615A1">
      <w:pPr>
        <w:jc w:val="left"/>
        <w:rPr>
          <w:b/>
        </w:rPr>
      </w:pPr>
    </w:p>
    <w:p w14:paraId="15FE6383" w14:textId="519D771E" w:rsidR="001615A1" w:rsidRDefault="00636A93" w:rsidP="001615A1">
      <w:pPr>
        <w:pStyle w:val="Heading2"/>
      </w:pPr>
      <w:bookmarkStart w:id="556" w:name="_Toc446584358"/>
      <w:bookmarkStart w:id="557" w:name="_Toc446585480"/>
      <w:bookmarkStart w:id="558" w:name="_Toc452371092"/>
      <w:r>
        <w:t>Mental h</w:t>
      </w:r>
      <w:r w:rsidR="001615A1">
        <w:t>ealth</w:t>
      </w:r>
      <w:bookmarkEnd w:id="556"/>
      <w:bookmarkEnd w:id="557"/>
      <w:bookmarkEnd w:id="558"/>
    </w:p>
    <w:p w14:paraId="36B731E3" w14:textId="6CE50F8D" w:rsidR="001615A1" w:rsidRDefault="001615A1" w:rsidP="001615A1">
      <w:r>
        <w:t xml:space="preserve">As described in Section 6.2, the SF-36 instrument from which a Mental Health (MH) score was derived was included in all surveys for all cohorts. There were </w:t>
      </w:r>
      <w:r w:rsidR="00375213">
        <w:t>five</w:t>
      </w:r>
      <w:r>
        <w:t xml:space="preserve"> items used to construct this subscale (Table 12-</w:t>
      </w:r>
      <w:r w:rsidR="00465E0C">
        <w:t>8</w:t>
      </w:r>
      <w:r w:rsidR="004E4522">
        <w:t xml:space="preserve">). </w:t>
      </w:r>
    </w:p>
    <w:p w14:paraId="37BC9670" w14:textId="77777777" w:rsidR="001F50F9" w:rsidRDefault="001F50F9" w:rsidP="00465E0C">
      <w:pPr>
        <w:pStyle w:val="Caption"/>
        <w:keepNext/>
        <w:spacing w:after="0"/>
        <w:rPr>
          <w:sz w:val="32"/>
          <w:szCs w:val="32"/>
        </w:rPr>
      </w:pPr>
      <w:bookmarkStart w:id="559" w:name="_Toc446590870"/>
    </w:p>
    <w:p w14:paraId="23803B79" w14:textId="77777777" w:rsidR="004E4522" w:rsidRDefault="004E4522" w:rsidP="004E4522"/>
    <w:p w14:paraId="0976651B" w14:textId="77777777" w:rsidR="004E4522" w:rsidRPr="004E4522" w:rsidRDefault="004E4522" w:rsidP="004E4522"/>
    <w:p w14:paraId="2D01A370" w14:textId="72C7DDCE" w:rsidR="001615A1" w:rsidRDefault="001615A1" w:rsidP="00465E0C">
      <w:pPr>
        <w:pStyle w:val="Caption"/>
        <w:keepNext/>
        <w:spacing w:after="0"/>
      </w:pPr>
      <w:bookmarkStart w:id="560" w:name="_Toc452470104"/>
      <w:r>
        <w:lastRenderedPageBreak/>
        <w:t xml:space="preserve">Table </w:t>
      </w:r>
      <w:fldSimple w:instr=" STYLEREF 1 \s ">
        <w:r w:rsidR="004675BB">
          <w:rPr>
            <w:noProof/>
          </w:rPr>
          <w:t>12</w:t>
        </w:r>
      </w:fldSimple>
      <w:r w:rsidR="003D2D66">
        <w:noBreakHyphen/>
      </w:r>
      <w:fldSimple w:instr=" SEQ Table \* ARABIC \s 1 ">
        <w:r w:rsidR="004675BB">
          <w:rPr>
            <w:noProof/>
          </w:rPr>
          <w:t>8</w:t>
        </w:r>
      </w:fldSimple>
      <w:r>
        <w:t xml:space="preserve">: </w:t>
      </w:r>
      <w:r w:rsidRPr="003F3747">
        <w:t>Survey items from SF-36 used to calculate MH scores.</w:t>
      </w:r>
      <w:bookmarkEnd w:id="559"/>
      <w:bookmarkEnd w:id="560"/>
    </w:p>
    <w:tbl>
      <w:tblPr>
        <w:tblStyle w:val="TableGrid"/>
        <w:tblW w:w="0" w:type="auto"/>
        <w:tblLook w:val="04A0" w:firstRow="1" w:lastRow="0" w:firstColumn="1" w:lastColumn="0" w:noHBand="0" w:noVBand="1"/>
      </w:tblPr>
      <w:tblGrid>
        <w:gridCol w:w="1129"/>
        <w:gridCol w:w="7881"/>
      </w:tblGrid>
      <w:tr w:rsidR="001615A1" w:rsidRPr="00D353E9" w14:paraId="04079ED6" w14:textId="77777777" w:rsidTr="005673D5">
        <w:tc>
          <w:tcPr>
            <w:tcW w:w="1129" w:type="dxa"/>
          </w:tcPr>
          <w:p w14:paraId="32E7CE97" w14:textId="77777777" w:rsidR="001615A1" w:rsidRPr="00D353E9" w:rsidRDefault="001615A1" w:rsidP="005673D5">
            <w:pPr>
              <w:rPr>
                <w:b/>
              </w:rPr>
            </w:pPr>
            <w:r>
              <w:rPr>
                <w:b/>
              </w:rPr>
              <w:t>MH</w:t>
            </w:r>
            <w:r w:rsidRPr="00D353E9">
              <w:rPr>
                <w:b/>
              </w:rPr>
              <w:t xml:space="preserve"> item</w:t>
            </w:r>
          </w:p>
        </w:tc>
        <w:tc>
          <w:tcPr>
            <w:tcW w:w="7881" w:type="dxa"/>
          </w:tcPr>
          <w:p w14:paraId="01ED349A" w14:textId="77777777" w:rsidR="001615A1" w:rsidRPr="00D353E9" w:rsidRDefault="001615A1" w:rsidP="005673D5">
            <w:pPr>
              <w:rPr>
                <w:b/>
              </w:rPr>
            </w:pPr>
            <w:r>
              <w:rPr>
                <w:b/>
              </w:rPr>
              <w:t>MH</w:t>
            </w:r>
            <w:r w:rsidRPr="00D353E9">
              <w:rPr>
                <w:b/>
              </w:rPr>
              <w:t xml:space="preserve"> activity</w:t>
            </w:r>
          </w:p>
        </w:tc>
      </w:tr>
      <w:tr w:rsidR="001615A1" w14:paraId="1BA16EF8" w14:textId="77777777" w:rsidTr="005673D5">
        <w:tc>
          <w:tcPr>
            <w:tcW w:w="1129" w:type="dxa"/>
          </w:tcPr>
          <w:p w14:paraId="336535A3" w14:textId="77777777" w:rsidR="001615A1" w:rsidRDefault="001615A1" w:rsidP="005673D5">
            <w:r>
              <w:t>MH1</w:t>
            </w:r>
          </w:p>
        </w:tc>
        <w:tc>
          <w:tcPr>
            <w:tcW w:w="7881" w:type="dxa"/>
          </w:tcPr>
          <w:p w14:paraId="4CC77A08" w14:textId="77777777" w:rsidR="001615A1" w:rsidRDefault="001615A1" w:rsidP="005673D5">
            <w:r>
              <w:t>Have you been a very nervous person</w:t>
            </w:r>
          </w:p>
        </w:tc>
      </w:tr>
      <w:tr w:rsidR="001615A1" w14:paraId="50ACEC49" w14:textId="77777777" w:rsidTr="005673D5">
        <w:tc>
          <w:tcPr>
            <w:tcW w:w="1129" w:type="dxa"/>
          </w:tcPr>
          <w:p w14:paraId="1B2AEB06" w14:textId="684A51D1" w:rsidR="001615A1" w:rsidRDefault="00375213" w:rsidP="005673D5">
            <w:r>
              <w:t>MH</w:t>
            </w:r>
            <w:r w:rsidR="001615A1">
              <w:t>2</w:t>
            </w:r>
          </w:p>
        </w:tc>
        <w:tc>
          <w:tcPr>
            <w:tcW w:w="7881" w:type="dxa"/>
          </w:tcPr>
          <w:p w14:paraId="5887113B" w14:textId="77777777" w:rsidR="001615A1" w:rsidRDefault="001615A1" w:rsidP="005673D5">
            <w:r>
              <w:t>Have you felt so down in the dumps that nothing could cheer you up</w:t>
            </w:r>
          </w:p>
        </w:tc>
      </w:tr>
      <w:tr w:rsidR="001615A1" w14:paraId="5BA4D8E2" w14:textId="77777777" w:rsidTr="005673D5">
        <w:tc>
          <w:tcPr>
            <w:tcW w:w="1129" w:type="dxa"/>
          </w:tcPr>
          <w:p w14:paraId="14F17CEC" w14:textId="3BB7FB18" w:rsidR="001615A1" w:rsidRDefault="00375213" w:rsidP="005673D5">
            <w:r>
              <w:t>MH</w:t>
            </w:r>
            <w:r w:rsidR="001615A1">
              <w:t>3</w:t>
            </w:r>
          </w:p>
        </w:tc>
        <w:tc>
          <w:tcPr>
            <w:tcW w:w="7881" w:type="dxa"/>
          </w:tcPr>
          <w:p w14:paraId="0F521964" w14:textId="77777777" w:rsidR="001615A1" w:rsidRDefault="001615A1" w:rsidP="005673D5">
            <w:r>
              <w:t>Have you felt calm and peaceful</w:t>
            </w:r>
          </w:p>
        </w:tc>
      </w:tr>
      <w:tr w:rsidR="001615A1" w14:paraId="2BD3F9F7" w14:textId="77777777" w:rsidTr="005673D5">
        <w:tc>
          <w:tcPr>
            <w:tcW w:w="1129" w:type="dxa"/>
          </w:tcPr>
          <w:p w14:paraId="5E2141D9" w14:textId="5D913F35" w:rsidR="001615A1" w:rsidRDefault="00375213" w:rsidP="005673D5">
            <w:r>
              <w:t>MH</w:t>
            </w:r>
            <w:r w:rsidR="001615A1">
              <w:t>4</w:t>
            </w:r>
          </w:p>
        </w:tc>
        <w:tc>
          <w:tcPr>
            <w:tcW w:w="7881" w:type="dxa"/>
          </w:tcPr>
          <w:p w14:paraId="3CE80350" w14:textId="77777777" w:rsidR="001615A1" w:rsidRDefault="001615A1" w:rsidP="005673D5">
            <w:r>
              <w:t>Have you felt down</w:t>
            </w:r>
          </w:p>
        </w:tc>
      </w:tr>
      <w:tr w:rsidR="001615A1" w14:paraId="3F90C9E8" w14:textId="77777777" w:rsidTr="005673D5">
        <w:tc>
          <w:tcPr>
            <w:tcW w:w="1129" w:type="dxa"/>
          </w:tcPr>
          <w:p w14:paraId="7E2953C4" w14:textId="3C16D757" w:rsidR="001615A1" w:rsidRDefault="00375213" w:rsidP="005673D5">
            <w:r>
              <w:t>MH</w:t>
            </w:r>
            <w:r w:rsidR="001615A1">
              <w:t>5</w:t>
            </w:r>
          </w:p>
        </w:tc>
        <w:tc>
          <w:tcPr>
            <w:tcW w:w="7881" w:type="dxa"/>
          </w:tcPr>
          <w:p w14:paraId="127F7AA5" w14:textId="77777777" w:rsidR="001615A1" w:rsidRDefault="001615A1" w:rsidP="005673D5">
            <w:r>
              <w:t>Have you been a happy person</w:t>
            </w:r>
          </w:p>
        </w:tc>
      </w:tr>
    </w:tbl>
    <w:p w14:paraId="309EAB70" w14:textId="77777777" w:rsidR="001615A1" w:rsidRDefault="001615A1" w:rsidP="001615A1">
      <w:pPr>
        <w:rPr>
          <w:b/>
        </w:rPr>
      </w:pPr>
    </w:p>
    <w:p w14:paraId="5223BF94" w14:textId="59BDAB25" w:rsidR="001615A1" w:rsidRDefault="001615A1" w:rsidP="001615A1">
      <w:r>
        <w:t>The response options and coding are shown in Table 12-</w:t>
      </w:r>
      <w:r w:rsidR="00465E0C">
        <w:t>9</w:t>
      </w:r>
      <w:r>
        <w:t>.</w:t>
      </w:r>
    </w:p>
    <w:p w14:paraId="6CC383E1" w14:textId="6630ADC3" w:rsidR="001615A1" w:rsidRDefault="001615A1" w:rsidP="00BA1E45">
      <w:pPr>
        <w:pStyle w:val="Caption"/>
        <w:keepNext/>
        <w:spacing w:after="0"/>
      </w:pPr>
      <w:bookmarkStart w:id="561" w:name="_Toc446590871"/>
      <w:bookmarkStart w:id="562" w:name="_Toc452470105"/>
      <w:r>
        <w:t xml:space="preserve">Table </w:t>
      </w:r>
      <w:fldSimple w:instr=" STYLEREF 1 \s ">
        <w:r w:rsidR="004675BB">
          <w:rPr>
            <w:noProof/>
          </w:rPr>
          <w:t>12</w:t>
        </w:r>
      </w:fldSimple>
      <w:r w:rsidR="003D2D66">
        <w:noBreakHyphen/>
      </w:r>
      <w:fldSimple w:instr=" SEQ Table \* ARABIC \s 1 ">
        <w:r w:rsidR="004675BB">
          <w:rPr>
            <w:noProof/>
          </w:rPr>
          <w:t>9</w:t>
        </w:r>
      </w:fldSimple>
      <w:r>
        <w:t xml:space="preserve">: </w:t>
      </w:r>
      <w:r w:rsidRPr="003951F0">
        <w:t>Response options for survey items from SF-36 used to calculate MH</w:t>
      </w:r>
      <w:r w:rsidR="00BA1E45">
        <w:t>3 and MH5</w:t>
      </w:r>
      <w:r w:rsidRPr="003951F0">
        <w:t xml:space="preserve"> scores.</w:t>
      </w:r>
      <w:bookmarkEnd w:id="561"/>
      <w:bookmarkEnd w:id="562"/>
    </w:p>
    <w:tbl>
      <w:tblPr>
        <w:tblStyle w:val="TableGrid"/>
        <w:tblW w:w="0" w:type="auto"/>
        <w:tblLook w:val="04A0" w:firstRow="1" w:lastRow="0" w:firstColumn="1" w:lastColumn="0" w:noHBand="0" w:noVBand="1"/>
      </w:tblPr>
      <w:tblGrid>
        <w:gridCol w:w="1129"/>
        <w:gridCol w:w="2835"/>
        <w:gridCol w:w="2694"/>
      </w:tblGrid>
      <w:tr w:rsidR="001615A1" w14:paraId="58856E64" w14:textId="77777777" w:rsidTr="005673D5">
        <w:tc>
          <w:tcPr>
            <w:tcW w:w="1129" w:type="dxa"/>
          </w:tcPr>
          <w:p w14:paraId="23A733AB" w14:textId="77777777" w:rsidR="001615A1" w:rsidRDefault="001615A1" w:rsidP="005673D5">
            <w:pPr>
              <w:jc w:val="center"/>
              <w:rPr>
                <w:b/>
              </w:rPr>
            </w:pPr>
            <w:r>
              <w:rPr>
                <w:b/>
              </w:rPr>
              <w:t>Code</w:t>
            </w:r>
          </w:p>
        </w:tc>
        <w:tc>
          <w:tcPr>
            <w:tcW w:w="2835" w:type="dxa"/>
          </w:tcPr>
          <w:p w14:paraId="6075F45F" w14:textId="77777777" w:rsidR="001615A1" w:rsidRDefault="001615A1" w:rsidP="005673D5">
            <w:pPr>
              <w:jc w:val="center"/>
              <w:rPr>
                <w:b/>
              </w:rPr>
            </w:pPr>
            <w:r>
              <w:rPr>
                <w:b/>
              </w:rPr>
              <w:t>Recode for MH3 and MH5</w:t>
            </w:r>
          </w:p>
        </w:tc>
        <w:tc>
          <w:tcPr>
            <w:tcW w:w="2694" w:type="dxa"/>
          </w:tcPr>
          <w:p w14:paraId="282CC4C4" w14:textId="77777777" w:rsidR="001615A1" w:rsidRDefault="001615A1" w:rsidP="005673D5">
            <w:pPr>
              <w:jc w:val="center"/>
              <w:rPr>
                <w:b/>
              </w:rPr>
            </w:pPr>
            <w:r>
              <w:rPr>
                <w:b/>
              </w:rPr>
              <w:t>Response</w:t>
            </w:r>
          </w:p>
        </w:tc>
      </w:tr>
      <w:tr w:rsidR="001615A1" w14:paraId="3A50E652" w14:textId="77777777" w:rsidTr="005673D5">
        <w:tc>
          <w:tcPr>
            <w:tcW w:w="1129" w:type="dxa"/>
          </w:tcPr>
          <w:p w14:paraId="11E8CE58" w14:textId="77777777" w:rsidR="001615A1" w:rsidRPr="00FB13B3" w:rsidRDefault="001615A1" w:rsidP="005673D5">
            <w:pPr>
              <w:jc w:val="center"/>
            </w:pPr>
            <w:r w:rsidRPr="00FB13B3">
              <w:t>1</w:t>
            </w:r>
          </w:p>
        </w:tc>
        <w:tc>
          <w:tcPr>
            <w:tcW w:w="2835" w:type="dxa"/>
          </w:tcPr>
          <w:p w14:paraId="2B40BB8B" w14:textId="77777777" w:rsidR="001615A1" w:rsidRPr="00FB13B3" w:rsidRDefault="001615A1" w:rsidP="005673D5">
            <w:pPr>
              <w:jc w:val="center"/>
            </w:pPr>
            <w:r>
              <w:t>6</w:t>
            </w:r>
          </w:p>
        </w:tc>
        <w:tc>
          <w:tcPr>
            <w:tcW w:w="2694" w:type="dxa"/>
          </w:tcPr>
          <w:p w14:paraId="6D679876" w14:textId="77777777" w:rsidR="001615A1" w:rsidRPr="00FB13B3" w:rsidRDefault="001615A1" w:rsidP="005673D5">
            <w:pPr>
              <w:jc w:val="center"/>
            </w:pPr>
            <w:r>
              <w:t>all of the time</w:t>
            </w:r>
          </w:p>
        </w:tc>
      </w:tr>
      <w:tr w:rsidR="001615A1" w14:paraId="259D18E8" w14:textId="77777777" w:rsidTr="005673D5">
        <w:tc>
          <w:tcPr>
            <w:tcW w:w="1129" w:type="dxa"/>
          </w:tcPr>
          <w:p w14:paraId="4CA0B094" w14:textId="77777777" w:rsidR="001615A1" w:rsidRPr="00FB13B3" w:rsidRDefault="001615A1" w:rsidP="005673D5">
            <w:pPr>
              <w:jc w:val="center"/>
            </w:pPr>
            <w:r w:rsidRPr="00FB13B3">
              <w:t>2</w:t>
            </w:r>
          </w:p>
        </w:tc>
        <w:tc>
          <w:tcPr>
            <w:tcW w:w="2835" w:type="dxa"/>
          </w:tcPr>
          <w:p w14:paraId="4BA300F8" w14:textId="77777777" w:rsidR="001615A1" w:rsidRPr="00FB13B3" w:rsidRDefault="001615A1" w:rsidP="005673D5">
            <w:pPr>
              <w:jc w:val="center"/>
            </w:pPr>
            <w:r>
              <w:t>5</w:t>
            </w:r>
          </w:p>
        </w:tc>
        <w:tc>
          <w:tcPr>
            <w:tcW w:w="2694" w:type="dxa"/>
          </w:tcPr>
          <w:p w14:paraId="476916D1" w14:textId="77777777" w:rsidR="001615A1" w:rsidRPr="00FB13B3" w:rsidRDefault="001615A1" w:rsidP="005673D5">
            <w:pPr>
              <w:jc w:val="center"/>
            </w:pPr>
            <w:r>
              <w:t>most of the time</w:t>
            </w:r>
          </w:p>
        </w:tc>
      </w:tr>
      <w:tr w:rsidR="001615A1" w14:paraId="3893F9C4" w14:textId="77777777" w:rsidTr="005673D5">
        <w:tc>
          <w:tcPr>
            <w:tcW w:w="1129" w:type="dxa"/>
          </w:tcPr>
          <w:p w14:paraId="16D152FA" w14:textId="77777777" w:rsidR="001615A1" w:rsidRPr="00FB13B3" w:rsidRDefault="001615A1" w:rsidP="005673D5">
            <w:pPr>
              <w:jc w:val="center"/>
            </w:pPr>
            <w:r w:rsidRPr="00FB13B3">
              <w:t>3</w:t>
            </w:r>
          </w:p>
        </w:tc>
        <w:tc>
          <w:tcPr>
            <w:tcW w:w="2835" w:type="dxa"/>
          </w:tcPr>
          <w:p w14:paraId="7768FA5D" w14:textId="77777777" w:rsidR="001615A1" w:rsidRPr="00FB13B3" w:rsidRDefault="001615A1" w:rsidP="005673D5">
            <w:pPr>
              <w:jc w:val="center"/>
            </w:pPr>
            <w:r>
              <w:t>4</w:t>
            </w:r>
          </w:p>
        </w:tc>
        <w:tc>
          <w:tcPr>
            <w:tcW w:w="2694" w:type="dxa"/>
          </w:tcPr>
          <w:p w14:paraId="1159AECF" w14:textId="77777777" w:rsidR="001615A1" w:rsidRPr="00FB13B3" w:rsidRDefault="001615A1" w:rsidP="005673D5">
            <w:pPr>
              <w:jc w:val="center"/>
            </w:pPr>
            <w:r>
              <w:t>a good bit of the time</w:t>
            </w:r>
          </w:p>
        </w:tc>
      </w:tr>
      <w:tr w:rsidR="001615A1" w14:paraId="0F3E478D" w14:textId="77777777" w:rsidTr="005673D5">
        <w:tc>
          <w:tcPr>
            <w:tcW w:w="1129" w:type="dxa"/>
          </w:tcPr>
          <w:p w14:paraId="1FE1A162" w14:textId="77777777" w:rsidR="001615A1" w:rsidRPr="00FB13B3" w:rsidRDefault="001615A1" w:rsidP="005673D5">
            <w:pPr>
              <w:jc w:val="center"/>
            </w:pPr>
            <w:r w:rsidRPr="00FB13B3">
              <w:t>4</w:t>
            </w:r>
          </w:p>
        </w:tc>
        <w:tc>
          <w:tcPr>
            <w:tcW w:w="2835" w:type="dxa"/>
          </w:tcPr>
          <w:p w14:paraId="2DF8E387" w14:textId="77777777" w:rsidR="001615A1" w:rsidRPr="00FB13B3" w:rsidRDefault="001615A1" w:rsidP="005673D5">
            <w:pPr>
              <w:jc w:val="center"/>
            </w:pPr>
            <w:r>
              <w:t>3</w:t>
            </w:r>
          </w:p>
        </w:tc>
        <w:tc>
          <w:tcPr>
            <w:tcW w:w="2694" w:type="dxa"/>
          </w:tcPr>
          <w:p w14:paraId="403D6AFD" w14:textId="77777777" w:rsidR="001615A1" w:rsidRPr="00FB13B3" w:rsidRDefault="001615A1" w:rsidP="005673D5">
            <w:pPr>
              <w:jc w:val="center"/>
            </w:pPr>
            <w:r>
              <w:t>some of the time</w:t>
            </w:r>
          </w:p>
        </w:tc>
      </w:tr>
      <w:tr w:rsidR="001615A1" w14:paraId="574FB14D" w14:textId="77777777" w:rsidTr="005673D5">
        <w:tc>
          <w:tcPr>
            <w:tcW w:w="1129" w:type="dxa"/>
          </w:tcPr>
          <w:p w14:paraId="634BA551" w14:textId="77777777" w:rsidR="001615A1" w:rsidRPr="00FB13B3" w:rsidRDefault="001615A1" w:rsidP="005673D5">
            <w:pPr>
              <w:jc w:val="center"/>
            </w:pPr>
            <w:r w:rsidRPr="00FB13B3">
              <w:t>5</w:t>
            </w:r>
          </w:p>
        </w:tc>
        <w:tc>
          <w:tcPr>
            <w:tcW w:w="2835" w:type="dxa"/>
          </w:tcPr>
          <w:p w14:paraId="6811FDFF" w14:textId="77777777" w:rsidR="001615A1" w:rsidRPr="00FB13B3" w:rsidRDefault="001615A1" w:rsidP="005673D5">
            <w:pPr>
              <w:jc w:val="center"/>
            </w:pPr>
            <w:r>
              <w:t>2</w:t>
            </w:r>
          </w:p>
        </w:tc>
        <w:tc>
          <w:tcPr>
            <w:tcW w:w="2694" w:type="dxa"/>
          </w:tcPr>
          <w:p w14:paraId="154A1D38" w14:textId="77777777" w:rsidR="001615A1" w:rsidRPr="00FB13B3" w:rsidRDefault="001615A1" w:rsidP="005673D5">
            <w:pPr>
              <w:jc w:val="center"/>
            </w:pPr>
            <w:r>
              <w:t>a little of the time</w:t>
            </w:r>
          </w:p>
        </w:tc>
      </w:tr>
      <w:tr w:rsidR="001615A1" w14:paraId="57842D52" w14:textId="77777777" w:rsidTr="005673D5">
        <w:tc>
          <w:tcPr>
            <w:tcW w:w="1129" w:type="dxa"/>
          </w:tcPr>
          <w:p w14:paraId="2751CD83" w14:textId="77777777" w:rsidR="001615A1" w:rsidRPr="00FB13B3" w:rsidRDefault="001615A1" w:rsidP="005673D5">
            <w:pPr>
              <w:jc w:val="center"/>
            </w:pPr>
            <w:r w:rsidRPr="00FB13B3">
              <w:t>6</w:t>
            </w:r>
          </w:p>
        </w:tc>
        <w:tc>
          <w:tcPr>
            <w:tcW w:w="2835" w:type="dxa"/>
          </w:tcPr>
          <w:p w14:paraId="0845DBB5" w14:textId="77777777" w:rsidR="001615A1" w:rsidRPr="00FB13B3" w:rsidRDefault="001615A1" w:rsidP="005673D5">
            <w:pPr>
              <w:jc w:val="center"/>
            </w:pPr>
            <w:r>
              <w:t>1</w:t>
            </w:r>
          </w:p>
        </w:tc>
        <w:tc>
          <w:tcPr>
            <w:tcW w:w="2694" w:type="dxa"/>
          </w:tcPr>
          <w:p w14:paraId="7B0A5C4F" w14:textId="77777777" w:rsidR="001615A1" w:rsidRPr="00FB13B3" w:rsidRDefault="001615A1" w:rsidP="005673D5">
            <w:pPr>
              <w:jc w:val="center"/>
            </w:pPr>
            <w:r>
              <w:t>none of the time</w:t>
            </w:r>
          </w:p>
        </w:tc>
      </w:tr>
    </w:tbl>
    <w:p w14:paraId="04CB8EEA" w14:textId="77777777" w:rsidR="001615A1" w:rsidRDefault="001615A1" w:rsidP="001615A1"/>
    <w:p w14:paraId="10365E9C" w14:textId="77777777" w:rsidR="001615A1" w:rsidRDefault="001615A1" w:rsidP="001615A1">
      <w:r>
        <w:t>Raw scores were calculated as the sum of (recoded) scale items and transformed to a 0 to 100 scale according to the formula:</w:t>
      </w:r>
    </w:p>
    <w:p w14:paraId="10D8319C" w14:textId="77777777" w:rsidR="001615A1" w:rsidRDefault="001615A1" w:rsidP="001615A1"/>
    <w:p w14:paraId="50F3E438" w14:textId="77777777" w:rsidR="001615A1" w:rsidRPr="00743500" w:rsidRDefault="001615A1" w:rsidP="001615A1">
      <m:oMathPara>
        <m:oMath>
          <m:r>
            <m:rPr>
              <m:nor/>
            </m:rPr>
            <m:t>Transformed score</m:t>
          </m:r>
          <m:r>
            <m:rPr>
              <m:nor/>
            </m:rPr>
            <w:rPr>
              <w:rFonts w:ascii="Cambria Math" w:hAnsi="Cambria Math"/>
            </w:rPr>
            <m:t>=</m:t>
          </m:r>
          <m:f>
            <m:fPr>
              <m:ctrlPr>
                <w:rPr>
                  <w:rFonts w:ascii="Cambria Math" w:hAnsi="Cambria Math"/>
                </w:rPr>
              </m:ctrlPr>
            </m:fPr>
            <m:num>
              <m:r>
                <m:rPr>
                  <m:nor/>
                </m:rPr>
                <m:t>Raw score</m:t>
              </m:r>
              <m:r>
                <m:rPr>
                  <m:sty m:val="p"/>
                </m:rPr>
                <w:rPr>
                  <w:rFonts w:ascii="Cambria Math" w:hAnsi="Cambria Math"/>
                </w:rPr>
                <m:t>-</m:t>
              </m:r>
              <m:r>
                <m:rPr>
                  <m:nor/>
                </m:rPr>
                <m:t>Minimum possible raw score</m:t>
              </m:r>
            </m:num>
            <m:den>
              <m:r>
                <m:rPr>
                  <m:nor/>
                </m:rPr>
                <m:t>Possible raw score range</m:t>
              </m:r>
            </m:den>
          </m:f>
          <m:r>
            <m:rPr>
              <m:nor/>
            </m:rPr>
            <w:rPr>
              <w:rFonts w:ascii="Cambria Math" w:hAnsi="Cambria Math"/>
            </w:rPr>
            <m:t>×</m:t>
          </m:r>
          <m:r>
            <m:rPr>
              <m:nor/>
            </m:rPr>
            <m:t>100</m:t>
          </m:r>
        </m:oMath>
      </m:oMathPara>
    </w:p>
    <w:p w14:paraId="37871B2D" w14:textId="77777777" w:rsidR="001615A1" w:rsidRDefault="001615A1" w:rsidP="001615A1"/>
    <w:p w14:paraId="552A573A" w14:textId="77777777" w:rsidR="001615A1" w:rsidRDefault="001615A1" w:rsidP="001615A1">
      <w:r>
        <w:t>All scores are positively scored so that higher scores represent better mental health.</w:t>
      </w:r>
    </w:p>
    <w:p w14:paraId="546129A8" w14:textId="77777777" w:rsidR="001615A1" w:rsidRDefault="001615A1" w:rsidP="001615A1">
      <w:pPr>
        <w:rPr>
          <w:b/>
        </w:rPr>
      </w:pPr>
    </w:p>
    <w:p w14:paraId="2E87E6DA" w14:textId="77777777" w:rsidR="001615A1" w:rsidRPr="00702C03" w:rsidRDefault="001615A1" w:rsidP="001615A1">
      <w:r>
        <w:t>Table 12-10</w:t>
      </w:r>
      <w:r w:rsidRPr="00702C03">
        <w:t xml:space="preserve"> shows the number of ALSWH participants with a mental health score that was used in the analyses.</w:t>
      </w:r>
    </w:p>
    <w:p w14:paraId="2EB0045A" w14:textId="77777777" w:rsidR="001615A1" w:rsidRPr="00CD4F34" w:rsidRDefault="001615A1" w:rsidP="001615A1">
      <w:pPr>
        <w:rPr>
          <w:b/>
        </w:rPr>
      </w:pPr>
    </w:p>
    <w:p w14:paraId="31A3AB4A" w14:textId="2CA8AA29" w:rsidR="001615A1" w:rsidRDefault="001615A1" w:rsidP="00465E0C">
      <w:pPr>
        <w:pStyle w:val="Caption"/>
        <w:keepNext/>
        <w:spacing w:after="0"/>
      </w:pPr>
      <w:bookmarkStart w:id="563" w:name="_Toc446590872"/>
      <w:bookmarkStart w:id="564" w:name="_Toc452470106"/>
      <w:r>
        <w:lastRenderedPageBreak/>
        <w:t xml:space="preserve">Table </w:t>
      </w:r>
      <w:fldSimple w:instr=" STYLEREF 1 \s ">
        <w:r w:rsidR="004675BB">
          <w:rPr>
            <w:noProof/>
          </w:rPr>
          <w:t>12</w:t>
        </w:r>
      </w:fldSimple>
      <w:r w:rsidR="003D2D66">
        <w:noBreakHyphen/>
      </w:r>
      <w:fldSimple w:instr=" SEQ Table \* ARABIC \s 1 ">
        <w:r w:rsidR="004675BB">
          <w:rPr>
            <w:noProof/>
          </w:rPr>
          <w:t>10</w:t>
        </w:r>
      </w:fldSimple>
      <w:r>
        <w:t xml:space="preserve">: </w:t>
      </w:r>
      <w:r w:rsidRPr="00E303C2">
        <w:t>The number of ALSWH participants with a mental health score that was used in projection modelling.</w:t>
      </w:r>
      <w:bookmarkEnd w:id="563"/>
      <w:bookmarkEnd w:id="564"/>
    </w:p>
    <w:tbl>
      <w:tblPr>
        <w:tblStyle w:val="TableGrid"/>
        <w:tblW w:w="0" w:type="auto"/>
        <w:tblLook w:val="04A0" w:firstRow="1" w:lastRow="0" w:firstColumn="1" w:lastColumn="0" w:noHBand="0" w:noVBand="1"/>
      </w:tblPr>
      <w:tblGrid>
        <w:gridCol w:w="1838"/>
        <w:gridCol w:w="1024"/>
        <w:gridCol w:w="1025"/>
        <w:gridCol w:w="1024"/>
        <w:gridCol w:w="1025"/>
        <w:gridCol w:w="1024"/>
        <w:gridCol w:w="1025"/>
        <w:gridCol w:w="1025"/>
      </w:tblGrid>
      <w:tr w:rsidR="001615A1" w:rsidRPr="003362E6" w14:paraId="5DF49653" w14:textId="77777777" w:rsidTr="005673D5">
        <w:tc>
          <w:tcPr>
            <w:tcW w:w="1838" w:type="dxa"/>
          </w:tcPr>
          <w:p w14:paraId="6EEF115E" w14:textId="77777777" w:rsidR="001615A1" w:rsidRPr="003362E6" w:rsidRDefault="001615A1" w:rsidP="005673D5"/>
        </w:tc>
        <w:tc>
          <w:tcPr>
            <w:tcW w:w="1024" w:type="dxa"/>
          </w:tcPr>
          <w:p w14:paraId="647A3B08" w14:textId="77777777" w:rsidR="001615A1" w:rsidRPr="003362E6" w:rsidRDefault="001615A1" w:rsidP="005673D5">
            <w:pPr>
              <w:jc w:val="center"/>
              <w:rPr>
                <w:b/>
              </w:rPr>
            </w:pPr>
            <w:r w:rsidRPr="003362E6">
              <w:rPr>
                <w:b/>
              </w:rPr>
              <w:t>S1</w:t>
            </w:r>
          </w:p>
        </w:tc>
        <w:tc>
          <w:tcPr>
            <w:tcW w:w="1025" w:type="dxa"/>
          </w:tcPr>
          <w:p w14:paraId="403793B9" w14:textId="77777777" w:rsidR="001615A1" w:rsidRPr="003362E6" w:rsidRDefault="001615A1" w:rsidP="005673D5">
            <w:pPr>
              <w:jc w:val="center"/>
              <w:rPr>
                <w:b/>
              </w:rPr>
            </w:pPr>
            <w:r w:rsidRPr="003362E6">
              <w:rPr>
                <w:b/>
              </w:rPr>
              <w:t>S2</w:t>
            </w:r>
          </w:p>
        </w:tc>
        <w:tc>
          <w:tcPr>
            <w:tcW w:w="1024" w:type="dxa"/>
          </w:tcPr>
          <w:p w14:paraId="2F2AF6AD" w14:textId="77777777" w:rsidR="001615A1" w:rsidRPr="003362E6" w:rsidRDefault="001615A1" w:rsidP="005673D5">
            <w:pPr>
              <w:jc w:val="center"/>
              <w:rPr>
                <w:b/>
              </w:rPr>
            </w:pPr>
            <w:r w:rsidRPr="003362E6">
              <w:rPr>
                <w:b/>
              </w:rPr>
              <w:t>S3</w:t>
            </w:r>
          </w:p>
        </w:tc>
        <w:tc>
          <w:tcPr>
            <w:tcW w:w="1025" w:type="dxa"/>
          </w:tcPr>
          <w:p w14:paraId="1E4615DA" w14:textId="77777777" w:rsidR="001615A1" w:rsidRPr="003362E6" w:rsidRDefault="001615A1" w:rsidP="005673D5">
            <w:pPr>
              <w:jc w:val="center"/>
              <w:rPr>
                <w:b/>
              </w:rPr>
            </w:pPr>
            <w:r w:rsidRPr="003362E6">
              <w:rPr>
                <w:b/>
              </w:rPr>
              <w:t>S4</w:t>
            </w:r>
          </w:p>
        </w:tc>
        <w:tc>
          <w:tcPr>
            <w:tcW w:w="1024" w:type="dxa"/>
          </w:tcPr>
          <w:p w14:paraId="01C11F38" w14:textId="77777777" w:rsidR="001615A1" w:rsidRPr="003362E6" w:rsidRDefault="001615A1" w:rsidP="005673D5">
            <w:pPr>
              <w:jc w:val="center"/>
              <w:rPr>
                <w:b/>
              </w:rPr>
            </w:pPr>
            <w:r w:rsidRPr="003362E6">
              <w:rPr>
                <w:b/>
              </w:rPr>
              <w:t>S5</w:t>
            </w:r>
          </w:p>
        </w:tc>
        <w:tc>
          <w:tcPr>
            <w:tcW w:w="1025" w:type="dxa"/>
          </w:tcPr>
          <w:p w14:paraId="68D764B5" w14:textId="77777777" w:rsidR="001615A1" w:rsidRPr="003362E6" w:rsidRDefault="001615A1" w:rsidP="005673D5">
            <w:pPr>
              <w:jc w:val="center"/>
              <w:rPr>
                <w:b/>
              </w:rPr>
            </w:pPr>
            <w:r w:rsidRPr="003362E6">
              <w:rPr>
                <w:b/>
              </w:rPr>
              <w:t>S6</w:t>
            </w:r>
          </w:p>
        </w:tc>
        <w:tc>
          <w:tcPr>
            <w:tcW w:w="1025" w:type="dxa"/>
          </w:tcPr>
          <w:p w14:paraId="2A3F6AE5" w14:textId="77777777" w:rsidR="001615A1" w:rsidRPr="003362E6" w:rsidRDefault="001615A1" w:rsidP="005673D5">
            <w:pPr>
              <w:jc w:val="center"/>
              <w:rPr>
                <w:b/>
              </w:rPr>
            </w:pPr>
            <w:r w:rsidRPr="003362E6">
              <w:rPr>
                <w:b/>
              </w:rPr>
              <w:t>S7</w:t>
            </w:r>
          </w:p>
        </w:tc>
      </w:tr>
      <w:tr w:rsidR="001615A1" w:rsidRPr="003362E6" w14:paraId="18313A55" w14:textId="77777777" w:rsidTr="005673D5">
        <w:tc>
          <w:tcPr>
            <w:tcW w:w="1838" w:type="dxa"/>
          </w:tcPr>
          <w:p w14:paraId="0B37E4C4" w14:textId="77777777" w:rsidR="001615A1" w:rsidRPr="003362E6" w:rsidRDefault="001615A1" w:rsidP="005673D5">
            <w:pPr>
              <w:rPr>
                <w:b/>
              </w:rPr>
            </w:pPr>
            <w:r w:rsidRPr="003362E6">
              <w:rPr>
                <w:b/>
              </w:rPr>
              <w:t>1921-26 cohort</w:t>
            </w:r>
          </w:p>
        </w:tc>
        <w:tc>
          <w:tcPr>
            <w:tcW w:w="1024" w:type="dxa"/>
            <w:vAlign w:val="center"/>
          </w:tcPr>
          <w:p w14:paraId="7A4FFB48" w14:textId="77777777" w:rsidR="001615A1" w:rsidRPr="003362E6" w:rsidRDefault="001615A1" w:rsidP="005673D5">
            <w:pPr>
              <w:jc w:val="center"/>
            </w:pPr>
            <w:r>
              <w:t>12019</w:t>
            </w:r>
          </w:p>
        </w:tc>
        <w:tc>
          <w:tcPr>
            <w:tcW w:w="1025" w:type="dxa"/>
            <w:vAlign w:val="center"/>
          </w:tcPr>
          <w:p w14:paraId="6967EF51" w14:textId="77777777" w:rsidR="001615A1" w:rsidRPr="003362E6" w:rsidRDefault="001615A1" w:rsidP="005673D5">
            <w:pPr>
              <w:jc w:val="center"/>
            </w:pPr>
            <w:r>
              <w:t>10253</w:t>
            </w:r>
          </w:p>
        </w:tc>
        <w:tc>
          <w:tcPr>
            <w:tcW w:w="1024" w:type="dxa"/>
            <w:vAlign w:val="center"/>
          </w:tcPr>
          <w:p w14:paraId="5354E17F" w14:textId="77777777" w:rsidR="001615A1" w:rsidRPr="003362E6" w:rsidRDefault="001615A1" w:rsidP="005673D5">
            <w:pPr>
              <w:jc w:val="center"/>
            </w:pPr>
            <w:r>
              <w:t>8138</w:t>
            </w:r>
          </w:p>
        </w:tc>
        <w:tc>
          <w:tcPr>
            <w:tcW w:w="1025" w:type="dxa"/>
            <w:vAlign w:val="center"/>
          </w:tcPr>
          <w:p w14:paraId="7A5BB4A0" w14:textId="77777777" w:rsidR="001615A1" w:rsidRPr="003362E6" w:rsidRDefault="001615A1" w:rsidP="005673D5">
            <w:pPr>
              <w:jc w:val="center"/>
            </w:pPr>
            <w:r>
              <w:t>6861</w:t>
            </w:r>
          </w:p>
        </w:tc>
        <w:tc>
          <w:tcPr>
            <w:tcW w:w="1024" w:type="dxa"/>
            <w:vAlign w:val="center"/>
          </w:tcPr>
          <w:p w14:paraId="2B2D691E" w14:textId="77777777" w:rsidR="001615A1" w:rsidRPr="003362E6" w:rsidRDefault="001615A1" w:rsidP="005673D5">
            <w:pPr>
              <w:jc w:val="center"/>
            </w:pPr>
            <w:r>
              <w:t>5379</w:t>
            </w:r>
          </w:p>
        </w:tc>
        <w:tc>
          <w:tcPr>
            <w:tcW w:w="1025" w:type="dxa"/>
            <w:vAlign w:val="center"/>
          </w:tcPr>
          <w:p w14:paraId="08267BA5" w14:textId="77777777" w:rsidR="001615A1" w:rsidRPr="003362E6" w:rsidRDefault="001615A1" w:rsidP="005673D5">
            <w:pPr>
              <w:jc w:val="center"/>
            </w:pPr>
            <w:r>
              <w:t>3902</w:t>
            </w:r>
          </w:p>
        </w:tc>
        <w:tc>
          <w:tcPr>
            <w:tcW w:w="1025" w:type="dxa"/>
            <w:vAlign w:val="center"/>
          </w:tcPr>
          <w:p w14:paraId="476210F4" w14:textId="77777777" w:rsidR="001615A1" w:rsidRPr="003362E6" w:rsidRDefault="001615A1" w:rsidP="005673D5">
            <w:pPr>
              <w:jc w:val="center"/>
            </w:pPr>
          </w:p>
        </w:tc>
      </w:tr>
      <w:tr w:rsidR="001615A1" w:rsidRPr="003362E6" w14:paraId="33B81187" w14:textId="77777777" w:rsidTr="005673D5">
        <w:tc>
          <w:tcPr>
            <w:tcW w:w="1838" w:type="dxa"/>
          </w:tcPr>
          <w:p w14:paraId="3397929D" w14:textId="77777777" w:rsidR="001615A1" w:rsidRPr="003362E6" w:rsidRDefault="001615A1" w:rsidP="005673D5">
            <w:pPr>
              <w:rPr>
                <w:b/>
              </w:rPr>
            </w:pPr>
            <w:r w:rsidRPr="003362E6">
              <w:rPr>
                <w:b/>
              </w:rPr>
              <w:t>1946-51 cohort</w:t>
            </w:r>
          </w:p>
        </w:tc>
        <w:tc>
          <w:tcPr>
            <w:tcW w:w="1024" w:type="dxa"/>
            <w:vAlign w:val="center"/>
          </w:tcPr>
          <w:p w14:paraId="58E072AA" w14:textId="77777777" w:rsidR="001615A1" w:rsidRPr="003362E6" w:rsidRDefault="001615A1" w:rsidP="005673D5">
            <w:pPr>
              <w:jc w:val="center"/>
            </w:pPr>
            <w:r>
              <w:t>13581</w:t>
            </w:r>
          </w:p>
        </w:tc>
        <w:tc>
          <w:tcPr>
            <w:tcW w:w="1025" w:type="dxa"/>
            <w:vAlign w:val="center"/>
          </w:tcPr>
          <w:p w14:paraId="359BD799" w14:textId="77777777" w:rsidR="001615A1" w:rsidRPr="003362E6" w:rsidRDefault="001615A1" w:rsidP="005673D5">
            <w:pPr>
              <w:jc w:val="center"/>
            </w:pPr>
            <w:r>
              <w:t>12298</w:t>
            </w:r>
          </w:p>
        </w:tc>
        <w:tc>
          <w:tcPr>
            <w:tcW w:w="1024" w:type="dxa"/>
            <w:vAlign w:val="center"/>
          </w:tcPr>
          <w:p w14:paraId="36AADB61" w14:textId="77777777" w:rsidR="001615A1" w:rsidRPr="003362E6" w:rsidRDefault="001615A1" w:rsidP="005673D5">
            <w:pPr>
              <w:jc w:val="center"/>
            </w:pPr>
            <w:r>
              <w:t>11143</w:t>
            </w:r>
          </w:p>
        </w:tc>
        <w:tc>
          <w:tcPr>
            <w:tcW w:w="1025" w:type="dxa"/>
            <w:vAlign w:val="center"/>
          </w:tcPr>
          <w:p w14:paraId="53AEE710" w14:textId="77777777" w:rsidR="001615A1" w:rsidRPr="003362E6" w:rsidRDefault="001615A1" w:rsidP="005673D5">
            <w:pPr>
              <w:jc w:val="center"/>
            </w:pPr>
            <w:r>
              <w:t>10849</w:t>
            </w:r>
          </w:p>
        </w:tc>
        <w:tc>
          <w:tcPr>
            <w:tcW w:w="1024" w:type="dxa"/>
            <w:vAlign w:val="center"/>
          </w:tcPr>
          <w:p w14:paraId="77E32DF2" w14:textId="77777777" w:rsidR="001615A1" w:rsidRPr="003362E6" w:rsidRDefault="001615A1" w:rsidP="005673D5">
            <w:pPr>
              <w:jc w:val="center"/>
            </w:pPr>
            <w:r>
              <w:t>10592</w:t>
            </w:r>
          </w:p>
        </w:tc>
        <w:tc>
          <w:tcPr>
            <w:tcW w:w="1025" w:type="dxa"/>
            <w:vAlign w:val="center"/>
          </w:tcPr>
          <w:p w14:paraId="616694A6" w14:textId="77777777" w:rsidR="001615A1" w:rsidRPr="003362E6" w:rsidRDefault="001615A1" w:rsidP="005673D5">
            <w:pPr>
              <w:jc w:val="center"/>
            </w:pPr>
            <w:r>
              <w:t>9988</w:t>
            </w:r>
          </w:p>
        </w:tc>
        <w:tc>
          <w:tcPr>
            <w:tcW w:w="1025" w:type="dxa"/>
            <w:vAlign w:val="center"/>
          </w:tcPr>
          <w:p w14:paraId="37618856" w14:textId="77777777" w:rsidR="001615A1" w:rsidRPr="003362E6" w:rsidRDefault="001615A1" w:rsidP="005673D5">
            <w:pPr>
              <w:jc w:val="center"/>
            </w:pPr>
            <w:r>
              <w:t>9125</w:t>
            </w:r>
          </w:p>
        </w:tc>
      </w:tr>
      <w:tr w:rsidR="001615A1" w:rsidRPr="003362E6" w14:paraId="4A9C6FD9" w14:textId="77777777" w:rsidTr="005673D5">
        <w:tc>
          <w:tcPr>
            <w:tcW w:w="1838" w:type="dxa"/>
          </w:tcPr>
          <w:p w14:paraId="37852A0E" w14:textId="77777777" w:rsidR="001615A1" w:rsidRPr="003362E6" w:rsidRDefault="001615A1" w:rsidP="005673D5">
            <w:pPr>
              <w:rPr>
                <w:b/>
              </w:rPr>
            </w:pPr>
            <w:r w:rsidRPr="003362E6">
              <w:rPr>
                <w:b/>
              </w:rPr>
              <w:t>1973-78 cohort</w:t>
            </w:r>
          </w:p>
        </w:tc>
        <w:tc>
          <w:tcPr>
            <w:tcW w:w="1024" w:type="dxa"/>
            <w:vAlign w:val="center"/>
          </w:tcPr>
          <w:p w14:paraId="0AAB35E7" w14:textId="77777777" w:rsidR="001615A1" w:rsidRPr="003362E6" w:rsidRDefault="001615A1" w:rsidP="005673D5">
            <w:pPr>
              <w:jc w:val="center"/>
            </w:pPr>
            <w:r>
              <w:t>14205</w:t>
            </w:r>
          </w:p>
        </w:tc>
        <w:tc>
          <w:tcPr>
            <w:tcW w:w="1025" w:type="dxa"/>
            <w:vAlign w:val="center"/>
          </w:tcPr>
          <w:p w14:paraId="653F9816" w14:textId="77777777" w:rsidR="001615A1" w:rsidRPr="003362E6" w:rsidRDefault="001615A1" w:rsidP="005673D5">
            <w:pPr>
              <w:jc w:val="center"/>
            </w:pPr>
            <w:r>
              <w:t>9656</w:t>
            </w:r>
          </w:p>
        </w:tc>
        <w:tc>
          <w:tcPr>
            <w:tcW w:w="1024" w:type="dxa"/>
            <w:vAlign w:val="center"/>
          </w:tcPr>
          <w:p w14:paraId="53BA7489" w14:textId="77777777" w:rsidR="001615A1" w:rsidRPr="003362E6" w:rsidRDefault="001615A1" w:rsidP="005673D5">
            <w:pPr>
              <w:jc w:val="center"/>
            </w:pPr>
            <w:r>
              <w:t>9063</w:t>
            </w:r>
          </w:p>
        </w:tc>
        <w:tc>
          <w:tcPr>
            <w:tcW w:w="1025" w:type="dxa"/>
            <w:vAlign w:val="center"/>
          </w:tcPr>
          <w:p w14:paraId="33157EDE" w14:textId="77777777" w:rsidR="001615A1" w:rsidRPr="003362E6" w:rsidRDefault="001615A1" w:rsidP="005673D5">
            <w:pPr>
              <w:jc w:val="center"/>
            </w:pPr>
            <w:r>
              <w:t>9133</w:t>
            </w:r>
          </w:p>
        </w:tc>
        <w:tc>
          <w:tcPr>
            <w:tcW w:w="1024" w:type="dxa"/>
            <w:vAlign w:val="center"/>
          </w:tcPr>
          <w:p w14:paraId="5AB0CEFB" w14:textId="77777777" w:rsidR="001615A1" w:rsidRPr="003362E6" w:rsidRDefault="001615A1" w:rsidP="005673D5">
            <w:pPr>
              <w:jc w:val="center"/>
            </w:pPr>
            <w:r>
              <w:t>8194</w:t>
            </w:r>
          </w:p>
        </w:tc>
        <w:tc>
          <w:tcPr>
            <w:tcW w:w="1025" w:type="dxa"/>
            <w:vAlign w:val="center"/>
          </w:tcPr>
          <w:p w14:paraId="4C016633" w14:textId="77777777" w:rsidR="001615A1" w:rsidRPr="003362E6" w:rsidRDefault="001615A1" w:rsidP="005673D5">
            <w:pPr>
              <w:jc w:val="center"/>
            </w:pPr>
            <w:r>
              <w:t>7883</w:t>
            </w:r>
          </w:p>
        </w:tc>
        <w:tc>
          <w:tcPr>
            <w:tcW w:w="1025" w:type="dxa"/>
            <w:vAlign w:val="center"/>
          </w:tcPr>
          <w:p w14:paraId="6CBA8565" w14:textId="77777777" w:rsidR="001615A1" w:rsidRPr="003362E6" w:rsidRDefault="001615A1" w:rsidP="005673D5">
            <w:pPr>
              <w:jc w:val="center"/>
            </w:pPr>
          </w:p>
        </w:tc>
      </w:tr>
    </w:tbl>
    <w:p w14:paraId="012EF1F0" w14:textId="77777777" w:rsidR="001615A1" w:rsidRPr="00FD75E0" w:rsidRDefault="001615A1" w:rsidP="001615A1"/>
    <w:p w14:paraId="0104266F" w14:textId="43BCAEED" w:rsidR="001615A1" w:rsidRDefault="001615A1" w:rsidP="001615A1">
      <w:pPr>
        <w:pStyle w:val="Heading2"/>
      </w:pPr>
      <w:bookmarkStart w:id="565" w:name="_Toc446584359"/>
      <w:bookmarkStart w:id="566" w:name="_Toc446585481"/>
      <w:bookmarkStart w:id="567" w:name="_Toc452371093"/>
      <w:r>
        <w:t>Highest educational attainment</w:t>
      </w:r>
      <w:bookmarkEnd w:id="565"/>
      <w:bookmarkEnd w:id="566"/>
      <w:bookmarkEnd w:id="567"/>
    </w:p>
    <w:p w14:paraId="1743242E" w14:textId="77777777" w:rsidR="001615A1" w:rsidRDefault="001615A1" w:rsidP="001615A1"/>
    <w:p w14:paraId="05CFAC00" w14:textId="77777777" w:rsidR="001615A1" w:rsidRDefault="001615A1" w:rsidP="001615A1">
      <w:r>
        <w:t>Highest educational attainment was determined from the following questions in ALSWH.</w:t>
      </w:r>
    </w:p>
    <w:p w14:paraId="0B06386F" w14:textId="28317223" w:rsidR="001615A1" w:rsidRDefault="000F728E" w:rsidP="001615A1">
      <w:pPr>
        <w:jc w:val="center"/>
      </w:pPr>
      <w:r>
        <w:t>‘What</w:t>
      </w:r>
      <w:r w:rsidR="001615A1">
        <w:t xml:space="preserve"> is the highest qualification you have completed?</w:t>
      </w:r>
      <w:r w:rsidR="00605405">
        <w:t>’</w:t>
      </w:r>
    </w:p>
    <w:p w14:paraId="08AFAD8B" w14:textId="77777777" w:rsidR="001615A1" w:rsidRDefault="001615A1" w:rsidP="001615A1"/>
    <w:p w14:paraId="0610E938" w14:textId="64D1CD6D" w:rsidR="001615A1" w:rsidRDefault="001615A1" w:rsidP="001615A1">
      <w:r>
        <w:t xml:space="preserve">Table 12-11 shows the response options and groupings </w:t>
      </w:r>
      <w:r w:rsidR="001F50F9">
        <w:t>for analyses for this question.</w:t>
      </w:r>
    </w:p>
    <w:p w14:paraId="51CFAFDB" w14:textId="779E1C38" w:rsidR="001615A1" w:rsidRDefault="001615A1" w:rsidP="00465E0C">
      <w:pPr>
        <w:pStyle w:val="Caption"/>
        <w:keepNext/>
        <w:spacing w:after="0"/>
      </w:pPr>
      <w:bookmarkStart w:id="568" w:name="_Toc446590873"/>
      <w:bookmarkStart w:id="569" w:name="_Toc452470107"/>
      <w:r>
        <w:t xml:space="preserve">Table </w:t>
      </w:r>
      <w:fldSimple w:instr=" STYLEREF 1 \s ">
        <w:r w:rsidR="004675BB">
          <w:rPr>
            <w:noProof/>
          </w:rPr>
          <w:t>12</w:t>
        </w:r>
      </w:fldSimple>
      <w:r w:rsidR="003D2D66">
        <w:noBreakHyphen/>
      </w:r>
      <w:fldSimple w:instr=" SEQ Table \* ARABIC \s 1 ">
        <w:r w:rsidR="004675BB">
          <w:rPr>
            <w:noProof/>
          </w:rPr>
          <w:t>11</w:t>
        </w:r>
      </w:fldSimple>
      <w:r>
        <w:t xml:space="preserve">: </w:t>
      </w:r>
      <w:r w:rsidRPr="000E6470">
        <w:t>Response options for highest educational attainment in the 1973-78, 1946-51, and 1921-26 cohorts.</w:t>
      </w:r>
      <w:bookmarkEnd w:id="568"/>
      <w:bookmarkEnd w:id="569"/>
    </w:p>
    <w:tbl>
      <w:tblPr>
        <w:tblStyle w:val="TableGrid"/>
        <w:tblW w:w="0" w:type="auto"/>
        <w:tblLook w:val="04A0" w:firstRow="1" w:lastRow="0" w:firstColumn="1" w:lastColumn="0" w:noHBand="0" w:noVBand="1"/>
      </w:tblPr>
      <w:tblGrid>
        <w:gridCol w:w="4505"/>
        <w:gridCol w:w="4505"/>
      </w:tblGrid>
      <w:tr w:rsidR="001615A1" w14:paraId="7943C89F" w14:textId="77777777" w:rsidTr="005673D5">
        <w:tc>
          <w:tcPr>
            <w:tcW w:w="4505" w:type="dxa"/>
          </w:tcPr>
          <w:p w14:paraId="279A4C56" w14:textId="77777777" w:rsidR="001615A1" w:rsidRDefault="001615A1" w:rsidP="005673D5">
            <w:pPr>
              <w:rPr>
                <w:b/>
              </w:rPr>
            </w:pPr>
            <w:r>
              <w:rPr>
                <w:b/>
              </w:rPr>
              <w:t>Response options</w:t>
            </w:r>
          </w:p>
        </w:tc>
        <w:tc>
          <w:tcPr>
            <w:tcW w:w="4505" w:type="dxa"/>
          </w:tcPr>
          <w:p w14:paraId="656F48AC" w14:textId="77777777" w:rsidR="001615A1" w:rsidRDefault="001615A1" w:rsidP="005673D5">
            <w:pPr>
              <w:rPr>
                <w:b/>
              </w:rPr>
            </w:pPr>
            <w:r>
              <w:rPr>
                <w:b/>
              </w:rPr>
              <w:t>Analytical groups</w:t>
            </w:r>
          </w:p>
        </w:tc>
      </w:tr>
      <w:tr w:rsidR="001615A1" w14:paraId="36A0FDC6" w14:textId="77777777" w:rsidTr="005673D5">
        <w:tc>
          <w:tcPr>
            <w:tcW w:w="4505" w:type="dxa"/>
          </w:tcPr>
          <w:p w14:paraId="3874694F" w14:textId="77777777" w:rsidR="001615A1" w:rsidRDefault="001615A1" w:rsidP="005673D5">
            <w:pPr>
              <w:rPr>
                <w:b/>
              </w:rPr>
            </w:pPr>
            <w:r>
              <w:t>No formal qualifications</w:t>
            </w:r>
          </w:p>
        </w:tc>
        <w:tc>
          <w:tcPr>
            <w:tcW w:w="4505" w:type="dxa"/>
            <w:vMerge w:val="restart"/>
          </w:tcPr>
          <w:p w14:paraId="64F8C4C1" w14:textId="77777777" w:rsidR="001615A1" w:rsidRPr="00113A9F" w:rsidRDefault="001615A1" w:rsidP="005673D5">
            <w:r>
              <w:t>Less than Year 12</w:t>
            </w:r>
          </w:p>
        </w:tc>
      </w:tr>
      <w:tr w:rsidR="001615A1" w14:paraId="46E8B7B5" w14:textId="77777777" w:rsidTr="005673D5">
        <w:tc>
          <w:tcPr>
            <w:tcW w:w="4505" w:type="dxa"/>
          </w:tcPr>
          <w:p w14:paraId="593470B7" w14:textId="77777777" w:rsidR="001615A1" w:rsidRDefault="001615A1" w:rsidP="005673D5">
            <w:pPr>
              <w:rPr>
                <w:b/>
              </w:rPr>
            </w:pPr>
            <w:r>
              <w:t>School or Intermediate Certificate (or equivalent)</w:t>
            </w:r>
          </w:p>
        </w:tc>
        <w:tc>
          <w:tcPr>
            <w:tcW w:w="4505" w:type="dxa"/>
            <w:vMerge/>
          </w:tcPr>
          <w:p w14:paraId="4BD509E0" w14:textId="77777777" w:rsidR="001615A1" w:rsidRPr="00113A9F" w:rsidRDefault="001615A1" w:rsidP="005673D5"/>
        </w:tc>
      </w:tr>
      <w:tr w:rsidR="001615A1" w14:paraId="1D87F8F4" w14:textId="77777777" w:rsidTr="005673D5">
        <w:tc>
          <w:tcPr>
            <w:tcW w:w="4505" w:type="dxa"/>
          </w:tcPr>
          <w:p w14:paraId="68DC72B8" w14:textId="77777777" w:rsidR="001615A1" w:rsidRDefault="001615A1" w:rsidP="005673D5">
            <w:pPr>
              <w:rPr>
                <w:b/>
              </w:rPr>
            </w:pPr>
            <w:r>
              <w:t>Higher School or Leaving Certificate (or equivalent)</w:t>
            </w:r>
          </w:p>
        </w:tc>
        <w:tc>
          <w:tcPr>
            <w:tcW w:w="4505" w:type="dxa"/>
          </w:tcPr>
          <w:p w14:paraId="6C29E01F" w14:textId="77777777" w:rsidR="001615A1" w:rsidRPr="00113A9F" w:rsidRDefault="001615A1" w:rsidP="005673D5">
            <w:r>
              <w:t>Year 12 or equivalent</w:t>
            </w:r>
          </w:p>
        </w:tc>
      </w:tr>
      <w:tr w:rsidR="001615A1" w14:paraId="1C66FD11" w14:textId="77777777" w:rsidTr="005673D5">
        <w:tc>
          <w:tcPr>
            <w:tcW w:w="4505" w:type="dxa"/>
          </w:tcPr>
          <w:p w14:paraId="04666D81" w14:textId="77777777" w:rsidR="001615A1" w:rsidRDefault="001615A1" w:rsidP="005673D5">
            <w:pPr>
              <w:rPr>
                <w:b/>
              </w:rPr>
            </w:pPr>
            <w:r>
              <w:t>Trade/apprenticeship</w:t>
            </w:r>
          </w:p>
        </w:tc>
        <w:tc>
          <w:tcPr>
            <w:tcW w:w="4505" w:type="dxa"/>
            <w:vMerge w:val="restart"/>
          </w:tcPr>
          <w:p w14:paraId="68839E91" w14:textId="77777777" w:rsidR="001615A1" w:rsidRPr="00113A9F" w:rsidRDefault="001615A1" w:rsidP="005673D5">
            <w:r>
              <w:t>Certificate/diploma</w:t>
            </w:r>
          </w:p>
        </w:tc>
      </w:tr>
      <w:tr w:rsidR="001615A1" w14:paraId="72D5E712" w14:textId="77777777" w:rsidTr="005673D5">
        <w:tc>
          <w:tcPr>
            <w:tcW w:w="4505" w:type="dxa"/>
          </w:tcPr>
          <w:p w14:paraId="3607273B" w14:textId="77777777" w:rsidR="001615A1" w:rsidRDefault="001615A1" w:rsidP="005673D5">
            <w:pPr>
              <w:rPr>
                <w:b/>
              </w:rPr>
            </w:pPr>
            <w:r>
              <w:t>Certificate/diploma</w:t>
            </w:r>
          </w:p>
        </w:tc>
        <w:tc>
          <w:tcPr>
            <w:tcW w:w="4505" w:type="dxa"/>
            <w:vMerge/>
          </w:tcPr>
          <w:p w14:paraId="4B78C2CC" w14:textId="77777777" w:rsidR="001615A1" w:rsidRDefault="001615A1" w:rsidP="005673D5">
            <w:pPr>
              <w:rPr>
                <w:b/>
              </w:rPr>
            </w:pPr>
          </w:p>
        </w:tc>
      </w:tr>
      <w:tr w:rsidR="001615A1" w14:paraId="4CC52442" w14:textId="77777777" w:rsidTr="005673D5">
        <w:tc>
          <w:tcPr>
            <w:tcW w:w="4505" w:type="dxa"/>
          </w:tcPr>
          <w:p w14:paraId="130E8B03" w14:textId="77777777" w:rsidR="001615A1" w:rsidRDefault="001615A1" w:rsidP="005673D5">
            <w:pPr>
              <w:rPr>
                <w:b/>
              </w:rPr>
            </w:pPr>
            <w:r>
              <w:t xml:space="preserve">University degree </w:t>
            </w:r>
          </w:p>
        </w:tc>
        <w:tc>
          <w:tcPr>
            <w:tcW w:w="4505" w:type="dxa"/>
            <w:vMerge w:val="restart"/>
          </w:tcPr>
          <w:p w14:paraId="2FF7B41A" w14:textId="77777777" w:rsidR="001615A1" w:rsidRPr="00113A9F" w:rsidRDefault="001615A1" w:rsidP="005673D5">
            <w:r w:rsidRPr="00113A9F">
              <w:t>University</w:t>
            </w:r>
          </w:p>
        </w:tc>
      </w:tr>
      <w:tr w:rsidR="001615A1" w14:paraId="05A306AA" w14:textId="77777777" w:rsidTr="005673D5">
        <w:tc>
          <w:tcPr>
            <w:tcW w:w="4505" w:type="dxa"/>
          </w:tcPr>
          <w:p w14:paraId="420CD783" w14:textId="77777777" w:rsidR="001615A1" w:rsidRDefault="001615A1" w:rsidP="005673D5">
            <w:r>
              <w:t>High University degree</w:t>
            </w:r>
          </w:p>
        </w:tc>
        <w:tc>
          <w:tcPr>
            <w:tcW w:w="4505" w:type="dxa"/>
            <w:vMerge/>
          </w:tcPr>
          <w:p w14:paraId="01B486C6" w14:textId="77777777" w:rsidR="001615A1" w:rsidRDefault="001615A1" w:rsidP="005673D5">
            <w:pPr>
              <w:rPr>
                <w:b/>
              </w:rPr>
            </w:pPr>
          </w:p>
        </w:tc>
      </w:tr>
    </w:tbl>
    <w:p w14:paraId="5A436C18" w14:textId="77777777" w:rsidR="001615A1" w:rsidRPr="00113A9F" w:rsidRDefault="001615A1" w:rsidP="001615A1">
      <w:pPr>
        <w:rPr>
          <w:b/>
        </w:rPr>
      </w:pPr>
    </w:p>
    <w:p w14:paraId="6796B85D" w14:textId="77777777" w:rsidR="001615A1" w:rsidRDefault="001615A1" w:rsidP="001615A1">
      <w:r>
        <w:t>This question was asked in Survey 1 for the 1921-26 cohort, Surveys 1 and 6 of the 1946-51 cohort, and all surveys of the 1973-78 cohort.</w:t>
      </w:r>
    </w:p>
    <w:p w14:paraId="1C2BA8AC" w14:textId="10BE34A6" w:rsidR="001615A1" w:rsidRDefault="00605405" w:rsidP="001615A1">
      <w:pPr>
        <w:jc w:val="center"/>
      </w:pPr>
      <w:r>
        <w:t>‘</w:t>
      </w:r>
      <w:r w:rsidR="001615A1">
        <w:t>What is the highest level of education you have completed?</w:t>
      </w:r>
      <w:r>
        <w:t>’</w:t>
      </w:r>
    </w:p>
    <w:p w14:paraId="51F27CA4" w14:textId="77777777" w:rsidR="001615A1" w:rsidRDefault="001615A1" w:rsidP="001615A1"/>
    <w:p w14:paraId="5FC2BFBD" w14:textId="77777777" w:rsidR="001F50F9" w:rsidRDefault="001F50F9" w:rsidP="001615A1"/>
    <w:p w14:paraId="0BD6BEC8" w14:textId="589F6C98" w:rsidR="00465E0C" w:rsidRPr="001F50F9" w:rsidRDefault="001615A1" w:rsidP="001F50F9">
      <w:r>
        <w:lastRenderedPageBreak/>
        <w:t xml:space="preserve">Table 12-12 shows the response options and groupings </w:t>
      </w:r>
      <w:bookmarkStart w:id="570" w:name="_Toc446590874"/>
      <w:r w:rsidR="001F50F9">
        <w:t>for analyses for this question.</w:t>
      </w:r>
    </w:p>
    <w:p w14:paraId="10CE240B" w14:textId="6AFFDAFF" w:rsidR="001615A1" w:rsidRDefault="001615A1" w:rsidP="00BA1E45">
      <w:pPr>
        <w:pStyle w:val="Caption"/>
        <w:keepNext/>
        <w:spacing w:after="0"/>
      </w:pPr>
      <w:bookmarkStart w:id="571" w:name="_Toc452470108"/>
      <w:r>
        <w:t xml:space="preserve">Table </w:t>
      </w:r>
      <w:fldSimple w:instr=" STYLEREF 1 \s ">
        <w:r w:rsidR="004675BB">
          <w:rPr>
            <w:noProof/>
          </w:rPr>
          <w:t>12</w:t>
        </w:r>
      </w:fldSimple>
      <w:r w:rsidR="003D2D66">
        <w:noBreakHyphen/>
      </w:r>
      <w:fldSimple w:instr=" SEQ Table \* ARABIC \s 1 ">
        <w:r w:rsidR="004675BB">
          <w:rPr>
            <w:noProof/>
          </w:rPr>
          <w:t>12</w:t>
        </w:r>
      </w:fldSimple>
      <w:r>
        <w:t xml:space="preserve">: </w:t>
      </w:r>
      <w:r w:rsidRPr="008E4566">
        <w:t>Response options for highest educational attainment in the 1989-95 cohort.</w:t>
      </w:r>
      <w:bookmarkEnd w:id="570"/>
      <w:bookmarkEnd w:id="571"/>
    </w:p>
    <w:tbl>
      <w:tblPr>
        <w:tblStyle w:val="TableGrid"/>
        <w:tblW w:w="0" w:type="auto"/>
        <w:tblLook w:val="04A0" w:firstRow="1" w:lastRow="0" w:firstColumn="1" w:lastColumn="0" w:noHBand="0" w:noVBand="1"/>
      </w:tblPr>
      <w:tblGrid>
        <w:gridCol w:w="4505"/>
        <w:gridCol w:w="4505"/>
      </w:tblGrid>
      <w:tr w:rsidR="001615A1" w14:paraId="589AD70C" w14:textId="77777777" w:rsidTr="005673D5">
        <w:tc>
          <w:tcPr>
            <w:tcW w:w="4505" w:type="dxa"/>
          </w:tcPr>
          <w:p w14:paraId="4F496B4C" w14:textId="77777777" w:rsidR="001615A1" w:rsidRDefault="001615A1" w:rsidP="005673D5">
            <w:pPr>
              <w:rPr>
                <w:b/>
              </w:rPr>
            </w:pPr>
            <w:r>
              <w:rPr>
                <w:b/>
              </w:rPr>
              <w:t>Response options</w:t>
            </w:r>
          </w:p>
        </w:tc>
        <w:tc>
          <w:tcPr>
            <w:tcW w:w="4505" w:type="dxa"/>
          </w:tcPr>
          <w:p w14:paraId="4EA63061" w14:textId="77777777" w:rsidR="001615A1" w:rsidRDefault="001615A1" w:rsidP="005673D5">
            <w:pPr>
              <w:rPr>
                <w:b/>
              </w:rPr>
            </w:pPr>
            <w:r>
              <w:rPr>
                <w:b/>
              </w:rPr>
              <w:t>Analytical groups</w:t>
            </w:r>
          </w:p>
        </w:tc>
      </w:tr>
      <w:tr w:rsidR="001615A1" w14:paraId="1E6395BD" w14:textId="77777777" w:rsidTr="005673D5">
        <w:tc>
          <w:tcPr>
            <w:tcW w:w="4505" w:type="dxa"/>
          </w:tcPr>
          <w:p w14:paraId="4738D115" w14:textId="77777777" w:rsidR="001615A1" w:rsidRDefault="001615A1" w:rsidP="005673D5">
            <w:pPr>
              <w:rPr>
                <w:b/>
              </w:rPr>
            </w:pPr>
            <w:r>
              <w:t>Year 10 or below</w:t>
            </w:r>
          </w:p>
        </w:tc>
        <w:tc>
          <w:tcPr>
            <w:tcW w:w="4505" w:type="dxa"/>
            <w:vMerge w:val="restart"/>
          </w:tcPr>
          <w:p w14:paraId="69B9F7C8" w14:textId="77777777" w:rsidR="001615A1" w:rsidRPr="00113A9F" w:rsidRDefault="001615A1" w:rsidP="005673D5">
            <w:r>
              <w:t>Less than Year 12</w:t>
            </w:r>
          </w:p>
        </w:tc>
      </w:tr>
      <w:tr w:rsidR="001615A1" w14:paraId="3321AD76" w14:textId="77777777" w:rsidTr="005673D5">
        <w:tc>
          <w:tcPr>
            <w:tcW w:w="4505" w:type="dxa"/>
          </w:tcPr>
          <w:p w14:paraId="6D744495" w14:textId="77777777" w:rsidR="001615A1" w:rsidRDefault="001615A1" w:rsidP="005673D5">
            <w:pPr>
              <w:rPr>
                <w:b/>
              </w:rPr>
            </w:pPr>
            <w:r>
              <w:t>Year 11 or equivalent</w:t>
            </w:r>
          </w:p>
        </w:tc>
        <w:tc>
          <w:tcPr>
            <w:tcW w:w="4505" w:type="dxa"/>
            <w:vMerge/>
          </w:tcPr>
          <w:p w14:paraId="2077E890" w14:textId="77777777" w:rsidR="001615A1" w:rsidRPr="00113A9F" w:rsidRDefault="001615A1" w:rsidP="005673D5"/>
        </w:tc>
      </w:tr>
      <w:tr w:rsidR="001615A1" w14:paraId="23B4EAD8" w14:textId="77777777" w:rsidTr="005673D5">
        <w:tc>
          <w:tcPr>
            <w:tcW w:w="4505" w:type="dxa"/>
          </w:tcPr>
          <w:p w14:paraId="2E0856D8" w14:textId="77777777" w:rsidR="001615A1" w:rsidRDefault="001615A1" w:rsidP="005673D5">
            <w:pPr>
              <w:rPr>
                <w:b/>
              </w:rPr>
            </w:pPr>
            <w:r>
              <w:t>Year 12 or equivalent</w:t>
            </w:r>
          </w:p>
        </w:tc>
        <w:tc>
          <w:tcPr>
            <w:tcW w:w="4505" w:type="dxa"/>
          </w:tcPr>
          <w:p w14:paraId="10F8612E" w14:textId="77777777" w:rsidR="001615A1" w:rsidRPr="00113A9F" w:rsidRDefault="001615A1" w:rsidP="005673D5">
            <w:r>
              <w:t>Year 12 or equivalent</w:t>
            </w:r>
          </w:p>
        </w:tc>
      </w:tr>
      <w:tr w:rsidR="001615A1" w14:paraId="7EF97049" w14:textId="77777777" w:rsidTr="005673D5">
        <w:tc>
          <w:tcPr>
            <w:tcW w:w="4505" w:type="dxa"/>
          </w:tcPr>
          <w:p w14:paraId="6EA21EBB" w14:textId="77777777" w:rsidR="001615A1" w:rsidRDefault="001615A1" w:rsidP="005673D5">
            <w:pPr>
              <w:rPr>
                <w:b/>
              </w:rPr>
            </w:pPr>
            <w:r>
              <w:t>Certificate I/II</w:t>
            </w:r>
          </w:p>
        </w:tc>
        <w:tc>
          <w:tcPr>
            <w:tcW w:w="4505" w:type="dxa"/>
            <w:vMerge w:val="restart"/>
          </w:tcPr>
          <w:p w14:paraId="5C81E9F6" w14:textId="77777777" w:rsidR="001615A1" w:rsidRPr="00113A9F" w:rsidRDefault="001615A1" w:rsidP="005673D5">
            <w:r>
              <w:t>Certificate/diploma</w:t>
            </w:r>
          </w:p>
        </w:tc>
      </w:tr>
      <w:tr w:rsidR="001615A1" w14:paraId="10AE26B9" w14:textId="77777777" w:rsidTr="005673D5">
        <w:tc>
          <w:tcPr>
            <w:tcW w:w="4505" w:type="dxa"/>
          </w:tcPr>
          <w:p w14:paraId="42558C44" w14:textId="77777777" w:rsidR="001615A1" w:rsidRDefault="001615A1" w:rsidP="005673D5">
            <w:pPr>
              <w:rPr>
                <w:b/>
              </w:rPr>
            </w:pPr>
            <w:r>
              <w:t>Certificate III/IV</w:t>
            </w:r>
          </w:p>
        </w:tc>
        <w:tc>
          <w:tcPr>
            <w:tcW w:w="4505" w:type="dxa"/>
            <w:vMerge/>
          </w:tcPr>
          <w:p w14:paraId="66F2EE55" w14:textId="77777777" w:rsidR="001615A1" w:rsidRDefault="001615A1" w:rsidP="005673D5">
            <w:pPr>
              <w:rPr>
                <w:b/>
              </w:rPr>
            </w:pPr>
          </w:p>
        </w:tc>
      </w:tr>
      <w:tr w:rsidR="001615A1" w14:paraId="379BF18E" w14:textId="77777777" w:rsidTr="005673D5">
        <w:tc>
          <w:tcPr>
            <w:tcW w:w="4505" w:type="dxa"/>
          </w:tcPr>
          <w:p w14:paraId="041033A5" w14:textId="77777777" w:rsidR="001615A1" w:rsidRDefault="001615A1" w:rsidP="005673D5">
            <w:pPr>
              <w:rPr>
                <w:b/>
              </w:rPr>
            </w:pPr>
            <w:r>
              <w:t>Advanced Diploma/Diploma</w:t>
            </w:r>
          </w:p>
        </w:tc>
        <w:tc>
          <w:tcPr>
            <w:tcW w:w="4505" w:type="dxa"/>
            <w:vMerge/>
          </w:tcPr>
          <w:p w14:paraId="7C99E966" w14:textId="77777777" w:rsidR="001615A1" w:rsidRPr="00113A9F" w:rsidRDefault="001615A1" w:rsidP="005673D5"/>
        </w:tc>
      </w:tr>
      <w:tr w:rsidR="001615A1" w14:paraId="3626A5DA" w14:textId="77777777" w:rsidTr="005673D5">
        <w:tc>
          <w:tcPr>
            <w:tcW w:w="4505" w:type="dxa"/>
          </w:tcPr>
          <w:p w14:paraId="748EA608" w14:textId="77777777" w:rsidR="001615A1" w:rsidRDefault="001615A1" w:rsidP="005673D5">
            <w:r>
              <w:t>Bachelor degree</w:t>
            </w:r>
          </w:p>
        </w:tc>
        <w:tc>
          <w:tcPr>
            <w:tcW w:w="4505" w:type="dxa"/>
            <w:vMerge w:val="restart"/>
          </w:tcPr>
          <w:p w14:paraId="1F846BC2" w14:textId="77777777" w:rsidR="001615A1" w:rsidRPr="0096276A" w:rsidRDefault="001615A1" w:rsidP="005673D5">
            <w:r w:rsidRPr="0096276A">
              <w:t>University</w:t>
            </w:r>
          </w:p>
        </w:tc>
      </w:tr>
      <w:tr w:rsidR="001615A1" w14:paraId="227CD6CD" w14:textId="77777777" w:rsidTr="005673D5">
        <w:tc>
          <w:tcPr>
            <w:tcW w:w="4505" w:type="dxa"/>
          </w:tcPr>
          <w:p w14:paraId="03B574C4" w14:textId="77777777" w:rsidR="001615A1" w:rsidRDefault="001615A1" w:rsidP="005673D5">
            <w:r>
              <w:t>Graduate diploma/Graduate certificate</w:t>
            </w:r>
          </w:p>
        </w:tc>
        <w:tc>
          <w:tcPr>
            <w:tcW w:w="4505" w:type="dxa"/>
            <w:vMerge/>
          </w:tcPr>
          <w:p w14:paraId="634D2B23" w14:textId="77777777" w:rsidR="001615A1" w:rsidRDefault="001615A1" w:rsidP="005673D5">
            <w:pPr>
              <w:rPr>
                <w:b/>
              </w:rPr>
            </w:pPr>
          </w:p>
        </w:tc>
      </w:tr>
      <w:tr w:rsidR="001615A1" w14:paraId="435C65ED" w14:textId="77777777" w:rsidTr="005673D5">
        <w:tc>
          <w:tcPr>
            <w:tcW w:w="4505" w:type="dxa"/>
          </w:tcPr>
          <w:p w14:paraId="2A493E55" w14:textId="77777777" w:rsidR="001615A1" w:rsidRDefault="001615A1" w:rsidP="005673D5">
            <w:r>
              <w:t>Postgraduate degree</w:t>
            </w:r>
          </w:p>
        </w:tc>
        <w:tc>
          <w:tcPr>
            <w:tcW w:w="4505" w:type="dxa"/>
            <w:vMerge/>
          </w:tcPr>
          <w:p w14:paraId="56E8FDC5" w14:textId="77777777" w:rsidR="001615A1" w:rsidRDefault="001615A1" w:rsidP="005673D5">
            <w:pPr>
              <w:rPr>
                <w:b/>
              </w:rPr>
            </w:pPr>
          </w:p>
        </w:tc>
      </w:tr>
    </w:tbl>
    <w:p w14:paraId="4ABF1C80" w14:textId="77777777" w:rsidR="001615A1" w:rsidRDefault="001615A1" w:rsidP="001615A1"/>
    <w:p w14:paraId="20B52774" w14:textId="77777777" w:rsidR="001615A1" w:rsidRDefault="001615A1" w:rsidP="001615A1">
      <w:r>
        <w:t>This question was asked in all surveys for the 1989-95 cohort.</w:t>
      </w:r>
    </w:p>
    <w:p w14:paraId="60B75585" w14:textId="77777777" w:rsidR="001615A1" w:rsidRPr="005225B2" w:rsidRDefault="001615A1" w:rsidP="001615A1"/>
    <w:p w14:paraId="0B0A566D" w14:textId="1EF0818D" w:rsidR="001615A1" w:rsidRPr="001F50F9" w:rsidRDefault="001615A1" w:rsidP="001615A1">
      <w:r>
        <w:t>Table 12-13</w:t>
      </w:r>
      <w:r w:rsidRPr="00702C03">
        <w:t xml:space="preserve"> shows the number of ALSWH participants with </w:t>
      </w:r>
      <w:r>
        <w:t>data on highest educational attainment</w:t>
      </w:r>
      <w:r w:rsidR="001F50F9">
        <w:t xml:space="preserve"> that was used in the analyses.</w:t>
      </w:r>
    </w:p>
    <w:p w14:paraId="26A25743" w14:textId="47584B91" w:rsidR="001615A1" w:rsidRDefault="001615A1" w:rsidP="00465E0C">
      <w:pPr>
        <w:pStyle w:val="Caption"/>
        <w:keepNext/>
        <w:spacing w:after="0"/>
      </w:pPr>
      <w:bookmarkStart w:id="572" w:name="_Toc446590875"/>
      <w:bookmarkStart w:id="573" w:name="_Toc452470109"/>
      <w:r>
        <w:t xml:space="preserve">Table </w:t>
      </w:r>
      <w:fldSimple w:instr=" STYLEREF 1 \s ">
        <w:r w:rsidR="004675BB">
          <w:rPr>
            <w:noProof/>
          </w:rPr>
          <w:t>12</w:t>
        </w:r>
      </w:fldSimple>
      <w:r w:rsidR="003D2D66">
        <w:noBreakHyphen/>
      </w:r>
      <w:fldSimple w:instr=" SEQ Table \* ARABIC \s 1 ">
        <w:r w:rsidR="004675BB">
          <w:rPr>
            <w:noProof/>
          </w:rPr>
          <w:t>13</w:t>
        </w:r>
      </w:fldSimple>
      <w:r>
        <w:t xml:space="preserve">: </w:t>
      </w:r>
      <w:r w:rsidRPr="004F4E07">
        <w:t>The number of ALSWH participants with data on highest educational attainment.</w:t>
      </w:r>
      <w:bookmarkEnd w:id="572"/>
      <w:bookmarkEnd w:id="573"/>
    </w:p>
    <w:tbl>
      <w:tblPr>
        <w:tblStyle w:val="TableGrid"/>
        <w:tblW w:w="0" w:type="auto"/>
        <w:tblLook w:val="04A0" w:firstRow="1" w:lastRow="0" w:firstColumn="1" w:lastColumn="0" w:noHBand="0" w:noVBand="1"/>
      </w:tblPr>
      <w:tblGrid>
        <w:gridCol w:w="1838"/>
        <w:gridCol w:w="1024"/>
        <w:gridCol w:w="1025"/>
        <w:gridCol w:w="1024"/>
        <w:gridCol w:w="1025"/>
        <w:gridCol w:w="1024"/>
        <w:gridCol w:w="1025"/>
        <w:gridCol w:w="1025"/>
      </w:tblGrid>
      <w:tr w:rsidR="001615A1" w:rsidRPr="003362E6" w14:paraId="3E13D7A5" w14:textId="77777777" w:rsidTr="005673D5">
        <w:tc>
          <w:tcPr>
            <w:tcW w:w="1838" w:type="dxa"/>
          </w:tcPr>
          <w:p w14:paraId="3CFA59A4" w14:textId="77777777" w:rsidR="001615A1" w:rsidRPr="003362E6" w:rsidRDefault="001615A1" w:rsidP="005673D5"/>
        </w:tc>
        <w:tc>
          <w:tcPr>
            <w:tcW w:w="1024" w:type="dxa"/>
          </w:tcPr>
          <w:p w14:paraId="6B4DBA2C" w14:textId="77777777" w:rsidR="001615A1" w:rsidRPr="003362E6" w:rsidRDefault="001615A1" w:rsidP="005673D5">
            <w:pPr>
              <w:jc w:val="center"/>
              <w:rPr>
                <w:b/>
              </w:rPr>
            </w:pPr>
            <w:r w:rsidRPr="003362E6">
              <w:rPr>
                <w:b/>
              </w:rPr>
              <w:t>S1</w:t>
            </w:r>
          </w:p>
        </w:tc>
        <w:tc>
          <w:tcPr>
            <w:tcW w:w="1025" w:type="dxa"/>
          </w:tcPr>
          <w:p w14:paraId="1FEC22C5" w14:textId="77777777" w:rsidR="001615A1" w:rsidRPr="003362E6" w:rsidRDefault="001615A1" w:rsidP="005673D5">
            <w:pPr>
              <w:jc w:val="center"/>
              <w:rPr>
                <w:b/>
              </w:rPr>
            </w:pPr>
            <w:r w:rsidRPr="003362E6">
              <w:rPr>
                <w:b/>
              </w:rPr>
              <w:t>S2</w:t>
            </w:r>
          </w:p>
        </w:tc>
        <w:tc>
          <w:tcPr>
            <w:tcW w:w="1024" w:type="dxa"/>
          </w:tcPr>
          <w:p w14:paraId="40FEB1EA" w14:textId="77777777" w:rsidR="001615A1" w:rsidRPr="003362E6" w:rsidRDefault="001615A1" w:rsidP="005673D5">
            <w:pPr>
              <w:jc w:val="center"/>
              <w:rPr>
                <w:b/>
              </w:rPr>
            </w:pPr>
            <w:r w:rsidRPr="003362E6">
              <w:rPr>
                <w:b/>
              </w:rPr>
              <w:t>S3</w:t>
            </w:r>
          </w:p>
        </w:tc>
        <w:tc>
          <w:tcPr>
            <w:tcW w:w="1025" w:type="dxa"/>
          </w:tcPr>
          <w:p w14:paraId="05FC2964" w14:textId="77777777" w:rsidR="001615A1" w:rsidRPr="003362E6" w:rsidRDefault="001615A1" w:rsidP="005673D5">
            <w:pPr>
              <w:jc w:val="center"/>
              <w:rPr>
                <w:b/>
              </w:rPr>
            </w:pPr>
            <w:r w:rsidRPr="003362E6">
              <w:rPr>
                <w:b/>
              </w:rPr>
              <w:t>S4</w:t>
            </w:r>
          </w:p>
        </w:tc>
        <w:tc>
          <w:tcPr>
            <w:tcW w:w="1024" w:type="dxa"/>
          </w:tcPr>
          <w:p w14:paraId="35CC8A77" w14:textId="77777777" w:rsidR="001615A1" w:rsidRPr="003362E6" w:rsidRDefault="001615A1" w:rsidP="005673D5">
            <w:pPr>
              <w:jc w:val="center"/>
              <w:rPr>
                <w:b/>
              </w:rPr>
            </w:pPr>
            <w:r w:rsidRPr="003362E6">
              <w:rPr>
                <w:b/>
              </w:rPr>
              <w:t>S5</w:t>
            </w:r>
          </w:p>
        </w:tc>
        <w:tc>
          <w:tcPr>
            <w:tcW w:w="1025" w:type="dxa"/>
          </w:tcPr>
          <w:p w14:paraId="02E8C65C" w14:textId="77777777" w:rsidR="001615A1" w:rsidRPr="003362E6" w:rsidRDefault="001615A1" w:rsidP="005673D5">
            <w:pPr>
              <w:jc w:val="center"/>
              <w:rPr>
                <w:b/>
              </w:rPr>
            </w:pPr>
            <w:r w:rsidRPr="003362E6">
              <w:rPr>
                <w:b/>
              </w:rPr>
              <w:t>S6</w:t>
            </w:r>
          </w:p>
        </w:tc>
        <w:tc>
          <w:tcPr>
            <w:tcW w:w="1025" w:type="dxa"/>
          </w:tcPr>
          <w:p w14:paraId="370E63B5" w14:textId="77777777" w:rsidR="001615A1" w:rsidRPr="003362E6" w:rsidRDefault="001615A1" w:rsidP="005673D5">
            <w:pPr>
              <w:jc w:val="center"/>
              <w:rPr>
                <w:b/>
              </w:rPr>
            </w:pPr>
            <w:r w:rsidRPr="003362E6">
              <w:rPr>
                <w:b/>
              </w:rPr>
              <w:t>S7</w:t>
            </w:r>
          </w:p>
        </w:tc>
      </w:tr>
      <w:tr w:rsidR="001615A1" w:rsidRPr="003362E6" w14:paraId="7C3FD6C3" w14:textId="77777777" w:rsidTr="005673D5">
        <w:tc>
          <w:tcPr>
            <w:tcW w:w="1838" w:type="dxa"/>
          </w:tcPr>
          <w:p w14:paraId="1A44AAF6" w14:textId="77777777" w:rsidR="001615A1" w:rsidRPr="003362E6" w:rsidRDefault="001615A1" w:rsidP="005673D5">
            <w:pPr>
              <w:rPr>
                <w:b/>
              </w:rPr>
            </w:pPr>
            <w:r w:rsidRPr="003362E6">
              <w:rPr>
                <w:b/>
              </w:rPr>
              <w:t>1921-26 cohort</w:t>
            </w:r>
          </w:p>
        </w:tc>
        <w:tc>
          <w:tcPr>
            <w:tcW w:w="1024" w:type="dxa"/>
            <w:vAlign w:val="center"/>
          </w:tcPr>
          <w:p w14:paraId="575F66EC" w14:textId="77777777" w:rsidR="001615A1" w:rsidRPr="003141CC" w:rsidRDefault="001615A1" w:rsidP="005673D5">
            <w:pPr>
              <w:jc w:val="center"/>
            </w:pPr>
            <w:r w:rsidRPr="003141CC">
              <w:rPr>
                <w:rFonts w:cs="Arial"/>
                <w:color w:val="000000"/>
              </w:rPr>
              <w:t>11768</w:t>
            </w:r>
          </w:p>
        </w:tc>
        <w:tc>
          <w:tcPr>
            <w:tcW w:w="1025" w:type="dxa"/>
            <w:vAlign w:val="center"/>
          </w:tcPr>
          <w:p w14:paraId="01FC577C" w14:textId="77777777" w:rsidR="001615A1" w:rsidRPr="003141CC" w:rsidRDefault="001615A1" w:rsidP="005673D5">
            <w:pPr>
              <w:jc w:val="center"/>
            </w:pPr>
          </w:p>
        </w:tc>
        <w:tc>
          <w:tcPr>
            <w:tcW w:w="1024" w:type="dxa"/>
            <w:vAlign w:val="center"/>
          </w:tcPr>
          <w:p w14:paraId="48B4EB2A" w14:textId="77777777" w:rsidR="001615A1" w:rsidRPr="003141CC" w:rsidRDefault="001615A1" w:rsidP="005673D5">
            <w:pPr>
              <w:jc w:val="center"/>
            </w:pPr>
          </w:p>
        </w:tc>
        <w:tc>
          <w:tcPr>
            <w:tcW w:w="1025" w:type="dxa"/>
            <w:vAlign w:val="center"/>
          </w:tcPr>
          <w:p w14:paraId="5FAE9029" w14:textId="77777777" w:rsidR="001615A1" w:rsidRPr="003141CC" w:rsidRDefault="001615A1" w:rsidP="005673D5">
            <w:pPr>
              <w:jc w:val="center"/>
            </w:pPr>
          </w:p>
        </w:tc>
        <w:tc>
          <w:tcPr>
            <w:tcW w:w="1024" w:type="dxa"/>
            <w:vAlign w:val="center"/>
          </w:tcPr>
          <w:p w14:paraId="46DD66EF" w14:textId="77777777" w:rsidR="001615A1" w:rsidRPr="003141CC" w:rsidRDefault="001615A1" w:rsidP="005673D5">
            <w:pPr>
              <w:jc w:val="center"/>
            </w:pPr>
          </w:p>
        </w:tc>
        <w:tc>
          <w:tcPr>
            <w:tcW w:w="1025" w:type="dxa"/>
            <w:vAlign w:val="center"/>
          </w:tcPr>
          <w:p w14:paraId="36C2CA33" w14:textId="77777777" w:rsidR="001615A1" w:rsidRPr="003141CC" w:rsidRDefault="001615A1" w:rsidP="005673D5">
            <w:pPr>
              <w:jc w:val="center"/>
            </w:pPr>
          </w:p>
        </w:tc>
        <w:tc>
          <w:tcPr>
            <w:tcW w:w="1025" w:type="dxa"/>
            <w:vAlign w:val="center"/>
          </w:tcPr>
          <w:p w14:paraId="69D3C52A" w14:textId="77777777" w:rsidR="001615A1" w:rsidRPr="003141CC" w:rsidRDefault="001615A1" w:rsidP="005673D5">
            <w:pPr>
              <w:jc w:val="center"/>
            </w:pPr>
          </w:p>
        </w:tc>
      </w:tr>
      <w:tr w:rsidR="001615A1" w:rsidRPr="003362E6" w14:paraId="6BDABE4A" w14:textId="77777777" w:rsidTr="005673D5">
        <w:tc>
          <w:tcPr>
            <w:tcW w:w="1838" w:type="dxa"/>
          </w:tcPr>
          <w:p w14:paraId="381EF65E" w14:textId="77777777" w:rsidR="001615A1" w:rsidRPr="003362E6" w:rsidRDefault="001615A1" w:rsidP="005673D5">
            <w:pPr>
              <w:rPr>
                <w:b/>
              </w:rPr>
            </w:pPr>
            <w:r w:rsidRPr="003362E6">
              <w:rPr>
                <w:b/>
              </w:rPr>
              <w:t>1946-51 cohort</w:t>
            </w:r>
          </w:p>
        </w:tc>
        <w:tc>
          <w:tcPr>
            <w:tcW w:w="1024" w:type="dxa"/>
            <w:vAlign w:val="center"/>
          </w:tcPr>
          <w:p w14:paraId="16DE53FC" w14:textId="77777777" w:rsidR="001615A1" w:rsidRPr="003141CC" w:rsidRDefault="001615A1" w:rsidP="005673D5">
            <w:pPr>
              <w:jc w:val="center"/>
            </w:pPr>
            <w:r w:rsidRPr="003141CC">
              <w:rPr>
                <w:rFonts w:cs="Arial"/>
                <w:color w:val="000000"/>
              </w:rPr>
              <w:t>13576</w:t>
            </w:r>
          </w:p>
        </w:tc>
        <w:tc>
          <w:tcPr>
            <w:tcW w:w="1025" w:type="dxa"/>
            <w:vAlign w:val="center"/>
          </w:tcPr>
          <w:p w14:paraId="6A48AA3C" w14:textId="77777777" w:rsidR="001615A1" w:rsidRPr="003141CC" w:rsidRDefault="001615A1" w:rsidP="005673D5">
            <w:pPr>
              <w:jc w:val="center"/>
            </w:pPr>
          </w:p>
        </w:tc>
        <w:tc>
          <w:tcPr>
            <w:tcW w:w="1024" w:type="dxa"/>
            <w:vAlign w:val="center"/>
          </w:tcPr>
          <w:p w14:paraId="00B7A8C7" w14:textId="77777777" w:rsidR="001615A1" w:rsidRPr="003141CC" w:rsidRDefault="001615A1" w:rsidP="005673D5">
            <w:pPr>
              <w:jc w:val="center"/>
            </w:pPr>
          </w:p>
        </w:tc>
        <w:tc>
          <w:tcPr>
            <w:tcW w:w="1025" w:type="dxa"/>
            <w:vAlign w:val="center"/>
          </w:tcPr>
          <w:p w14:paraId="20D279C4" w14:textId="77777777" w:rsidR="001615A1" w:rsidRPr="003141CC" w:rsidRDefault="001615A1" w:rsidP="005673D5">
            <w:pPr>
              <w:jc w:val="center"/>
            </w:pPr>
          </w:p>
        </w:tc>
        <w:tc>
          <w:tcPr>
            <w:tcW w:w="1024" w:type="dxa"/>
            <w:vAlign w:val="center"/>
          </w:tcPr>
          <w:p w14:paraId="459612C5" w14:textId="77777777" w:rsidR="001615A1" w:rsidRPr="003141CC" w:rsidRDefault="001615A1" w:rsidP="005673D5">
            <w:pPr>
              <w:jc w:val="center"/>
            </w:pPr>
          </w:p>
        </w:tc>
        <w:tc>
          <w:tcPr>
            <w:tcW w:w="1025" w:type="dxa"/>
            <w:vAlign w:val="center"/>
          </w:tcPr>
          <w:p w14:paraId="295AE83F" w14:textId="77777777" w:rsidR="001615A1" w:rsidRPr="003141CC" w:rsidRDefault="001615A1" w:rsidP="005673D5">
            <w:pPr>
              <w:jc w:val="center"/>
            </w:pPr>
            <w:r w:rsidRPr="003141CC">
              <w:rPr>
                <w:rFonts w:cs="Arial"/>
                <w:color w:val="000000"/>
              </w:rPr>
              <w:t>9473</w:t>
            </w:r>
          </w:p>
        </w:tc>
        <w:tc>
          <w:tcPr>
            <w:tcW w:w="1025" w:type="dxa"/>
            <w:vAlign w:val="center"/>
          </w:tcPr>
          <w:p w14:paraId="1F8C7E6C" w14:textId="77777777" w:rsidR="001615A1" w:rsidRPr="003141CC" w:rsidRDefault="001615A1" w:rsidP="005673D5">
            <w:pPr>
              <w:jc w:val="center"/>
            </w:pPr>
          </w:p>
        </w:tc>
      </w:tr>
      <w:tr w:rsidR="001615A1" w:rsidRPr="003362E6" w14:paraId="7F310E43" w14:textId="77777777" w:rsidTr="005673D5">
        <w:tc>
          <w:tcPr>
            <w:tcW w:w="1838" w:type="dxa"/>
          </w:tcPr>
          <w:p w14:paraId="41C2FA8B" w14:textId="77777777" w:rsidR="001615A1" w:rsidRPr="003362E6" w:rsidRDefault="001615A1" w:rsidP="005673D5">
            <w:pPr>
              <w:rPr>
                <w:b/>
              </w:rPr>
            </w:pPr>
            <w:r w:rsidRPr="003362E6">
              <w:rPr>
                <w:b/>
              </w:rPr>
              <w:t>1973-78 cohort</w:t>
            </w:r>
          </w:p>
        </w:tc>
        <w:tc>
          <w:tcPr>
            <w:tcW w:w="1024" w:type="dxa"/>
            <w:vAlign w:val="center"/>
          </w:tcPr>
          <w:p w14:paraId="7012826E" w14:textId="77777777" w:rsidR="001615A1" w:rsidRPr="003141CC" w:rsidRDefault="001615A1" w:rsidP="005673D5">
            <w:pPr>
              <w:jc w:val="center"/>
            </w:pPr>
            <w:r w:rsidRPr="003141CC">
              <w:rPr>
                <w:rFonts w:cs="Arial"/>
                <w:color w:val="000000"/>
              </w:rPr>
              <w:t>14166</w:t>
            </w:r>
          </w:p>
        </w:tc>
        <w:tc>
          <w:tcPr>
            <w:tcW w:w="1025" w:type="dxa"/>
            <w:vAlign w:val="center"/>
          </w:tcPr>
          <w:p w14:paraId="1122B14C" w14:textId="77777777" w:rsidR="001615A1" w:rsidRPr="003141CC" w:rsidRDefault="001615A1" w:rsidP="005673D5">
            <w:pPr>
              <w:jc w:val="center"/>
            </w:pPr>
            <w:r w:rsidRPr="003141CC">
              <w:rPr>
                <w:rFonts w:cs="Arial"/>
                <w:color w:val="000000"/>
              </w:rPr>
              <w:t>9338</w:t>
            </w:r>
          </w:p>
        </w:tc>
        <w:tc>
          <w:tcPr>
            <w:tcW w:w="1024" w:type="dxa"/>
            <w:vAlign w:val="center"/>
          </w:tcPr>
          <w:p w14:paraId="7AF8637B" w14:textId="77777777" w:rsidR="001615A1" w:rsidRPr="003141CC" w:rsidRDefault="001615A1" w:rsidP="005673D5">
            <w:pPr>
              <w:jc w:val="center"/>
            </w:pPr>
            <w:r w:rsidRPr="003141CC">
              <w:rPr>
                <w:rFonts w:cs="Arial"/>
                <w:color w:val="000000"/>
              </w:rPr>
              <w:t>8867</w:t>
            </w:r>
          </w:p>
        </w:tc>
        <w:tc>
          <w:tcPr>
            <w:tcW w:w="1025" w:type="dxa"/>
            <w:vAlign w:val="center"/>
          </w:tcPr>
          <w:p w14:paraId="260D72B3" w14:textId="77777777" w:rsidR="001615A1" w:rsidRPr="003141CC" w:rsidRDefault="001615A1" w:rsidP="005673D5">
            <w:pPr>
              <w:jc w:val="center"/>
            </w:pPr>
            <w:r w:rsidRPr="003141CC">
              <w:rPr>
                <w:rFonts w:cs="Arial"/>
                <w:color w:val="000000"/>
              </w:rPr>
              <w:t>9111</w:t>
            </w:r>
          </w:p>
        </w:tc>
        <w:tc>
          <w:tcPr>
            <w:tcW w:w="1024" w:type="dxa"/>
            <w:vAlign w:val="center"/>
          </w:tcPr>
          <w:p w14:paraId="6CF6112B" w14:textId="77777777" w:rsidR="001615A1" w:rsidRPr="003141CC" w:rsidRDefault="001615A1" w:rsidP="005673D5">
            <w:pPr>
              <w:jc w:val="center"/>
            </w:pPr>
            <w:r w:rsidRPr="003141CC">
              <w:rPr>
                <w:rFonts w:cs="Arial"/>
                <w:color w:val="000000"/>
              </w:rPr>
              <w:t>8022</w:t>
            </w:r>
          </w:p>
        </w:tc>
        <w:tc>
          <w:tcPr>
            <w:tcW w:w="1025" w:type="dxa"/>
            <w:vAlign w:val="center"/>
          </w:tcPr>
          <w:p w14:paraId="36FD9E26" w14:textId="77777777" w:rsidR="001615A1" w:rsidRPr="003141CC" w:rsidRDefault="001615A1" w:rsidP="005673D5">
            <w:pPr>
              <w:jc w:val="center"/>
            </w:pPr>
            <w:r w:rsidRPr="003141CC">
              <w:rPr>
                <w:rFonts w:cs="Arial"/>
                <w:color w:val="000000"/>
              </w:rPr>
              <w:t>7859</w:t>
            </w:r>
          </w:p>
        </w:tc>
        <w:tc>
          <w:tcPr>
            <w:tcW w:w="1025" w:type="dxa"/>
            <w:vAlign w:val="center"/>
          </w:tcPr>
          <w:p w14:paraId="3AA8F7A3" w14:textId="77777777" w:rsidR="001615A1" w:rsidRPr="003141CC" w:rsidRDefault="001615A1" w:rsidP="005673D5">
            <w:pPr>
              <w:jc w:val="center"/>
            </w:pPr>
          </w:p>
        </w:tc>
      </w:tr>
      <w:tr w:rsidR="001615A1" w:rsidRPr="003362E6" w14:paraId="47FA2455" w14:textId="77777777" w:rsidTr="005673D5">
        <w:tc>
          <w:tcPr>
            <w:tcW w:w="1838" w:type="dxa"/>
          </w:tcPr>
          <w:p w14:paraId="17FD2FAE" w14:textId="77777777" w:rsidR="001615A1" w:rsidRPr="003362E6" w:rsidRDefault="001615A1" w:rsidP="005673D5">
            <w:pPr>
              <w:rPr>
                <w:b/>
              </w:rPr>
            </w:pPr>
            <w:r>
              <w:rPr>
                <w:b/>
              </w:rPr>
              <w:t>1989-95 cohort</w:t>
            </w:r>
          </w:p>
        </w:tc>
        <w:tc>
          <w:tcPr>
            <w:tcW w:w="1024" w:type="dxa"/>
            <w:vAlign w:val="center"/>
          </w:tcPr>
          <w:p w14:paraId="671AEC1E" w14:textId="77777777" w:rsidR="001615A1" w:rsidRPr="003141CC" w:rsidRDefault="001615A1" w:rsidP="005673D5">
            <w:pPr>
              <w:jc w:val="center"/>
            </w:pPr>
            <w:r w:rsidRPr="003141CC">
              <w:rPr>
                <w:rFonts w:cs="Arial"/>
                <w:color w:val="000000"/>
              </w:rPr>
              <w:t>16830</w:t>
            </w:r>
          </w:p>
        </w:tc>
        <w:tc>
          <w:tcPr>
            <w:tcW w:w="1025" w:type="dxa"/>
            <w:vAlign w:val="center"/>
          </w:tcPr>
          <w:p w14:paraId="0EE126CC" w14:textId="77777777" w:rsidR="001615A1" w:rsidRPr="003141CC" w:rsidRDefault="001615A1" w:rsidP="005673D5">
            <w:pPr>
              <w:jc w:val="center"/>
            </w:pPr>
            <w:r w:rsidRPr="003141CC">
              <w:rPr>
                <w:rFonts w:cs="Arial"/>
                <w:color w:val="000000"/>
              </w:rPr>
              <w:t>11146</w:t>
            </w:r>
          </w:p>
        </w:tc>
        <w:tc>
          <w:tcPr>
            <w:tcW w:w="1024" w:type="dxa"/>
            <w:vAlign w:val="center"/>
          </w:tcPr>
          <w:p w14:paraId="6E9A2929" w14:textId="77777777" w:rsidR="001615A1" w:rsidRPr="003141CC" w:rsidRDefault="001615A1" w:rsidP="005673D5">
            <w:pPr>
              <w:jc w:val="center"/>
            </w:pPr>
            <w:r w:rsidRPr="003141CC">
              <w:rPr>
                <w:rFonts w:cs="Arial"/>
                <w:color w:val="000000"/>
              </w:rPr>
              <w:t>8674</w:t>
            </w:r>
          </w:p>
        </w:tc>
        <w:tc>
          <w:tcPr>
            <w:tcW w:w="1025" w:type="dxa"/>
            <w:vAlign w:val="center"/>
          </w:tcPr>
          <w:p w14:paraId="2B2A0DEB" w14:textId="77777777" w:rsidR="001615A1" w:rsidRPr="003141CC" w:rsidRDefault="001615A1" w:rsidP="005673D5">
            <w:pPr>
              <w:jc w:val="center"/>
            </w:pPr>
          </w:p>
        </w:tc>
        <w:tc>
          <w:tcPr>
            <w:tcW w:w="1024" w:type="dxa"/>
            <w:vAlign w:val="center"/>
          </w:tcPr>
          <w:p w14:paraId="0764CC50" w14:textId="77777777" w:rsidR="001615A1" w:rsidRPr="003141CC" w:rsidRDefault="001615A1" w:rsidP="005673D5">
            <w:pPr>
              <w:jc w:val="center"/>
            </w:pPr>
          </w:p>
        </w:tc>
        <w:tc>
          <w:tcPr>
            <w:tcW w:w="1025" w:type="dxa"/>
            <w:vAlign w:val="center"/>
          </w:tcPr>
          <w:p w14:paraId="40FEC7AB" w14:textId="77777777" w:rsidR="001615A1" w:rsidRPr="003141CC" w:rsidRDefault="001615A1" w:rsidP="005673D5">
            <w:pPr>
              <w:jc w:val="center"/>
            </w:pPr>
          </w:p>
        </w:tc>
        <w:tc>
          <w:tcPr>
            <w:tcW w:w="1025" w:type="dxa"/>
            <w:vAlign w:val="center"/>
          </w:tcPr>
          <w:p w14:paraId="093EC437" w14:textId="77777777" w:rsidR="001615A1" w:rsidRPr="003141CC" w:rsidRDefault="001615A1" w:rsidP="005673D5">
            <w:pPr>
              <w:jc w:val="center"/>
            </w:pPr>
          </w:p>
        </w:tc>
      </w:tr>
    </w:tbl>
    <w:p w14:paraId="6250AD1D" w14:textId="77777777" w:rsidR="001615A1" w:rsidRDefault="001615A1" w:rsidP="001615A1"/>
    <w:p w14:paraId="4C0E2260" w14:textId="3E92C0C4" w:rsidR="001615A1" w:rsidRDefault="001615A1" w:rsidP="001615A1">
      <w:pPr>
        <w:pStyle w:val="Heading2"/>
      </w:pPr>
      <w:bookmarkStart w:id="574" w:name="_Toc446584360"/>
      <w:bookmarkStart w:id="575" w:name="_Toc446585482"/>
      <w:bookmarkStart w:id="576" w:name="_Toc452371094"/>
      <w:r>
        <w:t>Ability to manage on income</w:t>
      </w:r>
      <w:bookmarkEnd w:id="574"/>
      <w:bookmarkEnd w:id="575"/>
      <w:bookmarkEnd w:id="576"/>
    </w:p>
    <w:p w14:paraId="5549ABD8" w14:textId="77777777" w:rsidR="001615A1" w:rsidRDefault="001615A1" w:rsidP="001615A1">
      <w:r>
        <w:t>In ALSWH, the participant’s ability to manage on income was determined by a single survey question.</w:t>
      </w:r>
    </w:p>
    <w:p w14:paraId="065257B0" w14:textId="61D33E1E" w:rsidR="001615A1" w:rsidRDefault="00605405" w:rsidP="001615A1">
      <w:pPr>
        <w:jc w:val="center"/>
      </w:pPr>
      <w:r>
        <w:t>‘</w:t>
      </w:r>
      <w:r w:rsidR="001615A1">
        <w:t>How do you manage on the income you have available?</w:t>
      </w:r>
      <w:r>
        <w:t>’</w:t>
      </w:r>
    </w:p>
    <w:p w14:paraId="1FFAA2BA" w14:textId="77777777" w:rsidR="001615A1" w:rsidRDefault="001615A1" w:rsidP="001615A1">
      <w:pPr>
        <w:jc w:val="left"/>
      </w:pPr>
    </w:p>
    <w:p w14:paraId="04993929" w14:textId="184ECB6C" w:rsidR="001615A1" w:rsidRDefault="001615A1" w:rsidP="001615A1">
      <w:r>
        <w:lastRenderedPageBreak/>
        <w:t xml:space="preserve">Table 12-14 shows the response options and how they were divided into </w:t>
      </w:r>
      <w:r w:rsidR="00375213">
        <w:t>two</w:t>
      </w:r>
      <w:r w:rsidR="001F50F9">
        <w:t xml:space="preserve"> groups: difficult and easier.</w:t>
      </w:r>
    </w:p>
    <w:p w14:paraId="0532941E" w14:textId="2AF2BCC0" w:rsidR="001615A1" w:rsidRDefault="001615A1" w:rsidP="001F50F9">
      <w:pPr>
        <w:pStyle w:val="Caption"/>
        <w:keepNext/>
        <w:spacing w:after="0"/>
      </w:pPr>
      <w:bookmarkStart w:id="577" w:name="_Toc446590876"/>
      <w:bookmarkStart w:id="578" w:name="_Toc452470110"/>
      <w:r>
        <w:t xml:space="preserve">Table </w:t>
      </w:r>
      <w:fldSimple w:instr=" STYLEREF 1 \s ">
        <w:r w:rsidR="004675BB">
          <w:rPr>
            <w:noProof/>
          </w:rPr>
          <w:t>12</w:t>
        </w:r>
      </w:fldSimple>
      <w:r w:rsidR="003D2D66">
        <w:noBreakHyphen/>
      </w:r>
      <w:fldSimple w:instr=" SEQ Table \* ARABIC \s 1 ">
        <w:r w:rsidR="004675BB">
          <w:rPr>
            <w:noProof/>
          </w:rPr>
          <w:t>14</w:t>
        </w:r>
      </w:fldSimple>
      <w:r>
        <w:t xml:space="preserve">: </w:t>
      </w:r>
      <w:r w:rsidRPr="004C1E73">
        <w:t>Response options for ability to manage on income in the 1989-95, 1973-78, 1946-51, and 1921-26 cohorts.</w:t>
      </w:r>
      <w:bookmarkEnd w:id="577"/>
      <w:bookmarkEnd w:id="578"/>
    </w:p>
    <w:tbl>
      <w:tblPr>
        <w:tblStyle w:val="TableGrid"/>
        <w:tblW w:w="0" w:type="auto"/>
        <w:tblLook w:val="04A0" w:firstRow="1" w:lastRow="0" w:firstColumn="1" w:lastColumn="0" w:noHBand="0" w:noVBand="1"/>
      </w:tblPr>
      <w:tblGrid>
        <w:gridCol w:w="3397"/>
        <w:gridCol w:w="2694"/>
      </w:tblGrid>
      <w:tr w:rsidR="001615A1" w14:paraId="10BD68B6" w14:textId="77777777" w:rsidTr="005673D5">
        <w:tc>
          <w:tcPr>
            <w:tcW w:w="3397" w:type="dxa"/>
          </w:tcPr>
          <w:p w14:paraId="0068FB8C" w14:textId="77777777" w:rsidR="001615A1" w:rsidRPr="003141CC" w:rsidRDefault="001615A1" w:rsidP="005673D5">
            <w:pPr>
              <w:jc w:val="left"/>
              <w:rPr>
                <w:b/>
              </w:rPr>
            </w:pPr>
            <w:r w:rsidRPr="003141CC">
              <w:rPr>
                <w:b/>
              </w:rPr>
              <w:t>Response options</w:t>
            </w:r>
          </w:p>
        </w:tc>
        <w:tc>
          <w:tcPr>
            <w:tcW w:w="2694" w:type="dxa"/>
          </w:tcPr>
          <w:p w14:paraId="5686E99F" w14:textId="77777777" w:rsidR="001615A1" w:rsidRPr="003141CC" w:rsidRDefault="001615A1" w:rsidP="005673D5">
            <w:pPr>
              <w:jc w:val="left"/>
              <w:rPr>
                <w:b/>
              </w:rPr>
            </w:pPr>
            <w:r w:rsidRPr="003141CC">
              <w:rPr>
                <w:b/>
              </w:rPr>
              <w:t>Groupings for analysis</w:t>
            </w:r>
          </w:p>
        </w:tc>
      </w:tr>
      <w:tr w:rsidR="001615A1" w14:paraId="6115FF6E" w14:textId="77777777" w:rsidTr="005673D5">
        <w:tc>
          <w:tcPr>
            <w:tcW w:w="3397" w:type="dxa"/>
          </w:tcPr>
          <w:p w14:paraId="4D66B7DA" w14:textId="77777777" w:rsidR="001615A1" w:rsidRDefault="001615A1" w:rsidP="005673D5">
            <w:pPr>
              <w:jc w:val="left"/>
            </w:pPr>
            <w:r>
              <w:t>It is impossible</w:t>
            </w:r>
          </w:p>
        </w:tc>
        <w:tc>
          <w:tcPr>
            <w:tcW w:w="2694" w:type="dxa"/>
            <w:vMerge w:val="restart"/>
          </w:tcPr>
          <w:p w14:paraId="78A806B3" w14:textId="77777777" w:rsidR="001615A1" w:rsidRDefault="001615A1" w:rsidP="005673D5">
            <w:pPr>
              <w:jc w:val="left"/>
            </w:pPr>
            <w:r>
              <w:t>Difficult</w:t>
            </w:r>
          </w:p>
        </w:tc>
      </w:tr>
      <w:tr w:rsidR="001615A1" w14:paraId="53513EC7" w14:textId="77777777" w:rsidTr="005673D5">
        <w:tc>
          <w:tcPr>
            <w:tcW w:w="3397" w:type="dxa"/>
          </w:tcPr>
          <w:p w14:paraId="23F50949" w14:textId="77777777" w:rsidR="001615A1" w:rsidRDefault="001615A1" w:rsidP="005673D5">
            <w:pPr>
              <w:jc w:val="left"/>
            </w:pPr>
            <w:r>
              <w:t>It is difficult all the time</w:t>
            </w:r>
          </w:p>
        </w:tc>
        <w:tc>
          <w:tcPr>
            <w:tcW w:w="2694" w:type="dxa"/>
            <w:vMerge/>
          </w:tcPr>
          <w:p w14:paraId="0A7205B2" w14:textId="77777777" w:rsidR="001615A1" w:rsidRDefault="001615A1" w:rsidP="005673D5">
            <w:pPr>
              <w:jc w:val="left"/>
            </w:pPr>
          </w:p>
        </w:tc>
      </w:tr>
      <w:tr w:rsidR="001615A1" w14:paraId="6E145647" w14:textId="77777777" w:rsidTr="005673D5">
        <w:tc>
          <w:tcPr>
            <w:tcW w:w="3397" w:type="dxa"/>
          </w:tcPr>
          <w:p w14:paraId="6EE22C36" w14:textId="77777777" w:rsidR="001615A1" w:rsidRDefault="001615A1" w:rsidP="005673D5">
            <w:pPr>
              <w:jc w:val="left"/>
            </w:pPr>
            <w:r>
              <w:t>It is difficult some of the time</w:t>
            </w:r>
          </w:p>
        </w:tc>
        <w:tc>
          <w:tcPr>
            <w:tcW w:w="2694" w:type="dxa"/>
            <w:vMerge/>
          </w:tcPr>
          <w:p w14:paraId="75C6FE3D" w14:textId="77777777" w:rsidR="001615A1" w:rsidRDefault="001615A1" w:rsidP="005673D5">
            <w:pPr>
              <w:jc w:val="left"/>
            </w:pPr>
          </w:p>
        </w:tc>
      </w:tr>
      <w:tr w:rsidR="001615A1" w14:paraId="70B84AD5" w14:textId="77777777" w:rsidTr="005673D5">
        <w:tc>
          <w:tcPr>
            <w:tcW w:w="3397" w:type="dxa"/>
          </w:tcPr>
          <w:p w14:paraId="1D3EE632" w14:textId="77777777" w:rsidR="001615A1" w:rsidRDefault="001615A1" w:rsidP="005673D5">
            <w:pPr>
              <w:jc w:val="left"/>
            </w:pPr>
            <w:r>
              <w:t>It is not too bad</w:t>
            </w:r>
          </w:p>
        </w:tc>
        <w:tc>
          <w:tcPr>
            <w:tcW w:w="2694" w:type="dxa"/>
            <w:vMerge w:val="restart"/>
          </w:tcPr>
          <w:p w14:paraId="1111BE25" w14:textId="77777777" w:rsidR="001615A1" w:rsidRDefault="001615A1" w:rsidP="005673D5">
            <w:pPr>
              <w:jc w:val="left"/>
            </w:pPr>
            <w:r>
              <w:t>Easier</w:t>
            </w:r>
          </w:p>
        </w:tc>
      </w:tr>
      <w:tr w:rsidR="001615A1" w14:paraId="55DECC14" w14:textId="77777777" w:rsidTr="005673D5">
        <w:tc>
          <w:tcPr>
            <w:tcW w:w="3397" w:type="dxa"/>
          </w:tcPr>
          <w:p w14:paraId="691BD2D3" w14:textId="77777777" w:rsidR="001615A1" w:rsidRDefault="001615A1" w:rsidP="005673D5">
            <w:pPr>
              <w:jc w:val="left"/>
            </w:pPr>
            <w:r>
              <w:t>It is easy</w:t>
            </w:r>
          </w:p>
        </w:tc>
        <w:tc>
          <w:tcPr>
            <w:tcW w:w="2694" w:type="dxa"/>
            <w:vMerge/>
          </w:tcPr>
          <w:p w14:paraId="6B73D5D2" w14:textId="77777777" w:rsidR="001615A1" w:rsidRDefault="001615A1" w:rsidP="005673D5">
            <w:pPr>
              <w:jc w:val="left"/>
            </w:pPr>
          </w:p>
        </w:tc>
      </w:tr>
    </w:tbl>
    <w:p w14:paraId="5F47FF98" w14:textId="77777777" w:rsidR="001615A1" w:rsidRDefault="001615A1" w:rsidP="001615A1">
      <w:pPr>
        <w:jc w:val="left"/>
      </w:pPr>
    </w:p>
    <w:p w14:paraId="68254C5F" w14:textId="77777777" w:rsidR="001615A1" w:rsidRDefault="001615A1" w:rsidP="001615A1">
      <w:pPr>
        <w:jc w:val="left"/>
      </w:pPr>
      <w:r>
        <w:t>The question was asked in all surveys for all cohorts.</w:t>
      </w:r>
    </w:p>
    <w:p w14:paraId="79EFD6C3" w14:textId="77777777" w:rsidR="001615A1" w:rsidRPr="003141CC" w:rsidRDefault="001615A1" w:rsidP="001615A1"/>
    <w:p w14:paraId="36870E67" w14:textId="7608481D" w:rsidR="001615A1" w:rsidRPr="001F50F9" w:rsidRDefault="001615A1" w:rsidP="001615A1">
      <w:r>
        <w:t>Table 12-15</w:t>
      </w:r>
      <w:r w:rsidRPr="00702C03">
        <w:t xml:space="preserve"> shows the number of ALSWH participants with </w:t>
      </w:r>
      <w:r>
        <w:t>data on ability to manage on income</w:t>
      </w:r>
      <w:r w:rsidR="001F50F9">
        <w:t xml:space="preserve"> that was used in the analyses.</w:t>
      </w:r>
    </w:p>
    <w:p w14:paraId="764049E7" w14:textId="6D435F0B" w:rsidR="001615A1" w:rsidRDefault="001615A1" w:rsidP="001F50F9">
      <w:pPr>
        <w:pStyle w:val="Caption"/>
        <w:keepNext/>
        <w:spacing w:after="0"/>
      </w:pPr>
      <w:bookmarkStart w:id="579" w:name="_Toc446590877"/>
      <w:bookmarkStart w:id="580" w:name="_Toc452470111"/>
      <w:r>
        <w:t xml:space="preserve">Table </w:t>
      </w:r>
      <w:fldSimple w:instr=" STYLEREF 1 \s ">
        <w:r w:rsidR="004675BB">
          <w:rPr>
            <w:noProof/>
          </w:rPr>
          <w:t>12</w:t>
        </w:r>
      </w:fldSimple>
      <w:r w:rsidR="003D2D66">
        <w:noBreakHyphen/>
      </w:r>
      <w:fldSimple w:instr=" SEQ Table \* ARABIC \s 1 ">
        <w:r w:rsidR="004675BB">
          <w:rPr>
            <w:noProof/>
          </w:rPr>
          <w:t>15</w:t>
        </w:r>
      </w:fldSimple>
      <w:r>
        <w:t xml:space="preserve">: </w:t>
      </w:r>
      <w:r w:rsidRPr="00265F6A">
        <w:t>The number of ALSWH participants with data on ability to manage on income.</w:t>
      </w:r>
      <w:bookmarkEnd w:id="579"/>
      <w:bookmarkEnd w:id="580"/>
    </w:p>
    <w:tbl>
      <w:tblPr>
        <w:tblStyle w:val="TableGrid"/>
        <w:tblW w:w="0" w:type="auto"/>
        <w:tblLook w:val="04A0" w:firstRow="1" w:lastRow="0" w:firstColumn="1" w:lastColumn="0" w:noHBand="0" w:noVBand="1"/>
      </w:tblPr>
      <w:tblGrid>
        <w:gridCol w:w="1838"/>
        <w:gridCol w:w="1024"/>
        <w:gridCol w:w="1025"/>
        <w:gridCol w:w="1024"/>
        <w:gridCol w:w="1025"/>
        <w:gridCol w:w="1024"/>
        <w:gridCol w:w="1025"/>
        <w:gridCol w:w="1025"/>
      </w:tblGrid>
      <w:tr w:rsidR="001615A1" w:rsidRPr="003362E6" w14:paraId="1B1BE18A" w14:textId="77777777" w:rsidTr="005673D5">
        <w:tc>
          <w:tcPr>
            <w:tcW w:w="1838" w:type="dxa"/>
          </w:tcPr>
          <w:p w14:paraId="1B6008F9" w14:textId="77777777" w:rsidR="001615A1" w:rsidRPr="003362E6" w:rsidRDefault="001615A1" w:rsidP="005673D5"/>
        </w:tc>
        <w:tc>
          <w:tcPr>
            <w:tcW w:w="1024" w:type="dxa"/>
          </w:tcPr>
          <w:p w14:paraId="4E44FB38" w14:textId="77777777" w:rsidR="001615A1" w:rsidRPr="003362E6" w:rsidRDefault="001615A1" w:rsidP="005673D5">
            <w:pPr>
              <w:jc w:val="center"/>
              <w:rPr>
                <w:b/>
              </w:rPr>
            </w:pPr>
            <w:r w:rsidRPr="003362E6">
              <w:rPr>
                <w:b/>
              </w:rPr>
              <w:t>S1</w:t>
            </w:r>
          </w:p>
        </w:tc>
        <w:tc>
          <w:tcPr>
            <w:tcW w:w="1025" w:type="dxa"/>
          </w:tcPr>
          <w:p w14:paraId="4766671D" w14:textId="77777777" w:rsidR="001615A1" w:rsidRPr="003362E6" w:rsidRDefault="001615A1" w:rsidP="005673D5">
            <w:pPr>
              <w:jc w:val="center"/>
              <w:rPr>
                <w:b/>
              </w:rPr>
            </w:pPr>
            <w:r w:rsidRPr="003362E6">
              <w:rPr>
                <w:b/>
              </w:rPr>
              <w:t>S2</w:t>
            </w:r>
          </w:p>
        </w:tc>
        <w:tc>
          <w:tcPr>
            <w:tcW w:w="1024" w:type="dxa"/>
          </w:tcPr>
          <w:p w14:paraId="3E8EA039" w14:textId="77777777" w:rsidR="001615A1" w:rsidRPr="003362E6" w:rsidRDefault="001615A1" w:rsidP="005673D5">
            <w:pPr>
              <w:jc w:val="center"/>
              <w:rPr>
                <w:b/>
              </w:rPr>
            </w:pPr>
            <w:r w:rsidRPr="003362E6">
              <w:rPr>
                <w:b/>
              </w:rPr>
              <w:t>S3</w:t>
            </w:r>
          </w:p>
        </w:tc>
        <w:tc>
          <w:tcPr>
            <w:tcW w:w="1025" w:type="dxa"/>
          </w:tcPr>
          <w:p w14:paraId="00A578A3" w14:textId="77777777" w:rsidR="001615A1" w:rsidRPr="003362E6" w:rsidRDefault="001615A1" w:rsidP="005673D5">
            <w:pPr>
              <w:jc w:val="center"/>
              <w:rPr>
                <w:b/>
              </w:rPr>
            </w:pPr>
            <w:r w:rsidRPr="003362E6">
              <w:rPr>
                <w:b/>
              </w:rPr>
              <w:t>S4</w:t>
            </w:r>
          </w:p>
        </w:tc>
        <w:tc>
          <w:tcPr>
            <w:tcW w:w="1024" w:type="dxa"/>
          </w:tcPr>
          <w:p w14:paraId="6711B518" w14:textId="77777777" w:rsidR="001615A1" w:rsidRPr="003362E6" w:rsidRDefault="001615A1" w:rsidP="005673D5">
            <w:pPr>
              <w:jc w:val="center"/>
              <w:rPr>
                <w:b/>
              </w:rPr>
            </w:pPr>
            <w:r w:rsidRPr="003362E6">
              <w:rPr>
                <w:b/>
              </w:rPr>
              <w:t>S5</w:t>
            </w:r>
          </w:p>
        </w:tc>
        <w:tc>
          <w:tcPr>
            <w:tcW w:w="1025" w:type="dxa"/>
          </w:tcPr>
          <w:p w14:paraId="2D5D362F" w14:textId="77777777" w:rsidR="001615A1" w:rsidRPr="003362E6" w:rsidRDefault="001615A1" w:rsidP="005673D5">
            <w:pPr>
              <w:jc w:val="center"/>
              <w:rPr>
                <w:b/>
              </w:rPr>
            </w:pPr>
            <w:r w:rsidRPr="003362E6">
              <w:rPr>
                <w:b/>
              </w:rPr>
              <w:t>S6</w:t>
            </w:r>
          </w:p>
        </w:tc>
        <w:tc>
          <w:tcPr>
            <w:tcW w:w="1025" w:type="dxa"/>
          </w:tcPr>
          <w:p w14:paraId="6BF46D8E" w14:textId="77777777" w:rsidR="001615A1" w:rsidRPr="003362E6" w:rsidRDefault="001615A1" w:rsidP="005673D5">
            <w:pPr>
              <w:jc w:val="center"/>
              <w:rPr>
                <w:b/>
              </w:rPr>
            </w:pPr>
            <w:r w:rsidRPr="003362E6">
              <w:rPr>
                <w:b/>
              </w:rPr>
              <w:t>S7</w:t>
            </w:r>
          </w:p>
        </w:tc>
      </w:tr>
      <w:tr w:rsidR="001615A1" w:rsidRPr="003362E6" w14:paraId="3E959899" w14:textId="77777777" w:rsidTr="005673D5">
        <w:tc>
          <w:tcPr>
            <w:tcW w:w="1838" w:type="dxa"/>
          </w:tcPr>
          <w:p w14:paraId="17A835D7" w14:textId="77777777" w:rsidR="001615A1" w:rsidRPr="003362E6" w:rsidRDefault="001615A1" w:rsidP="005673D5">
            <w:pPr>
              <w:rPr>
                <w:b/>
              </w:rPr>
            </w:pPr>
            <w:r w:rsidRPr="003362E6">
              <w:rPr>
                <w:b/>
              </w:rPr>
              <w:t>1921-26 cohort</w:t>
            </w:r>
          </w:p>
        </w:tc>
        <w:tc>
          <w:tcPr>
            <w:tcW w:w="1024" w:type="dxa"/>
            <w:vAlign w:val="center"/>
          </w:tcPr>
          <w:p w14:paraId="2B263041" w14:textId="77777777" w:rsidR="001615A1" w:rsidRPr="00282FCF" w:rsidRDefault="001615A1" w:rsidP="005673D5">
            <w:pPr>
              <w:jc w:val="center"/>
            </w:pPr>
            <w:r w:rsidRPr="00282FCF">
              <w:rPr>
                <w:rFonts w:cs="Arial"/>
                <w:color w:val="000000"/>
              </w:rPr>
              <w:t>12127</w:t>
            </w:r>
          </w:p>
        </w:tc>
        <w:tc>
          <w:tcPr>
            <w:tcW w:w="1025" w:type="dxa"/>
            <w:vAlign w:val="center"/>
          </w:tcPr>
          <w:p w14:paraId="7315FB76" w14:textId="77777777" w:rsidR="001615A1" w:rsidRPr="00282FCF" w:rsidRDefault="001615A1" w:rsidP="005673D5">
            <w:pPr>
              <w:jc w:val="center"/>
            </w:pPr>
            <w:r w:rsidRPr="00282FCF">
              <w:rPr>
                <w:rFonts w:cs="Arial"/>
                <w:color w:val="000000"/>
              </w:rPr>
              <w:t>9399</w:t>
            </w:r>
          </w:p>
        </w:tc>
        <w:tc>
          <w:tcPr>
            <w:tcW w:w="1024" w:type="dxa"/>
            <w:vAlign w:val="center"/>
          </w:tcPr>
          <w:p w14:paraId="2D5CD382" w14:textId="77777777" w:rsidR="001615A1" w:rsidRPr="00282FCF" w:rsidRDefault="001615A1" w:rsidP="005673D5">
            <w:pPr>
              <w:jc w:val="center"/>
            </w:pPr>
            <w:r w:rsidRPr="00282FCF">
              <w:rPr>
                <w:rFonts w:cs="Arial"/>
                <w:color w:val="000000"/>
              </w:rPr>
              <w:t>8582</w:t>
            </w:r>
          </w:p>
        </w:tc>
        <w:tc>
          <w:tcPr>
            <w:tcW w:w="1025" w:type="dxa"/>
            <w:vAlign w:val="center"/>
          </w:tcPr>
          <w:p w14:paraId="5D2ADC98" w14:textId="77777777" w:rsidR="001615A1" w:rsidRPr="00282FCF" w:rsidRDefault="001615A1" w:rsidP="005673D5">
            <w:pPr>
              <w:jc w:val="center"/>
            </w:pPr>
            <w:r w:rsidRPr="00282FCF">
              <w:rPr>
                <w:rFonts w:cs="Arial"/>
                <w:color w:val="000000"/>
              </w:rPr>
              <w:t>7066</w:t>
            </w:r>
          </w:p>
        </w:tc>
        <w:tc>
          <w:tcPr>
            <w:tcW w:w="1024" w:type="dxa"/>
            <w:vAlign w:val="center"/>
          </w:tcPr>
          <w:p w14:paraId="505DA02A" w14:textId="77777777" w:rsidR="001615A1" w:rsidRPr="00282FCF" w:rsidRDefault="001615A1" w:rsidP="005673D5">
            <w:pPr>
              <w:jc w:val="center"/>
            </w:pPr>
            <w:r w:rsidRPr="00282FCF">
              <w:rPr>
                <w:rFonts w:cs="Arial"/>
                <w:color w:val="000000"/>
              </w:rPr>
              <w:t>5500</w:t>
            </w:r>
          </w:p>
        </w:tc>
        <w:tc>
          <w:tcPr>
            <w:tcW w:w="1025" w:type="dxa"/>
            <w:vAlign w:val="center"/>
          </w:tcPr>
          <w:p w14:paraId="32D64925" w14:textId="77777777" w:rsidR="001615A1" w:rsidRPr="00282FCF" w:rsidRDefault="001615A1" w:rsidP="005673D5">
            <w:pPr>
              <w:jc w:val="center"/>
            </w:pPr>
            <w:r w:rsidRPr="00282FCF">
              <w:rPr>
                <w:rFonts w:cs="Arial"/>
                <w:color w:val="000000"/>
              </w:rPr>
              <w:t>4010</w:t>
            </w:r>
          </w:p>
        </w:tc>
        <w:tc>
          <w:tcPr>
            <w:tcW w:w="1025" w:type="dxa"/>
            <w:vAlign w:val="center"/>
          </w:tcPr>
          <w:p w14:paraId="61C0DAC5" w14:textId="77777777" w:rsidR="001615A1" w:rsidRPr="00282FCF" w:rsidRDefault="001615A1" w:rsidP="005673D5">
            <w:pPr>
              <w:jc w:val="center"/>
            </w:pPr>
          </w:p>
        </w:tc>
      </w:tr>
      <w:tr w:rsidR="001615A1" w:rsidRPr="003362E6" w14:paraId="2407DD58" w14:textId="77777777" w:rsidTr="005673D5">
        <w:tc>
          <w:tcPr>
            <w:tcW w:w="1838" w:type="dxa"/>
          </w:tcPr>
          <w:p w14:paraId="0C0C080B" w14:textId="77777777" w:rsidR="001615A1" w:rsidRPr="003362E6" w:rsidRDefault="001615A1" w:rsidP="005673D5">
            <w:pPr>
              <w:rPr>
                <w:b/>
              </w:rPr>
            </w:pPr>
            <w:r w:rsidRPr="003362E6">
              <w:rPr>
                <w:b/>
              </w:rPr>
              <w:t>1946-51 cohort</w:t>
            </w:r>
          </w:p>
        </w:tc>
        <w:tc>
          <w:tcPr>
            <w:tcW w:w="1024" w:type="dxa"/>
            <w:vAlign w:val="center"/>
          </w:tcPr>
          <w:p w14:paraId="449D3509" w14:textId="77777777" w:rsidR="001615A1" w:rsidRPr="00282FCF" w:rsidRDefault="001615A1" w:rsidP="005673D5">
            <w:pPr>
              <w:jc w:val="center"/>
            </w:pPr>
            <w:r w:rsidRPr="00282FCF">
              <w:rPr>
                <w:rFonts w:cs="Arial"/>
                <w:color w:val="000000"/>
              </w:rPr>
              <w:t>13618</w:t>
            </w:r>
          </w:p>
        </w:tc>
        <w:tc>
          <w:tcPr>
            <w:tcW w:w="1025" w:type="dxa"/>
            <w:vAlign w:val="center"/>
          </w:tcPr>
          <w:p w14:paraId="5E086618" w14:textId="77777777" w:rsidR="001615A1" w:rsidRPr="00282FCF" w:rsidRDefault="001615A1" w:rsidP="005673D5">
            <w:pPr>
              <w:jc w:val="center"/>
            </w:pPr>
            <w:r w:rsidRPr="00282FCF">
              <w:rPr>
                <w:rFonts w:cs="Arial"/>
                <w:color w:val="000000"/>
              </w:rPr>
              <w:t>11498</w:t>
            </w:r>
          </w:p>
        </w:tc>
        <w:tc>
          <w:tcPr>
            <w:tcW w:w="1024" w:type="dxa"/>
            <w:vAlign w:val="center"/>
          </w:tcPr>
          <w:p w14:paraId="0341A008" w14:textId="77777777" w:rsidR="001615A1" w:rsidRPr="00282FCF" w:rsidRDefault="001615A1" w:rsidP="005673D5">
            <w:pPr>
              <w:jc w:val="center"/>
            </w:pPr>
            <w:r w:rsidRPr="00282FCF">
              <w:rPr>
                <w:rFonts w:cs="Arial"/>
                <w:color w:val="000000"/>
              </w:rPr>
              <w:t>11085</w:t>
            </w:r>
          </w:p>
        </w:tc>
        <w:tc>
          <w:tcPr>
            <w:tcW w:w="1025" w:type="dxa"/>
            <w:vAlign w:val="center"/>
          </w:tcPr>
          <w:p w14:paraId="07A5094F" w14:textId="77777777" w:rsidR="001615A1" w:rsidRPr="00282FCF" w:rsidRDefault="001615A1" w:rsidP="005673D5">
            <w:pPr>
              <w:jc w:val="center"/>
            </w:pPr>
            <w:r w:rsidRPr="00282FCF">
              <w:rPr>
                <w:rFonts w:cs="Arial"/>
                <w:color w:val="000000"/>
              </w:rPr>
              <w:t>10823</w:t>
            </w:r>
          </w:p>
        </w:tc>
        <w:tc>
          <w:tcPr>
            <w:tcW w:w="1024" w:type="dxa"/>
            <w:vAlign w:val="center"/>
          </w:tcPr>
          <w:p w14:paraId="6162CA3B" w14:textId="77777777" w:rsidR="001615A1" w:rsidRPr="00282FCF" w:rsidRDefault="001615A1" w:rsidP="005673D5">
            <w:pPr>
              <w:jc w:val="center"/>
            </w:pPr>
            <w:r w:rsidRPr="00282FCF">
              <w:rPr>
                <w:rFonts w:cs="Arial"/>
                <w:color w:val="000000"/>
              </w:rPr>
              <w:t>10571</w:t>
            </w:r>
          </w:p>
        </w:tc>
        <w:tc>
          <w:tcPr>
            <w:tcW w:w="1025" w:type="dxa"/>
            <w:vAlign w:val="center"/>
          </w:tcPr>
          <w:p w14:paraId="25F5228D" w14:textId="77777777" w:rsidR="001615A1" w:rsidRPr="00282FCF" w:rsidRDefault="001615A1" w:rsidP="005673D5">
            <w:pPr>
              <w:jc w:val="center"/>
            </w:pPr>
            <w:r w:rsidRPr="00282FCF">
              <w:rPr>
                <w:rFonts w:cs="Arial"/>
                <w:color w:val="000000"/>
              </w:rPr>
              <w:t>9921</w:t>
            </w:r>
          </w:p>
        </w:tc>
        <w:tc>
          <w:tcPr>
            <w:tcW w:w="1025" w:type="dxa"/>
            <w:vAlign w:val="center"/>
          </w:tcPr>
          <w:p w14:paraId="483B3FB5" w14:textId="77777777" w:rsidR="001615A1" w:rsidRPr="00282FCF" w:rsidRDefault="001615A1" w:rsidP="005673D5">
            <w:pPr>
              <w:jc w:val="center"/>
            </w:pPr>
            <w:r w:rsidRPr="00282FCF">
              <w:rPr>
                <w:rFonts w:cs="Arial"/>
                <w:color w:val="000000"/>
              </w:rPr>
              <w:t>9021</w:t>
            </w:r>
          </w:p>
        </w:tc>
      </w:tr>
      <w:tr w:rsidR="001615A1" w:rsidRPr="003362E6" w14:paraId="1C0D47A7" w14:textId="77777777" w:rsidTr="005673D5">
        <w:tc>
          <w:tcPr>
            <w:tcW w:w="1838" w:type="dxa"/>
          </w:tcPr>
          <w:p w14:paraId="5CC34399" w14:textId="77777777" w:rsidR="001615A1" w:rsidRPr="003362E6" w:rsidRDefault="001615A1" w:rsidP="005673D5">
            <w:pPr>
              <w:rPr>
                <w:b/>
              </w:rPr>
            </w:pPr>
            <w:r w:rsidRPr="003362E6">
              <w:rPr>
                <w:b/>
              </w:rPr>
              <w:t>1973-78 cohort</w:t>
            </w:r>
          </w:p>
        </w:tc>
        <w:tc>
          <w:tcPr>
            <w:tcW w:w="1024" w:type="dxa"/>
            <w:vAlign w:val="center"/>
          </w:tcPr>
          <w:p w14:paraId="4A051B20" w14:textId="77777777" w:rsidR="001615A1" w:rsidRPr="00282FCF" w:rsidRDefault="001615A1" w:rsidP="005673D5">
            <w:pPr>
              <w:jc w:val="center"/>
            </w:pPr>
            <w:r w:rsidRPr="00282FCF">
              <w:rPr>
                <w:rFonts w:cs="Arial"/>
                <w:color w:val="000000"/>
              </w:rPr>
              <w:t>14185</w:t>
            </w:r>
          </w:p>
        </w:tc>
        <w:tc>
          <w:tcPr>
            <w:tcW w:w="1025" w:type="dxa"/>
            <w:vAlign w:val="center"/>
          </w:tcPr>
          <w:p w14:paraId="40EE6C99" w14:textId="77777777" w:rsidR="001615A1" w:rsidRPr="00282FCF" w:rsidRDefault="001615A1" w:rsidP="005673D5">
            <w:pPr>
              <w:jc w:val="center"/>
            </w:pPr>
          </w:p>
        </w:tc>
        <w:tc>
          <w:tcPr>
            <w:tcW w:w="1024" w:type="dxa"/>
            <w:vAlign w:val="center"/>
          </w:tcPr>
          <w:p w14:paraId="15C8F87C" w14:textId="77777777" w:rsidR="001615A1" w:rsidRPr="00282FCF" w:rsidRDefault="001615A1" w:rsidP="005673D5">
            <w:pPr>
              <w:jc w:val="center"/>
            </w:pPr>
            <w:r w:rsidRPr="00282FCF">
              <w:rPr>
                <w:rFonts w:cs="Arial"/>
                <w:color w:val="000000"/>
              </w:rPr>
              <w:t>9034</w:t>
            </w:r>
          </w:p>
        </w:tc>
        <w:tc>
          <w:tcPr>
            <w:tcW w:w="1025" w:type="dxa"/>
            <w:vAlign w:val="center"/>
          </w:tcPr>
          <w:p w14:paraId="59F16AC9" w14:textId="77777777" w:rsidR="001615A1" w:rsidRPr="00282FCF" w:rsidRDefault="001615A1" w:rsidP="005673D5">
            <w:pPr>
              <w:jc w:val="center"/>
            </w:pPr>
            <w:r w:rsidRPr="00282FCF">
              <w:rPr>
                <w:rFonts w:cs="Arial"/>
                <w:color w:val="000000"/>
              </w:rPr>
              <w:t>9104</w:t>
            </w:r>
          </w:p>
        </w:tc>
        <w:tc>
          <w:tcPr>
            <w:tcW w:w="1024" w:type="dxa"/>
            <w:vAlign w:val="center"/>
          </w:tcPr>
          <w:p w14:paraId="1D9A94A3" w14:textId="77777777" w:rsidR="001615A1" w:rsidRPr="00282FCF" w:rsidRDefault="001615A1" w:rsidP="005673D5">
            <w:pPr>
              <w:jc w:val="center"/>
            </w:pPr>
            <w:r w:rsidRPr="00282FCF">
              <w:rPr>
                <w:rFonts w:cs="Arial"/>
                <w:color w:val="000000"/>
              </w:rPr>
              <w:t>8165</w:t>
            </w:r>
          </w:p>
        </w:tc>
        <w:tc>
          <w:tcPr>
            <w:tcW w:w="1025" w:type="dxa"/>
            <w:vAlign w:val="center"/>
          </w:tcPr>
          <w:p w14:paraId="4E44EF1B" w14:textId="77777777" w:rsidR="001615A1" w:rsidRPr="00282FCF" w:rsidRDefault="001615A1" w:rsidP="005673D5">
            <w:pPr>
              <w:jc w:val="center"/>
            </w:pPr>
            <w:r w:rsidRPr="00282FCF">
              <w:rPr>
                <w:rFonts w:cs="Arial"/>
                <w:color w:val="000000"/>
              </w:rPr>
              <w:t>7873</w:t>
            </w:r>
          </w:p>
        </w:tc>
        <w:tc>
          <w:tcPr>
            <w:tcW w:w="1025" w:type="dxa"/>
            <w:vAlign w:val="center"/>
          </w:tcPr>
          <w:p w14:paraId="4595B9FF" w14:textId="77777777" w:rsidR="001615A1" w:rsidRPr="00282FCF" w:rsidRDefault="001615A1" w:rsidP="005673D5">
            <w:pPr>
              <w:jc w:val="center"/>
            </w:pPr>
          </w:p>
        </w:tc>
      </w:tr>
    </w:tbl>
    <w:p w14:paraId="4482873E" w14:textId="77777777" w:rsidR="001615A1" w:rsidRDefault="001615A1" w:rsidP="001615A1"/>
    <w:p w14:paraId="5E8B2A7E" w14:textId="38130F90" w:rsidR="001615A1" w:rsidRPr="00AC1556" w:rsidRDefault="001615A1" w:rsidP="001615A1">
      <w:pPr>
        <w:pStyle w:val="Heading2"/>
        <w:rPr>
          <w:noProof/>
          <w:lang w:val="en-US"/>
        </w:rPr>
      </w:pPr>
      <w:bookmarkStart w:id="581" w:name="_Toc446584361"/>
      <w:bookmarkStart w:id="582" w:name="_Toc446585483"/>
      <w:bookmarkStart w:id="583" w:name="_Toc452371095"/>
      <w:r>
        <w:t>Marital status</w:t>
      </w:r>
      <w:bookmarkEnd w:id="581"/>
      <w:bookmarkEnd w:id="582"/>
      <w:bookmarkEnd w:id="583"/>
    </w:p>
    <w:p w14:paraId="1BE9FCDE" w14:textId="77777777" w:rsidR="001615A1" w:rsidRDefault="001615A1" w:rsidP="001615A1">
      <w:pPr>
        <w:jc w:val="left"/>
      </w:pPr>
      <w:r>
        <w:t>Marital status was determined by one of the following questions in all surveys for all cohorts:</w:t>
      </w:r>
    </w:p>
    <w:p w14:paraId="7A9682FF" w14:textId="1CC60B36" w:rsidR="001615A1" w:rsidRDefault="001615A1" w:rsidP="001615A1">
      <w:pPr>
        <w:jc w:val="center"/>
      </w:pPr>
      <w:r>
        <w:t xml:space="preserve"> </w:t>
      </w:r>
      <w:r w:rsidR="00605405">
        <w:t>‘</w:t>
      </w:r>
      <w:r>
        <w:t>What is your present marital status?</w:t>
      </w:r>
      <w:r w:rsidR="00605405">
        <w:t>’</w:t>
      </w:r>
    </w:p>
    <w:p w14:paraId="7B2C733C" w14:textId="3A29F638" w:rsidR="001615A1" w:rsidRDefault="00605405" w:rsidP="001615A1">
      <w:pPr>
        <w:jc w:val="center"/>
      </w:pPr>
      <w:r>
        <w:t>‘</w:t>
      </w:r>
      <w:r w:rsidR="001615A1">
        <w:t>What is your formal registered marital status?</w:t>
      </w:r>
      <w:r>
        <w:t>’</w:t>
      </w:r>
    </w:p>
    <w:p w14:paraId="734DB5B6" w14:textId="77777777" w:rsidR="001615A1" w:rsidRDefault="001615A1" w:rsidP="001615A1">
      <w:pPr>
        <w:jc w:val="left"/>
      </w:pPr>
    </w:p>
    <w:p w14:paraId="36C36C0F" w14:textId="77777777" w:rsidR="001F50F9" w:rsidRDefault="001F50F9" w:rsidP="001615A1">
      <w:pPr>
        <w:jc w:val="left"/>
      </w:pPr>
    </w:p>
    <w:p w14:paraId="0215481B" w14:textId="77777777" w:rsidR="001F50F9" w:rsidRDefault="001F50F9" w:rsidP="001615A1">
      <w:pPr>
        <w:jc w:val="left"/>
      </w:pPr>
    </w:p>
    <w:p w14:paraId="057BE052" w14:textId="77777777" w:rsidR="001F50F9" w:rsidRDefault="001F50F9" w:rsidP="001615A1">
      <w:pPr>
        <w:jc w:val="left"/>
      </w:pPr>
    </w:p>
    <w:p w14:paraId="0438C2E8" w14:textId="77777777" w:rsidR="001F50F9" w:rsidRDefault="001F50F9" w:rsidP="001F50F9">
      <w:pPr>
        <w:jc w:val="left"/>
      </w:pPr>
    </w:p>
    <w:p w14:paraId="633BB81F" w14:textId="0AC0A95B" w:rsidR="001615A1" w:rsidRPr="004254C8" w:rsidRDefault="001615A1" w:rsidP="001F50F9">
      <w:pPr>
        <w:jc w:val="left"/>
      </w:pPr>
      <w:r>
        <w:lastRenderedPageBreak/>
        <w:t>Table 12-16 shows the response options and how they were grou</w:t>
      </w:r>
      <w:r w:rsidR="001F50F9">
        <w:t>ped for analysis.</w:t>
      </w:r>
    </w:p>
    <w:p w14:paraId="05137500" w14:textId="5A64EB13" w:rsidR="001615A1" w:rsidRDefault="001615A1" w:rsidP="001F50F9">
      <w:pPr>
        <w:pStyle w:val="Caption"/>
        <w:keepNext/>
        <w:spacing w:after="0"/>
      </w:pPr>
      <w:bookmarkStart w:id="584" w:name="_Toc446590878"/>
      <w:bookmarkStart w:id="585" w:name="_Toc452470112"/>
      <w:r>
        <w:t xml:space="preserve">Table </w:t>
      </w:r>
      <w:fldSimple w:instr=" STYLEREF 1 \s ">
        <w:r w:rsidR="004675BB">
          <w:rPr>
            <w:noProof/>
          </w:rPr>
          <w:t>12</w:t>
        </w:r>
      </w:fldSimple>
      <w:r w:rsidR="003D2D66">
        <w:noBreakHyphen/>
      </w:r>
      <w:fldSimple w:instr=" SEQ Table \* ARABIC \s 1 ">
        <w:r w:rsidR="004675BB">
          <w:rPr>
            <w:noProof/>
          </w:rPr>
          <w:t>16</w:t>
        </w:r>
      </w:fldSimple>
      <w:r>
        <w:t xml:space="preserve">: </w:t>
      </w:r>
      <w:r w:rsidRPr="00B55500">
        <w:t>Response options for marital in the 1989-95, 1973-78, 1946-51, and 1921-26 cohorts.</w:t>
      </w:r>
      <w:bookmarkEnd w:id="584"/>
      <w:bookmarkEnd w:id="585"/>
    </w:p>
    <w:tbl>
      <w:tblPr>
        <w:tblStyle w:val="TableGrid"/>
        <w:tblW w:w="0" w:type="auto"/>
        <w:tblLook w:val="04A0" w:firstRow="1" w:lastRow="0" w:firstColumn="1" w:lastColumn="0" w:noHBand="0" w:noVBand="1"/>
      </w:tblPr>
      <w:tblGrid>
        <w:gridCol w:w="2689"/>
        <w:gridCol w:w="2409"/>
      </w:tblGrid>
      <w:tr w:rsidR="001615A1" w14:paraId="31F94003" w14:textId="77777777" w:rsidTr="005673D5">
        <w:tc>
          <w:tcPr>
            <w:tcW w:w="2689" w:type="dxa"/>
          </w:tcPr>
          <w:p w14:paraId="567C3E84" w14:textId="77777777" w:rsidR="001615A1" w:rsidRPr="00AC1556" w:rsidRDefault="001615A1" w:rsidP="005673D5">
            <w:pPr>
              <w:jc w:val="left"/>
              <w:rPr>
                <w:b/>
              </w:rPr>
            </w:pPr>
            <w:r>
              <w:rPr>
                <w:b/>
              </w:rPr>
              <w:t>Response options</w:t>
            </w:r>
          </w:p>
        </w:tc>
        <w:tc>
          <w:tcPr>
            <w:tcW w:w="2409" w:type="dxa"/>
          </w:tcPr>
          <w:p w14:paraId="77772CA9" w14:textId="77777777" w:rsidR="001615A1" w:rsidRPr="00AC1556" w:rsidRDefault="001615A1" w:rsidP="005673D5">
            <w:pPr>
              <w:jc w:val="left"/>
              <w:rPr>
                <w:b/>
              </w:rPr>
            </w:pPr>
            <w:r>
              <w:rPr>
                <w:b/>
              </w:rPr>
              <w:t>Grouping</w:t>
            </w:r>
          </w:p>
        </w:tc>
      </w:tr>
      <w:tr w:rsidR="001615A1" w14:paraId="1D9B914E" w14:textId="77777777" w:rsidTr="005673D5">
        <w:tc>
          <w:tcPr>
            <w:tcW w:w="2689" w:type="dxa"/>
          </w:tcPr>
          <w:p w14:paraId="42198D3B" w14:textId="77777777" w:rsidR="001615A1" w:rsidRDefault="001615A1" w:rsidP="005673D5">
            <w:pPr>
              <w:jc w:val="left"/>
            </w:pPr>
            <w:r>
              <w:t>never married/single</w:t>
            </w:r>
          </w:p>
        </w:tc>
        <w:tc>
          <w:tcPr>
            <w:tcW w:w="2409" w:type="dxa"/>
          </w:tcPr>
          <w:p w14:paraId="694BD79D" w14:textId="77777777" w:rsidR="001615A1" w:rsidRDefault="001615A1" w:rsidP="005673D5">
            <w:pPr>
              <w:jc w:val="left"/>
            </w:pPr>
            <w:r>
              <w:t>never married</w:t>
            </w:r>
          </w:p>
        </w:tc>
      </w:tr>
      <w:tr w:rsidR="001615A1" w14:paraId="2BDF410B" w14:textId="77777777" w:rsidTr="005673D5">
        <w:tc>
          <w:tcPr>
            <w:tcW w:w="2689" w:type="dxa"/>
          </w:tcPr>
          <w:p w14:paraId="74222D0F" w14:textId="77777777" w:rsidR="001615A1" w:rsidRDefault="001615A1" w:rsidP="005673D5">
            <w:pPr>
              <w:jc w:val="left"/>
            </w:pPr>
            <w:r>
              <w:t>married</w:t>
            </w:r>
          </w:p>
        </w:tc>
        <w:tc>
          <w:tcPr>
            <w:tcW w:w="2409" w:type="dxa"/>
            <w:vMerge w:val="restart"/>
          </w:tcPr>
          <w:p w14:paraId="5E277C7A" w14:textId="77777777" w:rsidR="001615A1" w:rsidRDefault="001615A1" w:rsidP="005673D5">
            <w:pPr>
              <w:jc w:val="left"/>
            </w:pPr>
            <w:r>
              <w:t>married/de facto</w:t>
            </w:r>
          </w:p>
        </w:tc>
      </w:tr>
      <w:tr w:rsidR="001615A1" w14:paraId="44831D80" w14:textId="77777777" w:rsidTr="005673D5">
        <w:tc>
          <w:tcPr>
            <w:tcW w:w="2689" w:type="dxa"/>
          </w:tcPr>
          <w:p w14:paraId="2ECF0BFA" w14:textId="77777777" w:rsidR="001615A1" w:rsidRDefault="001615A1" w:rsidP="005673D5">
            <w:pPr>
              <w:jc w:val="left"/>
            </w:pPr>
            <w:r>
              <w:t>de facto</w:t>
            </w:r>
          </w:p>
        </w:tc>
        <w:tc>
          <w:tcPr>
            <w:tcW w:w="2409" w:type="dxa"/>
            <w:vMerge/>
          </w:tcPr>
          <w:p w14:paraId="580B4C83" w14:textId="77777777" w:rsidR="001615A1" w:rsidRDefault="001615A1" w:rsidP="005673D5">
            <w:pPr>
              <w:jc w:val="left"/>
            </w:pPr>
          </w:p>
        </w:tc>
      </w:tr>
      <w:tr w:rsidR="001615A1" w14:paraId="19DA0153" w14:textId="77777777" w:rsidTr="005673D5">
        <w:tc>
          <w:tcPr>
            <w:tcW w:w="2689" w:type="dxa"/>
          </w:tcPr>
          <w:p w14:paraId="750F7E28" w14:textId="77777777" w:rsidR="001615A1" w:rsidRDefault="001615A1" w:rsidP="005673D5">
            <w:pPr>
              <w:jc w:val="left"/>
            </w:pPr>
            <w:r>
              <w:t>separated</w:t>
            </w:r>
          </w:p>
        </w:tc>
        <w:tc>
          <w:tcPr>
            <w:tcW w:w="2409" w:type="dxa"/>
            <w:vMerge w:val="restart"/>
          </w:tcPr>
          <w:p w14:paraId="6E67A962" w14:textId="77777777" w:rsidR="001615A1" w:rsidRDefault="001615A1" w:rsidP="005673D5">
            <w:pPr>
              <w:jc w:val="left"/>
            </w:pPr>
            <w:r>
              <w:t>separated/divorced</w:t>
            </w:r>
          </w:p>
        </w:tc>
      </w:tr>
      <w:tr w:rsidR="001615A1" w14:paraId="1A3F88CC" w14:textId="77777777" w:rsidTr="005673D5">
        <w:tc>
          <w:tcPr>
            <w:tcW w:w="2689" w:type="dxa"/>
          </w:tcPr>
          <w:p w14:paraId="5B719635" w14:textId="77777777" w:rsidR="001615A1" w:rsidRDefault="001615A1" w:rsidP="005673D5">
            <w:pPr>
              <w:jc w:val="left"/>
            </w:pPr>
            <w:r>
              <w:t>divorced</w:t>
            </w:r>
          </w:p>
        </w:tc>
        <w:tc>
          <w:tcPr>
            <w:tcW w:w="2409" w:type="dxa"/>
            <w:vMerge/>
          </w:tcPr>
          <w:p w14:paraId="2F9C4CEA" w14:textId="77777777" w:rsidR="001615A1" w:rsidRDefault="001615A1" w:rsidP="005673D5">
            <w:pPr>
              <w:jc w:val="left"/>
            </w:pPr>
          </w:p>
        </w:tc>
      </w:tr>
      <w:tr w:rsidR="001615A1" w14:paraId="215F8B1D" w14:textId="77777777" w:rsidTr="005673D5">
        <w:tc>
          <w:tcPr>
            <w:tcW w:w="2689" w:type="dxa"/>
          </w:tcPr>
          <w:p w14:paraId="126FC125" w14:textId="77777777" w:rsidR="001615A1" w:rsidRDefault="001615A1" w:rsidP="005673D5">
            <w:pPr>
              <w:jc w:val="left"/>
            </w:pPr>
            <w:r>
              <w:t>widowed</w:t>
            </w:r>
          </w:p>
        </w:tc>
        <w:tc>
          <w:tcPr>
            <w:tcW w:w="2409" w:type="dxa"/>
          </w:tcPr>
          <w:p w14:paraId="64516368" w14:textId="77777777" w:rsidR="001615A1" w:rsidRDefault="001615A1" w:rsidP="005673D5">
            <w:pPr>
              <w:jc w:val="left"/>
            </w:pPr>
            <w:r>
              <w:t>widowed</w:t>
            </w:r>
          </w:p>
        </w:tc>
      </w:tr>
    </w:tbl>
    <w:p w14:paraId="69689473" w14:textId="77777777" w:rsidR="001615A1" w:rsidRDefault="001615A1" w:rsidP="001615A1">
      <w:pPr>
        <w:jc w:val="left"/>
      </w:pPr>
    </w:p>
    <w:p w14:paraId="6C13F377" w14:textId="77777777" w:rsidR="001615A1" w:rsidRDefault="001615A1" w:rsidP="001615A1">
      <w:r>
        <w:t>The response options were never married/single, married, de facto, separated, divorced, and widowed. In some surveys, de facto relationships were further defined by de facto (opposite sex) and de facto (same sex).</w:t>
      </w:r>
    </w:p>
    <w:p w14:paraId="54700774" w14:textId="77777777" w:rsidR="001615A1" w:rsidRDefault="001615A1" w:rsidP="001615A1"/>
    <w:p w14:paraId="2BA8E183" w14:textId="22663E19" w:rsidR="001615A1" w:rsidRPr="001F50F9" w:rsidRDefault="001615A1" w:rsidP="001615A1">
      <w:r>
        <w:t>For the purpose of this analysis, the responses were grouped into married/de facto, separated/divorced, widowed, and never married. Table 12-17</w:t>
      </w:r>
      <w:r w:rsidRPr="00702C03">
        <w:t xml:space="preserve"> shows the number of ALSWH participants with </w:t>
      </w:r>
      <w:r>
        <w:t>data on ability to manage on income</w:t>
      </w:r>
      <w:r w:rsidRPr="00702C03">
        <w:t xml:space="preserve"> that wa</w:t>
      </w:r>
      <w:r w:rsidR="001F50F9">
        <w:t>s used in the analyses.</w:t>
      </w:r>
    </w:p>
    <w:p w14:paraId="08E032E3" w14:textId="239C7FD2" w:rsidR="001615A1" w:rsidRDefault="001615A1" w:rsidP="001F50F9">
      <w:pPr>
        <w:pStyle w:val="Caption"/>
        <w:keepNext/>
        <w:spacing w:after="0"/>
      </w:pPr>
      <w:bookmarkStart w:id="586" w:name="_Toc446590879"/>
      <w:bookmarkStart w:id="587" w:name="_Toc452470113"/>
      <w:r>
        <w:t xml:space="preserve">Table </w:t>
      </w:r>
      <w:fldSimple w:instr=" STYLEREF 1 \s ">
        <w:r w:rsidR="004675BB">
          <w:rPr>
            <w:noProof/>
          </w:rPr>
          <w:t>12</w:t>
        </w:r>
      </w:fldSimple>
      <w:r w:rsidR="003D2D66">
        <w:noBreakHyphen/>
      </w:r>
      <w:fldSimple w:instr=" SEQ Table \* ARABIC \s 1 ">
        <w:r w:rsidR="004675BB">
          <w:rPr>
            <w:noProof/>
          </w:rPr>
          <w:t>17</w:t>
        </w:r>
      </w:fldSimple>
      <w:r>
        <w:t xml:space="preserve">: </w:t>
      </w:r>
      <w:r w:rsidRPr="0092426F">
        <w:t>The number of ALSWH participants with data on marital status.</w:t>
      </w:r>
      <w:bookmarkEnd w:id="586"/>
      <w:bookmarkEnd w:id="587"/>
    </w:p>
    <w:tbl>
      <w:tblPr>
        <w:tblStyle w:val="TableGrid"/>
        <w:tblW w:w="0" w:type="auto"/>
        <w:tblLook w:val="04A0" w:firstRow="1" w:lastRow="0" w:firstColumn="1" w:lastColumn="0" w:noHBand="0" w:noVBand="1"/>
      </w:tblPr>
      <w:tblGrid>
        <w:gridCol w:w="1838"/>
        <w:gridCol w:w="1024"/>
        <w:gridCol w:w="1025"/>
        <w:gridCol w:w="1024"/>
        <w:gridCol w:w="1025"/>
        <w:gridCol w:w="1024"/>
        <w:gridCol w:w="1025"/>
        <w:gridCol w:w="1025"/>
      </w:tblGrid>
      <w:tr w:rsidR="001615A1" w:rsidRPr="003362E6" w14:paraId="04CC1736" w14:textId="77777777" w:rsidTr="005673D5">
        <w:tc>
          <w:tcPr>
            <w:tcW w:w="1838" w:type="dxa"/>
          </w:tcPr>
          <w:p w14:paraId="1C0CEF35" w14:textId="77777777" w:rsidR="001615A1" w:rsidRPr="003362E6" w:rsidRDefault="001615A1" w:rsidP="005673D5"/>
        </w:tc>
        <w:tc>
          <w:tcPr>
            <w:tcW w:w="1024" w:type="dxa"/>
          </w:tcPr>
          <w:p w14:paraId="37417555" w14:textId="77777777" w:rsidR="001615A1" w:rsidRPr="003362E6" w:rsidRDefault="001615A1" w:rsidP="005673D5">
            <w:pPr>
              <w:jc w:val="center"/>
              <w:rPr>
                <w:b/>
              </w:rPr>
            </w:pPr>
            <w:r w:rsidRPr="003362E6">
              <w:rPr>
                <w:b/>
              </w:rPr>
              <w:t>S1</w:t>
            </w:r>
          </w:p>
        </w:tc>
        <w:tc>
          <w:tcPr>
            <w:tcW w:w="1025" w:type="dxa"/>
          </w:tcPr>
          <w:p w14:paraId="653F16BE" w14:textId="77777777" w:rsidR="001615A1" w:rsidRPr="003362E6" w:rsidRDefault="001615A1" w:rsidP="005673D5">
            <w:pPr>
              <w:jc w:val="center"/>
              <w:rPr>
                <w:b/>
              </w:rPr>
            </w:pPr>
            <w:r w:rsidRPr="003362E6">
              <w:rPr>
                <w:b/>
              </w:rPr>
              <w:t>S2</w:t>
            </w:r>
          </w:p>
        </w:tc>
        <w:tc>
          <w:tcPr>
            <w:tcW w:w="1024" w:type="dxa"/>
          </w:tcPr>
          <w:p w14:paraId="40586132" w14:textId="77777777" w:rsidR="001615A1" w:rsidRPr="003362E6" w:rsidRDefault="001615A1" w:rsidP="005673D5">
            <w:pPr>
              <w:jc w:val="center"/>
              <w:rPr>
                <w:b/>
              </w:rPr>
            </w:pPr>
            <w:r w:rsidRPr="003362E6">
              <w:rPr>
                <w:b/>
              </w:rPr>
              <w:t>S3</w:t>
            </w:r>
          </w:p>
        </w:tc>
        <w:tc>
          <w:tcPr>
            <w:tcW w:w="1025" w:type="dxa"/>
          </w:tcPr>
          <w:p w14:paraId="1995A3C4" w14:textId="77777777" w:rsidR="001615A1" w:rsidRPr="003362E6" w:rsidRDefault="001615A1" w:rsidP="005673D5">
            <w:pPr>
              <w:jc w:val="center"/>
              <w:rPr>
                <w:b/>
              </w:rPr>
            </w:pPr>
            <w:r w:rsidRPr="003362E6">
              <w:rPr>
                <w:b/>
              </w:rPr>
              <w:t>S4</w:t>
            </w:r>
          </w:p>
        </w:tc>
        <w:tc>
          <w:tcPr>
            <w:tcW w:w="1024" w:type="dxa"/>
          </w:tcPr>
          <w:p w14:paraId="1CB85F8F" w14:textId="77777777" w:rsidR="001615A1" w:rsidRPr="003362E6" w:rsidRDefault="001615A1" w:rsidP="005673D5">
            <w:pPr>
              <w:jc w:val="center"/>
              <w:rPr>
                <w:b/>
              </w:rPr>
            </w:pPr>
            <w:r w:rsidRPr="003362E6">
              <w:rPr>
                <w:b/>
              </w:rPr>
              <w:t>S5</w:t>
            </w:r>
          </w:p>
        </w:tc>
        <w:tc>
          <w:tcPr>
            <w:tcW w:w="1025" w:type="dxa"/>
          </w:tcPr>
          <w:p w14:paraId="6836C41E" w14:textId="77777777" w:rsidR="001615A1" w:rsidRPr="003362E6" w:rsidRDefault="001615A1" w:rsidP="005673D5">
            <w:pPr>
              <w:jc w:val="center"/>
              <w:rPr>
                <w:b/>
              </w:rPr>
            </w:pPr>
            <w:r w:rsidRPr="003362E6">
              <w:rPr>
                <w:b/>
              </w:rPr>
              <w:t>S6</w:t>
            </w:r>
          </w:p>
        </w:tc>
        <w:tc>
          <w:tcPr>
            <w:tcW w:w="1025" w:type="dxa"/>
          </w:tcPr>
          <w:p w14:paraId="180EA491" w14:textId="77777777" w:rsidR="001615A1" w:rsidRPr="003362E6" w:rsidRDefault="001615A1" w:rsidP="005673D5">
            <w:pPr>
              <w:jc w:val="center"/>
              <w:rPr>
                <w:b/>
              </w:rPr>
            </w:pPr>
            <w:r w:rsidRPr="003362E6">
              <w:rPr>
                <w:b/>
              </w:rPr>
              <w:t>S7</w:t>
            </w:r>
          </w:p>
        </w:tc>
      </w:tr>
      <w:tr w:rsidR="001615A1" w:rsidRPr="003362E6" w14:paraId="43BFCF17" w14:textId="77777777" w:rsidTr="005673D5">
        <w:tc>
          <w:tcPr>
            <w:tcW w:w="1838" w:type="dxa"/>
          </w:tcPr>
          <w:p w14:paraId="24A31F80" w14:textId="77777777" w:rsidR="001615A1" w:rsidRPr="003362E6" w:rsidRDefault="001615A1" w:rsidP="005673D5">
            <w:pPr>
              <w:rPr>
                <w:b/>
              </w:rPr>
            </w:pPr>
            <w:r w:rsidRPr="003362E6">
              <w:rPr>
                <w:b/>
              </w:rPr>
              <w:t>1921-26 cohort</w:t>
            </w:r>
          </w:p>
        </w:tc>
        <w:tc>
          <w:tcPr>
            <w:tcW w:w="1024" w:type="dxa"/>
            <w:vAlign w:val="center"/>
          </w:tcPr>
          <w:p w14:paraId="20FC43C6" w14:textId="77777777" w:rsidR="001615A1" w:rsidRPr="00B0616E" w:rsidRDefault="001615A1" w:rsidP="005673D5">
            <w:pPr>
              <w:jc w:val="center"/>
            </w:pPr>
            <w:r w:rsidRPr="00B0616E">
              <w:rPr>
                <w:rFonts w:cs="Arial"/>
                <w:color w:val="000000"/>
              </w:rPr>
              <w:t>12208</w:t>
            </w:r>
          </w:p>
        </w:tc>
        <w:tc>
          <w:tcPr>
            <w:tcW w:w="1025" w:type="dxa"/>
            <w:vAlign w:val="center"/>
          </w:tcPr>
          <w:p w14:paraId="08C0C758" w14:textId="77777777" w:rsidR="001615A1" w:rsidRPr="00B0616E" w:rsidRDefault="001615A1" w:rsidP="005673D5">
            <w:pPr>
              <w:jc w:val="center"/>
            </w:pPr>
            <w:r w:rsidRPr="00B0616E">
              <w:rPr>
                <w:rFonts w:cs="Arial"/>
                <w:color w:val="000000"/>
              </w:rPr>
              <w:t>10393</w:t>
            </w:r>
          </w:p>
        </w:tc>
        <w:tc>
          <w:tcPr>
            <w:tcW w:w="1024" w:type="dxa"/>
            <w:vAlign w:val="center"/>
          </w:tcPr>
          <w:p w14:paraId="66AC2839" w14:textId="77777777" w:rsidR="001615A1" w:rsidRPr="00B0616E" w:rsidRDefault="001615A1" w:rsidP="005673D5">
            <w:pPr>
              <w:jc w:val="center"/>
            </w:pPr>
            <w:r w:rsidRPr="00B0616E">
              <w:rPr>
                <w:rFonts w:cs="Arial"/>
                <w:color w:val="000000"/>
              </w:rPr>
              <w:t>8609</w:t>
            </w:r>
          </w:p>
        </w:tc>
        <w:tc>
          <w:tcPr>
            <w:tcW w:w="1025" w:type="dxa"/>
            <w:vAlign w:val="center"/>
          </w:tcPr>
          <w:p w14:paraId="759007D1" w14:textId="77777777" w:rsidR="001615A1" w:rsidRPr="00B0616E" w:rsidRDefault="001615A1" w:rsidP="005673D5">
            <w:pPr>
              <w:jc w:val="center"/>
            </w:pPr>
            <w:r w:rsidRPr="00B0616E">
              <w:rPr>
                <w:rFonts w:cs="Arial"/>
                <w:color w:val="000000"/>
              </w:rPr>
              <w:t>7113</w:t>
            </w:r>
          </w:p>
        </w:tc>
        <w:tc>
          <w:tcPr>
            <w:tcW w:w="1024" w:type="dxa"/>
            <w:vAlign w:val="center"/>
          </w:tcPr>
          <w:p w14:paraId="3188D975" w14:textId="77777777" w:rsidR="001615A1" w:rsidRPr="00B0616E" w:rsidRDefault="001615A1" w:rsidP="005673D5">
            <w:pPr>
              <w:jc w:val="center"/>
            </w:pPr>
            <w:r w:rsidRPr="00B0616E">
              <w:rPr>
                <w:rFonts w:cs="Arial"/>
                <w:color w:val="000000"/>
              </w:rPr>
              <w:t>5524</w:t>
            </w:r>
          </w:p>
        </w:tc>
        <w:tc>
          <w:tcPr>
            <w:tcW w:w="1025" w:type="dxa"/>
            <w:vAlign w:val="center"/>
          </w:tcPr>
          <w:p w14:paraId="6A0B3325" w14:textId="77777777" w:rsidR="001615A1" w:rsidRPr="00B0616E" w:rsidRDefault="001615A1" w:rsidP="005673D5">
            <w:pPr>
              <w:jc w:val="center"/>
            </w:pPr>
            <w:r w:rsidRPr="00B0616E">
              <w:rPr>
                <w:rFonts w:cs="Arial"/>
                <w:color w:val="000000"/>
              </w:rPr>
              <w:t>4039</w:t>
            </w:r>
          </w:p>
        </w:tc>
        <w:tc>
          <w:tcPr>
            <w:tcW w:w="1025" w:type="dxa"/>
            <w:vAlign w:val="center"/>
          </w:tcPr>
          <w:p w14:paraId="4AB603E2" w14:textId="77777777" w:rsidR="001615A1" w:rsidRPr="00B0616E" w:rsidRDefault="001615A1" w:rsidP="005673D5">
            <w:pPr>
              <w:jc w:val="center"/>
            </w:pPr>
          </w:p>
        </w:tc>
      </w:tr>
      <w:tr w:rsidR="001615A1" w:rsidRPr="003362E6" w14:paraId="2F78114E" w14:textId="77777777" w:rsidTr="005673D5">
        <w:tc>
          <w:tcPr>
            <w:tcW w:w="1838" w:type="dxa"/>
          </w:tcPr>
          <w:p w14:paraId="307884F7" w14:textId="77777777" w:rsidR="001615A1" w:rsidRPr="003362E6" w:rsidRDefault="001615A1" w:rsidP="005673D5">
            <w:pPr>
              <w:rPr>
                <w:b/>
              </w:rPr>
            </w:pPr>
            <w:r w:rsidRPr="003362E6">
              <w:rPr>
                <w:b/>
              </w:rPr>
              <w:t>1946-51 cohort</w:t>
            </w:r>
          </w:p>
        </w:tc>
        <w:tc>
          <w:tcPr>
            <w:tcW w:w="1024" w:type="dxa"/>
            <w:vAlign w:val="center"/>
          </w:tcPr>
          <w:p w14:paraId="1A91C8E1" w14:textId="77777777" w:rsidR="001615A1" w:rsidRPr="00B0616E" w:rsidRDefault="001615A1" w:rsidP="005673D5">
            <w:pPr>
              <w:jc w:val="center"/>
            </w:pPr>
            <w:r w:rsidRPr="00B0616E">
              <w:rPr>
                <w:rFonts w:cs="Arial"/>
                <w:color w:val="000000"/>
              </w:rPr>
              <w:t>13646</w:t>
            </w:r>
          </w:p>
        </w:tc>
        <w:tc>
          <w:tcPr>
            <w:tcW w:w="1025" w:type="dxa"/>
            <w:vAlign w:val="center"/>
          </w:tcPr>
          <w:p w14:paraId="65D42EB6" w14:textId="77777777" w:rsidR="001615A1" w:rsidRPr="00B0616E" w:rsidRDefault="001615A1" w:rsidP="005673D5">
            <w:pPr>
              <w:jc w:val="center"/>
            </w:pPr>
            <w:r w:rsidRPr="00B0616E">
              <w:rPr>
                <w:rFonts w:cs="Arial"/>
                <w:color w:val="000000"/>
              </w:rPr>
              <w:t>12258</w:t>
            </w:r>
          </w:p>
        </w:tc>
        <w:tc>
          <w:tcPr>
            <w:tcW w:w="1024" w:type="dxa"/>
            <w:vAlign w:val="center"/>
          </w:tcPr>
          <w:p w14:paraId="1810E731" w14:textId="77777777" w:rsidR="001615A1" w:rsidRPr="00B0616E" w:rsidRDefault="001615A1" w:rsidP="005673D5">
            <w:pPr>
              <w:jc w:val="center"/>
            </w:pPr>
            <w:r w:rsidRPr="00B0616E">
              <w:rPr>
                <w:rFonts w:cs="Arial"/>
                <w:color w:val="000000"/>
              </w:rPr>
              <w:t>11173</w:t>
            </w:r>
          </w:p>
        </w:tc>
        <w:tc>
          <w:tcPr>
            <w:tcW w:w="1025" w:type="dxa"/>
            <w:vAlign w:val="center"/>
          </w:tcPr>
          <w:p w14:paraId="5B820BEE" w14:textId="77777777" w:rsidR="001615A1" w:rsidRPr="00B0616E" w:rsidRDefault="001615A1" w:rsidP="005673D5">
            <w:pPr>
              <w:jc w:val="center"/>
            </w:pPr>
            <w:r w:rsidRPr="00B0616E">
              <w:rPr>
                <w:rFonts w:cs="Arial"/>
                <w:color w:val="000000"/>
              </w:rPr>
              <w:t>10748</w:t>
            </w:r>
          </w:p>
        </w:tc>
        <w:tc>
          <w:tcPr>
            <w:tcW w:w="1024" w:type="dxa"/>
            <w:vAlign w:val="center"/>
          </w:tcPr>
          <w:p w14:paraId="27108E17" w14:textId="77777777" w:rsidR="001615A1" w:rsidRPr="00B0616E" w:rsidRDefault="001615A1" w:rsidP="005673D5">
            <w:pPr>
              <w:jc w:val="center"/>
            </w:pPr>
            <w:r w:rsidRPr="00B0616E">
              <w:rPr>
                <w:rFonts w:cs="Arial"/>
                <w:color w:val="000000"/>
              </w:rPr>
              <w:t>10548</w:t>
            </w:r>
          </w:p>
        </w:tc>
        <w:tc>
          <w:tcPr>
            <w:tcW w:w="1025" w:type="dxa"/>
            <w:vAlign w:val="center"/>
          </w:tcPr>
          <w:p w14:paraId="4127E006" w14:textId="77777777" w:rsidR="001615A1" w:rsidRPr="00B0616E" w:rsidRDefault="001615A1" w:rsidP="005673D5">
            <w:pPr>
              <w:jc w:val="center"/>
            </w:pPr>
            <w:r w:rsidRPr="00B0616E">
              <w:rPr>
                <w:rFonts w:cs="Arial"/>
                <w:color w:val="000000"/>
              </w:rPr>
              <w:t>9937</w:t>
            </w:r>
          </w:p>
        </w:tc>
        <w:tc>
          <w:tcPr>
            <w:tcW w:w="1025" w:type="dxa"/>
            <w:vAlign w:val="center"/>
          </w:tcPr>
          <w:p w14:paraId="31CA0D96" w14:textId="77777777" w:rsidR="001615A1" w:rsidRPr="00B0616E" w:rsidRDefault="001615A1" w:rsidP="005673D5">
            <w:pPr>
              <w:jc w:val="center"/>
            </w:pPr>
            <w:r w:rsidRPr="00B0616E">
              <w:rPr>
                <w:rFonts w:cs="Arial"/>
                <w:color w:val="000000"/>
              </w:rPr>
              <w:t>9061</w:t>
            </w:r>
          </w:p>
        </w:tc>
      </w:tr>
      <w:tr w:rsidR="001615A1" w:rsidRPr="003362E6" w14:paraId="0F928440" w14:textId="77777777" w:rsidTr="005673D5">
        <w:tc>
          <w:tcPr>
            <w:tcW w:w="1838" w:type="dxa"/>
          </w:tcPr>
          <w:p w14:paraId="2C3CA0B3" w14:textId="77777777" w:rsidR="001615A1" w:rsidRPr="003362E6" w:rsidRDefault="001615A1" w:rsidP="005673D5">
            <w:pPr>
              <w:rPr>
                <w:b/>
              </w:rPr>
            </w:pPr>
            <w:r w:rsidRPr="003362E6">
              <w:rPr>
                <w:b/>
              </w:rPr>
              <w:t>1973-78 cohort</w:t>
            </w:r>
          </w:p>
        </w:tc>
        <w:tc>
          <w:tcPr>
            <w:tcW w:w="1024" w:type="dxa"/>
            <w:vAlign w:val="center"/>
          </w:tcPr>
          <w:p w14:paraId="2CEDB1D2" w14:textId="77777777" w:rsidR="001615A1" w:rsidRPr="00B0616E" w:rsidRDefault="001615A1" w:rsidP="005673D5">
            <w:pPr>
              <w:jc w:val="center"/>
            </w:pPr>
            <w:r w:rsidRPr="00B0616E">
              <w:rPr>
                <w:rFonts w:cs="Arial"/>
                <w:color w:val="000000"/>
              </w:rPr>
              <w:t>4177</w:t>
            </w:r>
          </w:p>
        </w:tc>
        <w:tc>
          <w:tcPr>
            <w:tcW w:w="1025" w:type="dxa"/>
            <w:vAlign w:val="center"/>
          </w:tcPr>
          <w:p w14:paraId="35CB8102" w14:textId="77777777" w:rsidR="001615A1" w:rsidRPr="00B0616E" w:rsidRDefault="001615A1" w:rsidP="005673D5">
            <w:pPr>
              <w:jc w:val="center"/>
            </w:pPr>
            <w:r w:rsidRPr="00B0616E">
              <w:rPr>
                <w:rFonts w:cs="Arial"/>
                <w:color w:val="000000"/>
              </w:rPr>
              <w:t>9639</w:t>
            </w:r>
          </w:p>
        </w:tc>
        <w:tc>
          <w:tcPr>
            <w:tcW w:w="1024" w:type="dxa"/>
            <w:vAlign w:val="center"/>
          </w:tcPr>
          <w:p w14:paraId="5B20FAA6" w14:textId="77777777" w:rsidR="001615A1" w:rsidRPr="00B0616E" w:rsidRDefault="001615A1" w:rsidP="005673D5">
            <w:pPr>
              <w:jc w:val="center"/>
            </w:pPr>
            <w:r w:rsidRPr="00B0616E">
              <w:rPr>
                <w:rFonts w:cs="Arial"/>
                <w:color w:val="000000"/>
              </w:rPr>
              <w:t>9045</w:t>
            </w:r>
          </w:p>
        </w:tc>
        <w:tc>
          <w:tcPr>
            <w:tcW w:w="1025" w:type="dxa"/>
            <w:vAlign w:val="center"/>
          </w:tcPr>
          <w:p w14:paraId="1B3C92BD" w14:textId="77777777" w:rsidR="001615A1" w:rsidRPr="00B0616E" w:rsidRDefault="001615A1" w:rsidP="005673D5">
            <w:pPr>
              <w:jc w:val="center"/>
            </w:pPr>
            <w:r w:rsidRPr="00B0616E">
              <w:rPr>
                <w:rFonts w:cs="Arial"/>
                <w:color w:val="000000"/>
              </w:rPr>
              <w:t>9106</w:t>
            </w:r>
          </w:p>
        </w:tc>
        <w:tc>
          <w:tcPr>
            <w:tcW w:w="1024" w:type="dxa"/>
            <w:vAlign w:val="center"/>
          </w:tcPr>
          <w:p w14:paraId="7DD62DBB" w14:textId="77777777" w:rsidR="001615A1" w:rsidRPr="00B0616E" w:rsidRDefault="001615A1" w:rsidP="005673D5">
            <w:pPr>
              <w:jc w:val="center"/>
            </w:pPr>
            <w:r w:rsidRPr="00B0616E">
              <w:rPr>
                <w:rFonts w:cs="Arial"/>
                <w:color w:val="000000"/>
              </w:rPr>
              <w:t>8170</w:t>
            </w:r>
          </w:p>
        </w:tc>
        <w:tc>
          <w:tcPr>
            <w:tcW w:w="1025" w:type="dxa"/>
            <w:vAlign w:val="center"/>
          </w:tcPr>
          <w:p w14:paraId="1CA54D4E" w14:textId="77777777" w:rsidR="001615A1" w:rsidRPr="00B0616E" w:rsidRDefault="001615A1" w:rsidP="005673D5">
            <w:pPr>
              <w:jc w:val="center"/>
            </w:pPr>
            <w:r w:rsidRPr="00B0616E">
              <w:rPr>
                <w:rFonts w:cs="Arial"/>
                <w:color w:val="000000"/>
              </w:rPr>
              <w:t>7908</w:t>
            </w:r>
          </w:p>
        </w:tc>
        <w:tc>
          <w:tcPr>
            <w:tcW w:w="1025" w:type="dxa"/>
            <w:vAlign w:val="center"/>
          </w:tcPr>
          <w:p w14:paraId="0C93723F" w14:textId="77777777" w:rsidR="001615A1" w:rsidRPr="00B0616E" w:rsidRDefault="001615A1" w:rsidP="005673D5">
            <w:pPr>
              <w:jc w:val="center"/>
            </w:pPr>
          </w:p>
        </w:tc>
      </w:tr>
      <w:tr w:rsidR="001615A1" w:rsidRPr="003362E6" w14:paraId="6EE5F66F" w14:textId="77777777" w:rsidTr="005673D5">
        <w:tc>
          <w:tcPr>
            <w:tcW w:w="1838" w:type="dxa"/>
          </w:tcPr>
          <w:p w14:paraId="02E848EC" w14:textId="77777777" w:rsidR="001615A1" w:rsidRPr="003362E6" w:rsidRDefault="001615A1" w:rsidP="005673D5">
            <w:pPr>
              <w:rPr>
                <w:b/>
              </w:rPr>
            </w:pPr>
            <w:r>
              <w:rPr>
                <w:b/>
              </w:rPr>
              <w:t>1989-95 cohort</w:t>
            </w:r>
          </w:p>
        </w:tc>
        <w:tc>
          <w:tcPr>
            <w:tcW w:w="1024" w:type="dxa"/>
            <w:vAlign w:val="center"/>
          </w:tcPr>
          <w:p w14:paraId="244225A8" w14:textId="77777777" w:rsidR="001615A1" w:rsidRPr="00B0616E" w:rsidRDefault="001615A1" w:rsidP="005673D5">
            <w:pPr>
              <w:jc w:val="center"/>
            </w:pPr>
            <w:r w:rsidRPr="00B0616E">
              <w:rPr>
                <w:rFonts w:cs="Arial"/>
                <w:color w:val="000000"/>
              </w:rPr>
              <w:t>16830</w:t>
            </w:r>
          </w:p>
        </w:tc>
        <w:tc>
          <w:tcPr>
            <w:tcW w:w="1025" w:type="dxa"/>
            <w:vAlign w:val="center"/>
          </w:tcPr>
          <w:p w14:paraId="18AB600C" w14:textId="77777777" w:rsidR="001615A1" w:rsidRPr="00B0616E" w:rsidRDefault="001615A1" w:rsidP="005673D5">
            <w:pPr>
              <w:jc w:val="center"/>
            </w:pPr>
            <w:r w:rsidRPr="00B0616E">
              <w:rPr>
                <w:rFonts w:cs="Arial"/>
                <w:color w:val="000000"/>
              </w:rPr>
              <w:t>11140</w:t>
            </w:r>
          </w:p>
        </w:tc>
        <w:tc>
          <w:tcPr>
            <w:tcW w:w="1024" w:type="dxa"/>
            <w:vAlign w:val="center"/>
          </w:tcPr>
          <w:p w14:paraId="019077D1" w14:textId="77777777" w:rsidR="001615A1" w:rsidRPr="00B0616E" w:rsidRDefault="001615A1" w:rsidP="005673D5">
            <w:pPr>
              <w:jc w:val="center"/>
            </w:pPr>
            <w:r w:rsidRPr="00B0616E">
              <w:rPr>
                <w:rFonts w:cs="Arial"/>
                <w:color w:val="000000"/>
              </w:rPr>
              <w:t>8670</w:t>
            </w:r>
          </w:p>
        </w:tc>
        <w:tc>
          <w:tcPr>
            <w:tcW w:w="1025" w:type="dxa"/>
            <w:vAlign w:val="center"/>
          </w:tcPr>
          <w:p w14:paraId="1E513D08" w14:textId="77777777" w:rsidR="001615A1" w:rsidRPr="00B0616E" w:rsidRDefault="001615A1" w:rsidP="005673D5">
            <w:pPr>
              <w:jc w:val="center"/>
            </w:pPr>
          </w:p>
        </w:tc>
        <w:tc>
          <w:tcPr>
            <w:tcW w:w="1024" w:type="dxa"/>
            <w:vAlign w:val="center"/>
          </w:tcPr>
          <w:p w14:paraId="2D9F26E9" w14:textId="77777777" w:rsidR="001615A1" w:rsidRPr="00B0616E" w:rsidRDefault="001615A1" w:rsidP="005673D5">
            <w:pPr>
              <w:jc w:val="center"/>
            </w:pPr>
          </w:p>
        </w:tc>
        <w:tc>
          <w:tcPr>
            <w:tcW w:w="1025" w:type="dxa"/>
            <w:vAlign w:val="center"/>
          </w:tcPr>
          <w:p w14:paraId="4DA4972B" w14:textId="77777777" w:rsidR="001615A1" w:rsidRPr="00B0616E" w:rsidRDefault="001615A1" w:rsidP="005673D5">
            <w:pPr>
              <w:jc w:val="center"/>
            </w:pPr>
          </w:p>
        </w:tc>
        <w:tc>
          <w:tcPr>
            <w:tcW w:w="1025" w:type="dxa"/>
            <w:vAlign w:val="center"/>
          </w:tcPr>
          <w:p w14:paraId="3E4818A3" w14:textId="77777777" w:rsidR="001615A1" w:rsidRPr="00B0616E" w:rsidRDefault="001615A1" w:rsidP="005673D5">
            <w:pPr>
              <w:jc w:val="center"/>
            </w:pPr>
          </w:p>
        </w:tc>
      </w:tr>
    </w:tbl>
    <w:p w14:paraId="072BFCA2" w14:textId="77777777" w:rsidR="001615A1" w:rsidRDefault="001615A1" w:rsidP="001615A1">
      <w:pPr>
        <w:pStyle w:val="Heading2"/>
        <w:numPr>
          <w:ilvl w:val="0"/>
          <w:numId w:val="0"/>
        </w:numPr>
        <w:ind w:left="1134" w:hanging="1134"/>
        <w:rPr>
          <w:noProof/>
          <w:lang w:val="en-US"/>
        </w:rPr>
      </w:pPr>
    </w:p>
    <w:p w14:paraId="3D879384" w14:textId="11412710" w:rsidR="001615A1" w:rsidRDefault="001615A1" w:rsidP="001615A1">
      <w:pPr>
        <w:pStyle w:val="Heading2"/>
        <w:rPr>
          <w:noProof/>
          <w:lang w:val="en-US"/>
        </w:rPr>
      </w:pPr>
      <w:bookmarkStart w:id="588" w:name="_Toc446584362"/>
      <w:bookmarkStart w:id="589" w:name="_Toc446585484"/>
      <w:bookmarkStart w:id="590" w:name="_Toc452371096"/>
      <w:r>
        <w:rPr>
          <w:noProof/>
          <w:lang w:val="en-US"/>
        </w:rPr>
        <w:t>Area of residence</w:t>
      </w:r>
      <w:bookmarkEnd w:id="588"/>
      <w:bookmarkEnd w:id="589"/>
      <w:bookmarkEnd w:id="590"/>
    </w:p>
    <w:p w14:paraId="1532FF6E" w14:textId="61F7FF8B" w:rsidR="001615A1" w:rsidRDefault="001615A1" w:rsidP="001615A1">
      <w:r>
        <w:t xml:space="preserve">The Accessibility/Remoteness Index of Australia, 2003 version (ARIA+) was developed by the National Key Centre for Social Applications of Geographic Information Systems (GISCA) to measure the remoteness of a location based on road distances to service centres </w:t>
      </w:r>
      <w:r w:rsidR="00870399">
        <w:fldChar w:fldCharType="begin"/>
      </w:r>
      <w:r w:rsidR="007F3AAA">
        <w:instrText xml:space="preserve"> ADDIN EN.CITE &lt;EndNote&gt;&lt;Cite&gt;&lt;Author&gt;DoHAC&lt;/Author&gt;&lt;Year&gt;2001&lt;/Year&gt;&lt;RecNum&gt;141&lt;/RecNum&gt;&lt;DisplayText&gt;(DoHAC, 2001)&lt;/DisplayText&gt;&lt;record&gt;&lt;rec-number&gt;141&lt;/rec-number&gt;&lt;foreign-keys&gt;&lt;key app="EN" db-id="0zaxfzw0nszf5ae2xx05fzzowfpdapapwt0v" timestamp="1457321172"&gt;141&lt;/key&gt;&lt;/foreign-keys&gt;&lt;ref-type name="Government Document"&gt;46&lt;/ref-type&gt;&lt;contributors&gt;&lt;authors&gt;&lt;author&gt;DoHAC&lt;/author&gt;&lt;/authors&gt;&lt;secondary-authors&gt;&lt;author&gt;DoHCA&lt;/author&gt;&lt;/secondary-authors&gt;&lt;/contributors&gt;&lt;titles&gt;&lt;title&gt;Measuring Remoteness: Accessibility/Remoteness Index of Australia (ARIA)&lt;/title&gt;&lt;tertiary-title&gt;Occasional Papers&lt;/tertiary-title&gt;&lt;/titles&gt;&lt;dates&gt;&lt;year&gt;2001&lt;/year&gt;&lt;/dates&gt;&lt;pub-location&gt;Canberra&lt;/pub-location&gt;&lt;publisher&gt;Department of Health and Aged Care&lt;/publisher&gt;&lt;isbn&gt;New Series Number 14&lt;/isbn&gt;&lt;urls&gt;&lt;/urls&gt;&lt;/record&gt;&lt;/Cite&gt;&lt;/EndNote&gt;</w:instrText>
      </w:r>
      <w:r w:rsidR="00870399">
        <w:fldChar w:fldCharType="separate"/>
      </w:r>
      <w:r w:rsidR="007F3AAA">
        <w:rPr>
          <w:noProof/>
        </w:rPr>
        <w:t>(</w:t>
      </w:r>
      <w:hyperlink w:anchor="_ENREF_72" w:tooltip="DoHAC, 2001 #141" w:history="1">
        <w:r w:rsidR="001731F3">
          <w:rPr>
            <w:noProof/>
          </w:rPr>
          <w:t>DoHAC, 2001</w:t>
        </w:r>
      </w:hyperlink>
      <w:r w:rsidR="007F3AAA">
        <w:rPr>
          <w:noProof/>
        </w:rPr>
        <w:t>)</w:t>
      </w:r>
      <w:r w:rsidR="00870399">
        <w:fldChar w:fldCharType="end"/>
      </w:r>
      <w:r>
        <w:t>. ARIA+ scores range from 0 to 15, from which</w:t>
      </w:r>
      <w:r w:rsidR="00375213">
        <w:t xml:space="preserve"> five</w:t>
      </w:r>
      <w:r>
        <w:t xml:space="preserve"> categories are defined (Table 12-18).</w:t>
      </w:r>
    </w:p>
    <w:p w14:paraId="607DD595" w14:textId="77777777" w:rsidR="001615A1" w:rsidRDefault="001615A1" w:rsidP="001615A1">
      <w:pPr>
        <w:jc w:val="left"/>
      </w:pPr>
    </w:p>
    <w:p w14:paraId="56779EED" w14:textId="7FA5C0E7" w:rsidR="001615A1" w:rsidRDefault="001615A1" w:rsidP="001F50F9">
      <w:pPr>
        <w:pStyle w:val="Caption"/>
        <w:keepNext/>
        <w:spacing w:after="0"/>
      </w:pPr>
      <w:bookmarkStart w:id="591" w:name="_Toc446590880"/>
      <w:bookmarkStart w:id="592" w:name="_Toc452470114"/>
      <w:r>
        <w:lastRenderedPageBreak/>
        <w:t xml:space="preserve">Table </w:t>
      </w:r>
      <w:fldSimple w:instr=" STYLEREF 1 \s ">
        <w:r w:rsidR="004675BB">
          <w:rPr>
            <w:noProof/>
          </w:rPr>
          <w:t>12</w:t>
        </w:r>
      </w:fldSimple>
      <w:r w:rsidR="003D2D66">
        <w:noBreakHyphen/>
      </w:r>
      <w:fldSimple w:instr=" SEQ Table \* ARABIC \s 1 ">
        <w:r w:rsidR="004675BB">
          <w:rPr>
            <w:noProof/>
          </w:rPr>
          <w:t>18</w:t>
        </w:r>
      </w:fldSimple>
      <w:r>
        <w:t xml:space="preserve">: </w:t>
      </w:r>
      <w:r w:rsidRPr="00B4491C">
        <w:t>Remoteness Areas for Australia and corresponding ARIA+ scores.</w:t>
      </w:r>
      <w:bookmarkEnd w:id="591"/>
      <w:bookmarkEnd w:id="592"/>
    </w:p>
    <w:tbl>
      <w:tblPr>
        <w:tblStyle w:val="TableGrid"/>
        <w:tblW w:w="0" w:type="auto"/>
        <w:tblLook w:val="04A0" w:firstRow="1" w:lastRow="0" w:firstColumn="1" w:lastColumn="0" w:noHBand="0" w:noVBand="1"/>
      </w:tblPr>
      <w:tblGrid>
        <w:gridCol w:w="4505"/>
        <w:gridCol w:w="4505"/>
      </w:tblGrid>
      <w:tr w:rsidR="001615A1" w14:paraId="231B81A3" w14:textId="77777777" w:rsidTr="005673D5">
        <w:tc>
          <w:tcPr>
            <w:tcW w:w="4505" w:type="dxa"/>
          </w:tcPr>
          <w:p w14:paraId="4618D638" w14:textId="77777777" w:rsidR="001615A1" w:rsidRPr="00EF669A" w:rsidRDefault="001615A1" w:rsidP="005673D5">
            <w:pPr>
              <w:jc w:val="left"/>
              <w:rPr>
                <w:b/>
              </w:rPr>
            </w:pPr>
            <w:r>
              <w:rPr>
                <w:b/>
              </w:rPr>
              <w:t>Category</w:t>
            </w:r>
          </w:p>
        </w:tc>
        <w:tc>
          <w:tcPr>
            <w:tcW w:w="4505" w:type="dxa"/>
          </w:tcPr>
          <w:p w14:paraId="41DF004E" w14:textId="77777777" w:rsidR="001615A1" w:rsidRDefault="001615A1" w:rsidP="005673D5">
            <w:pPr>
              <w:jc w:val="left"/>
            </w:pPr>
            <w:r>
              <w:rPr>
                <w:b/>
              </w:rPr>
              <w:t>ARIA+ score</w:t>
            </w:r>
          </w:p>
        </w:tc>
      </w:tr>
      <w:tr w:rsidR="001615A1" w14:paraId="10C55F71" w14:textId="77777777" w:rsidTr="005673D5">
        <w:tc>
          <w:tcPr>
            <w:tcW w:w="4505" w:type="dxa"/>
          </w:tcPr>
          <w:p w14:paraId="714900C3" w14:textId="172162E6" w:rsidR="001615A1" w:rsidRDefault="00F979EB" w:rsidP="005673D5">
            <w:pPr>
              <w:jc w:val="left"/>
            </w:pPr>
            <w:r>
              <w:t>Major Cities of Australia</w:t>
            </w:r>
          </w:p>
        </w:tc>
        <w:tc>
          <w:tcPr>
            <w:tcW w:w="4505" w:type="dxa"/>
          </w:tcPr>
          <w:p w14:paraId="18AF1BAC" w14:textId="77777777" w:rsidR="001615A1" w:rsidRDefault="001615A1" w:rsidP="005673D5">
            <w:pPr>
              <w:jc w:val="left"/>
            </w:pPr>
            <w:r>
              <w:t>0 – 0.20</w:t>
            </w:r>
          </w:p>
        </w:tc>
      </w:tr>
      <w:tr w:rsidR="001615A1" w14:paraId="5337D54F" w14:textId="77777777" w:rsidTr="005673D5">
        <w:tc>
          <w:tcPr>
            <w:tcW w:w="4505" w:type="dxa"/>
          </w:tcPr>
          <w:p w14:paraId="7EEB303D" w14:textId="688CF0CA" w:rsidR="001615A1" w:rsidRDefault="001615A1" w:rsidP="005673D5">
            <w:pPr>
              <w:jc w:val="left"/>
            </w:pPr>
            <w:r>
              <w:t>Inner</w:t>
            </w:r>
            <w:r w:rsidR="00F979EB">
              <w:t xml:space="preserve"> R</w:t>
            </w:r>
            <w:r>
              <w:t>egional Australia</w:t>
            </w:r>
          </w:p>
        </w:tc>
        <w:tc>
          <w:tcPr>
            <w:tcW w:w="4505" w:type="dxa"/>
          </w:tcPr>
          <w:p w14:paraId="1FA68B39" w14:textId="77777777" w:rsidR="001615A1" w:rsidRDefault="001615A1" w:rsidP="005673D5">
            <w:pPr>
              <w:jc w:val="left"/>
            </w:pPr>
            <w:r>
              <w:t>&gt;0.20 – 2.40</w:t>
            </w:r>
          </w:p>
        </w:tc>
      </w:tr>
      <w:tr w:rsidR="001615A1" w14:paraId="49CA86CF" w14:textId="77777777" w:rsidTr="005673D5">
        <w:tc>
          <w:tcPr>
            <w:tcW w:w="4505" w:type="dxa"/>
          </w:tcPr>
          <w:p w14:paraId="1FFF1C1B" w14:textId="1A08CC22" w:rsidR="001615A1" w:rsidRDefault="00F979EB" w:rsidP="005673D5">
            <w:pPr>
              <w:jc w:val="left"/>
            </w:pPr>
            <w:r>
              <w:t>Outer R</w:t>
            </w:r>
            <w:r w:rsidR="001615A1">
              <w:t>egional Australia</w:t>
            </w:r>
          </w:p>
        </w:tc>
        <w:tc>
          <w:tcPr>
            <w:tcW w:w="4505" w:type="dxa"/>
          </w:tcPr>
          <w:p w14:paraId="18E5FA93" w14:textId="77777777" w:rsidR="001615A1" w:rsidRDefault="001615A1" w:rsidP="005673D5">
            <w:pPr>
              <w:jc w:val="left"/>
            </w:pPr>
            <w:r>
              <w:t>&gt;2.40 – 5.95</w:t>
            </w:r>
          </w:p>
        </w:tc>
      </w:tr>
      <w:tr w:rsidR="001615A1" w14:paraId="237F6393" w14:textId="77777777" w:rsidTr="005673D5">
        <w:tc>
          <w:tcPr>
            <w:tcW w:w="4505" w:type="dxa"/>
          </w:tcPr>
          <w:p w14:paraId="79A28FE2" w14:textId="77777777" w:rsidR="001615A1" w:rsidRDefault="001615A1" w:rsidP="005673D5">
            <w:pPr>
              <w:jc w:val="left"/>
            </w:pPr>
            <w:r>
              <w:t>Remote Australia</w:t>
            </w:r>
          </w:p>
        </w:tc>
        <w:tc>
          <w:tcPr>
            <w:tcW w:w="4505" w:type="dxa"/>
          </w:tcPr>
          <w:p w14:paraId="6C76C563" w14:textId="77777777" w:rsidR="001615A1" w:rsidRDefault="001615A1" w:rsidP="005673D5">
            <w:pPr>
              <w:jc w:val="left"/>
            </w:pPr>
            <w:r>
              <w:t>&gt;5.92 – 10.53</w:t>
            </w:r>
          </w:p>
        </w:tc>
      </w:tr>
      <w:tr w:rsidR="001615A1" w14:paraId="6CAC3798" w14:textId="77777777" w:rsidTr="005673D5">
        <w:tc>
          <w:tcPr>
            <w:tcW w:w="4505" w:type="dxa"/>
          </w:tcPr>
          <w:p w14:paraId="691BB493" w14:textId="39075028" w:rsidR="001615A1" w:rsidRDefault="00F979EB" w:rsidP="005673D5">
            <w:pPr>
              <w:jc w:val="left"/>
            </w:pPr>
            <w:r>
              <w:t>Very R</w:t>
            </w:r>
            <w:r w:rsidR="001615A1">
              <w:t>emote Australia (other)</w:t>
            </w:r>
          </w:p>
        </w:tc>
        <w:tc>
          <w:tcPr>
            <w:tcW w:w="4505" w:type="dxa"/>
          </w:tcPr>
          <w:p w14:paraId="66EB51C1" w14:textId="77777777" w:rsidR="001615A1" w:rsidRDefault="001615A1" w:rsidP="005673D5">
            <w:pPr>
              <w:jc w:val="left"/>
            </w:pPr>
            <w:r>
              <w:t>&gt;10.53</w:t>
            </w:r>
          </w:p>
        </w:tc>
      </w:tr>
    </w:tbl>
    <w:p w14:paraId="476907B1" w14:textId="77777777" w:rsidR="001F50F9" w:rsidRDefault="001F50F9" w:rsidP="001615A1"/>
    <w:p w14:paraId="47C057AC" w14:textId="302D2C27" w:rsidR="001615A1" w:rsidRDefault="001615A1" w:rsidP="001615A1">
      <w:r>
        <w:t xml:space="preserve">In ALSWH, participant addresses are coded to ARIA+; the Study’s implementation of the earlier version of ARIA+, known as ARIA, is reported in the 2000 ALSWH Technical Report </w:t>
      </w:r>
      <w:r w:rsidR="00870399">
        <w:fldChar w:fldCharType="begin"/>
      </w:r>
      <w:r w:rsidR="007F3AAA">
        <w:instrText xml:space="preserve"> ADDIN EN.CITE &lt;EndNote&gt;&lt;Cite&gt;&lt;Author&gt;ALSWH&lt;/Author&gt;&lt;Year&gt;2000&lt;/Year&gt;&lt;RecNum&gt;188&lt;/RecNum&gt;&lt;DisplayText&gt;(ALSWH, 2000)&lt;/DisplayText&gt;&lt;record&gt;&lt;rec-number&gt;188&lt;/rec-number&gt;&lt;foreign-keys&gt;&lt;key app="EN" db-id="0zaxfzw0nszf5ae2xx05fzzowfpdapapwt0v" timestamp="1458096701"&gt;188&lt;/key&gt;&lt;/foreign-keys&gt;&lt;ref-type name="Report"&gt;27&lt;/ref-type&gt;&lt;contributors&gt;&lt;authors&gt;&lt;author&gt;ALSWH&lt;/author&gt;&lt;/authors&gt;&lt;/contributors&gt;&lt;titles&gt;&lt;title&gt;The Australian Longitudinal Study on Women&amp;apos;s Health&lt;/title&gt;&lt;secondary-title&gt;Technical Reports&lt;/secondary-title&gt;&lt;/titles&gt;&lt;volume&gt;Report 14&lt;/volume&gt;&lt;number&gt;Report 14&lt;/number&gt;&lt;dates&gt;&lt;year&gt;2000&lt;/year&gt;&lt;pub-dates&gt;&lt;date&gt;10/06/2000&lt;/date&gt;&lt;/pub-dates&gt;&lt;/dates&gt;&lt;publisher&gt;The Australian Longitudinal Study on Women&amp;apos;s Health&lt;/publisher&gt;&lt;isbn&gt;Report Number 14&lt;/isbn&gt;&lt;urls&gt;&lt;/urls&gt;&lt;/record&gt;&lt;/Cite&gt;&lt;/EndNote&gt;</w:instrText>
      </w:r>
      <w:r w:rsidR="00870399">
        <w:fldChar w:fldCharType="separate"/>
      </w:r>
      <w:r w:rsidR="007F3AAA">
        <w:rPr>
          <w:noProof/>
        </w:rPr>
        <w:t>(</w:t>
      </w:r>
      <w:hyperlink w:anchor="_ENREF_35" w:tooltip="ALSWH, 2000 #188" w:history="1">
        <w:r w:rsidR="001731F3">
          <w:rPr>
            <w:noProof/>
          </w:rPr>
          <w:t>ALSWH, 2000</w:t>
        </w:r>
      </w:hyperlink>
      <w:r w:rsidR="007F3AAA">
        <w:rPr>
          <w:noProof/>
        </w:rPr>
        <w:t>)</w:t>
      </w:r>
      <w:r w:rsidR="00870399">
        <w:fldChar w:fldCharType="end"/>
      </w:r>
      <w:r>
        <w:t xml:space="preserve">. </w:t>
      </w:r>
    </w:p>
    <w:p w14:paraId="38F046F0" w14:textId="77777777" w:rsidR="001615A1" w:rsidRDefault="001615A1" w:rsidP="001615A1"/>
    <w:p w14:paraId="74DE3CC7" w14:textId="2D34F91F" w:rsidR="001615A1" w:rsidRDefault="001615A1" w:rsidP="001615A1">
      <w:r>
        <w:t xml:space="preserve">Where only </w:t>
      </w:r>
      <w:r w:rsidR="00375213">
        <w:t>four</w:t>
      </w:r>
      <w:r>
        <w:t xml:space="preserve"> ARIA+ categories are use</w:t>
      </w:r>
      <w:r w:rsidR="00F8541F">
        <w:t>d</w:t>
      </w:r>
      <w:r>
        <w:t>, Remote refer</w:t>
      </w:r>
      <w:r w:rsidR="00F8541F">
        <w:t>s to Remote Australia and Very R</w:t>
      </w:r>
      <w:r>
        <w:t>emote Australia.</w:t>
      </w:r>
    </w:p>
    <w:p w14:paraId="0CCE8519" w14:textId="77777777" w:rsidR="001615A1" w:rsidRPr="008B690E" w:rsidRDefault="001615A1" w:rsidP="001615A1">
      <w:pPr>
        <w:rPr>
          <w:b/>
        </w:rPr>
      </w:pPr>
    </w:p>
    <w:p w14:paraId="69D4CBA6" w14:textId="77777777" w:rsidR="001615A1" w:rsidRDefault="001615A1" w:rsidP="001615A1">
      <w:r>
        <w:t>Area of residence was estimated from one question in the Census:</w:t>
      </w:r>
    </w:p>
    <w:p w14:paraId="239588A8" w14:textId="7445E825" w:rsidR="001615A1" w:rsidRDefault="00605405" w:rsidP="001615A1">
      <w:pPr>
        <w:jc w:val="center"/>
      </w:pPr>
      <w:r>
        <w:t>‘</w:t>
      </w:r>
      <w:r w:rsidR="001615A1">
        <w:t>Where does the person usually live?</w:t>
      </w:r>
      <w:r>
        <w:t>’</w:t>
      </w:r>
    </w:p>
    <w:p w14:paraId="3AA85758" w14:textId="77777777" w:rsidR="001615A1" w:rsidRDefault="001615A1" w:rsidP="001615A1">
      <w:pPr>
        <w:jc w:val="center"/>
      </w:pPr>
    </w:p>
    <w:p w14:paraId="0EF15B4C" w14:textId="3436CD8C" w:rsidR="001615A1" w:rsidRDefault="001615A1" w:rsidP="001F50F9">
      <w:pPr>
        <w:spacing w:before="240"/>
      </w:pPr>
      <w:r>
        <w:t xml:space="preserve">The Place of Usual Residence is defined by the Census as </w:t>
      </w:r>
      <w:r w:rsidR="00605405">
        <w:t>‘</w:t>
      </w:r>
      <w:r>
        <w:t>the place where a person lived or intended to live for a total of six months or more in 2011</w:t>
      </w:r>
      <w:r w:rsidR="00605405">
        <w:t>’</w:t>
      </w:r>
      <w:r>
        <w:t xml:space="preserve"> </w:t>
      </w:r>
      <w:r w:rsidR="00870399">
        <w:fldChar w:fldCharType="begin"/>
      </w:r>
      <w:r w:rsidR="007F3AAA">
        <w:instrText xml:space="preserve"> ADDIN EN.CITE &lt;EndNote&gt;&lt;Cite&gt;&lt;Author&gt;ABS&lt;/Author&gt;&lt;Year&gt;2012&lt;/Year&gt;&lt;RecNum&gt;189&lt;/RecNum&gt;&lt;DisplayText&gt;(ABS, 2012c)&lt;/DisplayText&gt;&lt;record&gt;&lt;rec-number&gt;189&lt;/rec-number&gt;&lt;foreign-keys&gt;&lt;key app="EN" db-id="0zaxfzw0nszf5ae2xx05fzzowfpdapapwt0v" timestamp="1458103841"&gt;189&lt;/key&gt;&lt;/foreign-keys&gt;&lt;ref-type name="Web Page"&gt;12&lt;/ref-type&gt;&lt;contributors&gt;&lt;authors&gt;&lt;author&gt;ABS&lt;/author&gt;&lt;/authors&gt;&lt;/contributors&gt;&lt;titles&gt;&lt;title&gt;Place of Usual Residence&lt;/title&gt;&lt;/titles&gt;&lt;volume&gt;2016&lt;/volume&gt;&lt;number&gt;24 March 2016&lt;/number&gt;&lt;dates&gt;&lt;year&gt;2012&lt;/year&gt;&lt;pub-dates&gt;&lt;date&gt;24/10/2012&lt;/date&gt;&lt;/pub-dates&gt;&lt;/dates&gt;&lt;pub-location&gt;Canberra&lt;/pub-location&gt;&lt;publisher&gt;ABS&lt;/publisher&gt;&lt;urls&gt;&lt;related-urls&gt;&lt;url&gt;http://www.abs.gov.au/websitedbs/censushome.nsf/home/statementspersonpurp?opendocument&amp;amp;navpos=430&lt;/url&gt;&lt;/related-urls&gt;&lt;/urls&gt;&lt;/record&gt;&lt;/Cite&gt;&lt;/EndNote&gt;</w:instrText>
      </w:r>
      <w:r w:rsidR="00870399">
        <w:fldChar w:fldCharType="separate"/>
      </w:r>
      <w:r w:rsidR="007F3AAA">
        <w:rPr>
          <w:noProof/>
        </w:rPr>
        <w:t>(</w:t>
      </w:r>
      <w:hyperlink w:anchor="_ENREF_13" w:tooltip="ABS, 2012 #189" w:history="1">
        <w:r w:rsidR="001731F3">
          <w:rPr>
            <w:noProof/>
          </w:rPr>
          <w:t>ABS, 2012c</w:t>
        </w:r>
      </w:hyperlink>
      <w:r w:rsidR="007F3AAA">
        <w:rPr>
          <w:noProof/>
        </w:rPr>
        <w:t>)</w:t>
      </w:r>
      <w:r w:rsidR="00870399">
        <w:fldChar w:fldCharType="end"/>
      </w:r>
      <w:r>
        <w:t xml:space="preserve">. The respondent provides their full address, indicates </w:t>
      </w:r>
      <w:r w:rsidR="00605405">
        <w:t>‘</w:t>
      </w:r>
      <w:r>
        <w:t>none</w:t>
      </w:r>
      <w:r w:rsidR="00605405">
        <w:t>’</w:t>
      </w:r>
      <w:r>
        <w:t xml:space="preserve"> for no usual address, or </w:t>
      </w:r>
      <w:r w:rsidR="00605405">
        <w:t>‘</w:t>
      </w:r>
      <w:r>
        <w:t>Other country</w:t>
      </w:r>
      <w:r w:rsidR="00605405">
        <w:t>’</w:t>
      </w:r>
      <w:r w:rsidR="001F50F9">
        <w:t>.</w:t>
      </w:r>
    </w:p>
    <w:p w14:paraId="5C483E49" w14:textId="77777777" w:rsidR="001615A1" w:rsidRPr="00702C03" w:rsidRDefault="001615A1" w:rsidP="001615A1">
      <w:r>
        <w:t>Table 12-19</w:t>
      </w:r>
      <w:r w:rsidRPr="00702C03">
        <w:t xml:space="preserve"> shows the number of ALSWH participants with </w:t>
      </w:r>
      <w:r>
        <w:t>data on area of residence</w:t>
      </w:r>
      <w:r w:rsidRPr="00702C03">
        <w:t>.</w:t>
      </w:r>
    </w:p>
    <w:p w14:paraId="7563455F" w14:textId="3CC92ECC" w:rsidR="001615A1" w:rsidRDefault="001615A1" w:rsidP="001F50F9">
      <w:pPr>
        <w:pStyle w:val="Caption"/>
        <w:keepNext/>
        <w:spacing w:after="0"/>
      </w:pPr>
      <w:bookmarkStart w:id="593" w:name="_Toc446590881"/>
      <w:bookmarkStart w:id="594" w:name="_Toc452470115"/>
      <w:r>
        <w:t xml:space="preserve">Table </w:t>
      </w:r>
      <w:fldSimple w:instr=" STYLEREF 1 \s ">
        <w:r w:rsidR="004675BB">
          <w:rPr>
            <w:noProof/>
          </w:rPr>
          <w:t>12</w:t>
        </w:r>
      </w:fldSimple>
      <w:r w:rsidR="003D2D66">
        <w:noBreakHyphen/>
      </w:r>
      <w:fldSimple w:instr=" SEQ Table \* ARABIC \s 1 ">
        <w:r w:rsidR="004675BB">
          <w:rPr>
            <w:noProof/>
          </w:rPr>
          <w:t>19</w:t>
        </w:r>
      </w:fldSimple>
      <w:r>
        <w:t xml:space="preserve">: </w:t>
      </w:r>
      <w:r w:rsidRPr="009837F9">
        <w:t xml:space="preserve">The number of ALSWH participants with data on </w:t>
      </w:r>
      <w:r w:rsidR="00F8541F">
        <w:t>area of residence</w:t>
      </w:r>
      <w:r w:rsidRPr="009837F9">
        <w:t>.</w:t>
      </w:r>
      <w:bookmarkEnd w:id="593"/>
      <w:bookmarkEnd w:id="594"/>
    </w:p>
    <w:tbl>
      <w:tblPr>
        <w:tblStyle w:val="TableGrid"/>
        <w:tblW w:w="0" w:type="auto"/>
        <w:tblLook w:val="04A0" w:firstRow="1" w:lastRow="0" w:firstColumn="1" w:lastColumn="0" w:noHBand="0" w:noVBand="1"/>
      </w:tblPr>
      <w:tblGrid>
        <w:gridCol w:w="1838"/>
        <w:gridCol w:w="1024"/>
        <w:gridCol w:w="1025"/>
        <w:gridCol w:w="1024"/>
        <w:gridCol w:w="1025"/>
        <w:gridCol w:w="1024"/>
        <w:gridCol w:w="1025"/>
        <w:gridCol w:w="1025"/>
      </w:tblGrid>
      <w:tr w:rsidR="001615A1" w:rsidRPr="003362E6" w14:paraId="3A78EB12" w14:textId="77777777" w:rsidTr="005673D5">
        <w:tc>
          <w:tcPr>
            <w:tcW w:w="1838" w:type="dxa"/>
          </w:tcPr>
          <w:p w14:paraId="7C6938F5" w14:textId="77777777" w:rsidR="001615A1" w:rsidRPr="003362E6" w:rsidRDefault="001615A1" w:rsidP="005673D5"/>
        </w:tc>
        <w:tc>
          <w:tcPr>
            <w:tcW w:w="1024" w:type="dxa"/>
          </w:tcPr>
          <w:p w14:paraId="6BBAFB20" w14:textId="77777777" w:rsidR="001615A1" w:rsidRPr="003362E6" w:rsidRDefault="001615A1" w:rsidP="005673D5">
            <w:pPr>
              <w:jc w:val="center"/>
              <w:rPr>
                <w:b/>
              </w:rPr>
            </w:pPr>
            <w:r w:rsidRPr="003362E6">
              <w:rPr>
                <w:b/>
              </w:rPr>
              <w:t>S1</w:t>
            </w:r>
          </w:p>
        </w:tc>
        <w:tc>
          <w:tcPr>
            <w:tcW w:w="1025" w:type="dxa"/>
          </w:tcPr>
          <w:p w14:paraId="7F40D8A8" w14:textId="77777777" w:rsidR="001615A1" w:rsidRPr="003362E6" w:rsidRDefault="001615A1" w:rsidP="005673D5">
            <w:pPr>
              <w:jc w:val="center"/>
              <w:rPr>
                <w:b/>
              </w:rPr>
            </w:pPr>
            <w:r w:rsidRPr="003362E6">
              <w:rPr>
                <w:b/>
              </w:rPr>
              <w:t>S2</w:t>
            </w:r>
          </w:p>
        </w:tc>
        <w:tc>
          <w:tcPr>
            <w:tcW w:w="1024" w:type="dxa"/>
          </w:tcPr>
          <w:p w14:paraId="75C4A3BB" w14:textId="77777777" w:rsidR="001615A1" w:rsidRPr="003362E6" w:rsidRDefault="001615A1" w:rsidP="005673D5">
            <w:pPr>
              <w:jc w:val="center"/>
              <w:rPr>
                <w:b/>
              </w:rPr>
            </w:pPr>
            <w:r w:rsidRPr="003362E6">
              <w:rPr>
                <w:b/>
              </w:rPr>
              <w:t>S3</w:t>
            </w:r>
          </w:p>
        </w:tc>
        <w:tc>
          <w:tcPr>
            <w:tcW w:w="1025" w:type="dxa"/>
          </w:tcPr>
          <w:p w14:paraId="13CA4322" w14:textId="77777777" w:rsidR="001615A1" w:rsidRPr="003362E6" w:rsidRDefault="001615A1" w:rsidP="005673D5">
            <w:pPr>
              <w:jc w:val="center"/>
              <w:rPr>
                <w:b/>
              </w:rPr>
            </w:pPr>
            <w:r w:rsidRPr="003362E6">
              <w:rPr>
                <w:b/>
              </w:rPr>
              <w:t>S4</w:t>
            </w:r>
          </w:p>
        </w:tc>
        <w:tc>
          <w:tcPr>
            <w:tcW w:w="1024" w:type="dxa"/>
          </w:tcPr>
          <w:p w14:paraId="517E2F1D" w14:textId="77777777" w:rsidR="001615A1" w:rsidRPr="003362E6" w:rsidRDefault="001615A1" w:rsidP="005673D5">
            <w:pPr>
              <w:jc w:val="center"/>
              <w:rPr>
                <w:b/>
              </w:rPr>
            </w:pPr>
            <w:r w:rsidRPr="003362E6">
              <w:rPr>
                <w:b/>
              </w:rPr>
              <w:t>S5</w:t>
            </w:r>
          </w:p>
        </w:tc>
        <w:tc>
          <w:tcPr>
            <w:tcW w:w="1025" w:type="dxa"/>
          </w:tcPr>
          <w:p w14:paraId="70E25B7A" w14:textId="77777777" w:rsidR="001615A1" w:rsidRPr="003362E6" w:rsidRDefault="001615A1" w:rsidP="005673D5">
            <w:pPr>
              <w:jc w:val="center"/>
              <w:rPr>
                <w:b/>
              </w:rPr>
            </w:pPr>
            <w:r w:rsidRPr="003362E6">
              <w:rPr>
                <w:b/>
              </w:rPr>
              <w:t>S6</w:t>
            </w:r>
          </w:p>
        </w:tc>
        <w:tc>
          <w:tcPr>
            <w:tcW w:w="1025" w:type="dxa"/>
          </w:tcPr>
          <w:p w14:paraId="36DC3F66" w14:textId="77777777" w:rsidR="001615A1" w:rsidRPr="003362E6" w:rsidRDefault="001615A1" w:rsidP="005673D5">
            <w:pPr>
              <w:jc w:val="center"/>
              <w:rPr>
                <w:b/>
              </w:rPr>
            </w:pPr>
            <w:r w:rsidRPr="003362E6">
              <w:rPr>
                <w:b/>
              </w:rPr>
              <w:t>S7</w:t>
            </w:r>
          </w:p>
        </w:tc>
      </w:tr>
      <w:tr w:rsidR="001615A1" w:rsidRPr="003362E6" w14:paraId="12BDB9C0" w14:textId="77777777" w:rsidTr="005673D5">
        <w:tc>
          <w:tcPr>
            <w:tcW w:w="1838" w:type="dxa"/>
          </w:tcPr>
          <w:p w14:paraId="4BDEE229" w14:textId="77777777" w:rsidR="001615A1" w:rsidRPr="003362E6" w:rsidRDefault="001615A1" w:rsidP="005673D5">
            <w:pPr>
              <w:rPr>
                <w:b/>
              </w:rPr>
            </w:pPr>
            <w:r w:rsidRPr="003362E6">
              <w:rPr>
                <w:b/>
              </w:rPr>
              <w:t>1921-26 cohort</w:t>
            </w:r>
          </w:p>
        </w:tc>
        <w:tc>
          <w:tcPr>
            <w:tcW w:w="1024" w:type="dxa"/>
            <w:vAlign w:val="center"/>
          </w:tcPr>
          <w:p w14:paraId="409729D1" w14:textId="77777777" w:rsidR="001615A1" w:rsidRPr="00B0616E" w:rsidRDefault="001615A1" w:rsidP="005673D5">
            <w:pPr>
              <w:jc w:val="center"/>
            </w:pPr>
            <w:r>
              <w:t>12386</w:t>
            </w:r>
          </w:p>
        </w:tc>
        <w:tc>
          <w:tcPr>
            <w:tcW w:w="1025" w:type="dxa"/>
            <w:vAlign w:val="center"/>
          </w:tcPr>
          <w:p w14:paraId="022C187D" w14:textId="77777777" w:rsidR="001615A1" w:rsidRPr="00B0616E" w:rsidRDefault="001615A1" w:rsidP="005673D5">
            <w:pPr>
              <w:jc w:val="center"/>
            </w:pPr>
            <w:r>
              <w:t>10353</w:t>
            </w:r>
          </w:p>
        </w:tc>
        <w:tc>
          <w:tcPr>
            <w:tcW w:w="1024" w:type="dxa"/>
            <w:vAlign w:val="center"/>
          </w:tcPr>
          <w:p w14:paraId="70B4138D" w14:textId="77777777" w:rsidR="001615A1" w:rsidRPr="00B0616E" w:rsidRDefault="001615A1" w:rsidP="005673D5">
            <w:pPr>
              <w:jc w:val="center"/>
            </w:pPr>
            <w:r>
              <w:t>8621</w:t>
            </w:r>
          </w:p>
        </w:tc>
        <w:tc>
          <w:tcPr>
            <w:tcW w:w="1025" w:type="dxa"/>
            <w:vAlign w:val="center"/>
          </w:tcPr>
          <w:p w14:paraId="475F0581" w14:textId="77777777" w:rsidR="001615A1" w:rsidRPr="00B0616E" w:rsidRDefault="001615A1" w:rsidP="005673D5">
            <w:pPr>
              <w:jc w:val="center"/>
            </w:pPr>
            <w:r>
              <w:t>7162</w:t>
            </w:r>
          </w:p>
        </w:tc>
        <w:tc>
          <w:tcPr>
            <w:tcW w:w="1024" w:type="dxa"/>
            <w:vAlign w:val="center"/>
          </w:tcPr>
          <w:p w14:paraId="23630B65" w14:textId="77777777" w:rsidR="001615A1" w:rsidRPr="00B0616E" w:rsidRDefault="001615A1" w:rsidP="005673D5">
            <w:pPr>
              <w:jc w:val="center"/>
            </w:pPr>
            <w:r>
              <w:t>5454</w:t>
            </w:r>
          </w:p>
        </w:tc>
        <w:tc>
          <w:tcPr>
            <w:tcW w:w="1025" w:type="dxa"/>
            <w:vAlign w:val="center"/>
          </w:tcPr>
          <w:p w14:paraId="29B8D9E4" w14:textId="77777777" w:rsidR="001615A1" w:rsidRPr="00B0616E" w:rsidRDefault="001615A1" w:rsidP="005673D5">
            <w:pPr>
              <w:jc w:val="center"/>
            </w:pPr>
            <w:r>
              <w:t>4091</w:t>
            </w:r>
          </w:p>
        </w:tc>
        <w:tc>
          <w:tcPr>
            <w:tcW w:w="1025" w:type="dxa"/>
            <w:vAlign w:val="center"/>
          </w:tcPr>
          <w:p w14:paraId="338BBC26" w14:textId="77777777" w:rsidR="001615A1" w:rsidRPr="00B0616E" w:rsidRDefault="001615A1" w:rsidP="005673D5">
            <w:pPr>
              <w:jc w:val="center"/>
            </w:pPr>
          </w:p>
        </w:tc>
      </w:tr>
      <w:tr w:rsidR="001615A1" w:rsidRPr="003362E6" w14:paraId="2E842976" w14:textId="77777777" w:rsidTr="005673D5">
        <w:tc>
          <w:tcPr>
            <w:tcW w:w="1838" w:type="dxa"/>
          </w:tcPr>
          <w:p w14:paraId="138BBA38" w14:textId="77777777" w:rsidR="001615A1" w:rsidRPr="003362E6" w:rsidRDefault="001615A1" w:rsidP="005673D5">
            <w:pPr>
              <w:rPr>
                <w:b/>
              </w:rPr>
            </w:pPr>
            <w:r w:rsidRPr="003362E6">
              <w:rPr>
                <w:b/>
              </w:rPr>
              <w:t>1946-51 cohort</w:t>
            </w:r>
          </w:p>
        </w:tc>
        <w:tc>
          <w:tcPr>
            <w:tcW w:w="1024" w:type="dxa"/>
            <w:vAlign w:val="center"/>
          </w:tcPr>
          <w:p w14:paraId="7273A40C" w14:textId="77777777" w:rsidR="001615A1" w:rsidRPr="00B0616E" w:rsidRDefault="001615A1" w:rsidP="005673D5">
            <w:pPr>
              <w:jc w:val="center"/>
            </w:pPr>
            <w:r>
              <w:t>13704</w:t>
            </w:r>
          </w:p>
        </w:tc>
        <w:tc>
          <w:tcPr>
            <w:tcW w:w="1025" w:type="dxa"/>
            <w:vAlign w:val="center"/>
          </w:tcPr>
          <w:p w14:paraId="596958EB" w14:textId="77777777" w:rsidR="001615A1" w:rsidRPr="00B0616E" w:rsidRDefault="001615A1" w:rsidP="005673D5">
            <w:pPr>
              <w:jc w:val="center"/>
            </w:pPr>
            <w:r>
              <w:t>12239</w:t>
            </w:r>
          </w:p>
        </w:tc>
        <w:tc>
          <w:tcPr>
            <w:tcW w:w="1024" w:type="dxa"/>
            <w:vAlign w:val="center"/>
          </w:tcPr>
          <w:p w14:paraId="39851340" w14:textId="77777777" w:rsidR="001615A1" w:rsidRPr="00B0616E" w:rsidRDefault="001615A1" w:rsidP="005673D5">
            <w:pPr>
              <w:jc w:val="center"/>
            </w:pPr>
            <w:r>
              <w:t>11002</w:t>
            </w:r>
          </w:p>
        </w:tc>
        <w:tc>
          <w:tcPr>
            <w:tcW w:w="1025" w:type="dxa"/>
            <w:vAlign w:val="center"/>
          </w:tcPr>
          <w:p w14:paraId="41405CF6" w14:textId="77777777" w:rsidR="001615A1" w:rsidRPr="00B0616E" w:rsidRDefault="001615A1" w:rsidP="005673D5">
            <w:pPr>
              <w:jc w:val="center"/>
            </w:pPr>
            <w:r>
              <w:t>10707</w:t>
            </w:r>
          </w:p>
        </w:tc>
        <w:tc>
          <w:tcPr>
            <w:tcW w:w="1024" w:type="dxa"/>
            <w:vAlign w:val="center"/>
          </w:tcPr>
          <w:p w14:paraId="5D3B139F" w14:textId="77777777" w:rsidR="001615A1" w:rsidRPr="00B0616E" w:rsidRDefault="001615A1" w:rsidP="005673D5">
            <w:pPr>
              <w:jc w:val="center"/>
            </w:pPr>
            <w:r>
              <w:t>10509</w:t>
            </w:r>
          </w:p>
        </w:tc>
        <w:tc>
          <w:tcPr>
            <w:tcW w:w="1025" w:type="dxa"/>
            <w:vAlign w:val="center"/>
          </w:tcPr>
          <w:p w14:paraId="3E6C94D3" w14:textId="77777777" w:rsidR="001615A1" w:rsidRPr="00B0616E" w:rsidRDefault="001615A1" w:rsidP="005673D5">
            <w:pPr>
              <w:jc w:val="center"/>
            </w:pPr>
            <w:r>
              <w:t>9913</w:t>
            </w:r>
          </w:p>
        </w:tc>
        <w:tc>
          <w:tcPr>
            <w:tcW w:w="1025" w:type="dxa"/>
            <w:vAlign w:val="center"/>
          </w:tcPr>
          <w:p w14:paraId="6696493A" w14:textId="77777777" w:rsidR="001615A1" w:rsidRPr="00B0616E" w:rsidRDefault="001615A1" w:rsidP="005673D5">
            <w:pPr>
              <w:jc w:val="center"/>
            </w:pPr>
            <w:r>
              <w:t>9033</w:t>
            </w:r>
          </w:p>
        </w:tc>
      </w:tr>
      <w:tr w:rsidR="001615A1" w:rsidRPr="003362E6" w14:paraId="1096CF90" w14:textId="77777777" w:rsidTr="005673D5">
        <w:tc>
          <w:tcPr>
            <w:tcW w:w="1838" w:type="dxa"/>
          </w:tcPr>
          <w:p w14:paraId="1F376338" w14:textId="77777777" w:rsidR="001615A1" w:rsidRPr="003362E6" w:rsidRDefault="001615A1" w:rsidP="005673D5">
            <w:pPr>
              <w:rPr>
                <w:b/>
              </w:rPr>
            </w:pPr>
            <w:r w:rsidRPr="003362E6">
              <w:rPr>
                <w:b/>
              </w:rPr>
              <w:t>1973-78 cohort</w:t>
            </w:r>
          </w:p>
        </w:tc>
        <w:tc>
          <w:tcPr>
            <w:tcW w:w="1024" w:type="dxa"/>
            <w:vAlign w:val="center"/>
          </w:tcPr>
          <w:p w14:paraId="2AE61C88" w14:textId="77777777" w:rsidR="001615A1" w:rsidRPr="00B0616E" w:rsidRDefault="001615A1" w:rsidP="005673D5">
            <w:pPr>
              <w:jc w:val="center"/>
            </w:pPr>
            <w:r>
              <w:t>14218</w:t>
            </w:r>
          </w:p>
        </w:tc>
        <w:tc>
          <w:tcPr>
            <w:tcW w:w="1025" w:type="dxa"/>
            <w:vAlign w:val="center"/>
          </w:tcPr>
          <w:p w14:paraId="58E1684B" w14:textId="77777777" w:rsidR="001615A1" w:rsidRPr="00B0616E" w:rsidRDefault="001615A1" w:rsidP="005673D5">
            <w:pPr>
              <w:jc w:val="center"/>
            </w:pPr>
            <w:r>
              <w:t>9653</w:t>
            </w:r>
          </w:p>
        </w:tc>
        <w:tc>
          <w:tcPr>
            <w:tcW w:w="1024" w:type="dxa"/>
            <w:vAlign w:val="center"/>
          </w:tcPr>
          <w:p w14:paraId="5A6AEBBF" w14:textId="77777777" w:rsidR="001615A1" w:rsidRPr="00B0616E" w:rsidRDefault="001615A1" w:rsidP="005673D5">
            <w:pPr>
              <w:jc w:val="center"/>
            </w:pPr>
            <w:r>
              <w:t>9013</w:t>
            </w:r>
          </w:p>
        </w:tc>
        <w:tc>
          <w:tcPr>
            <w:tcW w:w="1025" w:type="dxa"/>
            <w:vAlign w:val="center"/>
          </w:tcPr>
          <w:p w14:paraId="52E2EACF" w14:textId="77777777" w:rsidR="001615A1" w:rsidRPr="00B0616E" w:rsidRDefault="001615A1" w:rsidP="005673D5">
            <w:pPr>
              <w:jc w:val="center"/>
            </w:pPr>
            <w:r>
              <w:t>8984</w:t>
            </w:r>
          </w:p>
        </w:tc>
        <w:tc>
          <w:tcPr>
            <w:tcW w:w="1024" w:type="dxa"/>
            <w:vAlign w:val="center"/>
          </w:tcPr>
          <w:p w14:paraId="6656DAAB" w14:textId="77777777" w:rsidR="001615A1" w:rsidRPr="00B0616E" w:rsidRDefault="001615A1" w:rsidP="005673D5">
            <w:pPr>
              <w:jc w:val="center"/>
            </w:pPr>
            <w:r>
              <w:t>8019</w:t>
            </w:r>
          </w:p>
        </w:tc>
        <w:tc>
          <w:tcPr>
            <w:tcW w:w="1025" w:type="dxa"/>
            <w:vAlign w:val="center"/>
          </w:tcPr>
          <w:p w14:paraId="2D0FB94D" w14:textId="77777777" w:rsidR="001615A1" w:rsidRPr="00B0616E" w:rsidRDefault="001615A1" w:rsidP="005673D5">
            <w:pPr>
              <w:jc w:val="center"/>
            </w:pPr>
            <w:r>
              <w:t>7702</w:t>
            </w:r>
          </w:p>
        </w:tc>
        <w:tc>
          <w:tcPr>
            <w:tcW w:w="1025" w:type="dxa"/>
            <w:vAlign w:val="center"/>
          </w:tcPr>
          <w:p w14:paraId="4F447705" w14:textId="77777777" w:rsidR="001615A1" w:rsidRPr="00B0616E" w:rsidRDefault="001615A1" w:rsidP="005673D5">
            <w:pPr>
              <w:jc w:val="center"/>
            </w:pPr>
          </w:p>
        </w:tc>
      </w:tr>
    </w:tbl>
    <w:p w14:paraId="558053AC" w14:textId="77777777" w:rsidR="00DC3F65" w:rsidRDefault="00DC3F65" w:rsidP="00DC3F65"/>
    <w:p w14:paraId="33B14A43" w14:textId="77777777" w:rsidR="001615A1" w:rsidRDefault="001615A1" w:rsidP="00DC3F65"/>
    <w:p w14:paraId="337AC6DB" w14:textId="082B8339" w:rsidR="001615A1" w:rsidRDefault="001615A1">
      <w:pPr>
        <w:spacing w:before="0" w:after="0" w:line="240" w:lineRule="auto"/>
        <w:jc w:val="left"/>
      </w:pPr>
      <w:r>
        <w:br w:type="page"/>
      </w:r>
    </w:p>
    <w:p w14:paraId="5FFFDC52" w14:textId="46C7E403" w:rsidR="001615A1" w:rsidRDefault="001615A1" w:rsidP="001615A1">
      <w:pPr>
        <w:pStyle w:val="Heading1"/>
      </w:pPr>
      <w:bookmarkStart w:id="595" w:name="_Toc446584363"/>
      <w:bookmarkStart w:id="596" w:name="_Toc446585485"/>
      <w:bookmarkStart w:id="597" w:name="_Toc452371097"/>
      <w:r>
        <w:lastRenderedPageBreak/>
        <w:t>Appendix B: Methodology for modelling longitudinal trends of health and related conditions across the lifespan</w:t>
      </w:r>
      <w:bookmarkEnd w:id="595"/>
      <w:bookmarkEnd w:id="596"/>
      <w:bookmarkEnd w:id="597"/>
    </w:p>
    <w:p w14:paraId="75B42E92" w14:textId="6147B295" w:rsidR="001615A1" w:rsidRDefault="001615A1" w:rsidP="001615A1">
      <w:r>
        <w:t xml:space="preserve">The trends for each health condition of interest were first examined for age, birth cohort, and period effects. The condition of interest (e.g. the </w:t>
      </w:r>
      <w:r w:rsidR="007C1D34">
        <w:t>prevalence</w:t>
      </w:r>
      <w:r>
        <w:t xml:space="preserve"> of women needing help with daily tasks) was plotted by age using data from all cohorts. If the pattern appeared to change smoothly with age across all cohorts (as in Figure 13-1 below), the trajectory was assumed to be affected only by age. For some conditions (e.g. prevalence of obesity), there were clear differences across the cohorts, with each following its own trajectory; in these cases where age and cohort effects were apparent, the models needed to take both effects into account. Another possibility is that all cohorts might have been affected simultaneously, e.g. by a policy change that affected access to health services; this is a </w:t>
      </w:r>
      <w:r w:rsidR="00605405">
        <w:t>‘</w:t>
      </w:r>
      <w:r>
        <w:t>period effect</w:t>
      </w:r>
      <w:r w:rsidR="00605405">
        <w:t>’</w:t>
      </w:r>
      <w:r>
        <w:t xml:space="preserve"> so the time of the change also had to be taken into account.</w:t>
      </w:r>
    </w:p>
    <w:p w14:paraId="1C6B8FC0" w14:textId="359ADFB6" w:rsidR="001615A1" w:rsidRDefault="001615A1" w:rsidP="001615A1">
      <w:pPr>
        <w:pStyle w:val="Heading2"/>
      </w:pPr>
      <w:bookmarkStart w:id="598" w:name="_Toc446584364"/>
      <w:bookmarkStart w:id="599" w:name="_Toc446585486"/>
      <w:bookmarkStart w:id="600" w:name="_Toc452371098"/>
      <w:r>
        <w:t>Physical function and needing help with daily tasks</w:t>
      </w:r>
      <w:bookmarkEnd w:id="598"/>
      <w:bookmarkEnd w:id="599"/>
      <w:bookmarkEnd w:id="600"/>
      <w:r>
        <w:t xml:space="preserve"> </w:t>
      </w:r>
    </w:p>
    <w:p w14:paraId="65768433" w14:textId="01B29D66" w:rsidR="001615A1" w:rsidRPr="00D56BA4" w:rsidRDefault="001615A1" w:rsidP="001615A1">
      <w:r>
        <w:t xml:space="preserve">The </w:t>
      </w:r>
      <w:r w:rsidR="00185F71">
        <w:t>percentage</w:t>
      </w:r>
      <w:r>
        <w:t xml:space="preserve"> of women needing help with daily tasks increased steadily with age. This trajectory was estimated using a smooth curve across all ages using data from all cohorts, in this case, a penalised B-Spline model (Figure 13-1). </w:t>
      </w:r>
    </w:p>
    <w:p w14:paraId="0EBA955C" w14:textId="77777777" w:rsidR="001615A1" w:rsidRDefault="001615A1" w:rsidP="001615A1">
      <w:pPr>
        <w:keepNext/>
        <w:jc w:val="center"/>
      </w:pPr>
      <w:r>
        <w:rPr>
          <w:noProof/>
        </w:rPr>
        <w:t xml:space="preserve">   </w:t>
      </w:r>
      <w:r>
        <w:rPr>
          <w:noProof/>
        </w:rPr>
        <w:drawing>
          <wp:inline distT="0" distB="0" distL="0" distR="0" wp14:anchorId="16AF4B84" wp14:editId="58478D04">
            <wp:extent cx="4877435" cy="344805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b="5719"/>
                    <a:stretch/>
                  </pic:blipFill>
                  <pic:spPr bwMode="auto">
                    <a:xfrm>
                      <a:off x="0" y="0"/>
                      <a:ext cx="4878000" cy="3448449"/>
                    </a:xfrm>
                    <a:prstGeom prst="rect">
                      <a:avLst/>
                    </a:prstGeom>
                    <a:noFill/>
                    <a:ln>
                      <a:noFill/>
                    </a:ln>
                    <a:extLst>
                      <a:ext uri="{53640926-AAD7-44D8-BBD7-CCE9431645EC}">
                        <a14:shadowObscured xmlns:a14="http://schemas.microsoft.com/office/drawing/2010/main"/>
                      </a:ext>
                    </a:extLst>
                  </pic:spPr>
                </pic:pic>
              </a:graphicData>
            </a:graphic>
          </wp:inline>
        </w:drawing>
      </w:r>
    </w:p>
    <w:p w14:paraId="2700B56D" w14:textId="3B970E56" w:rsidR="001615A1" w:rsidRDefault="001615A1" w:rsidP="001615A1">
      <w:pPr>
        <w:pStyle w:val="Caption"/>
      </w:pPr>
      <w:bookmarkStart w:id="601" w:name="_Toc452470035"/>
      <w:r>
        <w:t xml:space="preserve">Figure </w:t>
      </w:r>
      <w:fldSimple w:instr=" STYLEREF 1 \s ">
        <w:r w:rsidR="004675BB">
          <w:rPr>
            <w:noProof/>
          </w:rPr>
          <w:t>13</w:t>
        </w:r>
      </w:fldSimple>
      <w:r w:rsidR="003D2D66">
        <w:noBreakHyphen/>
      </w:r>
      <w:fldSimple w:instr=" SEQ Figure \* ARABIC \s 1 ">
        <w:r w:rsidR="004675BB">
          <w:rPr>
            <w:noProof/>
          </w:rPr>
          <w:t>1</w:t>
        </w:r>
      </w:fldSimple>
      <w:r>
        <w:t xml:space="preserve">: </w:t>
      </w:r>
      <w:r w:rsidRPr="00AD1B6E">
        <w:t xml:space="preserve">A model of the </w:t>
      </w:r>
      <w:r w:rsidR="007C1D34">
        <w:t>prevalence</w:t>
      </w:r>
      <w:r w:rsidRPr="00AD1B6E">
        <w:t xml:space="preserve"> of women who reported needing help with daily tasks by actual age at survey for the 1973-78, 1946-51, and 1921-26 cohorts.</w:t>
      </w:r>
      <w:bookmarkEnd w:id="601"/>
    </w:p>
    <w:p w14:paraId="1855AEB1" w14:textId="77777777" w:rsidR="00457D4C" w:rsidRPr="00457D4C" w:rsidRDefault="00457D4C" w:rsidP="00457D4C"/>
    <w:p w14:paraId="613CE99E" w14:textId="20960A53" w:rsidR="001615A1" w:rsidRDefault="001615A1" w:rsidP="001615A1">
      <w:pPr>
        <w:pStyle w:val="Heading2"/>
      </w:pPr>
      <w:bookmarkStart w:id="602" w:name="_Toc446584365"/>
      <w:bookmarkStart w:id="603" w:name="_Toc446585487"/>
      <w:bookmarkStart w:id="604" w:name="_Toc452371099"/>
      <w:r>
        <w:lastRenderedPageBreak/>
        <w:t>BMI and obesity</w:t>
      </w:r>
      <w:bookmarkEnd w:id="602"/>
      <w:bookmarkEnd w:id="603"/>
      <w:bookmarkEnd w:id="604"/>
    </w:p>
    <w:p w14:paraId="78DB3620" w14:textId="77777777" w:rsidR="001615A1" w:rsidRDefault="001615A1" w:rsidP="001615A1">
      <w:r>
        <w:t xml:space="preserve">The data on mean BMI showed different trajectories for each cohort; each cohort appears to have higher BMI than the preceding generation and to be gaining weight more rapidly (Figure 13-2 and 13-3). </w:t>
      </w:r>
    </w:p>
    <w:p w14:paraId="0CB860C4" w14:textId="77777777" w:rsidR="001615A1" w:rsidRDefault="001615A1" w:rsidP="001615A1">
      <w:pPr>
        <w:keepNext/>
        <w:jc w:val="center"/>
      </w:pPr>
      <w:r>
        <w:rPr>
          <w:noProof/>
        </w:rPr>
        <w:drawing>
          <wp:inline distT="0" distB="0" distL="0" distR="0" wp14:anchorId="799403F4" wp14:editId="3E68A7D8">
            <wp:extent cx="4878000" cy="36576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864EB7D" w14:textId="109A011F" w:rsidR="001615A1" w:rsidRDefault="001615A1" w:rsidP="001615A1">
      <w:pPr>
        <w:pStyle w:val="Caption"/>
      </w:pPr>
      <w:bookmarkStart w:id="605" w:name="_Toc452470036"/>
      <w:r>
        <w:t xml:space="preserve">Figure </w:t>
      </w:r>
      <w:fldSimple w:instr=" STYLEREF 1 \s ">
        <w:r w:rsidR="004675BB">
          <w:rPr>
            <w:noProof/>
          </w:rPr>
          <w:t>13</w:t>
        </w:r>
      </w:fldSimple>
      <w:r w:rsidR="003D2D66">
        <w:noBreakHyphen/>
      </w:r>
      <w:fldSimple w:instr=" SEQ Figure \* ARABIC \s 1 ">
        <w:r w:rsidR="004675BB">
          <w:rPr>
            <w:noProof/>
          </w:rPr>
          <w:t>2</w:t>
        </w:r>
      </w:fldSimple>
      <w:r>
        <w:t xml:space="preserve">: </w:t>
      </w:r>
      <w:r w:rsidRPr="002161E8">
        <w:t xml:space="preserve">Average BMI projections from 2015 to 2035 for each cohort (1989-95, 1973-78, 1946-51, </w:t>
      </w:r>
      <w:r w:rsidR="001F50F9">
        <w:t xml:space="preserve">and </w:t>
      </w:r>
      <w:r w:rsidRPr="002161E8">
        <w:t>1921-26). The circles represent actual data from ALSWH and the line represent the predicted change in mean BMI</w:t>
      </w:r>
      <w:r>
        <w:t xml:space="preserve"> for each cohort separately for the next 20 years</w:t>
      </w:r>
      <w:r w:rsidRPr="002161E8">
        <w:t>.</w:t>
      </w:r>
      <w:bookmarkEnd w:id="605"/>
    </w:p>
    <w:p w14:paraId="72AADB4C" w14:textId="77777777" w:rsidR="001615A1" w:rsidRDefault="001615A1" w:rsidP="001615A1">
      <w:pPr>
        <w:keepNext/>
        <w:jc w:val="center"/>
      </w:pPr>
      <w:r>
        <w:rPr>
          <w:noProof/>
        </w:rPr>
        <w:lastRenderedPageBreak/>
        <w:drawing>
          <wp:inline distT="0" distB="0" distL="0" distR="0" wp14:anchorId="4FFBDB37" wp14:editId="0C15AD57">
            <wp:extent cx="4878000" cy="36576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1FABD7FD" w14:textId="7F29B6A2" w:rsidR="001615A1" w:rsidRDefault="001615A1" w:rsidP="001615A1">
      <w:pPr>
        <w:pStyle w:val="Caption"/>
        <w:rPr>
          <w:b w:val="0"/>
        </w:rPr>
      </w:pPr>
      <w:bookmarkStart w:id="606" w:name="_Toc452470037"/>
      <w:r>
        <w:t xml:space="preserve">Figure </w:t>
      </w:r>
      <w:fldSimple w:instr=" STYLEREF 1 \s ">
        <w:r w:rsidR="004675BB">
          <w:rPr>
            <w:noProof/>
          </w:rPr>
          <w:t>13</w:t>
        </w:r>
      </w:fldSimple>
      <w:r w:rsidR="003D2D66">
        <w:noBreakHyphen/>
      </w:r>
      <w:fldSimple w:instr=" SEQ Figure \* ARABIC \s 1 ">
        <w:r w:rsidR="004675BB">
          <w:rPr>
            <w:noProof/>
          </w:rPr>
          <w:t>3</w:t>
        </w:r>
      </w:fldSimple>
      <w:r>
        <w:t xml:space="preserve">: </w:t>
      </w:r>
      <w:r w:rsidRPr="00345AF7">
        <w:t xml:space="preserve">A model of the projected </w:t>
      </w:r>
      <w:r w:rsidR="007C1D34">
        <w:t>prevalence</w:t>
      </w:r>
      <w:r w:rsidRPr="00345AF7">
        <w:t xml:space="preserve"> of obese women from 2015 to 2035 for each cohort (1989-95, 1973-78, 1946-51, </w:t>
      </w:r>
      <w:r w:rsidR="001F50F9">
        <w:t xml:space="preserve">and </w:t>
      </w:r>
      <w:r w:rsidRPr="00345AF7">
        <w:t>1921-26).</w:t>
      </w:r>
      <w:bookmarkEnd w:id="606"/>
    </w:p>
    <w:p w14:paraId="1E89D59C" w14:textId="77777777" w:rsidR="001615A1" w:rsidRDefault="001615A1" w:rsidP="001615A1"/>
    <w:p w14:paraId="28D48D34" w14:textId="77777777" w:rsidR="001615A1" w:rsidRPr="00473321" w:rsidRDefault="001615A1" w:rsidP="001615A1">
      <w:r>
        <w:t>To account for these age- and cohort-specific effects, a linear mixed model with random slopes and intercepts was used to model BMI trajectory for each ALSWH cohort from 2015 to 2035.</w:t>
      </w:r>
    </w:p>
    <w:p w14:paraId="7D39BAF6" w14:textId="77777777" w:rsidR="001615A1" w:rsidRPr="00473321" w:rsidRDefault="001615A1" w:rsidP="001615A1">
      <m:oMathPara>
        <m:oMath>
          <m:r>
            <m:rPr>
              <m:nor/>
            </m:rPr>
            <m:t>BMI</m:t>
          </m:r>
          <m:d>
            <m:dPr>
              <m:ctrlPr>
                <w:rPr>
                  <w:rFonts w:ascii="Cambria Math" w:hAnsi="Cambria Math"/>
                  <w:i/>
                </w:rPr>
              </m:ctrlPr>
            </m:dPr>
            <m:e>
              <m:r>
                <m:rPr>
                  <m:nor/>
                </m:rPr>
                <m:t>Age,Birthyear</m:t>
              </m:r>
            </m:e>
          </m:d>
          <m:r>
            <m:rPr>
              <m:nor/>
            </m:rPr>
            <m:t>=</m:t>
          </m:r>
          <m:r>
            <m:rPr>
              <m:nor/>
            </m:rPr>
            <w:rPr>
              <w:rFonts w:ascii="Cambria Math"/>
            </w:rPr>
            <m:t xml:space="preserve"> </m:t>
          </m:r>
          <m:r>
            <m:rPr>
              <m:nor/>
            </m:rPr>
            <m:t>α</m:t>
          </m:r>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m:t>β</m:t>
              </m:r>
            </m:e>
            <m:sub>
              <m:r>
                <m:rPr>
                  <m:nor/>
                </m:rPr>
                <m:t>1</m:t>
              </m:r>
            </m:sub>
          </m:sSub>
          <m:r>
            <m:rPr>
              <m:nor/>
            </m:rPr>
            <m:t>Birthyear</m:t>
          </m:r>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m:t>β</m:t>
              </m:r>
            </m:e>
            <m:sub>
              <m:r>
                <m:rPr>
                  <m:nor/>
                </m:rPr>
                <m:t>2</m:t>
              </m:r>
            </m:sub>
          </m:sSub>
          <m:r>
            <m:rPr>
              <m:nor/>
            </m:rPr>
            <m:t>Age</m:t>
          </m:r>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m:t>β</m:t>
              </m:r>
            </m:e>
            <m:sub>
              <m:r>
                <m:rPr>
                  <m:nor/>
                </m:rPr>
                <m:t>3</m:t>
              </m:r>
            </m:sub>
          </m:sSub>
          <m:sSup>
            <m:sSupPr>
              <m:ctrlPr>
                <w:rPr>
                  <w:rFonts w:ascii="Cambria Math" w:hAnsi="Cambria Math"/>
                  <w:i/>
                </w:rPr>
              </m:ctrlPr>
            </m:sSupPr>
            <m:e>
              <m:r>
                <m:rPr>
                  <m:nor/>
                </m:rPr>
                <m:t>Age</m:t>
              </m:r>
            </m:e>
            <m:sup>
              <m:r>
                <m:rPr>
                  <m:nor/>
                </m:rPr>
                <m:t>2</m:t>
              </m:r>
            </m:sup>
          </m:sSup>
          <m:r>
            <w:rPr>
              <w:rFonts w:ascii="Cambria Math" w:hAnsi="Cambria Math"/>
            </w:rPr>
            <m:t>+γ</m:t>
          </m:r>
        </m:oMath>
      </m:oMathPara>
    </w:p>
    <w:p w14:paraId="2AC65C9D" w14:textId="77777777" w:rsidR="001615A1" w:rsidRPr="00473321" w:rsidRDefault="001615A1" w:rsidP="001615A1"/>
    <w:p w14:paraId="16DBC695" w14:textId="2B2487B9" w:rsidR="001615A1" w:rsidRPr="00473321" w:rsidRDefault="001615A1" w:rsidP="001615A1">
      <w:r w:rsidRPr="00473321">
        <w:t xml:space="preserve">where </w:t>
      </w:r>
      <m:oMath>
        <m:r>
          <m:rPr>
            <m:nor/>
          </m:rPr>
          <m:t>BMI</m:t>
        </m:r>
        <m:d>
          <m:dPr>
            <m:ctrlPr>
              <w:rPr>
                <w:rFonts w:ascii="Cambria Math" w:hAnsi="Cambria Math" w:cs="Arial"/>
                <w:i/>
                <w:color w:val="000000"/>
              </w:rPr>
            </m:ctrlPr>
          </m:dPr>
          <m:e>
            <m:r>
              <m:rPr>
                <m:nor/>
              </m:rPr>
              <m:t>Age,Birthyear</m:t>
            </m:r>
          </m:e>
        </m:d>
      </m:oMath>
      <w:r w:rsidRPr="00473321">
        <w:rPr>
          <w:color w:val="000000"/>
        </w:rPr>
        <w:t xml:space="preserve"> is the mean BMI by Age and Birth year (i.e. </w:t>
      </w:r>
      <w:r>
        <w:rPr>
          <w:color w:val="000000"/>
        </w:rPr>
        <w:t xml:space="preserve">where </w:t>
      </w:r>
      <w:r w:rsidR="00605405">
        <w:rPr>
          <w:color w:val="000000"/>
        </w:rPr>
        <w:t>‘</w:t>
      </w:r>
      <w:r>
        <w:rPr>
          <w:color w:val="000000"/>
        </w:rPr>
        <w:t>Birthyear</w:t>
      </w:r>
      <w:r w:rsidR="00605405">
        <w:rPr>
          <w:color w:val="000000"/>
        </w:rPr>
        <w:t>’</w:t>
      </w:r>
      <w:r>
        <w:rPr>
          <w:color w:val="000000"/>
        </w:rPr>
        <w:t xml:space="preserve"> are </w:t>
      </w:r>
      <w:r w:rsidRPr="00473321">
        <w:rPr>
          <w:color w:val="000000"/>
        </w:rPr>
        <w:t xml:space="preserve">terms characterising the different cohorts) and </w:t>
      </w:r>
      <m:oMath>
        <m:r>
          <w:rPr>
            <w:rFonts w:ascii="Cambria Math" w:hAnsi="Cambria Math"/>
          </w:rPr>
          <m:t>γ</m:t>
        </m:r>
      </m:oMath>
      <w:r w:rsidRPr="00473321">
        <w:t xml:space="preserve"> represents random effects.</w:t>
      </w:r>
    </w:p>
    <w:p w14:paraId="085E09EA" w14:textId="77777777" w:rsidR="001615A1" w:rsidRPr="00473321" w:rsidRDefault="001615A1" w:rsidP="001615A1"/>
    <w:p w14:paraId="1AAF09F0" w14:textId="7356760C" w:rsidR="001615A1" w:rsidRDefault="001615A1" w:rsidP="001615A1">
      <w:r>
        <w:t xml:space="preserve">A similar model was then constructed for the </w:t>
      </w:r>
      <w:r w:rsidR="007C1D34">
        <w:t>prevalence</w:t>
      </w:r>
      <w:r>
        <w:t xml:space="preserve"> of obese women at each age and birth year. A generalised linear mixed model was fitted to the </w:t>
      </w:r>
      <w:r w:rsidR="007C1D34">
        <w:t>prevalence</w:t>
      </w:r>
      <w:r>
        <w:t xml:space="preserve"> of obese women by age using a log-log link function: </w:t>
      </w:r>
    </w:p>
    <w:p w14:paraId="481CEAF1" w14:textId="77777777" w:rsidR="001615A1" w:rsidRPr="00AC1718" w:rsidRDefault="00852BD0" w:rsidP="001615A1">
      <w:pPr>
        <w:pStyle w:val="Default"/>
        <w:jc w:val="center"/>
        <w:rPr>
          <w:rFonts w:asciiTheme="minorHAnsi" w:hAnsiTheme="minorHAnsi"/>
          <w:szCs w:val="22"/>
        </w:rPr>
      </w:pPr>
      <m:oMathPara>
        <m:oMath>
          <m:func>
            <m:funcPr>
              <m:ctrlPr>
                <w:rPr>
                  <w:rFonts w:ascii="Cambria Math" w:hAnsi="Cambria Math"/>
                  <w:i/>
                  <w:szCs w:val="22"/>
                </w:rPr>
              </m:ctrlPr>
            </m:funcPr>
            <m:fName>
              <m:r>
                <m:rPr>
                  <m:nor/>
                </m:rPr>
                <w:rPr>
                  <w:rFonts w:asciiTheme="minorHAnsi" w:hAnsiTheme="minorHAnsi"/>
                  <w:szCs w:val="22"/>
                </w:rPr>
                <m:t>log</m:t>
              </m:r>
            </m:fName>
            <m:e>
              <m:d>
                <m:dPr>
                  <m:begChr m:val="["/>
                  <m:endChr m:val="]"/>
                  <m:ctrlPr>
                    <w:rPr>
                      <w:rFonts w:ascii="Cambria Math" w:hAnsi="Cambria Math"/>
                      <w:i/>
                      <w:szCs w:val="22"/>
                    </w:rPr>
                  </m:ctrlPr>
                </m:dPr>
                <m:e>
                  <m:r>
                    <m:rPr>
                      <m:nor/>
                    </m:rPr>
                    <w:rPr>
                      <w:rFonts w:asciiTheme="minorHAnsi" w:hAnsiTheme="minorHAnsi"/>
                      <w:szCs w:val="22"/>
                    </w:rPr>
                    <m:t>-</m:t>
                  </m:r>
                  <m:func>
                    <m:funcPr>
                      <m:ctrlPr>
                        <w:rPr>
                          <w:rFonts w:ascii="Cambria Math" w:hAnsi="Cambria Math"/>
                          <w:i/>
                          <w:szCs w:val="22"/>
                        </w:rPr>
                      </m:ctrlPr>
                    </m:funcPr>
                    <m:fName>
                      <m:r>
                        <m:rPr>
                          <m:nor/>
                        </m:rPr>
                        <w:rPr>
                          <w:rFonts w:asciiTheme="minorHAnsi" w:hAnsiTheme="minorHAnsi"/>
                          <w:szCs w:val="22"/>
                        </w:rPr>
                        <m:t>log</m:t>
                      </m:r>
                    </m:fName>
                    <m:e>
                      <m:d>
                        <m:dPr>
                          <m:ctrlPr>
                            <w:rPr>
                              <w:rFonts w:ascii="Cambria Math" w:hAnsi="Cambria Math"/>
                              <w:i/>
                              <w:szCs w:val="22"/>
                            </w:rPr>
                          </m:ctrlPr>
                        </m:dPr>
                        <m:e>
                          <m:r>
                            <m:rPr>
                              <m:nor/>
                            </m:rPr>
                            <w:rPr>
                              <w:rFonts w:asciiTheme="minorHAnsi" w:hAnsiTheme="minorHAnsi"/>
                              <w:szCs w:val="22"/>
                            </w:rPr>
                            <m:t>π</m:t>
                          </m:r>
                          <m:d>
                            <m:dPr>
                              <m:ctrlPr>
                                <w:rPr>
                                  <w:rFonts w:ascii="Cambria Math" w:hAnsi="Cambria Math"/>
                                  <w:i/>
                                  <w:szCs w:val="22"/>
                                </w:rPr>
                              </m:ctrlPr>
                            </m:dPr>
                            <m:e>
                              <m:r>
                                <m:rPr>
                                  <m:nor/>
                                </m:rPr>
                                <w:rPr>
                                  <w:rFonts w:asciiTheme="minorHAnsi" w:hAnsiTheme="minorHAnsi"/>
                                  <w:szCs w:val="22"/>
                                </w:rPr>
                                <m:t>Age,Birthyear</m:t>
                              </m:r>
                            </m:e>
                          </m:d>
                        </m:e>
                      </m:d>
                    </m:e>
                  </m:func>
                </m:e>
              </m:d>
              <m:r>
                <w:rPr>
                  <w:rFonts w:ascii="Cambria Math" w:hAnsi="Cambria Math"/>
                  <w:szCs w:val="22"/>
                </w:rPr>
                <m:t xml:space="preserve"> </m:t>
              </m:r>
            </m:e>
          </m:func>
          <m:r>
            <m:rPr>
              <m:nor/>
            </m:rPr>
            <w:rPr>
              <w:rFonts w:asciiTheme="minorHAnsi" w:hAnsiTheme="minorHAnsi"/>
              <w:szCs w:val="22"/>
            </w:rPr>
            <m:t>=</m:t>
          </m:r>
          <m:r>
            <m:rPr>
              <m:nor/>
            </m:rPr>
            <w:rPr>
              <w:rFonts w:ascii="Cambria Math" w:hAnsiTheme="minorHAnsi"/>
              <w:szCs w:val="22"/>
            </w:rPr>
            <m:t xml:space="preserve"> </m:t>
          </m:r>
          <m:r>
            <m:rPr>
              <m:nor/>
            </m:rPr>
            <w:rPr>
              <w:rFonts w:asciiTheme="minorHAnsi" w:hAnsiTheme="minorHAnsi"/>
              <w:szCs w:val="22"/>
            </w:rPr>
            <m:t>α</m:t>
          </m:r>
          <m:r>
            <m:rPr>
              <m:nor/>
            </m:rPr>
            <w:rPr>
              <w:rFonts w:ascii="Cambria Math" w:hAnsiTheme="minorHAnsi"/>
              <w:szCs w:val="22"/>
            </w:rPr>
            <m:t xml:space="preserve"> </m:t>
          </m:r>
          <m:r>
            <m:rPr>
              <m:nor/>
            </m:rPr>
            <w:rPr>
              <w:rFonts w:asciiTheme="minorHAnsi" w:hAnsiTheme="minorHAnsi"/>
              <w:szCs w:val="22"/>
            </w:rPr>
            <m:t>+</m:t>
          </m:r>
          <m:r>
            <m:rPr>
              <m:nor/>
            </m:rPr>
            <w:rPr>
              <w:rFonts w:ascii="Cambria Math" w:hAnsiTheme="minorHAnsi"/>
              <w:szCs w:val="22"/>
            </w:rPr>
            <m:t xml:space="preserve"> </m:t>
          </m:r>
          <m:sSub>
            <m:sSubPr>
              <m:ctrlPr>
                <w:rPr>
                  <w:rFonts w:ascii="Cambria Math" w:hAnsi="Cambria Math"/>
                  <w:i/>
                  <w:szCs w:val="22"/>
                </w:rPr>
              </m:ctrlPr>
            </m:sSubPr>
            <m:e>
              <m:r>
                <m:rPr>
                  <m:nor/>
                </m:rPr>
                <w:rPr>
                  <w:rFonts w:asciiTheme="minorHAnsi" w:hAnsiTheme="minorHAnsi"/>
                  <w:szCs w:val="22"/>
                </w:rPr>
                <m:t>β</m:t>
              </m:r>
            </m:e>
            <m:sub>
              <m:r>
                <m:rPr>
                  <m:nor/>
                </m:rPr>
                <w:rPr>
                  <w:rFonts w:asciiTheme="minorHAnsi" w:hAnsiTheme="minorHAnsi"/>
                  <w:szCs w:val="22"/>
                </w:rPr>
                <m:t>1</m:t>
              </m:r>
            </m:sub>
          </m:sSub>
          <m:r>
            <m:rPr>
              <m:nor/>
            </m:rPr>
            <w:rPr>
              <w:rFonts w:asciiTheme="minorHAnsi" w:hAnsiTheme="minorHAnsi"/>
              <w:szCs w:val="22"/>
            </w:rPr>
            <m:t>Birthyear</m:t>
          </m:r>
          <m:r>
            <m:rPr>
              <m:nor/>
            </m:rPr>
            <w:rPr>
              <w:rFonts w:ascii="Cambria Math" w:hAnsiTheme="minorHAnsi"/>
              <w:szCs w:val="22"/>
            </w:rPr>
            <m:t xml:space="preserve"> </m:t>
          </m:r>
          <m:r>
            <m:rPr>
              <m:nor/>
            </m:rPr>
            <w:rPr>
              <w:rFonts w:asciiTheme="minorHAnsi" w:hAnsiTheme="minorHAnsi"/>
              <w:szCs w:val="22"/>
            </w:rPr>
            <m:t>+</m:t>
          </m:r>
          <m:r>
            <m:rPr>
              <m:nor/>
            </m:rPr>
            <w:rPr>
              <w:rFonts w:ascii="Cambria Math" w:hAnsiTheme="minorHAnsi"/>
              <w:szCs w:val="22"/>
            </w:rPr>
            <m:t xml:space="preserve"> </m:t>
          </m:r>
          <m:sSub>
            <m:sSubPr>
              <m:ctrlPr>
                <w:rPr>
                  <w:rFonts w:ascii="Cambria Math" w:hAnsi="Cambria Math"/>
                  <w:i/>
                  <w:szCs w:val="22"/>
                </w:rPr>
              </m:ctrlPr>
            </m:sSubPr>
            <m:e>
              <m:r>
                <m:rPr>
                  <m:nor/>
                </m:rPr>
                <w:rPr>
                  <w:rFonts w:asciiTheme="minorHAnsi" w:hAnsiTheme="minorHAnsi"/>
                  <w:szCs w:val="22"/>
                </w:rPr>
                <m:t>β</m:t>
              </m:r>
            </m:e>
            <m:sub>
              <m:r>
                <m:rPr>
                  <m:nor/>
                </m:rPr>
                <w:rPr>
                  <w:rFonts w:asciiTheme="minorHAnsi" w:hAnsiTheme="minorHAnsi"/>
                  <w:szCs w:val="22"/>
                </w:rPr>
                <m:t>2</m:t>
              </m:r>
            </m:sub>
          </m:sSub>
          <m:r>
            <m:rPr>
              <m:nor/>
            </m:rPr>
            <w:rPr>
              <w:rFonts w:asciiTheme="minorHAnsi" w:hAnsiTheme="minorHAnsi"/>
              <w:szCs w:val="22"/>
            </w:rPr>
            <m:t>Age</m:t>
          </m:r>
          <m:r>
            <m:rPr>
              <m:nor/>
            </m:rPr>
            <w:rPr>
              <w:rFonts w:ascii="Cambria Math" w:hAnsiTheme="minorHAnsi"/>
              <w:szCs w:val="22"/>
            </w:rPr>
            <m:t xml:space="preserve"> </m:t>
          </m:r>
          <m:r>
            <m:rPr>
              <m:nor/>
            </m:rPr>
            <w:rPr>
              <w:rFonts w:asciiTheme="minorHAnsi" w:hAnsiTheme="minorHAnsi"/>
              <w:szCs w:val="22"/>
            </w:rPr>
            <m:t>+</m:t>
          </m:r>
          <m:r>
            <m:rPr>
              <m:nor/>
            </m:rPr>
            <w:rPr>
              <w:rFonts w:ascii="Cambria Math" w:hAnsiTheme="minorHAnsi"/>
              <w:szCs w:val="22"/>
            </w:rPr>
            <m:t xml:space="preserve"> </m:t>
          </m:r>
          <m:sSub>
            <m:sSubPr>
              <m:ctrlPr>
                <w:rPr>
                  <w:rFonts w:ascii="Cambria Math" w:hAnsi="Cambria Math"/>
                  <w:i/>
                  <w:szCs w:val="22"/>
                </w:rPr>
              </m:ctrlPr>
            </m:sSubPr>
            <m:e>
              <m:r>
                <m:rPr>
                  <m:nor/>
                </m:rPr>
                <w:rPr>
                  <w:rFonts w:asciiTheme="minorHAnsi" w:hAnsiTheme="minorHAnsi"/>
                  <w:szCs w:val="22"/>
                </w:rPr>
                <m:t>β</m:t>
              </m:r>
            </m:e>
            <m:sub>
              <m:r>
                <m:rPr>
                  <m:nor/>
                </m:rPr>
                <w:rPr>
                  <w:rFonts w:asciiTheme="minorHAnsi" w:hAnsiTheme="minorHAnsi"/>
                  <w:szCs w:val="22"/>
                </w:rPr>
                <m:t>3</m:t>
              </m:r>
            </m:sub>
          </m:sSub>
          <m:sSup>
            <m:sSupPr>
              <m:ctrlPr>
                <w:rPr>
                  <w:rFonts w:ascii="Cambria Math" w:hAnsi="Cambria Math"/>
                  <w:i/>
                  <w:szCs w:val="22"/>
                </w:rPr>
              </m:ctrlPr>
            </m:sSupPr>
            <m:e>
              <m:r>
                <m:rPr>
                  <m:nor/>
                </m:rPr>
                <w:rPr>
                  <w:rFonts w:asciiTheme="minorHAnsi" w:hAnsiTheme="minorHAnsi"/>
                  <w:szCs w:val="22"/>
                </w:rPr>
                <m:t>Age</m:t>
              </m:r>
            </m:e>
            <m:sup>
              <m:r>
                <m:rPr>
                  <m:nor/>
                </m:rPr>
                <w:rPr>
                  <w:rFonts w:asciiTheme="minorHAnsi" w:hAnsiTheme="minorHAnsi"/>
                  <w:szCs w:val="22"/>
                </w:rPr>
                <m:t>2</m:t>
              </m:r>
            </m:sup>
          </m:sSup>
          <m:r>
            <w:rPr>
              <w:rFonts w:ascii="Cambria Math" w:hAnsi="Cambria Math"/>
              <w:szCs w:val="22"/>
            </w:rPr>
            <m:t>+γ</m:t>
          </m:r>
        </m:oMath>
      </m:oMathPara>
    </w:p>
    <w:p w14:paraId="186E0694" w14:textId="77777777" w:rsidR="001615A1" w:rsidRPr="00EC32CE" w:rsidRDefault="001615A1" w:rsidP="001615A1">
      <w:pPr>
        <w:pStyle w:val="Default"/>
        <w:rPr>
          <w:sz w:val="22"/>
          <w:szCs w:val="22"/>
        </w:rPr>
      </w:pPr>
    </w:p>
    <w:p w14:paraId="4FFF2C3D" w14:textId="77777777" w:rsidR="001615A1" w:rsidRDefault="001615A1" w:rsidP="001615A1">
      <w:r>
        <w:t>w</w:t>
      </w:r>
      <w:r w:rsidRPr="00EC32CE">
        <w:t xml:space="preserve">here </w:t>
      </w:r>
      <m:oMath>
        <m:r>
          <m:rPr>
            <m:nor/>
          </m:rPr>
          <m:t>π</m:t>
        </m:r>
        <m:d>
          <m:dPr>
            <m:ctrlPr>
              <w:rPr>
                <w:rFonts w:ascii="Cambria Math" w:hAnsi="Cambria Math" w:cs="Arial"/>
                <w:i/>
                <w:color w:val="000000"/>
              </w:rPr>
            </m:ctrlPr>
          </m:dPr>
          <m:e>
            <m:r>
              <m:rPr>
                <m:nor/>
              </m:rPr>
              <m:t>Age,Birthyear</m:t>
            </m:r>
          </m:e>
        </m:d>
      </m:oMath>
      <w:r w:rsidRPr="00EC32CE">
        <w:rPr>
          <w:color w:val="000000"/>
        </w:rPr>
        <w:t xml:space="preserve"> is the probability of being obese by Age and Birth year and </w:t>
      </w:r>
      <m:oMath>
        <m:r>
          <w:rPr>
            <w:rFonts w:ascii="Cambria Math" w:hAnsi="Cambria Math"/>
          </w:rPr>
          <m:t>γ</m:t>
        </m:r>
      </m:oMath>
      <w:r w:rsidRPr="00EC32CE">
        <w:t xml:space="preserve"> represents random effects</w:t>
      </w:r>
      <w:r>
        <w:t>.</w:t>
      </w:r>
    </w:p>
    <w:p w14:paraId="0B50FD26" w14:textId="77777777" w:rsidR="001615A1" w:rsidRDefault="001615A1" w:rsidP="001615A1"/>
    <w:p w14:paraId="3D0C5E3E" w14:textId="77777777" w:rsidR="001615A1" w:rsidRDefault="001615A1" w:rsidP="001615A1"/>
    <w:p w14:paraId="1E883649" w14:textId="430DEE84" w:rsidR="001615A1" w:rsidRPr="00E90922" w:rsidRDefault="001615A1" w:rsidP="001615A1">
      <w:pPr>
        <w:pStyle w:val="Heading2"/>
      </w:pPr>
      <w:bookmarkStart w:id="607" w:name="_Toc446584366"/>
      <w:bookmarkStart w:id="608" w:name="_Toc446585488"/>
      <w:bookmarkStart w:id="609" w:name="_Toc452371100"/>
      <w:r w:rsidRPr="00E90922">
        <w:lastRenderedPageBreak/>
        <w:t>Tobacco use</w:t>
      </w:r>
      <w:bookmarkEnd w:id="607"/>
      <w:bookmarkEnd w:id="608"/>
      <w:bookmarkEnd w:id="609"/>
    </w:p>
    <w:p w14:paraId="6A97461D" w14:textId="46F4817A" w:rsidR="001615A1" w:rsidRDefault="001615A1" w:rsidP="001615A1">
      <w:r>
        <w:t xml:space="preserve">The data on smoking prevalence showed different trajectories for each cohort; the </w:t>
      </w:r>
      <w:r w:rsidR="007C1D34">
        <w:t>prevalence</w:t>
      </w:r>
      <w:r>
        <w:t xml:space="preserve"> of women who are smokers has declined in all cohorts and the uptake of smoking amongst women in their early </w:t>
      </w:r>
      <w:r w:rsidR="00AC1718">
        <w:t>twenties</w:t>
      </w:r>
      <w:r>
        <w:t xml:space="preserve"> in the 1989-95 cohort is lower than that of women of the same age in the 1973-78 cohort (Figure 13-4).</w:t>
      </w:r>
    </w:p>
    <w:p w14:paraId="4869BE32" w14:textId="77777777" w:rsidR="001615A1" w:rsidRDefault="001615A1" w:rsidP="001615A1">
      <w:pPr>
        <w:jc w:val="left"/>
      </w:pPr>
    </w:p>
    <w:p w14:paraId="1BB26114" w14:textId="77777777" w:rsidR="001615A1" w:rsidRDefault="001615A1" w:rsidP="001615A1">
      <w:pPr>
        <w:keepNext/>
        <w:jc w:val="center"/>
      </w:pPr>
      <w:r>
        <w:rPr>
          <w:noProof/>
        </w:rPr>
        <w:drawing>
          <wp:inline distT="0" distB="0" distL="0" distR="0" wp14:anchorId="36A7ACB6" wp14:editId="59998E3E">
            <wp:extent cx="4878000" cy="365760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2542F8BC" w14:textId="7E5063C7" w:rsidR="001615A1" w:rsidRDefault="001615A1" w:rsidP="001615A1">
      <w:pPr>
        <w:pStyle w:val="Caption"/>
      </w:pPr>
      <w:bookmarkStart w:id="610" w:name="_Toc452470038"/>
      <w:r>
        <w:t xml:space="preserve">Figure </w:t>
      </w:r>
      <w:fldSimple w:instr=" STYLEREF 1 \s ">
        <w:r w:rsidR="004675BB">
          <w:rPr>
            <w:noProof/>
          </w:rPr>
          <w:t>13</w:t>
        </w:r>
      </w:fldSimple>
      <w:r w:rsidR="003D2D66">
        <w:noBreakHyphen/>
      </w:r>
      <w:fldSimple w:instr=" SEQ Figure \* ARABIC \s 1 ">
        <w:r w:rsidR="004675BB">
          <w:rPr>
            <w:noProof/>
          </w:rPr>
          <w:t>4</w:t>
        </w:r>
      </w:fldSimple>
      <w:r>
        <w:t xml:space="preserve">: </w:t>
      </w:r>
      <w:r w:rsidRPr="00555C10">
        <w:t xml:space="preserve">Projections of smoking prevalence from 2015 to 2035 for each cohort (1989-95, 1973-78, 1946-51, </w:t>
      </w:r>
      <w:r w:rsidR="001F50F9">
        <w:t xml:space="preserve">and </w:t>
      </w:r>
      <w:r w:rsidRPr="00555C10">
        <w:t>1921-26).</w:t>
      </w:r>
      <w:bookmarkEnd w:id="610"/>
    </w:p>
    <w:p w14:paraId="154D0E2E" w14:textId="77777777" w:rsidR="001615A1" w:rsidRDefault="001615A1" w:rsidP="001615A1"/>
    <w:p w14:paraId="4825B1EF" w14:textId="77777777" w:rsidR="001615A1" w:rsidRDefault="001615A1" w:rsidP="001615A1">
      <w:r>
        <w:t>The projected smoking prevalence for each ALSWH cohort was modelled using generalised linear mixed model with a log-log link function:</w:t>
      </w:r>
    </w:p>
    <w:p w14:paraId="6927F2A4" w14:textId="77777777" w:rsidR="001615A1" w:rsidRPr="00EC32CE" w:rsidRDefault="00852BD0" w:rsidP="001615A1">
      <w:pPr>
        <w:jc w:val="left"/>
      </w:pPr>
      <m:oMathPara>
        <m:oMath>
          <m:func>
            <m:funcPr>
              <m:ctrlPr>
                <w:rPr>
                  <w:rFonts w:ascii="Cambria Math" w:hAnsi="Cambria Math"/>
                  <w:i/>
                </w:rPr>
              </m:ctrlPr>
            </m:funcPr>
            <m:fName>
              <m:r>
                <m:rPr>
                  <m:nor/>
                </m:rPr>
                <m:t>log</m:t>
              </m:r>
            </m:fName>
            <m:e>
              <m:d>
                <m:dPr>
                  <m:begChr m:val="["/>
                  <m:endChr m:val="]"/>
                  <m:ctrlPr>
                    <w:rPr>
                      <w:rFonts w:ascii="Cambria Math" w:hAnsi="Cambria Math"/>
                      <w:i/>
                    </w:rPr>
                  </m:ctrlPr>
                </m:dPr>
                <m:e>
                  <m:r>
                    <m:rPr>
                      <m:nor/>
                    </m:rPr>
                    <m:t>-</m:t>
                  </m:r>
                  <m:func>
                    <m:funcPr>
                      <m:ctrlPr>
                        <w:rPr>
                          <w:rFonts w:ascii="Cambria Math" w:hAnsi="Cambria Math"/>
                          <w:i/>
                        </w:rPr>
                      </m:ctrlPr>
                    </m:funcPr>
                    <m:fName>
                      <m:r>
                        <m:rPr>
                          <m:nor/>
                        </m:rPr>
                        <m:t>log</m:t>
                      </m:r>
                    </m:fName>
                    <m:e>
                      <m:d>
                        <m:dPr>
                          <m:ctrlPr>
                            <w:rPr>
                              <w:rFonts w:ascii="Cambria Math" w:hAnsi="Cambria Math"/>
                              <w:i/>
                            </w:rPr>
                          </m:ctrlPr>
                        </m:dPr>
                        <m:e>
                          <m:r>
                            <m:rPr>
                              <m:nor/>
                            </m:rPr>
                            <m:t>π</m:t>
                          </m:r>
                          <m:d>
                            <m:dPr>
                              <m:ctrlPr>
                                <w:rPr>
                                  <w:rFonts w:ascii="Cambria Math" w:hAnsi="Cambria Math"/>
                                  <w:i/>
                                </w:rPr>
                              </m:ctrlPr>
                            </m:dPr>
                            <m:e>
                              <m:r>
                                <m:rPr>
                                  <m:nor/>
                                </m:rPr>
                                <m:t>Age,Birthyear</m:t>
                              </m:r>
                            </m:e>
                          </m:d>
                        </m:e>
                      </m:d>
                    </m:e>
                  </m:func>
                </m:e>
              </m:d>
              <m:r>
                <w:rPr>
                  <w:rFonts w:ascii="Cambria Math" w:hAnsi="Cambria Math"/>
                </w:rPr>
                <m:t xml:space="preserve"> </m:t>
              </m:r>
            </m:e>
          </m:func>
          <m:r>
            <m:rPr>
              <m:nor/>
            </m:rPr>
            <m:t xml:space="preserve">= α + </m:t>
          </m:r>
          <m:sSub>
            <m:sSubPr>
              <m:ctrlPr>
                <w:rPr>
                  <w:rFonts w:ascii="Cambria Math" w:hAnsi="Cambria Math"/>
                  <w:i/>
                </w:rPr>
              </m:ctrlPr>
            </m:sSubPr>
            <m:e>
              <m:r>
                <m:rPr>
                  <m:nor/>
                </m:rPr>
                <m:t>β</m:t>
              </m:r>
            </m:e>
            <m:sub>
              <m:r>
                <m:rPr>
                  <m:nor/>
                </m:rPr>
                <m:t>1</m:t>
              </m:r>
            </m:sub>
          </m:sSub>
          <m:r>
            <m:rPr>
              <m:nor/>
            </m:rPr>
            <m:t xml:space="preserve">Birthyear + </m:t>
          </m:r>
          <m:sSub>
            <m:sSubPr>
              <m:ctrlPr>
                <w:rPr>
                  <w:rFonts w:ascii="Cambria Math" w:hAnsi="Cambria Math"/>
                  <w:i/>
                </w:rPr>
              </m:ctrlPr>
            </m:sSubPr>
            <m:e>
              <m:r>
                <m:rPr>
                  <m:nor/>
                </m:rPr>
                <m:t>β</m:t>
              </m:r>
            </m:e>
            <m:sub>
              <m:r>
                <m:rPr>
                  <m:nor/>
                </m:rPr>
                <m:t>2</m:t>
              </m:r>
            </m:sub>
          </m:sSub>
          <m:sSup>
            <m:sSupPr>
              <m:ctrlPr>
                <w:rPr>
                  <w:rFonts w:ascii="Cambria Math" w:hAnsi="Cambria Math"/>
                  <w:i/>
                </w:rPr>
              </m:ctrlPr>
            </m:sSupPr>
            <m:e>
              <m:r>
                <m:rPr>
                  <m:nor/>
                </m:rPr>
                <m:t>Birthyear</m:t>
              </m:r>
            </m:e>
            <m:sup>
              <m:r>
                <m:rPr>
                  <m:nor/>
                </m:rPr>
                <m:t>2</m:t>
              </m:r>
            </m:sup>
          </m:sSup>
          <m:r>
            <m:rPr>
              <m:nor/>
            </m:rPr>
            <m:t xml:space="preserve"> + </m:t>
          </m:r>
          <m:sSub>
            <m:sSubPr>
              <m:ctrlPr>
                <w:rPr>
                  <w:rFonts w:ascii="Cambria Math" w:hAnsi="Cambria Math"/>
                  <w:i/>
                </w:rPr>
              </m:ctrlPr>
            </m:sSubPr>
            <m:e>
              <m:r>
                <w:rPr>
                  <w:rFonts w:ascii="Cambria Math" w:hAnsi="Cambria Math"/>
                </w:rPr>
                <m:t>β</m:t>
              </m:r>
            </m:e>
            <m:sub>
              <m:r>
                <w:rPr>
                  <w:rFonts w:ascii="Cambria Math" w:hAnsi="Cambria Math"/>
                </w:rPr>
                <m:t>3</m:t>
              </m:r>
            </m:sub>
          </m:sSub>
          <m:r>
            <m:rPr>
              <m:nor/>
            </m:rPr>
            <m:t>Age</m:t>
          </m:r>
          <m:r>
            <w:rPr>
              <w:rFonts w:ascii="Cambria Math" w:hAnsi="Cambria Math"/>
            </w:rPr>
            <m:t>+</m:t>
          </m:r>
          <m:sSub>
            <m:sSubPr>
              <m:ctrlPr>
                <w:rPr>
                  <w:rFonts w:ascii="Cambria Math" w:hAnsi="Cambria Math"/>
                  <w:i/>
                </w:rPr>
              </m:ctrlPr>
            </m:sSubPr>
            <m:e>
              <m:r>
                <m:rPr>
                  <m:nor/>
                </m:rPr>
                <m:t>β</m:t>
              </m:r>
            </m:e>
            <m:sub>
              <m:r>
                <m:rPr>
                  <m:nor/>
                </m:rPr>
                <m:t>4</m:t>
              </m:r>
            </m:sub>
          </m:sSub>
          <m:sSup>
            <m:sSupPr>
              <m:ctrlPr>
                <w:rPr>
                  <w:rFonts w:ascii="Cambria Math" w:hAnsi="Cambria Math"/>
                  <w:i/>
                </w:rPr>
              </m:ctrlPr>
            </m:sSupPr>
            <m:e>
              <m:r>
                <m:rPr>
                  <m:nor/>
                </m:rPr>
                <m:t>Age</m:t>
              </m:r>
            </m:e>
            <m:sup>
              <m:r>
                <m:rPr>
                  <m:nor/>
                </m:rPr>
                <m:t>2</m:t>
              </m:r>
            </m:sup>
          </m:sSup>
          <m:r>
            <w:rPr>
              <w:rFonts w:ascii="Cambria Math" w:hAnsi="Cambria Math"/>
            </w:rPr>
            <m:t>+γ</m:t>
          </m:r>
        </m:oMath>
      </m:oMathPara>
    </w:p>
    <w:p w14:paraId="3C946F18" w14:textId="77777777" w:rsidR="001615A1" w:rsidRDefault="001615A1" w:rsidP="001615A1"/>
    <w:p w14:paraId="2576CCAE" w14:textId="0E0BE967" w:rsidR="001615A1" w:rsidRPr="00EC32CE" w:rsidRDefault="00AC1718" w:rsidP="001615A1">
      <w:r>
        <w:t>w</w:t>
      </w:r>
      <w:r w:rsidR="001615A1" w:rsidRPr="00EC32CE">
        <w:t xml:space="preserve">here </w:t>
      </w:r>
      <m:oMath>
        <m:r>
          <m:rPr>
            <m:nor/>
          </m:rPr>
          <m:t>π</m:t>
        </m:r>
        <m:d>
          <m:dPr>
            <m:ctrlPr>
              <w:rPr>
                <w:rFonts w:ascii="Cambria Math" w:hAnsi="Cambria Math" w:cs="Arial"/>
                <w:i/>
                <w:color w:val="000000"/>
              </w:rPr>
            </m:ctrlPr>
          </m:dPr>
          <m:e>
            <m:r>
              <m:rPr>
                <m:nor/>
              </m:rPr>
              <m:t>Age,Birthyear</m:t>
            </m:r>
          </m:e>
        </m:d>
      </m:oMath>
      <w:r w:rsidR="001615A1" w:rsidRPr="00EC32CE">
        <w:rPr>
          <w:color w:val="000000"/>
        </w:rPr>
        <w:t xml:space="preserve"> is the probability of being current smoking by Age and Birth year and </w:t>
      </w:r>
      <m:oMath>
        <m:r>
          <w:rPr>
            <w:rFonts w:ascii="Cambria Math" w:hAnsi="Cambria Math"/>
          </w:rPr>
          <m:t>γ</m:t>
        </m:r>
      </m:oMath>
      <w:r w:rsidR="001615A1" w:rsidRPr="00EC32CE">
        <w:t xml:space="preserve"> represents random effects.</w:t>
      </w:r>
    </w:p>
    <w:p w14:paraId="5996E455" w14:textId="77777777" w:rsidR="001615A1" w:rsidRDefault="001615A1" w:rsidP="001615A1"/>
    <w:p w14:paraId="2A1B6896" w14:textId="77777777" w:rsidR="00457D4C" w:rsidRDefault="00457D4C" w:rsidP="001615A1"/>
    <w:p w14:paraId="5070CF18" w14:textId="77777777" w:rsidR="00457D4C" w:rsidRDefault="00457D4C" w:rsidP="001615A1"/>
    <w:p w14:paraId="12C5BD9D" w14:textId="77777777" w:rsidR="00457D4C" w:rsidRDefault="00457D4C" w:rsidP="001615A1"/>
    <w:p w14:paraId="0CC288C5" w14:textId="1F2E098B" w:rsidR="001615A1" w:rsidRDefault="001615A1" w:rsidP="001615A1">
      <w:pPr>
        <w:pStyle w:val="Heading2"/>
      </w:pPr>
      <w:bookmarkStart w:id="611" w:name="_Toc446584367"/>
      <w:bookmarkStart w:id="612" w:name="_Toc446585489"/>
      <w:bookmarkStart w:id="613" w:name="_Toc452371101"/>
      <w:r>
        <w:lastRenderedPageBreak/>
        <w:t>Mental health</w:t>
      </w:r>
      <w:bookmarkEnd w:id="611"/>
      <w:bookmarkEnd w:id="612"/>
      <w:bookmarkEnd w:id="613"/>
    </w:p>
    <w:p w14:paraId="1E0592A9" w14:textId="73BA0E7B" w:rsidR="001615A1" w:rsidRDefault="001615A1" w:rsidP="001615A1">
      <w:r>
        <w:t xml:space="preserve">The </w:t>
      </w:r>
      <w:r w:rsidR="00185F71">
        <w:t>percentage</w:t>
      </w:r>
      <w:r>
        <w:t xml:space="preserve"> of women with psychological distress by age was estimated using a smooth curve across all ages, in this case, a penalised B-spline model (Figure 13-5).</w:t>
      </w:r>
    </w:p>
    <w:p w14:paraId="56D80D7F" w14:textId="77777777" w:rsidR="001615A1" w:rsidRDefault="001615A1" w:rsidP="001615A1">
      <w:pPr>
        <w:keepNext/>
        <w:jc w:val="center"/>
      </w:pPr>
      <w:r>
        <w:rPr>
          <w:noProof/>
        </w:rPr>
        <w:drawing>
          <wp:inline distT="0" distB="0" distL="0" distR="0" wp14:anchorId="72F2CF57" wp14:editId="47D46291">
            <wp:extent cx="4877435" cy="3448050"/>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a:extLst>
                        <a:ext uri="{28A0092B-C50C-407E-A947-70E740481C1C}">
                          <a14:useLocalDpi xmlns:a14="http://schemas.microsoft.com/office/drawing/2010/main" val="0"/>
                        </a:ext>
                      </a:extLst>
                    </a:blip>
                    <a:srcRect b="5719"/>
                    <a:stretch/>
                  </pic:blipFill>
                  <pic:spPr bwMode="auto">
                    <a:xfrm>
                      <a:off x="0" y="0"/>
                      <a:ext cx="4878000" cy="3448449"/>
                    </a:xfrm>
                    <a:prstGeom prst="rect">
                      <a:avLst/>
                    </a:prstGeom>
                    <a:noFill/>
                    <a:ln>
                      <a:noFill/>
                    </a:ln>
                    <a:extLst>
                      <a:ext uri="{53640926-AAD7-44D8-BBD7-CCE9431645EC}">
                        <a14:shadowObscured xmlns:a14="http://schemas.microsoft.com/office/drawing/2010/main"/>
                      </a:ext>
                    </a:extLst>
                  </pic:spPr>
                </pic:pic>
              </a:graphicData>
            </a:graphic>
          </wp:inline>
        </w:drawing>
      </w:r>
    </w:p>
    <w:p w14:paraId="398AB281" w14:textId="3419FDF2" w:rsidR="001615A1" w:rsidRDefault="001615A1" w:rsidP="001615A1">
      <w:pPr>
        <w:pStyle w:val="Caption"/>
      </w:pPr>
      <w:bookmarkStart w:id="614" w:name="_Toc452470039"/>
      <w:r>
        <w:t xml:space="preserve">Figure </w:t>
      </w:r>
      <w:fldSimple w:instr=" STYLEREF 1 \s ">
        <w:r w:rsidR="004675BB">
          <w:rPr>
            <w:noProof/>
          </w:rPr>
          <w:t>13</w:t>
        </w:r>
      </w:fldSimple>
      <w:r w:rsidR="003D2D66">
        <w:noBreakHyphen/>
      </w:r>
      <w:fldSimple w:instr=" SEQ Figure \* ARABIC \s 1 ">
        <w:r w:rsidR="004675BB">
          <w:rPr>
            <w:noProof/>
          </w:rPr>
          <w:t>5</w:t>
        </w:r>
      </w:fldSimple>
      <w:r>
        <w:t xml:space="preserve">: </w:t>
      </w:r>
      <w:r w:rsidRPr="00FF0A6C">
        <w:t xml:space="preserve">A model of the </w:t>
      </w:r>
      <w:r w:rsidR="007C1D34">
        <w:t>prevalence</w:t>
      </w:r>
      <w:r w:rsidRPr="00FF0A6C">
        <w:t xml:space="preserve"> of women with psychological distress (MHI≤52) by actual age at survey for the 1973-78, 1946-51, and 1921-26 cohorts.</w:t>
      </w:r>
      <w:bookmarkEnd w:id="614"/>
    </w:p>
    <w:p w14:paraId="18EED1E3" w14:textId="77777777" w:rsidR="001615A1" w:rsidRPr="00A6477C" w:rsidRDefault="001615A1" w:rsidP="001615A1"/>
    <w:p w14:paraId="1CF6AED5" w14:textId="48AD63DB" w:rsidR="001615A1" w:rsidRDefault="001615A1" w:rsidP="001615A1">
      <w:pPr>
        <w:pStyle w:val="Heading2"/>
      </w:pPr>
      <w:bookmarkStart w:id="615" w:name="_Toc446584368"/>
      <w:bookmarkStart w:id="616" w:name="_Toc446585490"/>
      <w:bookmarkStart w:id="617" w:name="_Toc452371102"/>
      <w:r>
        <w:t>Highest educational attainment</w:t>
      </w:r>
      <w:bookmarkEnd w:id="615"/>
      <w:bookmarkEnd w:id="616"/>
      <w:bookmarkEnd w:id="617"/>
    </w:p>
    <w:p w14:paraId="3E9DF227" w14:textId="65E51CB3" w:rsidR="001615A1" w:rsidRDefault="001615A1" w:rsidP="001615A1">
      <w:r>
        <w:t xml:space="preserve">ALSWH participants are more highly educated than women of the same age group in the general population. Therefore, ALSWH data are not suitable for age-specific estimates (e.g. of the </w:t>
      </w:r>
      <w:r w:rsidR="007C1D34">
        <w:t>prevalence</w:t>
      </w:r>
      <w:r>
        <w:t xml:space="preserve"> of university-educated women). Instead, data from the annual ABS Survey of Education and Work for 2005 to 2015 </w:t>
      </w:r>
      <w:r w:rsidR="00870399">
        <w:fldChar w:fldCharType="begin"/>
      </w:r>
      <w:r w:rsidR="009E6594">
        <w:instrText xml:space="preserve"> ADDIN EN.CITE &lt;EndNote&gt;&lt;Cite&gt;&lt;Author&gt;ABS&lt;/Author&gt;&lt;Year&gt;2015&lt;/Year&gt;&lt;RecNum&gt;175&lt;/RecNum&gt;&lt;DisplayText&gt;(ABS, 2015c)&lt;/DisplayText&gt;&lt;record&gt;&lt;rec-number&gt;175&lt;/rec-number&gt;&lt;foreign-keys&gt;&lt;key app="EN" db-id="0zaxfzw0nszf5ae2xx05fzzowfpdapapwt0v" timestamp="1457926809"&gt;175&lt;/key&gt;&lt;/foreign-keys&gt;&lt;ref-type name="Government Document"&gt;46&lt;/ref-type&gt;&lt;contributors&gt;&lt;authors&gt;&lt;author&gt;ABS&lt;/author&gt;&lt;/authors&gt;&lt;secondary-authors&gt;&lt;author&gt;Australian Bureau of Statistics&lt;/author&gt;&lt;/secondary-authors&gt;&lt;/contributors&gt;&lt;titles&gt;&lt;title&gt;Education and Work, Australia, May 2015&lt;/title&gt;&lt;tertiary-title&gt;Education and Work, Australia&lt;/tertiary-title&gt;&lt;/titles&gt;&lt;section&gt;12/12/2014&lt;/section&gt;&lt;dates&gt;&lt;year&gt;2015&lt;/year&gt;&lt;/dates&gt;&lt;pub-location&gt;Canberra&lt;/pub-location&gt;&lt;publisher&gt;Australian Bureau of Statistics&lt;/publisher&gt;&lt;isbn&gt;6227.0&lt;/isbn&gt;&lt;urls&gt;&lt;/urls&gt;&lt;/record&gt;&lt;/Cite&gt;&lt;/EndNote&gt;</w:instrText>
      </w:r>
      <w:r w:rsidR="00870399">
        <w:fldChar w:fldCharType="separate"/>
      </w:r>
      <w:r w:rsidR="009E6594">
        <w:rPr>
          <w:noProof/>
        </w:rPr>
        <w:t>(</w:t>
      </w:r>
      <w:hyperlink w:anchor="_ENREF_19" w:tooltip="ABS, 2015 #175" w:history="1">
        <w:r w:rsidR="001731F3">
          <w:rPr>
            <w:noProof/>
          </w:rPr>
          <w:t>ABS, 2015c</w:t>
        </w:r>
      </w:hyperlink>
      <w:r w:rsidR="009E6594">
        <w:rPr>
          <w:noProof/>
        </w:rPr>
        <w:t>)</w:t>
      </w:r>
      <w:r w:rsidR="00870399">
        <w:fldChar w:fldCharType="end"/>
      </w:r>
      <w:r>
        <w:t xml:space="preserve"> were used for modelling. The key assumption used in the model was that the </w:t>
      </w:r>
      <w:r w:rsidR="007C1D34">
        <w:t>prevalence</w:t>
      </w:r>
      <w:r>
        <w:t xml:space="preserve"> of university-educated women would remain constant up to the 30-34 age group because these </w:t>
      </w:r>
      <w:r w:rsidR="007C1D34">
        <w:t>percentages</w:t>
      </w:r>
      <w:r>
        <w:t xml:space="preserve"> have remained relatively constant for the past 5 years (Table 13-1). For ages greater than 30-34 years, a cohort approach was used where the </w:t>
      </w:r>
      <w:r w:rsidR="007C1D34">
        <w:t>prevalence</w:t>
      </w:r>
      <w:r>
        <w:t xml:space="preserve"> of women with a university education in one age group was carried forward to the next age group over time (Figure 13-6). The</w:t>
      </w:r>
      <w:r w:rsidRPr="00054971">
        <w:t xml:space="preserve"> </w:t>
      </w:r>
      <w:r>
        <w:t>p</w:t>
      </w:r>
      <w:r w:rsidR="007C1D34">
        <w:t>revalence</w:t>
      </w:r>
      <w:r>
        <w:t xml:space="preserve"> of women with psychological distress by age was estimated using smooth curves (penalised B-splines) across all ages. The reason for using a cohort effect was because the trends in ALSWH showed that there was a pronounced cohort effect with women in the 1989-95 and 1973-78 cohorts having much higher levels of education than the earlier generations (Figure 8-1).</w:t>
      </w:r>
    </w:p>
    <w:p w14:paraId="1B9CFB29" w14:textId="67E33B7A" w:rsidR="001615A1" w:rsidRDefault="001615A1" w:rsidP="00356674">
      <w:pPr>
        <w:pStyle w:val="Caption"/>
        <w:keepNext/>
        <w:spacing w:after="0"/>
      </w:pPr>
      <w:bookmarkStart w:id="618" w:name="_Toc446590882"/>
      <w:bookmarkStart w:id="619" w:name="_Toc452470116"/>
      <w:r>
        <w:lastRenderedPageBreak/>
        <w:t xml:space="preserve">Table </w:t>
      </w:r>
      <w:fldSimple w:instr=" STYLEREF 1 \s ">
        <w:r w:rsidR="004675BB">
          <w:rPr>
            <w:noProof/>
          </w:rPr>
          <w:t>13</w:t>
        </w:r>
      </w:fldSimple>
      <w:r w:rsidR="003D2D66">
        <w:noBreakHyphen/>
      </w:r>
      <w:fldSimple w:instr=" SEQ Table \* ARABIC \s 1 ">
        <w:r w:rsidR="004675BB">
          <w:rPr>
            <w:noProof/>
          </w:rPr>
          <w:t>1</w:t>
        </w:r>
      </w:fldSimple>
      <w:r>
        <w:t xml:space="preserve">: </w:t>
      </w:r>
      <w:r w:rsidR="007C1D34">
        <w:t>Prevalence</w:t>
      </w:r>
      <w:r w:rsidRPr="00375E4E">
        <w:t xml:space="preserve"> of women with a university education from 2010 to 2015 from the ABS Survey of Education and Work.</w:t>
      </w:r>
      <w:bookmarkEnd w:id="618"/>
      <w:bookmarkEnd w:id="619"/>
    </w:p>
    <w:tbl>
      <w:tblPr>
        <w:tblStyle w:val="TableGrid"/>
        <w:tblW w:w="9067" w:type="dxa"/>
        <w:tblLook w:val="04A0" w:firstRow="1" w:lastRow="0" w:firstColumn="1" w:lastColumn="0" w:noHBand="0" w:noVBand="1"/>
      </w:tblPr>
      <w:tblGrid>
        <w:gridCol w:w="1511"/>
        <w:gridCol w:w="1511"/>
        <w:gridCol w:w="1511"/>
        <w:gridCol w:w="1511"/>
        <w:gridCol w:w="1511"/>
        <w:gridCol w:w="1512"/>
      </w:tblGrid>
      <w:tr w:rsidR="001615A1" w:rsidRPr="00EB2555" w14:paraId="3181426F" w14:textId="77777777" w:rsidTr="005673D5">
        <w:tc>
          <w:tcPr>
            <w:tcW w:w="1511" w:type="dxa"/>
          </w:tcPr>
          <w:p w14:paraId="705C23C4" w14:textId="77777777" w:rsidR="001615A1" w:rsidRPr="00EB2555" w:rsidRDefault="001615A1" w:rsidP="005673D5">
            <w:pPr>
              <w:rPr>
                <w:b/>
              </w:rPr>
            </w:pPr>
            <w:r w:rsidRPr="00EB2555">
              <w:rPr>
                <w:b/>
              </w:rPr>
              <w:t>Age group</w:t>
            </w:r>
          </w:p>
        </w:tc>
        <w:tc>
          <w:tcPr>
            <w:tcW w:w="1511" w:type="dxa"/>
          </w:tcPr>
          <w:p w14:paraId="19D5082C" w14:textId="77777777" w:rsidR="001615A1" w:rsidRPr="00EB2555" w:rsidRDefault="001615A1" w:rsidP="005673D5">
            <w:pPr>
              <w:jc w:val="center"/>
              <w:rPr>
                <w:b/>
              </w:rPr>
            </w:pPr>
            <w:r w:rsidRPr="00EB2555">
              <w:rPr>
                <w:b/>
              </w:rPr>
              <w:t>2011</w:t>
            </w:r>
          </w:p>
        </w:tc>
        <w:tc>
          <w:tcPr>
            <w:tcW w:w="1511" w:type="dxa"/>
          </w:tcPr>
          <w:p w14:paraId="1CA73E1A" w14:textId="77777777" w:rsidR="001615A1" w:rsidRPr="00EB2555" w:rsidRDefault="001615A1" w:rsidP="005673D5">
            <w:pPr>
              <w:jc w:val="center"/>
              <w:rPr>
                <w:b/>
              </w:rPr>
            </w:pPr>
            <w:r w:rsidRPr="00EB2555">
              <w:rPr>
                <w:b/>
              </w:rPr>
              <w:t>2012</w:t>
            </w:r>
          </w:p>
        </w:tc>
        <w:tc>
          <w:tcPr>
            <w:tcW w:w="1511" w:type="dxa"/>
          </w:tcPr>
          <w:p w14:paraId="5706352C" w14:textId="77777777" w:rsidR="001615A1" w:rsidRPr="00EB2555" w:rsidRDefault="001615A1" w:rsidP="005673D5">
            <w:pPr>
              <w:jc w:val="center"/>
              <w:rPr>
                <w:b/>
              </w:rPr>
            </w:pPr>
            <w:r w:rsidRPr="00EB2555">
              <w:rPr>
                <w:b/>
              </w:rPr>
              <w:t>2013</w:t>
            </w:r>
          </w:p>
        </w:tc>
        <w:tc>
          <w:tcPr>
            <w:tcW w:w="1511" w:type="dxa"/>
          </w:tcPr>
          <w:p w14:paraId="2432CF00" w14:textId="77777777" w:rsidR="001615A1" w:rsidRPr="00EB2555" w:rsidRDefault="001615A1" w:rsidP="005673D5">
            <w:pPr>
              <w:jc w:val="center"/>
              <w:rPr>
                <w:b/>
              </w:rPr>
            </w:pPr>
            <w:r w:rsidRPr="00EB2555">
              <w:rPr>
                <w:b/>
              </w:rPr>
              <w:t>2014</w:t>
            </w:r>
          </w:p>
        </w:tc>
        <w:tc>
          <w:tcPr>
            <w:tcW w:w="1512" w:type="dxa"/>
          </w:tcPr>
          <w:p w14:paraId="4C3BE9B2" w14:textId="77777777" w:rsidR="001615A1" w:rsidRPr="00EB2555" w:rsidRDefault="001615A1" w:rsidP="005673D5">
            <w:pPr>
              <w:jc w:val="center"/>
              <w:rPr>
                <w:b/>
              </w:rPr>
            </w:pPr>
            <w:r w:rsidRPr="00EB2555">
              <w:rPr>
                <w:b/>
              </w:rPr>
              <w:t>2015</w:t>
            </w:r>
          </w:p>
        </w:tc>
      </w:tr>
      <w:tr w:rsidR="001615A1" w14:paraId="68324088" w14:textId="77777777" w:rsidTr="005673D5">
        <w:tc>
          <w:tcPr>
            <w:tcW w:w="1511" w:type="dxa"/>
          </w:tcPr>
          <w:p w14:paraId="46DE5DF6" w14:textId="77777777" w:rsidR="001615A1" w:rsidRDefault="001615A1" w:rsidP="005673D5">
            <w:r>
              <w:t>20-24</w:t>
            </w:r>
          </w:p>
        </w:tc>
        <w:tc>
          <w:tcPr>
            <w:tcW w:w="1511" w:type="dxa"/>
          </w:tcPr>
          <w:p w14:paraId="5BC784B3" w14:textId="77777777" w:rsidR="001615A1" w:rsidRDefault="001615A1" w:rsidP="005673D5">
            <w:pPr>
              <w:jc w:val="center"/>
            </w:pPr>
            <w:r>
              <w:t>18.7</w:t>
            </w:r>
          </w:p>
        </w:tc>
        <w:tc>
          <w:tcPr>
            <w:tcW w:w="1511" w:type="dxa"/>
          </w:tcPr>
          <w:p w14:paraId="103ABB2B" w14:textId="77777777" w:rsidR="001615A1" w:rsidRDefault="001615A1" w:rsidP="005673D5">
            <w:pPr>
              <w:jc w:val="center"/>
            </w:pPr>
            <w:r>
              <w:t>19.2</w:t>
            </w:r>
          </w:p>
        </w:tc>
        <w:tc>
          <w:tcPr>
            <w:tcW w:w="1511" w:type="dxa"/>
          </w:tcPr>
          <w:p w14:paraId="382B28ED" w14:textId="77777777" w:rsidR="001615A1" w:rsidRDefault="001615A1" w:rsidP="005673D5">
            <w:pPr>
              <w:jc w:val="center"/>
            </w:pPr>
            <w:r>
              <w:t>21.4</w:t>
            </w:r>
          </w:p>
        </w:tc>
        <w:tc>
          <w:tcPr>
            <w:tcW w:w="1511" w:type="dxa"/>
          </w:tcPr>
          <w:p w14:paraId="6ACDF0CD" w14:textId="77777777" w:rsidR="001615A1" w:rsidRDefault="001615A1" w:rsidP="005673D5">
            <w:pPr>
              <w:jc w:val="center"/>
            </w:pPr>
            <w:r>
              <w:t>20.4</w:t>
            </w:r>
          </w:p>
        </w:tc>
        <w:tc>
          <w:tcPr>
            <w:tcW w:w="1512" w:type="dxa"/>
          </w:tcPr>
          <w:p w14:paraId="799BC71B" w14:textId="77777777" w:rsidR="001615A1" w:rsidRDefault="001615A1" w:rsidP="005673D5">
            <w:pPr>
              <w:jc w:val="center"/>
            </w:pPr>
            <w:r>
              <w:t>22.5</w:t>
            </w:r>
          </w:p>
        </w:tc>
      </w:tr>
      <w:tr w:rsidR="001615A1" w14:paraId="7D63079C" w14:textId="77777777" w:rsidTr="005673D5">
        <w:tc>
          <w:tcPr>
            <w:tcW w:w="1511" w:type="dxa"/>
          </w:tcPr>
          <w:p w14:paraId="6AE286A2" w14:textId="77777777" w:rsidR="001615A1" w:rsidRDefault="001615A1" w:rsidP="005673D5">
            <w:r>
              <w:t>25-29</w:t>
            </w:r>
          </w:p>
        </w:tc>
        <w:tc>
          <w:tcPr>
            <w:tcW w:w="1511" w:type="dxa"/>
          </w:tcPr>
          <w:p w14:paraId="0F53DDE8" w14:textId="77777777" w:rsidR="001615A1" w:rsidRDefault="001615A1" w:rsidP="005673D5">
            <w:pPr>
              <w:jc w:val="center"/>
            </w:pPr>
            <w:r>
              <w:t>41.0</w:t>
            </w:r>
          </w:p>
        </w:tc>
        <w:tc>
          <w:tcPr>
            <w:tcW w:w="1511" w:type="dxa"/>
          </w:tcPr>
          <w:p w14:paraId="1F74B3DF" w14:textId="77777777" w:rsidR="001615A1" w:rsidRDefault="001615A1" w:rsidP="005673D5">
            <w:pPr>
              <w:jc w:val="center"/>
            </w:pPr>
            <w:r>
              <w:t>39.2</w:t>
            </w:r>
          </w:p>
        </w:tc>
        <w:tc>
          <w:tcPr>
            <w:tcW w:w="1511" w:type="dxa"/>
          </w:tcPr>
          <w:p w14:paraId="5B253A64" w14:textId="77777777" w:rsidR="001615A1" w:rsidRDefault="001615A1" w:rsidP="005673D5">
            <w:pPr>
              <w:jc w:val="center"/>
            </w:pPr>
            <w:r>
              <w:t>41.1</w:t>
            </w:r>
          </w:p>
        </w:tc>
        <w:tc>
          <w:tcPr>
            <w:tcW w:w="1511" w:type="dxa"/>
          </w:tcPr>
          <w:p w14:paraId="3E3DFA00" w14:textId="77777777" w:rsidR="001615A1" w:rsidRDefault="001615A1" w:rsidP="005673D5">
            <w:pPr>
              <w:jc w:val="center"/>
            </w:pPr>
            <w:r>
              <w:t>42.0</w:t>
            </w:r>
          </w:p>
        </w:tc>
        <w:tc>
          <w:tcPr>
            <w:tcW w:w="1512" w:type="dxa"/>
          </w:tcPr>
          <w:p w14:paraId="6AACAC83" w14:textId="77777777" w:rsidR="001615A1" w:rsidRDefault="001615A1" w:rsidP="005673D5">
            <w:pPr>
              <w:jc w:val="center"/>
            </w:pPr>
            <w:r>
              <w:t>39.6</w:t>
            </w:r>
          </w:p>
        </w:tc>
      </w:tr>
      <w:tr w:rsidR="001615A1" w14:paraId="56B64286" w14:textId="77777777" w:rsidTr="005673D5">
        <w:tc>
          <w:tcPr>
            <w:tcW w:w="1511" w:type="dxa"/>
          </w:tcPr>
          <w:p w14:paraId="5B27ECB2" w14:textId="77777777" w:rsidR="001615A1" w:rsidRDefault="001615A1" w:rsidP="005673D5">
            <w:r>
              <w:t>30-34</w:t>
            </w:r>
          </w:p>
        </w:tc>
        <w:tc>
          <w:tcPr>
            <w:tcW w:w="1511" w:type="dxa"/>
          </w:tcPr>
          <w:p w14:paraId="25B060C7" w14:textId="77777777" w:rsidR="001615A1" w:rsidRDefault="001615A1" w:rsidP="005673D5">
            <w:pPr>
              <w:jc w:val="center"/>
            </w:pPr>
            <w:r>
              <w:t>39.7</w:t>
            </w:r>
          </w:p>
        </w:tc>
        <w:tc>
          <w:tcPr>
            <w:tcW w:w="1511" w:type="dxa"/>
          </w:tcPr>
          <w:p w14:paraId="7A7D6C49" w14:textId="77777777" w:rsidR="001615A1" w:rsidRDefault="001615A1" w:rsidP="005673D5">
            <w:pPr>
              <w:jc w:val="center"/>
            </w:pPr>
            <w:r>
              <w:t>41.9</w:t>
            </w:r>
          </w:p>
        </w:tc>
        <w:tc>
          <w:tcPr>
            <w:tcW w:w="1511" w:type="dxa"/>
          </w:tcPr>
          <w:p w14:paraId="38B01CFD" w14:textId="77777777" w:rsidR="001615A1" w:rsidRDefault="001615A1" w:rsidP="005673D5">
            <w:pPr>
              <w:jc w:val="center"/>
            </w:pPr>
            <w:r>
              <w:t>40.6</w:t>
            </w:r>
          </w:p>
        </w:tc>
        <w:tc>
          <w:tcPr>
            <w:tcW w:w="1511" w:type="dxa"/>
          </w:tcPr>
          <w:p w14:paraId="5754E21C" w14:textId="77777777" w:rsidR="001615A1" w:rsidRDefault="001615A1" w:rsidP="005673D5">
            <w:pPr>
              <w:jc w:val="center"/>
            </w:pPr>
            <w:r>
              <w:t>43.3</w:t>
            </w:r>
          </w:p>
        </w:tc>
        <w:tc>
          <w:tcPr>
            <w:tcW w:w="1512" w:type="dxa"/>
          </w:tcPr>
          <w:p w14:paraId="6E7341F5" w14:textId="77777777" w:rsidR="001615A1" w:rsidRDefault="001615A1" w:rsidP="005673D5">
            <w:pPr>
              <w:jc w:val="center"/>
            </w:pPr>
            <w:r>
              <w:t>44.0</w:t>
            </w:r>
          </w:p>
        </w:tc>
      </w:tr>
    </w:tbl>
    <w:p w14:paraId="2922E586" w14:textId="77777777" w:rsidR="001615A1" w:rsidRDefault="001615A1" w:rsidP="001615A1">
      <w:pPr>
        <w:rPr>
          <w:b/>
        </w:rPr>
      </w:pPr>
    </w:p>
    <w:p w14:paraId="3ACC0D29" w14:textId="08463084" w:rsidR="001615A1" w:rsidRDefault="00C16EBC" w:rsidP="001615A1">
      <w:pPr>
        <w:keepNext/>
        <w:jc w:val="center"/>
      </w:pPr>
      <w:r>
        <w:rPr>
          <w:noProof/>
          <w:szCs w:val="24"/>
        </w:rPr>
        <w:drawing>
          <wp:inline distT="0" distB="0" distL="0" distR="0" wp14:anchorId="36B69C8F" wp14:editId="621D7F63">
            <wp:extent cx="4848225" cy="3390900"/>
            <wp:effectExtent l="0" t="0" r="952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8">
                      <a:extLst>
                        <a:ext uri="{28A0092B-C50C-407E-A947-70E740481C1C}">
                          <a14:useLocalDpi xmlns:a14="http://schemas.microsoft.com/office/drawing/2010/main" val="0"/>
                        </a:ext>
                      </a:extLst>
                    </a:blip>
                    <a:srcRect l="580" t="6480" r="951" b="1245"/>
                    <a:stretch/>
                  </pic:blipFill>
                  <pic:spPr bwMode="auto">
                    <a:xfrm>
                      <a:off x="0" y="0"/>
                      <a:ext cx="4849356" cy="3391691"/>
                    </a:xfrm>
                    <a:prstGeom prst="rect">
                      <a:avLst/>
                    </a:prstGeom>
                    <a:noFill/>
                    <a:ln>
                      <a:noFill/>
                    </a:ln>
                    <a:extLst>
                      <a:ext uri="{53640926-AAD7-44D8-BBD7-CCE9431645EC}">
                        <a14:shadowObscured xmlns:a14="http://schemas.microsoft.com/office/drawing/2010/main"/>
                      </a:ext>
                    </a:extLst>
                  </pic:spPr>
                </pic:pic>
              </a:graphicData>
            </a:graphic>
          </wp:inline>
        </w:drawing>
      </w:r>
    </w:p>
    <w:p w14:paraId="4121C2AC" w14:textId="0D8C8F6C" w:rsidR="001615A1" w:rsidRDefault="001615A1" w:rsidP="001615A1">
      <w:pPr>
        <w:pStyle w:val="Caption"/>
      </w:pPr>
      <w:bookmarkStart w:id="620" w:name="_Toc452470040"/>
      <w:r>
        <w:t xml:space="preserve">Figure </w:t>
      </w:r>
      <w:fldSimple w:instr=" STYLEREF 1 \s ">
        <w:r w:rsidR="004675BB">
          <w:rPr>
            <w:noProof/>
          </w:rPr>
          <w:t>13</w:t>
        </w:r>
      </w:fldSimple>
      <w:r w:rsidR="003D2D66">
        <w:noBreakHyphen/>
      </w:r>
      <w:fldSimple w:instr=" SEQ Figure \* ARABIC \s 1 ">
        <w:r w:rsidR="004675BB">
          <w:rPr>
            <w:noProof/>
          </w:rPr>
          <w:t>6</w:t>
        </w:r>
      </w:fldSimple>
      <w:r>
        <w:t xml:space="preserve">: </w:t>
      </w:r>
      <w:r w:rsidRPr="00F7676E">
        <w:t xml:space="preserve">Model of the </w:t>
      </w:r>
      <w:r w:rsidR="007C1D34">
        <w:t>prevalence</w:t>
      </w:r>
      <w:r w:rsidRPr="00F7676E">
        <w:t xml:space="preserve"> of university-educated Australian women aged 20-90 then projected forward from 2015 to 2035, based on data from the annual ABS Survey of Education and Work.</w:t>
      </w:r>
      <w:bookmarkEnd w:id="620"/>
    </w:p>
    <w:p w14:paraId="47362616" w14:textId="77777777" w:rsidR="001615A1" w:rsidRDefault="001615A1" w:rsidP="001615A1"/>
    <w:p w14:paraId="035FFF86" w14:textId="7D8E60E7" w:rsidR="001615A1" w:rsidRDefault="001615A1" w:rsidP="001615A1">
      <w:r>
        <w:t xml:space="preserve">The model for the age-specific </w:t>
      </w:r>
      <w:r w:rsidR="007C1D34">
        <w:t>prevalence</w:t>
      </w:r>
      <w:r>
        <w:t xml:space="preserve"> of university-educated women in 2015 was then projected forward in </w:t>
      </w:r>
      <w:r w:rsidR="00904ECB">
        <w:t>five</w:t>
      </w:r>
      <w:r>
        <w:t>-year steps to 2035 as shown in Figure 13-6.</w:t>
      </w:r>
    </w:p>
    <w:p w14:paraId="14DA6FE1" w14:textId="77777777" w:rsidR="001615A1" w:rsidRDefault="001615A1" w:rsidP="001615A1"/>
    <w:p w14:paraId="1B02C70F" w14:textId="770A0CDC" w:rsidR="001615A1" w:rsidRDefault="001615A1" w:rsidP="001615A1">
      <w:pPr>
        <w:pStyle w:val="Heading2"/>
      </w:pPr>
      <w:bookmarkStart w:id="621" w:name="_Toc446584369"/>
      <w:bookmarkStart w:id="622" w:name="_Toc446585491"/>
      <w:bookmarkStart w:id="623" w:name="_Toc452371103"/>
      <w:r>
        <w:t>Ability to manage on income</w:t>
      </w:r>
      <w:bookmarkEnd w:id="621"/>
      <w:bookmarkEnd w:id="622"/>
      <w:bookmarkEnd w:id="623"/>
    </w:p>
    <w:p w14:paraId="549B4664" w14:textId="6A008DD2" w:rsidR="001615A1" w:rsidRPr="00D0009E" w:rsidRDefault="001615A1" w:rsidP="001615A1">
      <w:r>
        <w:t xml:space="preserve">The </w:t>
      </w:r>
      <w:r w:rsidR="001F50F9">
        <w:t xml:space="preserve">data for </w:t>
      </w:r>
      <w:r w:rsidR="00185F71">
        <w:t>percentage</w:t>
      </w:r>
      <w:r>
        <w:t xml:space="preserve"> of women reporting difficulty managing on income by age was complicated. Women in the 1973-78 cohort (and the 1989-95 cohort) were more likely to report difficulty managing on their income when they were still studying, then their situatio</w:t>
      </w:r>
      <w:r w:rsidR="005033F8">
        <w:t>ns improved during their late twenties and early thirtie</w:t>
      </w:r>
      <w:r>
        <w:t xml:space="preserve">s. In their late </w:t>
      </w:r>
      <w:r w:rsidR="005033F8">
        <w:t>thirtie</w:t>
      </w:r>
      <w:r>
        <w:t xml:space="preserve">s, higher </w:t>
      </w:r>
      <w:r w:rsidR="007C1D34">
        <w:t>percentages</w:t>
      </w:r>
      <w:r>
        <w:t xml:space="preserve"> of women in the 1973-78 cohort experienced difficulties managing on their income, but these were quite similar to the </w:t>
      </w:r>
      <w:r w:rsidR="007C1D34">
        <w:t>percentage</w:t>
      </w:r>
      <w:r>
        <w:t>s in the 1946-51 coho</w:t>
      </w:r>
      <w:r w:rsidR="005033F8">
        <w:t>rt when they were in their mid-</w:t>
      </w:r>
      <w:r w:rsidR="005033F8">
        <w:lastRenderedPageBreak/>
        <w:t>fortie</w:t>
      </w:r>
      <w:r>
        <w:t xml:space="preserve">s. However, from the late </w:t>
      </w:r>
      <w:r w:rsidR="005033F8">
        <w:t>forties</w:t>
      </w:r>
      <w:r>
        <w:t xml:space="preserve"> onwards, fewer women reported difficulty managing on their income. This pattern was con</w:t>
      </w:r>
      <w:r w:rsidR="00285290">
        <w:t>sistent with other data sources</w:t>
      </w:r>
      <w:r>
        <w:t xml:space="preserve">, so we concluded it was a real, if somewhat complicated, age effect (rather than a cohort or period effect). Nevertheless, changes in employment associated with the global financial crisis cannot be ruled out as they would have impacted most on the 1973-78 cohort. Accordingly, we used a penalised B-spline model, which only involved age, but allowed for a more complicated trajectory (Figure 13-7). </w:t>
      </w:r>
    </w:p>
    <w:p w14:paraId="63E85027" w14:textId="77777777" w:rsidR="001615A1" w:rsidRDefault="001615A1" w:rsidP="001615A1">
      <w:pPr>
        <w:keepNext/>
        <w:jc w:val="center"/>
      </w:pPr>
      <w:r>
        <w:rPr>
          <w:noProof/>
        </w:rPr>
        <w:drawing>
          <wp:inline distT="0" distB="0" distL="0" distR="0" wp14:anchorId="701242B9" wp14:editId="6662A00E">
            <wp:extent cx="4877435" cy="3457575"/>
            <wp:effectExtent l="0" t="0" r="0" b="952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1">
                      <a:extLst>
                        <a:ext uri="{28A0092B-C50C-407E-A947-70E740481C1C}">
                          <a14:useLocalDpi xmlns:a14="http://schemas.microsoft.com/office/drawing/2010/main" val="0"/>
                        </a:ext>
                      </a:extLst>
                    </a:blip>
                    <a:srcRect b="5457"/>
                    <a:stretch/>
                  </pic:blipFill>
                  <pic:spPr bwMode="auto">
                    <a:xfrm>
                      <a:off x="0" y="0"/>
                      <a:ext cx="4878000" cy="3457976"/>
                    </a:xfrm>
                    <a:prstGeom prst="rect">
                      <a:avLst/>
                    </a:prstGeom>
                    <a:noFill/>
                    <a:ln>
                      <a:noFill/>
                    </a:ln>
                    <a:extLst>
                      <a:ext uri="{53640926-AAD7-44D8-BBD7-CCE9431645EC}">
                        <a14:shadowObscured xmlns:a14="http://schemas.microsoft.com/office/drawing/2010/main"/>
                      </a:ext>
                    </a:extLst>
                  </pic:spPr>
                </pic:pic>
              </a:graphicData>
            </a:graphic>
          </wp:inline>
        </w:drawing>
      </w:r>
    </w:p>
    <w:p w14:paraId="6257E299" w14:textId="18DEDD0B" w:rsidR="001615A1" w:rsidRDefault="001615A1" w:rsidP="001615A1">
      <w:pPr>
        <w:pStyle w:val="Caption"/>
      </w:pPr>
      <w:bookmarkStart w:id="624" w:name="_Toc452470041"/>
      <w:r>
        <w:t xml:space="preserve">Figure </w:t>
      </w:r>
      <w:fldSimple w:instr=" STYLEREF 1 \s ">
        <w:r w:rsidR="004675BB">
          <w:rPr>
            <w:noProof/>
          </w:rPr>
          <w:t>13</w:t>
        </w:r>
      </w:fldSimple>
      <w:r w:rsidR="003D2D66">
        <w:noBreakHyphen/>
      </w:r>
      <w:fldSimple w:instr=" SEQ Figure \* ARABIC \s 1 ">
        <w:r w:rsidR="004675BB">
          <w:rPr>
            <w:noProof/>
          </w:rPr>
          <w:t>7</w:t>
        </w:r>
      </w:fldSimple>
      <w:r>
        <w:t xml:space="preserve">: </w:t>
      </w:r>
      <w:r w:rsidRPr="00535CC4">
        <w:t xml:space="preserve">A model of the </w:t>
      </w:r>
      <w:r w:rsidR="007C1D34">
        <w:t>prevalence</w:t>
      </w:r>
      <w:r w:rsidRPr="00535CC4">
        <w:t xml:space="preserve"> of women with difficulty managing on income by actual age at survey for the 1973-78, 1946-51, and 1921-26 cohorts.</w:t>
      </w:r>
      <w:bookmarkEnd w:id="624"/>
    </w:p>
    <w:p w14:paraId="609D0024" w14:textId="77777777" w:rsidR="001615A1" w:rsidRDefault="001615A1" w:rsidP="001615A1"/>
    <w:p w14:paraId="021B48E3" w14:textId="369F6910" w:rsidR="001615A1" w:rsidRDefault="001615A1" w:rsidP="001615A1">
      <w:pPr>
        <w:pStyle w:val="Heading2"/>
      </w:pPr>
      <w:bookmarkStart w:id="625" w:name="_Toc446584370"/>
      <w:bookmarkStart w:id="626" w:name="_Toc446585492"/>
      <w:bookmarkStart w:id="627" w:name="_Toc452371104"/>
      <w:r>
        <w:t>Marital status</w:t>
      </w:r>
      <w:bookmarkEnd w:id="625"/>
      <w:bookmarkEnd w:id="626"/>
      <w:bookmarkEnd w:id="627"/>
    </w:p>
    <w:p w14:paraId="6BC7DDD7" w14:textId="28AA316E" w:rsidR="001615A1" w:rsidRPr="00D56BA4" w:rsidRDefault="001615A1" w:rsidP="001615A1">
      <w:r>
        <w:t xml:space="preserve">The </w:t>
      </w:r>
      <w:r w:rsidR="00185F71">
        <w:t>percentage</w:t>
      </w:r>
      <w:r>
        <w:t xml:space="preserve"> of women who have a partner through marriage or a de facto relationship by age showed a smooth trajectory across all the cohorts (Figure 10-1). This trajectory, depending only on age (not cohort), was modelled using a penalised B-Spline model (Figure 13-8). </w:t>
      </w:r>
    </w:p>
    <w:p w14:paraId="6D9675D8" w14:textId="323E29AC" w:rsidR="001615A1" w:rsidRDefault="00B90542" w:rsidP="001615A1">
      <w:pPr>
        <w:keepNext/>
        <w:jc w:val="center"/>
      </w:pPr>
      <w:r>
        <w:rPr>
          <w:noProof/>
          <w:szCs w:val="24"/>
        </w:rPr>
        <w:lastRenderedPageBreak/>
        <w:drawing>
          <wp:inline distT="0" distB="0" distL="0" distR="0" wp14:anchorId="715211E5" wp14:editId="33779E9C">
            <wp:extent cx="4265930" cy="3038475"/>
            <wp:effectExtent l="0" t="0" r="1270" b="9525"/>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04">
                      <a:extLst>
                        <a:ext uri="{28A0092B-C50C-407E-A947-70E740481C1C}">
                          <a14:useLocalDpi xmlns:a14="http://schemas.microsoft.com/office/drawing/2010/main" val="0"/>
                        </a:ext>
                      </a:extLst>
                    </a:blip>
                    <a:srcRect b="5058"/>
                    <a:stretch/>
                  </pic:blipFill>
                  <pic:spPr bwMode="auto">
                    <a:xfrm>
                      <a:off x="0" y="0"/>
                      <a:ext cx="4266000" cy="3038525"/>
                    </a:xfrm>
                    <a:prstGeom prst="rect">
                      <a:avLst/>
                    </a:prstGeom>
                    <a:noFill/>
                    <a:ln>
                      <a:noFill/>
                    </a:ln>
                    <a:extLst>
                      <a:ext uri="{53640926-AAD7-44D8-BBD7-CCE9431645EC}">
                        <a14:shadowObscured xmlns:a14="http://schemas.microsoft.com/office/drawing/2010/main"/>
                      </a:ext>
                    </a:extLst>
                  </pic:spPr>
                </pic:pic>
              </a:graphicData>
            </a:graphic>
          </wp:inline>
        </w:drawing>
      </w:r>
    </w:p>
    <w:p w14:paraId="4033D03C" w14:textId="69486675" w:rsidR="001615A1" w:rsidRPr="007112DA" w:rsidRDefault="001615A1" w:rsidP="001615A1">
      <w:pPr>
        <w:pStyle w:val="Caption"/>
      </w:pPr>
      <w:bookmarkStart w:id="628" w:name="_Toc452470042"/>
      <w:r>
        <w:t xml:space="preserve">Figure </w:t>
      </w:r>
      <w:fldSimple w:instr=" STYLEREF 1 \s ">
        <w:r w:rsidR="004675BB">
          <w:rPr>
            <w:noProof/>
          </w:rPr>
          <w:t>13</w:t>
        </w:r>
      </w:fldSimple>
      <w:r w:rsidR="003D2D66">
        <w:noBreakHyphen/>
      </w:r>
      <w:fldSimple w:instr=" SEQ Figure \* ARABIC \s 1 ">
        <w:r w:rsidR="004675BB">
          <w:rPr>
            <w:noProof/>
          </w:rPr>
          <w:t>8</w:t>
        </w:r>
      </w:fldSimple>
      <w:r>
        <w:t xml:space="preserve">: </w:t>
      </w:r>
      <w:r w:rsidRPr="00533182">
        <w:t xml:space="preserve">A model of the </w:t>
      </w:r>
      <w:r w:rsidR="007C1D34">
        <w:t>prevalence</w:t>
      </w:r>
      <w:r w:rsidRPr="00533182">
        <w:t xml:space="preserve"> of women who have a partner by actual age at survey for the 1973-78, 1946-51, and 1921-26 cohorts.</w:t>
      </w:r>
      <w:bookmarkEnd w:id="628"/>
    </w:p>
    <w:p w14:paraId="1EC875E0" w14:textId="77777777" w:rsidR="001615A1" w:rsidRDefault="001615A1" w:rsidP="001615A1"/>
    <w:p w14:paraId="0B5ED151" w14:textId="742A3FA5" w:rsidR="001615A1" w:rsidRDefault="001615A1" w:rsidP="001615A1">
      <w:pPr>
        <w:pStyle w:val="Heading2"/>
      </w:pPr>
      <w:bookmarkStart w:id="629" w:name="_Toc446584371"/>
      <w:bookmarkStart w:id="630" w:name="_Toc446585493"/>
      <w:bookmarkStart w:id="631" w:name="_Toc452371105"/>
      <w:r>
        <w:t>Area of residence</w:t>
      </w:r>
      <w:bookmarkEnd w:id="629"/>
      <w:bookmarkEnd w:id="630"/>
      <w:bookmarkEnd w:id="631"/>
    </w:p>
    <w:p w14:paraId="4F90DA14" w14:textId="68AD8B4E" w:rsidR="001615A1" w:rsidRDefault="001615A1" w:rsidP="001615A1">
      <w:r>
        <w:t xml:space="preserve">During the participant recruitment to ALSWH in 1995, there was an oversampling of women living in rural and remote areas to ensure that their health and health service use was adequately captured.  Therefore, the ALSWH data are not suitable for providing age estimates for women living in a major city. Instead, data from the 2011 Australian Census data were used to characterise the </w:t>
      </w:r>
      <w:r w:rsidR="007C1D34">
        <w:t>percentage</w:t>
      </w:r>
      <w:r>
        <w:t xml:space="preserve"> of women living in a m</w:t>
      </w:r>
      <w:r w:rsidR="005033F8">
        <w:t>ajor city across the lifespan (F</w:t>
      </w:r>
      <w:r>
        <w:t xml:space="preserve">igure 13-9).  </w:t>
      </w:r>
    </w:p>
    <w:p w14:paraId="030B2050" w14:textId="77777777" w:rsidR="001615A1" w:rsidRDefault="001615A1" w:rsidP="001615A1"/>
    <w:p w14:paraId="5CE357E1" w14:textId="77777777" w:rsidR="001615A1" w:rsidRDefault="001615A1" w:rsidP="001615A1">
      <w:pPr>
        <w:keepNext/>
        <w:jc w:val="center"/>
      </w:pPr>
      <w:r>
        <w:rPr>
          <w:noProof/>
        </w:rPr>
        <w:lastRenderedPageBreak/>
        <w:drawing>
          <wp:inline distT="0" distB="0" distL="0" distR="0" wp14:anchorId="2F0A489D" wp14:editId="6EDBDCC6">
            <wp:extent cx="4877435" cy="344805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0">
                      <a:extLst>
                        <a:ext uri="{28A0092B-C50C-407E-A947-70E740481C1C}">
                          <a14:useLocalDpi xmlns:a14="http://schemas.microsoft.com/office/drawing/2010/main" val="0"/>
                        </a:ext>
                      </a:extLst>
                    </a:blip>
                    <a:srcRect b="5719"/>
                    <a:stretch/>
                  </pic:blipFill>
                  <pic:spPr bwMode="auto">
                    <a:xfrm>
                      <a:off x="0" y="0"/>
                      <a:ext cx="4878000" cy="3448449"/>
                    </a:xfrm>
                    <a:prstGeom prst="rect">
                      <a:avLst/>
                    </a:prstGeom>
                    <a:noFill/>
                    <a:ln>
                      <a:noFill/>
                    </a:ln>
                    <a:extLst>
                      <a:ext uri="{53640926-AAD7-44D8-BBD7-CCE9431645EC}">
                        <a14:shadowObscured xmlns:a14="http://schemas.microsoft.com/office/drawing/2010/main"/>
                      </a:ext>
                    </a:extLst>
                  </pic:spPr>
                </pic:pic>
              </a:graphicData>
            </a:graphic>
          </wp:inline>
        </w:drawing>
      </w:r>
    </w:p>
    <w:p w14:paraId="18AF4323" w14:textId="3D352115" w:rsidR="001615A1" w:rsidRDefault="001615A1" w:rsidP="001615A1">
      <w:pPr>
        <w:pStyle w:val="Caption"/>
        <w:rPr>
          <w:b w:val="0"/>
        </w:rPr>
      </w:pPr>
      <w:bookmarkStart w:id="632" w:name="_Toc452470043"/>
      <w:r>
        <w:t xml:space="preserve">Figure </w:t>
      </w:r>
      <w:fldSimple w:instr=" STYLEREF 1 \s ">
        <w:r w:rsidR="004675BB">
          <w:rPr>
            <w:noProof/>
          </w:rPr>
          <w:t>13</w:t>
        </w:r>
      </w:fldSimple>
      <w:r w:rsidR="003D2D66">
        <w:noBreakHyphen/>
      </w:r>
      <w:fldSimple w:instr=" SEQ Figure \* ARABIC \s 1 ">
        <w:r w:rsidR="004675BB">
          <w:rPr>
            <w:noProof/>
          </w:rPr>
          <w:t>9</w:t>
        </w:r>
      </w:fldSimple>
      <w:r>
        <w:t xml:space="preserve">: </w:t>
      </w:r>
      <w:r w:rsidRPr="00830C8E">
        <w:t xml:space="preserve">Data from the 2011 Australian Census: </w:t>
      </w:r>
      <w:r w:rsidR="007C1D34">
        <w:t>Prevalence</w:t>
      </w:r>
      <w:r w:rsidRPr="00830C8E">
        <w:t xml:space="preserve"> of Australian women aged 20-90 who lived in a major city.</w:t>
      </w:r>
      <w:bookmarkEnd w:id="632"/>
    </w:p>
    <w:p w14:paraId="0855D603" w14:textId="77777777" w:rsidR="001615A1" w:rsidRDefault="001615A1" w:rsidP="00DC3F65"/>
    <w:p w14:paraId="118C1B5E" w14:textId="77777777" w:rsidR="00DC7B20" w:rsidRDefault="00DC7B20" w:rsidP="00DC3F65"/>
    <w:p w14:paraId="4702AC7B" w14:textId="4C9FC186" w:rsidR="00DC7B20" w:rsidRDefault="00DC7B20">
      <w:pPr>
        <w:spacing w:before="0" w:after="0" w:line="240" w:lineRule="auto"/>
        <w:jc w:val="left"/>
      </w:pPr>
      <w:r>
        <w:br w:type="page"/>
      </w:r>
    </w:p>
    <w:p w14:paraId="76563C75" w14:textId="57C71B94" w:rsidR="00DC7B20" w:rsidRDefault="00DC7B20" w:rsidP="00DC7B20">
      <w:pPr>
        <w:pStyle w:val="Heading1"/>
      </w:pPr>
      <w:bookmarkStart w:id="633" w:name="_Toc446584372"/>
      <w:bookmarkStart w:id="634" w:name="_Toc446585494"/>
      <w:bookmarkStart w:id="635" w:name="_Toc452371106"/>
      <w:r>
        <w:lastRenderedPageBreak/>
        <w:t>Appendix C: Methods for projecting prevalence of health and related conditions from 2015 to 2035</w:t>
      </w:r>
      <w:bookmarkEnd w:id="633"/>
      <w:bookmarkEnd w:id="634"/>
      <w:bookmarkEnd w:id="635"/>
    </w:p>
    <w:p w14:paraId="655A3A1B" w14:textId="77777777" w:rsidR="00DC7B20" w:rsidRDefault="00DC7B20" w:rsidP="00DC7B20"/>
    <w:p w14:paraId="51740356" w14:textId="46F182CB" w:rsidR="00DC7B20" w:rsidRDefault="00DC7B20" w:rsidP="00DC7B20">
      <w:r>
        <w:t>For each of the models described in</w:t>
      </w:r>
      <w:r w:rsidRPr="00B81FDC">
        <w:t xml:space="preserve"> </w:t>
      </w:r>
      <w:r>
        <w:t xml:space="preserve">Appendix B (Chapter 13), predicted </w:t>
      </w:r>
      <w:r w:rsidR="007C1D34">
        <w:t>percentages</w:t>
      </w:r>
      <w:r>
        <w:t xml:space="preserve"> of women in various groups (e.g. obese and non-obese) were estimated for every age between 20 to 90 years and for each year of birth for each year from 2015 to 2035. These predicted </w:t>
      </w:r>
      <w:r w:rsidR="007C1D34">
        <w:t>percentages</w:t>
      </w:r>
      <w:r>
        <w:t xml:space="preserve"> were then applied to the ABS population projections for the same time period.</w:t>
      </w:r>
    </w:p>
    <w:p w14:paraId="6AB0D8CD" w14:textId="77777777" w:rsidR="00DC7B20" w:rsidRDefault="00DC7B20" w:rsidP="00DC7B20"/>
    <w:p w14:paraId="1D7A1328" w14:textId="77777777" w:rsidR="00DC7B20" w:rsidRPr="0030631A" w:rsidRDefault="00852BD0" w:rsidP="00DC7B20">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t)=</m:t>
          </m:r>
          <m:nary>
            <m:naryPr>
              <m:chr m:val="∑"/>
              <m:limLoc m:val="undOvr"/>
              <m:ctrlPr>
                <w:rPr>
                  <w:rFonts w:ascii="Cambria Math" w:hAnsi="Cambria Math"/>
                  <w:i/>
                </w:rPr>
              </m:ctrlPr>
            </m:naryPr>
            <m:sub>
              <m:r>
                <w:rPr>
                  <w:rFonts w:ascii="Cambria Math" w:hAnsi="Cambria Math"/>
                </w:rPr>
                <m:t>x=20</m:t>
              </m:r>
            </m:sub>
            <m:sup>
              <m:r>
                <w:rPr>
                  <w:rFonts w:ascii="Cambria Math" w:hAnsi="Cambria Math"/>
                </w:rPr>
                <m:t>90</m:t>
              </m:r>
            </m:sup>
            <m:e>
              <m:d>
                <m:dPr>
                  <m:begChr m:val="["/>
                  <m:endChr m:val="]"/>
                  <m:ctrlPr>
                    <w:rPr>
                      <w:rFonts w:ascii="Cambria Math" w:hAnsi="Cambria Math"/>
                      <w:i/>
                    </w:rPr>
                  </m:ctrlPr>
                </m:dPr>
                <m:e>
                  <m:r>
                    <w:rPr>
                      <w:rFonts w:ascii="Cambria Math" w:hAnsi="Cambria Math"/>
                    </w:rPr>
                    <m:t>P(x)×</m:t>
                  </m:r>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x,t)</m:t>
                  </m:r>
                </m:e>
              </m:d>
            </m:e>
          </m:nary>
        </m:oMath>
      </m:oMathPara>
    </w:p>
    <w:p w14:paraId="6F3DA179" w14:textId="77777777" w:rsidR="00DC7B20" w:rsidRDefault="00DC7B20" w:rsidP="00DC7B20">
      <w:pPr>
        <w:jc w:val="center"/>
      </w:pPr>
    </w:p>
    <w:p w14:paraId="2A6884C9" w14:textId="77777777" w:rsidR="00DC7B20" w:rsidRDefault="00DC7B20" w:rsidP="00DC7B20">
      <w:pPr>
        <w:jc w:val="center"/>
      </w:pPr>
      <m:oMath>
        <m:r>
          <w:rPr>
            <w:rFonts w:ascii="Cambria Math" w:hAnsi="Cambria Math"/>
          </w:rPr>
          <m:t>y=A, B, C</m:t>
        </m:r>
      </m:oMath>
      <w:r>
        <w:t xml:space="preserve"> </w:t>
      </w:r>
    </w:p>
    <w:p w14:paraId="06BAE72B" w14:textId="77777777" w:rsidR="00DC7B20" w:rsidRDefault="00DC7B20" w:rsidP="00DC7B20">
      <w:pPr>
        <w:jc w:val="center"/>
      </w:pPr>
      <m:oMathPara>
        <m:oMath>
          <m:r>
            <w:rPr>
              <w:rFonts w:ascii="Cambria Math" w:hAnsi="Cambria Math"/>
            </w:rPr>
            <m:t>x=20, 21, …., 90</m:t>
          </m:r>
        </m:oMath>
      </m:oMathPara>
    </w:p>
    <w:p w14:paraId="4B430F6C" w14:textId="77777777" w:rsidR="00DC7B20" w:rsidRPr="00B34E49" w:rsidRDefault="00DC7B20" w:rsidP="00DC7B20">
      <w:pPr>
        <w:jc w:val="center"/>
      </w:pPr>
      <m:oMathPara>
        <m:oMath>
          <m:r>
            <w:rPr>
              <w:rFonts w:ascii="Cambria Math" w:hAnsi="Cambria Math"/>
            </w:rPr>
            <m:t>t=2015, 2016,…., 2035</m:t>
          </m:r>
        </m:oMath>
      </m:oMathPara>
    </w:p>
    <w:p w14:paraId="66B381EA" w14:textId="77777777" w:rsidR="00DC7B20" w:rsidRDefault="00DC7B20" w:rsidP="00DC7B20">
      <w:pPr>
        <w:jc w:val="center"/>
      </w:pPr>
    </w:p>
    <w:p w14:paraId="0F8BEC7D" w14:textId="77777777" w:rsidR="00DC7B20" w:rsidRDefault="00DC7B20" w:rsidP="00DC7B20">
      <w:r>
        <w:t xml:space="preserve">where </w:t>
      </w:r>
      <m:oMath>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t)</m:t>
        </m:r>
      </m:oMath>
      <w:r>
        <w:t xml:space="preserve"> is the total number of women aged 20-90 in the category in year </w:t>
      </w:r>
      <m:oMath>
        <m:r>
          <w:rPr>
            <w:rFonts w:ascii="Cambria Math" w:hAnsi="Cambria Math"/>
          </w:rPr>
          <m:t>t</m:t>
        </m:r>
      </m:oMath>
      <w:r>
        <w:t xml:space="preserve"> based on the ABS population projection series </w:t>
      </w:r>
      <m:oMath>
        <m:r>
          <w:rPr>
            <w:rFonts w:ascii="Cambria Math" w:hAnsi="Cambria Math"/>
          </w:rPr>
          <m:t>y</m:t>
        </m:r>
      </m:oMath>
      <w:r>
        <w:t xml:space="preserve">, </w:t>
      </w:r>
      <m:oMath>
        <m:r>
          <w:rPr>
            <w:rFonts w:ascii="Cambria Math" w:hAnsi="Cambria Math"/>
          </w:rPr>
          <m:t>P</m:t>
        </m:r>
        <m:d>
          <m:dPr>
            <m:ctrlPr>
              <w:rPr>
                <w:rFonts w:ascii="Cambria Math" w:hAnsi="Cambria Math"/>
                <w:i/>
              </w:rPr>
            </m:ctrlPr>
          </m:dPr>
          <m:e>
            <m:r>
              <w:rPr>
                <w:rFonts w:ascii="Cambria Math" w:hAnsi="Cambria Math"/>
              </w:rPr>
              <m:t>x</m:t>
            </m:r>
          </m:e>
        </m:d>
      </m:oMath>
      <w:r>
        <w:t xml:space="preserve"> is the prevalence (%) of women aged </w:t>
      </w:r>
      <m:oMath>
        <m:r>
          <w:rPr>
            <w:rFonts w:ascii="Cambria Math" w:hAnsi="Cambria Math"/>
          </w:rPr>
          <m:t>x</m:t>
        </m:r>
      </m:oMath>
      <w:r>
        <w:t xml:space="preserve"> years in the category,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x,t)</m:t>
        </m:r>
      </m:oMath>
      <w:r>
        <w:t xml:space="preserve"> is the projected number of women at age </w:t>
      </w:r>
      <m:oMath>
        <m:r>
          <w:rPr>
            <w:rFonts w:ascii="Cambria Math" w:hAnsi="Cambria Math"/>
          </w:rPr>
          <m:t>x</m:t>
        </m:r>
      </m:oMath>
      <w:r>
        <w:t xml:space="preserve"> in year </w:t>
      </w:r>
      <m:oMath>
        <m:r>
          <w:rPr>
            <w:rFonts w:ascii="Cambria Math" w:hAnsi="Cambria Math"/>
          </w:rPr>
          <m:t>t</m:t>
        </m:r>
      </m:oMath>
      <w:r>
        <w:t xml:space="preserve"> in population projection series </w:t>
      </w:r>
      <m:oMath>
        <m:r>
          <w:rPr>
            <w:rFonts w:ascii="Cambria Math" w:hAnsi="Cambria Math"/>
          </w:rPr>
          <m:t>y</m:t>
        </m:r>
      </m:oMath>
      <w:r>
        <w:t xml:space="preserve">, and </w:t>
      </w:r>
      <m:oMath>
        <m:r>
          <w:rPr>
            <w:rFonts w:ascii="Cambria Math" w:hAnsi="Cambria Math"/>
          </w:rPr>
          <m:t>y</m:t>
        </m:r>
      </m:oMath>
      <w:r>
        <w:t xml:space="preserve"> indicates population projection series A, B, or C. </w:t>
      </w:r>
    </w:p>
    <w:p w14:paraId="05FC4244" w14:textId="77777777" w:rsidR="00DC7B20" w:rsidRDefault="00DC7B20" w:rsidP="00DC7B20"/>
    <w:p w14:paraId="3986EFCA" w14:textId="6D737B5D" w:rsidR="00DC7B20" w:rsidRDefault="00DC7B20" w:rsidP="00DC7B20">
      <w:r>
        <w:t xml:space="preserve">To calculate the </w:t>
      </w:r>
      <w:r w:rsidR="00185F71">
        <w:t>percentage</w:t>
      </w:r>
      <w:r>
        <w:t xml:space="preserve"> of women aged 20-90 in the category in Australia from 2015 to 2035, the following equation was used.</w:t>
      </w:r>
    </w:p>
    <w:p w14:paraId="08A9DDFF" w14:textId="77777777" w:rsidR="00DC7B20" w:rsidRDefault="00DC7B20" w:rsidP="00DC7B20"/>
    <w:p w14:paraId="77B6294B" w14:textId="77777777" w:rsidR="00DC7B20" w:rsidRPr="000A2681" w:rsidRDefault="00852BD0" w:rsidP="00DC7B20">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t)</m:t>
              </m:r>
            </m:num>
            <m:den>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t)</m:t>
              </m:r>
            </m:den>
          </m:f>
        </m:oMath>
      </m:oMathPara>
    </w:p>
    <w:p w14:paraId="225B2227" w14:textId="77777777" w:rsidR="00DC7B20" w:rsidRDefault="00DC7B20" w:rsidP="00DC7B20">
      <w:pPr>
        <w:jc w:val="center"/>
      </w:pPr>
    </w:p>
    <w:p w14:paraId="1D39E80B" w14:textId="77777777" w:rsidR="00DC7B20" w:rsidRPr="0030631A" w:rsidRDefault="00852BD0" w:rsidP="00DC7B20">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x=20</m:t>
              </m:r>
            </m:sub>
            <m:sup>
              <m:r>
                <w:rPr>
                  <w:rFonts w:ascii="Cambria Math" w:hAnsi="Cambria Math"/>
                </w:rPr>
                <m:t>90</m:t>
              </m:r>
            </m:sup>
            <m:e>
              <m:sSub>
                <m:sSubPr>
                  <m:ctrlPr>
                    <w:rPr>
                      <w:rFonts w:ascii="Cambria Math" w:hAnsi="Cambria Math"/>
                      <w:i/>
                    </w:rPr>
                  </m:ctrlPr>
                </m:sSubPr>
                <m:e>
                  <m:r>
                    <w:rPr>
                      <w:rFonts w:ascii="Cambria Math" w:hAnsi="Cambria Math"/>
                    </w:rPr>
                    <m:t>S</m:t>
                  </m:r>
                </m:e>
                <m:sub>
                  <m:r>
                    <w:rPr>
                      <w:rFonts w:ascii="Cambria Math" w:hAnsi="Cambria Math"/>
                    </w:rPr>
                    <m:t>y</m:t>
                  </m:r>
                </m:sub>
              </m:sSub>
              <m:d>
                <m:dPr>
                  <m:ctrlPr>
                    <w:rPr>
                      <w:rFonts w:ascii="Cambria Math" w:hAnsi="Cambria Math"/>
                      <w:i/>
                    </w:rPr>
                  </m:ctrlPr>
                </m:dPr>
                <m:e>
                  <m:r>
                    <w:rPr>
                      <w:rFonts w:ascii="Cambria Math" w:hAnsi="Cambria Math"/>
                    </w:rPr>
                    <m:t>x,t</m:t>
                  </m:r>
                </m:e>
              </m:d>
            </m:e>
          </m:nary>
        </m:oMath>
      </m:oMathPara>
    </w:p>
    <w:p w14:paraId="5187B879" w14:textId="77777777" w:rsidR="00DC7B20" w:rsidRDefault="00DC7B20" w:rsidP="00DC7B20">
      <w:pPr>
        <w:jc w:val="left"/>
      </w:pPr>
    </w:p>
    <w:p w14:paraId="5EBCE8ED" w14:textId="6EDC766B" w:rsidR="00DC7B20" w:rsidRDefault="00DC7B20" w:rsidP="00DC7B20">
      <w:r>
        <w:t xml:space="preserve">where </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w:r>
        <w:t xml:space="preserve"> is the </w:t>
      </w:r>
      <w:r w:rsidR="007C1D34">
        <w:t>percentage</w:t>
      </w:r>
      <w:r>
        <w:t xml:space="preserve"> of women aged 20-90 in the category in year </w:t>
      </w:r>
      <m:oMath>
        <m:r>
          <w:rPr>
            <w:rFonts w:ascii="Cambria Math" w:hAnsi="Cambria Math"/>
          </w:rPr>
          <m:t>t</m:t>
        </m:r>
      </m:oMath>
      <w:r>
        <w:t xml:space="preserve"> based on the ABS population projection series </w:t>
      </w:r>
      <m:oMath>
        <m:r>
          <w:rPr>
            <w:rFonts w:ascii="Cambria Math" w:hAnsi="Cambria Math"/>
          </w:rPr>
          <m:t>y</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t)</m:t>
        </m:r>
      </m:oMath>
      <w:r>
        <w:t xml:space="preserve"> is the projected number of women aged 20-90 in year </w:t>
      </w:r>
      <m:oMath>
        <m:r>
          <w:rPr>
            <w:rFonts w:ascii="Cambria Math" w:hAnsi="Cambria Math"/>
          </w:rPr>
          <m:t>t</m:t>
        </m:r>
      </m:oMath>
      <w:r>
        <w:t xml:space="preserve"> in population projection series </w:t>
      </w:r>
      <m:oMath>
        <m:r>
          <w:rPr>
            <w:rFonts w:ascii="Cambria Math" w:hAnsi="Cambria Math"/>
          </w:rPr>
          <m:t>y</m:t>
        </m:r>
      </m:oMath>
      <w:r>
        <w:t xml:space="preserve">, and </w:t>
      </w:r>
      <m:oMath>
        <m:r>
          <w:rPr>
            <w:rFonts w:ascii="Cambria Math" w:hAnsi="Cambria Math"/>
          </w:rPr>
          <m:t>y</m:t>
        </m:r>
      </m:oMath>
      <w:r>
        <w:t xml:space="preserve"> indicates population projection series A, B, or C. </w:t>
      </w:r>
    </w:p>
    <w:p w14:paraId="27D01F87" w14:textId="1040A651" w:rsidR="00DC7B20" w:rsidRDefault="00DC7B20">
      <w:pPr>
        <w:spacing w:before="0" w:after="0" w:line="240" w:lineRule="auto"/>
        <w:jc w:val="left"/>
      </w:pPr>
      <w:r>
        <w:br w:type="page"/>
      </w:r>
    </w:p>
    <w:p w14:paraId="2D17ABA8" w14:textId="061AC509" w:rsidR="00DC7B20" w:rsidRDefault="00DC7B20" w:rsidP="00DC7B20">
      <w:pPr>
        <w:pStyle w:val="Heading1"/>
      </w:pPr>
      <w:bookmarkStart w:id="636" w:name="_Toc446584373"/>
      <w:bookmarkStart w:id="637" w:name="_Toc446585495"/>
      <w:bookmarkStart w:id="638" w:name="_Toc452371107"/>
      <w:r>
        <w:lastRenderedPageBreak/>
        <w:t>Appendix D: Trends of health service use and expenditure by age and health condition</w:t>
      </w:r>
      <w:bookmarkEnd w:id="636"/>
      <w:bookmarkEnd w:id="637"/>
      <w:bookmarkEnd w:id="638"/>
    </w:p>
    <w:p w14:paraId="00212400" w14:textId="04B75F37" w:rsidR="00DC7B20" w:rsidRDefault="00DC7B20" w:rsidP="00DC7B20">
      <w:pPr>
        <w:pStyle w:val="Heading2"/>
      </w:pPr>
      <w:bookmarkStart w:id="639" w:name="_Toc446584374"/>
      <w:bookmarkStart w:id="640" w:name="_Toc446585496"/>
      <w:bookmarkStart w:id="641" w:name="_Toc452371108"/>
      <w:r>
        <w:t>Medicare Benefits Scheme</w:t>
      </w:r>
      <w:bookmarkEnd w:id="639"/>
      <w:bookmarkEnd w:id="640"/>
      <w:bookmarkEnd w:id="641"/>
    </w:p>
    <w:p w14:paraId="126ED0EB" w14:textId="77777777" w:rsidR="00DC7B20" w:rsidRDefault="00DC7B20" w:rsidP="00DC7B20">
      <w:r>
        <w:t>Data linkage to the MBS allows us to determine number and cost of unreferred MBS claims made by each participant for each year from 1996 to 2013. The mean unreferred MBS claims by year and by group was calculated as follows:</w:t>
      </w:r>
    </w:p>
    <w:p w14:paraId="405194B3" w14:textId="77777777" w:rsidR="00DC7B20" w:rsidRPr="00A14D53" w:rsidRDefault="00DC7B20" w:rsidP="00DC7B20">
      <m:oMathPara>
        <m:oMath>
          <m:r>
            <m:rPr>
              <m:nor/>
            </m:rPr>
            <m:t>Mean unreferred</m:t>
          </m:r>
          <m:r>
            <m:rPr>
              <m:nor/>
            </m:rPr>
            <w:rPr>
              <w:rFonts w:ascii="Cambria Math"/>
            </w:rPr>
            <m:t xml:space="preserve"> </m:t>
          </m:r>
          <m:r>
            <m:rPr>
              <m:nor/>
            </m:rPr>
            <m:t>MBS claims</m:t>
          </m:r>
          <m:r>
            <m:rPr>
              <m:nor/>
            </m:rPr>
            <w:rPr>
              <w:rFonts w:ascii="Cambria Math"/>
            </w:rPr>
            <m:t xml:space="preserve"> </m:t>
          </m:r>
          <m:r>
            <m:rPr>
              <m:nor/>
            </m:rPr>
            <m:t>=</m:t>
          </m:r>
          <m:r>
            <m:rPr>
              <m:nor/>
            </m:rPr>
            <w:rPr>
              <w:rFonts w:ascii="Cambria Math"/>
            </w:rPr>
            <m:t xml:space="preserve"> </m:t>
          </m:r>
          <m:f>
            <m:fPr>
              <m:ctrlPr>
                <w:rPr>
                  <w:rFonts w:ascii="Cambria Math" w:hAnsi="Cambria Math"/>
                </w:rPr>
              </m:ctrlPr>
            </m:fPr>
            <m:num>
              <m:r>
                <m:rPr>
                  <m:nor/>
                </m:rPr>
                <m:t>Sum of total MBS claims for all participants in a group</m:t>
              </m:r>
            </m:num>
            <m:den>
              <m:r>
                <m:rPr>
                  <m:nor/>
                </m:rPr>
                <m:t>Number of participants in a group</m:t>
              </m:r>
            </m:den>
          </m:f>
        </m:oMath>
      </m:oMathPara>
    </w:p>
    <w:p w14:paraId="14C26A42" w14:textId="77777777" w:rsidR="00DC7B20" w:rsidRDefault="00DC7B20" w:rsidP="00DC7B20"/>
    <w:p w14:paraId="017319C2" w14:textId="507CBCCC" w:rsidR="00DC7B20" w:rsidRDefault="00DC7B20" w:rsidP="00DC7B20">
      <w:r>
        <w:t xml:space="preserve">To calculate the total unreferred MBS cost, the average cost of unreferred MBS services (including the scheduled fee set by the Commonwealth Government and patient co-payment)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t xml:space="preserve"> and was reported to be $48.80. The limitation of reporting MBS expenditure is that the effects of general inflation and health inflation are not accounted for.</w:t>
      </w:r>
    </w:p>
    <w:p w14:paraId="37AFC84C" w14:textId="77777777" w:rsidR="00DC7B20" w:rsidRDefault="00DC7B20" w:rsidP="00DC7B20"/>
    <w:p w14:paraId="6DA3D483" w14:textId="77777777" w:rsidR="00DC7B20" w:rsidRDefault="00DC7B20" w:rsidP="00DC7B20">
      <w:r>
        <w:t>The total unreferred MBS cost (in 2014 Australian dollars) for each participant for every year from 1996 to 2013 was calculated as follows:</w:t>
      </w:r>
    </w:p>
    <w:p w14:paraId="411CA724" w14:textId="319A065C" w:rsidR="00DC7B20" w:rsidRDefault="00DC7B20" w:rsidP="00DC7B20">
      <w:pPr>
        <w:jc w:val="center"/>
      </w:pPr>
      <m:oMathPara>
        <m:oMath>
          <m:r>
            <m:rPr>
              <m:nor/>
            </m:rPr>
            <m:t>Total unreferred</m:t>
          </m:r>
          <m:r>
            <m:rPr>
              <m:nor/>
            </m:rPr>
            <w:rPr>
              <w:rFonts w:ascii="Cambria Math"/>
            </w:rPr>
            <m:t xml:space="preserve"> </m:t>
          </m:r>
          <m:r>
            <m:rPr>
              <m:nor/>
            </m:rPr>
            <m:t>MBS cost</m:t>
          </m:r>
          <m:r>
            <m:rPr>
              <m:nor/>
            </m:rPr>
            <w:rPr>
              <w:rFonts w:ascii="Cambria Math"/>
            </w:rPr>
            <m:t xml:space="preserve"> </m:t>
          </m:r>
          <m:r>
            <m:rPr>
              <m:nor/>
            </m:rPr>
            <m:t>=</m:t>
          </m:r>
          <m:r>
            <m:rPr>
              <m:nor/>
            </m:rPr>
            <w:rPr>
              <w:rFonts w:ascii="Cambria Math"/>
            </w:rPr>
            <m:t xml:space="preserve"> </m:t>
          </m:r>
          <m:r>
            <m:rPr>
              <m:nor/>
            </m:rPr>
            <m:t>Number of unreferred MBS claims</m:t>
          </m:r>
          <m:r>
            <m:rPr>
              <m:nor/>
            </m:rPr>
            <w:rPr>
              <w:rFonts w:ascii="Cambria Math"/>
            </w:rPr>
            <m:t xml:space="preserve"> </m:t>
          </m:r>
          <m:r>
            <m:rPr>
              <m:nor/>
            </m:rPr>
            <m:t>×</m:t>
          </m:r>
          <m:r>
            <m:rPr>
              <m:nor/>
            </m:rPr>
            <w:rPr>
              <w:rFonts w:ascii="Cambria Math"/>
            </w:rPr>
            <m:t xml:space="preserve"> </m:t>
          </m:r>
          <m:r>
            <m:rPr>
              <m:nor/>
            </m:rPr>
            <m:t>48.80</m:t>
          </m:r>
        </m:oMath>
      </m:oMathPara>
    </w:p>
    <w:p w14:paraId="0344EC2B" w14:textId="77777777" w:rsidR="00DC7B20" w:rsidRDefault="00DC7B20" w:rsidP="00DC7B20"/>
    <w:p w14:paraId="0624EA2B" w14:textId="77777777" w:rsidR="00DC7B20" w:rsidRDefault="00DC7B20" w:rsidP="00DC7B20">
      <w:r>
        <w:t>The mean unreferred MBS cost (in 2014 Australian dollars) by group for each year from 1996 to 2013 was calculated as follows:</w:t>
      </w:r>
    </w:p>
    <w:p w14:paraId="51381E1B" w14:textId="77777777" w:rsidR="00DC7B20" w:rsidRPr="00ED0402" w:rsidRDefault="00DC7B20" w:rsidP="00DC7B20">
      <w:pPr>
        <w:jc w:val="center"/>
      </w:pPr>
      <m:oMathPara>
        <m:oMath>
          <m:r>
            <m:rPr>
              <m:nor/>
            </m:rPr>
            <m:t>Mean unreferred</m:t>
          </m:r>
          <m:r>
            <m:rPr>
              <m:nor/>
            </m:rPr>
            <w:rPr>
              <w:rFonts w:ascii="Cambria Math"/>
            </w:rPr>
            <m:t xml:space="preserve"> </m:t>
          </m:r>
          <m:r>
            <m:rPr>
              <m:nor/>
            </m:rPr>
            <m:t>MBS cost</m:t>
          </m:r>
          <m:r>
            <m:rPr>
              <m:nor/>
            </m:rPr>
            <w:rPr>
              <w:rFonts w:ascii="Cambria Math"/>
            </w:rPr>
            <m:t xml:space="preserve"> </m:t>
          </m:r>
          <m:r>
            <m:rPr>
              <m:nor/>
            </m:rPr>
            <m:t>=</m:t>
          </m:r>
          <m:r>
            <m:rPr>
              <m:nor/>
            </m:rPr>
            <w:rPr>
              <w:rFonts w:ascii="Cambria Math"/>
            </w:rPr>
            <m:t xml:space="preserve"> </m:t>
          </m:r>
          <m:f>
            <m:fPr>
              <m:ctrlPr>
                <w:rPr>
                  <w:rFonts w:ascii="Cambria Math" w:hAnsi="Cambria Math"/>
                </w:rPr>
              </m:ctrlPr>
            </m:fPr>
            <m:num>
              <m:r>
                <m:rPr>
                  <m:nor/>
                </m:rPr>
                <m:t>Sum of total MBS cost for all participants in a group</m:t>
              </m:r>
            </m:num>
            <m:den>
              <m:r>
                <m:rPr>
                  <m:nor/>
                </m:rPr>
                <m:t>Number of participants in a group</m:t>
              </m:r>
            </m:den>
          </m:f>
        </m:oMath>
      </m:oMathPara>
    </w:p>
    <w:p w14:paraId="70E7E244" w14:textId="77777777" w:rsidR="00DC7B20" w:rsidRDefault="00DC7B20" w:rsidP="00DC7B20"/>
    <w:p w14:paraId="0AE02DE9" w14:textId="77777777" w:rsidR="00DC7B20" w:rsidRDefault="00DC7B20" w:rsidP="00DC7B20">
      <w:r>
        <w:t>The number of claims and costs were estimated for each year of age.</w:t>
      </w:r>
    </w:p>
    <w:p w14:paraId="554E0A00" w14:textId="77777777" w:rsidR="00DC7B20" w:rsidRDefault="00DC7B20" w:rsidP="00DC7B20">
      <w:pPr>
        <w:rPr>
          <w:b/>
        </w:rPr>
      </w:pPr>
    </w:p>
    <w:p w14:paraId="2DE29158" w14:textId="5F3F0865" w:rsidR="00DC7B20" w:rsidRDefault="00DC7B20" w:rsidP="00DC7B20">
      <w:pPr>
        <w:pStyle w:val="Heading2"/>
      </w:pPr>
      <w:bookmarkStart w:id="642" w:name="_Toc446584375"/>
      <w:bookmarkStart w:id="643" w:name="_Toc446585497"/>
      <w:bookmarkStart w:id="644" w:name="_Toc452371109"/>
      <w:r>
        <w:t>Pharmaceutical Benefits Scheme</w:t>
      </w:r>
      <w:bookmarkEnd w:id="642"/>
      <w:bookmarkEnd w:id="643"/>
      <w:bookmarkEnd w:id="644"/>
    </w:p>
    <w:p w14:paraId="67EEB3A9" w14:textId="77777777" w:rsidR="00DC7B20" w:rsidRDefault="00DC7B20" w:rsidP="00DC7B20">
      <w:r>
        <w:t>Data linkage to the PBS allowed</w:t>
      </w:r>
      <w:r w:rsidRPr="0013689E">
        <w:t xml:space="preserve"> us to determine</w:t>
      </w:r>
      <w:r>
        <w:t xml:space="preserve"> the</w:t>
      </w:r>
      <w:r w:rsidRPr="0013689E">
        <w:t xml:space="preserve"> number and cost of PBS</w:t>
      </w:r>
      <w:r>
        <w:t xml:space="preserve"> prescriptions</w:t>
      </w:r>
      <w:r w:rsidRPr="0013689E">
        <w:t xml:space="preserve"> that were filled by each participant</w:t>
      </w:r>
      <w:r>
        <w:t>. Complete data on all prescriptions filled (as opposed to all involving government subsidy) are only available single July 2012. Note that there are only three sets of data points for these graphs because the 2012-13 period only corresponded to one survey per cohort.</w:t>
      </w:r>
    </w:p>
    <w:p w14:paraId="4B6F3A4D" w14:textId="77777777" w:rsidR="00DC7B20" w:rsidRDefault="00DC7B20" w:rsidP="00DC7B20"/>
    <w:p w14:paraId="051C88FF" w14:textId="06CF117F" w:rsidR="00DC7B20" w:rsidRDefault="00DC7B20" w:rsidP="00DC7B20">
      <w:r>
        <w:lastRenderedPageBreak/>
        <w:t>The price of prescriptions is determined by a range of factors that are diff</w:t>
      </w:r>
      <w:r w:rsidR="00502F03">
        <w:t>icult to forecast, such as the five</w:t>
      </w:r>
      <w:r>
        <w:t>-yearly Australian government pharmacy agreements, and manufacturing costs of pharmaceutical drugs. Therefore, using the historical cost of prescriptions to forecast future PBS expenditure introduces significant error. Instead, this report uses the latest available PBS data for one financial year (in this case, 2012-13) to determine the total number of claims and cost of PBS scripts obtained by the ALSWH participants. This means that the cost of PBS is reported in 2012-13 Australian dollars for all relevant graphs. The limitation of reporting PBS expenditure is that the effect of general inflation and health inflation are not accounted for.</w:t>
      </w:r>
    </w:p>
    <w:p w14:paraId="32C05D21" w14:textId="77777777" w:rsidR="00DC7B20" w:rsidRDefault="00DC7B20" w:rsidP="00DC7B20"/>
    <w:p w14:paraId="18C18133" w14:textId="77777777" w:rsidR="00DC7B20" w:rsidRDefault="00DC7B20" w:rsidP="00DC7B20">
      <w:r>
        <w:t>The mean PBS cost (in 2012-13 Australian dollars) for each participant for 2012 to 2013 was calculated as follows:</w:t>
      </w:r>
    </w:p>
    <w:p w14:paraId="52863C92" w14:textId="77777777" w:rsidR="00DC7B20" w:rsidRDefault="00DC7B20" w:rsidP="00DC7B20">
      <w:pPr>
        <w:jc w:val="center"/>
      </w:pPr>
      <m:oMathPara>
        <m:oMath>
          <m:r>
            <m:rPr>
              <m:nor/>
            </m:rPr>
            <m:t>Mean PBS claims</m:t>
          </m:r>
          <m:r>
            <m:rPr>
              <m:nor/>
            </m:rPr>
            <w:rPr>
              <w:rFonts w:ascii="Cambria Math"/>
            </w:rPr>
            <m:t xml:space="preserve"> </m:t>
          </m:r>
          <m:r>
            <m:rPr>
              <m:nor/>
            </m:rPr>
            <m:t>(by group)</m:t>
          </m:r>
          <m:r>
            <m:rPr>
              <m:nor/>
            </m:rPr>
            <w:rPr>
              <w:rFonts w:ascii="Cambria Math"/>
            </w:rPr>
            <m:t xml:space="preserve"> </m:t>
          </m:r>
          <m:r>
            <m:rPr>
              <m:nor/>
            </m:rPr>
            <m:t>=</m:t>
          </m:r>
          <m:r>
            <m:rPr>
              <m:nor/>
            </m:rPr>
            <w:rPr>
              <w:rFonts w:ascii="Cambria Math"/>
            </w:rPr>
            <m:t xml:space="preserve"> </m:t>
          </m:r>
          <m:f>
            <m:fPr>
              <m:ctrlPr>
                <w:rPr>
                  <w:rFonts w:ascii="Cambria Math" w:hAnsi="Cambria Math"/>
                  <w:i/>
                </w:rPr>
              </m:ctrlPr>
            </m:fPr>
            <m:num>
              <m:r>
                <m:rPr>
                  <m:nor/>
                </m:rPr>
                <m:t>Sum of PBS claims</m:t>
              </m:r>
              <m:r>
                <m:rPr>
                  <m:nor/>
                </m:rPr>
                <w:rPr>
                  <w:rFonts w:ascii="Cambria Math"/>
                </w:rPr>
                <m:t xml:space="preserve"> </m:t>
              </m:r>
              <m:r>
                <m:rPr>
                  <m:nor/>
                </m:rPr>
                <m:t>for all participants in a group</m:t>
              </m:r>
            </m:num>
            <m:den>
              <m:r>
                <m:rPr>
                  <m:nor/>
                </m:rPr>
                <m:t>Number of participants in a group</m:t>
              </m:r>
            </m:den>
          </m:f>
        </m:oMath>
      </m:oMathPara>
    </w:p>
    <w:p w14:paraId="02CE8BFA" w14:textId="77777777" w:rsidR="00DC7B20" w:rsidRDefault="00DC7B20" w:rsidP="00DC7B20"/>
    <w:p w14:paraId="48DCAE9E" w14:textId="77777777" w:rsidR="00DC7B20" w:rsidRDefault="00DC7B20" w:rsidP="00DC7B20">
      <w:r>
        <w:t>The mean PBS cost (in 2012-13 Australian dollars) by group for every year was calculated as follows:</w:t>
      </w:r>
    </w:p>
    <w:p w14:paraId="5523B11A" w14:textId="77777777" w:rsidR="00DC7B20" w:rsidRPr="00ED0402" w:rsidRDefault="00DC7B20" w:rsidP="00DC7B20">
      <w:pPr>
        <w:jc w:val="center"/>
      </w:pPr>
      <m:oMathPara>
        <m:oMath>
          <m:r>
            <m:rPr>
              <m:nor/>
            </m:rPr>
            <m:t>Mean PBS cost</m:t>
          </m:r>
          <m:r>
            <m:rPr>
              <m:nor/>
            </m:rPr>
            <w:rPr>
              <w:rFonts w:ascii="Cambria Math"/>
            </w:rPr>
            <m:t xml:space="preserve"> </m:t>
          </m:r>
          <m:r>
            <m:rPr>
              <m:nor/>
            </m:rPr>
            <m:t>(by group)</m:t>
          </m:r>
          <m:r>
            <m:rPr>
              <m:nor/>
            </m:rPr>
            <w:rPr>
              <w:rFonts w:ascii="Cambria Math"/>
            </w:rPr>
            <m:t xml:space="preserve"> </m:t>
          </m:r>
          <m:r>
            <m:rPr>
              <m:nor/>
            </m:rPr>
            <m:t>=</m:t>
          </m:r>
          <m:r>
            <m:rPr>
              <m:nor/>
            </m:rPr>
            <w:rPr>
              <w:rFonts w:ascii="Cambria Math"/>
            </w:rPr>
            <m:t xml:space="preserve"> </m:t>
          </m:r>
          <m:f>
            <m:fPr>
              <m:ctrlPr>
                <w:rPr>
                  <w:rFonts w:ascii="Cambria Math" w:hAnsi="Cambria Math"/>
                </w:rPr>
              </m:ctrlPr>
            </m:fPr>
            <m:num>
              <m:r>
                <m:rPr>
                  <m:nor/>
                </m:rPr>
                <m:t>Sum of total PBS cost for all participants in a group</m:t>
              </m:r>
            </m:num>
            <m:den>
              <m:r>
                <m:rPr>
                  <m:nor/>
                </m:rPr>
                <m:t>Number of participants in a group</m:t>
              </m:r>
            </m:den>
          </m:f>
        </m:oMath>
      </m:oMathPara>
    </w:p>
    <w:p w14:paraId="6924D160" w14:textId="48CCEDBC" w:rsidR="00DC7B20" w:rsidRPr="00140DE3" w:rsidRDefault="00DC7B20" w:rsidP="00DC7B20"/>
    <w:p w14:paraId="44813CF8" w14:textId="3ECB08BD" w:rsidR="00DC7B20" w:rsidRDefault="00DC7B20" w:rsidP="00DC7B20">
      <w:pPr>
        <w:pStyle w:val="Heading2"/>
      </w:pPr>
      <w:bookmarkStart w:id="645" w:name="_Toc446584376"/>
      <w:bookmarkStart w:id="646" w:name="_Toc446585498"/>
      <w:bookmarkStart w:id="647" w:name="_Toc452371110"/>
      <w:r>
        <w:t>Hospital costs</w:t>
      </w:r>
      <w:bookmarkEnd w:id="645"/>
      <w:bookmarkEnd w:id="646"/>
      <w:bookmarkEnd w:id="647"/>
    </w:p>
    <w:p w14:paraId="2D0CE1EB" w14:textId="4E89C50C" w:rsidR="00DC7B20" w:rsidRPr="0017543D" w:rsidRDefault="00DC7B20" w:rsidP="00DC7B20">
      <w:pPr>
        <w:rPr>
          <w:color w:val="0070C0"/>
        </w:rPr>
      </w:pPr>
      <w:r>
        <w:t xml:space="preserve">Public hospital costs are available through the National Hospital Cost Data Collection (NHCDC) provided by the Independent Hospital Pricing Authority. The NHCDC lists the average cost for all Australian Refined Diagnosis Related Group (AR-DRG) codes. Each AR-DRG represents a group of patients with similar conditions and who require similar hospital services. In this report, the average cost of AR-DRGs (in 2012-13 Australian dollars) in the NHCDC Australian Public Hospitals Cost Report 2012-2013, Round 17 was used. The data of ALSWH participants are linked to Admitted Patient Data Collections for NSW, QLD, WA, SA, and ACT. Only the NSW and ACT Patient Data Collections record diagnosis using AR-DRG codes. Because a large </w:t>
      </w:r>
      <w:r w:rsidR="007C1D34">
        <w:t>percentage</w:t>
      </w:r>
      <w:r>
        <w:t xml:space="preserve"> of ALSWH participants reside in NSW (</w:t>
      </w:r>
      <w:r w:rsidRPr="00BC6675">
        <w:t>30.</w:t>
      </w:r>
      <w:r>
        <w:t xml:space="preserve">5 </w:t>
      </w:r>
      <w:r w:rsidR="0065262B">
        <w:t>per cent</w:t>
      </w:r>
      <w:r>
        <w:t>), the hospital cost analysis was performed using data from these participants to represent the whole ALSWH cohort. Table 15-1 and 15-2 shows a comparison of characteristics between the NSW participants and particip</w:t>
      </w:r>
      <w:r w:rsidR="00E54443">
        <w:t>ants who do not live in NSW at S</w:t>
      </w:r>
      <w:r>
        <w:t xml:space="preserve">urvey 1. There is a higher </w:t>
      </w:r>
      <w:r w:rsidR="007C1D34">
        <w:t>prevalence</w:t>
      </w:r>
      <w:r>
        <w:t xml:space="preserve"> of unpartnered women and city residents amongst women in the 1989-95 cohort who live in NSW compared with the rest of the ALSWH cohort. In the 1973-78 cohort, there is a higher </w:t>
      </w:r>
      <w:r w:rsidR="00A125E4">
        <w:t>percentage</w:t>
      </w:r>
      <w:r>
        <w:t xml:space="preserve"> of women who have difficulty managing on income in NSW than in all other states and territories. In the 1921-26 cohort, there is a lower </w:t>
      </w:r>
      <w:r w:rsidR="00A125E4">
        <w:t>prevalence</w:t>
      </w:r>
      <w:r>
        <w:t xml:space="preserve"> of women living in the city amongst NSW participants compared with the rest of the participants in this cohort.</w:t>
      </w:r>
    </w:p>
    <w:p w14:paraId="6243B675" w14:textId="77777777" w:rsidR="00DC7B20" w:rsidRDefault="00DC7B20" w:rsidP="00DC7B20"/>
    <w:p w14:paraId="586F3F2E" w14:textId="76EF7979" w:rsidR="000976DD" w:rsidRDefault="000976DD" w:rsidP="001731F3">
      <w:pPr>
        <w:pStyle w:val="Caption"/>
        <w:keepNext/>
        <w:spacing w:after="0"/>
      </w:pPr>
      <w:bookmarkStart w:id="648" w:name="_Toc446590883"/>
      <w:bookmarkStart w:id="649" w:name="_Toc452470117"/>
      <w:r>
        <w:t xml:space="preserve">Table </w:t>
      </w:r>
      <w:fldSimple w:instr=" STYLEREF 1 \s ">
        <w:r w:rsidR="004675BB">
          <w:rPr>
            <w:noProof/>
          </w:rPr>
          <w:t>15</w:t>
        </w:r>
      </w:fldSimple>
      <w:r w:rsidR="003D2D66">
        <w:noBreakHyphen/>
      </w:r>
      <w:fldSimple w:instr=" SEQ Table \* ARABIC \s 1 ">
        <w:r w:rsidR="004675BB">
          <w:rPr>
            <w:noProof/>
          </w:rPr>
          <w:t>1</w:t>
        </w:r>
      </w:fldSimple>
      <w:r>
        <w:t xml:space="preserve">: </w:t>
      </w:r>
      <w:r w:rsidRPr="00B4077C">
        <w:t xml:space="preserve">Comparison of ALSWH participants in the 1989-95 and 1973-78 cohorts residing in NSW </w:t>
      </w:r>
      <w:r w:rsidR="00E54443">
        <w:t>and those not living in NSW at S</w:t>
      </w:r>
      <w:r w:rsidRPr="00B4077C">
        <w:t xml:space="preserve">urvey 1 (column </w:t>
      </w:r>
      <w:r w:rsidR="00185F71">
        <w:t>percentage</w:t>
      </w:r>
      <w:r w:rsidRPr="00B4077C">
        <w:t>s).</w:t>
      </w:r>
      <w:bookmarkEnd w:id="648"/>
      <w:bookmarkEnd w:id="649"/>
    </w:p>
    <w:tbl>
      <w:tblPr>
        <w:tblStyle w:val="TableGrid"/>
        <w:tblW w:w="0" w:type="auto"/>
        <w:tblLook w:val="04A0" w:firstRow="1" w:lastRow="0" w:firstColumn="1" w:lastColumn="0" w:noHBand="0" w:noVBand="1"/>
      </w:tblPr>
      <w:tblGrid>
        <w:gridCol w:w="4104"/>
        <w:gridCol w:w="1226"/>
        <w:gridCol w:w="1227"/>
        <w:gridCol w:w="1226"/>
        <w:gridCol w:w="1227"/>
      </w:tblGrid>
      <w:tr w:rsidR="00DC7B20" w14:paraId="59A4ABA7" w14:textId="77777777" w:rsidTr="000976DD">
        <w:tc>
          <w:tcPr>
            <w:tcW w:w="4104" w:type="dxa"/>
            <w:vMerge w:val="restart"/>
          </w:tcPr>
          <w:p w14:paraId="676833EE" w14:textId="77777777" w:rsidR="00DC7B20" w:rsidRPr="00641E12" w:rsidRDefault="00DC7B20" w:rsidP="005673D5">
            <w:pPr>
              <w:rPr>
                <w:b/>
              </w:rPr>
            </w:pPr>
            <w:r w:rsidRPr="00641E12">
              <w:rPr>
                <w:b/>
              </w:rPr>
              <w:t>Characteristic</w:t>
            </w:r>
          </w:p>
        </w:tc>
        <w:tc>
          <w:tcPr>
            <w:tcW w:w="2453" w:type="dxa"/>
            <w:gridSpan w:val="2"/>
          </w:tcPr>
          <w:p w14:paraId="239D2261" w14:textId="77777777" w:rsidR="00DC7B20" w:rsidRPr="00641E12" w:rsidRDefault="00DC7B20" w:rsidP="00502F03">
            <w:pPr>
              <w:jc w:val="center"/>
              <w:rPr>
                <w:b/>
              </w:rPr>
            </w:pPr>
            <w:r w:rsidRPr="00641E12">
              <w:rPr>
                <w:b/>
              </w:rPr>
              <w:t>1989-95 cohort</w:t>
            </w:r>
          </w:p>
        </w:tc>
        <w:tc>
          <w:tcPr>
            <w:tcW w:w="2453" w:type="dxa"/>
            <w:gridSpan w:val="2"/>
          </w:tcPr>
          <w:p w14:paraId="5E3CB2D0" w14:textId="77777777" w:rsidR="00DC7B20" w:rsidRPr="00641E12" w:rsidRDefault="00DC7B20" w:rsidP="00502F03">
            <w:pPr>
              <w:jc w:val="center"/>
              <w:rPr>
                <w:b/>
              </w:rPr>
            </w:pPr>
            <w:r w:rsidRPr="00641E12">
              <w:rPr>
                <w:b/>
              </w:rPr>
              <w:t>1973-78 cohort</w:t>
            </w:r>
          </w:p>
        </w:tc>
      </w:tr>
      <w:tr w:rsidR="00DC7B20" w14:paraId="65E15D15" w14:textId="77777777" w:rsidTr="000976DD">
        <w:tc>
          <w:tcPr>
            <w:tcW w:w="4104" w:type="dxa"/>
            <w:vMerge/>
          </w:tcPr>
          <w:p w14:paraId="1D5A1A8F" w14:textId="77777777" w:rsidR="00DC7B20" w:rsidRPr="00641E12" w:rsidRDefault="00DC7B20" w:rsidP="005673D5">
            <w:pPr>
              <w:rPr>
                <w:b/>
              </w:rPr>
            </w:pPr>
          </w:p>
        </w:tc>
        <w:tc>
          <w:tcPr>
            <w:tcW w:w="1226" w:type="dxa"/>
          </w:tcPr>
          <w:p w14:paraId="24B9A137" w14:textId="77777777" w:rsidR="00DC7B20" w:rsidRPr="00641E12" w:rsidRDefault="00DC7B20" w:rsidP="00502F03">
            <w:pPr>
              <w:jc w:val="center"/>
              <w:rPr>
                <w:b/>
              </w:rPr>
            </w:pPr>
            <w:r w:rsidRPr="00641E12">
              <w:rPr>
                <w:b/>
              </w:rPr>
              <w:t>NSW</w:t>
            </w:r>
          </w:p>
        </w:tc>
        <w:tc>
          <w:tcPr>
            <w:tcW w:w="1227" w:type="dxa"/>
          </w:tcPr>
          <w:p w14:paraId="006A767A" w14:textId="77777777" w:rsidR="00DC7B20" w:rsidRPr="00641E12" w:rsidRDefault="00DC7B20" w:rsidP="00502F03">
            <w:pPr>
              <w:jc w:val="center"/>
              <w:rPr>
                <w:b/>
              </w:rPr>
            </w:pPr>
            <w:r>
              <w:rPr>
                <w:b/>
              </w:rPr>
              <w:t>Not NSW</w:t>
            </w:r>
          </w:p>
        </w:tc>
        <w:tc>
          <w:tcPr>
            <w:tcW w:w="1226" w:type="dxa"/>
          </w:tcPr>
          <w:p w14:paraId="0F4FE257" w14:textId="77777777" w:rsidR="00DC7B20" w:rsidRPr="00641E12" w:rsidRDefault="00DC7B20" w:rsidP="00502F03">
            <w:pPr>
              <w:jc w:val="center"/>
              <w:rPr>
                <w:b/>
              </w:rPr>
            </w:pPr>
            <w:r w:rsidRPr="00641E12">
              <w:rPr>
                <w:b/>
              </w:rPr>
              <w:t>NSW</w:t>
            </w:r>
          </w:p>
        </w:tc>
        <w:tc>
          <w:tcPr>
            <w:tcW w:w="1227" w:type="dxa"/>
          </w:tcPr>
          <w:p w14:paraId="06AAEA0B" w14:textId="77777777" w:rsidR="00DC7B20" w:rsidRPr="00641E12" w:rsidRDefault="00DC7B20" w:rsidP="00502F03">
            <w:pPr>
              <w:jc w:val="center"/>
              <w:rPr>
                <w:b/>
              </w:rPr>
            </w:pPr>
            <w:r>
              <w:rPr>
                <w:b/>
              </w:rPr>
              <w:t>Not NSW</w:t>
            </w:r>
          </w:p>
        </w:tc>
      </w:tr>
      <w:tr w:rsidR="00DC7B20" w14:paraId="307FB58F" w14:textId="77777777" w:rsidTr="000976DD">
        <w:tc>
          <w:tcPr>
            <w:tcW w:w="4104" w:type="dxa"/>
          </w:tcPr>
          <w:p w14:paraId="11BCCFDA" w14:textId="77777777" w:rsidR="00DC7B20" w:rsidRDefault="00DC7B20" w:rsidP="005673D5">
            <w:r>
              <w:t>BMI</w:t>
            </w:r>
          </w:p>
          <w:p w14:paraId="137E987E" w14:textId="77777777" w:rsidR="00DC7B20" w:rsidRDefault="00DC7B20" w:rsidP="005673D5">
            <w:r>
              <w:t xml:space="preserve">    Not obese, BMI&lt;30</w:t>
            </w:r>
          </w:p>
          <w:p w14:paraId="7AACD962" w14:textId="77777777" w:rsidR="00DC7B20" w:rsidRDefault="00DC7B20" w:rsidP="005673D5">
            <w:r>
              <w:t xml:space="preserve">    Obese, BMI≥30 </w:t>
            </w:r>
          </w:p>
          <w:p w14:paraId="541C8CF8" w14:textId="77777777" w:rsidR="00DC7B20" w:rsidRDefault="00DC7B20" w:rsidP="005673D5">
            <w:r>
              <w:t>Smoking status</w:t>
            </w:r>
          </w:p>
          <w:p w14:paraId="6658F669" w14:textId="77777777" w:rsidR="00DC7B20" w:rsidRDefault="00DC7B20" w:rsidP="005673D5">
            <w:r>
              <w:t xml:space="preserve">    Non-smoker</w:t>
            </w:r>
          </w:p>
          <w:p w14:paraId="7DF1FEB2" w14:textId="77777777" w:rsidR="00DC7B20" w:rsidRDefault="00DC7B20" w:rsidP="005673D5">
            <w:r>
              <w:t xml:space="preserve">    Current smoker</w:t>
            </w:r>
          </w:p>
          <w:p w14:paraId="47C4E9BA" w14:textId="77777777" w:rsidR="00DC7B20" w:rsidRDefault="00DC7B20" w:rsidP="005673D5">
            <w:r>
              <w:t>Marital status</w:t>
            </w:r>
          </w:p>
          <w:p w14:paraId="6847502C" w14:textId="77777777" w:rsidR="00DC7B20" w:rsidRDefault="00DC7B20" w:rsidP="005673D5">
            <w:r>
              <w:t xml:space="preserve">    Married/de facto</w:t>
            </w:r>
          </w:p>
          <w:p w14:paraId="12DB8C64" w14:textId="77777777" w:rsidR="00DC7B20" w:rsidRDefault="00DC7B20" w:rsidP="005673D5">
            <w:r>
              <w:t xml:space="preserve">    Unpartnered</w:t>
            </w:r>
          </w:p>
          <w:p w14:paraId="0BA59B18" w14:textId="77777777" w:rsidR="00DC7B20" w:rsidRDefault="00DC7B20" w:rsidP="005673D5">
            <w:r>
              <w:t>Area of residence</w:t>
            </w:r>
          </w:p>
          <w:p w14:paraId="6B3B951F" w14:textId="77777777" w:rsidR="00DC7B20" w:rsidRDefault="00DC7B20" w:rsidP="005673D5">
            <w:r>
              <w:t xml:space="preserve">    Major city</w:t>
            </w:r>
          </w:p>
          <w:p w14:paraId="67D4C94F" w14:textId="77777777" w:rsidR="00DC7B20" w:rsidRDefault="00DC7B20" w:rsidP="005673D5">
            <w:r>
              <w:t xml:space="preserve">    Regional/remote</w:t>
            </w:r>
          </w:p>
          <w:p w14:paraId="693BD010" w14:textId="77777777" w:rsidR="00DC7B20" w:rsidRDefault="00DC7B20" w:rsidP="005673D5">
            <w:r>
              <w:t>Highest educational attainment</w:t>
            </w:r>
          </w:p>
          <w:p w14:paraId="36A9D306" w14:textId="77777777" w:rsidR="00DC7B20" w:rsidRDefault="00DC7B20" w:rsidP="005673D5">
            <w:r>
              <w:t xml:space="preserve">    Not university</w:t>
            </w:r>
          </w:p>
          <w:p w14:paraId="2C116586" w14:textId="77777777" w:rsidR="00DC7B20" w:rsidRDefault="00DC7B20" w:rsidP="005673D5">
            <w:r>
              <w:t xml:space="preserve">    University</w:t>
            </w:r>
          </w:p>
          <w:p w14:paraId="32707F13" w14:textId="77777777" w:rsidR="00DC7B20" w:rsidRDefault="00DC7B20" w:rsidP="005673D5">
            <w:r>
              <w:t>Mental health</w:t>
            </w:r>
          </w:p>
          <w:p w14:paraId="20C7DAFD" w14:textId="77777777" w:rsidR="00DC7B20" w:rsidRDefault="00DC7B20" w:rsidP="005673D5">
            <w:r>
              <w:t xml:space="preserve">    No psychological distress</w:t>
            </w:r>
          </w:p>
          <w:p w14:paraId="2E28E2A5" w14:textId="77777777" w:rsidR="00DC7B20" w:rsidRDefault="00DC7B20" w:rsidP="005673D5">
            <w:r>
              <w:t xml:space="preserve">    Psychological distress</w:t>
            </w:r>
          </w:p>
          <w:p w14:paraId="718B9966" w14:textId="77777777" w:rsidR="00DC7B20" w:rsidRDefault="00DC7B20" w:rsidP="005673D5">
            <w:r>
              <w:t>Need help with daily activities</w:t>
            </w:r>
          </w:p>
          <w:p w14:paraId="1388C682" w14:textId="77777777" w:rsidR="00DC7B20" w:rsidRDefault="00DC7B20" w:rsidP="005673D5">
            <w:r>
              <w:t xml:space="preserve">    No</w:t>
            </w:r>
          </w:p>
          <w:p w14:paraId="013424CC" w14:textId="77777777" w:rsidR="00DC7B20" w:rsidRDefault="00DC7B20" w:rsidP="005673D5">
            <w:r>
              <w:t xml:space="preserve">    Yes</w:t>
            </w:r>
          </w:p>
          <w:p w14:paraId="48746918" w14:textId="77777777" w:rsidR="00DC7B20" w:rsidRDefault="00DC7B20" w:rsidP="005673D5">
            <w:r>
              <w:t>Ability to manage on income</w:t>
            </w:r>
          </w:p>
          <w:p w14:paraId="34F0A665" w14:textId="77777777" w:rsidR="00DC7B20" w:rsidRDefault="00DC7B20" w:rsidP="005673D5">
            <w:r>
              <w:t xml:space="preserve">    Difficult</w:t>
            </w:r>
          </w:p>
          <w:p w14:paraId="0F2C4C7B" w14:textId="77777777" w:rsidR="00DC7B20" w:rsidRDefault="00DC7B20" w:rsidP="005673D5">
            <w:r>
              <w:t xml:space="preserve">    Easy</w:t>
            </w:r>
          </w:p>
        </w:tc>
        <w:tc>
          <w:tcPr>
            <w:tcW w:w="1226" w:type="dxa"/>
          </w:tcPr>
          <w:p w14:paraId="317ED1B8" w14:textId="77777777" w:rsidR="00DC7B20" w:rsidRDefault="00DC7B20" w:rsidP="00502F03">
            <w:pPr>
              <w:jc w:val="center"/>
            </w:pPr>
          </w:p>
          <w:p w14:paraId="69403ACF" w14:textId="77777777" w:rsidR="00DC7B20" w:rsidRDefault="00DC7B20" w:rsidP="00502F03">
            <w:pPr>
              <w:jc w:val="center"/>
            </w:pPr>
            <w:r>
              <w:t>88</w:t>
            </w:r>
          </w:p>
          <w:p w14:paraId="601D1587" w14:textId="77777777" w:rsidR="00DC7B20" w:rsidRDefault="00DC7B20" w:rsidP="00502F03">
            <w:pPr>
              <w:jc w:val="center"/>
            </w:pPr>
            <w:r>
              <w:t>12</w:t>
            </w:r>
          </w:p>
          <w:p w14:paraId="56CFBF52" w14:textId="77777777" w:rsidR="00DC7B20" w:rsidRDefault="00DC7B20" w:rsidP="00502F03">
            <w:pPr>
              <w:jc w:val="center"/>
            </w:pPr>
          </w:p>
          <w:p w14:paraId="7AEBA07A" w14:textId="77777777" w:rsidR="00DC7B20" w:rsidRDefault="00DC7B20" w:rsidP="00502F03">
            <w:pPr>
              <w:jc w:val="center"/>
            </w:pPr>
            <w:r>
              <w:t>81</w:t>
            </w:r>
          </w:p>
          <w:p w14:paraId="3C78538B" w14:textId="77777777" w:rsidR="00DC7B20" w:rsidRDefault="00DC7B20" w:rsidP="00502F03">
            <w:pPr>
              <w:jc w:val="center"/>
            </w:pPr>
            <w:r>
              <w:t>19</w:t>
            </w:r>
          </w:p>
          <w:p w14:paraId="6F29D2A3" w14:textId="77777777" w:rsidR="00DC7B20" w:rsidRDefault="00DC7B20" w:rsidP="00502F03">
            <w:pPr>
              <w:jc w:val="center"/>
            </w:pPr>
          </w:p>
          <w:p w14:paraId="32829A92" w14:textId="77777777" w:rsidR="00DC7B20" w:rsidRDefault="00DC7B20" w:rsidP="00502F03">
            <w:pPr>
              <w:jc w:val="center"/>
            </w:pPr>
            <w:r>
              <w:t>21</w:t>
            </w:r>
          </w:p>
          <w:p w14:paraId="5770A77B" w14:textId="77777777" w:rsidR="00DC7B20" w:rsidRDefault="00DC7B20" w:rsidP="00502F03">
            <w:pPr>
              <w:jc w:val="center"/>
            </w:pPr>
            <w:r>
              <w:t>79</w:t>
            </w:r>
          </w:p>
          <w:p w14:paraId="17D60EB9" w14:textId="77777777" w:rsidR="00DC7B20" w:rsidRDefault="00DC7B20" w:rsidP="00502F03">
            <w:pPr>
              <w:jc w:val="center"/>
            </w:pPr>
          </w:p>
          <w:p w14:paraId="09FF9E69" w14:textId="77777777" w:rsidR="00DC7B20" w:rsidRDefault="00DC7B20" w:rsidP="00502F03">
            <w:pPr>
              <w:jc w:val="center"/>
            </w:pPr>
            <w:r>
              <w:t>77</w:t>
            </w:r>
          </w:p>
          <w:p w14:paraId="2E6CD566" w14:textId="77777777" w:rsidR="00DC7B20" w:rsidRDefault="00DC7B20" w:rsidP="00502F03">
            <w:pPr>
              <w:jc w:val="center"/>
            </w:pPr>
            <w:r>
              <w:t>23</w:t>
            </w:r>
          </w:p>
          <w:p w14:paraId="204366D3" w14:textId="77777777" w:rsidR="00DC7B20" w:rsidRDefault="00DC7B20" w:rsidP="00502F03">
            <w:pPr>
              <w:jc w:val="center"/>
            </w:pPr>
          </w:p>
          <w:p w14:paraId="54CC6C0A" w14:textId="77777777" w:rsidR="00DC7B20" w:rsidRDefault="00DC7B20" w:rsidP="00502F03">
            <w:pPr>
              <w:jc w:val="center"/>
            </w:pPr>
            <w:r>
              <w:t>77</w:t>
            </w:r>
          </w:p>
          <w:p w14:paraId="4159AF19" w14:textId="77777777" w:rsidR="00DC7B20" w:rsidRDefault="00DC7B20" w:rsidP="00502F03">
            <w:pPr>
              <w:jc w:val="center"/>
            </w:pPr>
            <w:r>
              <w:t>23</w:t>
            </w:r>
          </w:p>
        </w:tc>
        <w:tc>
          <w:tcPr>
            <w:tcW w:w="1227" w:type="dxa"/>
          </w:tcPr>
          <w:p w14:paraId="289F2867" w14:textId="77777777" w:rsidR="00DC7B20" w:rsidRDefault="00DC7B20" w:rsidP="00502F03">
            <w:pPr>
              <w:jc w:val="center"/>
            </w:pPr>
          </w:p>
          <w:p w14:paraId="7CDDB47B" w14:textId="77777777" w:rsidR="00DC7B20" w:rsidRDefault="00DC7B20" w:rsidP="00502F03">
            <w:pPr>
              <w:jc w:val="center"/>
            </w:pPr>
            <w:r>
              <w:t>87</w:t>
            </w:r>
          </w:p>
          <w:p w14:paraId="6061D44F" w14:textId="77777777" w:rsidR="00DC7B20" w:rsidRDefault="00DC7B20" w:rsidP="00502F03">
            <w:pPr>
              <w:jc w:val="center"/>
            </w:pPr>
            <w:r>
              <w:t>13</w:t>
            </w:r>
          </w:p>
          <w:p w14:paraId="241ABDD5" w14:textId="77777777" w:rsidR="00DC7B20" w:rsidRDefault="00DC7B20" w:rsidP="00502F03">
            <w:pPr>
              <w:jc w:val="center"/>
            </w:pPr>
          </w:p>
          <w:p w14:paraId="30F153C5" w14:textId="77777777" w:rsidR="00DC7B20" w:rsidRDefault="00DC7B20" w:rsidP="00502F03">
            <w:pPr>
              <w:jc w:val="center"/>
            </w:pPr>
            <w:r>
              <w:t>81</w:t>
            </w:r>
          </w:p>
          <w:p w14:paraId="352779AB" w14:textId="77777777" w:rsidR="00DC7B20" w:rsidRDefault="00DC7B20" w:rsidP="00502F03">
            <w:pPr>
              <w:jc w:val="center"/>
            </w:pPr>
            <w:r>
              <w:t>18</w:t>
            </w:r>
          </w:p>
          <w:p w14:paraId="46736B70" w14:textId="77777777" w:rsidR="00DC7B20" w:rsidRDefault="00DC7B20" w:rsidP="00502F03">
            <w:pPr>
              <w:jc w:val="center"/>
            </w:pPr>
          </w:p>
          <w:p w14:paraId="54ED8B1E" w14:textId="77777777" w:rsidR="00DC7B20" w:rsidRPr="004D2D42" w:rsidRDefault="00DC7B20" w:rsidP="00502F03">
            <w:pPr>
              <w:jc w:val="center"/>
              <w:rPr>
                <w:vertAlign w:val="superscript"/>
              </w:rPr>
            </w:pPr>
            <w:r>
              <w:t>23</w:t>
            </w:r>
            <w:r>
              <w:rPr>
                <w:vertAlign w:val="superscript"/>
              </w:rPr>
              <w:t>a</w:t>
            </w:r>
          </w:p>
          <w:p w14:paraId="37FED929" w14:textId="77777777" w:rsidR="00DC7B20" w:rsidRPr="004D2D42" w:rsidRDefault="00DC7B20" w:rsidP="00502F03">
            <w:pPr>
              <w:jc w:val="center"/>
              <w:rPr>
                <w:vertAlign w:val="superscript"/>
              </w:rPr>
            </w:pPr>
            <w:r>
              <w:t>77</w:t>
            </w:r>
            <w:r>
              <w:rPr>
                <w:vertAlign w:val="superscript"/>
              </w:rPr>
              <w:t>a</w:t>
            </w:r>
          </w:p>
          <w:p w14:paraId="46DDDCE0" w14:textId="77777777" w:rsidR="00DC7B20" w:rsidRDefault="00DC7B20" w:rsidP="00502F03">
            <w:pPr>
              <w:jc w:val="center"/>
            </w:pPr>
          </w:p>
          <w:p w14:paraId="486F5531" w14:textId="77777777" w:rsidR="00DC7B20" w:rsidRPr="004D2D42" w:rsidRDefault="00DC7B20" w:rsidP="00502F03">
            <w:pPr>
              <w:jc w:val="center"/>
              <w:rPr>
                <w:vertAlign w:val="superscript"/>
              </w:rPr>
            </w:pPr>
            <w:r>
              <w:t>74</w:t>
            </w:r>
            <w:r>
              <w:rPr>
                <w:vertAlign w:val="superscript"/>
              </w:rPr>
              <w:t>a</w:t>
            </w:r>
          </w:p>
          <w:p w14:paraId="72240E24" w14:textId="77777777" w:rsidR="00DC7B20" w:rsidRPr="004D2D42" w:rsidRDefault="00DC7B20" w:rsidP="00502F03">
            <w:pPr>
              <w:jc w:val="center"/>
              <w:rPr>
                <w:vertAlign w:val="superscript"/>
              </w:rPr>
            </w:pPr>
            <w:r>
              <w:t>26</w:t>
            </w:r>
            <w:r>
              <w:rPr>
                <w:vertAlign w:val="superscript"/>
              </w:rPr>
              <w:t>a</w:t>
            </w:r>
          </w:p>
          <w:p w14:paraId="6C3F7702" w14:textId="77777777" w:rsidR="00DC7B20" w:rsidRDefault="00DC7B20" w:rsidP="00502F03">
            <w:pPr>
              <w:jc w:val="center"/>
            </w:pPr>
          </w:p>
          <w:p w14:paraId="59C57259" w14:textId="77777777" w:rsidR="00DC7B20" w:rsidRDefault="00DC7B20" w:rsidP="00502F03">
            <w:pPr>
              <w:jc w:val="center"/>
            </w:pPr>
            <w:r>
              <w:t>77</w:t>
            </w:r>
          </w:p>
          <w:p w14:paraId="06C0AC75" w14:textId="77777777" w:rsidR="00DC7B20" w:rsidRDefault="00DC7B20" w:rsidP="00502F03">
            <w:pPr>
              <w:jc w:val="center"/>
            </w:pPr>
            <w:r>
              <w:t>23</w:t>
            </w:r>
          </w:p>
        </w:tc>
        <w:tc>
          <w:tcPr>
            <w:tcW w:w="1226" w:type="dxa"/>
          </w:tcPr>
          <w:p w14:paraId="28A4BC1A" w14:textId="77777777" w:rsidR="00DC7B20" w:rsidRDefault="00DC7B20" w:rsidP="00502F03">
            <w:pPr>
              <w:jc w:val="center"/>
            </w:pPr>
          </w:p>
          <w:p w14:paraId="52D102BE" w14:textId="77777777" w:rsidR="00DC7B20" w:rsidRDefault="00DC7B20" w:rsidP="00502F03">
            <w:pPr>
              <w:jc w:val="center"/>
            </w:pPr>
            <w:r>
              <w:t>94</w:t>
            </w:r>
          </w:p>
          <w:p w14:paraId="37630FEF" w14:textId="77777777" w:rsidR="00DC7B20" w:rsidRDefault="00DC7B20" w:rsidP="00502F03">
            <w:pPr>
              <w:jc w:val="center"/>
            </w:pPr>
            <w:r>
              <w:t>6</w:t>
            </w:r>
          </w:p>
          <w:p w14:paraId="6E6726A7" w14:textId="77777777" w:rsidR="00DC7B20" w:rsidRDefault="00DC7B20" w:rsidP="00502F03">
            <w:pPr>
              <w:jc w:val="center"/>
            </w:pPr>
          </w:p>
          <w:p w14:paraId="0642C4EA" w14:textId="77777777" w:rsidR="00DC7B20" w:rsidRDefault="00DC7B20" w:rsidP="00502F03">
            <w:pPr>
              <w:jc w:val="center"/>
            </w:pPr>
            <w:r>
              <w:t>68</w:t>
            </w:r>
          </w:p>
          <w:p w14:paraId="4A88FC61" w14:textId="77777777" w:rsidR="00DC7B20" w:rsidRDefault="00DC7B20" w:rsidP="00502F03">
            <w:pPr>
              <w:jc w:val="center"/>
            </w:pPr>
            <w:r>
              <w:t>32</w:t>
            </w:r>
          </w:p>
          <w:p w14:paraId="0446F7FF" w14:textId="77777777" w:rsidR="00DC7B20" w:rsidRDefault="00DC7B20" w:rsidP="00502F03">
            <w:pPr>
              <w:jc w:val="center"/>
            </w:pPr>
          </w:p>
          <w:p w14:paraId="31A4B48D" w14:textId="77777777" w:rsidR="00DC7B20" w:rsidRDefault="00DC7B20" w:rsidP="00502F03">
            <w:pPr>
              <w:jc w:val="center"/>
            </w:pPr>
            <w:r>
              <w:t>22</w:t>
            </w:r>
          </w:p>
          <w:p w14:paraId="16AF4092" w14:textId="77777777" w:rsidR="00DC7B20" w:rsidRDefault="00DC7B20" w:rsidP="00502F03">
            <w:pPr>
              <w:jc w:val="center"/>
            </w:pPr>
            <w:r>
              <w:t>78</w:t>
            </w:r>
          </w:p>
          <w:p w14:paraId="5C4CCF1E" w14:textId="77777777" w:rsidR="00DC7B20" w:rsidRDefault="00DC7B20" w:rsidP="00502F03">
            <w:pPr>
              <w:jc w:val="center"/>
            </w:pPr>
          </w:p>
          <w:p w14:paraId="09B2A6F1" w14:textId="77777777" w:rsidR="00DC7B20" w:rsidRDefault="00DC7B20" w:rsidP="00502F03">
            <w:pPr>
              <w:jc w:val="center"/>
            </w:pPr>
            <w:r>
              <w:t>53</w:t>
            </w:r>
          </w:p>
          <w:p w14:paraId="25BB1463" w14:textId="77777777" w:rsidR="00DC7B20" w:rsidRDefault="00DC7B20" w:rsidP="00502F03">
            <w:pPr>
              <w:jc w:val="center"/>
            </w:pPr>
            <w:r>
              <w:t>47</w:t>
            </w:r>
          </w:p>
          <w:p w14:paraId="1509F395" w14:textId="77777777" w:rsidR="00DC7B20" w:rsidRDefault="00DC7B20" w:rsidP="00502F03">
            <w:pPr>
              <w:jc w:val="center"/>
            </w:pPr>
          </w:p>
          <w:p w14:paraId="39D257E5" w14:textId="77777777" w:rsidR="00DC7B20" w:rsidRDefault="00DC7B20" w:rsidP="00502F03">
            <w:pPr>
              <w:jc w:val="center"/>
            </w:pPr>
            <w:r>
              <w:t>90</w:t>
            </w:r>
          </w:p>
          <w:p w14:paraId="5582D1F1" w14:textId="77777777" w:rsidR="00DC7B20" w:rsidRDefault="00DC7B20" w:rsidP="00502F03">
            <w:pPr>
              <w:jc w:val="center"/>
            </w:pPr>
            <w:r>
              <w:t>10</w:t>
            </w:r>
          </w:p>
          <w:p w14:paraId="16BCFE05" w14:textId="77777777" w:rsidR="00DC7B20" w:rsidRDefault="00DC7B20" w:rsidP="00502F03">
            <w:pPr>
              <w:jc w:val="center"/>
            </w:pPr>
          </w:p>
          <w:p w14:paraId="6B69B5C5" w14:textId="77777777" w:rsidR="00DC7B20" w:rsidRDefault="00DC7B20" w:rsidP="00502F03">
            <w:pPr>
              <w:jc w:val="center"/>
            </w:pPr>
            <w:r>
              <w:t>78</w:t>
            </w:r>
          </w:p>
          <w:p w14:paraId="516F29FF" w14:textId="77777777" w:rsidR="00DC7B20" w:rsidRDefault="00DC7B20" w:rsidP="00502F03">
            <w:pPr>
              <w:jc w:val="center"/>
            </w:pPr>
            <w:r>
              <w:t>22</w:t>
            </w:r>
          </w:p>
          <w:p w14:paraId="30AAF6FA" w14:textId="77777777" w:rsidR="00DC7B20" w:rsidRDefault="00DC7B20" w:rsidP="00502F03">
            <w:pPr>
              <w:jc w:val="center"/>
            </w:pPr>
          </w:p>
          <w:p w14:paraId="29D19868" w14:textId="77777777" w:rsidR="00DC7B20" w:rsidRDefault="00DC7B20" w:rsidP="00502F03">
            <w:pPr>
              <w:jc w:val="center"/>
            </w:pPr>
            <w:r>
              <w:t>99</w:t>
            </w:r>
          </w:p>
          <w:p w14:paraId="68D0A179" w14:textId="77777777" w:rsidR="00DC7B20" w:rsidRDefault="00DC7B20" w:rsidP="00502F03">
            <w:pPr>
              <w:jc w:val="center"/>
            </w:pPr>
            <w:r>
              <w:t>1</w:t>
            </w:r>
          </w:p>
          <w:p w14:paraId="26CF9B0A" w14:textId="77777777" w:rsidR="00DC7B20" w:rsidRDefault="00DC7B20" w:rsidP="00502F03">
            <w:pPr>
              <w:jc w:val="center"/>
            </w:pPr>
          </w:p>
          <w:p w14:paraId="057BA0AF" w14:textId="77777777" w:rsidR="00DC7B20" w:rsidRDefault="00DC7B20" w:rsidP="00502F03">
            <w:pPr>
              <w:jc w:val="center"/>
            </w:pPr>
            <w:r>
              <w:t>53</w:t>
            </w:r>
          </w:p>
          <w:p w14:paraId="72D00913" w14:textId="77777777" w:rsidR="00DC7B20" w:rsidRDefault="00DC7B20" w:rsidP="00502F03">
            <w:pPr>
              <w:jc w:val="center"/>
            </w:pPr>
            <w:r>
              <w:t>47</w:t>
            </w:r>
          </w:p>
        </w:tc>
        <w:tc>
          <w:tcPr>
            <w:tcW w:w="1227" w:type="dxa"/>
          </w:tcPr>
          <w:p w14:paraId="31F92440" w14:textId="77777777" w:rsidR="00DC7B20" w:rsidRDefault="00DC7B20" w:rsidP="00502F03">
            <w:pPr>
              <w:jc w:val="center"/>
            </w:pPr>
          </w:p>
          <w:p w14:paraId="3DF078F3" w14:textId="77777777" w:rsidR="00DC7B20" w:rsidRDefault="00DC7B20" w:rsidP="00502F03">
            <w:pPr>
              <w:jc w:val="center"/>
            </w:pPr>
            <w:r>
              <w:t>93</w:t>
            </w:r>
          </w:p>
          <w:p w14:paraId="4D5CE9FA" w14:textId="77777777" w:rsidR="00DC7B20" w:rsidRDefault="00DC7B20" w:rsidP="00502F03">
            <w:pPr>
              <w:jc w:val="center"/>
            </w:pPr>
            <w:r>
              <w:t>7</w:t>
            </w:r>
          </w:p>
          <w:p w14:paraId="008904A6" w14:textId="77777777" w:rsidR="00DC7B20" w:rsidRDefault="00DC7B20" w:rsidP="00502F03">
            <w:pPr>
              <w:jc w:val="center"/>
            </w:pPr>
          </w:p>
          <w:p w14:paraId="23840C34" w14:textId="77777777" w:rsidR="00DC7B20" w:rsidRDefault="00DC7B20" w:rsidP="00502F03">
            <w:pPr>
              <w:jc w:val="center"/>
            </w:pPr>
            <w:r>
              <w:t>67</w:t>
            </w:r>
          </w:p>
          <w:p w14:paraId="1BD4EDB4" w14:textId="77777777" w:rsidR="00DC7B20" w:rsidRDefault="00DC7B20" w:rsidP="00502F03">
            <w:pPr>
              <w:jc w:val="center"/>
            </w:pPr>
            <w:r>
              <w:t>33</w:t>
            </w:r>
          </w:p>
          <w:p w14:paraId="52AFC3F4" w14:textId="77777777" w:rsidR="00DC7B20" w:rsidRDefault="00DC7B20" w:rsidP="00502F03">
            <w:pPr>
              <w:jc w:val="center"/>
            </w:pPr>
          </w:p>
          <w:p w14:paraId="3BFD5A9E" w14:textId="77777777" w:rsidR="00DC7B20" w:rsidRDefault="00DC7B20" w:rsidP="00502F03">
            <w:pPr>
              <w:jc w:val="center"/>
            </w:pPr>
            <w:r>
              <w:t>23</w:t>
            </w:r>
          </w:p>
          <w:p w14:paraId="018A4202" w14:textId="77777777" w:rsidR="00DC7B20" w:rsidRDefault="00DC7B20" w:rsidP="00502F03">
            <w:pPr>
              <w:jc w:val="center"/>
            </w:pPr>
            <w:r>
              <w:t>77</w:t>
            </w:r>
          </w:p>
          <w:p w14:paraId="3012FBB4" w14:textId="77777777" w:rsidR="00DC7B20" w:rsidRDefault="00DC7B20" w:rsidP="00502F03">
            <w:pPr>
              <w:jc w:val="center"/>
            </w:pPr>
          </w:p>
          <w:p w14:paraId="634EEBFA" w14:textId="77777777" w:rsidR="00DC7B20" w:rsidRDefault="00DC7B20" w:rsidP="00502F03">
            <w:pPr>
              <w:jc w:val="center"/>
            </w:pPr>
            <w:r>
              <w:t>51</w:t>
            </w:r>
          </w:p>
          <w:p w14:paraId="65BFB504" w14:textId="77777777" w:rsidR="00DC7B20" w:rsidRDefault="00DC7B20" w:rsidP="00502F03">
            <w:pPr>
              <w:jc w:val="center"/>
            </w:pPr>
            <w:r>
              <w:t>49</w:t>
            </w:r>
          </w:p>
          <w:p w14:paraId="06903EDC" w14:textId="77777777" w:rsidR="00DC7B20" w:rsidRDefault="00DC7B20" w:rsidP="00502F03">
            <w:pPr>
              <w:jc w:val="center"/>
            </w:pPr>
          </w:p>
          <w:p w14:paraId="66C840AE" w14:textId="77777777" w:rsidR="00DC7B20" w:rsidRDefault="00DC7B20" w:rsidP="00502F03">
            <w:pPr>
              <w:jc w:val="center"/>
            </w:pPr>
            <w:r>
              <w:t>88</w:t>
            </w:r>
          </w:p>
          <w:p w14:paraId="2B664D58" w14:textId="77777777" w:rsidR="00DC7B20" w:rsidRDefault="00DC7B20" w:rsidP="00502F03">
            <w:pPr>
              <w:jc w:val="center"/>
            </w:pPr>
            <w:r>
              <w:t>12</w:t>
            </w:r>
          </w:p>
          <w:p w14:paraId="0EB205A9" w14:textId="77777777" w:rsidR="00DC7B20" w:rsidRDefault="00DC7B20" w:rsidP="00502F03">
            <w:pPr>
              <w:jc w:val="center"/>
            </w:pPr>
          </w:p>
          <w:p w14:paraId="5E8FCBF5" w14:textId="77777777" w:rsidR="00DC7B20" w:rsidRDefault="00DC7B20" w:rsidP="00502F03">
            <w:pPr>
              <w:jc w:val="center"/>
            </w:pPr>
            <w:r>
              <w:t>78</w:t>
            </w:r>
          </w:p>
          <w:p w14:paraId="4D904C3F" w14:textId="77777777" w:rsidR="00DC7B20" w:rsidRDefault="00DC7B20" w:rsidP="00502F03">
            <w:pPr>
              <w:jc w:val="center"/>
            </w:pPr>
            <w:r>
              <w:t>22</w:t>
            </w:r>
          </w:p>
          <w:p w14:paraId="33C9E959" w14:textId="77777777" w:rsidR="00DC7B20" w:rsidRDefault="00DC7B20" w:rsidP="00502F03">
            <w:pPr>
              <w:jc w:val="center"/>
            </w:pPr>
          </w:p>
          <w:p w14:paraId="6409DAB7" w14:textId="77777777" w:rsidR="00DC7B20" w:rsidRDefault="00DC7B20" w:rsidP="00502F03">
            <w:pPr>
              <w:jc w:val="center"/>
            </w:pPr>
            <w:r>
              <w:t>99</w:t>
            </w:r>
          </w:p>
          <w:p w14:paraId="69188115" w14:textId="77777777" w:rsidR="00DC7B20" w:rsidRDefault="00DC7B20" w:rsidP="00502F03">
            <w:pPr>
              <w:jc w:val="center"/>
            </w:pPr>
            <w:r>
              <w:t>1</w:t>
            </w:r>
          </w:p>
          <w:p w14:paraId="6C1D0454" w14:textId="77777777" w:rsidR="00DC7B20" w:rsidRDefault="00DC7B20" w:rsidP="00502F03">
            <w:pPr>
              <w:jc w:val="center"/>
            </w:pPr>
          </w:p>
          <w:p w14:paraId="303BF477" w14:textId="77777777" w:rsidR="00DC7B20" w:rsidRPr="004D2D42" w:rsidRDefault="00DC7B20" w:rsidP="00502F03">
            <w:pPr>
              <w:jc w:val="center"/>
              <w:rPr>
                <w:vertAlign w:val="superscript"/>
              </w:rPr>
            </w:pPr>
            <w:r>
              <w:t>51</w:t>
            </w:r>
            <w:r>
              <w:rPr>
                <w:vertAlign w:val="superscript"/>
              </w:rPr>
              <w:t>a</w:t>
            </w:r>
          </w:p>
          <w:p w14:paraId="071E4D14" w14:textId="77777777" w:rsidR="00DC7B20" w:rsidRPr="004D2D42" w:rsidRDefault="00DC7B20" w:rsidP="00502F03">
            <w:pPr>
              <w:jc w:val="center"/>
              <w:rPr>
                <w:vertAlign w:val="superscript"/>
              </w:rPr>
            </w:pPr>
            <w:r>
              <w:t>49</w:t>
            </w:r>
            <w:r>
              <w:rPr>
                <w:vertAlign w:val="superscript"/>
              </w:rPr>
              <w:t>a</w:t>
            </w:r>
          </w:p>
        </w:tc>
      </w:tr>
    </w:tbl>
    <w:p w14:paraId="2E64F8C1" w14:textId="77777777" w:rsidR="00DC7B20" w:rsidRDefault="00DC7B20" w:rsidP="00DC7B20">
      <w:r>
        <w:rPr>
          <w:vertAlign w:val="superscript"/>
        </w:rPr>
        <w:t>a</w:t>
      </w:r>
      <w:r>
        <w:t>p &lt; 0.01</w:t>
      </w:r>
    </w:p>
    <w:p w14:paraId="141DFF7B" w14:textId="77777777" w:rsidR="001731F3" w:rsidRPr="004D2D42" w:rsidRDefault="001731F3" w:rsidP="00DC7B20"/>
    <w:p w14:paraId="0ACE8DA0" w14:textId="09001AB3" w:rsidR="000976DD" w:rsidRDefault="000976DD" w:rsidP="001731F3">
      <w:pPr>
        <w:pStyle w:val="Caption"/>
        <w:keepNext/>
        <w:spacing w:after="0"/>
      </w:pPr>
      <w:bookmarkStart w:id="650" w:name="_Toc446590884"/>
      <w:bookmarkStart w:id="651" w:name="_Toc452470118"/>
      <w:r>
        <w:lastRenderedPageBreak/>
        <w:t xml:space="preserve">Table </w:t>
      </w:r>
      <w:fldSimple w:instr=" STYLEREF 1 \s ">
        <w:r w:rsidR="004675BB">
          <w:rPr>
            <w:noProof/>
          </w:rPr>
          <w:t>15</w:t>
        </w:r>
      </w:fldSimple>
      <w:r w:rsidR="003D2D66">
        <w:noBreakHyphen/>
      </w:r>
      <w:fldSimple w:instr=" SEQ Table \* ARABIC \s 1 ">
        <w:r w:rsidR="004675BB">
          <w:rPr>
            <w:noProof/>
          </w:rPr>
          <w:t>2</w:t>
        </w:r>
      </w:fldSimple>
      <w:r>
        <w:t xml:space="preserve">: </w:t>
      </w:r>
      <w:r w:rsidRPr="00563DAB">
        <w:t xml:space="preserve">Comparison of ALSWH participants in the 1946-51 and 1921-26 cohorts residing in NSW </w:t>
      </w:r>
      <w:r w:rsidR="00E54443">
        <w:t>and those not living in NSW at S</w:t>
      </w:r>
      <w:r w:rsidRPr="00563DAB">
        <w:t xml:space="preserve">urvey 1 (column </w:t>
      </w:r>
      <w:r w:rsidR="00185F71">
        <w:t>percentage</w:t>
      </w:r>
      <w:r w:rsidRPr="00563DAB">
        <w:t>s).</w:t>
      </w:r>
      <w:bookmarkEnd w:id="650"/>
      <w:bookmarkEnd w:id="651"/>
    </w:p>
    <w:tbl>
      <w:tblPr>
        <w:tblStyle w:val="TableGrid"/>
        <w:tblW w:w="0" w:type="auto"/>
        <w:tblLook w:val="04A0" w:firstRow="1" w:lastRow="0" w:firstColumn="1" w:lastColumn="0" w:noHBand="0" w:noVBand="1"/>
      </w:tblPr>
      <w:tblGrid>
        <w:gridCol w:w="4104"/>
        <w:gridCol w:w="1226"/>
        <w:gridCol w:w="1227"/>
        <w:gridCol w:w="1226"/>
        <w:gridCol w:w="1227"/>
      </w:tblGrid>
      <w:tr w:rsidR="00DC7B20" w14:paraId="2F6FEBED" w14:textId="77777777" w:rsidTr="000976DD">
        <w:tc>
          <w:tcPr>
            <w:tcW w:w="4104" w:type="dxa"/>
            <w:vMerge w:val="restart"/>
          </w:tcPr>
          <w:p w14:paraId="2C7F10E0" w14:textId="77777777" w:rsidR="00DC7B20" w:rsidRPr="00641E12" w:rsidRDefault="00DC7B20" w:rsidP="005673D5">
            <w:pPr>
              <w:rPr>
                <w:b/>
              </w:rPr>
            </w:pPr>
            <w:r w:rsidRPr="00641E12">
              <w:rPr>
                <w:b/>
              </w:rPr>
              <w:t>Characteristic</w:t>
            </w:r>
          </w:p>
        </w:tc>
        <w:tc>
          <w:tcPr>
            <w:tcW w:w="2453" w:type="dxa"/>
            <w:gridSpan w:val="2"/>
          </w:tcPr>
          <w:p w14:paraId="21B72C3B" w14:textId="672ADAE0" w:rsidR="00DC7B20" w:rsidRPr="00641E12" w:rsidRDefault="00502F03" w:rsidP="00502F03">
            <w:pPr>
              <w:jc w:val="center"/>
              <w:rPr>
                <w:b/>
              </w:rPr>
            </w:pPr>
            <w:r>
              <w:rPr>
                <w:b/>
              </w:rPr>
              <w:t>1946-</w:t>
            </w:r>
            <w:r w:rsidR="00DC7B20" w:rsidRPr="00641E12">
              <w:rPr>
                <w:b/>
              </w:rPr>
              <w:t>51 cohort</w:t>
            </w:r>
          </w:p>
        </w:tc>
        <w:tc>
          <w:tcPr>
            <w:tcW w:w="2453" w:type="dxa"/>
            <w:gridSpan w:val="2"/>
          </w:tcPr>
          <w:p w14:paraId="0B289885" w14:textId="2B61F683" w:rsidR="00DC7B20" w:rsidRPr="00641E12" w:rsidRDefault="00502F03" w:rsidP="00502F03">
            <w:pPr>
              <w:jc w:val="center"/>
              <w:rPr>
                <w:b/>
              </w:rPr>
            </w:pPr>
            <w:r>
              <w:rPr>
                <w:b/>
              </w:rPr>
              <w:t>1921-</w:t>
            </w:r>
            <w:r w:rsidR="00DC7B20" w:rsidRPr="00641E12">
              <w:rPr>
                <w:b/>
              </w:rPr>
              <w:t>26 cohort</w:t>
            </w:r>
          </w:p>
        </w:tc>
      </w:tr>
      <w:tr w:rsidR="00DC7B20" w14:paraId="761532A6" w14:textId="77777777" w:rsidTr="000976DD">
        <w:tc>
          <w:tcPr>
            <w:tcW w:w="4104" w:type="dxa"/>
            <w:vMerge/>
          </w:tcPr>
          <w:p w14:paraId="73BAB31E" w14:textId="77777777" w:rsidR="00DC7B20" w:rsidRPr="00641E12" w:rsidRDefault="00DC7B20" w:rsidP="005673D5">
            <w:pPr>
              <w:rPr>
                <w:b/>
              </w:rPr>
            </w:pPr>
          </w:p>
        </w:tc>
        <w:tc>
          <w:tcPr>
            <w:tcW w:w="1226" w:type="dxa"/>
          </w:tcPr>
          <w:p w14:paraId="5C7685CD" w14:textId="77777777" w:rsidR="00DC7B20" w:rsidRPr="00641E12" w:rsidRDefault="00DC7B20" w:rsidP="00502F03">
            <w:pPr>
              <w:jc w:val="center"/>
              <w:rPr>
                <w:b/>
              </w:rPr>
            </w:pPr>
            <w:r w:rsidRPr="00641E12">
              <w:rPr>
                <w:b/>
              </w:rPr>
              <w:t>NSW</w:t>
            </w:r>
          </w:p>
        </w:tc>
        <w:tc>
          <w:tcPr>
            <w:tcW w:w="1227" w:type="dxa"/>
          </w:tcPr>
          <w:p w14:paraId="49F7E5B6" w14:textId="77777777" w:rsidR="00DC7B20" w:rsidRPr="00641E12" w:rsidRDefault="00DC7B20" w:rsidP="00502F03">
            <w:pPr>
              <w:jc w:val="center"/>
              <w:rPr>
                <w:b/>
              </w:rPr>
            </w:pPr>
            <w:r>
              <w:rPr>
                <w:b/>
              </w:rPr>
              <w:t>Not NSW</w:t>
            </w:r>
          </w:p>
        </w:tc>
        <w:tc>
          <w:tcPr>
            <w:tcW w:w="1226" w:type="dxa"/>
          </w:tcPr>
          <w:p w14:paraId="46344199" w14:textId="77777777" w:rsidR="00DC7B20" w:rsidRPr="00641E12" w:rsidRDefault="00DC7B20" w:rsidP="00502F03">
            <w:pPr>
              <w:jc w:val="center"/>
              <w:rPr>
                <w:b/>
              </w:rPr>
            </w:pPr>
            <w:r w:rsidRPr="00641E12">
              <w:rPr>
                <w:b/>
              </w:rPr>
              <w:t>NSW</w:t>
            </w:r>
          </w:p>
        </w:tc>
        <w:tc>
          <w:tcPr>
            <w:tcW w:w="1227" w:type="dxa"/>
          </w:tcPr>
          <w:p w14:paraId="5DC55330" w14:textId="77777777" w:rsidR="00DC7B20" w:rsidRPr="00641E12" w:rsidRDefault="00DC7B20" w:rsidP="00502F03">
            <w:pPr>
              <w:jc w:val="center"/>
              <w:rPr>
                <w:b/>
              </w:rPr>
            </w:pPr>
            <w:r>
              <w:rPr>
                <w:b/>
              </w:rPr>
              <w:t>Not NSW</w:t>
            </w:r>
          </w:p>
        </w:tc>
      </w:tr>
      <w:tr w:rsidR="00DC7B20" w14:paraId="6C82AE94" w14:textId="77777777" w:rsidTr="000976DD">
        <w:tc>
          <w:tcPr>
            <w:tcW w:w="4104" w:type="dxa"/>
          </w:tcPr>
          <w:p w14:paraId="2644FED2" w14:textId="77777777" w:rsidR="00DC7B20" w:rsidRDefault="00DC7B20" w:rsidP="005673D5">
            <w:r>
              <w:t>BMI</w:t>
            </w:r>
          </w:p>
          <w:p w14:paraId="3FF08326" w14:textId="77777777" w:rsidR="00DC7B20" w:rsidRDefault="00DC7B20" w:rsidP="005673D5">
            <w:r>
              <w:t xml:space="preserve">    Not obese, BMI&lt;30</w:t>
            </w:r>
          </w:p>
          <w:p w14:paraId="08E41FE0" w14:textId="77777777" w:rsidR="00DC7B20" w:rsidRDefault="00DC7B20" w:rsidP="005673D5">
            <w:r>
              <w:t xml:space="preserve">    Obese, BMI≥30 </w:t>
            </w:r>
          </w:p>
          <w:p w14:paraId="32A78A66" w14:textId="77777777" w:rsidR="00DC7B20" w:rsidRDefault="00DC7B20" w:rsidP="005673D5">
            <w:r>
              <w:t>Smoking status</w:t>
            </w:r>
          </w:p>
          <w:p w14:paraId="60754378" w14:textId="77777777" w:rsidR="00DC7B20" w:rsidRDefault="00DC7B20" w:rsidP="005673D5">
            <w:r>
              <w:t xml:space="preserve">    Non-smoker</w:t>
            </w:r>
          </w:p>
          <w:p w14:paraId="0DAA3953" w14:textId="77777777" w:rsidR="00DC7B20" w:rsidRDefault="00DC7B20" w:rsidP="005673D5">
            <w:r>
              <w:t xml:space="preserve">    Current smoker</w:t>
            </w:r>
          </w:p>
          <w:p w14:paraId="5665D9C0" w14:textId="77777777" w:rsidR="00DC7B20" w:rsidRDefault="00DC7B20" w:rsidP="005673D5">
            <w:r>
              <w:t>Marital status</w:t>
            </w:r>
          </w:p>
          <w:p w14:paraId="1C5F8839" w14:textId="77777777" w:rsidR="00DC7B20" w:rsidRDefault="00DC7B20" w:rsidP="005673D5">
            <w:r>
              <w:t xml:space="preserve">    Married/de facto</w:t>
            </w:r>
          </w:p>
          <w:p w14:paraId="17F9B4A6" w14:textId="77777777" w:rsidR="00DC7B20" w:rsidRDefault="00DC7B20" w:rsidP="005673D5">
            <w:r>
              <w:t xml:space="preserve">    Unpartnered</w:t>
            </w:r>
          </w:p>
          <w:p w14:paraId="6193F1C9" w14:textId="77777777" w:rsidR="00DC7B20" w:rsidRDefault="00DC7B20" w:rsidP="005673D5">
            <w:r>
              <w:t>Area of residence</w:t>
            </w:r>
          </w:p>
          <w:p w14:paraId="03AF8FAE" w14:textId="77777777" w:rsidR="00DC7B20" w:rsidRDefault="00DC7B20" w:rsidP="005673D5">
            <w:r>
              <w:t xml:space="preserve">    Major city</w:t>
            </w:r>
          </w:p>
          <w:p w14:paraId="0127A9A8" w14:textId="77777777" w:rsidR="00DC7B20" w:rsidRDefault="00DC7B20" w:rsidP="005673D5">
            <w:r>
              <w:t xml:space="preserve">    Regional/remote</w:t>
            </w:r>
          </w:p>
          <w:p w14:paraId="69A44248" w14:textId="77777777" w:rsidR="00DC7B20" w:rsidRDefault="00DC7B20" w:rsidP="005673D5">
            <w:r>
              <w:t>Highest educational attainment</w:t>
            </w:r>
          </w:p>
          <w:p w14:paraId="5D8FC376" w14:textId="77777777" w:rsidR="00DC7B20" w:rsidRDefault="00DC7B20" w:rsidP="005673D5">
            <w:r>
              <w:t xml:space="preserve">    Not university</w:t>
            </w:r>
          </w:p>
          <w:p w14:paraId="6F4A5C1B" w14:textId="77777777" w:rsidR="00DC7B20" w:rsidRDefault="00DC7B20" w:rsidP="005673D5">
            <w:r>
              <w:t xml:space="preserve">    University</w:t>
            </w:r>
          </w:p>
          <w:p w14:paraId="12BC7AA3" w14:textId="77777777" w:rsidR="00DC7B20" w:rsidRDefault="00DC7B20" w:rsidP="005673D5">
            <w:r>
              <w:t>Mental health</w:t>
            </w:r>
          </w:p>
          <w:p w14:paraId="63B97862" w14:textId="77777777" w:rsidR="00DC7B20" w:rsidRDefault="00DC7B20" w:rsidP="005673D5">
            <w:r>
              <w:t xml:space="preserve">    No psychological distress</w:t>
            </w:r>
          </w:p>
          <w:p w14:paraId="5D4C3824" w14:textId="77777777" w:rsidR="00DC7B20" w:rsidRDefault="00DC7B20" w:rsidP="005673D5">
            <w:r>
              <w:t xml:space="preserve">    Psychological distress</w:t>
            </w:r>
          </w:p>
          <w:p w14:paraId="5012B689" w14:textId="77777777" w:rsidR="00DC7B20" w:rsidRDefault="00DC7B20" w:rsidP="005673D5">
            <w:r>
              <w:t>Need help with daily activities</w:t>
            </w:r>
          </w:p>
          <w:p w14:paraId="78F19077" w14:textId="77777777" w:rsidR="00DC7B20" w:rsidRDefault="00DC7B20" w:rsidP="005673D5">
            <w:r>
              <w:t xml:space="preserve">    No</w:t>
            </w:r>
          </w:p>
          <w:p w14:paraId="6640183E" w14:textId="77777777" w:rsidR="00DC7B20" w:rsidRDefault="00DC7B20" w:rsidP="005673D5">
            <w:r>
              <w:t xml:space="preserve">    Yes</w:t>
            </w:r>
          </w:p>
          <w:p w14:paraId="43EEFBD5" w14:textId="77777777" w:rsidR="00DC7B20" w:rsidRDefault="00DC7B20" w:rsidP="005673D5">
            <w:r>
              <w:t>Ability to manage on income</w:t>
            </w:r>
          </w:p>
          <w:p w14:paraId="423FF724" w14:textId="77777777" w:rsidR="00DC7B20" w:rsidRDefault="00DC7B20" w:rsidP="005673D5">
            <w:r>
              <w:t xml:space="preserve">    Difficult</w:t>
            </w:r>
          </w:p>
          <w:p w14:paraId="2AF8F4F9" w14:textId="77777777" w:rsidR="00DC7B20" w:rsidRDefault="00DC7B20" w:rsidP="005673D5">
            <w:r>
              <w:t xml:space="preserve">    Easy</w:t>
            </w:r>
          </w:p>
        </w:tc>
        <w:tc>
          <w:tcPr>
            <w:tcW w:w="1226" w:type="dxa"/>
          </w:tcPr>
          <w:p w14:paraId="2BDAC694" w14:textId="77777777" w:rsidR="00DC7B20" w:rsidRDefault="00DC7B20" w:rsidP="00502F03">
            <w:pPr>
              <w:jc w:val="center"/>
            </w:pPr>
          </w:p>
          <w:p w14:paraId="0300F89B" w14:textId="77777777" w:rsidR="00DC7B20" w:rsidRDefault="00DC7B20" w:rsidP="00502F03">
            <w:pPr>
              <w:jc w:val="center"/>
            </w:pPr>
            <w:r>
              <w:t>82</w:t>
            </w:r>
          </w:p>
          <w:p w14:paraId="574E07CE" w14:textId="77777777" w:rsidR="00DC7B20" w:rsidRDefault="00DC7B20" w:rsidP="00502F03">
            <w:pPr>
              <w:jc w:val="center"/>
            </w:pPr>
            <w:r>
              <w:t>18</w:t>
            </w:r>
          </w:p>
          <w:p w14:paraId="678E5E33" w14:textId="77777777" w:rsidR="00DC7B20" w:rsidRDefault="00DC7B20" w:rsidP="00502F03">
            <w:pPr>
              <w:jc w:val="center"/>
            </w:pPr>
          </w:p>
          <w:p w14:paraId="5BC0BEBD" w14:textId="77777777" w:rsidR="00DC7B20" w:rsidRDefault="00DC7B20" w:rsidP="00502F03">
            <w:pPr>
              <w:jc w:val="center"/>
            </w:pPr>
            <w:r>
              <w:t>81</w:t>
            </w:r>
          </w:p>
          <w:p w14:paraId="0C624E4D" w14:textId="77777777" w:rsidR="00DC7B20" w:rsidRDefault="00DC7B20" w:rsidP="00502F03">
            <w:pPr>
              <w:jc w:val="center"/>
            </w:pPr>
            <w:r>
              <w:t>19</w:t>
            </w:r>
          </w:p>
          <w:p w14:paraId="32629A31" w14:textId="77777777" w:rsidR="00DC7B20" w:rsidRDefault="00DC7B20" w:rsidP="00502F03">
            <w:pPr>
              <w:jc w:val="center"/>
            </w:pPr>
          </w:p>
          <w:p w14:paraId="0BC228D0" w14:textId="77777777" w:rsidR="00DC7B20" w:rsidRDefault="00DC7B20" w:rsidP="00502F03">
            <w:pPr>
              <w:jc w:val="center"/>
            </w:pPr>
            <w:r>
              <w:t>82</w:t>
            </w:r>
          </w:p>
          <w:p w14:paraId="32A47354" w14:textId="77777777" w:rsidR="00DC7B20" w:rsidRDefault="00DC7B20" w:rsidP="00502F03">
            <w:pPr>
              <w:jc w:val="center"/>
            </w:pPr>
            <w:r>
              <w:t>18</w:t>
            </w:r>
          </w:p>
          <w:p w14:paraId="69E92718" w14:textId="77777777" w:rsidR="00DC7B20" w:rsidRDefault="00DC7B20" w:rsidP="00502F03">
            <w:pPr>
              <w:jc w:val="center"/>
            </w:pPr>
          </w:p>
          <w:p w14:paraId="308DABCC" w14:textId="77777777" w:rsidR="00DC7B20" w:rsidRDefault="00DC7B20" w:rsidP="00502F03">
            <w:pPr>
              <w:jc w:val="center"/>
            </w:pPr>
            <w:r>
              <w:t>36</w:t>
            </w:r>
          </w:p>
          <w:p w14:paraId="4604700D" w14:textId="77777777" w:rsidR="00DC7B20" w:rsidRDefault="00DC7B20" w:rsidP="00502F03">
            <w:pPr>
              <w:jc w:val="center"/>
            </w:pPr>
            <w:r>
              <w:t>64</w:t>
            </w:r>
          </w:p>
          <w:p w14:paraId="334B6C61" w14:textId="77777777" w:rsidR="00DC7B20" w:rsidRDefault="00DC7B20" w:rsidP="00502F03">
            <w:pPr>
              <w:jc w:val="center"/>
            </w:pPr>
          </w:p>
          <w:p w14:paraId="6F898DEB" w14:textId="77777777" w:rsidR="00DC7B20" w:rsidRDefault="00DC7B20" w:rsidP="00502F03">
            <w:pPr>
              <w:jc w:val="center"/>
            </w:pPr>
            <w:r>
              <w:t>85</w:t>
            </w:r>
          </w:p>
          <w:p w14:paraId="0B16518F" w14:textId="77777777" w:rsidR="00DC7B20" w:rsidRDefault="00DC7B20" w:rsidP="00502F03">
            <w:pPr>
              <w:jc w:val="center"/>
            </w:pPr>
            <w:r>
              <w:t>15</w:t>
            </w:r>
          </w:p>
          <w:p w14:paraId="72437EB0" w14:textId="77777777" w:rsidR="00DC7B20" w:rsidRDefault="00DC7B20" w:rsidP="00502F03">
            <w:pPr>
              <w:jc w:val="center"/>
            </w:pPr>
          </w:p>
          <w:p w14:paraId="2260186E" w14:textId="77777777" w:rsidR="00DC7B20" w:rsidRDefault="00DC7B20" w:rsidP="00502F03">
            <w:pPr>
              <w:jc w:val="center"/>
            </w:pPr>
            <w:r>
              <w:t>85</w:t>
            </w:r>
          </w:p>
          <w:p w14:paraId="5B95FC6A" w14:textId="77777777" w:rsidR="00DC7B20" w:rsidRDefault="00DC7B20" w:rsidP="00502F03">
            <w:pPr>
              <w:jc w:val="center"/>
            </w:pPr>
            <w:r>
              <w:t>15</w:t>
            </w:r>
          </w:p>
          <w:p w14:paraId="24016126" w14:textId="77777777" w:rsidR="00DC7B20" w:rsidRDefault="00DC7B20" w:rsidP="00502F03">
            <w:pPr>
              <w:jc w:val="center"/>
            </w:pPr>
          </w:p>
          <w:p w14:paraId="63F8C532" w14:textId="77777777" w:rsidR="00DC7B20" w:rsidRDefault="00DC7B20" w:rsidP="00502F03">
            <w:pPr>
              <w:jc w:val="center"/>
            </w:pPr>
            <w:r>
              <w:t>97</w:t>
            </w:r>
          </w:p>
          <w:p w14:paraId="59B1F990" w14:textId="77777777" w:rsidR="00DC7B20" w:rsidRDefault="00DC7B20" w:rsidP="00502F03">
            <w:pPr>
              <w:jc w:val="center"/>
            </w:pPr>
            <w:r>
              <w:t>3</w:t>
            </w:r>
          </w:p>
          <w:p w14:paraId="1BBFE075" w14:textId="77777777" w:rsidR="00DC7B20" w:rsidRDefault="00DC7B20" w:rsidP="00502F03">
            <w:pPr>
              <w:jc w:val="center"/>
            </w:pPr>
          </w:p>
          <w:p w14:paraId="2B12A57F" w14:textId="77777777" w:rsidR="00DC7B20" w:rsidRDefault="00DC7B20" w:rsidP="00502F03">
            <w:pPr>
              <w:jc w:val="center"/>
            </w:pPr>
            <w:r>
              <w:t>45</w:t>
            </w:r>
          </w:p>
          <w:p w14:paraId="0563CD6F" w14:textId="77777777" w:rsidR="00DC7B20" w:rsidRDefault="00DC7B20" w:rsidP="00502F03">
            <w:pPr>
              <w:jc w:val="center"/>
            </w:pPr>
            <w:r>
              <w:t>55</w:t>
            </w:r>
          </w:p>
        </w:tc>
        <w:tc>
          <w:tcPr>
            <w:tcW w:w="1227" w:type="dxa"/>
          </w:tcPr>
          <w:p w14:paraId="60CCDC10" w14:textId="77777777" w:rsidR="00DC7B20" w:rsidRDefault="00DC7B20" w:rsidP="00502F03">
            <w:pPr>
              <w:jc w:val="center"/>
            </w:pPr>
          </w:p>
          <w:p w14:paraId="2E232941" w14:textId="77777777" w:rsidR="00DC7B20" w:rsidRDefault="00DC7B20" w:rsidP="00502F03">
            <w:pPr>
              <w:jc w:val="center"/>
            </w:pPr>
            <w:r>
              <w:t>81</w:t>
            </w:r>
          </w:p>
          <w:p w14:paraId="15F27B7B" w14:textId="77777777" w:rsidR="00DC7B20" w:rsidRDefault="00DC7B20" w:rsidP="00502F03">
            <w:pPr>
              <w:jc w:val="center"/>
            </w:pPr>
            <w:r>
              <w:t>19</w:t>
            </w:r>
          </w:p>
          <w:p w14:paraId="1277E17F" w14:textId="77777777" w:rsidR="00DC7B20" w:rsidRDefault="00DC7B20" w:rsidP="00502F03">
            <w:pPr>
              <w:jc w:val="center"/>
            </w:pPr>
          </w:p>
          <w:p w14:paraId="1C128760" w14:textId="77777777" w:rsidR="00DC7B20" w:rsidRDefault="00DC7B20" w:rsidP="00502F03">
            <w:pPr>
              <w:jc w:val="center"/>
            </w:pPr>
            <w:r>
              <w:t>82</w:t>
            </w:r>
          </w:p>
          <w:p w14:paraId="0DE0373C" w14:textId="77777777" w:rsidR="00DC7B20" w:rsidRDefault="00DC7B20" w:rsidP="00502F03">
            <w:pPr>
              <w:jc w:val="center"/>
            </w:pPr>
            <w:r>
              <w:t>18</w:t>
            </w:r>
          </w:p>
          <w:p w14:paraId="6DB3A59A" w14:textId="77777777" w:rsidR="00DC7B20" w:rsidRDefault="00DC7B20" w:rsidP="00502F03">
            <w:pPr>
              <w:jc w:val="center"/>
            </w:pPr>
          </w:p>
          <w:p w14:paraId="1FE4F69D" w14:textId="77777777" w:rsidR="00DC7B20" w:rsidRDefault="00DC7B20" w:rsidP="00502F03">
            <w:pPr>
              <w:jc w:val="center"/>
            </w:pPr>
            <w:r>
              <w:t>83</w:t>
            </w:r>
          </w:p>
          <w:p w14:paraId="2DD5ADA4" w14:textId="77777777" w:rsidR="00DC7B20" w:rsidRDefault="00DC7B20" w:rsidP="00502F03">
            <w:pPr>
              <w:jc w:val="center"/>
            </w:pPr>
            <w:r>
              <w:t>16</w:t>
            </w:r>
          </w:p>
          <w:p w14:paraId="797346CA" w14:textId="77777777" w:rsidR="00DC7B20" w:rsidRDefault="00DC7B20" w:rsidP="00502F03">
            <w:pPr>
              <w:jc w:val="center"/>
            </w:pPr>
          </w:p>
          <w:p w14:paraId="566FA7E5" w14:textId="77777777" w:rsidR="00DC7B20" w:rsidRDefault="00DC7B20" w:rsidP="00502F03">
            <w:pPr>
              <w:jc w:val="center"/>
            </w:pPr>
            <w:r>
              <w:t>37</w:t>
            </w:r>
          </w:p>
          <w:p w14:paraId="1488E76B" w14:textId="77777777" w:rsidR="00DC7B20" w:rsidRDefault="00DC7B20" w:rsidP="00502F03">
            <w:pPr>
              <w:jc w:val="center"/>
            </w:pPr>
            <w:r>
              <w:t>63</w:t>
            </w:r>
          </w:p>
          <w:p w14:paraId="6322A493" w14:textId="77777777" w:rsidR="00DC7B20" w:rsidRDefault="00DC7B20" w:rsidP="00502F03">
            <w:pPr>
              <w:jc w:val="center"/>
            </w:pPr>
          </w:p>
          <w:p w14:paraId="431077CA" w14:textId="77777777" w:rsidR="00DC7B20" w:rsidRDefault="00DC7B20" w:rsidP="00502F03">
            <w:pPr>
              <w:jc w:val="center"/>
            </w:pPr>
            <w:r>
              <w:t>86</w:t>
            </w:r>
          </w:p>
          <w:p w14:paraId="69D058CC" w14:textId="77777777" w:rsidR="00DC7B20" w:rsidRDefault="00DC7B20" w:rsidP="00502F03">
            <w:pPr>
              <w:jc w:val="center"/>
            </w:pPr>
            <w:r>
              <w:t>14</w:t>
            </w:r>
          </w:p>
          <w:p w14:paraId="78EB70D5" w14:textId="77777777" w:rsidR="00DC7B20" w:rsidRDefault="00DC7B20" w:rsidP="00502F03">
            <w:pPr>
              <w:jc w:val="center"/>
            </w:pPr>
          </w:p>
          <w:p w14:paraId="7B549CB4" w14:textId="77777777" w:rsidR="00DC7B20" w:rsidRDefault="00DC7B20" w:rsidP="00502F03">
            <w:pPr>
              <w:jc w:val="center"/>
            </w:pPr>
            <w:r>
              <w:t>85</w:t>
            </w:r>
          </w:p>
          <w:p w14:paraId="780C9302" w14:textId="77777777" w:rsidR="00DC7B20" w:rsidRDefault="00DC7B20" w:rsidP="00502F03">
            <w:pPr>
              <w:jc w:val="center"/>
            </w:pPr>
            <w:r>
              <w:t>15</w:t>
            </w:r>
          </w:p>
          <w:p w14:paraId="1570AA0B" w14:textId="77777777" w:rsidR="00DC7B20" w:rsidRDefault="00DC7B20" w:rsidP="00502F03">
            <w:pPr>
              <w:jc w:val="center"/>
            </w:pPr>
          </w:p>
          <w:p w14:paraId="1E381448" w14:textId="77777777" w:rsidR="00DC7B20" w:rsidRDefault="00DC7B20" w:rsidP="00502F03">
            <w:pPr>
              <w:jc w:val="center"/>
            </w:pPr>
            <w:r>
              <w:t>97</w:t>
            </w:r>
          </w:p>
          <w:p w14:paraId="686ECF0B" w14:textId="77777777" w:rsidR="00DC7B20" w:rsidRDefault="00DC7B20" w:rsidP="00502F03">
            <w:pPr>
              <w:jc w:val="center"/>
            </w:pPr>
            <w:r>
              <w:t>3</w:t>
            </w:r>
          </w:p>
          <w:p w14:paraId="7E09BE5F" w14:textId="77777777" w:rsidR="00DC7B20" w:rsidRDefault="00DC7B20" w:rsidP="00502F03">
            <w:pPr>
              <w:jc w:val="center"/>
            </w:pPr>
          </w:p>
          <w:p w14:paraId="56D9397F" w14:textId="77777777" w:rsidR="00DC7B20" w:rsidRDefault="00DC7B20" w:rsidP="00502F03">
            <w:pPr>
              <w:jc w:val="center"/>
            </w:pPr>
            <w:r>
              <w:t>43</w:t>
            </w:r>
          </w:p>
          <w:p w14:paraId="667FA80F" w14:textId="77777777" w:rsidR="00DC7B20" w:rsidRDefault="00DC7B20" w:rsidP="00502F03">
            <w:pPr>
              <w:jc w:val="center"/>
            </w:pPr>
            <w:r>
              <w:t>27</w:t>
            </w:r>
          </w:p>
        </w:tc>
        <w:tc>
          <w:tcPr>
            <w:tcW w:w="1226" w:type="dxa"/>
          </w:tcPr>
          <w:p w14:paraId="4A5F2901" w14:textId="77777777" w:rsidR="00DC7B20" w:rsidRDefault="00DC7B20" w:rsidP="00502F03">
            <w:pPr>
              <w:jc w:val="center"/>
            </w:pPr>
          </w:p>
          <w:p w14:paraId="3FB4F83C" w14:textId="77777777" w:rsidR="00DC7B20" w:rsidRDefault="00DC7B20" w:rsidP="00502F03">
            <w:pPr>
              <w:jc w:val="center"/>
            </w:pPr>
            <w:r>
              <w:t>87</w:t>
            </w:r>
          </w:p>
          <w:p w14:paraId="1CA3ECB7" w14:textId="77777777" w:rsidR="00DC7B20" w:rsidRDefault="00DC7B20" w:rsidP="00502F03">
            <w:pPr>
              <w:jc w:val="center"/>
            </w:pPr>
            <w:r>
              <w:t>13</w:t>
            </w:r>
          </w:p>
          <w:p w14:paraId="57BCF6EE" w14:textId="77777777" w:rsidR="00DC7B20" w:rsidRDefault="00DC7B20" w:rsidP="00502F03">
            <w:pPr>
              <w:jc w:val="center"/>
            </w:pPr>
          </w:p>
          <w:p w14:paraId="0759E91F" w14:textId="77777777" w:rsidR="00DC7B20" w:rsidRDefault="00DC7B20" w:rsidP="00502F03">
            <w:pPr>
              <w:jc w:val="center"/>
            </w:pPr>
            <w:r>
              <w:t>92</w:t>
            </w:r>
          </w:p>
          <w:p w14:paraId="1F5109E1" w14:textId="77777777" w:rsidR="00DC7B20" w:rsidRDefault="00DC7B20" w:rsidP="00502F03">
            <w:pPr>
              <w:jc w:val="center"/>
            </w:pPr>
            <w:r>
              <w:t>8</w:t>
            </w:r>
          </w:p>
          <w:p w14:paraId="02F4B863" w14:textId="77777777" w:rsidR="00DC7B20" w:rsidRDefault="00DC7B20" w:rsidP="00502F03">
            <w:pPr>
              <w:jc w:val="center"/>
            </w:pPr>
          </w:p>
          <w:p w14:paraId="0152518F" w14:textId="77777777" w:rsidR="00DC7B20" w:rsidRDefault="00DC7B20" w:rsidP="00502F03">
            <w:pPr>
              <w:jc w:val="center"/>
            </w:pPr>
            <w:r>
              <w:t>56</w:t>
            </w:r>
          </w:p>
          <w:p w14:paraId="4E0F9924" w14:textId="77777777" w:rsidR="00DC7B20" w:rsidRDefault="00DC7B20" w:rsidP="00502F03">
            <w:pPr>
              <w:jc w:val="center"/>
            </w:pPr>
            <w:r>
              <w:t>44</w:t>
            </w:r>
          </w:p>
          <w:p w14:paraId="4772E1C6" w14:textId="77777777" w:rsidR="00DC7B20" w:rsidRDefault="00DC7B20" w:rsidP="00502F03">
            <w:pPr>
              <w:jc w:val="center"/>
            </w:pPr>
          </w:p>
          <w:p w14:paraId="1D4C3EA6" w14:textId="77777777" w:rsidR="00DC7B20" w:rsidRDefault="00DC7B20" w:rsidP="00502F03">
            <w:pPr>
              <w:jc w:val="center"/>
            </w:pPr>
            <w:r>
              <w:t>40</w:t>
            </w:r>
          </w:p>
          <w:p w14:paraId="110C385B" w14:textId="77777777" w:rsidR="00DC7B20" w:rsidRDefault="00DC7B20" w:rsidP="00502F03">
            <w:pPr>
              <w:jc w:val="center"/>
            </w:pPr>
            <w:r>
              <w:t>60</w:t>
            </w:r>
          </w:p>
          <w:p w14:paraId="1CDAAA91" w14:textId="77777777" w:rsidR="00DC7B20" w:rsidRDefault="00DC7B20" w:rsidP="00502F03">
            <w:pPr>
              <w:jc w:val="center"/>
            </w:pPr>
          </w:p>
          <w:p w14:paraId="0BCE364D" w14:textId="77777777" w:rsidR="00DC7B20" w:rsidRDefault="00DC7B20" w:rsidP="00502F03">
            <w:pPr>
              <w:jc w:val="center"/>
            </w:pPr>
            <w:r>
              <w:t>97</w:t>
            </w:r>
          </w:p>
          <w:p w14:paraId="0105CF3D" w14:textId="77777777" w:rsidR="00DC7B20" w:rsidRDefault="00DC7B20" w:rsidP="00502F03">
            <w:pPr>
              <w:jc w:val="center"/>
            </w:pPr>
            <w:r>
              <w:t>3</w:t>
            </w:r>
          </w:p>
          <w:p w14:paraId="56EC1187" w14:textId="77777777" w:rsidR="00DC7B20" w:rsidRDefault="00DC7B20" w:rsidP="00502F03">
            <w:pPr>
              <w:jc w:val="center"/>
            </w:pPr>
          </w:p>
          <w:p w14:paraId="396954FE" w14:textId="77777777" w:rsidR="00DC7B20" w:rsidRDefault="00DC7B20" w:rsidP="00502F03">
            <w:pPr>
              <w:jc w:val="center"/>
            </w:pPr>
            <w:r>
              <w:t>90</w:t>
            </w:r>
          </w:p>
          <w:p w14:paraId="18EE5743" w14:textId="77777777" w:rsidR="00DC7B20" w:rsidRDefault="00DC7B20" w:rsidP="00502F03">
            <w:pPr>
              <w:jc w:val="center"/>
            </w:pPr>
            <w:r>
              <w:t>10</w:t>
            </w:r>
          </w:p>
          <w:p w14:paraId="0A9667A8" w14:textId="77777777" w:rsidR="00DC7B20" w:rsidRDefault="00DC7B20" w:rsidP="00502F03">
            <w:pPr>
              <w:jc w:val="center"/>
            </w:pPr>
          </w:p>
          <w:p w14:paraId="471341FE" w14:textId="77777777" w:rsidR="00DC7B20" w:rsidRDefault="00DC7B20" w:rsidP="00502F03">
            <w:pPr>
              <w:jc w:val="center"/>
            </w:pPr>
            <w:r>
              <w:t>92</w:t>
            </w:r>
          </w:p>
          <w:p w14:paraId="48D77C53" w14:textId="77777777" w:rsidR="00DC7B20" w:rsidRDefault="00DC7B20" w:rsidP="00502F03">
            <w:pPr>
              <w:jc w:val="center"/>
            </w:pPr>
            <w:r>
              <w:t>8</w:t>
            </w:r>
          </w:p>
          <w:p w14:paraId="0DC947D5" w14:textId="77777777" w:rsidR="00DC7B20" w:rsidRDefault="00DC7B20" w:rsidP="00502F03">
            <w:pPr>
              <w:jc w:val="center"/>
            </w:pPr>
          </w:p>
          <w:p w14:paraId="7DD57B62" w14:textId="77777777" w:rsidR="00DC7B20" w:rsidRDefault="00DC7B20" w:rsidP="00502F03">
            <w:pPr>
              <w:jc w:val="center"/>
            </w:pPr>
            <w:r>
              <w:t>28</w:t>
            </w:r>
          </w:p>
          <w:p w14:paraId="01EB69F9" w14:textId="77777777" w:rsidR="00DC7B20" w:rsidRDefault="00DC7B20" w:rsidP="00502F03">
            <w:pPr>
              <w:jc w:val="center"/>
            </w:pPr>
            <w:r>
              <w:t>72</w:t>
            </w:r>
          </w:p>
        </w:tc>
        <w:tc>
          <w:tcPr>
            <w:tcW w:w="1227" w:type="dxa"/>
          </w:tcPr>
          <w:p w14:paraId="3F4D233D" w14:textId="77777777" w:rsidR="00DC7B20" w:rsidRDefault="00DC7B20" w:rsidP="00502F03">
            <w:pPr>
              <w:jc w:val="center"/>
            </w:pPr>
          </w:p>
          <w:p w14:paraId="0D4DB455" w14:textId="77777777" w:rsidR="00DC7B20" w:rsidRDefault="00DC7B20" w:rsidP="00502F03">
            <w:pPr>
              <w:jc w:val="center"/>
            </w:pPr>
            <w:r>
              <w:t>86</w:t>
            </w:r>
          </w:p>
          <w:p w14:paraId="790BCAD6" w14:textId="77777777" w:rsidR="00DC7B20" w:rsidRDefault="00DC7B20" w:rsidP="00502F03">
            <w:pPr>
              <w:jc w:val="center"/>
            </w:pPr>
            <w:r>
              <w:t>14</w:t>
            </w:r>
          </w:p>
          <w:p w14:paraId="54716927" w14:textId="77777777" w:rsidR="00DC7B20" w:rsidRDefault="00DC7B20" w:rsidP="00502F03">
            <w:pPr>
              <w:jc w:val="center"/>
            </w:pPr>
          </w:p>
          <w:p w14:paraId="1DDBEF49" w14:textId="77777777" w:rsidR="00DC7B20" w:rsidRDefault="00DC7B20" w:rsidP="00502F03">
            <w:pPr>
              <w:jc w:val="center"/>
            </w:pPr>
            <w:r>
              <w:t>92</w:t>
            </w:r>
          </w:p>
          <w:p w14:paraId="19778F80" w14:textId="77777777" w:rsidR="00DC7B20" w:rsidRDefault="00DC7B20" w:rsidP="00502F03">
            <w:pPr>
              <w:jc w:val="center"/>
            </w:pPr>
            <w:r>
              <w:t>8</w:t>
            </w:r>
          </w:p>
          <w:p w14:paraId="1AC8DC06" w14:textId="77777777" w:rsidR="00DC7B20" w:rsidRDefault="00DC7B20" w:rsidP="00502F03">
            <w:pPr>
              <w:jc w:val="center"/>
            </w:pPr>
          </w:p>
          <w:p w14:paraId="26AD8056" w14:textId="77777777" w:rsidR="00DC7B20" w:rsidRDefault="00DC7B20" w:rsidP="00502F03">
            <w:pPr>
              <w:jc w:val="center"/>
            </w:pPr>
            <w:r>
              <w:t>57</w:t>
            </w:r>
          </w:p>
          <w:p w14:paraId="692138E2" w14:textId="77777777" w:rsidR="00DC7B20" w:rsidRDefault="00DC7B20" w:rsidP="00502F03">
            <w:pPr>
              <w:jc w:val="center"/>
            </w:pPr>
            <w:r>
              <w:t>43</w:t>
            </w:r>
          </w:p>
          <w:p w14:paraId="3A90278B" w14:textId="77777777" w:rsidR="00DC7B20" w:rsidRDefault="00DC7B20" w:rsidP="00502F03">
            <w:pPr>
              <w:jc w:val="center"/>
            </w:pPr>
          </w:p>
          <w:p w14:paraId="4749D97C" w14:textId="77777777" w:rsidR="00DC7B20" w:rsidRPr="004D2D42" w:rsidRDefault="00DC7B20" w:rsidP="00502F03">
            <w:pPr>
              <w:jc w:val="center"/>
              <w:rPr>
                <w:vertAlign w:val="superscript"/>
              </w:rPr>
            </w:pPr>
            <w:r>
              <w:t>43</w:t>
            </w:r>
            <w:r>
              <w:rPr>
                <w:vertAlign w:val="superscript"/>
              </w:rPr>
              <w:t>a</w:t>
            </w:r>
          </w:p>
          <w:p w14:paraId="772949A7" w14:textId="77777777" w:rsidR="00DC7B20" w:rsidRPr="004D2D42" w:rsidRDefault="00DC7B20" w:rsidP="00502F03">
            <w:pPr>
              <w:jc w:val="center"/>
              <w:rPr>
                <w:vertAlign w:val="superscript"/>
              </w:rPr>
            </w:pPr>
            <w:r>
              <w:t>57</w:t>
            </w:r>
            <w:r>
              <w:rPr>
                <w:vertAlign w:val="superscript"/>
              </w:rPr>
              <w:t>a</w:t>
            </w:r>
          </w:p>
          <w:p w14:paraId="05FB832F" w14:textId="77777777" w:rsidR="00DC7B20" w:rsidRDefault="00DC7B20" w:rsidP="00502F03">
            <w:pPr>
              <w:jc w:val="center"/>
            </w:pPr>
          </w:p>
          <w:p w14:paraId="1CE44AC3" w14:textId="77777777" w:rsidR="00DC7B20" w:rsidRDefault="00DC7B20" w:rsidP="00502F03">
            <w:pPr>
              <w:jc w:val="center"/>
            </w:pPr>
            <w:r>
              <w:t>96</w:t>
            </w:r>
          </w:p>
          <w:p w14:paraId="7D14E684" w14:textId="77777777" w:rsidR="00DC7B20" w:rsidRDefault="00DC7B20" w:rsidP="00502F03">
            <w:pPr>
              <w:jc w:val="center"/>
            </w:pPr>
            <w:r>
              <w:t>4</w:t>
            </w:r>
          </w:p>
          <w:p w14:paraId="25DC4154" w14:textId="77777777" w:rsidR="00DC7B20" w:rsidRDefault="00DC7B20" w:rsidP="00502F03">
            <w:pPr>
              <w:jc w:val="center"/>
            </w:pPr>
          </w:p>
          <w:p w14:paraId="0DC2F23C" w14:textId="77777777" w:rsidR="00DC7B20" w:rsidRDefault="00DC7B20" w:rsidP="00502F03">
            <w:pPr>
              <w:jc w:val="center"/>
            </w:pPr>
            <w:r>
              <w:t>90</w:t>
            </w:r>
          </w:p>
          <w:p w14:paraId="0AD39C8D" w14:textId="77777777" w:rsidR="00DC7B20" w:rsidRDefault="00DC7B20" w:rsidP="00502F03">
            <w:pPr>
              <w:jc w:val="center"/>
            </w:pPr>
            <w:r>
              <w:t>10</w:t>
            </w:r>
          </w:p>
          <w:p w14:paraId="73297BE6" w14:textId="77777777" w:rsidR="00DC7B20" w:rsidRDefault="00DC7B20" w:rsidP="00502F03">
            <w:pPr>
              <w:jc w:val="center"/>
            </w:pPr>
          </w:p>
          <w:p w14:paraId="19832CFB" w14:textId="77777777" w:rsidR="00DC7B20" w:rsidRDefault="00DC7B20" w:rsidP="00502F03">
            <w:pPr>
              <w:jc w:val="center"/>
            </w:pPr>
            <w:r>
              <w:t>91</w:t>
            </w:r>
          </w:p>
          <w:p w14:paraId="58614790" w14:textId="77777777" w:rsidR="00DC7B20" w:rsidRDefault="00DC7B20" w:rsidP="00502F03">
            <w:pPr>
              <w:jc w:val="center"/>
            </w:pPr>
            <w:r>
              <w:t>9</w:t>
            </w:r>
          </w:p>
          <w:p w14:paraId="270349DD" w14:textId="77777777" w:rsidR="00DC7B20" w:rsidRDefault="00DC7B20" w:rsidP="00502F03">
            <w:pPr>
              <w:jc w:val="center"/>
            </w:pPr>
          </w:p>
          <w:p w14:paraId="44356200" w14:textId="77777777" w:rsidR="00DC7B20" w:rsidRDefault="00DC7B20" w:rsidP="00502F03">
            <w:pPr>
              <w:jc w:val="center"/>
            </w:pPr>
            <w:r>
              <w:t>26</w:t>
            </w:r>
          </w:p>
          <w:p w14:paraId="4EFD751D" w14:textId="77777777" w:rsidR="00DC7B20" w:rsidRDefault="00DC7B20" w:rsidP="00502F03">
            <w:pPr>
              <w:jc w:val="center"/>
            </w:pPr>
            <w:r>
              <w:t>74</w:t>
            </w:r>
          </w:p>
        </w:tc>
      </w:tr>
    </w:tbl>
    <w:p w14:paraId="6C7043D2" w14:textId="77777777" w:rsidR="00DC7B20" w:rsidRDefault="00DC7B20" w:rsidP="00DC7B20">
      <w:r>
        <w:rPr>
          <w:vertAlign w:val="superscript"/>
        </w:rPr>
        <w:t>a</w:t>
      </w:r>
      <w:r>
        <w:t>p &lt; 0.01</w:t>
      </w:r>
    </w:p>
    <w:p w14:paraId="29E6CA66" w14:textId="77777777" w:rsidR="00DC7B20" w:rsidRPr="004D2D42" w:rsidRDefault="00DC7B20" w:rsidP="00DC7B20"/>
    <w:p w14:paraId="15EF6F51" w14:textId="7D0C5685" w:rsidR="00DC7B20" w:rsidRDefault="00DC7B20" w:rsidP="00DC7B20">
      <w:r>
        <w:t xml:space="preserve">The NSW Admitted Patient Data Collection contains records for all hospitalisations in NSW from 2000 to 2014, including admissions of participants who were not permanent residents of this state. However, because there is low migration between states, the </w:t>
      </w:r>
      <w:r w:rsidR="00A125E4">
        <w:t>percentage</w:t>
      </w:r>
      <w:r>
        <w:t xml:space="preserve"> of </w:t>
      </w:r>
      <w:r>
        <w:lastRenderedPageBreak/>
        <w:t xml:space="preserve">hospital admissions in NSW by non-residents of NSW is low. For each participant, a hospital cost was determined for every admission using the AR-DRG code from the hospital record and matching it to the average cost of that AR-DRG from the NHCDC Public Hospitals Cost Report 2012-2013, Round 17. Then hospital cost (in 2012-13 Australian dollars) for every admission were summed to obtain the annual cost for each person. The average annual hospital cost was determined at each age and group. </w:t>
      </w:r>
    </w:p>
    <w:p w14:paraId="1D8E3C1D" w14:textId="77777777" w:rsidR="00DC7B20" w:rsidRDefault="00DC7B20" w:rsidP="00DC7B20"/>
    <w:p w14:paraId="74A4D529" w14:textId="77777777" w:rsidR="00DC7B20" w:rsidRDefault="00DC7B20" w:rsidP="00DC7B20">
      <w:r>
        <w:t>The mean hospital cost (in 2012-13 Australian dollars) for each participant for 2012 to 2013 was calculated as follows:</w:t>
      </w:r>
    </w:p>
    <w:p w14:paraId="729281AC" w14:textId="77777777" w:rsidR="00DC7B20" w:rsidRPr="00140DE3" w:rsidRDefault="00DC7B20" w:rsidP="00DC7B20">
      <w:pPr>
        <w:jc w:val="center"/>
      </w:pPr>
      <m:oMathPara>
        <m:oMath>
          <m:r>
            <m:rPr>
              <m:nor/>
            </m:rPr>
            <m:t>Mean hospital cost</m:t>
          </m:r>
          <m:r>
            <m:rPr>
              <m:nor/>
            </m:rPr>
            <w:rPr>
              <w:rFonts w:ascii="Cambria Math"/>
            </w:rPr>
            <m:t xml:space="preserve"> </m:t>
          </m:r>
          <m:r>
            <m:rPr>
              <m:nor/>
            </m:rPr>
            <m:t>(by group)</m:t>
          </m:r>
          <m:r>
            <m:rPr>
              <m:nor/>
            </m:rPr>
            <w:rPr>
              <w:rFonts w:ascii="Cambria Math"/>
            </w:rPr>
            <m:t xml:space="preserve"> </m:t>
          </m:r>
          <m:r>
            <m:rPr>
              <m:nor/>
            </m:rPr>
            <m:t>=</m:t>
          </m:r>
          <m:r>
            <m:rPr>
              <m:nor/>
            </m:rPr>
            <w:rPr>
              <w:rFonts w:ascii="Cambria Math"/>
            </w:rPr>
            <m:t xml:space="preserve"> </m:t>
          </m:r>
          <m:f>
            <m:fPr>
              <m:ctrlPr>
                <w:rPr>
                  <w:rFonts w:ascii="Cambria Math" w:hAnsi="Cambria Math"/>
                  <w:i/>
                </w:rPr>
              </m:ctrlPr>
            </m:fPr>
            <m:num>
              <m:r>
                <m:rPr>
                  <m:nor/>
                </m:rPr>
                <m:t>Sum of hospital cost</m:t>
              </m:r>
              <m:r>
                <m:rPr>
                  <m:nor/>
                </m:rPr>
                <w:rPr>
                  <w:rFonts w:ascii="Cambria Math"/>
                </w:rPr>
                <m:t xml:space="preserve"> </m:t>
              </m:r>
              <m:r>
                <m:rPr>
                  <m:nor/>
                </m:rPr>
                <m:t>for all participants in a group</m:t>
              </m:r>
            </m:num>
            <m:den>
              <m:r>
                <m:rPr>
                  <m:nor/>
                </m:rPr>
                <m:t>Number of participants in a group</m:t>
              </m:r>
            </m:den>
          </m:f>
        </m:oMath>
      </m:oMathPara>
    </w:p>
    <w:p w14:paraId="1B391937" w14:textId="77777777" w:rsidR="00DC7B20" w:rsidRDefault="00DC7B20" w:rsidP="00DC3F65"/>
    <w:p w14:paraId="0DC1F7A6" w14:textId="77777777" w:rsidR="00FD61C8" w:rsidRDefault="00FD61C8" w:rsidP="00DC3F65"/>
    <w:p w14:paraId="65465B11" w14:textId="57208B1E" w:rsidR="00FD61C8" w:rsidRDefault="00FD61C8">
      <w:pPr>
        <w:spacing w:before="0" w:after="0" w:line="240" w:lineRule="auto"/>
        <w:jc w:val="left"/>
      </w:pPr>
      <w:r>
        <w:br w:type="page"/>
      </w:r>
    </w:p>
    <w:p w14:paraId="6BA958D3" w14:textId="0413CC33" w:rsidR="00FD61C8" w:rsidRPr="00DF2629" w:rsidRDefault="00FD61C8" w:rsidP="00FD61C8">
      <w:pPr>
        <w:pStyle w:val="Heading1"/>
      </w:pPr>
      <w:bookmarkStart w:id="652" w:name="_Toc446584377"/>
      <w:bookmarkStart w:id="653" w:name="_Toc446585499"/>
      <w:bookmarkStart w:id="654" w:name="_Toc452371111"/>
      <w:r w:rsidRPr="00DF2629">
        <w:lastRenderedPageBreak/>
        <w:t>Appendix E: Modelling health service use and expenditure by age and health condition</w:t>
      </w:r>
      <w:bookmarkEnd w:id="652"/>
      <w:bookmarkEnd w:id="653"/>
      <w:bookmarkEnd w:id="654"/>
    </w:p>
    <w:p w14:paraId="5AC17C67" w14:textId="36C79497" w:rsidR="00FD61C8" w:rsidRPr="00DF2629" w:rsidRDefault="00FD61C8" w:rsidP="00FD61C8">
      <w:pPr>
        <w:pStyle w:val="Heading2"/>
      </w:pPr>
      <w:bookmarkStart w:id="655" w:name="_Toc446584378"/>
      <w:bookmarkStart w:id="656" w:name="_Toc446585500"/>
      <w:bookmarkStart w:id="657" w:name="_Toc452371112"/>
      <w:r w:rsidRPr="00DF2629">
        <w:t>Medicare Benefits Scheme</w:t>
      </w:r>
      <w:bookmarkEnd w:id="655"/>
      <w:bookmarkEnd w:id="656"/>
      <w:bookmarkEnd w:id="657"/>
    </w:p>
    <w:p w14:paraId="4BCE6F08" w14:textId="77777777" w:rsidR="00FD61C8" w:rsidRPr="00DF2629" w:rsidRDefault="00FD61C8" w:rsidP="00FD61C8">
      <w:r w:rsidRPr="00DF2629">
        <w:t>The graphs for unreferred MBS claims for each group of interest were plotted by age using data for each year of age. As age and group of interest were the strong determinants of MBS claims, the mean number per year were modelled using penalised B-splines separately for each group of interest.</w:t>
      </w:r>
    </w:p>
    <w:p w14:paraId="49866A29" w14:textId="77777777" w:rsidR="00FD61C8" w:rsidRPr="00DF2629" w:rsidRDefault="00FD61C8" w:rsidP="00FD61C8"/>
    <w:p w14:paraId="44A38215" w14:textId="3659F28B" w:rsidR="00FD61C8" w:rsidRPr="00DF2629" w:rsidRDefault="00FD61C8" w:rsidP="00FD61C8">
      <w:r w:rsidRPr="00DF2629">
        <w:t>As the numbers of women needing help with daily tasks were small for the cohorts born in 1989-95 and 1973-78</w:t>
      </w:r>
      <w:r w:rsidR="001F50F9">
        <w:t>,</w:t>
      </w:r>
      <w:r w:rsidRPr="00DF2629">
        <w:t xml:space="preserve"> for this condition (reported in Chapter 3), only the age range 45-90 was considered (Figure 16-1). For all other conditions or groups of interest (all other Chapters), models were fitted for the age range 20-90 (Figures 16-2 to 16-8)</w:t>
      </w:r>
    </w:p>
    <w:p w14:paraId="4FC23BA4" w14:textId="77777777" w:rsidR="00FD61C8" w:rsidRPr="00DF2629" w:rsidRDefault="00FD61C8" w:rsidP="00FD61C8">
      <w:pPr>
        <w:rPr>
          <w:b/>
        </w:rPr>
      </w:pPr>
    </w:p>
    <w:p w14:paraId="6976DE83" w14:textId="77777777" w:rsidR="00FD61C8" w:rsidRPr="00DF2629" w:rsidRDefault="00FD61C8" w:rsidP="00FD61C8">
      <w:pPr>
        <w:rPr>
          <w:b/>
        </w:rPr>
      </w:pPr>
      <w:r w:rsidRPr="00DF2629">
        <w:rPr>
          <w:b/>
        </w:rPr>
        <w:t>Needing help with daily tasks</w:t>
      </w:r>
    </w:p>
    <w:p w14:paraId="104342ED" w14:textId="453BAE49" w:rsidR="00FD61C8" w:rsidRPr="00DF2629" w:rsidRDefault="007D41CE" w:rsidP="00FD61C8">
      <w:pPr>
        <w:keepNext/>
        <w:jc w:val="center"/>
      </w:pPr>
      <w:r>
        <w:rPr>
          <w:noProof/>
          <w:szCs w:val="24"/>
        </w:rPr>
        <w:drawing>
          <wp:inline distT="0" distB="0" distL="0" distR="0" wp14:anchorId="00B6497B" wp14:editId="6E5DBE36">
            <wp:extent cx="4266000" cy="3200400"/>
            <wp:effectExtent l="0" t="0" r="127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7F6B30D2" w14:textId="33BA8528" w:rsidR="00FD61C8" w:rsidRPr="00DF2629" w:rsidRDefault="00FD61C8" w:rsidP="00FD61C8">
      <w:pPr>
        <w:pStyle w:val="Caption"/>
        <w:rPr>
          <w:b w:val="0"/>
          <w:i/>
          <w:szCs w:val="24"/>
        </w:rPr>
      </w:pPr>
      <w:bookmarkStart w:id="658" w:name="_Toc452470044"/>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w:t>
      </w:r>
      <w:r w:rsidR="003D2D66">
        <w:rPr>
          <w:szCs w:val="24"/>
        </w:rPr>
        <w:fldChar w:fldCharType="end"/>
      </w:r>
      <w:r w:rsidRPr="00DF2629">
        <w:rPr>
          <w:szCs w:val="24"/>
        </w:rPr>
        <w:t>: A model of the mean number of unreferred MBS claims made by women who reported needing or not needing help with daily tasks</w:t>
      </w:r>
      <w:r w:rsidR="001F50F9">
        <w:rPr>
          <w:szCs w:val="24"/>
        </w:rPr>
        <w:t>,</w:t>
      </w:r>
      <w:r w:rsidRPr="00DF2629">
        <w:rPr>
          <w:szCs w:val="24"/>
        </w:rPr>
        <w:t xml:space="preserve"> by actual age at survey for the 1946-51 and 1921-26 cohorts.</w:t>
      </w:r>
      <w:bookmarkEnd w:id="658"/>
    </w:p>
    <w:p w14:paraId="4E3CE75E" w14:textId="77777777" w:rsidR="00FD61C8" w:rsidRPr="00DF2629" w:rsidRDefault="00FD61C8" w:rsidP="00FD61C8">
      <w:pPr>
        <w:rPr>
          <w:b/>
        </w:rPr>
      </w:pPr>
    </w:p>
    <w:p w14:paraId="1184DD63" w14:textId="77777777" w:rsidR="00FD61C8" w:rsidRPr="00DF2629" w:rsidRDefault="00FD61C8" w:rsidP="00FD61C8">
      <w:pPr>
        <w:jc w:val="left"/>
        <w:rPr>
          <w:b/>
        </w:rPr>
      </w:pPr>
    </w:p>
    <w:p w14:paraId="312DE972" w14:textId="77777777" w:rsidR="00FD61C8" w:rsidRPr="00DF2629" w:rsidRDefault="00FD61C8" w:rsidP="00FD61C8">
      <w:pPr>
        <w:jc w:val="left"/>
        <w:rPr>
          <w:b/>
        </w:rPr>
      </w:pPr>
    </w:p>
    <w:p w14:paraId="49618305" w14:textId="77777777" w:rsidR="00FD61C8" w:rsidRPr="00DF2629" w:rsidRDefault="00FD61C8" w:rsidP="00FD61C8">
      <w:pPr>
        <w:jc w:val="left"/>
        <w:rPr>
          <w:b/>
        </w:rPr>
      </w:pPr>
    </w:p>
    <w:p w14:paraId="3CEC3108" w14:textId="77777777" w:rsidR="00FD61C8" w:rsidRPr="00DF2629" w:rsidRDefault="00FD61C8" w:rsidP="00FD61C8">
      <w:pPr>
        <w:jc w:val="left"/>
        <w:rPr>
          <w:b/>
        </w:rPr>
      </w:pPr>
      <w:r w:rsidRPr="00DF2629">
        <w:rPr>
          <w:b/>
        </w:rPr>
        <w:lastRenderedPageBreak/>
        <w:t>Obesity</w:t>
      </w:r>
    </w:p>
    <w:p w14:paraId="4C21CE0E" w14:textId="5F79CD96" w:rsidR="00FD61C8" w:rsidRPr="00DF2629" w:rsidRDefault="007F0141" w:rsidP="00FD61C8">
      <w:pPr>
        <w:keepNext/>
        <w:jc w:val="center"/>
      </w:pPr>
      <w:r>
        <w:rPr>
          <w:noProof/>
          <w:szCs w:val="24"/>
        </w:rPr>
        <w:drawing>
          <wp:inline distT="0" distB="0" distL="0" distR="0" wp14:anchorId="2EA97680" wp14:editId="665F9340">
            <wp:extent cx="4312800" cy="3218400"/>
            <wp:effectExtent l="0" t="0" r="0" b="127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312800" cy="3218400"/>
                    </a:xfrm>
                    <a:prstGeom prst="rect">
                      <a:avLst/>
                    </a:prstGeom>
                    <a:noFill/>
                    <a:ln>
                      <a:noFill/>
                    </a:ln>
                  </pic:spPr>
                </pic:pic>
              </a:graphicData>
            </a:graphic>
          </wp:inline>
        </w:drawing>
      </w:r>
    </w:p>
    <w:p w14:paraId="47EADA3C" w14:textId="15930E06" w:rsidR="00FD61C8" w:rsidRPr="00DF2629" w:rsidRDefault="00FD61C8" w:rsidP="00FD61C8">
      <w:pPr>
        <w:pStyle w:val="Caption"/>
        <w:rPr>
          <w:b w:val="0"/>
          <w:i/>
          <w:szCs w:val="24"/>
        </w:rPr>
      </w:pPr>
      <w:bookmarkStart w:id="659" w:name="_Toc452470045"/>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w:t>
      </w:r>
      <w:r w:rsidR="003D2D66">
        <w:rPr>
          <w:szCs w:val="24"/>
        </w:rPr>
        <w:fldChar w:fldCharType="end"/>
      </w:r>
      <w:r w:rsidRPr="00DF2629">
        <w:rPr>
          <w:szCs w:val="24"/>
        </w:rPr>
        <w:t>: A model of the mean number of unreferred MBS claims made by women who are obese or not obese</w:t>
      </w:r>
      <w:r w:rsidR="001F50F9">
        <w:rPr>
          <w:szCs w:val="24"/>
        </w:rPr>
        <w:t>,</w:t>
      </w:r>
      <w:r w:rsidRPr="00DF2629">
        <w:rPr>
          <w:szCs w:val="24"/>
        </w:rPr>
        <w:t xml:space="preserve"> by actual age at survey for the 1973-78, 1946-51, and 1921-26 cohorts.</w:t>
      </w:r>
      <w:bookmarkEnd w:id="659"/>
    </w:p>
    <w:p w14:paraId="17C2FFE6" w14:textId="77777777" w:rsidR="00FD61C8" w:rsidRPr="00DF2629" w:rsidRDefault="00FD61C8" w:rsidP="00FD61C8">
      <w:pPr>
        <w:rPr>
          <w:b/>
        </w:rPr>
      </w:pPr>
    </w:p>
    <w:p w14:paraId="2EDFD4B3" w14:textId="77777777" w:rsidR="00FD61C8" w:rsidRPr="00DF2629" w:rsidRDefault="00FD61C8" w:rsidP="00FD61C8">
      <w:pPr>
        <w:rPr>
          <w:b/>
        </w:rPr>
      </w:pPr>
      <w:r w:rsidRPr="00DF2629">
        <w:rPr>
          <w:b/>
        </w:rPr>
        <w:t>Tobacco use</w:t>
      </w:r>
    </w:p>
    <w:p w14:paraId="5BEFAF11" w14:textId="458DA508" w:rsidR="00FD61C8" w:rsidRPr="00DF2629" w:rsidRDefault="00A1209B" w:rsidP="00FD61C8">
      <w:pPr>
        <w:keepNext/>
        <w:jc w:val="center"/>
      </w:pPr>
      <w:r>
        <w:rPr>
          <w:noProof/>
          <w:szCs w:val="24"/>
        </w:rPr>
        <w:drawing>
          <wp:inline distT="0" distB="0" distL="0" distR="0" wp14:anchorId="18287DED" wp14:editId="6BAF817C">
            <wp:extent cx="4266000" cy="3200400"/>
            <wp:effectExtent l="0" t="0" r="127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151C096D" w14:textId="458DC263" w:rsidR="00FD61C8" w:rsidRPr="00DF2629" w:rsidRDefault="00FD61C8" w:rsidP="00FD61C8">
      <w:pPr>
        <w:pStyle w:val="Caption"/>
        <w:rPr>
          <w:b w:val="0"/>
          <w:i/>
          <w:szCs w:val="24"/>
        </w:rPr>
      </w:pPr>
      <w:bookmarkStart w:id="660" w:name="_Toc452470046"/>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3</w:t>
      </w:r>
      <w:r w:rsidR="003D2D66">
        <w:rPr>
          <w:szCs w:val="24"/>
        </w:rPr>
        <w:fldChar w:fldCharType="end"/>
      </w:r>
      <w:r w:rsidRPr="00DF2629">
        <w:rPr>
          <w:szCs w:val="24"/>
        </w:rPr>
        <w:t>: A model of the mean number of unreferred MBS claims made by women who are smokers or not current smokers</w:t>
      </w:r>
      <w:r w:rsidR="001F50F9">
        <w:rPr>
          <w:szCs w:val="24"/>
        </w:rPr>
        <w:t>,</w:t>
      </w:r>
      <w:r w:rsidRPr="00DF2629">
        <w:rPr>
          <w:szCs w:val="24"/>
        </w:rPr>
        <w:t xml:space="preserve"> by actual age at survey for the 1973-78, 1946-51, and 1921-26 cohorts.</w:t>
      </w:r>
      <w:bookmarkEnd w:id="660"/>
    </w:p>
    <w:p w14:paraId="6FA263CD" w14:textId="77777777" w:rsidR="00FD61C8" w:rsidRPr="00DF2629" w:rsidRDefault="00FD61C8" w:rsidP="00FD61C8">
      <w:pPr>
        <w:jc w:val="left"/>
        <w:rPr>
          <w:b/>
        </w:rPr>
      </w:pPr>
      <w:r w:rsidRPr="00DF2629">
        <w:rPr>
          <w:b/>
        </w:rPr>
        <w:lastRenderedPageBreak/>
        <w:t>Mental health</w:t>
      </w:r>
    </w:p>
    <w:p w14:paraId="43DB9B12" w14:textId="137766D5" w:rsidR="00FD61C8" w:rsidRPr="00DF2629" w:rsidRDefault="000B008F" w:rsidP="00FD61C8">
      <w:pPr>
        <w:keepNext/>
        <w:jc w:val="center"/>
      </w:pPr>
      <w:r>
        <w:rPr>
          <w:noProof/>
          <w:szCs w:val="24"/>
        </w:rPr>
        <w:drawing>
          <wp:inline distT="0" distB="0" distL="0" distR="0" wp14:anchorId="2F4763DA" wp14:editId="739945B0">
            <wp:extent cx="4266000" cy="3200400"/>
            <wp:effectExtent l="0" t="0" r="127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5AD8D515" w14:textId="6A67315F" w:rsidR="00FD61C8" w:rsidRPr="00DF2629" w:rsidRDefault="00FD61C8" w:rsidP="00FD61C8">
      <w:pPr>
        <w:pStyle w:val="Caption"/>
        <w:rPr>
          <w:b w:val="0"/>
          <w:i/>
          <w:szCs w:val="24"/>
        </w:rPr>
      </w:pPr>
      <w:bookmarkStart w:id="661" w:name="_Toc452470047"/>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4</w:t>
      </w:r>
      <w:r w:rsidR="003D2D66">
        <w:rPr>
          <w:szCs w:val="24"/>
        </w:rPr>
        <w:fldChar w:fldCharType="end"/>
      </w:r>
      <w:r w:rsidRPr="00DF2629">
        <w:rPr>
          <w:szCs w:val="24"/>
        </w:rPr>
        <w:t>: A model of the mean number of unreferred MBS claims made by women who do or do not have psychological distress</w:t>
      </w:r>
      <w:r w:rsidR="001F50F9">
        <w:rPr>
          <w:szCs w:val="24"/>
        </w:rPr>
        <w:t>,</w:t>
      </w:r>
      <w:r w:rsidRPr="00DF2629">
        <w:rPr>
          <w:szCs w:val="24"/>
        </w:rPr>
        <w:t xml:space="preserve"> by actual age at survey for the 1973-78, 1946-51, and 1921-26 cohorts.</w:t>
      </w:r>
      <w:bookmarkEnd w:id="661"/>
    </w:p>
    <w:p w14:paraId="4B7374C6" w14:textId="77777777" w:rsidR="00FD61C8" w:rsidRPr="00DF2629" w:rsidRDefault="00FD61C8" w:rsidP="00FD61C8">
      <w:pPr>
        <w:rPr>
          <w:b/>
        </w:rPr>
      </w:pPr>
    </w:p>
    <w:p w14:paraId="2753AA38" w14:textId="77777777" w:rsidR="00FD61C8" w:rsidRPr="00DF2629" w:rsidRDefault="00FD61C8" w:rsidP="00FD61C8">
      <w:pPr>
        <w:rPr>
          <w:b/>
        </w:rPr>
      </w:pPr>
      <w:r w:rsidRPr="00DF2629">
        <w:rPr>
          <w:b/>
        </w:rPr>
        <w:t>Highest educational attainment</w:t>
      </w:r>
    </w:p>
    <w:p w14:paraId="4FB5FB76" w14:textId="518D0C02" w:rsidR="00FD61C8" w:rsidRPr="00DF2629" w:rsidRDefault="00237D4A" w:rsidP="00FD61C8">
      <w:pPr>
        <w:keepNext/>
        <w:jc w:val="center"/>
      </w:pPr>
      <w:r>
        <w:rPr>
          <w:noProof/>
          <w:szCs w:val="24"/>
        </w:rPr>
        <w:drawing>
          <wp:inline distT="0" distB="0" distL="0" distR="0" wp14:anchorId="788D406B" wp14:editId="580786E5">
            <wp:extent cx="4266000" cy="3200400"/>
            <wp:effectExtent l="0" t="0" r="127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137CC4E6" w14:textId="13DDE873" w:rsidR="00FD61C8" w:rsidRPr="00DF2629" w:rsidRDefault="00FD61C8" w:rsidP="00FD61C8">
      <w:pPr>
        <w:pStyle w:val="Caption"/>
        <w:rPr>
          <w:b w:val="0"/>
          <w:i/>
          <w:szCs w:val="24"/>
        </w:rPr>
      </w:pPr>
      <w:bookmarkStart w:id="662" w:name="_Toc452470048"/>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5</w:t>
      </w:r>
      <w:r w:rsidR="003D2D66">
        <w:rPr>
          <w:szCs w:val="24"/>
        </w:rPr>
        <w:fldChar w:fldCharType="end"/>
      </w:r>
      <w:r w:rsidRPr="00DF2629">
        <w:rPr>
          <w:szCs w:val="24"/>
        </w:rPr>
        <w:t>: A model of the mean number of unreferred MBS claims made by women who do or do not have a university education</w:t>
      </w:r>
      <w:r w:rsidR="001F50F9">
        <w:rPr>
          <w:szCs w:val="24"/>
        </w:rPr>
        <w:t>,</w:t>
      </w:r>
      <w:r w:rsidRPr="00DF2629">
        <w:rPr>
          <w:szCs w:val="24"/>
        </w:rPr>
        <w:t xml:space="preserve"> by actual age at survey for the 1973-78, 1946-51, and 1921-26 cohorts.</w:t>
      </w:r>
      <w:bookmarkEnd w:id="662"/>
    </w:p>
    <w:p w14:paraId="349A55AA" w14:textId="77777777" w:rsidR="00FD61C8" w:rsidRPr="00DF2629" w:rsidRDefault="00FD61C8" w:rsidP="00FD61C8">
      <w:pPr>
        <w:jc w:val="left"/>
        <w:rPr>
          <w:b/>
        </w:rPr>
      </w:pPr>
      <w:r w:rsidRPr="00DF2629">
        <w:rPr>
          <w:b/>
        </w:rPr>
        <w:lastRenderedPageBreak/>
        <w:t>Ability to manage on income</w:t>
      </w:r>
    </w:p>
    <w:p w14:paraId="1FD537BF" w14:textId="56BF95AF" w:rsidR="00FD61C8" w:rsidRPr="00DF2629" w:rsidRDefault="00B11BCF" w:rsidP="00FD61C8">
      <w:pPr>
        <w:keepNext/>
        <w:jc w:val="center"/>
      </w:pPr>
      <w:r>
        <w:rPr>
          <w:noProof/>
          <w:szCs w:val="24"/>
        </w:rPr>
        <w:drawing>
          <wp:inline distT="0" distB="0" distL="0" distR="0" wp14:anchorId="16C46746" wp14:editId="53842CF2">
            <wp:extent cx="4266000" cy="3200400"/>
            <wp:effectExtent l="0" t="0" r="127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51C85DD2" w14:textId="432B3C93" w:rsidR="00FD61C8" w:rsidRPr="00DF2629" w:rsidRDefault="00FD61C8" w:rsidP="00FD61C8">
      <w:pPr>
        <w:pStyle w:val="Caption"/>
        <w:rPr>
          <w:b w:val="0"/>
          <w:i/>
          <w:szCs w:val="24"/>
        </w:rPr>
      </w:pPr>
      <w:bookmarkStart w:id="663" w:name="_Toc452470049"/>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6</w:t>
      </w:r>
      <w:r w:rsidR="003D2D66">
        <w:rPr>
          <w:szCs w:val="24"/>
        </w:rPr>
        <w:fldChar w:fldCharType="end"/>
      </w:r>
      <w:r w:rsidRPr="00DF2629">
        <w:rPr>
          <w:szCs w:val="24"/>
        </w:rPr>
        <w:t>: A model of the mean number of unreferred MBS claims made by women who found it easier or difficult to manage on income</w:t>
      </w:r>
      <w:r w:rsidR="001F50F9">
        <w:rPr>
          <w:szCs w:val="24"/>
        </w:rPr>
        <w:t>,</w:t>
      </w:r>
      <w:r w:rsidRPr="00DF2629">
        <w:rPr>
          <w:szCs w:val="24"/>
        </w:rPr>
        <w:t xml:space="preserve"> by actual age at survey for the 1973-78, 1946-51, and 1921-26 cohorts.</w:t>
      </w:r>
      <w:bookmarkEnd w:id="663"/>
    </w:p>
    <w:p w14:paraId="0EC42D6A" w14:textId="77777777" w:rsidR="00FD61C8" w:rsidRPr="00DF2629" w:rsidRDefault="00FD61C8" w:rsidP="00FD61C8">
      <w:pPr>
        <w:rPr>
          <w:b/>
        </w:rPr>
      </w:pPr>
    </w:p>
    <w:p w14:paraId="170EF31C" w14:textId="77777777" w:rsidR="00FD61C8" w:rsidRPr="00DF2629" w:rsidRDefault="00FD61C8" w:rsidP="00FD61C8">
      <w:pPr>
        <w:rPr>
          <w:b/>
        </w:rPr>
      </w:pPr>
      <w:r w:rsidRPr="00DF2629">
        <w:rPr>
          <w:b/>
        </w:rPr>
        <w:t>Marital status</w:t>
      </w:r>
    </w:p>
    <w:p w14:paraId="3391241B" w14:textId="1F78DBA6" w:rsidR="00FD61C8" w:rsidRPr="00DF2629" w:rsidRDefault="00955E88" w:rsidP="00FD61C8">
      <w:pPr>
        <w:keepNext/>
        <w:jc w:val="center"/>
      </w:pPr>
      <w:r>
        <w:rPr>
          <w:noProof/>
          <w:szCs w:val="24"/>
        </w:rPr>
        <w:drawing>
          <wp:inline distT="0" distB="0" distL="0" distR="0" wp14:anchorId="4EDC9A88" wp14:editId="209C9691">
            <wp:extent cx="4266000" cy="3200400"/>
            <wp:effectExtent l="0" t="0" r="127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6222FCB8" w14:textId="222BD208" w:rsidR="00FD61C8" w:rsidRPr="00DF2629" w:rsidRDefault="00FD61C8" w:rsidP="00FD61C8">
      <w:pPr>
        <w:pStyle w:val="Caption"/>
        <w:rPr>
          <w:b w:val="0"/>
          <w:i/>
          <w:szCs w:val="24"/>
        </w:rPr>
      </w:pPr>
      <w:bookmarkStart w:id="664" w:name="_Toc452470050"/>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7</w:t>
      </w:r>
      <w:r w:rsidR="003D2D66">
        <w:rPr>
          <w:szCs w:val="24"/>
        </w:rPr>
        <w:fldChar w:fldCharType="end"/>
      </w:r>
      <w:r w:rsidRPr="00DF2629">
        <w:rPr>
          <w:szCs w:val="24"/>
        </w:rPr>
        <w:t>: A model of the mean number of u</w:t>
      </w:r>
      <w:r w:rsidR="005033F8">
        <w:rPr>
          <w:szCs w:val="24"/>
        </w:rPr>
        <w:t>nreferred MBS claims</w:t>
      </w:r>
      <w:r w:rsidRPr="00DF2629">
        <w:rPr>
          <w:szCs w:val="24"/>
        </w:rPr>
        <w:t xml:space="preserve"> made by women who have a partner or are unpartnered</w:t>
      </w:r>
      <w:r w:rsidR="001F50F9">
        <w:rPr>
          <w:szCs w:val="24"/>
        </w:rPr>
        <w:t>,</w:t>
      </w:r>
      <w:r w:rsidRPr="00DF2629">
        <w:rPr>
          <w:szCs w:val="24"/>
        </w:rPr>
        <w:t xml:space="preserve"> by actual age at survey for the 1973-78, 1946-51, and 1921-26 cohorts.</w:t>
      </w:r>
      <w:bookmarkEnd w:id="664"/>
    </w:p>
    <w:p w14:paraId="734601AC" w14:textId="77777777" w:rsidR="00FD61C8" w:rsidRPr="00DF2629" w:rsidRDefault="00FD61C8" w:rsidP="00FD61C8">
      <w:pPr>
        <w:jc w:val="left"/>
        <w:rPr>
          <w:b/>
        </w:rPr>
      </w:pPr>
      <w:r w:rsidRPr="00DF2629">
        <w:rPr>
          <w:b/>
        </w:rPr>
        <w:lastRenderedPageBreak/>
        <w:t>Area of residence</w:t>
      </w:r>
    </w:p>
    <w:p w14:paraId="5FBB13BA" w14:textId="456A11F4" w:rsidR="00FD61C8" w:rsidRPr="00DF2629" w:rsidRDefault="00D73164" w:rsidP="00FD61C8">
      <w:pPr>
        <w:keepNext/>
        <w:jc w:val="center"/>
      </w:pPr>
      <w:r>
        <w:rPr>
          <w:noProof/>
          <w:szCs w:val="24"/>
        </w:rPr>
        <w:drawing>
          <wp:inline distT="0" distB="0" distL="0" distR="0" wp14:anchorId="2D17CA28" wp14:editId="4CA9F4C0">
            <wp:extent cx="4878000" cy="36576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878000" cy="3657600"/>
                    </a:xfrm>
                    <a:prstGeom prst="rect">
                      <a:avLst/>
                    </a:prstGeom>
                    <a:noFill/>
                    <a:ln>
                      <a:noFill/>
                    </a:ln>
                  </pic:spPr>
                </pic:pic>
              </a:graphicData>
            </a:graphic>
          </wp:inline>
        </w:drawing>
      </w:r>
    </w:p>
    <w:p w14:paraId="26F0A44F" w14:textId="1C3AC815" w:rsidR="00FD61C8" w:rsidRPr="00DF2629" w:rsidRDefault="00FD61C8" w:rsidP="00FD61C8">
      <w:pPr>
        <w:pStyle w:val="Caption"/>
        <w:rPr>
          <w:b w:val="0"/>
          <w:i/>
          <w:szCs w:val="24"/>
        </w:rPr>
      </w:pPr>
      <w:bookmarkStart w:id="665" w:name="_Toc452470051"/>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8</w:t>
      </w:r>
      <w:r w:rsidR="003D2D66">
        <w:rPr>
          <w:szCs w:val="24"/>
        </w:rPr>
        <w:fldChar w:fldCharType="end"/>
      </w:r>
      <w:r w:rsidRPr="00DF2629">
        <w:rPr>
          <w:szCs w:val="24"/>
        </w:rPr>
        <w:t>: A model of the mean number of unreferred MBS claims made by women who live in a major city or in a regional/remote area by actual age at survey for the 1973-78, 1946-51, and 1921-26 cohorts.</w:t>
      </w:r>
      <w:bookmarkEnd w:id="665"/>
    </w:p>
    <w:p w14:paraId="78DC2717" w14:textId="77777777" w:rsidR="00FD61C8" w:rsidRPr="00DF2629" w:rsidRDefault="00FD61C8" w:rsidP="00FD61C8">
      <w:pPr>
        <w:rPr>
          <w:b/>
        </w:rPr>
      </w:pPr>
    </w:p>
    <w:p w14:paraId="30D486A2" w14:textId="38D000D2" w:rsidR="00FD61C8" w:rsidRPr="00DF2629" w:rsidRDefault="00FD61C8" w:rsidP="00FD61C8">
      <w:r w:rsidRPr="00DF2629">
        <w:t xml:space="preserve">To calculate the mean MBS cost, the average cost of MBS services (including the scheduled fee set by the Commonwealth Government and patient co-payment) in 2014 (in 2014 Australian dollars) was obtained from the Department of Human Services statistical reporting database </w:t>
      </w:r>
      <w:r w:rsidR="00870399">
        <w:fldChar w:fldCharType="begin"/>
      </w:r>
      <w:r w:rsidR="007F3AAA">
        <w:instrText xml:space="preserve"> ADDIN EN.CITE &lt;EndNote&gt;&lt;Cite ExcludeAuth="1"&gt;&lt;Year&gt;2016&lt;/Year&gt;&lt;RecNum&gt;128&lt;/RecNum&gt;&lt;DisplayText&gt;(Medicare Group Reports, 2016)&lt;/DisplayText&gt;&lt;record&gt;&lt;rec-number&gt;128&lt;/rec-number&gt;&lt;foreign-keys&gt;&lt;key app="EN" db-id="0zaxfzw0nszf5ae2xx05fzzowfpdapapwt0v" timestamp="1456792638"&gt;128&lt;/key&gt;&lt;/foreign-keys&gt;&lt;ref-type name="Online Database"&gt;45&lt;/ref-type&gt;&lt;contributors&gt;&lt;/contributors&gt;&lt;titles&gt;&lt;title&gt;Medicare Group Reports&lt;/title&gt;&lt;/titles&gt;&lt;dates&gt;&lt;year&gt;2016&lt;/year&gt;&lt;pub-dates&gt;&lt;date&gt;24 March 2016&lt;/date&gt;&lt;/pub-dates&gt;&lt;/dates&gt;&lt;pub-location&gt;Canberra&lt;/pub-location&gt;&lt;publisher&gt;Australian Government&lt;/publisher&gt;&lt;urls&gt;&lt;related-urls&gt;&lt;url&gt;http://medicarestatistics.humanservices.gov.au/statistics/mbs_group.jsp&lt;/url&gt;&lt;/related-urls&gt;&lt;/urls&gt;&lt;remote-database-name&gt;MBS Group Statistics Reports&lt;/remote-database-name&gt;&lt;remote-database-provider&gt;Department of Human Services&lt;/remote-database-provider&gt;&lt;/record&gt;&lt;/Cite&gt;&lt;/EndNote&gt;</w:instrText>
      </w:r>
      <w:r w:rsidR="00870399">
        <w:fldChar w:fldCharType="separate"/>
      </w:r>
      <w:r w:rsidR="007F3AAA">
        <w:rPr>
          <w:noProof/>
        </w:rPr>
        <w:t>(</w:t>
      </w:r>
      <w:hyperlink w:anchor="_ENREF_129" w:tooltip=", 2016 #128" w:history="1">
        <w:r w:rsidR="001731F3">
          <w:rPr>
            <w:noProof/>
          </w:rPr>
          <w:t>Medicare Group Reports, 2016</w:t>
        </w:r>
      </w:hyperlink>
      <w:r w:rsidR="007F3AAA">
        <w:rPr>
          <w:noProof/>
        </w:rPr>
        <w:t>)</w:t>
      </w:r>
      <w:r w:rsidR="00870399">
        <w:fldChar w:fldCharType="end"/>
      </w:r>
      <w:r w:rsidRPr="00DF2629">
        <w:t xml:space="preserve"> and was reported to be $48.80</w:t>
      </w:r>
      <w:r w:rsidR="001F50F9">
        <w:t xml:space="preserve"> per visit</w:t>
      </w:r>
      <w:r w:rsidRPr="00DF2629">
        <w:t>. The limitation of reporting MBS expenditure is that the effect of general inflation and health inflation are not accounted for.</w:t>
      </w:r>
    </w:p>
    <w:p w14:paraId="643DB045" w14:textId="77777777" w:rsidR="00FD61C8" w:rsidRPr="00DF2629" w:rsidRDefault="00FD61C8" w:rsidP="00FD61C8"/>
    <w:p w14:paraId="2DA0227B" w14:textId="77777777" w:rsidR="00FD61C8" w:rsidRPr="00DF2629" w:rsidRDefault="00FD61C8" w:rsidP="00FD61C8">
      <w:r w:rsidRPr="00DF2629">
        <w:t>The total MBS cost (in 2014 Australian dollars) for each participant for every year from 1996 to 2013 was calculated by multiplying the age estimates for mean MBS claims by $48.80 (in 2014 Australian dollars) using the models shown in Figures 16-1 to 16-8.</w:t>
      </w:r>
    </w:p>
    <w:p w14:paraId="7357933C" w14:textId="77777777" w:rsidR="00FD61C8" w:rsidRPr="00DF2629" w:rsidRDefault="00FD61C8" w:rsidP="00FD61C8"/>
    <w:p w14:paraId="01B85ABD" w14:textId="459842DF" w:rsidR="00FD61C8" w:rsidRPr="00DF2629" w:rsidRDefault="00FD61C8" w:rsidP="00FD61C8">
      <w:pPr>
        <w:pStyle w:val="Heading2"/>
      </w:pPr>
      <w:bookmarkStart w:id="666" w:name="_Toc446584379"/>
      <w:bookmarkStart w:id="667" w:name="_Toc446585501"/>
      <w:bookmarkStart w:id="668" w:name="_Toc452371113"/>
      <w:r w:rsidRPr="00DF2629">
        <w:t>Pharmaceutical Benefits Scheme</w:t>
      </w:r>
      <w:bookmarkEnd w:id="666"/>
      <w:bookmarkEnd w:id="667"/>
      <w:bookmarkEnd w:id="668"/>
    </w:p>
    <w:p w14:paraId="187DB48B" w14:textId="1265F14D" w:rsidR="00FD61C8" w:rsidRPr="00DF2629" w:rsidRDefault="00FD61C8" w:rsidP="00FD61C8">
      <w:r w:rsidRPr="00DF2629">
        <w:t>PBS data on all claims and costs were only</w:t>
      </w:r>
      <w:r w:rsidR="00890BB7">
        <w:t xml:space="preserve"> available for 2012-13, which co</w:t>
      </w:r>
      <w:r w:rsidRPr="00DF2629">
        <w:t>vered a narrow age range. Consequently, the models (penalised B-splines) for the groups defined by need for help with daily tasks were based on women from age 62 and for the other groups, for ages from 34 (Figures 16-9 to 16-24).</w:t>
      </w:r>
    </w:p>
    <w:p w14:paraId="123652FF" w14:textId="77777777" w:rsidR="00FD61C8" w:rsidRPr="00DF2629" w:rsidRDefault="00FD61C8" w:rsidP="00FD61C8">
      <w:pPr>
        <w:rPr>
          <w:b/>
        </w:rPr>
      </w:pPr>
      <w:r w:rsidRPr="00DF2629">
        <w:rPr>
          <w:b/>
        </w:rPr>
        <w:lastRenderedPageBreak/>
        <w:t>Needing help with daily tasks</w:t>
      </w:r>
    </w:p>
    <w:p w14:paraId="491AC426" w14:textId="5B2D95F7" w:rsidR="00FD61C8" w:rsidRPr="00DF2629" w:rsidRDefault="007D41CE" w:rsidP="00FD61C8">
      <w:pPr>
        <w:keepNext/>
        <w:jc w:val="center"/>
      </w:pPr>
      <w:r>
        <w:rPr>
          <w:noProof/>
          <w:szCs w:val="24"/>
        </w:rPr>
        <w:drawing>
          <wp:inline distT="0" distB="0" distL="0" distR="0" wp14:anchorId="6B5BE77A" wp14:editId="20253FF8">
            <wp:extent cx="4266000" cy="3200400"/>
            <wp:effectExtent l="0" t="0" r="127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22E3B289" w14:textId="69ED5644" w:rsidR="00FD61C8" w:rsidRDefault="00FD61C8" w:rsidP="00FD61C8">
      <w:pPr>
        <w:pStyle w:val="Caption"/>
        <w:rPr>
          <w:b w:val="0"/>
          <w:i/>
          <w:szCs w:val="24"/>
        </w:rPr>
      </w:pPr>
      <w:bookmarkStart w:id="669" w:name="_Toc452470052"/>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9</w:t>
      </w:r>
      <w:r w:rsidR="003D2D66">
        <w:rPr>
          <w:szCs w:val="24"/>
        </w:rPr>
        <w:fldChar w:fldCharType="end"/>
      </w:r>
      <w:r w:rsidRPr="00DF2629">
        <w:rPr>
          <w:szCs w:val="24"/>
        </w:rPr>
        <w:t>: A model of the mean number of PBS claims made by women who reported needing or not needing help with daily tasks</w:t>
      </w:r>
      <w:r w:rsidR="001F50F9">
        <w:rPr>
          <w:szCs w:val="24"/>
        </w:rPr>
        <w:t>,</w:t>
      </w:r>
      <w:r w:rsidRPr="00DF2629">
        <w:rPr>
          <w:szCs w:val="24"/>
        </w:rPr>
        <w:t xml:space="preserve"> by actual age at survey for the 1946-51 and 1921-26 cohorts.</w:t>
      </w:r>
      <w:bookmarkEnd w:id="669"/>
    </w:p>
    <w:p w14:paraId="1444E540" w14:textId="77777777" w:rsidR="00FD61C8" w:rsidRPr="00B0701D" w:rsidRDefault="00FD61C8" w:rsidP="00FD61C8"/>
    <w:p w14:paraId="321B738F" w14:textId="6BAB24F4" w:rsidR="00FD61C8" w:rsidRPr="00DF2629" w:rsidRDefault="007D41CE" w:rsidP="00FD61C8">
      <w:pPr>
        <w:keepNext/>
        <w:jc w:val="center"/>
      </w:pPr>
      <w:r>
        <w:rPr>
          <w:noProof/>
          <w:szCs w:val="24"/>
        </w:rPr>
        <w:drawing>
          <wp:inline distT="0" distB="0" distL="0" distR="0" wp14:anchorId="4D765F07" wp14:editId="3DD6E967">
            <wp:extent cx="4266000" cy="3200400"/>
            <wp:effectExtent l="0" t="0" r="127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622D0E56" w14:textId="51134CF6" w:rsidR="00FD61C8" w:rsidRPr="00DF2629" w:rsidRDefault="00FD61C8" w:rsidP="00FD61C8">
      <w:pPr>
        <w:pStyle w:val="Caption"/>
        <w:rPr>
          <w:b w:val="0"/>
          <w:i/>
          <w:szCs w:val="24"/>
        </w:rPr>
      </w:pPr>
      <w:bookmarkStart w:id="670" w:name="_Toc452470053"/>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0</w:t>
      </w:r>
      <w:r w:rsidR="003D2D66">
        <w:rPr>
          <w:szCs w:val="24"/>
        </w:rPr>
        <w:fldChar w:fldCharType="end"/>
      </w:r>
      <w:r w:rsidRPr="00DF2629">
        <w:rPr>
          <w:szCs w:val="24"/>
        </w:rPr>
        <w:t>: A model of the PBS cost (in 2012-13 Australian dollars) for women who reported needing or not needing help with daily tasks</w:t>
      </w:r>
      <w:r w:rsidR="001F50F9">
        <w:rPr>
          <w:szCs w:val="24"/>
        </w:rPr>
        <w:t>,</w:t>
      </w:r>
      <w:r w:rsidRPr="00DF2629">
        <w:rPr>
          <w:szCs w:val="24"/>
        </w:rPr>
        <w:t xml:space="preserve"> by actual age at survey for the 1946-51 and 1921-26 cohorts.</w:t>
      </w:r>
      <w:bookmarkEnd w:id="670"/>
    </w:p>
    <w:p w14:paraId="758BEDD4" w14:textId="77777777" w:rsidR="00FD61C8" w:rsidRPr="00DF2629" w:rsidRDefault="00FD61C8" w:rsidP="00FD61C8">
      <w:pPr>
        <w:rPr>
          <w:b/>
        </w:rPr>
      </w:pPr>
    </w:p>
    <w:p w14:paraId="142FD022" w14:textId="77777777" w:rsidR="00FD61C8" w:rsidRPr="00DF2629" w:rsidRDefault="00FD61C8" w:rsidP="00FD61C8">
      <w:pPr>
        <w:jc w:val="left"/>
        <w:rPr>
          <w:b/>
        </w:rPr>
      </w:pPr>
      <w:r w:rsidRPr="00DF2629">
        <w:rPr>
          <w:b/>
        </w:rPr>
        <w:lastRenderedPageBreak/>
        <w:t>Obesity</w:t>
      </w:r>
    </w:p>
    <w:p w14:paraId="09507468" w14:textId="1D154B0A" w:rsidR="00FD61C8" w:rsidRPr="00DF2629" w:rsidRDefault="00BC2463" w:rsidP="00FD61C8">
      <w:pPr>
        <w:keepNext/>
        <w:jc w:val="center"/>
      </w:pPr>
      <w:r>
        <w:rPr>
          <w:noProof/>
          <w:szCs w:val="24"/>
        </w:rPr>
        <w:drawing>
          <wp:inline distT="0" distB="0" distL="0" distR="0" wp14:anchorId="70E886A3" wp14:editId="2EEC8F2F">
            <wp:extent cx="4266000" cy="3200400"/>
            <wp:effectExtent l="0" t="0" r="127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6E8E7B44" w14:textId="6C7C6689" w:rsidR="00FD61C8" w:rsidRPr="00DF2629" w:rsidRDefault="00FD61C8" w:rsidP="00FD61C8">
      <w:pPr>
        <w:pStyle w:val="Caption"/>
        <w:rPr>
          <w:b w:val="0"/>
          <w:i/>
          <w:szCs w:val="24"/>
        </w:rPr>
      </w:pPr>
      <w:bookmarkStart w:id="671" w:name="_Toc452470054"/>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1</w:t>
      </w:r>
      <w:r w:rsidR="003D2D66">
        <w:rPr>
          <w:szCs w:val="24"/>
        </w:rPr>
        <w:fldChar w:fldCharType="end"/>
      </w:r>
      <w:r w:rsidRPr="00DF2629">
        <w:rPr>
          <w:szCs w:val="24"/>
        </w:rPr>
        <w:t>: A model of the mean number of PBS claims made by women who are obese or not obese</w:t>
      </w:r>
      <w:r w:rsidR="001F50F9">
        <w:rPr>
          <w:szCs w:val="24"/>
        </w:rPr>
        <w:t>,</w:t>
      </w:r>
      <w:r w:rsidRPr="00DF2629">
        <w:rPr>
          <w:szCs w:val="24"/>
        </w:rPr>
        <w:t xml:space="preserve"> by actual age at survey for the 1973-78, 1946-51, and 1921-26 cohorts.</w:t>
      </w:r>
      <w:bookmarkEnd w:id="671"/>
    </w:p>
    <w:p w14:paraId="6B1BD676" w14:textId="77777777" w:rsidR="00FD61C8" w:rsidRPr="00DF2629" w:rsidRDefault="00FD61C8" w:rsidP="00FD61C8">
      <w:pPr>
        <w:rPr>
          <w:b/>
        </w:rPr>
      </w:pPr>
    </w:p>
    <w:p w14:paraId="25FF6953" w14:textId="646BF6BC" w:rsidR="00FD61C8" w:rsidRPr="00DF2629" w:rsidRDefault="00C16EBC" w:rsidP="00FD61C8">
      <w:pPr>
        <w:keepNext/>
        <w:jc w:val="center"/>
      </w:pPr>
      <w:r>
        <w:rPr>
          <w:noProof/>
          <w:szCs w:val="24"/>
        </w:rPr>
        <w:drawing>
          <wp:inline distT="0" distB="0" distL="0" distR="0" wp14:anchorId="16CCB9EE" wp14:editId="5709D0BF">
            <wp:extent cx="4266000" cy="3200400"/>
            <wp:effectExtent l="0" t="0" r="127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527863C0" w14:textId="7B76888E" w:rsidR="00FD61C8" w:rsidRPr="00DF2629" w:rsidRDefault="00FD61C8" w:rsidP="00FD61C8">
      <w:pPr>
        <w:pStyle w:val="Caption"/>
        <w:rPr>
          <w:b w:val="0"/>
          <w:i/>
          <w:szCs w:val="24"/>
        </w:rPr>
      </w:pPr>
      <w:bookmarkStart w:id="672" w:name="_Toc452470055"/>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2</w:t>
      </w:r>
      <w:r w:rsidR="003D2D66">
        <w:rPr>
          <w:szCs w:val="24"/>
        </w:rPr>
        <w:fldChar w:fldCharType="end"/>
      </w:r>
      <w:r w:rsidRPr="00DF2629">
        <w:rPr>
          <w:szCs w:val="24"/>
        </w:rPr>
        <w:t>: A model of the mean PBS cost (in 2012-13 Australian dollars) for women who are obese or not obese</w:t>
      </w:r>
      <w:r w:rsidR="001F50F9">
        <w:rPr>
          <w:szCs w:val="24"/>
        </w:rPr>
        <w:t>,</w:t>
      </w:r>
      <w:r w:rsidRPr="00DF2629">
        <w:rPr>
          <w:szCs w:val="24"/>
        </w:rPr>
        <w:t xml:space="preserve"> by actual age at survey for the 1973-78, 1946-51, and 1921-26 cohorts.</w:t>
      </w:r>
      <w:bookmarkEnd w:id="672"/>
    </w:p>
    <w:p w14:paraId="6F97AB57" w14:textId="77777777" w:rsidR="00FD61C8" w:rsidRPr="00DF2629" w:rsidRDefault="00FD61C8" w:rsidP="00FD61C8">
      <w:pPr>
        <w:spacing w:before="0" w:after="160" w:line="259" w:lineRule="auto"/>
        <w:jc w:val="left"/>
        <w:rPr>
          <w:b/>
        </w:rPr>
      </w:pPr>
      <w:r w:rsidRPr="00DF2629">
        <w:rPr>
          <w:b/>
        </w:rPr>
        <w:br w:type="page"/>
      </w:r>
      <w:r w:rsidRPr="00DF2629">
        <w:rPr>
          <w:b/>
        </w:rPr>
        <w:lastRenderedPageBreak/>
        <w:t>Tobacco use</w:t>
      </w:r>
    </w:p>
    <w:p w14:paraId="28952CB5" w14:textId="2F495791" w:rsidR="00FD61C8" w:rsidRPr="00DF2629" w:rsidRDefault="009A587B" w:rsidP="00FD61C8">
      <w:pPr>
        <w:keepNext/>
        <w:jc w:val="center"/>
      </w:pPr>
      <w:r>
        <w:rPr>
          <w:noProof/>
          <w:szCs w:val="24"/>
        </w:rPr>
        <w:drawing>
          <wp:inline distT="0" distB="0" distL="0" distR="0" wp14:anchorId="4F3A46B9" wp14:editId="3DF7FF24">
            <wp:extent cx="4266000" cy="3200400"/>
            <wp:effectExtent l="0" t="0" r="127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7DE0D838" w14:textId="0D61BA48" w:rsidR="00FD61C8" w:rsidRDefault="00FD61C8" w:rsidP="00FD61C8">
      <w:pPr>
        <w:pStyle w:val="Caption"/>
        <w:rPr>
          <w:b w:val="0"/>
          <w:i/>
          <w:szCs w:val="24"/>
        </w:rPr>
      </w:pPr>
      <w:bookmarkStart w:id="673" w:name="_Toc452470056"/>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3</w:t>
      </w:r>
      <w:r w:rsidR="003D2D66">
        <w:rPr>
          <w:szCs w:val="24"/>
        </w:rPr>
        <w:fldChar w:fldCharType="end"/>
      </w:r>
      <w:r w:rsidRPr="00DF2629">
        <w:rPr>
          <w:szCs w:val="24"/>
        </w:rPr>
        <w:t>: A model of the mean number of PBS claims made by women who are smokers or not current smokers</w:t>
      </w:r>
      <w:r w:rsidR="001F50F9">
        <w:rPr>
          <w:szCs w:val="24"/>
        </w:rPr>
        <w:t>,</w:t>
      </w:r>
      <w:r w:rsidRPr="00DF2629">
        <w:rPr>
          <w:szCs w:val="24"/>
        </w:rPr>
        <w:t xml:space="preserve"> by actual age at survey for the 1973-78, 1946-51, and 1921-26 cohorts.</w:t>
      </w:r>
      <w:bookmarkEnd w:id="673"/>
    </w:p>
    <w:p w14:paraId="35D3CC96" w14:textId="77777777" w:rsidR="00FD61C8" w:rsidRPr="00B0701D" w:rsidRDefault="00FD61C8" w:rsidP="00FD61C8"/>
    <w:p w14:paraId="195C743B" w14:textId="64ACFD21" w:rsidR="00FD61C8" w:rsidRPr="00DF2629" w:rsidRDefault="009A587B" w:rsidP="00FD61C8">
      <w:pPr>
        <w:keepNext/>
        <w:jc w:val="center"/>
      </w:pPr>
      <w:r>
        <w:rPr>
          <w:noProof/>
          <w:szCs w:val="24"/>
        </w:rPr>
        <w:drawing>
          <wp:inline distT="0" distB="0" distL="0" distR="0" wp14:anchorId="4CA6E65C" wp14:editId="142A2854">
            <wp:extent cx="4312800" cy="3218400"/>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312800" cy="3218400"/>
                    </a:xfrm>
                    <a:prstGeom prst="rect">
                      <a:avLst/>
                    </a:prstGeom>
                    <a:noFill/>
                    <a:ln>
                      <a:noFill/>
                    </a:ln>
                  </pic:spPr>
                </pic:pic>
              </a:graphicData>
            </a:graphic>
          </wp:inline>
        </w:drawing>
      </w:r>
    </w:p>
    <w:p w14:paraId="0AE3B7D4" w14:textId="79341805" w:rsidR="00FD61C8" w:rsidRPr="00DF2629" w:rsidRDefault="00FD61C8" w:rsidP="00FD61C8">
      <w:pPr>
        <w:pStyle w:val="Caption"/>
        <w:rPr>
          <w:b w:val="0"/>
          <w:i/>
          <w:szCs w:val="24"/>
        </w:rPr>
      </w:pPr>
      <w:bookmarkStart w:id="674" w:name="_Toc452470057"/>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4</w:t>
      </w:r>
      <w:r w:rsidR="003D2D66">
        <w:rPr>
          <w:szCs w:val="24"/>
        </w:rPr>
        <w:fldChar w:fldCharType="end"/>
      </w:r>
      <w:r w:rsidRPr="00DF2629">
        <w:rPr>
          <w:szCs w:val="24"/>
        </w:rPr>
        <w:t>: A model of the mean PBS cost (in 2012-13 Australian dollars) for women who are smokers or not current smokers</w:t>
      </w:r>
      <w:r w:rsidR="001F50F9">
        <w:rPr>
          <w:szCs w:val="24"/>
        </w:rPr>
        <w:t>,</w:t>
      </w:r>
      <w:r w:rsidRPr="00DF2629">
        <w:rPr>
          <w:szCs w:val="24"/>
        </w:rPr>
        <w:t xml:space="preserve"> by actual age at survey for the 1973-78, 1946-51, and 1921-26 cohorts.</w:t>
      </w:r>
      <w:bookmarkEnd w:id="674"/>
    </w:p>
    <w:p w14:paraId="5D1002ED" w14:textId="77777777" w:rsidR="00FD61C8" w:rsidRPr="00DF2629" w:rsidRDefault="00FD61C8" w:rsidP="00FD61C8">
      <w:pPr>
        <w:rPr>
          <w:b/>
        </w:rPr>
      </w:pPr>
    </w:p>
    <w:p w14:paraId="4A4D1FCE" w14:textId="77777777" w:rsidR="00FD61C8" w:rsidRPr="00DF2629" w:rsidRDefault="00FD61C8" w:rsidP="00FD61C8">
      <w:pPr>
        <w:jc w:val="left"/>
        <w:rPr>
          <w:b/>
        </w:rPr>
      </w:pPr>
      <w:r w:rsidRPr="00DF2629">
        <w:rPr>
          <w:b/>
        </w:rPr>
        <w:lastRenderedPageBreak/>
        <w:t>Mental health</w:t>
      </w:r>
    </w:p>
    <w:p w14:paraId="0BC9F649" w14:textId="6683E75B" w:rsidR="00FD61C8" w:rsidRPr="00DF2629" w:rsidRDefault="000B008F" w:rsidP="00FD61C8">
      <w:pPr>
        <w:keepNext/>
        <w:jc w:val="center"/>
      </w:pPr>
      <w:r>
        <w:rPr>
          <w:noProof/>
          <w:szCs w:val="24"/>
        </w:rPr>
        <w:drawing>
          <wp:inline distT="0" distB="0" distL="0" distR="0" wp14:anchorId="4D862092" wp14:editId="215E3BBC">
            <wp:extent cx="4266000" cy="3200400"/>
            <wp:effectExtent l="0" t="0" r="127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5DF9F6D4" w14:textId="5E8A7D0A" w:rsidR="00FD61C8" w:rsidRPr="00DF2629" w:rsidRDefault="00FD61C8" w:rsidP="00FD61C8">
      <w:pPr>
        <w:pStyle w:val="Caption"/>
        <w:rPr>
          <w:b w:val="0"/>
          <w:i/>
          <w:szCs w:val="24"/>
        </w:rPr>
      </w:pPr>
      <w:bookmarkStart w:id="675" w:name="_Toc452470058"/>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5</w:t>
      </w:r>
      <w:r w:rsidR="003D2D66">
        <w:rPr>
          <w:szCs w:val="24"/>
        </w:rPr>
        <w:fldChar w:fldCharType="end"/>
      </w:r>
      <w:r w:rsidRPr="00DF2629">
        <w:rPr>
          <w:szCs w:val="24"/>
        </w:rPr>
        <w:t>: A model of the mean number of PBS claims made by women who do or do not have psychological distress</w:t>
      </w:r>
      <w:r w:rsidR="001F50F9">
        <w:rPr>
          <w:szCs w:val="24"/>
        </w:rPr>
        <w:t>,</w:t>
      </w:r>
      <w:r w:rsidRPr="00DF2629">
        <w:rPr>
          <w:szCs w:val="24"/>
        </w:rPr>
        <w:t xml:space="preserve"> by actual age at survey for the 1973-78, 1946-51, and 1921-26 cohorts.</w:t>
      </w:r>
      <w:bookmarkEnd w:id="675"/>
    </w:p>
    <w:p w14:paraId="597F1894" w14:textId="3840B6D2" w:rsidR="00FD61C8" w:rsidRPr="00DF2629" w:rsidRDefault="000B008F" w:rsidP="00FD61C8">
      <w:pPr>
        <w:keepNext/>
        <w:jc w:val="center"/>
      </w:pPr>
      <w:r>
        <w:rPr>
          <w:noProof/>
          <w:szCs w:val="24"/>
        </w:rPr>
        <w:drawing>
          <wp:inline distT="0" distB="0" distL="0" distR="0" wp14:anchorId="3B88730B" wp14:editId="4F4978E4">
            <wp:extent cx="4266000" cy="3200400"/>
            <wp:effectExtent l="0" t="0" r="127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7BDEBF60" w14:textId="01EBC0FA" w:rsidR="00FD61C8" w:rsidRPr="00DF2629" w:rsidRDefault="00FD61C8" w:rsidP="00FD61C8">
      <w:pPr>
        <w:pStyle w:val="Caption"/>
        <w:rPr>
          <w:b w:val="0"/>
          <w:i/>
          <w:szCs w:val="24"/>
        </w:rPr>
      </w:pPr>
      <w:bookmarkStart w:id="676" w:name="_Toc452470059"/>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6</w:t>
      </w:r>
      <w:r w:rsidR="003D2D66">
        <w:rPr>
          <w:szCs w:val="24"/>
        </w:rPr>
        <w:fldChar w:fldCharType="end"/>
      </w:r>
      <w:r w:rsidRPr="00DF2629">
        <w:rPr>
          <w:szCs w:val="24"/>
        </w:rPr>
        <w:t>: A model of the mean PBS cost (in 2012-13 Australian dollars) for women who do or do not have psychological distress</w:t>
      </w:r>
      <w:r w:rsidR="001F50F9">
        <w:rPr>
          <w:szCs w:val="24"/>
        </w:rPr>
        <w:t>,</w:t>
      </w:r>
      <w:r w:rsidRPr="00DF2629">
        <w:rPr>
          <w:szCs w:val="24"/>
        </w:rPr>
        <w:t xml:space="preserve"> by actual age at survey for the 1973-78, 1946-51, and 1921-26 cohorts.</w:t>
      </w:r>
      <w:bookmarkEnd w:id="676"/>
    </w:p>
    <w:p w14:paraId="2B60CF5F" w14:textId="77777777" w:rsidR="00FD61C8" w:rsidRPr="00DF2629" w:rsidRDefault="00FD61C8" w:rsidP="00FD61C8">
      <w:pPr>
        <w:jc w:val="left"/>
        <w:rPr>
          <w:b/>
        </w:rPr>
      </w:pPr>
    </w:p>
    <w:p w14:paraId="3C002EFA" w14:textId="77777777" w:rsidR="00FD61C8" w:rsidRPr="00DF2629" w:rsidRDefault="00FD61C8" w:rsidP="00FD61C8">
      <w:pPr>
        <w:jc w:val="left"/>
        <w:rPr>
          <w:b/>
        </w:rPr>
      </w:pPr>
    </w:p>
    <w:p w14:paraId="6E1700E3" w14:textId="77777777" w:rsidR="00FD61C8" w:rsidRPr="00DF2629" w:rsidRDefault="00FD61C8" w:rsidP="00FD61C8">
      <w:pPr>
        <w:jc w:val="left"/>
        <w:rPr>
          <w:b/>
        </w:rPr>
      </w:pPr>
      <w:r w:rsidRPr="00DF2629">
        <w:rPr>
          <w:b/>
        </w:rPr>
        <w:lastRenderedPageBreak/>
        <w:t>Highest educational attainment</w:t>
      </w:r>
    </w:p>
    <w:p w14:paraId="0389FD07" w14:textId="3E607781" w:rsidR="00FD61C8" w:rsidRPr="00DF2629" w:rsidRDefault="00237D4A" w:rsidP="00FD61C8">
      <w:pPr>
        <w:keepNext/>
        <w:jc w:val="center"/>
      </w:pPr>
      <w:r>
        <w:rPr>
          <w:noProof/>
          <w:szCs w:val="24"/>
        </w:rPr>
        <w:drawing>
          <wp:inline distT="0" distB="0" distL="0" distR="0" wp14:anchorId="38389627" wp14:editId="783CFA30">
            <wp:extent cx="4924800" cy="3675600"/>
            <wp:effectExtent l="0" t="0" r="9525" b="127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924800" cy="3675600"/>
                    </a:xfrm>
                    <a:prstGeom prst="rect">
                      <a:avLst/>
                    </a:prstGeom>
                    <a:noFill/>
                    <a:ln>
                      <a:noFill/>
                    </a:ln>
                  </pic:spPr>
                </pic:pic>
              </a:graphicData>
            </a:graphic>
          </wp:inline>
        </w:drawing>
      </w:r>
    </w:p>
    <w:p w14:paraId="5FBCB30F" w14:textId="4C56F037" w:rsidR="00FD61C8" w:rsidRPr="00DF2629" w:rsidRDefault="00FD61C8" w:rsidP="00FD61C8">
      <w:pPr>
        <w:pStyle w:val="Caption"/>
        <w:rPr>
          <w:b w:val="0"/>
          <w:i/>
          <w:szCs w:val="24"/>
        </w:rPr>
      </w:pPr>
      <w:bookmarkStart w:id="677" w:name="_Toc452470060"/>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7</w:t>
      </w:r>
      <w:r w:rsidR="003D2D66">
        <w:rPr>
          <w:szCs w:val="24"/>
        </w:rPr>
        <w:fldChar w:fldCharType="end"/>
      </w:r>
      <w:r w:rsidRPr="00DF2629">
        <w:rPr>
          <w:szCs w:val="24"/>
        </w:rPr>
        <w:t>: A model of the mean number of PBS claims made by women who do or do not have a university education</w:t>
      </w:r>
      <w:r w:rsidR="001F50F9">
        <w:rPr>
          <w:szCs w:val="24"/>
        </w:rPr>
        <w:t>,</w:t>
      </w:r>
      <w:r w:rsidRPr="00DF2629">
        <w:rPr>
          <w:szCs w:val="24"/>
        </w:rPr>
        <w:t xml:space="preserve"> by actual age at survey for the 1973-78, 1946-51, and 1921-26 cohorts.</w:t>
      </w:r>
      <w:bookmarkEnd w:id="677"/>
    </w:p>
    <w:p w14:paraId="36546026" w14:textId="42695852" w:rsidR="00FD61C8" w:rsidRPr="00DF2629" w:rsidRDefault="00237D4A" w:rsidP="00FD61C8">
      <w:pPr>
        <w:keepNext/>
        <w:jc w:val="center"/>
      </w:pPr>
      <w:r>
        <w:rPr>
          <w:noProof/>
          <w:szCs w:val="24"/>
        </w:rPr>
        <w:drawing>
          <wp:inline distT="0" distB="0" distL="0" distR="0" wp14:anchorId="76F54A6B" wp14:editId="685061BA">
            <wp:extent cx="4269600" cy="320040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269600" cy="3200400"/>
                    </a:xfrm>
                    <a:prstGeom prst="rect">
                      <a:avLst/>
                    </a:prstGeom>
                    <a:noFill/>
                    <a:ln>
                      <a:noFill/>
                    </a:ln>
                  </pic:spPr>
                </pic:pic>
              </a:graphicData>
            </a:graphic>
          </wp:inline>
        </w:drawing>
      </w:r>
    </w:p>
    <w:p w14:paraId="5DF96BDE" w14:textId="3E4A4D11" w:rsidR="00FD61C8" w:rsidRPr="00DF2629" w:rsidRDefault="00FD61C8" w:rsidP="00FD61C8">
      <w:pPr>
        <w:pStyle w:val="Caption"/>
        <w:rPr>
          <w:b w:val="0"/>
          <w:i/>
          <w:szCs w:val="24"/>
        </w:rPr>
      </w:pPr>
      <w:bookmarkStart w:id="678" w:name="_Toc452470061"/>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8</w:t>
      </w:r>
      <w:r w:rsidR="003D2D66">
        <w:rPr>
          <w:szCs w:val="24"/>
        </w:rPr>
        <w:fldChar w:fldCharType="end"/>
      </w:r>
      <w:r w:rsidRPr="00DF2629">
        <w:rPr>
          <w:szCs w:val="24"/>
        </w:rPr>
        <w:t>: A model of the mean PBS cost (in 2012-13 Australian dollars) for women who do or do not have a university education</w:t>
      </w:r>
      <w:r w:rsidR="001F50F9">
        <w:rPr>
          <w:szCs w:val="24"/>
        </w:rPr>
        <w:t>,</w:t>
      </w:r>
      <w:r w:rsidRPr="00DF2629">
        <w:rPr>
          <w:szCs w:val="24"/>
        </w:rPr>
        <w:t xml:space="preserve"> by actual age at survey for the 1973-78, 1946-51, and 1921-26 cohorts.</w:t>
      </w:r>
      <w:bookmarkEnd w:id="678"/>
    </w:p>
    <w:p w14:paraId="44AC0A3A" w14:textId="77777777" w:rsidR="00FD61C8" w:rsidRPr="00DF2629" w:rsidRDefault="00FD61C8" w:rsidP="00FD61C8">
      <w:pPr>
        <w:rPr>
          <w:b/>
        </w:rPr>
      </w:pPr>
    </w:p>
    <w:p w14:paraId="17112019" w14:textId="77777777" w:rsidR="00FD61C8" w:rsidRPr="00DF2629" w:rsidRDefault="00FD61C8" w:rsidP="00FD61C8">
      <w:pPr>
        <w:jc w:val="left"/>
        <w:rPr>
          <w:b/>
        </w:rPr>
      </w:pPr>
      <w:r w:rsidRPr="00DF2629">
        <w:rPr>
          <w:b/>
        </w:rPr>
        <w:t>Ability to manage on income</w:t>
      </w:r>
    </w:p>
    <w:p w14:paraId="07092E6F" w14:textId="29E6A08A" w:rsidR="00FD61C8" w:rsidRPr="00DF2629" w:rsidRDefault="00B11BCF" w:rsidP="00FD61C8">
      <w:pPr>
        <w:keepNext/>
        <w:jc w:val="center"/>
      </w:pPr>
      <w:r>
        <w:rPr>
          <w:noProof/>
          <w:szCs w:val="24"/>
        </w:rPr>
        <w:drawing>
          <wp:inline distT="0" distB="0" distL="0" distR="0" wp14:anchorId="39D2ACA9" wp14:editId="0E10B040">
            <wp:extent cx="4312800" cy="3218400"/>
            <wp:effectExtent l="0" t="0" r="0"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312800" cy="3218400"/>
                    </a:xfrm>
                    <a:prstGeom prst="rect">
                      <a:avLst/>
                    </a:prstGeom>
                    <a:noFill/>
                    <a:ln>
                      <a:noFill/>
                    </a:ln>
                  </pic:spPr>
                </pic:pic>
              </a:graphicData>
            </a:graphic>
          </wp:inline>
        </w:drawing>
      </w:r>
    </w:p>
    <w:p w14:paraId="06471984" w14:textId="437B62E9" w:rsidR="00FD61C8" w:rsidRDefault="00FD61C8" w:rsidP="00FD61C8">
      <w:pPr>
        <w:pStyle w:val="Caption"/>
        <w:rPr>
          <w:b w:val="0"/>
          <w:i/>
          <w:szCs w:val="24"/>
        </w:rPr>
      </w:pPr>
      <w:bookmarkStart w:id="679" w:name="_Toc452470062"/>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19</w:t>
      </w:r>
      <w:r w:rsidR="003D2D66">
        <w:rPr>
          <w:szCs w:val="24"/>
        </w:rPr>
        <w:fldChar w:fldCharType="end"/>
      </w:r>
      <w:r w:rsidRPr="00DF2629">
        <w:rPr>
          <w:szCs w:val="24"/>
        </w:rPr>
        <w:t>: A model of the mean number of PBS claims made by women who found it easier or difficult to manage on income</w:t>
      </w:r>
      <w:r w:rsidR="001F50F9">
        <w:rPr>
          <w:szCs w:val="24"/>
        </w:rPr>
        <w:t>,</w:t>
      </w:r>
      <w:r w:rsidRPr="00DF2629">
        <w:rPr>
          <w:szCs w:val="24"/>
        </w:rPr>
        <w:t xml:space="preserve"> by actual age at survey for the 1973-78, 1946-51, and 1921-26 cohorts.</w:t>
      </w:r>
      <w:bookmarkEnd w:id="679"/>
    </w:p>
    <w:p w14:paraId="70AA917A" w14:textId="77777777" w:rsidR="00FD61C8" w:rsidRPr="00B0701D" w:rsidRDefault="00FD61C8" w:rsidP="00FD61C8"/>
    <w:p w14:paraId="5A9BDBD2" w14:textId="6D6D1DBC" w:rsidR="00FD61C8" w:rsidRPr="00DF2629" w:rsidRDefault="00B11BCF" w:rsidP="00FD61C8">
      <w:pPr>
        <w:keepNext/>
        <w:jc w:val="center"/>
      </w:pPr>
      <w:r>
        <w:rPr>
          <w:noProof/>
          <w:szCs w:val="24"/>
        </w:rPr>
        <w:drawing>
          <wp:inline distT="0" distB="0" distL="0" distR="0" wp14:anchorId="47F578FC" wp14:editId="0931F85B">
            <wp:extent cx="4266000" cy="3200400"/>
            <wp:effectExtent l="0" t="0" r="127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284CF3B6" w14:textId="6F8E6766" w:rsidR="00FD61C8" w:rsidRPr="00DF2629" w:rsidRDefault="00FD61C8" w:rsidP="00FD61C8">
      <w:pPr>
        <w:pStyle w:val="Caption"/>
        <w:rPr>
          <w:b w:val="0"/>
          <w:i/>
          <w:szCs w:val="24"/>
        </w:rPr>
      </w:pPr>
      <w:bookmarkStart w:id="680" w:name="_Toc452470063"/>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0</w:t>
      </w:r>
      <w:r w:rsidR="003D2D66">
        <w:rPr>
          <w:szCs w:val="24"/>
        </w:rPr>
        <w:fldChar w:fldCharType="end"/>
      </w:r>
      <w:r w:rsidRPr="00DF2629">
        <w:rPr>
          <w:szCs w:val="24"/>
        </w:rPr>
        <w:t>: A model of the mean PBS cost (in 2012-13 Australian dollars) for women who found it easier or difficult to manage on income</w:t>
      </w:r>
      <w:r w:rsidR="001F50F9">
        <w:rPr>
          <w:szCs w:val="24"/>
        </w:rPr>
        <w:t>,</w:t>
      </w:r>
      <w:r w:rsidRPr="00DF2629">
        <w:rPr>
          <w:szCs w:val="24"/>
        </w:rPr>
        <w:t xml:space="preserve"> by actual age at survey for the 1973-78, 1946-51, and 1921-26 cohorts.</w:t>
      </w:r>
      <w:bookmarkEnd w:id="680"/>
    </w:p>
    <w:p w14:paraId="2B2E6097" w14:textId="77777777" w:rsidR="00FD61C8" w:rsidRPr="00DF2629" w:rsidRDefault="00FD61C8" w:rsidP="00FD61C8">
      <w:pPr>
        <w:jc w:val="left"/>
        <w:rPr>
          <w:b/>
        </w:rPr>
      </w:pPr>
    </w:p>
    <w:p w14:paraId="2D3C41AB" w14:textId="77777777" w:rsidR="00FD61C8" w:rsidRPr="00DF2629" w:rsidRDefault="00FD61C8" w:rsidP="00FD61C8">
      <w:pPr>
        <w:jc w:val="left"/>
        <w:rPr>
          <w:b/>
        </w:rPr>
      </w:pPr>
      <w:r w:rsidRPr="00DF2629">
        <w:rPr>
          <w:b/>
        </w:rPr>
        <w:t>Marital status</w:t>
      </w:r>
    </w:p>
    <w:p w14:paraId="7BB01B87" w14:textId="58F6D22B" w:rsidR="00FD61C8" w:rsidRPr="00DF2629" w:rsidRDefault="00955E88" w:rsidP="00FD61C8">
      <w:pPr>
        <w:keepNext/>
        <w:jc w:val="center"/>
      </w:pPr>
      <w:r>
        <w:rPr>
          <w:noProof/>
          <w:szCs w:val="24"/>
        </w:rPr>
        <w:drawing>
          <wp:inline distT="0" distB="0" distL="0" distR="0" wp14:anchorId="3A025B86" wp14:editId="5823D284">
            <wp:extent cx="4266000" cy="3200400"/>
            <wp:effectExtent l="0" t="0" r="127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2E1D0527" w14:textId="45219D54" w:rsidR="00FD61C8" w:rsidRPr="00DF2629" w:rsidRDefault="00FD61C8" w:rsidP="00FD61C8">
      <w:pPr>
        <w:pStyle w:val="Caption"/>
        <w:rPr>
          <w:b w:val="0"/>
          <w:i/>
          <w:szCs w:val="24"/>
        </w:rPr>
      </w:pPr>
      <w:bookmarkStart w:id="681" w:name="_Toc452470064"/>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1</w:t>
      </w:r>
      <w:r w:rsidR="003D2D66">
        <w:rPr>
          <w:szCs w:val="24"/>
        </w:rPr>
        <w:fldChar w:fldCharType="end"/>
      </w:r>
      <w:r w:rsidRPr="00DF2629">
        <w:rPr>
          <w:szCs w:val="24"/>
        </w:rPr>
        <w:t>: A model of the mean number of PBS claims made by women who have a partner or are unpartnered</w:t>
      </w:r>
      <w:r w:rsidR="001F50F9">
        <w:rPr>
          <w:szCs w:val="24"/>
        </w:rPr>
        <w:t>,</w:t>
      </w:r>
      <w:r w:rsidRPr="00DF2629">
        <w:rPr>
          <w:szCs w:val="24"/>
        </w:rPr>
        <w:t xml:space="preserve"> by actual age at survey for the 1973-78, 1946-51, and 1921-26 cohorts.</w:t>
      </w:r>
      <w:bookmarkEnd w:id="681"/>
    </w:p>
    <w:p w14:paraId="2A5B6D6E" w14:textId="77777777" w:rsidR="00FD61C8" w:rsidRPr="00DF2629" w:rsidRDefault="00FD61C8" w:rsidP="00FD61C8">
      <w:pPr>
        <w:rPr>
          <w:b/>
        </w:rPr>
      </w:pPr>
    </w:p>
    <w:p w14:paraId="1081DAA6" w14:textId="537BE242" w:rsidR="00FD61C8" w:rsidRPr="00DF2629" w:rsidRDefault="00955E88" w:rsidP="00FD61C8">
      <w:pPr>
        <w:keepNext/>
        <w:jc w:val="center"/>
      </w:pPr>
      <w:r>
        <w:rPr>
          <w:noProof/>
          <w:szCs w:val="24"/>
        </w:rPr>
        <w:drawing>
          <wp:inline distT="0" distB="0" distL="0" distR="0" wp14:anchorId="2779422B" wp14:editId="639B4E51">
            <wp:extent cx="4266000" cy="3200400"/>
            <wp:effectExtent l="0" t="0" r="127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60ADC2EE" w14:textId="359D814C" w:rsidR="00FD61C8" w:rsidRDefault="00FD61C8" w:rsidP="00FD61C8">
      <w:pPr>
        <w:pStyle w:val="Caption"/>
        <w:rPr>
          <w:b w:val="0"/>
          <w:i/>
          <w:szCs w:val="24"/>
        </w:rPr>
      </w:pPr>
      <w:bookmarkStart w:id="682" w:name="_Toc452470065"/>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2</w:t>
      </w:r>
      <w:r w:rsidR="003D2D66">
        <w:rPr>
          <w:szCs w:val="24"/>
        </w:rPr>
        <w:fldChar w:fldCharType="end"/>
      </w:r>
      <w:r w:rsidRPr="00DF2629">
        <w:rPr>
          <w:szCs w:val="24"/>
        </w:rPr>
        <w:t>: A model of the mean PBS cost (in 2012-13 Australian dollars) for women who have a partner or are unpartnered</w:t>
      </w:r>
      <w:r w:rsidR="001F50F9">
        <w:rPr>
          <w:szCs w:val="24"/>
        </w:rPr>
        <w:t>,</w:t>
      </w:r>
      <w:r w:rsidRPr="00DF2629">
        <w:rPr>
          <w:szCs w:val="24"/>
        </w:rPr>
        <w:t xml:space="preserve"> by actual age at survey for the 1973-78, 1946-51, and 1921-26 cohorts.</w:t>
      </w:r>
      <w:bookmarkEnd w:id="682"/>
    </w:p>
    <w:p w14:paraId="230DC710" w14:textId="77777777" w:rsidR="00FD61C8" w:rsidRPr="00DF2629" w:rsidRDefault="00FD61C8" w:rsidP="00FD61C8">
      <w:pPr>
        <w:jc w:val="left"/>
        <w:rPr>
          <w:b/>
        </w:rPr>
      </w:pPr>
      <w:r w:rsidRPr="00DF2629">
        <w:rPr>
          <w:b/>
        </w:rPr>
        <w:lastRenderedPageBreak/>
        <w:t>Area of residence</w:t>
      </w:r>
    </w:p>
    <w:p w14:paraId="629A70CD" w14:textId="517FB642" w:rsidR="00FD61C8" w:rsidRPr="00DF2629" w:rsidRDefault="00D73164" w:rsidP="00FD61C8">
      <w:pPr>
        <w:keepNext/>
        <w:jc w:val="center"/>
      </w:pPr>
      <w:r>
        <w:rPr>
          <w:noProof/>
          <w:szCs w:val="24"/>
        </w:rPr>
        <w:drawing>
          <wp:inline distT="0" distB="0" distL="0" distR="0" wp14:anchorId="3E1E8F76" wp14:editId="6AA79385">
            <wp:extent cx="4312800" cy="321840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312800" cy="3218400"/>
                    </a:xfrm>
                    <a:prstGeom prst="rect">
                      <a:avLst/>
                    </a:prstGeom>
                    <a:noFill/>
                    <a:ln>
                      <a:noFill/>
                    </a:ln>
                  </pic:spPr>
                </pic:pic>
              </a:graphicData>
            </a:graphic>
          </wp:inline>
        </w:drawing>
      </w:r>
    </w:p>
    <w:p w14:paraId="59E646F5" w14:textId="76761C05" w:rsidR="00FD61C8" w:rsidRPr="00DF2629" w:rsidRDefault="00FD61C8" w:rsidP="00FD61C8">
      <w:pPr>
        <w:pStyle w:val="Caption"/>
        <w:rPr>
          <w:b w:val="0"/>
          <w:i/>
          <w:szCs w:val="24"/>
        </w:rPr>
      </w:pPr>
      <w:bookmarkStart w:id="683" w:name="_Toc452470066"/>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3</w:t>
      </w:r>
      <w:r w:rsidR="003D2D66">
        <w:rPr>
          <w:szCs w:val="24"/>
        </w:rPr>
        <w:fldChar w:fldCharType="end"/>
      </w:r>
      <w:r w:rsidRPr="00DF2629">
        <w:rPr>
          <w:szCs w:val="24"/>
        </w:rPr>
        <w:t>: A model of the mean number of PBS claims made by women who live in a major city or in a regional/remote area</w:t>
      </w:r>
      <w:r w:rsidR="001F50F9">
        <w:rPr>
          <w:szCs w:val="24"/>
        </w:rPr>
        <w:t>,</w:t>
      </w:r>
      <w:r w:rsidRPr="00DF2629">
        <w:rPr>
          <w:szCs w:val="24"/>
        </w:rPr>
        <w:t xml:space="preserve"> by actual age at survey for the 1973-78, 1946-51, and 1921-26 cohorts.</w:t>
      </w:r>
      <w:bookmarkEnd w:id="683"/>
    </w:p>
    <w:p w14:paraId="723D00B7" w14:textId="77777777" w:rsidR="00FD61C8" w:rsidRPr="00DF2629" w:rsidRDefault="00FD61C8" w:rsidP="00FD61C8"/>
    <w:p w14:paraId="295152E9" w14:textId="3A4F1EE6" w:rsidR="00FD61C8" w:rsidRPr="00DF2629" w:rsidRDefault="00D73164" w:rsidP="00FD61C8">
      <w:pPr>
        <w:keepNext/>
        <w:jc w:val="center"/>
      </w:pPr>
      <w:r>
        <w:rPr>
          <w:noProof/>
          <w:szCs w:val="24"/>
        </w:rPr>
        <w:drawing>
          <wp:inline distT="0" distB="0" distL="0" distR="0" wp14:anchorId="68095EED" wp14:editId="2218ED98">
            <wp:extent cx="4266000" cy="3200400"/>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36F5AAC2" w14:textId="2C1DDCBC" w:rsidR="00FD61C8" w:rsidRDefault="00FD61C8" w:rsidP="000D45AB">
      <w:pPr>
        <w:pStyle w:val="Caption"/>
        <w:rPr>
          <w:szCs w:val="24"/>
        </w:rPr>
      </w:pPr>
      <w:bookmarkStart w:id="684" w:name="_Toc452470067"/>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4</w:t>
      </w:r>
      <w:r w:rsidR="003D2D66">
        <w:rPr>
          <w:szCs w:val="24"/>
        </w:rPr>
        <w:fldChar w:fldCharType="end"/>
      </w:r>
      <w:r w:rsidRPr="00DF2629">
        <w:rPr>
          <w:szCs w:val="24"/>
        </w:rPr>
        <w:t>: A model of the mean PBS cost (in 2012-13 Australian dollars) for women who live in a major city or in a regional/remote area</w:t>
      </w:r>
      <w:r w:rsidR="001F50F9">
        <w:rPr>
          <w:szCs w:val="24"/>
        </w:rPr>
        <w:t>,</w:t>
      </w:r>
      <w:r w:rsidRPr="00DF2629">
        <w:rPr>
          <w:szCs w:val="24"/>
        </w:rPr>
        <w:t xml:space="preserve"> by actual age at survey for the 1973-78, 1946-51, and 1921-26 cohorts.</w:t>
      </w:r>
      <w:bookmarkEnd w:id="684"/>
    </w:p>
    <w:p w14:paraId="10A9E7F3" w14:textId="77777777" w:rsidR="001F50F9" w:rsidRPr="001F50F9" w:rsidRDefault="001F50F9" w:rsidP="001F50F9"/>
    <w:p w14:paraId="09A4B729" w14:textId="245A0918" w:rsidR="00FD61C8" w:rsidRPr="00DF2629" w:rsidRDefault="00FD61C8" w:rsidP="00FD61C8">
      <w:pPr>
        <w:pStyle w:val="Heading2"/>
      </w:pPr>
      <w:bookmarkStart w:id="685" w:name="_Toc446584380"/>
      <w:bookmarkStart w:id="686" w:name="_Toc446585502"/>
      <w:bookmarkStart w:id="687" w:name="_Toc452371114"/>
      <w:r w:rsidRPr="00DF2629">
        <w:lastRenderedPageBreak/>
        <w:t>Hospital costs</w:t>
      </w:r>
      <w:bookmarkEnd w:id="685"/>
      <w:bookmarkEnd w:id="686"/>
      <w:bookmarkEnd w:id="687"/>
    </w:p>
    <w:p w14:paraId="0F135BD7" w14:textId="77777777" w:rsidR="00FD61C8" w:rsidRPr="00DF2629" w:rsidRDefault="00FD61C8" w:rsidP="00FD61C8">
      <w:pPr>
        <w:rPr>
          <w:noProof/>
          <w:sz w:val="26"/>
          <w:lang w:val="en-US"/>
        </w:rPr>
      </w:pPr>
      <w:r w:rsidRPr="00DF2629">
        <w:t xml:space="preserve">A penalised B-spline was fitted to the mean hospital cost (in 2012-13 Australian dollars) by age at survey to provide age-specific estimates for 45-90 years (for Chapter 3) or 20-90 years (for all other chapters). The model assumes that the age-specific trends for total hospital cost (in 2012-13 Australian dollars) for women with or without the conditions of interest remain the same from 2015 to 2035. </w:t>
      </w:r>
    </w:p>
    <w:p w14:paraId="2C83E31C" w14:textId="7EA76E81" w:rsidR="00FD61C8" w:rsidRPr="00DF2629" w:rsidRDefault="00FD61C8" w:rsidP="001731F3">
      <w:pPr>
        <w:spacing w:before="0" w:after="0" w:line="240" w:lineRule="auto"/>
        <w:jc w:val="left"/>
        <w:rPr>
          <w:b/>
        </w:rPr>
      </w:pPr>
      <w:r w:rsidRPr="00DF2629">
        <w:rPr>
          <w:b/>
        </w:rPr>
        <w:t>Needing help with daily tasks</w:t>
      </w:r>
    </w:p>
    <w:p w14:paraId="5AAC7B84" w14:textId="512C55E1" w:rsidR="00FD61C8" w:rsidRPr="00DF2629" w:rsidRDefault="007D41CE" w:rsidP="00FD61C8">
      <w:pPr>
        <w:keepNext/>
        <w:jc w:val="center"/>
      </w:pPr>
      <w:r>
        <w:rPr>
          <w:noProof/>
          <w:szCs w:val="24"/>
        </w:rPr>
        <w:drawing>
          <wp:inline distT="0" distB="0" distL="0" distR="0" wp14:anchorId="6C83C93B" wp14:editId="6D466A80">
            <wp:extent cx="4312800" cy="3218400"/>
            <wp:effectExtent l="0" t="0" r="0" b="127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312800" cy="3218400"/>
                    </a:xfrm>
                    <a:prstGeom prst="rect">
                      <a:avLst/>
                    </a:prstGeom>
                    <a:noFill/>
                    <a:ln>
                      <a:noFill/>
                    </a:ln>
                  </pic:spPr>
                </pic:pic>
              </a:graphicData>
            </a:graphic>
          </wp:inline>
        </w:drawing>
      </w:r>
    </w:p>
    <w:p w14:paraId="378FCE62" w14:textId="61340BF9" w:rsidR="00FD61C8" w:rsidRPr="00DF2629" w:rsidRDefault="00FD61C8" w:rsidP="000D45AB">
      <w:pPr>
        <w:pStyle w:val="Caption"/>
        <w:rPr>
          <w:b w:val="0"/>
        </w:rPr>
      </w:pPr>
      <w:bookmarkStart w:id="688" w:name="_Toc452470068"/>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5</w:t>
      </w:r>
      <w:r w:rsidR="003D2D66">
        <w:rPr>
          <w:szCs w:val="24"/>
        </w:rPr>
        <w:fldChar w:fldCharType="end"/>
      </w:r>
      <w:r w:rsidRPr="00DF2629">
        <w:rPr>
          <w:szCs w:val="24"/>
        </w:rPr>
        <w:t>: A model of the mean hospital costs (in 2012-13 Australian dollars) for women who reported needing or not needing help with daily tasks</w:t>
      </w:r>
      <w:r w:rsidR="001F50F9">
        <w:rPr>
          <w:szCs w:val="24"/>
        </w:rPr>
        <w:t>,</w:t>
      </w:r>
      <w:r w:rsidRPr="00DF2629">
        <w:rPr>
          <w:szCs w:val="24"/>
        </w:rPr>
        <w:t xml:space="preserve"> by actual age at survey for the 1946-51 and 1921-26 cohorts.</w:t>
      </w:r>
      <w:bookmarkEnd w:id="688"/>
    </w:p>
    <w:p w14:paraId="63AA0AD1" w14:textId="77777777" w:rsidR="001731F3" w:rsidRDefault="001731F3">
      <w:pPr>
        <w:spacing w:before="0" w:after="0" w:line="240" w:lineRule="auto"/>
        <w:jc w:val="left"/>
        <w:rPr>
          <w:b/>
        </w:rPr>
      </w:pPr>
      <w:r>
        <w:rPr>
          <w:b/>
        </w:rPr>
        <w:br w:type="page"/>
      </w:r>
    </w:p>
    <w:p w14:paraId="22ED5840" w14:textId="7847558D" w:rsidR="00FD61C8" w:rsidRPr="00DF2629" w:rsidRDefault="00FD61C8" w:rsidP="00FD61C8">
      <w:pPr>
        <w:jc w:val="left"/>
        <w:rPr>
          <w:b/>
        </w:rPr>
      </w:pPr>
      <w:r w:rsidRPr="00DF2629">
        <w:rPr>
          <w:b/>
        </w:rPr>
        <w:lastRenderedPageBreak/>
        <w:t>Obesity</w:t>
      </w:r>
    </w:p>
    <w:p w14:paraId="065F5024" w14:textId="742794D5" w:rsidR="00FD61C8" w:rsidRPr="00DF2629" w:rsidRDefault="000D45AB" w:rsidP="00FD61C8">
      <w:pPr>
        <w:keepNext/>
        <w:jc w:val="center"/>
      </w:pPr>
      <w:r>
        <w:rPr>
          <w:noProof/>
          <w:szCs w:val="24"/>
        </w:rPr>
        <w:drawing>
          <wp:inline distT="0" distB="0" distL="0" distR="0" wp14:anchorId="6AD0EC02" wp14:editId="58086BAD">
            <wp:extent cx="4266000" cy="3200400"/>
            <wp:effectExtent l="0" t="0" r="127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11923419" w14:textId="24BC403A" w:rsidR="00FD61C8" w:rsidRPr="00DF2629" w:rsidRDefault="00FD61C8" w:rsidP="00FD61C8">
      <w:pPr>
        <w:pStyle w:val="Caption"/>
        <w:rPr>
          <w:b w:val="0"/>
          <w:i/>
          <w:szCs w:val="24"/>
        </w:rPr>
      </w:pPr>
      <w:bookmarkStart w:id="689" w:name="_Toc452470069"/>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6</w:t>
      </w:r>
      <w:r w:rsidR="003D2D66">
        <w:rPr>
          <w:szCs w:val="24"/>
        </w:rPr>
        <w:fldChar w:fldCharType="end"/>
      </w:r>
      <w:r w:rsidRPr="00DF2629">
        <w:rPr>
          <w:szCs w:val="24"/>
        </w:rPr>
        <w:t>: A model of the mean hospital costs (in 2012-13 Australian dollars) for women who are obese or not obese</w:t>
      </w:r>
      <w:r w:rsidR="001F50F9">
        <w:rPr>
          <w:szCs w:val="24"/>
        </w:rPr>
        <w:t>,</w:t>
      </w:r>
      <w:r w:rsidRPr="00DF2629">
        <w:rPr>
          <w:szCs w:val="24"/>
        </w:rPr>
        <w:t xml:space="preserve"> by actual age at survey for the 1973-78, 1946-51, and 1921-26 cohorts.</w:t>
      </w:r>
      <w:bookmarkEnd w:id="689"/>
    </w:p>
    <w:p w14:paraId="30E54D58" w14:textId="77777777" w:rsidR="00FD61C8" w:rsidRPr="00DF2629" w:rsidRDefault="00FD61C8" w:rsidP="00FD61C8">
      <w:pPr>
        <w:jc w:val="left"/>
        <w:rPr>
          <w:b/>
        </w:rPr>
      </w:pPr>
    </w:p>
    <w:p w14:paraId="67D4ED87" w14:textId="77777777" w:rsidR="00FD61C8" w:rsidRPr="00DF2629" w:rsidRDefault="00FD61C8" w:rsidP="00FD61C8">
      <w:pPr>
        <w:jc w:val="left"/>
        <w:rPr>
          <w:b/>
        </w:rPr>
      </w:pPr>
      <w:r w:rsidRPr="00DF2629">
        <w:rPr>
          <w:b/>
        </w:rPr>
        <w:t>Tobacco use</w:t>
      </w:r>
    </w:p>
    <w:p w14:paraId="6EA93599" w14:textId="1AB9684E" w:rsidR="00FD61C8" w:rsidRPr="00DF2629" w:rsidRDefault="008E2F43" w:rsidP="00FD61C8">
      <w:pPr>
        <w:keepNext/>
        <w:jc w:val="center"/>
      </w:pPr>
      <w:r>
        <w:rPr>
          <w:noProof/>
          <w:szCs w:val="24"/>
        </w:rPr>
        <w:drawing>
          <wp:inline distT="0" distB="0" distL="0" distR="0" wp14:anchorId="374E1D0B" wp14:editId="77CD3A66">
            <wp:extent cx="4266000" cy="320040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6C7A1B73" w14:textId="64F8B2B5" w:rsidR="00FD61C8" w:rsidRPr="00DF2629" w:rsidRDefault="00FD61C8" w:rsidP="00FD61C8">
      <w:pPr>
        <w:pStyle w:val="Caption"/>
        <w:rPr>
          <w:b w:val="0"/>
          <w:i/>
          <w:szCs w:val="24"/>
        </w:rPr>
      </w:pPr>
      <w:bookmarkStart w:id="690" w:name="_Toc452470070"/>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7</w:t>
      </w:r>
      <w:r w:rsidR="003D2D66">
        <w:rPr>
          <w:szCs w:val="24"/>
        </w:rPr>
        <w:fldChar w:fldCharType="end"/>
      </w:r>
      <w:r w:rsidRPr="00DF2629">
        <w:rPr>
          <w:szCs w:val="24"/>
        </w:rPr>
        <w:t>: A model of the mean hospital costs (in 2012-13 Australian dollars) for women who are smokers or not current smokers</w:t>
      </w:r>
      <w:r w:rsidR="001F50F9">
        <w:rPr>
          <w:szCs w:val="24"/>
        </w:rPr>
        <w:t>,</w:t>
      </w:r>
      <w:r w:rsidRPr="00DF2629">
        <w:rPr>
          <w:szCs w:val="24"/>
        </w:rPr>
        <w:t xml:space="preserve"> by actual age at survey for the 1973-78, 1946-51, and 1921-26 cohorts.</w:t>
      </w:r>
      <w:bookmarkEnd w:id="690"/>
    </w:p>
    <w:p w14:paraId="237C0822" w14:textId="77777777" w:rsidR="00FD61C8" w:rsidRPr="00DF2629" w:rsidRDefault="00FD61C8" w:rsidP="00FD61C8">
      <w:pPr>
        <w:jc w:val="left"/>
        <w:rPr>
          <w:b/>
        </w:rPr>
      </w:pPr>
      <w:r w:rsidRPr="00DF2629">
        <w:rPr>
          <w:b/>
        </w:rPr>
        <w:lastRenderedPageBreak/>
        <w:t>Mental health</w:t>
      </w:r>
    </w:p>
    <w:p w14:paraId="6850D5D8" w14:textId="29F66436" w:rsidR="00FD61C8" w:rsidRPr="00DF2629" w:rsidRDefault="000B008F" w:rsidP="00FD61C8">
      <w:pPr>
        <w:keepNext/>
        <w:jc w:val="center"/>
      </w:pPr>
      <w:r>
        <w:rPr>
          <w:noProof/>
          <w:szCs w:val="24"/>
        </w:rPr>
        <w:drawing>
          <wp:inline distT="0" distB="0" distL="0" distR="0" wp14:anchorId="5FD8E26C" wp14:editId="79F9C3AA">
            <wp:extent cx="4312800" cy="3218400"/>
            <wp:effectExtent l="0" t="0" r="0" b="127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312800" cy="3218400"/>
                    </a:xfrm>
                    <a:prstGeom prst="rect">
                      <a:avLst/>
                    </a:prstGeom>
                    <a:noFill/>
                    <a:ln>
                      <a:noFill/>
                    </a:ln>
                  </pic:spPr>
                </pic:pic>
              </a:graphicData>
            </a:graphic>
          </wp:inline>
        </w:drawing>
      </w:r>
    </w:p>
    <w:p w14:paraId="0028A2FA" w14:textId="33ECA817" w:rsidR="00FD61C8" w:rsidRPr="00DF2629" w:rsidRDefault="00FD61C8" w:rsidP="00FD61C8">
      <w:pPr>
        <w:pStyle w:val="Caption"/>
        <w:rPr>
          <w:b w:val="0"/>
          <w:i/>
          <w:szCs w:val="24"/>
        </w:rPr>
      </w:pPr>
      <w:bookmarkStart w:id="691" w:name="_Toc452470071"/>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8</w:t>
      </w:r>
      <w:r w:rsidR="003D2D66">
        <w:rPr>
          <w:szCs w:val="24"/>
        </w:rPr>
        <w:fldChar w:fldCharType="end"/>
      </w:r>
      <w:r w:rsidRPr="00DF2629">
        <w:rPr>
          <w:szCs w:val="24"/>
        </w:rPr>
        <w:t>: A model of the mean hospital costs (in 2012-13 Australian dollars) for women who do or do not have psychological distress</w:t>
      </w:r>
      <w:r w:rsidR="001F50F9">
        <w:rPr>
          <w:szCs w:val="24"/>
        </w:rPr>
        <w:t>,</w:t>
      </w:r>
      <w:r w:rsidRPr="00DF2629">
        <w:rPr>
          <w:szCs w:val="24"/>
        </w:rPr>
        <w:t xml:space="preserve"> by actual age at survey for the 1973-78, 1946-51, and 1921-26 cohorts.</w:t>
      </w:r>
      <w:bookmarkEnd w:id="691"/>
    </w:p>
    <w:p w14:paraId="32010CB0" w14:textId="77777777" w:rsidR="00FD61C8" w:rsidRPr="00DF2629" w:rsidRDefault="00FD61C8" w:rsidP="00FD61C8">
      <w:pPr>
        <w:jc w:val="left"/>
        <w:rPr>
          <w:b/>
        </w:rPr>
      </w:pPr>
    </w:p>
    <w:p w14:paraId="6D509ACC" w14:textId="77777777" w:rsidR="00FD61C8" w:rsidRPr="00DF2629" w:rsidRDefault="00FD61C8" w:rsidP="00FD61C8">
      <w:pPr>
        <w:jc w:val="left"/>
        <w:rPr>
          <w:b/>
        </w:rPr>
      </w:pPr>
      <w:r w:rsidRPr="00DF2629">
        <w:rPr>
          <w:b/>
        </w:rPr>
        <w:t>Highest educational attainment</w:t>
      </w:r>
    </w:p>
    <w:p w14:paraId="484F6AB0" w14:textId="37C58D84" w:rsidR="00FD61C8" w:rsidRPr="00DF2629" w:rsidRDefault="00082267" w:rsidP="00FD61C8">
      <w:pPr>
        <w:keepNext/>
        <w:jc w:val="center"/>
      </w:pPr>
      <w:r>
        <w:rPr>
          <w:noProof/>
          <w:szCs w:val="24"/>
        </w:rPr>
        <w:drawing>
          <wp:inline distT="0" distB="0" distL="0" distR="0" wp14:anchorId="428957D8" wp14:editId="719B8F5D">
            <wp:extent cx="4312800" cy="321840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312800" cy="3218400"/>
                    </a:xfrm>
                    <a:prstGeom prst="rect">
                      <a:avLst/>
                    </a:prstGeom>
                    <a:noFill/>
                    <a:ln>
                      <a:noFill/>
                    </a:ln>
                  </pic:spPr>
                </pic:pic>
              </a:graphicData>
            </a:graphic>
          </wp:inline>
        </w:drawing>
      </w:r>
    </w:p>
    <w:p w14:paraId="29BCAF0A" w14:textId="161221CE" w:rsidR="00FD61C8" w:rsidRPr="00DF2629" w:rsidRDefault="00FD61C8" w:rsidP="00FD61C8">
      <w:pPr>
        <w:pStyle w:val="Caption"/>
        <w:rPr>
          <w:b w:val="0"/>
          <w:i/>
          <w:szCs w:val="24"/>
        </w:rPr>
      </w:pPr>
      <w:bookmarkStart w:id="692" w:name="_Toc452470072"/>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29</w:t>
      </w:r>
      <w:r w:rsidR="003D2D66">
        <w:rPr>
          <w:szCs w:val="24"/>
        </w:rPr>
        <w:fldChar w:fldCharType="end"/>
      </w:r>
      <w:r w:rsidRPr="00DF2629">
        <w:rPr>
          <w:szCs w:val="24"/>
        </w:rPr>
        <w:t>: A model of the mean hospital costs (in 2012-13 Australian dollars) for women who do or do not have a university education</w:t>
      </w:r>
      <w:r w:rsidR="00A14115">
        <w:rPr>
          <w:szCs w:val="24"/>
        </w:rPr>
        <w:t>,</w:t>
      </w:r>
      <w:r w:rsidRPr="00DF2629">
        <w:rPr>
          <w:szCs w:val="24"/>
        </w:rPr>
        <w:t xml:space="preserve"> by actual age at survey for the 1973-78, 1946-51, and 1921-26 cohorts.</w:t>
      </w:r>
      <w:bookmarkEnd w:id="692"/>
    </w:p>
    <w:p w14:paraId="4693E8F3" w14:textId="77777777" w:rsidR="00FD61C8" w:rsidRPr="00DF2629" w:rsidRDefault="00FD61C8" w:rsidP="00FD61C8">
      <w:pPr>
        <w:jc w:val="left"/>
        <w:rPr>
          <w:b/>
        </w:rPr>
      </w:pPr>
      <w:r w:rsidRPr="00DF2629">
        <w:rPr>
          <w:b/>
        </w:rPr>
        <w:lastRenderedPageBreak/>
        <w:t>Ability to manage on income</w:t>
      </w:r>
    </w:p>
    <w:p w14:paraId="335C95B5" w14:textId="41AD6A67" w:rsidR="00FD61C8" w:rsidRPr="00DF2629" w:rsidRDefault="00B76E6A" w:rsidP="00FD61C8">
      <w:pPr>
        <w:keepNext/>
        <w:jc w:val="center"/>
      </w:pPr>
      <w:r>
        <w:rPr>
          <w:noProof/>
          <w:szCs w:val="24"/>
        </w:rPr>
        <w:drawing>
          <wp:inline distT="0" distB="0" distL="0" distR="0" wp14:anchorId="42C7F65F" wp14:editId="6A9DE590">
            <wp:extent cx="4266000" cy="3200400"/>
            <wp:effectExtent l="0" t="0" r="127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01E81C05" w14:textId="50A78AAA" w:rsidR="00FD61C8" w:rsidRPr="00DF2629" w:rsidRDefault="00FD61C8" w:rsidP="00FD61C8">
      <w:pPr>
        <w:pStyle w:val="Caption"/>
        <w:rPr>
          <w:b w:val="0"/>
          <w:i/>
          <w:szCs w:val="24"/>
        </w:rPr>
      </w:pPr>
      <w:bookmarkStart w:id="693" w:name="_Toc452470073"/>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30</w:t>
      </w:r>
      <w:r w:rsidR="003D2D66">
        <w:rPr>
          <w:szCs w:val="24"/>
        </w:rPr>
        <w:fldChar w:fldCharType="end"/>
      </w:r>
      <w:r w:rsidRPr="00DF2629">
        <w:rPr>
          <w:szCs w:val="24"/>
        </w:rPr>
        <w:t>: A model of the mean hospital costs (in 2012-13 Australian dollars) for women who found it easier or difficult to manage on income</w:t>
      </w:r>
      <w:r w:rsidR="00A14115">
        <w:rPr>
          <w:szCs w:val="24"/>
        </w:rPr>
        <w:t>,</w:t>
      </w:r>
      <w:r w:rsidRPr="00DF2629">
        <w:rPr>
          <w:szCs w:val="24"/>
        </w:rPr>
        <w:t xml:space="preserve"> by actual age at survey for the 1973-78, 1946-51, and 1921-26 cohorts.</w:t>
      </w:r>
      <w:bookmarkEnd w:id="693"/>
    </w:p>
    <w:p w14:paraId="4087A86F" w14:textId="77777777" w:rsidR="00FD61C8" w:rsidRPr="00DF2629" w:rsidRDefault="00FD61C8" w:rsidP="00FD61C8">
      <w:pPr>
        <w:jc w:val="left"/>
        <w:rPr>
          <w:b/>
        </w:rPr>
      </w:pPr>
    </w:p>
    <w:p w14:paraId="2F558225" w14:textId="77777777" w:rsidR="00FD61C8" w:rsidRPr="00DF2629" w:rsidRDefault="00FD61C8" w:rsidP="00FD61C8">
      <w:pPr>
        <w:jc w:val="left"/>
        <w:rPr>
          <w:b/>
        </w:rPr>
      </w:pPr>
      <w:r w:rsidRPr="00DF2629">
        <w:rPr>
          <w:b/>
        </w:rPr>
        <w:t>Marital status</w:t>
      </w:r>
    </w:p>
    <w:p w14:paraId="7E6E8B6C" w14:textId="621353EB" w:rsidR="00FD61C8" w:rsidRPr="00DF2629" w:rsidRDefault="00105013" w:rsidP="00FD61C8">
      <w:pPr>
        <w:keepNext/>
        <w:jc w:val="center"/>
      </w:pPr>
      <w:r>
        <w:rPr>
          <w:noProof/>
          <w:szCs w:val="24"/>
        </w:rPr>
        <w:drawing>
          <wp:inline distT="0" distB="0" distL="0" distR="0" wp14:anchorId="2126A5E6" wp14:editId="5FBA1269">
            <wp:extent cx="4266000" cy="3200400"/>
            <wp:effectExtent l="0" t="0" r="127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266000" cy="3200400"/>
                    </a:xfrm>
                    <a:prstGeom prst="rect">
                      <a:avLst/>
                    </a:prstGeom>
                    <a:noFill/>
                    <a:ln>
                      <a:noFill/>
                    </a:ln>
                  </pic:spPr>
                </pic:pic>
              </a:graphicData>
            </a:graphic>
          </wp:inline>
        </w:drawing>
      </w:r>
    </w:p>
    <w:p w14:paraId="71E7A119" w14:textId="467F89C1" w:rsidR="00FD61C8" w:rsidRPr="00DF2629" w:rsidRDefault="00FD61C8" w:rsidP="00FD61C8">
      <w:pPr>
        <w:pStyle w:val="Caption"/>
        <w:rPr>
          <w:b w:val="0"/>
          <w:i/>
          <w:szCs w:val="24"/>
        </w:rPr>
      </w:pPr>
      <w:bookmarkStart w:id="694" w:name="_Toc452470074"/>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31</w:t>
      </w:r>
      <w:r w:rsidR="003D2D66">
        <w:rPr>
          <w:szCs w:val="24"/>
        </w:rPr>
        <w:fldChar w:fldCharType="end"/>
      </w:r>
      <w:r w:rsidRPr="00DF2629">
        <w:rPr>
          <w:szCs w:val="24"/>
        </w:rPr>
        <w:t>: A model of the mean hospital costs (in 2012-13 Australian dollars) for women who have a partner or are unpartnered</w:t>
      </w:r>
      <w:r w:rsidR="00A14115">
        <w:rPr>
          <w:szCs w:val="24"/>
        </w:rPr>
        <w:t>,</w:t>
      </w:r>
      <w:r w:rsidRPr="00DF2629">
        <w:rPr>
          <w:szCs w:val="24"/>
        </w:rPr>
        <w:t xml:space="preserve"> by actual age at survey for the 1973-78, 1946-51, and 1921-26 cohorts.</w:t>
      </w:r>
      <w:bookmarkEnd w:id="694"/>
    </w:p>
    <w:p w14:paraId="5E1C2774" w14:textId="77777777" w:rsidR="00FD61C8" w:rsidRPr="00DF2629" w:rsidRDefault="00FD61C8" w:rsidP="00FD61C8">
      <w:pPr>
        <w:jc w:val="left"/>
        <w:rPr>
          <w:b/>
        </w:rPr>
      </w:pPr>
      <w:r w:rsidRPr="00DF2629">
        <w:rPr>
          <w:b/>
        </w:rPr>
        <w:lastRenderedPageBreak/>
        <w:t>Area of residence</w:t>
      </w:r>
    </w:p>
    <w:p w14:paraId="79227237" w14:textId="793A4DD8" w:rsidR="00FD61C8" w:rsidRPr="00DF2629" w:rsidRDefault="00D73164" w:rsidP="00FD61C8">
      <w:pPr>
        <w:keepNext/>
        <w:jc w:val="center"/>
      </w:pPr>
      <w:r>
        <w:rPr>
          <w:noProof/>
          <w:szCs w:val="24"/>
        </w:rPr>
        <w:drawing>
          <wp:inline distT="0" distB="0" distL="0" distR="0" wp14:anchorId="17985FF4" wp14:editId="5D2C5A9A">
            <wp:extent cx="4312800" cy="3218400"/>
            <wp:effectExtent l="0" t="0" r="0" b="127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312800" cy="3218400"/>
                    </a:xfrm>
                    <a:prstGeom prst="rect">
                      <a:avLst/>
                    </a:prstGeom>
                    <a:noFill/>
                    <a:ln>
                      <a:noFill/>
                    </a:ln>
                  </pic:spPr>
                </pic:pic>
              </a:graphicData>
            </a:graphic>
          </wp:inline>
        </w:drawing>
      </w:r>
    </w:p>
    <w:p w14:paraId="3165C28C" w14:textId="63DE1B97" w:rsidR="00FD61C8" w:rsidRPr="00DF2629" w:rsidRDefault="00FD61C8" w:rsidP="00A14115">
      <w:pPr>
        <w:pStyle w:val="Caption"/>
      </w:pPr>
      <w:bookmarkStart w:id="695" w:name="_Toc452470075"/>
      <w:r w:rsidRPr="00DF2629">
        <w:rPr>
          <w:szCs w:val="24"/>
        </w:rPr>
        <w:t xml:space="preserve">Figure </w:t>
      </w:r>
      <w:r w:rsidR="003D2D66">
        <w:rPr>
          <w:szCs w:val="24"/>
        </w:rPr>
        <w:fldChar w:fldCharType="begin"/>
      </w:r>
      <w:r w:rsidR="003D2D66">
        <w:rPr>
          <w:szCs w:val="24"/>
        </w:rPr>
        <w:instrText xml:space="preserve"> STYLEREF 1 \s </w:instrText>
      </w:r>
      <w:r w:rsidR="003D2D66">
        <w:rPr>
          <w:szCs w:val="24"/>
        </w:rPr>
        <w:fldChar w:fldCharType="separate"/>
      </w:r>
      <w:r w:rsidR="004675BB">
        <w:rPr>
          <w:noProof/>
          <w:szCs w:val="24"/>
        </w:rPr>
        <w:t>16</w:t>
      </w:r>
      <w:r w:rsidR="003D2D66">
        <w:rPr>
          <w:szCs w:val="24"/>
        </w:rPr>
        <w:fldChar w:fldCharType="end"/>
      </w:r>
      <w:r w:rsidR="003D2D66">
        <w:rPr>
          <w:szCs w:val="24"/>
        </w:rPr>
        <w:noBreakHyphen/>
      </w:r>
      <w:r w:rsidR="003D2D66">
        <w:rPr>
          <w:szCs w:val="24"/>
        </w:rPr>
        <w:fldChar w:fldCharType="begin"/>
      </w:r>
      <w:r w:rsidR="003D2D66">
        <w:rPr>
          <w:szCs w:val="24"/>
        </w:rPr>
        <w:instrText xml:space="preserve"> SEQ Figure \* ARABIC \s 1 </w:instrText>
      </w:r>
      <w:r w:rsidR="003D2D66">
        <w:rPr>
          <w:szCs w:val="24"/>
        </w:rPr>
        <w:fldChar w:fldCharType="separate"/>
      </w:r>
      <w:r w:rsidR="004675BB">
        <w:rPr>
          <w:noProof/>
          <w:szCs w:val="24"/>
        </w:rPr>
        <w:t>32</w:t>
      </w:r>
      <w:r w:rsidR="003D2D66">
        <w:rPr>
          <w:szCs w:val="24"/>
        </w:rPr>
        <w:fldChar w:fldCharType="end"/>
      </w:r>
      <w:r w:rsidRPr="00DF2629">
        <w:rPr>
          <w:szCs w:val="24"/>
        </w:rPr>
        <w:t>: A model of the mean hospital costs (in 2012-13 Australian dollars) for women who live in a major city or in a regional/remote area</w:t>
      </w:r>
      <w:r w:rsidR="00A14115">
        <w:rPr>
          <w:szCs w:val="24"/>
        </w:rPr>
        <w:t>,</w:t>
      </w:r>
      <w:r w:rsidRPr="00DF2629">
        <w:rPr>
          <w:szCs w:val="24"/>
        </w:rPr>
        <w:t xml:space="preserve"> by actual age at survey for the 1973-78, 1946-51, and 1921-26 cohorts.</w:t>
      </w:r>
      <w:bookmarkEnd w:id="695"/>
    </w:p>
    <w:p w14:paraId="1685E5FA" w14:textId="53FD5AD8" w:rsidR="002023F3" w:rsidRDefault="002023F3">
      <w:pPr>
        <w:spacing w:before="0" w:after="0" w:line="240" w:lineRule="auto"/>
        <w:jc w:val="left"/>
      </w:pPr>
      <w:r>
        <w:br w:type="page"/>
      </w:r>
    </w:p>
    <w:p w14:paraId="12A4A1F3" w14:textId="33895D6D" w:rsidR="002023F3" w:rsidRDefault="002023F3" w:rsidP="002023F3">
      <w:pPr>
        <w:pStyle w:val="Heading1"/>
      </w:pPr>
      <w:bookmarkStart w:id="696" w:name="_Toc446584381"/>
      <w:bookmarkStart w:id="697" w:name="_Toc446585503"/>
      <w:bookmarkStart w:id="698" w:name="_Toc452371115"/>
      <w:r>
        <w:lastRenderedPageBreak/>
        <w:t>Appendix F: Method for projecting healthcare use and expenditure from 2015 to 2035</w:t>
      </w:r>
      <w:bookmarkEnd w:id="696"/>
      <w:bookmarkEnd w:id="697"/>
      <w:bookmarkEnd w:id="698"/>
    </w:p>
    <w:p w14:paraId="50E5A518" w14:textId="74ACE402" w:rsidR="002023F3" w:rsidRPr="00267146" w:rsidRDefault="002023F3" w:rsidP="002023F3">
      <w:pPr>
        <w:pStyle w:val="Heading2"/>
      </w:pPr>
      <w:bookmarkStart w:id="699" w:name="_Toc446584382"/>
      <w:bookmarkStart w:id="700" w:name="_Toc446585504"/>
      <w:bookmarkStart w:id="701" w:name="_Toc452371116"/>
      <w:r>
        <w:t>Medicare Benefits Scheme</w:t>
      </w:r>
      <w:bookmarkEnd w:id="699"/>
      <w:bookmarkEnd w:id="700"/>
      <w:bookmarkEnd w:id="701"/>
    </w:p>
    <w:p w14:paraId="14FB5DF1" w14:textId="77777777" w:rsidR="002023F3" w:rsidRDefault="002023F3" w:rsidP="002023F3">
      <w:r>
        <w:t>To project the total number of unreferred MBS claims and costs from 2015 to 2035, we assumed that the age-specific trends for number of MBS claims and costs (in 2014 Australian dollars) for women in each group remained the same over the next 20-year time period. The total number of MBS claims and total MBS costs (in 2014 Australian dollars) were projected using the following equations:</w:t>
      </w:r>
    </w:p>
    <w:p w14:paraId="0A4FA053" w14:textId="77777777" w:rsidR="002023F3" w:rsidRDefault="002023F3" w:rsidP="002023F3"/>
    <w:p w14:paraId="2BC6455A" w14:textId="77777777" w:rsidR="002023F3" w:rsidRDefault="002023F3" w:rsidP="002023F3">
      <w:r>
        <w:t xml:space="preserve">Total number of projected MBS claims in year </w:t>
      </w:r>
      <m:oMath>
        <m:r>
          <w:rPr>
            <w:rFonts w:ascii="Cambria Math" w:hAnsi="Cambria Math"/>
          </w:rPr>
          <m:t>t</m:t>
        </m:r>
      </m:oMath>
      <w:r>
        <w:t>:</w:t>
      </w:r>
    </w:p>
    <w:p w14:paraId="705F662F" w14:textId="77777777" w:rsidR="002023F3" w:rsidRDefault="002023F3" w:rsidP="002023F3"/>
    <w:p w14:paraId="16E006C6" w14:textId="77777777" w:rsidR="002023F3" w:rsidRPr="00267146" w:rsidRDefault="00852BD0" w:rsidP="002023F3">
      <m:oMathPara>
        <m:oMath>
          <m:sSub>
            <m:sSubPr>
              <m:ctrlPr>
                <w:rPr>
                  <w:rFonts w:ascii="Cambria Math" w:hAnsi="Cambria Math"/>
                  <w:i/>
                </w:rPr>
              </m:ctrlPr>
            </m:sSubPr>
            <m:e>
              <m:r>
                <w:rPr>
                  <w:rFonts w:ascii="Cambria Math" w:hAnsi="Cambria Math"/>
                </w:rPr>
                <m:t>N</m:t>
              </m:r>
            </m:e>
            <m:sub>
              <m:r>
                <w:rPr>
                  <w:rFonts w:ascii="Cambria Math" w:hAnsi="Cambria Math"/>
                </w:rPr>
                <m:t>MBS</m:t>
              </m:r>
            </m:sub>
          </m:sSub>
          <m:r>
            <w:rPr>
              <w:rFonts w:ascii="Cambria Math" w:hAnsi="Cambria Math"/>
            </w:rPr>
            <m:t>(z,t)=</m:t>
          </m:r>
          <m:nary>
            <m:naryPr>
              <m:chr m:val="∑"/>
              <m:limLoc m:val="undOvr"/>
              <m:ctrlPr>
                <w:rPr>
                  <w:rFonts w:ascii="Cambria Math" w:hAnsi="Cambria Math"/>
                  <w:i/>
                </w:rPr>
              </m:ctrlPr>
            </m:naryPr>
            <m:sub>
              <m:r>
                <w:rPr>
                  <w:rFonts w:ascii="Cambria Math" w:hAnsi="Cambria Math"/>
                </w:rPr>
                <m:t>x=20</m:t>
              </m:r>
            </m:sub>
            <m:sup>
              <m:r>
                <w:rPr>
                  <w:rFonts w:ascii="Cambria Math" w:hAnsi="Cambria Math"/>
                </w:rPr>
                <m:t>90</m:t>
              </m:r>
            </m:sup>
            <m:e>
              <m:d>
                <m:dPr>
                  <m:begChr m:val="["/>
                  <m:endChr m:val="]"/>
                  <m:ctrlPr>
                    <w:rPr>
                      <w:rFonts w:ascii="Cambria Math" w:hAnsi="Cambria Math"/>
                      <w:i/>
                    </w:rPr>
                  </m:ctrlPr>
                </m:dPr>
                <m:e>
                  <m:r>
                    <w:rPr>
                      <w:rFonts w:ascii="Cambria Math" w:hAnsi="Cambria Math"/>
                    </w:rPr>
                    <m:t>C(x,z)×P(x,z)×</m:t>
                  </m:r>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x,t)</m:t>
                  </m:r>
                </m:e>
              </m:d>
            </m:e>
          </m:nary>
        </m:oMath>
      </m:oMathPara>
    </w:p>
    <w:p w14:paraId="2B708A69" w14:textId="77777777" w:rsidR="002023F3" w:rsidRDefault="002023F3" w:rsidP="002023F3"/>
    <w:p w14:paraId="177AA5A1" w14:textId="77777777" w:rsidR="002023F3" w:rsidRDefault="002023F3" w:rsidP="002023F3">
      <w:r>
        <w:t xml:space="preserve">Total MBS cost in year </w:t>
      </w:r>
      <m:oMath>
        <m:r>
          <w:rPr>
            <w:rFonts w:ascii="Cambria Math" w:hAnsi="Cambria Math"/>
          </w:rPr>
          <m:t>t</m:t>
        </m:r>
      </m:oMath>
      <w:r>
        <w:t xml:space="preserve"> for women in group </w:t>
      </w:r>
      <m:oMath>
        <m:r>
          <w:rPr>
            <w:rFonts w:ascii="Cambria Math" w:hAnsi="Cambria Math"/>
          </w:rPr>
          <m:t>z</m:t>
        </m:r>
      </m:oMath>
      <w:r>
        <w:t>:</w:t>
      </w:r>
    </w:p>
    <w:p w14:paraId="5730CFE7" w14:textId="77777777" w:rsidR="002023F3" w:rsidRDefault="002023F3" w:rsidP="002023F3"/>
    <w:p w14:paraId="06A4B686" w14:textId="77777777" w:rsidR="002023F3" w:rsidRPr="00267146" w:rsidRDefault="00852BD0" w:rsidP="002023F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MBS</m:t>
              </m:r>
            </m:sub>
          </m:sSub>
          <m:r>
            <w:rPr>
              <w:rFonts w:ascii="Cambria Math" w:hAnsi="Cambria Math"/>
            </w:rPr>
            <m:t>(z,t)=</m:t>
          </m:r>
          <m:nary>
            <m:naryPr>
              <m:chr m:val="∑"/>
              <m:limLoc m:val="undOvr"/>
              <m:ctrlPr>
                <w:rPr>
                  <w:rFonts w:ascii="Cambria Math" w:hAnsi="Cambria Math"/>
                  <w:i/>
                </w:rPr>
              </m:ctrlPr>
            </m:naryPr>
            <m:sub>
              <m:r>
                <w:rPr>
                  <w:rFonts w:ascii="Cambria Math" w:hAnsi="Cambria Math"/>
                </w:rPr>
                <m:t>x=20</m:t>
              </m:r>
            </m:sub>
            <m:sup>
              <m:r>
                <w:rPr>
                  <w:rFonts w:ascii="Cambria Math" w:hAnsi="Cambria Math"/>
                </w:rPr>
                <m:t>90</m:t>
              </m:r>
            </m:sup>
            <m:e>
              <m:d>
                <m:dPr>
                  <m:begChr m:val="["/>
                  <m:endChr m:val="]"/>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z</m:t>
                      </m:r>
                    </m:e>
                  </m:d>
                  <m:r>
                    <w:rPr>
                      <w:rFonts w:ascii="Cambria Math" w:hAnsi="Cambria Math"/>
                    </w:rPr>
                    <m:t>×48.80×P(x,z)×</m:t>
                  </m:r>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x,t)</m:t>
                  </m:r>
                </m:e>
              </m:d>
            </m:e>
          </m:nary>
        </m:oMath>
      </m:oMathPara>
    </w:p>
    <w:p w14:paraId="77FAF1D7" w14:textId="77777777" w:rsidR="002023F3" w:rsidRPr="0030631A" w:rsidRDefault="002023F3" w:rsidP="002023F3">
      <w:pPr>
        <w:jc w:val="center"/>
      </w:pPr>
    </w:p>
    <w:p w14:paraId="711CCA07" w14:textId="77777777" w:rsidR="002023F3" w:rsidRDefault="002023F3" w:rsidP="002023F3">
      <w:r>
        <w:t xml:space="preserve">where: </w:t>
      </w:r>
    </w:p>
    <w:p w14:paraId="787F515F" w14:textId="77777777" w:rsidR="002023F3" w:rsidRDefault="00852BD0" w:rsidP="002023F3">
      <m:oMath>
        <m:sSub>
          <m:sSubPr>
            <m:ctrlPr>
              <w:rPr>
                <w:rFonts w:ascii="Cambria Math" w:hAnsi="Cambria Math"/>
                <w:i/>
              </w:rPr>
            </m:ctrlPr>
          </m:sSubPr>
          <m:e>
            <m:r>
              <w:rPr>
                <w:rFonts w:ascii="Cambria Math" w:hAnsi="Cambria Math"/>
              </w:rPr>
              <m:t>N</m:t>
            </m:r>
          </m:e>
          <m:sub>
            <m:r>
              <w:rPr>
                <w:rFonts w:ascii="Cambria Math" w:hAnsi="Cambria Math"/>
              </w:rPr>
              <m:t>MBS</m:t>
            </m:r>
          </m:sub>
        </m:sSub>
        <m:r>
          <w:rPr>
            <w:rFonts w:ascii="Cambria Math" w:hAnsi="Cambria Math"/>
          </w:rPr>
          <m:t>(t)</m:t>
        </m:r>
      </m:oMath>
      <w:r w:rsidR="002023F3">
        <w:t xml:space="preserve"> is the total number of MBS claims in year </w:t>
      </w:r>
      <m:oMath>
        <m:r>
          <w:rPr>
            <w:rFonts w:ascii="Cambria Math" w:hAnsi="Cambria Math"/>
          </w:rPr>
          <m:t>t</m:t>
        </m:r>
      </m:oMath>
      <w:r w:rsidR="002023F3">
        <w:t xml:space="preserve"> for women in group </w:t>
      </w:r>
      <m:oMath>
        <m:r>
          <w:rPr>
            <w:rFonts w:ascii="Cambria Math" w:hAnsi="Cambria Math"/>
          </w:rPr>
          <m:t>z</m:t>
        </m:r>
      </m:oMath>
      <w:r w:rsidR="002023F3">
        <w:t xml:space="preserve">, </w:t>
      </w:r>
    </w:p>
    <w:p w14:paraId="476199D4" w14:textId="77777777" w:rsidR="002023F3" w:rsidRDefault="00852BD0" w:rsidP="002023F3">
      <m:oMath>
        <m:sSub>
          <m:sSubPr>
            <m:ctrlPr>
              <w:rPr>
                <w:rFonts w:ascii="Cambria Math" w:hAnsi="Cambria Math"/>
                <w:i/>
              </w:rPr>
            </m:ctrlPr>
          </m:sSubPr>
          <m:e>
            <m:r>
              <w:rPr>
                <w:rFonts w:ascii="Cambria Math" w:hAnsi="Cambria Math"/>
              </w:rPr>
              <m:t>T</m:t>
            </m:r>
          </m:e>
          <m:sub>
            <m:r>
              <w:rPr>
                <w:rFonts w:ascii="Cambria Math" w:hAnsi="Cambria Math"/>
              </w:rPr>
              <m:t>MBS</m:t>
            </m:r>
          </m:sub>
        </m:sSub>
        <m:r>
          <w:rPr>
            <w:rFonts w:ascii="Cambria Math" w:hAnsi="Cambria Math"/>
          </w:rPr>
          <m:t>(t)</m:t>
        </m:r>
      </m:oMath>
      <w:r w:rsidR="002023F3">
        <w:t xml:space="preserve"> is the total MBS cost in year </w:t>
      </w:r>
      <m:oMath>
        <m:r>
          <w:rPr>
            <w:rFonts w:ascii="Cambria Math" w:hAnsi="Cambria Math"/>
          </w:rPr>
          <m:t>t</m:t>
        </m:r>
      </m:oMath>
      <w:r w:rsidR="002023F3">
        <w:t xml:space="preserve"> for the group </w:t>
      </w:r>
      <m:oMath>
        <m:r>
          <w:rPr>
            <w:rFonts w:ascii="Cambria Math" w:hAnsi="Cambria Math"/>
          </w:rPr>
          <m:t>z</m:t>
        </m:r>
      </m:oMath>
      <w:r w:rsidR="002023F3">
        <w:t xml:space="preserve">, </w:t>
      </w:r>
    </w:p>
    <w:p w14:paraId="06573EA6" w14:textId="77777777" w:rsidR="002023F3" w:rsidRDefault="002023F3" w:rsidP="002023F3">
      <m:oMath>
        <m:r>
          <w:rPr>
            <w:rFonts w:ascii="Cambria Math" w:hAnsi="Cambria Math"/>
          </w:rPr>
          <m:t>C(x,z)</m:t>
        </m:r>
      </m:oMath>
      <w:r>
        <w:t xml:space="preserve"> is the mean number of MBS claims made by women aged </w:t>
      </w:r>
      <m:oMath>
        <m:r>
          <w:rPr>
            <w:rFonts w:ascii="Cambria Math" w:hAnsi="Cambria Math"/>
          </w:rPr>
          <m:t>x</m:t>
        </m:r>
      </m:oMath>
      <w:r>
        <w:t xml:space="preserve"> years in group </w:t>
      </w:r>
      <m:oMath>
        <m:r>
          <w:rPr>
            <w:rFonts w:ascii="Cambria Math" w:hAnsi="Cambria Math"/>
          </w:rPr>
          <m:t>z</m:t>
        </m:r>
      </m:oMath>
      <w:r>
        <w:t xml:space="preserve"> (based on the model shown in Appendix E Section 16.1), </w:t>
      </w:r>
    </w:p>
    <w:p w14:paraId="5C0B179B" w14:textId="77777777" w:rsidR="002023F3" w:rsidRDefault="002023F3" w:rsidP="002023F3">
      <m:oMath>
        <m:r>
          <w:rPr>
            <w:rFonts w:ascii="Cambria Math" w:hAnsi="Cambria Math"/>
          </w:rPr>
          <m:t>P</m:t>
        </m:r>
        <m:d>
          <m:dPr>
            <m:ctrlPr>
              <w:rPr>
                <w:rFonts w:ascii="Cambria Math" w:hAnsi="Cambria Math"/>
                <w:i/>
              </w:rPr>
            </m:ctrlPr>
          </m:dPr>
          <m:e>
            <m:r>
              <w:rPr>
                <w:rFonts w:ascii="Cambria Math" w:hAnsi="Cambria Math"/>
              </w:rPr>
              <m:t>x,z</m:t>
            </m:r>
          </m:e>
        </m:d>
      </m:oMath>
      <w:r>
        <w:t xml:space="preserve"> is the prevalence (%) of women aged </w:t>
      </w:r>
      <m:oMath>
        <m:r>
          <w:rPr>
            <w:rFonts w:ascii="Cambria Math" w:hAnsi="Cambria Math"/>
          </w:rPr>
          <m:t>x</m:t>
        </m:r>
      </m:oMath>
      <w:r>
        <w:t xml:space="preserve"> years in group </w:t>
      </w:r>
      <m:oMath>
        <m:r>
          <w:rPr>
            <w:rFonts w:ascii="Cambria Math" w:hAnsi="Cambria Math"/>
          </w:rPr>
          <m:t>z</m:t>
        </m:r>
      </m:oMath>
      <w:r>
        <w:t xml:space="preserve">, and </w:t>
      </w:r>
    </w:p>
    <w:p w14:paraId="30958314" w14:textId="77777777" w:rsidR="002023F3" w:rsidRDefault="00852BD0" w:rsidP="002023F3">
      <m:oMath>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x,t)</m:t>
        </m:r>
      </m:oMath>
      <w:r w:rsidR="002023F3">
        <w:t xml:space="preserve"> is the projected number of women at age </w:t>
      </w:r>
      <m:oMath>
        <m:r>
          <w:rPr>
            <w:rFonts w:ascii="Cambria Math" w:hAnsi="Cambria Math"/>
          </w:rPr>
          <m:t>x</m:t>
        </m:r>
      </m:oMath>
      <w:r w:rsidR="002023F3">
        <w:t xml:space="preserve"> in year </w:t>
      </w:r>
      <m:oMath>
        <m:r>
          <w:rPr>
            <w:rFonts w:ascii="Cambria Math" w:hAnsi="Cambria Math"/>
          </w:rPr>
          <m:t>t</m:t>
        </m:r>
      </m:oMath>
      <w:r w:rsidR="002023F3">
        <w:t xml:space="preserve"> in ABS population projection series B. </w:t>
      </w:r>
    </w:p>
    <w:p w14:paraId="72D27413" w14:textId="77777777" w:rsidR="002023F3" w:rsidRDefault="002023F3" w:rsidP="002023F3">
      <w:pPr>
        <w:jc w:val="left"/>
      </w:pPr>
    </w:p>
    <w:p w14:paraId="0EBBE6A1" w14:textId="77777777" w:rsidR="002023F3" w:rsidRDefault="002023F3" w:rsidP="002023F3">
      <w:pPr>
        <w:jc w:val="left"/>
      </w:pPr>
      <w:r>
        <w:t>The total number of MBS claims and cost were calculated by summing the values for the two groups (z=1,2).</w:t>
      </w:r>
    </w:p>
    <w:p w14:paraId="598B6D5A" w14:textId="77777777" w:rsidR="002023F3" w:rsidRDefault="002023F3" w:rsidP="002023F3">
      <w:pPr>
        <w:jc w:val="left"/>
      </w:pPr>
    </w:p>
    <w:p w14:paraId="54EEFEBE" w14:textId="77777777" w:rsidR="002023F3" w:rsidRDefault="002023F3" w:rsidP="002023F3">
      <w:pPr>
        <w:jc w:val="left"/>
      </w:pPr>
    </w:p>
    <w:p w14:paraId="6FAFB230" w14:textId="7E842243" w:rsidR="002023F3" w:rsidRDefault="002023F3" w:rsidP="002023F3">
      <w:pPr>
        <w:pStyle w:val="Heading2"/>
      </w:pPr>
      <w:bookmarkStart w:id="702" w:name="_Toc446584383"/>
      <w:bookmarkStart w:id="703" w:name="_Toc446585505"/>
      <w:bookmarkStart w:id="704" w:name="_Toc452371117"/>
      <w:r>
        <w:lastRenderedPageBreak/>
        <w:t>Pharmaceutical Benefits Scheme</w:t>
      </w:r>
      <w:bookmarkEnd w:id="702"/>
      <w:bookmarkEnd w:id="703"/>
      <w:bookmarkEnd w:id="704"/>
    </w:p>
    <w:p w14:paraId="4253BC3F" w14:textId="77777777" w:rsidR="002023F3" w:rsidRDefault="002023F3" w:rsidP="002023F3">
      <w:r>
        <w:t>To project the total number of PBS prescriptions filled and cost from 2015 to 2035, we assumed that the age-specific trends for number of PBS prescriptions filled and cost (in 2012-13 Australian dollars) for women in each group remained the same over the next 20-year time period. The total number of PBS claims and total PBS cost (in 2012-13 Australian dollars) were projected using the following equations:</w:t>
      </w:r>
    </w:p>
    <w:p w14:paraId="21698A71" w14:textId="77777777" w:rsidR="002023F3" w:rsidRDefault="002023F3" w:rsidP="002023F3"/>
    <w:p w14:paraId="68F0C473" w14:textId="77777777" w:rsidR="002023F3" w:rsidRDefault="002023F3" w:rsidP="002023F3">
      <w:r>
        <w:t xml:space="preserve">Total number of projected PBS claims in year </w:t>
      </w:r>
      <m:oMath>
        <m:r>
          <w:rPr>
            <w:rFonts w:ascii="Cambria Math" w:hAnsi="Cambria Math"/>
          </w:rPr>
          <m:t>t</m:t>
        </m:r>
      </m:oMath>
      <w:r>
        <w:t>:</w:t>
      </w:r>
    </w:p>
    <w:p w14:paraId="77AD60D7" w14:textId="77777777" w:rsidR="002023F3" w:rsidRDefault="002023F3" w:rsidP="002023F3"/>
    <w:p w14:paraId="51691BFB" w14:textId="77777777" w:rsidR="002023F3" w:rsidRPr="00267146" w:rsidRDefault="00852BD0" w:rsidP="002023F3">
      <m:oMathPara>
        <m:oMath>
          <m:sSub>
            <m:sSubPr>
              <m:ctrlPr>
                <w:rPr>
                  <w:rFonts w:ascii="Cambria Math" w:hAnsi="Cambria Math"/>
                  <w:i/>
                </w:rPr>
              </m:ctrlPr>
            </m:sSubPr>
            <m:e>
              <m:r>
                <w:rPr>
                  <w:rFonts w:ascii="Cambria Math" w:hAnsi="Cambria Math"/>
                </w:rPr>
                <m:t>N</m:t>
              </m:r>
            </m:e>
            <m:sub>
              <m:r>
                <w:rPr>
                  <w:rFonts w:ascii="Cambria Math" w:hAnsi="Cambria Math"/>
                </w:rPr>
                <m:t>PBS</m:t>
              </m:r>
            </m:sub>
          </m:sSub>
          <m:r>
            <w:rPr>
              <w:rFonts w:ascii="Cambria Math" w:hAnsi="Cambria Math"/>
            </w:rPr>
            <m:t>(z,t)=</m:t>
          </m:r>
          <m:nary>
            <m:naryPr>
              <m:chr m:val="∑"/>
              <m:limLoc m:val="undOvr"/>
              <m:ctrlPr>
                <w:rPr>
                  <w:rFonts w:ascii="Cambria Math" w:hAnsi="Cambria Math"/>
                  <w:i/>
                </w:rPr>
              </m:ctrlPr>
            </m:naryPr>
            <m:sub>
              <m:r>
                <w:rPr>
                  <w:rFonts w:ascii="Cambria Math" w:hAnsi="Cambria Math"/>
                </w:rPr>
                <m:t>x=20</m:t>
              </m:r>
            </m:sub>
            <m:sup>
              <m:r>
                <w:rPr>
                  <w:rFonts w:ascii="Cambria Math" w:hAnsi="Cambria Math"/>
                </w:rPr>
                <m:t>90</m:t>
              </m:r>
            </m:sup>
            <m:e>
              <m:d>
                <m:dPr>
                  <m:begChr m:val="["/>
                  <m:endChr m:val="]"/>
                  <m:ctrlPr>
                    <w:rPr>
                      <w:rFonts w:ascii="Cambria Math" w:hAnsi="Cambria Math"/>
                      <w:i/>
                    </w:rPr>
                  </m:ctrlPr>
                </m:dPr>
                <m:e>
                  <m:r>
                    <w:rPr>
                      <w:rFonts w:ascii="Cambria Math" w:hAnsi="Cambria Math"/>
                    </w:rPr>
                    <m:t>C(x,z)×P(x,z)×</m:t>
                  </m:r>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x,t)</m:t>
                  </m:r>
                </m:e>
              </m:d>
            </m:e>
          </m:nary>
        </m:oMath>
      </m:oMathPara>
    </w:p>
    <w:p w14:paraId="48633A09" w14:textId="77777777" w:rsidR="002023F3" w:rsidRDefault="002023F3" w:rsidP="002023F3"/>
    <w:p w14:paraId="21B63A8C" w14:textId="77777777" w:rsidR="002023F3" w:rsidRDefault="002023F3" w:rsidP="002023F3">
      <w:r>
        <w:t xml:space="preserve">Total PBS cost in year </w:t>
      </w:r>
      <m:oMath>
        <m:r>
          <w:rPr>
            <w:rFonts w:ascii="Cambria Math" w:hAnsi="Cambria Math"/>
          </w:rPr>
          <m:t>t</m:t>
        </m:r>
      </m:oMath>
      <w:r>
        <w:t xml:space="preserve"> for women by the presence or absence of condition </w:t>
      </w:r>
      <m:oMath>
        <m:r>
          <w:rPr>
            <w:rFonts w:ascii="Cambria Math" w:hAnsi="Cambria Math"/>
          </w:rPr>
          <m:t>z</m:t>
        </m:r>
      </m:oMath>
      <w:r>
        <w:t>:</w:t>
      </w:r>
    </w:p>
    <w:p w14:paraId="66F0C714" w14:textId="77777777" w:rsidR="002023F3" w:rsidRDefault="002023F3" w:rsidP="002023F3"/>
    <w:p w14:paraId="3E122946" w14:textId="77777777" w:rsidR="002023F3" w:rsidRPr="00267146" w:rsidRDefault="00852BD0" w:rsidP="002023F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PBS</m:t>
              </m:r>
            </m:sub>
          </m:sSub>
          <m:r>
            <w:rPr>
              <w:rFonts w:ascii="Cambria Math" w:hAnsi="Cambria Math"/>
            </w:rPr>
            <m:t>(z,t)=</m:t>
          </m:r>
          <m:nary>
            <m:naryPr>
              <m:chr m:val="∑"/>
              <m:limLoc m:val="undOvr"/>
              <m:ctrlPr>
                <w:rPr>
                  <w:rFonts w:ascii="Cambria Math" w:hAnsi="Cambria Math"/>
                  <w:i/>
                </w:rPr>
              </m:ctrlPr>
            </m:naryPr>
            <m:sub>
              <m:r>
                <w:rPr>
                  <w:rFonts w:ascii="Cambria Math" w:hAnsi="Cambria Math"/>
                </w:rPr>
                <m:t>x=20</m:t>
              </m:r>
            </m:sub>
            <m:sup>
              <m:r>
                <w:rPr>
                  <w:rFonts w:ascii="Cambria Math" w:hAnsi="Cambria Math"/>
                </w:rPr>
                <m:t>90</m:t>
              </m:r>
            </m:sup>
            <m:e>
              <m:d>
                <m:dPr>
                  <m:begChr m:val="["/>
                  <m:endChr m:val="]"/>
                  <m:ctrlPr>
                    <w:rPr>
                      <w:rFonts w:ascii="Cambria Math" w:hAnsi="Cambria Math"/>
                      <w:i/>
                    </w:rPr>
                  </m:ctrlPr>
                </m:dPr>
                <m:e>
                  <m:r>
                    <w:rPr>
                      <w:rFonts w:ascii="Cambria Math" w:hAnsi="Cambria Math"/>
                    </w:rPr>
                    <m:t>D(x,z)×P(x,z)×</m:t>
                  </m:r>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x,t)</m:t>
                  </m:r>
                </m:e>
              </m:d>
            </m:e>
          </m:nary>
        </m:oMath>
      </m:oMathPara>
    </w:p>
    <w:p w14:paraId="59C6488E" w14:textId="77777777" w:rsidR="002023F3" w:rsidRPr="0030631A" w:rsidRDefault="002023F3" w:rsidP="002023F3">
      <w:pPr>
        <w:jc w:val="center"/>
      </w:pPr>
    </w:p>
    <w:p w14:paraId="26DA5F88" w14:textId="77777777" w:rsidR="002023F3" w:rsidRDefault="002023F3" w:rsidP="002023F3">
      <w:r>
        <w:t xml:space="preserve">where: </w:t>
      </w:r>
    </w:p>
    <w:p w14:paraId="228FA61F" w14:textId="77777777" w:rsidR="002023F3" w:rsidRDefault="00852BD0" w:rsidP="002023F3">
      <m:oMath>
        <m:sSub>
          <m:sSubPr>
            <m:ctrlPr>
              <w:rPr>
                <w:rFonts w:ascii="Cambria Math" w:hAnsi="Cambria Math"/>
                <w:i/>
              </w:rPr>
            </m:ctrlPr>
          </m:sSubPr>
          <m:e>
            <m:r>
              <w:rPr>
                <w:rFonts w:ascii="Cambria Math" w:hAnsi="Cambria Math"/>
              </w:rPr>
              <m:t>N</m:t>
            </m:r>
          </m:e>
          <m:sub>
            <m:r>
              <w:rPr>
                <w:rFonts w:ascii="Cambria Math" w:hAnsi="Cambria Math"/>
              </w:rPr>
              <m:t>PBS</m:t>
            </m:r>
          </m:sub>
        </m:sSub>
        <m:r>
          <w:rPr>
            <w:rFonts w:ascii="Cambria Math" w:hAnsi="Cambria Math"/>
          </w:rPr>
          <m:t>(z)</m:t>
        </m:r>
      </m:oMath>
      <w:r w:rsidR="002023F3">
        <w:t xml:space="preserve"> is the total number of PBS claims in year </w:t>
      </w:r>
      <m:oMath>
        <m:r>
          <w:rPr>
            <w:rFonts w:ascii="Cambria Math" w:hAnsi="Cambria Math"/>
          </w:rPr>
          <m:t>t</m:t>
        </m:r>
      </m:oMath>
      <w:r w:rsidR="002023F3">
        <w:t xml:space="preserve">, </w:t>
      </w:r>
    </w:p>
    <w:p w14:paraId="7BE4B233" w14:textId="77777777" w:rsidR="002023F3" w:rsidRDefault="00852BD0" w:rsidP="002023F3">
      <m:oMath>
        <m:sSub>
          <m:sSubPr>
            <m:ctrlPr>
              <w:rPr>
                <w:rFonts w:ascii="Cambria Math" w:hAnsi="Cambria Math"/>
                <w:i/>
              </w:rPr>
            </m:ctrlPr>
          </m:sSubPr>
          <m:e>
            <m:r>
              <w:rPr>
                <w:rFonts w:ascii="Cambria Math" w:hAnsi="Cambria Math"/>
              </w:rPr>
              <m:t>T</m:t>
            </m:r>
          </m:e>
          <m:sub>
            <m:r>
              <w:rPr>
                <w:rFonts w:ascii="Cambria Math" w:hAnsi="Cambria Math"/>
              </w:rPr>
              <m:t>PBS</m:t>
            </m:r>
          </m:sub>
        </m:sSub>
        <m:r>
          <w:rPr>
            <w:rFonts w:ascii="Cambria Math" w:hAnsi="Cambria Math"/>
          </w:rPr>
          <m:t>(z)</m:t>
        </m:r>
      </m:oMath>
      <w:r w:rsidR="002023F3">
        <w:t xml:space="preserve"> is the total PBS cost in year </w:t>
      </w:r>
      <m:oMath>
        <m:r>
          <w:rPr>
            <w:rFonts w:ascii="Cambria Math" w:hAnsi="Cambria Math"/>
          </w:rPr>
          <m:t>t</m:t>
        </m:r>
      </m:oMath>
      <w:r w:rsidR="002023F3">
        <w:t xml:space="preserve">, </w:t>
      </w:r>
    </w:p>
    <w:p w14:paraId="0F953E8C" w14:textId="77777777" w:rsidR="002023F3" w:rsidRDefault="002023F3" w:rsidP="002023F3">
      <m:oMath>
        <m:r>
          <w:rPr>
            <w:rFonts w:ascii="Cambria Math" w:hAnsi="Cambria Math"/>
          </w:rPr>
          <m:t>C(x,z)</m:t>
        </m:r>
      </m:oMath>
      <w:r>
        <w:t xml:space="preserve"> is the mean number of PBS claims made by women aged </w:t>
      </w:r>
      <m:oMath>
        <m:r>
          <w:rPr>
            <w:rFonts w:ascii="Cambria Math" w:hAnsi="Cambria Math"/>
          </w:rPr>
          <m:t>x</m:t>
        </m:r>
      </m:oMath>
      <w:r>
        <w:t xml:space="preserve"> years in group </w:t>
      </w:r>
      <m:oMath>
        <m:r>
          <w:rPr>
            <w:rFonts w:ascii="Cambria Math" w:hAnsi="Cambria Math"/>
          </w:rPr>
          <m:t>z</m:t>
        </m:r>
      </m:oMath>
      <w:r>
        <w:t xml:space="preserve"> (z=1,2 for women with or without the condition based on the model shown in Appendix E Section 16.2), </w:t>
      </w:r>
    </w:p>
    <w:p w14:paraId="6B8D499D" w14:textId="77777777" w:rsidR="002023F3" w:rsidRDefault="002023F3" w:rsidP="002023F3">
      <m:oMath>
        <m:r>
          <w:rPr>
            <w:rFonts w:ascii="Cambria Math" w:hAnsi="Cambria Math"/>
          </w:rPr>
          <m:t>D(x,z)</m:t>
        </m:r>
      </m:oMath>
      <w:r>
        <w:t xml:space="preserve"> is the mean PBS cost made by women aged </w:t>
      </w:r>
      <m:oMath>
        <m:r>
          <w:rPr>
            <w:rFonts w:ascii="Cambria Math" w:hAnsi="Cambria Math"/>
          </w:rPr>
          <m:t>x</m:t>
        </m:r>
      </m:oMath>
      <w:r>
        <w:t xml:space="preserve"> years with or without condition </w:t>
      </w:r>
      <m:oMath>
        <m:r>
          <w:rPr>
            <w:rFonts w:ascii="Cambria Math" w:hAnsi="Cambria Math"/>
          </w:rPr>
          <m:t>z</m:t>
        </m:r>
      </m:oMath>
      <w:r>
        <w:t xml:space="preserve"> in the sample (based on the penalised B-spline model shown in Appendix E Section 16.2), </w:t>
      </w:r>
    </w:p>
    <w:p w14:paraId="264DF430" w14:textId="77777777" w:rsidR="002023F3" w:rsidRDefault="002023F3" w:rsidP="002023F3">
      <m:oMath>
        <m:r>
          <w:rPr>
            <w:rFonts w:ascii="Cambria Math" w:hAnsi="Cambria Math"/>
          </w:rPr>
          <m:t>P</m:t>
        </m:r>
        <m:d>
          <m:dPr>
            <m:ctrlPr>
              <w:rPr>
                <w:rFonts w:ascii="Cambria Math" w:hAnsi="Cambria Math"/>
                <w:i/>
              </w:rPr>
            </m:ctrlPr>
          </m:dPr>
          <m:e>
            <m:r>
              <w:rPr>
                <w:rFonts w:ascii="Cambria Math" w:hAnsi="Cambria Math"/>
              </w:rPr>
              <m:t>x,z</m:t>
            </m:r>
          </m:e>
        </m:d>
      </m:oMath>
      <w:r>
        <w:t xml:space="preserve"> is the prevalence (%) of women aged </w:t>
      </w:r>
      <m:oMath>
        <m:r>
          <w:rPr>
            <w:rFonts w:ascii="Cambria Math" w:hAnsi="Cambria Math"/>
          </w:rPr>
          <m:t>x</m:t>
        </m:r>
      </m:oMath>
      <w:r>
        <w:t xml:space="preserve"> years in group </w:t>
      </w:r>
      <m:oMath>
        <m:r>
          <w:rPr>
            <w:rFonts w:ascii="Cambria Math" w:hAnsi="Cambria Math"/>
          </w:rPr>
          <m:t>z</m:t>
        </m:r>
      </m:oMath>
      <w:r>
        <w:t xml:space="preserve">, and </w:t>
      </w:r>
    </w:p>
    <w:p w14:paraId="179D9B80" w14:textId="77777777" w:rsidR="002023F3" w:rsidRDefault="00852BD0" w:rsidP="002023F3">
      <m:oMath>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x,t)</m:t>
        </m:r>
      </m:oMath>
      <w:r w:rsidR="002023F3">
        <w:t xml:space="preserve"> is the projected number of women at age </w:t>
      </w:r>
      <m:oMath>
        <m:r>
          <w:rPr>
            <w:rFonts w:ascii="Cambria Math" w:hAnsi="Cambria Math"/>
          </w:rPr>
          <m:t>x</m:t>
        </m:r>
      </m:oMath>
      <w:r w:rsidR="002023F3">
        <w:t xml:space="preserve"> in year </w:t>
      </w:r>
      <m:oMath>
        <m:r>
          <w:rPr>
            <w:rFonts w:ascii="Cambria Math" w:hAnsi="Cambria Math"/>
          </w:rPr>
          <m:t>t</m:t>
        </m:r>
      </m:oMath>
      <w:r w:rsidR="002023F3">
        <w:t xml:space="preserve"> in ABS population projection series B. </w:t>
      </w:r>
    </w:p>
    <w:p w14:paraId="14632A9C" w14:textId="77777777" w:rsidR="002023F3" w:rsidRDefault="002023F3" w:rsidP="002023F3"/>
    <w:p w14:paraId="3B66637C" w14:textId="77777777" w:rsidR="002023F3" w:rsidRDefault="002023F3" w:rsidP="002023F3">
      <w:r>
        <w:t>The total number of PBS claims and cost is calculated by summing the values for the two groups.</w:t>
      </w:r>
    </w:p>
    <w:p w14:paraId="62036A74" w14:textId="77777777" w:rsidR="002023F3" w:rsidRDefault="002023F3" w:rsidP="002023F3">
      <w:pPr>
        <w:rPr>
          <w:b/>
        </w:rPr>
      </w:pPr>
    </w:p>
    <w:p w14:paraId="3817DF40" w14:textId="77777777" w:rsidR="002023F3" w:rsidRDefault="002023F3" w:rsidP="002023F3">
      <w:pPr>
        <w:rPr>
          <w:b/>
        </w:rPr>
      </w:pPr>
    </w:p>
    <w:p w14:paraId="06DC5E70" w14:textId="77777777" w:rsidR="002023F3" w:rsidRDefault="002023F3" w:rsidP="002023F3">
      <w:pPr>
        <w:rPr>
          <w:b/>
        </w:rPr>
      </w:pPr>
    </w:p>
    <w:p w14:paraId="4F1FAD67" w14:textId="77777777" w:rsidR="002023F3" w:rsidRDefault="002023F3" w:rsidP="002023F3">
      <w:pPr>
        <w:rPr>
          <w:b/>
        </w:rPr>
      </w:pPr>
    </w:p>
    <w:p w14:paraId="0D4C2389" w14:textId="3FB940FA" w:rsidR="002023F3" w:rsidRDefault="002023F3" w:rsidP="002023F3">
      <w:pPr>
        <w:pStyle w:val="Heading2"/>
      </w:pPr>
      <w:bookmarkStart w:id="705" w:name="_Toc446584384"/>
      <w:bookmarkStart w:id="706" w:name="_Toc446585506"/>
      <w:bookmarkStart w:id="707" w:name="_Toc452371118"/>
      <w:r>
        <w:lastRenderedPageBreak/>
        <w:t>Hospital costs</w:t>
      </w:r>
      <w:bookmarkEnd w:id="705"/>
      <w:bookmarkEnd w:id="706"/>
      <w:bookmarkEnd w:id="707"/>
    </w:p>
    <w:p w14:paraId="3CFBED73" w14:textId="77777777" w:rsidR="002023F3" w:rsidRDefault="002023F3" w:rsidP="002023F3">
      <w:r>
        <w:t>To project the total hospital cost from 2015 to 2035, we assumed that the age-specific trends for hospital cost (in 2012-13 Australian dollars) for women in each group remained the same over the next 20-year time period. The total hospital cost (in 2012-13 Australian dollars) was projected using the following equation:</w:t>
      </w:r>
    </w:p>
    <w:p w14:paraId="27D134D6" w14:textId="77777777" w:rsidR="002023F3" w:rsidRDefault="002023F3" w:rsidP="002023F3">
      <w:r>
        <w:t xml:space="preserve">Total hospital cost in year </w:t>
      </w:r>
      <m:oMath>
        <m:r>
          <w:rPr>
            <w:rFonts w:ascii="Cambria Math" w:hAnsi="Cambria Math"/>
          </w:rPr>
          <m:t>t</m:t>
        </m:r>
      </m:oMath>
      <w:r>
        <w:t xml:space="preserve"> for women by the presence or absence of condition </w:t>
      </w:r>
      <m:oMath>
        <m:r>
          <w:rPr>
            <w:rFonts w:ascii="Cambria Math" w:hAnsi="Cambria Math"/>
          </w:rPr>
          <m:t>z</m:t>
        </m:r>
      </m:oMath>
      <w:r>
        <w:t>:</w:t>
      </w:r>
    </w:p>
    <w:p w14:paraId="1FE4CA57" w14:textId="77777777" w:rsidR="002023F3" w:rsidRDefault="002023F3" w:rsidP="002023F3"/>
    <w:p w14:paraId="273321DB" w14:textId="77777777" w:rsidR="002023F3" w:rsidRPr="00267146" w:rsidRDefault="00852BD0" w:rsidP="002023F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hosp</m:t>
              </m:r>
            </m:sub>
          </m:sSub>
          <m:r>
            <w:rPr>
              <w:rFonts w:ascii="Cambria Math" w:hAnsi="Cambria Math"/>
            </w:rPr>
            <m:t>(z,t)=</m:t>
          </m:r>
          <m:nary>
            <m:naryPr>
              <m:chr m:val="∑"/>
              <m:limLoc m:val="undOvr"/>
              <m:ctrlPr>
                <w:rPr>
                  <w:rFonts w:ascii="Cambria Math" w:hAnsi="Cambria Math"/>
                  <w:i/>
                </w:rPr>
              </m:ctrlPr>
            </m:naryPr>
            <m:sub>
              <m:r>
                <w:rPr>
                  <w:rFonts w:ascii="Cambria Math" w:hAnsi="Cambria Math"/>
                </w:rPr>
                <m:t>x=20</m:t>
              </m:r>
            </m:sub>
            <m:sup>
              <m:r>
                <w:rPr>
                  <w:rFonts w:ascii="Cambria Math" w:hAnsi="Cambria Math"/>
                </w:rPr>
                <m:t>90</m:t>
              </m:r>
            </m:sup>
            <m:e>
              <m:d>
                <m:dPr>
                  <m:begChr m:val="["/>
                  <m:endChr m:val="]"/>
                  <m:ctrlPr>
                    <w:rPr>
                      <w:rFonts w:ascii="Cambria Math" w:hAnsi="Cambria Math"/>
                      <w:i/>
                    </w:rPr>
                  </m:ctrlPr>
                </m:dPr>
                <m:e>
                  <m:r>
                    <w:rPr>
                      <w:rFonts w:ascii="Cambria Math" w:hAnsi="Cambria Math"/>
                    </w:rPr>
                    <m:t>D(x,z)×P(x,z)×</m:t>
                  </m:r>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x,t)</m:t>
                  </m:r>
                </m:e>
              </m:d>
            </m:e>
          </m:nary>
        </m:oMath>
      </m:oMathPara>
    </w:p>
    <w:p w14:paraId="6FA69583" w14:textId="77777777" w:rsidR="002023F3" w:rsidRPr="0030631A" w:rsidRDefault="002023F3" w:rsidP="002023F3">
      <w:pPr>
        <w:jc w:val="center"/>
      </w:pPr>
    </w:p>
    <w:p w14:paraId="64C2C351" w14:textId="77777777" w:rsidR="002023F3" w:rsidRDefault="002023F3" w:rsidP="002023F3">
      <w:r>
        <w:t xml:space="preserve">where: </w:t>
      </w:r>
    </w:p>
    <w:p w14:paraId="1ECBD6AA" w14:textId="77777777" w:rsidR="002023F3" w:rsidRDefault="00852BD0" w:rsidP="002023F3">
      <m:oMath>
        <m:sSub>
          <m:sSubPr>
            <m:ctrlPr>
              <w:rPr>
                <w:rFonts w:ascii="Cambria Math" w:hAnsi="Cambria Math"/>
                <w:i/>
              </w:rPr>
            </m:ctrlPr>
          </m:sSubPr>
          <m:e>
            <m:r>
              <w:rPr>
                <w:rFonts w:ascii="Cambria Math" w:hAnsi="Cambria Math"/>
              </w:rPr>
              <m:t>T</m:t>
            </m:r>
          </m:e>
          <m:sub>
            <m:r>
              <w:rPr>
                <w:rFonts w:ascii="Cambria Math" w:hAnsi="Cambria Math"/>
              </w:rPr>
              <m:t>hosp</m:t>
            </m:r>
          </m:sub>
        </m:sSub>
        <m:r>
          <w:rPr>
            <w:rFonts w:ascii="Cambria Math" w:hAnsi="Cambria Math"/>
          </w:rPr>
          <m:t>(z)</m:t>
        </m:r>
      </m:oMath>
      <w:r w:rsidR="002023F3">
        <w:t xml:space="preserve"> is the total hospital cost in year </w:t>
      </w:r>
      <m:oMath>
        <m:r>
          <w:rPr>
            <w:rFonts w:ascii="Cambria Math" w:hAnsi="Cambria Math"/>
          </w:rPr>
          <m:t>t</m:t>
        </m:r>
      </m:oMath>
      <w:r w:rsidR="002023F3">
        <w:t xml:space="preserve">, </w:t>
      </w:r>
    </w:p>
    <w:p w14:paraId="0CF7023D" w14:textId="77777777" w:rsidR="002023F3" w:rsidRDefault="002023F3" w:rsidP="002023F3">
      <m:oMath>
        <m:r>
          <w:rPr>
            <w:rFonts w:ascii="Cambria Math" w:hAnsi="Cambria Math"/>
          </w:rPr>
          <m:t>D(x,z)</m:t>
        </m:r>
      </m:oMath>
      <w:r>
        <w:t xml:space="preserve"> is the mean hospital cost made by women aged </w:t>
      </w:r>
      <m:oMath>
        <m:r>
          <w:rPr>
            <w:rFonts w:ascii="Cambria Math" w:hAnsi="Cambria Math"/>
          </w:rPr>
          <m:t>x</m:t>
        </m:r>
      </m:oMath>
      <w:r>
        <w:t xml:space="preserve"> years with or without condition </w:t>
      </w:r>
      <m:oMath>
        <m:r>
          <w:rPr>
            <w:rFonts w:ascii="Cambria Math" w:hAnsi="Cambria Math"/>
          </w:rPr>
          <m:t>z</m:t>
        </m:r>
      </m:oMath>
      <w:r>
        <w:t xml:space="preserve"> (based on the model</w:t>
      </w:r>
      <w:r w:rsidRPr="00D760E5">
        <w:t xml:space="preserve"> </w:t>
      </w:r>
      <w:r>
        <w:t xml:space="preserve">shown in Appendix E Section 16.3), </w:t>
      </w:r>
    </w:p>
    <w:p w14:paraId="7B1DA6C3" w14:textId="77777777" w:rsidR="002023F3" w:rsidRDefault="002023F3" w:rsidP="002023F3">
      <m:oMath>
        <m:r>
          <w:rPr>
            <w:rFonts w:ascii="Cambria Math" w:hAnsi="Cambria Math"/>
          </w:rPr>
          <m:t>P</m:t>
        </m:r>
        <m:d>
          <m:dPr>
            <m:ctrlPr>
              <w:rPr>
                <w:rFonts w:ascii="Cambria Math" w:hAnsi="Cambria Math"/>
                <w:i/>
              </w:rPr>
            </m:ctrlPr>
          </m:dPr>
          <m:e>
            <m:r>
              <w:rPr>
                <w:rFonts w:ascii="Cambria Math" w:hAnsi="Cambria Math"/>
              </w:rPr>
              <m:t>x,z</m:t>
            </m:r>
          </m:e>
        </m:d>
      </m:oMath>
      <w:r>
        <w:t xml:space="preserve"> is the prevalence (%) of women aged </w:t>
      </w:r>
      <m:oMath>
        <m:r>
          <w:rPr>
            <w:rFonts w:ascii="Cambria Math" w:hAnsi="Cambria Math"/>
          </w:rPr>
          <m:t>x</m:t>
        </m:r>
      </m:oMath>
      <w:r>
        <w:t xml:space="preserve"> years in group </w:t>
      </w:r>
      <m:oMath>
        <m:r>
          <w:rPr>
            <w:rFonts w:ascii="Cambria Math" w:hAnsi="Cambria Math"/>
          </w:rPr>
          <m:t>z</m:t>
        </m:r>
      </m:oMath>
      <w:r>
        <w:t xml:space="preserve">, and </w:t>
      </w:r>
    </w:p>
    <w:p w14:paraId="3B93876B" w14:textId="77777777" w:rsidR="002023F3" w:rsidRDefault="00852BD0" w:rsidP="002023F3">
      <m:oMath>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x,t)</m:t>
        </m:r>
      </m:oMath>
      <w:r w:rsidR="002023F3">
        <w:t xml:space="preserve"> is the projected number of women at age </w:t>
      </w:r>
      <m:oMath>
        <m:r>
          <w:rPr>
            <w:rFonts w:ascii="Cambria Math" w:hAnsi="Cambria Math"/>
          </w:rPr>
          <m:t>x</m:t>
        </m:r>
      </m:oMath>
      <w:r w:rsidR="002023F3">
        <w:t xml:space="preserve"> in year </w:t>
      </w:r>
      <m:oMath>
        <m:r>
          <w:rPr>
            <w:rFonts w:ascii="Cambria Math" w:hAnsi="Cambria Math"/>
          </w:rPr>
          <m:t>t</m:t>
        </m:r>
      </m:oMath>
      <w:r w:rsidR="002023F3">
        <w:t xml:space="preserve"> in population projection series B. </w:t>
      </w:r>
    </w:p>
    <w:p w14:paraId="25BEE206" w14:textId="77777777" w:rsidR="002023F3" w:rsidRDefault="002023F3" w:rsidP="002023F3"/>
    <w:p w14:paraId="26F1C4F7" w14:textId="77777777" w:rsidR="002023F3" w:rsidRDefault="002023F3" w:rsidP="002023F3">
      <w:r>
        <w:t>The total hospital cost was calculated by summing the values for the two groups.</w:t>
      </w:r>
    </w:p>
    <w:p w14:paraId="2D3F13BB" w14:textId="77777777" w:rsidR="00ED40C8" w:rsidRDefault="00ED40C8">
      <w:pPr>
        <w:spacing w:before="0" w:after="0" w:line="240" w:lineRule="auto"/>
        <w:jc w:val="left"/>
      </w:pPr>
      <w:r>
        <w:br w:type="page"/>
      </w:r>
    </w:p>
    <w:p w14:paraId="67E4B769" w14:textId="6F6DFD98" w:rsidR="00ED40C8" w:rsidRDefault="00ED40C8" w:rsidP="00ED40C8">
      <w:pPr>
        <w:pStyle w:val="Heading1"/>
      </w:pPr>
      <w:bookmarkStart w:id="708" w:name="_Toc452371119"/>
      <w:r>
        <w:lastRenderedPageBreak/>
        <w:t>Ap</w:t>
      </w:r>
      <w:r w:rsidR="00DF6A95">
        <w:t>pendix G: Reference tables for d</w:t>
      </w:r>
      <w:r>
        <w:t>ementia</w:t>
      </w:r>
      <w:bookmarkEnd w:id="708"/>
    </w:p>
    <w:p w14:paraId="4C5D261D" w14:textId="77777777" w:rsidR="00ED40C8" w:rsidRPr="00F57EBE" w:rsidRDefault="00ED40C8" w:rsidP="00ED40C8"/>
    <w:p w14:paraId="2C8C00C0" w14:textId="5AD55622" w:rsidR="00ED40C8" w:rsidRDefault="00ED40C8" w:rsidP="003B21DB">
      <w:pPr>
        <w:pStyle w:val="Caption"/>
        <w:keepNext/>
        <w:spacing w:after="0"/>
      </w:pPr>
      <w:bookmarkStart w:id="709" w:name="_Toc446590885"/>
      <w:bookmarkStart w:id="710" w:name="_Toc452470119"/>
      <w:r>
        <w:t xml:space="preserve">Table </w:t>
      </w:r>
      <w:fldSimple w:instr=" STYLEREF 1 \s ">
        <w:r w:rsidR="004675BB">
          <w:rPr>
            <w:noProof/>
          </w:rPr>
          <w:t>18</w:t>
        </w:r>
      </w:fldSimple>
      <w:r w:rsidR="003D2D66">
        <w:noBreakHyphen/>
      </w:r>
      <w:fldSimple w:instr=" SEQ Table \* ARABIC \s 1 ">
        <w:r w:rsidR="004675BB">
          <w:rPr>
            <w:noProof/>
          </w:rPr>
          <w:t>1</w:t>
        </w:r>
      </w:fldSimple>
      <w:r>
        <w:t xml:space="preserve">: </w:t>
      </w:r>
      <w:r w:rsidR="007D365D">
        <w:t>Demographic characteristics by s</w:t>
      </w:r>
      <w:r w:rsidR="00DF6A95">
        <w:t>ource of data on d</w:t>
      </w:r>
      <w:r w:rsidRPr="00B70E84">
        <w:t>ementia</w:t>
      </w:r>
      <w:bookmarkEnd w:id="709"/>
      <w:r w:rsidR="00A14115">
        <w:t>.</w:t>
      </w:r>
      <w:bookmarkEnd w:id="710"/>
    </w:p>
    <w:tbl>
      <w:tblPr>
        <w:tblStyle w:val="TableGrid"/>
        <w:tblW w:w="9606" w:type="dxa"/>
        <w:tblLayout w:type="fixed"/>
        <w:tblLook w:val="04A0" w:firstRow="1" w:lastRow="0" w:firstColumn="1" w:lastColumn="0" w:noHBand="0" w:noVBand="1"/>
      </w:tblPr>
      <w:tblGrid>
        <w:gridCol w:w="1668"/>
        <w:gridCol w:w="1559"/>
        <w:gridCol w:w="1417"/>
        <w:gridCol w:w="1701"/>
        <w:gridCol w:w="1843"/>
        <w:gridCol w:w="142"/>
        <w:gridCol w:w="1276"/>
      </w:tblGrid>
      <w:tr w:rsidR="00ED40C8" w14:paraId="2E6AEFFE" w14:textId="77777777" w:rsidTr="00ED40C8">
        <w:tc>
          <w:tcPr>
            <w:tcW w:w="1668" w:type="dxa"/>
            <w:tcBorders>
              <w:left w:val="nil"/>
              <w:bottom w:val="nil"/>
              <w:right w:val="nil"/>
            </w:tcBorders>
          </w:tcPr>
          <w:p w14:paraId="120593E7" w14:textId="77777777" w:rsidR="00ED40C8" w:rsidRDefault="00ED40C8" w:rsidP="003B21DB">
            <w:pPr>
              <w:spacing w:line="480" w:lineRule="auto"/>
              <w:jc w:val="left"/>
            </w:pPr>
          </w:p>
        </w:tc>
        <w:tc>
          <w:tcPr>
            <w:tcW w:w="1559" w:type="dxa"/>
            <w:tcBorders>
              <w:left w:val="nil"/>
              <w:bottom w:val="nil"/>
              <w:right w:val="nil"/>
            </w:tcBorders>
          </w:tcPr>
          <w:p w14:paraId="7B07C9B3" w14:textId="77777777" w:rsidR="00ED40C8" w:rsidRPr="003B21DB" w:rsidRDefault="00ED40C8" w:rsidP="00ED40C8">
            <w:pPr>
              <w:jc w:val="center"/>
              <w:rPr>
                <w:rFonts w:asciiTheme="minorHAnsi" w:eastAsia="MS Mincho" w:hAnsiTheme="minorHAnsi" w:cs="Cambria"/>
                <w:b/>
              </w:rPr>
            </w:pPr>
            <w:r w:rsidRPr="003B21DB">
              <w:rPr>
                <w:rFonts w:asciiTheme="minorHAnsi" w:eastAsia="MS Mincho" w:hAnsiTheme="minorHAnsi" w:cs="Cambria"/>
                <w:b/>
              </w:rPr>
              <w:t>Self-reported survey</w:t>
            </w:r>
          </w:p>
        </w:tc>
        <w:tc>
          <w:tcPr>
            <w:tcW w:w="1417" w:type="dxa"/>
            <w:tcBorders>
              <w:left w:val="nil"/>
              <w:bottom w:val="nil"/>
              <w:right w:val="nil"/>
            </w:tcBorders>
          </w:tcPr>
          <w:p w14:paraId="74D1CE7C" w14:textId="77777777" w:rsidR="00ED40C8" w:rsidRPr="003B21DB" w:rsidRDefault="00ED40C8" w:rsidP="00ED40C8">
            <w:pPr>
              <w:jc w:val="center"/>
              <w:rPr>
                <w:rFonts w:asciiTheme="minorHAnsi" w:eastAsia="MS Mincho" w:hAnsiTheme="minorHAnsi" w:cs="Cambria"/>
                <w:b/>
              </w:rPr>
            </w:pPr>
            <w:r w:rsidRPr="003B21DB">
              <w:rPr>
                <w:rFonts w:asciiTheme="minorHAnsi" w:eastAsia="MS Mincho" w:hAnsiTheme="minorHAnsi" w:cs="Cambria"/>
                <w:b/>
              </w:rPr>
              <w:t>Aged care data</w:t>
            </w:r>
          </w:p>
        </w:tc>
        <w:tc>
          <w:tcPr>
            <w:tcW w:w="1701" w:type="dxa"/>
            <w:tcBorders>
              <w:left w:val="nil"/>
              <w:bottom w:val="nil"/>
              <w:right w:val="nil"/>
            </w:tcBorders>
          </w:tcPr>
          <w:p w14:paraId="2FEB71FE" w14:textId="77777777" w:rsidR="00ED40C8" w:rsidRPr="003B21DB" w:rsidRDefault="00ED40C8" w:rsidP="00ED40C8">
            <w:pPr>
              <w:jc w:val="center"/>
              <w:rPr>
                <w:rFonts w:asciiTheme="minorHAnsi" w:eastAsia="MS Mincho" w:hAnsiTheme="minorHAnsi" w:cs="Cambria"/>
                <w:b/>
              </w:rPr>
            </w:pPr>
            <w:r w:rsidRPr="003B21DB">
              <w:rPr>
                <w:rFonts w:asciiTheme="minorHAnsi" w:eastAsia="MS Mincho" w:hAnsiTheme="minorHAnsi" w:cs="Cambria"/>
                <w:b/>
              </w:rPr>
              <w:t>Causes of death</w:t>
            </w:r>
          </w:p>
        </w:tc>
        <w:tc>
          <w:tcPr>
            <w:tcW w:w="1843" w:type="dxa"/>
            <w:tcBorders>
              <w:left w:val="nil"/>
              <w:bottom w:val="nil"/>
              <w:right w:val="nil"/>
            </w:tcBorders>
          </w:tcPr>
          <w:p w14:paraId="7680FC5B" w14:textId="77777777" w:rsidR="00ED40C8" w:rsidRPr="003B21DB" w:rsidRDefault="00ED40C8" w:rsidP="00ED40C8">
            <w:pPr>
              <w:jc w:val="center"/>
              <w:rPr>
                <w:rFonts w:asciiTheme="minorHAnsi" w:eastAsia="MS Mincho" w:hAnsiTheme="minorHAnsi" w:cs="Cambria"/>
                <w:b/>
              </w:rPr>
            </w:pPr>
            <w:r w:rsidRPr="003B21DB">
              <w:rPr>
                <w:rFonts w:asciiTheme="minorHAnsi" w:eastAsia="MS Mincho" w:hAnsiTheme="minorHAnsi" w:cs="Cambria"/>
                <w:b/>
              </w:rPr>
              <w:t>Pharmaceutical /prescription</w:t>
            </w:r>
          </w:p>
        </w:tc>
        <w:tc>
          <w:tcPr>
            <w:tcW w:w="1418" w:type="dxa"/>
            <w:gridSpan w:val="2"/>
            <w:tcBorders>
              <w:left w:val="nil"/>
              <w:bottom w:val="nil"/>
              <w:right w:val="nil"/>
            </w:tcBorders>
          </w:tcPr>
          <w:p w14:paraId="4D5E1C27" w14:textId="77777777" w:rsidR="00ED40C8" w:rsidRPr="003B21DB" w:rsidRDefault="00ED40C8" w:rsidP="00ED40C8">
            <w:pPr>
              <w:jc w:val="center"/>
              <w:rPr>
                <w:rFonts w:asciiTheme="minorHAnsi" w:eastAsia="MS Mincho" w:hAnsiTheme="minorHAnsi" w:cs="Cambria"/>
                <w:b/>
              </w:rPr>
            </w:pPr>
            <w:r w:rsidRPr="003B21DB">
              <w:rPr>
                <w:rFonts w:asciiTheme="minorHAnsi" w:eastAsia="MS Mincho" w:hAnsiTheme="minorHAnsi" w:cs="Cambria"/>
                <w:b/>
              </w:rPr>
              <w:t>Hospital Data</w:t>
            </w:r>
          </w:p>
        </w:tc>
      </w:tr>
      <w:tr w:rsidR="00ED40C8" w14:paraId="54E91F1D" w14:textId="77777777" w:rsidTr="00ED40C8">
        <w:tc>
          <w:tcPr>
            <w:tcW w:w="1668" w:type="dxa"/>
            <w:tcBorders>
              <w:left w:val="nil"/>
              <w:bottom w:val="nil"/>
              <w:right w:val="nil"/>
            </w:tcBorders>
          </w:tcPr>
          <w:p w14:paraId="5785A55C"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Total identified cases</w:t>
            </w:r>
          </w:p>
        </w:tc>
        <w:tc>
          <w:tcPr>
            <w:tcW w:w="1559" w:type="dxa"/>
            <w:tcBorders>
              <w:left w:val="nil"/>
              <w:bottom w:val="nil"/>
              <w:right w:val="nil"/>
            </w:tcBorders>
          </w:tcPr>
          <w:p w14:paraId="3D259C34"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A</w:t>
            </w:r>
          </w:p>
        </w:tc>
        <w:tc>
          <w:tcPr>
            <w:tcW w:w="1417" w:type="dxa"/>
            <w:tcBorders>
              <w:left w:val="nil"/>
              <w:bottom w:val="nil"/>
              <w:right w:val="nil"/>
            </w:tcBorders>
          </w:tcPr>
          <w:p w14:paraId="66E6524D"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B</w:t>
            </w:r>
          </w:p>
        </w:tc>
        <w:tc>
          <w:tcPr>
            <w:tcW w:w="1701" w:type="dxa"/>
            <w:tcBorders>
              <w:left w:val="nil"/>
              <w:bottom w:val="nil"/>
              <w:right w:val="nil"/>
            </w:tcBorders>
          </w:tcPr>
          <w:p w14:paraId="2CF044E4"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C</w:t>
            </w:r>
          </w:p>
        </w:tc>
        <w:tc>
          <w:tcPr>
            <w:tcW w:w="1843" w:type="dxa"/>
            <w:tcBorders>
              <w:left w:val="nil"/>
              <w:bottom w:val="nil"/>
              <w:right w:val="nil"/>
            </w:tcBorders>
          </w:tcPr>
          <w:p w14:paraId="188FAE68"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D</w:t>
            </w:r>
          </w:p>
        </w:tc>
        <w:tc>
          <w:tcPr>
            <w:tcW w:w="1418" w:type="dxa"/>
            <w:gridSpan w:val="2"/>
            <w:tcBorders>
              <w:left w:val="nil"/>
              <w:bottom w:val="nil"/>
              <w:right w:val="nil"/>
            </w:tcBorders>
          </w:tcPr>
          <w:p w14:paraId="5B227B82"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E</w:t>
            </w:r>
          </w:p>
        </w:tc>
      </w:tr>
      <w:tr w:rsidR="00ED40C8" w14:paraId="53E99B0A" w14:textId="77777777" w:rsidTr="00ED40C8">
        <w:tc>
          <w:tcPr>
            <w:tcW w:w="1668" w:type="dxa"/>
            <w:tcBorders>
              <w:top w:val="nil"/>
              <w:left w:val="nil"/>
              <w:bottom w:val="single" w:sz="4" w:space="0" w:color="auto"/>
              <w:right w:val="nil"/>
            </w:tcBorders>
          </w:tcPr>
          <w:p w14:paraId="0E5B832A"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N=2534</w:t>
            </w:r>
          </w:p>
        </w:tc>
        <w:tc>
          <w:tcPr>
            <w:tcW w:w="1559" w:type="dxa"/>
            <w:tcBorders>
              <w:top w:val="nil"/>
              <w:left w:val="nil"/>
              <w:bottom w:val="single" w:sz="4" w:space="0" w:color="auto"/>
              <w:right w:val="nil"/>
            </w:tcBorders>
          </w:tcPr>
          <w:p w14:paraId="67C39DC0"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468</w:t>
            </w:r>
          </w:p>
        </w:tc>
        <w:tc>
          <w:tcPr>
            <w:tcW w:w="1417" w:type="dxa"/>
            <w:tcBorders>
              <w:top w:val="nil"/>
              <w:left w:val="nil"/>
              <w:bottom w:val="single" w:sz="4" w:space="0" w:color="auto"/>
              <w:right w:val="nil"/>
            </w:tcBorders>
          </w:tcPr>
          <w:p w14:paraId="5687B121"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2010</w:t>
            </w:r>
          </w:p>
        </w:tc>
        <w:tc>
          <w:tcPr>
            <w:tcW w:w="1701" w:type="dxa"/>
            <w:tcBorders>
              <w:top w:val="nil"/>
              <w:left w:val="nil"/>
              <w:bottom w:val="single" w:sz="4" w:space="0" w:color="auto"/>
              <w:right w:val="nil"/>
            </w:tcBorders>
          </w:tcPr>
          <w:p w14:paraId="2EA32BC9"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786</w:t>
            </w:r>
          </w:p>
        </w:tc>
        <w:tc>
          <w:tcPr>
            <w:tcW w:w="1843" w:type="dxa"/>
            <w:tcBorders>
              <w:top w:val="nil"/>
              <w:left w:val="nil"/>
              <w:bottom w:val="single" w:sz="4" w:space="0" w:color="auto"/>
              <w:right w:val="nil"/>
            </w:tcBorders>
          </w:tcPr>
          <w:p w14:paraId="44D38DF8"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877</w:t>
            </w:r>
          </w:p>
        </w:tc>
        <w:tc>
          <w:tcPr>
            <w:tcW w:w="1418" w:type="dxa"/>
            <w:gridSpan w:val="2"/>
            <w:tcBorders>
              <w:top w:val="nil"/>
              <w:left w:val="nil"/>
              <w:bottom w:val="single" w:sz="4" w:space="0" w:color="auto"/>
              <w:right w:val="nil"/>
            </w:tcBorders>
          </w:tcPr>
          <w:p w14:paraId="02FA35AB"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983</w:t>
            </w:r>
          </w:p>
        </w:tc>
      </w:tr>
      <w:tr w:rsidR="00ED40C8" w14:paraId="285AE89F" w14:textId="77777777" w:rsidTr="00ED40C8">
        <w:tc>
          <w:tcPr>
            <w:tcW w:w="1668" w:type="dxa"/>
            <w:tcBorders>
              <w:top w:val="nil"/>
              <w:left w:val="nil"/>
              <w:bottom w:val="nil"/>
              <w:right w:val="nil"/>
            </w:tcBorders>
          </w:tcPr>
          <w:p w14:paraId="43EDB822"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 of identified cases †</w:t>
            </w:r>
          </w:p>
        </w:tc>
        <w:tc>
          <w:tcPr>
            <w:tcW w:w="1559" w:type="dxa"/>
            <w:tcBorders>
              <w:top w:val="nil"/>
              <w:left w:val="nil"/>
              <w:bottom w:val="nil"/>
              <w:right w:val="nil"/>
            </w:tcBorders>
          </w:tcPr>
          <w:p w14:paraId="11BDD79B"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8.5%</w:t>
            </w:r>
          </w:p>
        </w:tc>
        <w:tc>
          <w:tcPr>
            <w:tcW w:w="1417" w:type="dxa"/>
            <w:tcBorders>
              <w:top w:val="nil"/>
              <w:left w:val="nil"/>
              <w:bottom w:val="nil"/>
              <w:right w:val="nil"/>
            </w:tcBorders>
          </w:tcPr>
          <w:p w14:paraId="3B051453"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79.3%</w:t>
            </w:r>
          </w:p>
        </w:tc>
        <w:tc>
          <w:tcPr>
            <w:tcW w:w="1701" w:type="dxa"/>
            <w:tcBorders>
              <w:top w:val="nil"/>
              <w:left w:val="nil"/>
              <w:bottom w:val="nil"/>
              <w:right w:val="nil"/>
            </w:tcBorders>
          </w:tcPr>
          <w:p w14:paraId="4CE984C6"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1.0%</w:t>
            </w:r>
          </w:p>
        </w:tc>
        <w:tc>
          <w:tcPr>
            <w:tcW w:w="1843" w:type="dxa"/>
            <w:tcBorders>
              <w:top w:val="nil"/>
              <w:left w:val="nil"/>
              <w:bottom w:val="nil"/>
              <w:right w:val="nil"/>
            </w:tcBorders>
          </w:tcPr>
          <w:p w14:paraId="35978ADA"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4.6%</w:t>
            </w:r>
          </w:p>
        </w:tc>
        <w:tc>
          <w:tcPr>
            <w:tcW w:w="1418" w:type="dxa"/>
            <w:gridSpan w:val="2"/>
            <w:tcBorders>
              <w:top w:val="nil"/>
              <w:left w:val="nil"/>
              <w:bottom w:val="nil"/>
              <w:right w:val="nil"/>
            </w:tcBorders>
          </w:tcPr>
          <w:p w14:paraId="11B6AEC1"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55.8%</w:t>
            </w:r>
          </w:p>
        </w:tc>
      </w:tr>
      <w:tr w:rsidR="00ED40C8" w14:paraId="13A14828" w14:textId="77777777" w:rsidTr="00ED40C8">
        <w:tc>
          <w:tcPr>
            <w:tcW w:w="1668" w:type="dxa"/>
            <w:tcBorders>
              <w:top w:val="nil"/>
              <w:left w:val="nil"/>
              <w:bottom w:val="nil"/>
              <w:right w:val="nil"/>
            </w:tcBorders>
          </w:tcPr>
          <w:p w14:paraId="429AF2AE" w14:textId="77777777" w:rsidR="00ED40C8" w:rsidRPr="0000491F" w:rsidRDefault="00ED40C8" w:rsidP="003B21DB">
            <w:pPr>
              <w:jc w:val="left"/>
              <w:rPr>
                <w:rFonts w:asciiTheme="minorHAnsi" w:eastAsia="MS Mincho" w:hAnsiTheme="minorHAnsi" w:cs="Cambria"/>
              </w:rPr>
            </w:pPr>
          </w:p>
        </w:tc>
        <w:tc>
          <w:tcPr>
            <w:tcW w:w="1559" w:type="dxa"/>
            <w:tcBorders>
              <w:top w:val="nil"/>
              <w:left w:val="nil"/>
              <w:bottom w:val="nil"/>
              <w:right w:val="nil"/>
            </w:tcBorders>
          </w:tcPr>
          <w:p w14:paraId="4D5CCBA9" w14:textId="77777777" w:rsidR="00ED40C8" w:rsidRPr="0000491F" w:rsidRDefault="00ED40C8" w:rsidP="00ED40C8">
            <w:pPr>
              <w:jc w:val="center"/>
              <w:rPr>
                <w:rFonts w:asciiTheme="minorHAnsi" w:eastAsia="MS Mincho" w:hAnsiTheme="minorHAnsi" w:cs="Cambria"/>
              </w:rPr>
            </w:pPr>
          </w:p>
        </w:tc>
        <w:tc>
          <w:tcPr>
            <w:tcW w:w="1417" w:type="dxa"/>
            <w:tcBorders>
              <w:top w:val="nil"/>
              <w:left w:val="nil"/>
              <w:bottom w:val="nil"/>
              <w:right w:val="nil"/>
            </w:tcBorders>
          </w:tcPr>
          <w:p w14:paraId="7BFDF30C" w14:textId="77777777" w:rsidR="00ED40C8" w:rsidRPr="0000491F" w:rsidRDefault="00ED40C8" w:rsidP="00ED40C8">
            <w:pPr>
              <w:jc w:val="center"/>
              <w:rPr>
                <w:rFonts w:asciiTheme="minorHAnsi" w:eastAsia="MS Mincho" w:hAnsiTheme="minorHAnsi" w:cs="Cambria"/>
              </w:rPr>
            </w:pPr>
          </w:p>
        </w:tc>
        <w:tc>
          <w:tcPr>
            <w:tcW w:w="1701" w:type="dxa"/>
            <w:tcBorders>
              <w:top w:val="nil"/>
              <w:left w:val="nil"/>
              <w:bottom w:val="nil"/>
              <w:right w:val="nil"/>
            </w:tcBorders>
          </w:tcPr>
          <w:p w14:paraId="58621FB3" w14:textId="77777777" w:rsidR="00ED40C8" w:rsidRPr="0000491F" w:rsidRDefault="00ED40C8" w:rsidP="00ED40C8">
            <w:pPr>
              <w:jc w:val="center"/>
              <w:rPr>
                <w:rFonts w:asciiTheme="minorHAnsi" w:eastAsia="MS Mincho" w:hAnsiTheme="minorHAnsi" w:cs="Cambria"/>
              </w:rPr>
            </w:pPr>
          </w:p>
        </w:tc>
        <w:tc>
          <w:tcPr>
            <w:tcW w:w="1843" w:type="dxa"/>
            <w:tcBorders>
              <w:top w:val="nil"/>
              <w:left w:val="nil"/>
              <w:bottom w:val="nil"/>
              <w:right w:val="nil"/>
            </w:tcBorders>
          </w:tcPr>
          <w:p w14:paraId="4766F81C" w14:textId="77777777" w:rsidR="00ED40C8" w:rsidRPr="0000491F" w:rsidRDefault="00ED40C8" w:rsidP="00ED40C8">
            <w:pPr>
              <w:jc w:val="center"/>
              <w:rPr>
                <w:rFonts w:asciiTheme="minorHAnsi" w:eastAsia="MS Mincho" w:hAnsiTheme="minorHAnsi" w:cs="Cambria"/>
              </w:rPr>
            </w:pPr>
          </w:p>
        </w:tc>
        <w:tc>
          <w:tcPr>
            <w:tcW w:w="1418" w:type="dxa"/>
            <w:gridSpan w:val="2"/>
            <w:tcBorders>
              <w:top w:val="nil"/>
              <w:left w:val="nil"/>
              <w:bottom w:val="nil"/>
              <w:right w:val="nil"/>
            </w:tcBorders>
          </w:tcPr>
          <w:p w14:paraId="54491B18" w14:textId="77777777" w:rsidR="00ED40C8" w:rsidRPr="0000491F" w:rsidRDefault="00ED40C8" w:rsidP="00ED40C8">
            <w:pPr>
              <w:jc w:val="center"/>
              <w:rPr>
                <w:rFonts w:asciiTheme="minorHAnsi" w:eastAsia="MS Mincho" w:hAnsiTheme="minorHAnsi" w:cs="Cambria"/>
              </w:rPr>
            </w:pPr>
          </w:p>
        </w:tc>
      </w:tr>
      <w:tr w:rsidR="00ED40C8" w14:paraId="0B25F186" w14:textId="77777777" w:rsidTr="00ED40C8">
        <w:tc>
          <w:tcPr>
            <w:tcW w:w="1668" w:type="dxa"/>
            <w:tcBorders>
              <w:top w:val="nil"/>
              <w:left w:val="nil"/>
              <w:bottom w:val="nil"/>
              <w:right w:val="nil"/>
            </w:tcBorders>
          </w:tcPr>
          <w:p w14:paraId="2D59D13E"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Median age in years (quartiles)*</w:t>
            </w:r>
          </w:p>
        </w:tc>
        <w:tc>
          <w:tcPr>
            <w:tcW w:w="1559" w:type="dxa"/>
            <w:tcBorders>
              <w:top w:val="nil"/>
              <w:left w:val="nil"/>
              <w:bottom w:val="nil"/>
              <w:right w:val="nil"/>
            </w:tcBorders>
          </w:tcPr>
          <w:p w14:paraId="69BCFF87" w14:textId="77777777" w:rsidR="00ED40C8" w:rsidRDefault="00ED40C8" w:rsidP="00ED40C8">
            <w:pPr>
              <w:jc w:val="center"/>
              <w:rPr>
                <w:rFonts w:asciiTheme="minorHAnsi" w:eastAsia="MS Mincho" w:hAnsiTheme="minorHAnsi" w:cs="Cambria"/>
              </w:rPr>
            </w:pPr>
            <w:r w:rsidRPr="0000491F">
              <w:rPr>
                <w:rFonts w:asciiTheme="minorHAnsi" w:eastAsia="MS Mincho" w:hAnsiTheme="minorHAnsi" w:cs="Cambria"/>
              </w:rPr>
              <w:t xml:space="preserve">83.2 </w:t>
            </w:r>
          </w:p>
          <w:p w14:paraId="12A3CD3D"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79.9, 86.2)</w:t>
            </w:r>
          </w:p>
        </w:tc>
        <w:tc>
          <w:tcPr>
            <w:tcW w:w="1417" w:type="dxa"/>
            <w:tcBorders>
              <w:top w:val="nil"/>
              <w:left w:val="nil"/>
              <w:bottom w:val="nil"/>
              <w:right w:val="nil"/>
            </w:tcBorders>
          </w:tcPr>
          <w:p w14:paraId="310565EB" w14:textId="77777777" w:rsidR="00ED40C8" w:rsidRDefault="00ED40C8" w:rsidP="00ED40C8">
            <w:pPr>
              <w:jc w:val="center"/>
              <w:rPr>
                <w:rFonts w:asciiTheme="minorHAnsi" w:eastAsia="MS Mincho" w:hAnsiTheme="minorHAnsi" w:cs="Cambria"/>
              </w:rPr>
            </w:pPr>
            <w:r w:rsidRPr="0000491F">
              <w:rPr>
                <w:rFonts w:asciiTheme="minorHAnsi" w:eastAsia="MS Mincho" w:hAnsiTheme="minorHAnsi" w:cs="Cambria"/>
              </w:rPr>
              <w:t xml:space="preserve">85.1 </w:t>
            </w:r>
          </w:p>
          <w:p w14:paraId="3723AA29"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83.1, 86.8)</w:t>
            </w:r>
          </w:p>
        </w:tc>
        <w:tc>
          <w:tcPr>
            <w:tcW w:w="1701" w:type="dxa"/>
            <w:tcBorders>
              <w:top w:val="nil"/>
              <w:left w:val="nil"/>
              <w:bottom w:val="nil"/>
              <w:right w:val="nil"/>
            </w:tcBorders>
          </w:tcPr>
          <w:p w14:paraId="6E43ACCD" w14:textId="77777777" w:rsidR="00ED40C8" w:rsidRDefault="00ED40C8" w:rsidP="00ED40C8">
            <w:pPr>
              <w:jc w:val="center"/>
              <w:rPr>
                <w:rFonts w:asciiTheme="minorHAnsi" w:eastAsia="MS Mincho" w:hAnsiTheme="minorHAnsi" w:cs="Cambria"/>
              </w:rPr>
            </w:pPr>
            <w:r w:rsidRPr="0000491F">
              <w:rPr>
                <w:rFonts w:asciiTheme="minorHAnsi" w:eastAsia="MS Mincho" w:hAnsiTheme="minorHAnsi" w:cs="Cambria"/>
              </w:rPr>
              <w:t>85.0</w:t>
            </w:r>
          </w:p>
          <w:p w14:paraId="3549205F"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 xml:space="preserve"> (82.8, 86.8)</w:t>
            </w:r>
          </w:p>
        </w:tc>
        <w:tc>
          <w:tcPr>
            <w:tcW w:w="1843" w:type="dxa"/>
            <w:tcBorders>
              <w:top w:val="nil"/>
              <w:left w:val="nil"/>
              <w:bottom w:val="nil"/>
              <w:right w:val="nil"/>
            </w:tcBorders>
          </w:tcPr>
          <w:p w14:paraId="516BA591" w14:textId="77777777" w:rsidR="00ED40C8" w:rsidRDefault="00ED40C8" w:rsidP="00ED40C8">
            <w:pPr>
              <w:jc w:val="center"/>
              <w:rPr>
                <w:rFonts w:asciiTheme="minorHAnsi" w:eastAsia="MS Mincho" w:hAnsiTheme="minorHAnsi" w:cs="Cambria"/>
              </w:rPr>
            </w:pPr>
            <w:r w:rsidRPr="0000491F">
              <w:rPr>
                <w:rFonts w:asciiTheme="minorHAnsi" w:eastAsia="MS Mincho" w:hAnsiTheme="minorHAnsi" w:cs="Cambria"/>
              </w:rPr>
              <w:t>82.7</w:t>
            </w:r>
          </w:p>
          <w:p w14:paraId="29BB8956"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 xml:space="preserve"> (80.4, 85.2)</w:t>
            </w:r>
          </w:p>
        </w:tc>
        <w:tc>
          <w:tcPr>
            <w:tcW w:w="1418" w:type="dxa"/>
            <w:gridSpan w:val="2"/>
            <w:tcBorders>
              <w:top w:val="nil"/>
              <w:left w:val="nil"/>
              <w:bottom w:val="nil"/>
              <w:right w:val="nil"/>
            </w:tcBorders>
          </w:tcPr>
          <w:p w14:paraId="1A908408" w14:textId="77777777" w:rsidR="00ED40C8" w:rsidRDefault="00ED40C8" w:rsidP="00ED40C8">
            <w:pPr>
              <w:jc w:val="center"/>
              <w:rPr>
                <w:rFonts w:asciiTheme="minorHAnsi" w:eastAsia="MS Mincho" w:hAnsiTheme="minorHAnsi" w:cs="Cambria"/>
              </w:rPr>
            </w:pPr>
            <w:r w:rsidRPr="0000491F">
              <w:rPr>
                <w:rFonts w:asciiTheme="minorHAnsi" w:eastAsia="MS Mincho" w:hAnsiTheme="minorHAnsi" w:cs="Cambria"/>
              </w:rPr>
              <w:t xml:space="preserve">84.3 </w:t>
            </w:r>
          </w:p>
          <w:p w14:paraId="3525EDF0"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81.8, 86.6)</w:t>
            </w:r>
          </w:p>
        </w:tc>
      </w:tr>
      <w:tr w:rsidR="00ED40C8" w14:paraId="6BE9D508" w14:textId="77777777" w:rsidTr="00ED40C8">
        <w:tc>
          <w:tcPr>
            <w:tcW w:w="1668" w:type="dxa"/>
            <w:tcBorders>
              <w:top w:val="nil"/>
              <w:left w:val="nil"/>
              <w:bottom w:val="nil"/>
              <w:right w:val="nil"/>
            </w:tcBorders>
          </w:tcPr>
          <w:p w14:paraId="49AF5348" w14:textId="77777777" w:rsidR="00ED40C8" w:rsidRPr="0000491F" w:rsidRDefault="00ED40C8" w:rsidP="003B21DB">
            <w:pPr>
              <w:jc w:val="left"/>
              <w:rPr>
                <w:rFonts w:asciiTheme="minorHAnsi" w:eastAsia="MS Mincho" w:hAnsiTheme="minorHAnsi" w:cs="Cambria"/>
              </w:rPr>
            </w:pPr>
          </w:p>
        </w:tc>
        <w:tc>
          <w:tcPr>
            <w:tcW w:w="1559" w:type="dxa"/>
            <w:tcBorders>
              <w:top w:val="nil"/>
              <w:left w:val="nil"/>
              <w:bottom w:val="nil"/>
              <w:right w:val="nil"/>
            </w:tcBorders>
          </w:tcPr>
          <w:p w14:paraId="661AD46F" w14:textId="77777777" w:rsidR="00ED40C8" w:rsidRPr="0000491F" w:rsidRDefault="00ED40C8" w:rsidP="00ED40C8">
            <w:pPr>
              <w:jc w:val="center"/>
              <w:rPr>
                <w:rFonts w:asciiTheme="minorHAnsi" w:eastAsia="MS Mincho" w:hAnsiTheme="minorHAnsi" w:cs="Cambria"/>
              </w:rPr>
            </w:pPr>
          </w:p>
        </w:tc>
        <w:tc>
          <w:tcPr>
            <w:tcW w:w="1417" w:type="dxa"/>
            <w:tcBorders>
              <w:top w:val="nil"/>
              <w:left w:val="nil"/>
              <w:bottom w:val="nil"/>
              <w:right w:val="nil"/>
            </w:tcBorders>
          </w:tcPr>
          <w:p w14:paraId="2E549A04" w14:textId="77777777" w:rsidR="00ED40C8" w:rsidRPr="0000491F" w:rsidRDefault="00ED40C8" w:rsidP="00ED40C8">
            <w:pPr>
              <w:jc w:val="center"/>
              <w:rPr>
                <w:rFonts w:asciiTheme="minorHAnsi" w:eastAsia="MS Mincho" w:hAnsiTheme="minorHAnsi" w:cs="Cambria"/>
              </w:rPr>
            </w:pPr>
          </w:p>
        </w:tc>
        <w:tc>
          <w:tcPr>
            <w:tcW w:w="1701" w:type="dxa"/>
            <w:tcBorders>
              <w:top w:val="nil"/>
              <w:left w:val="nil"/>
              <w:bottom w:val="nil"/>
              <w:right w:val="nil"/>
            </w:tcBorders>
          </w:tcPr>
          <w:p w14:paraId="7EA5504F" w14:textId="77777777" w:rsidR="00ED40C8" w:rsidRPr="0000491F" w:rsidRDefault="00ED40C8" w:rsidP="00ED40C8">
            <w:pPr>
              <w:jc w:val="center"/>
              <w:rPr>
                <w:rFonts w:asciiTheme="minorHAnsi" w:eastAsia="MS Mincho" w:hAnsiTheme="minorHAnsi" w:cs="Cambria"/>
              </w:rPr>
            </w:pPr>
          </w:p>
        </w:tc>
        <w:tc>
          <w:tcPr>
            <w:tcW w:w="1843" w:type="dxa"/>
            <w:tcBorders>
              <w:top w:val="nil"/>
              <w:left w:val="nil"/>
              <w:bottom w:val="nil"/>
              <w:right w:val="nil"/>
            </w:tcBorders>
          </w:tcPr>
          <w:p w14:paraId="2706E422" w14:textId="77777777" w:rsidR="00ED40C8" w:rsidRPr="0000491F" w:rsidRDefault="00ED40C8" w:rsidP="00ED40C8">
            <w:pPr>
              <w:jc w:val="center"/>
              <w:rPr>
                <w:rFonts w:asciiTheme="minorHAnsi" w:eastAsia="MS Mincho" w:hAnsiTheme="minorHAnsi" w:cs="Cambria"/>
              </w:rPr>
            </w:pPr>
          </w:p>
        </w:tc>
        <w:tc>
          <w:tcPr>
            <w:tcW w:w="1418" w:type="dxa"/>
            <w:gridSpan w:val="2"/>
            <w:tcBorders>
              <w:top w:val="nil"/>
              <w:left w:val="nil"/>
              <w:bottom w:val="nil"/>
              <w:right w:val="nil"/>
            </w:tcBorders>
          </w:tcPr>
          <w:p w14:paraId="4E6AA286" w14:textId="77777777" w:rsidR="00ED40C8" w:rsidRPr="0000491F" w:rsidRDefault="00ED40C8" w:rsidP="00ED40C8">
            <w:pPr>
              <w:jc w:val="center"/>
              <w:rPr>
                <w:rFonts w:asciiTheme="minorHAnsi" w:eastAsia="MS Mincho" w:hAnsiTheme="minorHAnsi" w:cs="Cambria"/>
              </w:rPr>
            </w:pPr>
          </w:p>
        </w:tc>
      </w:tr>
      <w:tr w:rsidR="00ED40C8" w14:paraId="281EBC62" w14:textId="77777777" w:rsidTr="00ED40C8">
        <w:tc>
          <w:tcPr>
            <w:tcW w:w="1668" w:type="dxa"/>
            <w:tcBorders>
              <w:top w:val="nil"/>
              <w:left w:val="nil"/>
              <w:bottom w:val="nil"/>
              <w:right w:val="nil"/>
            </w:tcBorders>
          </w:tcPr>
          <w:p w14:paraId="049E7265"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Age (years)*</w:t>
            </w:r>
          </w:p>
        </w:tc>
        <w:tc>
          <w:tcPr>
            <w:tcW w:w="1559" w:type="dxa"/>
            <w:tcBorders>
              <w:top w:val="nil"/>
              <w:left w:val="nil"/>
              <w:bottom w:val="nil"/>
              <w:right w:val="nil"/>
            </w:tcBorders>
          </w:tcPr>
          <w:p w14:paraId="4D97421D"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 (%)</w:t>
            </w:r>
          </w:p>
        </w:tc>
        <w:tc>
          <w:tcPr>
            <w:tcW w:w="1417" w:type="dxa"/>
            <w:tcBorders>
              <w:top w:val="nil"/>
              <w:left w:val="nil"/>
              <w:bottom w:val="nil"/>
              <w:right w:val="nil"/>
            </w:tcBorders>
          </w:tcPr>
          <w:p w14:paraId="3ED03FEE"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 (%)</w:t>
            </w:r>
          </w:p>
        </w:tc>
        <w:tc>
          <w:tcPr>
            <w:tcW w:w="1701" w:type="dxa"/>
            <w:tcBorders>
              <w:top w:val="nil"/>
              <w:left w:val="nil"/>
              <w:bottom w:val="nil"/>
              <w:right w:val="nil"/>
            </w:tcBorders>
          </w:tcPr>
          <w:p w14:paraId="56316ECB"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 (%)</w:t>
            </w:r>
          </w:p>
        </w:tc>
        <w:tc>
          <w:tcPr>
            <w:tcW w:w="1843" w:type="dxa"/>
            <w:tcBorders>
              <w:top w:val="nil"/>
              <w:left w:val="nil"/>
              <w:bottom w:val="nil"/>
              <w:right w:val="nil"/>
            </w:tcBorders>
          </w:tcPr>
          <w:p w14:paraId="417439B6"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 (%)</w:t>
            </w:r>
          </w:p>
        </w:tc>
        <w:tc>
          <w:tcPr>
            <w:tcW w:w="1418" w:type="dxa"/>
            <w:gridSpan w:val="2"/>
            <w:tcBorders>
              <w:top w:val="nil"/>
              <w:left w:val="nil"/>
              <w:bottom w:val="nil"/>
              <w:right w:val="nil"/>
            </w:tcBorders>
          </w:tcPr>
          <w:p w14:paraId="22D6DE66"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n (%)</w:t>
            </w:r>
          </w:p>
        </w:tc>
      </w:tr>
      <w:tr w:rsidR="00ED40C8" w14:paraId="5007D53C" w14:textId="77777777" w:rsidTr="00ED40C8">
        <w:tc>
          <w:tcPr>
            <w:tcW w:w="1668" w:type="dxa"/>
            <w:tcBorders>
              <w:top w:val="nil"/>
              <w:left w:val="nil"/>
              <w:bottom w:val="nil"/>
              <w:right w:val="nil"/>
            </w:tcBorders>
          </w:tcPr>
          <w:p w14:paraId="3E2DC076"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lt;75</w:t>
            </w:r>
          </w:p>
        </w:tc>
        <w:tc>
          <w:tcPr>
            <w:tcW w:w="1559" w:type="dxa"/>
            <w:tcBorders>
              <w:top w:val="nil"/>
              <w:left w:val="nil"/>
              <w:bottom w:val="nil"/>
              <w:right w:val="nil"/>
            </w:tcBorders>
          </w:tcPr>
          <w:p w14:paraId="7C3D45EE"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8 (3.8)</w:t>
            </w:r>
          </w:p>
        </w:tc>
        <w:tc>
          <w:tcPr>
            <w:tcW w:w="1417" w:type="dxa"/>
            <w:tcBorders>
              <w:top w:val="nil"/>
              <w:left w:val="nil"/>
              <w:bottom w:val="nil"/>
              <w:right w:val="nil"/>
            </w:tcBorders>
          </w:tcPr>
          <w:p w14:paraId="55B0BE36"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0</w:t>
            </w:r>
          </w:p>
        </w:tc>
        <w:tc>
          <w:tcPr>
            <w:tcW w:w="1701" w:type="dxa"/>
            <w:tcBorders>
              <w:top w:val="nil"/>
              <w:left w:val="nil"/>
              <w:bottom w:val="nil"/>
              <w:right w:val="nil"/>
            </w:tcBorders>
          </w:tcPr>
          <w:p w14:paraId="787DF61B"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7 (0.9)</w:t>
            </w:r>
          </w:p>
        </w:tc>
        <w:tc>
          <w:tcPr>
            <w:tcW w:w="1843" w:type="dxa"/>
            <w:tcBorders>
              <w:top w:val="nil"/>
              <w:left w:val="nil"/>
              <w:bottom w:val="nil"/>
              <w:right w:val="nil"/>
            </w:tcBorders>
          </w:tcPr>
          <w:p w14:paraId="13575782"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0</w:t>
            </w:r>
          </w:p>
        </w:tc>
        <w:tc>
          <w:tcPr>
            <w:tcW w:w="1418" w:type="dxa"/>
            <w:gridSpan w:val="2"/>
            <w:tcBorders>
              <w:top w:val="nil"/>
              <w:left w:val="nil"/>
              <w:bottom w:val="nil"/>
              <w:right w:val="nil"/>
            </w:tcBorders>
          </w:tcPr>
          <w:p w14:paraId="18C4C6B5"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 (0.1)</w:t>
            </w:r>
          </w:p>
        </w:tc>
      </w:tr>
      <w:tr w:rsidR="00ED40C8" w14:paraId="059A6AA6" w14:textId="77777777" w:rsidTr="00ED40C8">
        <w:tc>
          <w:tcPr>
            <w:tcW w:w="1668" w:type="dxa"/>
            <w:tcBorders>
              <w:top w:val="nil"/>
              <w:left w:val="nil"/>
              <w:bottom w:val="nil"/>
              <w:right w:val="nil"/>
            </w:tcBorders>
          </w:tcPr>
          <w:p w14:paraId="578C4393"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75-79</w:t>
            </w:r>
          </w:p>
        </w:tc>
        <w:tc>
          <w:tcPr>
            <w:tcW w:w="1559" w:type="dxa"/>
            <w:tcBorders>
              <w:top w:val="nil"/>
              <w:left w:val="nil"/>
              <w:bottom w:val="nil"/>
              <w:right w:val="nil"/>
            </w:tcBorders>
          </w:tcPr>
          <w:p w14:paraId="3B094401"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08 (23.1)</w:t>
            </w:r>
          </w:p>
        </w:tc>
        <w:tc>
          <w:tcPr>
            <w:tcW w:w="1417" w:type="dxa"/>
            <w:tcBorders>
              <w:top w:val="nil"/>
              <w:left w:val="nil"/>
              <w:bottom w:val="nil"/>
              <w:right w:val="nil"/>
            </w:tcBorders>
          </w:tcPr>
          <w:p w14:paraId="6D82BFE3"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85 (4.2)</w:t>
            </w:r>
          </w:p>
        </w:tc>
        <w:tc>
          <w:tcPr>
            <w:tcW w:w="1701" w:type="dxa"/>
            <w:tcBorders>
              <w:top w:val="nil"/>
              <w:left w:val="nil"/>
              <w:bottom w:val="nil"/>
              <w:right w:val="nil"/>
            </w:tcBorders>
          </w:tcPr>
          <w:p w14:paraId="4C086C63"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55 (7.0)</w:t>
            </w:r>
          </w:p>
        </w:tc>
        <w:tc>
          <w:tcPr>
            <w:tcW w:w="1843" w:type="dxa"/>
            <w:tcBorders>
              <w:top w:val="nil"/>
              <w:left w:val="nil"/>
              <w:bottom w:val="nil"/>
              <w:right w:val="nil"/>
            </w:tcBorders>
          </w:tcPr>
          <w:p w14:paraId="7A32F4CB"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72 (19.6)</w:t>
            </w:r>
          </w:p>
        </w:tc>
        <w:tc>
          <w:tcPr>
            <w:tcW w:w="1418" w:type="dxa"/>
            <w:gridSpan w:val="2"/>
            <w:tcBorders>
              <w:top w:val="nil"/>
              <w:left w:val="nil"/>
              <w:bottom w:val="nil"/>
              <w:right w:val="nil"/>
            </w:tcBorders>
          </w:tcPr>
          <w:p w14:paraId="0FE5FFFE"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55 (15.8)</w:t>
            </w:r>
          </w:p>
        </w:tc>
      </w:tr>
      <w:tr w:rsidR="00ED40C8" w14:paraId="42C5650C" w14:textId="77777777" w:rsidTr="00ED40C8">
        <w:tc>
          <w:tcPr>
            <w:tcW w:w="1668" w:type="dxa"/>
            <w:tcBorders>
              <w:top w:val="nil"/>
              <w:left w:val="nil"/>
              <w:bottom w:val="nil"/>
              <w:right w:val="nil"/>
            </w:tcBorders>
          </w:tcPr>
          <w:p w14:paraId="0FFA1EB3"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80-84</w:t>
            </w:r>
          </w:p>
        </w:tc>
        <w:tc>
          <w:tcPr>
            <w:tcW w:w="1559" w:type="dxa"/>
            <w:tcBorders>
              <w:top w:val="nil"/>
              <w:left w:val="nil"/>
              <w:bottom w:val="nil"/>
              <w:right w:val="nil"/>
            </w:tcBorders>
          </w:tcPr>
          <w:p w14:paraId="09787BF1"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74 (37.2)</w:t>
            </w:r>
          </w:p>
        </w:tc>
        <w:tc>
          <w:tcPr>
            <w:tcW w:w="1417" w:type="dxa"/>
            <w:tcBorders>
              <w:top w:val="nil"/>
              <w:left w:val="nil"/>
              <w:bottom w:val="nil"/>
              <w:right w:val="nil"/>
            </w:tcBorders>
          </w:tcPr>
          <w:p w14:paraId="6E3787E4"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889 (44.2)</w:t>
            </w:r>
          </w:p>
        </w:tc>
        <w:tc>
          <w:tcPr>
            <w:tcW w:w="1701" w:type="dxa"/>
            <w:tcBorders>
              <w:top w:val="nil"/>
              <w:left w:val="nil"/>
              <w:bottom w:val="nil"/>
              <w:right w:val="nil"/>
            </w:tcBorders>
          </w:tcPr>
          <w:p w14:paraId="636530A2"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26 (41.5)</w:t>
            </w:r>
          </w:p>
        </w:tc>
        <w:tc>
          <w:tcPr>
            <w:tcW w:w="1843" w:type="dxa"/>
            <w:tcBorders>
              <w:top w:val="nil"/>
              <w:left w:val="nil"/>
              <w:bottom w:val="nil"/>
              <w:right w:val="nil"/>
            </w:tcBorders>
          </w:tcPr>
          <w:p w14:paraId="3C07ABF7"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440 (50.2)</w:t>
            </w:r>
          </w:p>
        </w:tc>
        <w:tc>
          <w:tcPr>
            <w:tcW w:w="1418" w:type="dxa"/>
            <w:gridSpan w:val="2"/>
            <w:tcBorders>
              <w:top w:val="nil"/>
              <w:left w:val="nil"/>
              <w:bottom w:val="nil"/>
              <w:right w:val="nil"/>
            </w:tcBorders>
          </w:tcPr>
          <w:p w14:paraId="0D5CF8E7"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404 (41.1)</w:t>
            </w:r>
          </w:p>
        </w:tc>
      </w:tr>
      <w:tr w:rsidR="00ED40C8" w14:paraId="1D9AD027" w14:textId="77777777" w:rsidTr="00ED40C8">
        <w:tc>
          <w:tcPr>
            <w:tcW w:w="1668" w:type="dxa"/>
            <w:tcBorders>
              <w:top w:val="nil"/>
              <w:left w:val="nil"/>
              <w:bottom w:val="nil"/>
              <w:right w:val="nil"/>
            </w:tcBorders>
          </w:tcPr>
          <w:p w14:paraId="29C260DE"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85-89</w:t>
            </w:r>
          </w:p>
        </w:tc>
        <w:tc>
          <w:tcPr>
            <w:tcW w:w="1559" w:type="dxa"/>
            <w:tcBorders>
              <w:top w:val="nil"/>
              <w:left w:val="nil"/>
              <w:bottom w:val="nil"/>
              <w:right w:val="nil"/>
            </w:tcBorders>
          </w:tcPr>
          <w:p w14:paraId="210AE085"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64 (35.0)</w:t>
            </w:r>
          </w:p>
        </w:tc>
        <w:tc>
          <w:tcPr>
            <w:tcW w:w="1417" w:type="dxa"/>
            <w:tcBorders>
              <w:top w:val="nil"/>
              <w:left w:val="nil"/>
              <w:bottom w:val="nil"/>
              <w:right w:val="nil"/>
            </w:tcBorders>
          </w:tcPr>
          <w:p w14:paraId="395406D0"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009 (50.2)</w:t>
            </w:r>
          </w:p>
        </w:tc>
        <w:tc>
          <w:tcPr>
            <w:tcW w:w="1701" w:type="dxa"/>
            <w:tcBorders>
              <w:top w:val="nil"/>
              <w:left w:val="nil"/>
              <w:bottom w:val="nil"/>
              <w:right w:val="nil"/>
            </w:tcBorders>
          </w:tcPr>
          <w:p w14:paraId="679631C0"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79 (48.2)</w:t>
            </w:r>
          </w:p>
        </w:tc>
        <w:tc>
          <w:tcPr>
            <w:tcW w:w="1843" w:type="dxa"/>
            <w:tcBorders>
              <w:top w:val="nil"/>
              <w:left w:val="nil"/>
              <w:bottom w:val="nil"/>
              <w:right w:val="nil"/>
            </w:tcBorders>
          </w:tcPr>
          <w:p w14:paraId="07FF8AF0"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259 (29.5)</w:t>
            </w:r>
          </w:p>
        </w:tc>
        <w:tc>
          <w:tcPr>
            <w:tcW w:w="1418" w:type="dxa"/>
            <w:gridSpan w:val="2"/>
            <w:tcBorders>
              <w:top w:val="nil"/>
              <w:left w:val="nil"/>
              <w:bottom w:val="nil"/>
              <w:right w:val="nil"/>
            </w:tcBorders>
          </w:tcPr>
          <w:p w14:paraId="7181DA26"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403 (41.0)</w:t>
            </w:r>
          </w:p>
        </w:tc>
      </w:tr>
      <w:tr w:rsidR="00ED40C8" w14:paraId="2D3D4F76" w14:textId="77777777" w:rsidTr="00ED40C8">
        <w:tc>
          <w:tcPr>
            <w:tcW w:w="1668" w:type="dxa"/>
            <w:tcBorders>
              <w:top w:val="nil"/>
              <w:left w:val="nil"/>
              <w:bottom w:val="nil"/>
              <w:right w:val="nil"/>
            </w:tcBorders>
          </w:tcPr>
          <w:p w14:paraId="573034D2"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90</w:t>
            </w:r>
          </w:p>
        </w:tc>
        <w:tc>
          <w:tcPr>
            <w:tcW w:w="1559" w:type="dxa"/>
            <w:tcBorders>
              <w:top w:val="nil"/>
              <w:left w:val="nil"/>
              <w:bottom w:val="nil"/>
              <w:right w:val="nil"/>
            </w:tcBorders>
          </w:tcPr>
          <w:p w14:paraId="6F672F28"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4 (0.9)</w:t>
            </w:r>
          </w:p>
        </w:tc>
        <w:tc>
          <w:tcPr>
            <w:tcW w:w="1417" w:type="dxa"/>
            <w:tcBorders>
              <w:top w:val="nil"/>
              <w:left w:val="nil"/>
              <w:bottom w:val="nil"/>
              <w:right w:val="nil"/>
            </w:tcBorders>
          </w:tcPr>
          <w:p w14:paraId="64890DAF"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26 (1.3)</w:t>
            </w:r>
          </w:p>
        </w:tc>
        <w:tc>
          <w:tcPr>
            <w:tcW w:w="1701" w:type="dxa"/>
            <w:tcBorders>
              <w:top w:val="nil"/>
              <w:left w:val="nil"/>
              <w:bottom w:val="nil"/>
              <w:right w:val="nil"/>
            </w:tcBorders>
          </w:tcPr>
          <w:p w14:paraId="78DEF206"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1 (1.4)</w:t>
            </w:r>
          </w:p>
        </w:tc>
        <w:tc>
          <w:tcPr>
            <w:tcW w:w="1843" w:type="dxa"/>
            <w:tcBorders>
              <w:top w:val="nil"/>
              <w:left w:val="nil"/>
              <w:bottom w:val="nil"/>
              <w:right w:val="nil"/>
            </w:tcBorders>
          </w:tcPr>
          <w:p w14:paraId="1BF7CF43"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6 (0.7)</w:t>
            </w:r>
          </w:p>
        </w:tc>
        <w:tc>
          <w:tcPr>
            <w:tcW w:w="1418" w:type="dxa"/>
            <w:gridSpan w:val="2"/>
            <w:tcBorders>
              <w:top w:val="nil"/>
              <w:left w:val="nil"/>
              <w:bottom w:val="nil"/>
              <w:right w:val="nil"/>
            </w:tcBorders>
          </w:tcPr>
          <w:p w14:paraId="0CD6F337"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20 (2.0)</w:t>
            </w:r>
          </w:p>
        </w:tc>
      </w:tr>
      <w:tr w:rsidR="00ED40C8" w14:paraId="6FAE4965" w14:textId="77777777" w:rsidTr="00ED40C8">
        <w:tc>
          <w:tcPr>
            <w:tcW w:w="1668" w:type="dxa"/>
            <w:tcBorders>
              <w:top w:val="nil"/>
              <w:left w:val="nil"/>
              <w:bottom w:val="nil"/>
              <w:right w:val="nil"/>
            </w:tcBorders>
          </w:tcPr>
          <w:p w14:paraId="241E2A7A"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Unknown</w:t>
            </w:r>
          </w:p>
        </w:tc>
        <w:tc>
          <w:tcPr>
            <w:tcW w:w="1559" w:type="dxa"/>
            <w:tcBorders>
              <w:top w:val="nil"/>
              <w:left w:val="nil"/>
              <w:bottom w:val="nil"/>
              <w:right w:val="nil"/>
            </w:tcBorders>
          </w:tcPr>
          <w:p w14:paraId="34503E2C" w14:textId="77777777" w:rsidR="00ED40C8" w:rsidRPr="0000491F" w:rsidRDefault="00ED40C8" w:rsidP="00ED40C8">
            <w:pPr>
              <w:jc w:val="center"/>
              <w:rPr>
                <w:rFonts w:asciiTheme="minorHAnsi" w:eastAsia="MS Mincho" w:hAnsiTheme="minorHAnsi" w:cs="Cambria"/>
              </w:rPr>
            </w:pPr>
          </w:p>
        </w:tc>
        <w:tc>
          <w:tcPr>
            <w:tcW w:w="1417" w:type="dxa"/>
            <w:tcBorders>
              <w:top w:val="nil"/>
              <w:left w:val="nil"/>
              <w:bottom w:val="nil"/>
              <w:right w:val="nil"/>
            </w:tcBorders>
          </w:tcPr>
          <w:p w14:paraId="056DEC23"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 (0.05)</w:t>
            </w:r>
          </w:p>
        </w:tc>
        <w:tc>
          <w:tcPr>
            <w:tcW w:w="1701" w:type="dxa"/>
            <w:tcBorders>
              <w:top w:val="nil"/>
              <w:left w:val="nil"/>
              <w:bottom w:val="nil"/>
              <w:right w:val="nil"/>
            </w:tcBorders>
          </w:tcPr>
          <w:p w14:paraId="6508BF7F"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8 (1.0)</w:t>
            </w:r>
          </w:p>
        </w:tc>
        <w:tc>
          <w:tcPr>
            <w:tcW w:w="1843" w:type="dxa"/>
            <w:tcBorders>
              <w:top w:val="nil"/>
              <w:left w:val="nil"/>
              <w:bottom w:val="nil"/>
              <w:right w:val="nil"/>
            </w:tcBorders>
          </w:tcPr>
          <w:p w14:paraId="1BA7619A" w14:textId="77777777" w:rsidR="00ED40C8" w:rsidRPr="0000491F" w:rsidRDefault="00ED40C8" w:rsidP="00ED40C8">
            <w:pPr>
              <w:jc w:val="center"/>
              <w:rPr>
                <w:rFonts w:asciiTheme="minorHAnsi" w:eastAsia="MS Mincho" w:hAnsiTheme="minorHAnsi" w:cs="Cambria"/>
              </w:rPr>
            </w:pPr>
          </w:p>
        </w:tc>
        <w:tc>
          <w:tcPr>
            <w:tcW w:w="1418" w:type="dxa"/>
            <w:gridSpan w:val="2"/>
            <w:tcBorders>
              <w:top w:val="nil"/>
              <w:left w:val="nil"/>
              <w:bottom w:val="nil"/>
              <w:right w:val="nil"/>
            </w:tcBorders>
          </w:tcPr>
          <w:p w14:paraId="7F580B16" w14:textId="77777777" w:rsidR="00ED40C8" w:rsidRPr="0000491F" w:rsidRDefault="00ED40C8" w:rsidP="00ED40C8">
            <w:pPr>
              <w:jc w:val="center"/>
              <w:rPr>
                <w:rFonts w:asciiTheme="minorHAnsi" w:eastAsia="MS Mincho" w:hAnsiTheme="minorHAnsi" w:cs="Cambria"/>
              </w:rPr>
            </w:pPr>
          </w:p>
        </w:tc>
      </w:tr>
      <w:tr w:rsidR="00ED40C8" w14:paraId="2811F390" w14:textId="77777777" w:rsidTr="00ED40C8">
        <w:tc>
          <w:tcPr>
            <w:tcW w:w="1668" w:type="dxa"/>
            <w:tcBorders>
              <w:top w:val="nil"/>
              <w:left w:val="nil"/>
              <w:bottom w:val="nil"/>
              <w:right w:val="nil"/>
            </w:tcBorders>
          </w:tcPr>
          <w:p w14:paraId="0C429205" w14:textId="77777777" w:rsidR="00ED40C8" w:rsidRPr="0000491F" w:rsidRDefault="00ED40C8" w:rsidP="003B21DB">
            <w:pPr>
              <w:jc w:val="left"/>
              <w:rPr>
                <w:rFonts w:asciiTheme="minorHAnsi" w:eastAsia="MS Mincho" w:hAnsiTheme="minorHAnsi" w:cs="Cambria"/>
              </w:rPr>
            </w:pPr>
          </w:p>
        </w:tc>
        <w:tc>
          <w:tcPr>
            <w:tcW w:w="1559" w:type="dxa"/>
            <w:tcBorders>
              <w:top w:val="nil"/>
              <w:left w:val="nil"/>
              <w:bottom w:val="nil"/>
              <w:right w:val="nil"/>
            </w:tcBorders>
          </w:tcPr>
          <w:p w14:paraId="70E873B3" w14:textId="77777777" w:rsidR="00ED40C8" w:rsidRPr="0000491F" w:rsidRDefault="00ED40C8" w:rsidP="00ED40C8">
            <w:pPr>
              <w:jc w:val="center"/>
              <w:rPr>
                <w:rFonts w:asciiTheme="minorHAnsi" w:eastAsia="MS Mincho" w:hAnsiTheme="minorHAnsi" w:cs="Cambria"/>
              </w:rPr>
            </w:pPr>
          </w:p>
        </w:tc>
        <w:tc>
          <w:tcPr>
            <w:tcW w:w="1417" w:type="dxa"/>
            <w:tcBorders>
              <w:top w:val="nil"/>
              <w:left w:val="nil"/>
              <w:bottom w:val="nil"/>
              <w:right w:val="nil"/>
            </w:tcBorders>
          </w:tcPr>
          <w:p w14:paraId="20AB8879" w14:textId="77777777" w:rsidR="00ED40C8" w:rsidRPr="0000491F" w:rsidRDefault="00ED40C8" w:rsidP="00ED40C8">
            <w:pPr>
              <w:jc w:val="center"/>
              <w:rPr>
                <w:rFonts w:asciiTheme="minorHAnsi" w:eastAsia="MS Mincho" w:hAnsiTheme="minorHAnsi" w:cs="Cambria"/>
              </w:rPr>
            </w:pPr>
          </w:p>
        </w:tc>
        <w:tc>
          <w:tcPr>
            <w:tcW w:w="1701" w:type="dxa"/>
            <w:tcBorders>
              <w:top w:val="nil"/>
              <w:left w:val="nil"/>
              <w:bottom w:val="nil"/>
              <w:right w:val="nil"/>
            </w:tcBorders>
          </w:tcPr>
          <w:p w14:paraId="6F9F59E7" w14:textId="77777777" w:rsidR="00ED40C8" w:rsidRPr="0000491F" w:rsidRDefault="00ED40C8" w:rsidP="00ED40C8">
            <w:pPr>
              <w:jc w:val="center"/>
              <w:rPr>
                <w:rFonts w:asciiTheme="minorHAnsi" w:eastAsia="MS Mincho" w:hAnsiTheme="minorHAnsi" w:cs="Cambria"/>
              </w:rPr>
            </w:pPr>
          </w:p>
        </w:tc>
        <w:tc>
          <w:tcPr>
            <w:tcW w:w="1843" w:type="dxa"/>
            <w:tcBorders>
              <w:top w:val="nil"/>
              <w:left w:val="nil"/>
              <w:bottom w:val="nil"/>
              <w:right w:val="nil"/>
            </w:tcBorders>
          </w:tcPr>
          <w:p w14:paraId="4F48EBDA" w14:textId="77777777" w:rsidR="00ED40C8" w:rsidRPr="0000491F" w:rsidRDefault="00ED40C8" w:rsidP="00ED40C8">
            <w:pPr>
              <w:jc w:val="center"/>
              <w:rPr>
                <w:rFonts w:asciiTheme="minorHAnsi" w:eastAsia="MS Mincho" w:hAnsiTheme="minorHAnsi" w:cs="Cambria"/>
              </w:rPr>
            </w:pPr>
          </w:p>
        </w:tc>
        <w:tc>
          <w:tcPr>
            <w:tcW w:w="1418" w:type="dxa"/>
            <w:gridSpan w:val="2"/>
            <w:tcBorders>
              <w:top w:val="nil"/>
              <w:left w:val="nil"/>
              <w:bottom w:val="nil"/>
              <w:right w:val="nil"/>
            </w:tcBorders>
          </w:tcPr>
          <w:p w14:paraId="3B8CEAA1" w14:textId="77777777" w:rsidR="00ED40C8" w:rsidRPr="0000491F" w:rsidRDefault="00ED40C8" w:rsidP="00ED40C8">
            <w:pPr>
              <w:jc w:val="center"/>
              <w:rPr>
                <w:rFonts w:asciiTheme="minorHAnsi" w:eastAsia="MS Mincho" w:hAnsiTheme="minorHAnsi" w:cs="Cambria"/>
              </w:rPr>
            </w:pPr>
          </w:p>
        </w:tc>
      </w:tr>
      <w:tr w:rsidR="00ED40C8" w14:paraId="001DC44C" w14:textId="77777777" w:rsidTr="00ED40C8">
        <w:tc>
          <w:tcPr>
            <w:tcW w:w="1668" w:type="dxa"/>
            <w:tcBorders>
              <w:top w:val="nil"/>
              <w:left w:val="nil"/>
              <w:bottom w:val="nil"/>
              <w:right w:val="nil"/>
            </w:tcBorders>
          </w:tcPr>
          <w:p w14:paraId="53B9A351"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Location</w:t>
            </w:r>
          </w:p>
        </w:tc>
        <w:tc>
          <w:tcPr>
            <w:tcW w:w="1559" w:type="dxa"/>
            <w:tcBorders>
              <w:top w:val="nil"/>
              <w:left w:val="nil"/>
              <w:bottom w:val="nil"/>
              <w:right w:val="nil"/>
            </w:tcBorders>
          </w:tcPr>
          <w:p w14:paraId="13BB499F" w14:textId="77777777" w:rsidR="00ED40C8" w:rsidRPr="0000491F" w:rsidRDefault="00ED40C8" w:rsidP="00ED40C8">
            <w:pPr>
              <w:jc w:val="center"/>
              <w:rPr>
                <w:rFonts w:asciiTheme="minorHAnsi" w:eastAsia="MS Mincho" w:hAnsiTheme="minorHAnsi" w:cs="Cambria"/>
              </w:rPr>
            </w:pPr>
          </w:p>
        </w:tc>
        <w:tc>
          <w:tcPr>
            <w:tcW w:w="1417" w:type="dxa"/>
            <w:tcBorders>
              <w:top w:val="nil"/>
              <w:left w:val="nil"/>
              <w:bottom w:val="nil"/>
              <w:right w:val="nil"/>
            </w:tcBorders>
          </w:tcPr>
          <w:p w14:paraId="13042185" w14:textId="77777777" w:rsidR="00ED40C8" w:rsidRPr="0000491F" w:rsidRDefault="00ED40C8" w:rsidP="00ED40C8">
            <w:pPr>
              <w:jc w:val="center"/>
              <w:rPr>
                <w:rFonts w:asciiTheme="minorHAnsi" w:eastAsia="MS Mincho" w:hAnsiTheme="minorHAnsi" w:cs="Cambria"/>
              </w:rPr>
            </w:pPr>
          </w:p>
        </w:tc>
        <w:tc>
          <w:tcPr>
            <w:tcW w:w="1701" w:type="dxa"/>
            <w:tcBorders>
              <w:top w:val="nil"/>
              <w:left w:val="nil"/>
              <w:bottom w:val="nil"/>
              <w:right w:val="nil"/>
            </w:tcBorders>
          </w:tcPr>
          <w:p w14:paraId="2086AD1B" w14:textId="77777777" w:rsidR="00ED40C8" w:rsidRPr="0000491F" w:rsidRDefault="00ED40C8" w:rsidP="00ED40C8">
            <w:pPr>
              <w:jc w:val="center"/>
              <w:rPr>
                <w:rFonts w:asciiTheme="minorHAnsi" w:eastAsia="MS Mincho" w:hAnsiTheme="minorHAnsi" w:cs="Cambria"/>
              </w:rPr>
            </w:pPr>
          </w:p>
        </w:tc>
        <w:tc>
          <w:tcPr>
            <w:tcW w:w="1843" w:type="dxa"/>
            <w:tcBorders>
              <w:top w:val="nil"/>
              <w:left w:val="nil"/>
              <w:bottom w:val="nil"/>
              <w:right w:val="nil"/>
            </w:tcBorders>
          </w:tcPr>
          <w:p w14:paraId="69ABAAB7" w14:textId="77777777" w:rsidR="00ED40C8" w:rsidRPr="0000491F" w:rsidRDefault="00ED40C8" w:rsidP="00ED40C8">
            <w:pPr>
              <w:jc w:val="center"/>
              <w:rPr>
                <w:rFonts w:asciiTheme="minorHAnsi" w:eastAsia="MS Mincho" w:hAnsiTheme="minorHAnsi" w:cs="Cambria"/>
              </w:rPr>
            </w:pPr>
          </w:p>
        </w:tc>
        <w:tc>
          <w:tcPr>
            <w:tcW w:w="1418" w:type="dxa"/>
            <w:gridSpan w:val="2"/>
            <w:tcBorders>
              <w:top w:val="nil"/>
              <w:left w:val="nil"/>
              <w:bottom w:val="nil"/>
              <w:right w:val="nil"/>
            </w:tcBorders>
          </w:tcPr>
          <w:p w14:paraId="79C11A60" w14:textId="77777777" w:rsidR="00ED40C8" w:rsidRPr="0000491F" w:rsidRDefault="00ED40C8" w:rsidP="00ED40C8">
            <w:pPr>
              <w:jc w:val="center"/>
              <w:rPr>
                <w:rFonts w:asciiTheme="minorHAnsi" w:eastAsia="MS Mincho" w:hAnsiTheme="minorHAnsi" w:cs="Cambria"/>
              </w:rPr>
            </w:pPr>
          </w:p>
        </w:tc>
      </w:tr>
      <w:tr w:rsidR="00ED40C8" w14:paraId="744DAA7A" w14:textId="77777777" w:rsidTr="00ED40C8">
        <w:tc>
          <w:tcPr>
            <w:tcW w:w="1668" w:type="dxa"/>
            <w:tcBorders>
              <w:top w:val="nil"/>
              <w:left w:val="nil"/>
              <w:bottom w:val="nil"/>
              <w:right w:val="nil"/>
            </w:tcBorders>
          </w:tcPr>
          <w:p w14:paraId="11004EFC"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Major cities</w:t>
            </w:r>
          </w:p>
        </w:tc>
        <w:tc>
          <w:tcPr>
            <w:tcW w:w="1559" w:type="dxa"/>
            <w:tcBorders>
              <w:top w:val="nil"/>
              <w:left w:val="nil"/>
              <w:bottom w:val="nil"/>
              <w:right w:val="nil"/>
            </w:tcBorders>
          </w:tcPr>
          <w:p w14:paraId="53E2D5F1"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211 (45.1)</w:t>
            </w:r>
          </w:p>
        </w:tc>
        <w:tc>
          <w:tcPr>
            <w:tcW w:w="1417" w:type="dxa"/>
            <w:tcBorders>
              <w:top w:val="nil"/>
              <w:left w:val="nil"/>
              <w:bottom w:val="nil"/>
              <w:right w:val="nil"/>
            </w:tcBorders>
          </w:tcPr>
          <w:p w14:paraId="40364FD4"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935 (46.5)</w:t>
            </w:r>
          </w:p>
        </w:tc>
        <w:tc>
          <w:tcPr>
            <w:tcW w:w="1701" w:type="dxa"/>
            <w:tcBorders>
              <w:top w:val="nil"/>
              <w:left w:val="nil"/>
              <w:bottom w:val="nil"/>
              <w:right w:val="nil"/>
            </w:tcBorders>
          </w:tcPr>
          <w:p w14:paraId="7EA15CCA"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43 (43.6)</w:t>
            </w:r>
          </w:p>
        </w:tc>
        <w:tc>
          <w:tcPr>
            <w:tcW w:w="1843" w:type="dxa"/>
            <w:tcBorders>
              <w:top w:val="nil"/>
              <w:left w:val="nil"/>
              <w:bottom w:val="nil"/>
              <w:right w:val="nil"/>
            </w:tcBorders>
          </w:tcPr>
          <w:p w14:paraId="0F71BD5A"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408 (46.5)</w:t>
            </w:r>
          </w:p>
        </w:tc>
        <w:tc>
          <w:tcPr>
            <w:tcW w:w="1418" w:type="dxa"/>
            <w:gridSpan w:val="2"/>
            <w:tcBorders>
              <w:top w:val="nil"/>
              <w:left w:val="nil"/>
              <w:bottom w:val="nil"/>
              <w:right w:val="nil"/>
            </w:tcBorders>
          </w:tcPr>
          <w:p w14:paraId="1979E4DD"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459 (46.7)</w:t>
            </w:r>
          </w:p>
        </w:tc>
      </w:tr>
      <w:tr w:rsidR="00ED40C8" w14:paraId="3837C477" w14:textId="77777777" w:rsidTr="00ED40C8">
        <w:tc>
          <w:tcPr>
            <w:tcW w:w="1668" w:type="dxa"/>
            <w:tcBorders>
              <w:top w:val="nil"/>
              <w:left w:val="nil"/>
              <w:bottom w:val="nil"/>
              <w:right w:val="nil"/>
            </w:tcBorders>
          </w:tcPr>
          <w:p w14:paraId="6292135D"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 xml:space="preserve">Inner regional </w:t>
            </w:r>
          </w:p>
        </w:tc>
        <w:tc>
          <w:tcPr>
            <w:tcW w:w="1559" w:type="dxa"/>
            <w:tcBorders>
              <w:top w:val="nil"/>
              <w:left w:val="nil"/>
              <w:bottom w:val="nil"/>
              <w:right w:val="nil"/>
            </w:tcBorders>
          </w:tcPr>
          <w:p w14:paraId="18FDB92B"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62 (34.6)</w:t>
            </w:r>
          </w:p>
        </w:tc>
        <w:tc>
          <w:tcPr>
            <w:tcW w:w="1417" w:type="dxa"/>
            <w:tcBorders>
              <w:top w:val="nil"/>
              <w:left w:val="nil"/>
              <w:bottom w:val="nil"/>
              <w:right w:val="nil"/>
            </w:tcBorders>
          </w:tcPr>
          <w:p w14:paraId="58B56D0D"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727 (36.2)</w:t>
            </w:r>
          </w:p>
        </w:tc>
        <w:tc>
          <w:tcPr>
            <w:tcW w:w="1701" w:type="dxa"/>
            <w:tcBorders>
              <w:top w:val="nil"/>
              <w:left w:val="nil"/>
              <w:bottom w:val="nil"/>
              <w:right w:val="nil"/>
            </w:tcBorders>
          </w:tcPr>
          <w:p w14:paraId="43258209"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00 (38.2)</w:t>
            </w:r>
          </w:p>
        </w:tc>
        <w:tc>
          <w:tcPr>
            <w:tcW w:w="1843" w:type="dxa"/>
            <w:tcBorders>
              <w:top w:val="nil"/>
              <w:left w:val="nil"/>
              <w:bottom w:val="nil"/>
              <w:right w:val="nil"/>
            </w:tcBorders>
          </w:tcPr>
          <w:p w14:paraId="10FA65D8"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21 (36.6)</w:t>
            </w:r>
          </w:p>
        </w:tc>
        <w:tc>
          <w:tcPr>
            <w:tcW w:w="1418" w:type="dxa"/>
            <w:gridSpan w:val="2"/>
            <w:tcBorders>
              <w:top w:val="nil"/>
              <w:left w:val="nil"/>
              <w:bottom w:val="nil"/>
              <w:right w:val="nil"/>
            </w:tcBorders>
          </w:tcPr>
          <w:p w14:paraId="7121C963"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67 (37.3)</w:t>
            </w:r>
          </w:p>
        </w:tc>
      </w:tr>
      <w:tr w:rsidR="00ED40C8" w14:paraId="5419C13B" w14:textId="77777777" w:rsidTr="00ED40C8">
        <w:tc>
          <w:tcPr>
            <w:tcW w:w="1668" w:type="dxa"/>
            <w:tcBorders>
              <w:top w:val="nil"/>
              <w:left w:val="nil"/>
              <w:bottom w:val="nil"/>
              <w:right w:val="nil"/>
            </w:tcBorders>
          </w:tcPr>
          <w:p w14:paraId="4E78D97A"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 xml:space="preserve">Outer regional </w:t>
            </w:r>
          </w:p>
        </w:tc>
        <w:tc>
          <w:tcPr>
            <w:tcW w:w="1559" w:type="dxa"/>
            <w:tcBorders>
              <w:top w:val="nil"/>
              <w:left w:val="nil"/>
              <w:bottom w:val="nil"/>
              <w:right w:val="nil"/>
            </w:tcBorders>
          </w:tcPr>
          <w:p w14:paraId="0D3C0BC5"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86 (18.4)</w:t>
            </w:r>
          </w:p>
        </w:tc>
        <w:tc>
          <w:tcPr>
            <w:tcW w:w="1417" w:type="dxa"/>
            <w:tcBorders>
              <w:top w:val="nil"/>
              <w:left w:val="nil"/>
              <w:bottom w:val="nil"/>
              <w:right w:val="nil"/>
            </w:tcBorders>
          </w:tcPr>
          <w:p w14:paraId="539C2E00"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25 (16.2)</w:t>
            </w:r>
          </w:p>
        </w:tc>
        <w:tc>
          <w:tcPr>
            <w:tcW w:w="1701" w:type="dxa"/>
            <w:tcBorders>
              <w:top w:val="nil"/>
              <w:left w:val="nil"/>
              <w:bottom w:val="nil"/>
              <w:right w:val="nil"/>
            </w:tcBorders>
          </w:tcPr>
          <w:p w14:paraId="299DA100"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33 (16.9)</w:t>
            </w:r>
          </w:p>
        </w:tc>
        <w:tc>
          <w:tcPr>
            <w:tcW w:w="1843" w:type="dxa"/>
            <w:tcBorders>
              <w:top w:val="nil"/>
              <w:left w:val="nil"/>
              <w:bottom w:val="nil"/>
              <w:right w:val="nil"/>
            </w:tcBorders>
          </w:tcPr>
          <w:p w14:paraId="1F363F2A"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34 (15.3)</w:t>
            </w:r>
          </w:p>
        </w:tc>
        <w:tc>
          <w:tcPr>
            <w:tcW w:w="1418" w:type="dxa"/>
            <w:gridSpan w:val="2"/>
            <w:tcBorders>
              <w:top w:val="nil"/>
              <w:left w:val="nil"/>
              <w:bottom w:val="nil"/>
              <w:right w:val="nil"/>
            </w:tcBorders>
          </w:tcPr>
          <w:p w14:paraId="7F21F0A4"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48 (15.1)</w:t>
            </w:r>
          </w:p>
        </w:tc>
      </w:tr>
      <w:tr w:rsidR="00ED40C8" w14:paraId="2277BD95" w14:textId="77777777" w:rsidTr="00ED40C8">
        <w:tc>
          <w:tcPr>
            <w:tcW w:w="1668" w:type="dxa"/>
            <w:tcBorders>
              <w:top w:val="nil"/>
              <w:left w:val="nil"/>
              <w:bottom w:val="nil"/>
              <w:right w:val="nil"/>
            </w:tcBorders>
          </w:tcPr>
          <w:p w14:paraId="7B16E5CC"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 xml:space="preserve">Remote </w:t>
            </w:r>
          </w:p>
        </w:tc>
        <w:tc>
          <w:tcPr>
            <w:tcW w:w="1559" w:type="dxa"/>
            <w:tcBorders>
              <w:top w:val="nil"/>
              <w:left w:val="nil"/>
              <w:bottom w:val="nil"/>
              <w:right w:val="nil"/>
            </w:tcBorders>
          </w:tcPr>
          <w:p w14:paraId="387ABC7E"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8 (1.7)</w:t>
            </w:r>
          </w:p>
        </w:tc>
        <w:tc>
          <w:tcPr>
            <w:tcW w:w="1417" w:type="dxa"/>
            <w:tcBorders>
              <w:top w:val="nil"/>
              <w:left w:val="nil"/>
              <w:bottom w:val="nil"/>
              <w:right w:val="nil"/>
            </w:tcBorders>
          </w:tcPr>
          <w:p w14:paraId="579E1180"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20 (1.0)</w:t>
            </w:r>
          </w:p>
        </w:tc>
        <w:tc>
          <w:tcPr>
            <w:tcW w:w="1701" w:type="dxa"/>
            <w:tcBorders>
              <w:top w:val="nil"/>
              <w:left w:val="nil"/>
              <w:bottom w:val="nil"/>
              <w:right w:val="nil"/>
            </w:tcBorders>
          </w:tcPr>
          <w:p w14:paraId="661252A2"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8 (1.0)</w:t>
            </w:r>
          </w:p>
        </w:tc>
        <w:tc>
          <w:tcPr>
            <w:tcW w:w="1843" w:type="dxa"/>
            <w:tcBorders>
              <w:top w:val="nil"/>
              <w:left w:val="nil"/>
              <w:bottom w:val="nil"/>
              <w:right w:val="nil"/>
            </w:tcBorders>
          </w:tcPr>
          <w:p w14:paraId="67F909B5"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2 (1.4)</w:t>
            </w:r>
          </w:p>
        </w:tc>
        <w:tc>
          <w:tcPr>
            <w:tcW w:w="1418" w:type="dxa"/>
            <w:gridSpan w:val="2"/>
            <w:tcBorders>
              <w:top w:val="nil"/>
              <w:left w:val="nil"/>
              <w:bottom w:val="nil"/>
              <w:right w:val="nil"/>
            </w:tcBorders>
          </w:tcPr>
          <w:p w14:paraId="57F6646E" w14:textId="77777777" w:rsidR="00ED40C8" w:rsidRPr="0000491F" w:rsidRDefault="00ED40C8" w:rsidP="00ED40C8">
            <w:pPr>
              <w:jc w:val="center"/>
              <w:rPr>
                <w:rFonts w:asciiTheme="minorHAnsi" w:eastAsia="MS Mincho" w:hAnsiTheme="minorHAnsi" w:cs="Cambria"/>
              </w:rPr>
            </w:pPr>
            <w:r>
              <w:rPr>
                <w:rFonts w:asciiTheme="minorHAnsi" w:eastAsia="MS Mincho" w:hAnsiTheme="minorHAnsi" w:cs="Cambria"/>
              </w:rPr>
              <w:t xml:space="preserve">8 </w:t>
            </w:r>
            <w:r w:rsidRPr="0000491F">
              <w:rPr>
                <w:rFonts w:asciiTheme="minorHAnsi" w:eastAsia="MS Mincho" w:hAnsiTheme="minorHAnsi" w:cs="Cambria"/>
              </w:rPr>
              <w:t>(0.8)</w:t>
            </w:r>
          </w:p>
        </w:tc>
      </w:tr>
      <w:tr w:rsidR="00ED40C8" w14:paraId="2D181BD0" w14:textId="77777777" w:rsidTr="00ED40C8">
        <w:tc>
          <w:tcPr>
            <w:tcW w:w="1668" w:type="dxa"/>
            <w:tcBorders>
              <w:top w:val="nil"/>
              <w:left w:val="nil"/>
              <w:right w:val="nil"/>
            </w:tcBorders>
          </w:tcPr>
          <w:p w14:paraId="66B0CD00" w14:textId="77777777" w:rsidR="00ED40C8" w:rsidRPr="0000491F" w:rsidRDefault="00ED40C8" w:rsidP="003B21DB">
            <w:pPr>
              <w:jc w:val="left"/>
              <w:rPr>
                <w:rFonts w:asciiTheme="minorHAnsi" w:eastAsia="MS Mincho" w:hAnsiTheme="minorHAnsi" w:cs="Cambria"/>
              </w:rPr>
            </w:pPr>
            <w:r w:rsidRPr="0000491F">
              <w:rPr>
                <w:rFonts w:asciiTheme="minorHAnsi" w:eastAsia="MS Mincho" w:hAnsiTheme="minorHAnsi" w:cs="Cambria"/>
              </w:rPr>
              <w:t xml:space="preserve">Very remote </w:t>
            </w:r>
          </w:p>
        </w:tc>
        <w:tc>
          <w:tcPr>
            <w:tcW w:w="1559" w:type="dxa"/>
            <w:tcBorders>
              <w:top w:val="nil"/>
              <w:left w:val="nil"/>
              <w:right w:val="nil"/>
            </w:tcBorders>
          </w:tcPr>
          <w:p w14:paraId="27B56AF8"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 (0.2)</w:t>
            </w:r>
          </w:p>
        </w:tc>
        <w:tc>
          <w:tcPr>
            <w:tcW w:w="1417" w:type="dxa"/>
            <w:tcBorders>
              <w:top w:val="nil"/>
              <w:left w:val="nil"/>
              <w:right w:val="nil"/>
            </w:tcBorders>
          </w:tcPr>
          <w:p w14:paraId="75D56A22"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3 (0.1)</w:t>
            </w:r>
          </w:p>
        </w:tc>
        <w:tc>
          <w:tcPr>
            <w:tcW w:w="1701" w:type="dxa"/>
            <w:tcBorders>
              <w:top w:val="nil"/>
              <w:left w:val="nil"/>
              <w:right w:val="nil"/>
            </w:tcBorders>
          </w:tcPr>
          <w:p w14:paraId="1755837B"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2 (0.3)</w:t>
            </w:r>
          </w:p>
        </w:tc>
        <w:tc>
          <w:tcPr>
            <w:tcW w:w="1985" w:type="dxa"/>
            <w:gridSpan w:val="2"/>
            <w:tcBorders>
              <w:top w:val="nil"/>
              <w:left w:val="nil"/>
              <w:right w:val="nil"/>
            </w:tcBorders>
          </w:tcPr>
          <w:p w14:paraId="46A1B32A"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2 (0.2)</w:t>
            </w:r>
          </w:p>
        </w:tc>
        <w:tc>
          <w:tcPr>
            <w:tcW w:w="1276" w:type="dxa"/>
            <w:tcBorders>
              <w:top w:val="nil"/>
              <w:left w:val="nil"/>
              <w:right w:val="nil"/>
            </w:tcBorders>
          </w:tcPr>
          <w:p w14:paraId="446335EA" w14:textId="77777777" w:rsidR="00ED40C8" w:rsidRPr="0000491F" w:rsidRDefault="00ED40C8" w:rsidP="00ED40C8">
            <w:pPr>
              <w:jc w:val="center"/>
              <w:rPr>
                <w:rFonts w:asciiTheme="minorHAnsi" w:eastAsia="MS Mincho" w:hAnsiTheme="minorHAnsi" w:cs="Cambria"/>
              </w:rPr>
            </w:pPr>
            <w:r w:rsidRPr="0000491F">
              <w:rPr>
                <w:rFonts w:asciiTheme="minorHAnsi" w:eastAsia="MS Mincho" w:hAnsiTheme="minorHAnsi" w:cs="Cambria"/>
              </w:rPr>
              <w:t>1 (0.1)</w:t>
            </w:r>
          </w:p>
        </w:tc>
      </w:tr>
    </w:tbl>
    <w:p w14:paraId="10EFD12F" w14:textId="77777777" w:rsidR="00ED40C8" w:rsidRDefault="00ED40C8" w:rsidP="00ED40C8">
      <w:pPr>
        <w:spacing w:after="0"/>
      </w:pPr>
      <w:r>
        <w:lastRenderedPageBreak/>
        <w:t>A = Self-reported survey data</w:t>
      </w:r>
    </w:p>
    <w:p w14:paraId="5B38AAA6" w14:textId="77777777" w:rsidR="00ED40C8" w:rsidRDefault="00ED40C8" w:rsidP="00ED40C8">
      <w:pPr>
        <w:spacing w:after="0"/>
      </w:pPr>
      <w:r>
        <w:t>B = Aged care data</w:t>
      </w:r>
    </w:p>
    <w:p w14:paraId="27F79373" w14:textId="77777777" w:rsidR="00ED40C8" w:rsidRDefault="00ED40C8" w:rsidP="00ED40C8">
      <w:pPr>
        <w:spacing w:after="0"/>
      </w:pPr>
      <w:r>
        <w:t>C = Death certificate data</w:t>
      </w:r>
    </w:p>
    <w:p w14:paraId="5FE060E4" w14:textId="77777777" w:rsidR="00ED40C8" w:rsidRDefault="00ED40C8" w:rsidP="00ED40C8">
      <w:pPr>
        <w:spacing w:after="0"/>
      </w:pPr>
      <w:r>
        <w:t>D = Prescription data</w:t>
      </w:r>
    </w:p>
    <w:p w14:paraId="3DF1FAEC" w14:textId="77777777" w:rsidR="00ED40C8" w:rsidRDefault="00ED40C8" w:rsidP="00ED40C8">
      <w:pPr>
        <w:spacing w:after="0"/>
      </w:pPr>
      <w:r>
        <w:t>E = Hospital admission patients data (only for States, Queensland, New South Wales, South Australia Total n=7750)</w:t>
      </w:r>
    </w:p>
    <w:p w14:paraId="0733FF63" w14:textId="77777777" w:rsidR="00ED40C8" w:rsidRDefault="00ED40C8" w:rsidP="00ED40C8">
      <w:pPr>
        <w:spacing w:after="0"/>
      </w:pPr>
      <w:r>
        <w:t>*: Age dementia recorded</w:t>
      </w:r>
    </w:p>
    <w:p w14:paraId="70D92FA9" w14:textId="485DF107" w:rsidR="00ED40C8" w:rsidRDefault="00ED40C8" w:rsidP="00ED40C8">
      <w:pPr>
        <w:spacing w:after="0"/>
      </w:pPr>
      <w:r>
        <w:t>†: Row percentages do not add up to 100% because cases ca</w:t>
      </w:r>
      <w:r w:rsidR="007D365D">
        <w:t>n be identified from more than one</w:t>
      </w:r>
      <w:r>
        <w:t xml:space="preserve"> source.</w:t>
      </w:r>
    </w:p>
    <w:p w14:paraId="57065729" w14:textId="77777777" w:rsidR="00ED40C8" w:rsidRDefault="00ED40C8" w:rsidP="00ED40C8">
      <w:r>
        <w:br w:type="page"/>
      </w:r>
    </w:p>
    <w:p w14:paraId="294AA7F9" w14:textId="3E61F037" w:rsidR="00ED40C8" w:rsidRDefault="00ED40C8" w:rsidP="00ED40C8">
      <w:pPr>
        <w:pStyle w:val="Caption"/>
        <w:keepNext/>
        <w:spacing w:after="0"/>
      </w:pPr>
      <w:bookmarkStart w:id="711" w:name="_Toc446590886"/>
      <w:bookmarkStart w:id="712" w:name="_Toc452470120"/>
      <w:r>
        <w:lastRenderedPageBreak/>
        <w:t xml:space="preserve">Table </w:t>
      </w:r>
      <w:fldSimple w:instr=" STYLEREF 1 \s ">
        <w:r w:rsidR="004675BB">
          <w:rPr>
            <w:noProof/>
          </w:rPr>
          <w:t>18</w:t>
        </w:r>
      </w:fldSimple>
      <w:r w:rsidR="003D2D66">
        <w:noBreakHyphen/>
      </w:r>
      <w:fldSimple w:instr=" SEQ Table \* ARABIC \s 1 ">
        <w:r w:rsidR="004675BB">
          <w:rPr>
            <w:noProof/>
          </w:rPr>
          <w:t>2</w:t>
        </w:r>
      </w:fldSimple>
      <w:r>
        <w:t xml:space="preserve">: </w:t>
      </w:r>
      <w:r w:rsidRPr="00AE6476">
        <w:t>Dementia incidence estimates used in projections</w:t>
      </w:r>
      <w:bookmarkEnd w:id="711"/>
      <w:r w:rsidR="007D365D">
        <w:t>.</w:t>
      </w:r>
      <w:bookmarkEnd w:id="712"/>
    </w:p>
    <w:tbl>
      <w:tblPr>
        <w:tblStyle w:val="TableGrid"/>
        <w:tblW w:w="0" w:type="auto"/>
        <w:tblLook w:val="04A0" w:firstRow="1" w:lastRow="0" w:firstColumn="1" w:lastColumn="0" w:noHBand="0" w:noVBand="1"/>
      </w:tblPr>
      <w:tblGrid>
        <w:gridCol w:w="804"/>
        <w:gridCol w:w="1402"/>
        <w:gridCol w:w="2878"/>
        <w:gridCol w:w="1536"/>
        <w:gridCol w:w="2400"/>
      </w:tblGrid>
      <w:tr w:rsidR="00ED40C8" w:rsidRPr="00FB5616" w14:paraId="591768F3" w14:textId="77777777" w:rsidTr="00ED40C8">
        <w:tc>
          <w:tcPr>
            <w:tcW w:w="804" w:type="dxa"/>
            <w:tcBorders>
              <w:left w:val="nil"/>
              <w:bottom w:val="single" w:sz="4" w:space="0" w:color="auto"/>
              <w:right w:val="nil"/>
            </w:tcBorders>
          </w:tcPr>
          <w:p w14:paraId="301ABA66" w14:textId="77777777" w:rsidR="00ED40C8" w:rsidRPr="00FB5616" w:rsidRDefault="00ED40C8" w:rsidP="00ED40C8">
            <w:pPr>
              <w:jc w:val="center"/>
              <w:rPr>
                <w:b/>
              </w:rPr>
            </w:pPr>
            <w:r w:rsidRPr="00FB5616">
              <w:rPr>
                <w:b/>
              </w:rPr>
              <w:t>Age</w:t>
            </w:r>
          </w:p>
        </w:tc>
        <w:tc>
          <w:tcPr>
            <w:tcW w:w="1402" w:type="dxa"/>
            <w:tcBorders>
              <w:left w:val="nil"/>
              <w:bottom w:val="single" w:sz="4" w:space="0" w:color="auto"/>
              <w:right w:val="nil"/>
            </w:tcBorders>
          </w:tcPr>
          <w:p w14:paraId="0C6DA4B6" w14:textId="77777777" w:rsidR="00ED40C8" w:rsidRPr="00FB5616" w:rsidRDefault="00ED40C8" w:rsidP="00ED40C8">
            <w:pPr>
              <w:jc w:val="center"/>
              <w:rPr>
                <w:b/>
              </w:rPr>
            </w:pPr>
            <w:r w:rsidRPr="00FB5616">
              <w:rPr>
                <w:b/>
              </w:rPr>
              <w:t>Sourced incidence %</w:t>
            </w:r>
          </w:p>
        </w:tc>
        <w:tc>
          <w:tcPr>
            <w:tcW w:w="2878" w:type="dxa"/>
            <w:tcBorders>
              <w:left w:val="nil"/>
              <w:bottom w:val="single" w:sz="4" w:space="0" w:color="auto"/>
              <w:right w:val="nil"/>
            </w:tcBorders>
          </w:tcPr>
          <w:p w14:paraId="6554A2CC" w14:textId="77777777" w:rsidR="00ED40C8" w:rsidRPr="00FB5616" w:rsidRDefault="00ED40C8" w:rsidP="00ED40C8">
            <w:pPr>
              <w:jc w:val="center"/>
              <w:rPr>
                <w:b/>
              </w:rPr>
            </w:pPr>
            <w:r w:rsidRPr="00FB5616">
              <w:rPr>
                <w:b/>
              </w:rPr>
              <w:t>Source</w:t>
            </w:r>
          </w:p>
        </w:tc>
        <w:tc>
          <w:tcPr>
            <w:tcW w:w="1536" w:type="dxa"/>
            <w:tcBorders>
              <w:left w:val="nil"/>
              <w:bottom w:val="single" w:sz="4" w:space="0" w:color="auto"/>
              <w:right w:val="nil"/>
            </w:tcBorders>
          </w:tcPr>
          <w:p w14:paraId="7AF64D4A" w14:textId="77777777" w:rsidR="00ED40C8" w:rsidRPr="00FB5616" w:rsidRDefault="00ED40C8" w:rsidP="00ED40C8">
            <w:pPr>
              <w:jc w:val="center"/>
              <w:rPr>
                <w:b/>
              </w:rPr>
            </w:pPr>
            <w:r w:rsidRPr="00FB5616">
              <w:rPr>
                <w:b/>
              </w:rPr>
              <w:t>Fitted incidence %</w:t>
            </w:r>
          </w:p>
        </w:tc>
        <w:tc>
          <w:tcPr>
            <w:tcW w:w="2400" w:type="dxa"/>
            <w:tcBorders>
              <w:left w:val="nil"/>
              <w:bottom w:val="single" w:sz="4" w:space="0" w:color="auto"/>
              <w:right w:val="nil"/>
            </w:tcBorders>
          </w:tcPr>
          <w:p w14:paraId="56000046" w14:textId="77777777" w:rsidR="00ED40C8" w:rsidRPr="00FB5616" w:rsidRDefault="00ED40C8" w:rsidP="00ED40C8">
            <w:pPr>
              <w:rPr>
                <w:b/>
              </w:rPr>
            </w:pPr>
            <w:r w:rsidRPr="00FB5616">
              <w:rPr>
                <w:b/>
              </w:rPr>
              <w:t>Notes</w:t>
            </w:r>
          </w:p>
        </w:tc>
      </w:tr>
      <w:tr w:rsidR="00ED40C8" w:rsidRPr="002A0F02" w14:paraId="234912A4" w14:textId="77777777" w:rsidTr="00ED40C8">
        <w:tc>
          <w:tcPr>
            <w:tcW w:w="804" w:type="dxa"/>
            <w:tcBorders>
              <w:left w:val="nil"/>
              <w:bottom w:val="nil"/>
              <w:right w:val="nil"/>
            </w:tcBorders>
          </w:tcPr>
          <w:p w14:paraId="72222537" w14:textId="77777777" w:rsidR="00ED40C8" w:rsidRPr="002A0F02" w:rsidRDefault="00ED40C8" w:rsidP="00ED40C8">
            <w:pPr>
              <w:spacing w:after="0"/>
              <w:jc w:val="center"/>
            </w:pPr>
            <w:r w:rsidRPr="002A0F02">
              <w:t>60</w:t>
            </w:r>
          </w:p>
        </w:tc>
        <w:tc>
          <w:tcPr>
            <w:tcW w:w="1402" w:type="dxa"/>
            <w:tcBorders>
              <w:left w:val="nil"/>
              <w:bottom w:val="nil"/>
              <w:right w:val="nil"/>
            </w:tcBorders>
          </w:tcPr>
          <w:p w14:paraId="22FAA140" w14:textId="77777777" w:rsidR="00ED40C8" w:rsidRPr="002A0F02" w:rsidRDefault="00ED40C8" w:rsidP="00ED40C8">
            <w:pPr>
              <w:spacing w:after="0"/>
              <w:jc w:val="center"/>
            </w:pPr>
          </w:p>
        </w:tc>
        <w:tc>
          <w:tcPr>
            <w:tcW w:w="2878" w:type="dxa"/>
            <w:tcBorders>
              <w:left w:val="nil"/>
              <w:bottom w:val="nil"/>
              <w:right w:val="nil"/>
            </w:tcBorders>
          </w:tcPr>
          <w:p w14:paraId="0408C7E1" w14:textId="77777777" w:rsidR="00ED40C8" w:rsidRPr="002A0F02" w:rsidRDefault="00ED40C8" w:rsidP="00ED40C8">
            <w:pPr>
              <w:spacing w:after="0"/>
              <w:jc w:val="center"/>
            </w:pPr>
          </w:p>
        </w:tc>
        <w:tc>
          <w:tcPr>
            <w:tcW w:w="1536" w:type="dxa"/>
            <w:tcBorders>
              <w:left w:val="nil"/>
              <w:bottom w:val="nil"/>
              <w:right w:val="nil"/>
            </w:tcBorders>
          </w:tcPr>
          <w:p w14:paraId="5FE8BBFB" w14:textId="77777777" w:rsidR="00ED40C8" w:rsidRPr="002A0F02" w:rsidRDefault="00ED40C8" w:rsidP="00ED40C8">
            <w:pPr>
              <w:spacing w:after="0"/>
              <w:jc w:val="center"/>
            </w:pPr>
            <w:r w:rsidRPr="002A0F02">
              <w:t>0.04</w:t>
            </w:r>
          </w:p>
        </w:tc>
        <w:tc>
          <w:tcPr>
            <w:tcW w:w="2400" w:type="dxa"/>
            <w:tcBorders>
              <w:left w:val="nil"/>
              <w:bottom w:val="nil"/>
              <w:right w:val="nil"/>
            </w:tcBorders>
          </w:tcPr>
          <w:p w14:paraId="7E8083B1" w14:textId="77777777" w:rsidR="00ED40C8" w:rsidRPr="002A0F02" w:rsidRDefault="00ED40C8" w:rsidP="00ED40C8">
            <w:pPr>
              <w:spacing w:after="0"/>
            </w:pPr>
            <w:r w:rsidRPr="002A0F02">
              <w:t>Linear regression</w:t>
            </w:r>
          </w:p>
        </w:tc>
      </w:tr>
      <w:tr w:rsidR="00ED40C8" w:rsidRPr="002A0F02" w14:paraId="000074C4" w14:textId="77777777" w:rsidTr="00ED40C8">
        <w:tc>
          <w:tcPr>
            <w:tcW w:w="804" w:type="dxa"/>
            <w:tcBorders>
              <w:top w:val="nil"/>
              <w:left w:val="nil"/>
              <w:bottom w:val="nil"/>
              <w:right w:val="nil"/>
            </w:tcBorders>
          </w:tcPr>
          <w:p w14:paraId="455CE270" w14:textId="77777777" w:rsidR="00ED40C8" w:rsidRPr="002A0F02" w:rsidRDefault="00ED40C8" w:rsidP="00ED40C8">
            <w:pPr>
              <w:spacing w:after="0"/>
              <w:jc w:val="center"/>
            </w:pPr>
            <w:r w:rsidRPr="002A0F02">
              <w:t>61</w:t>
            </w:r>
          </w:p>
        </w:tc>
        <w:tc>
          <w:tcPr>
            <w:tcW w:w="1402" w:type="dxa"/>
            <w:tcBorders>
              <w:top w:val="nil"/>
              <w:left w:val="nil"/>
              <w:bottom w:val="nil"/>
              <w:right w:val="nil"/>
            </w:tcBorders>
          </w:tcPr>
          <w:p w14:paraId="1767B9C2" w14:textId="77777777" w:rsidR="00ED40C8" w:rsidRPr="002A0F02" w:rsidRDefault="00ED40C8" w:rsidP="00ED40C8">
            <w:pPr>
              <w:spacing w:after="0"/>
              <w:jc w:val="center"/>
            </w:pPr>
          </w:p>
        </w:tc>
        <w:tc>
          <w:tcPr>
            <w:tcW w:w="2878" w:type="dxa"/>
            <w:tcBorders>
              <w:top w:val="nil"/>
              <w:left w:val="nil"/>
              <w:bottom w:val="nil"/>
              <w:right w:val="nil"/>
            </w:tcBorders>
          </w:tcPr>
          <w:p w14:paraId="014DFD81" w14:textId="77777777" w:rsidR="00ED40C8" w:rsidRPr="002A0F02" w:rsidRDefault="00ED40C8" w:rsidP="00ED40C8">
            <w:pPr>
              <w:spacing w:after="0"/>
              <w:jc w:val="center"/>
            </w:pPr>
          </w:p>
        </w:tc>
        <w:tc>
          <w:tcPr>
            <w:tcW w:w="1536" w:type="dxa"/>
            <w:tcBorders>
              <w:top w:val="nil"/>
              <w:left w:val="nil"/>
              <w:bottom w:val="nil"/>
              <w:right w:val="nil"/>
            </w:tcBorders>
          </w:tcPr>
          <w:p w14:paraId="2802EFEB" w14:textId="77777777" w:rsidR="00ED40C8" w:rsidRPr="002A0F02" w:rsidRDefault="00ED40C8" w:rsidP="00ED40C8">
            <w:pPr>
              <w:spacing w:after="0"/>
              <w:jc w:val="center"/>
            </w:pPr>
            <w:r w:rsidRPr="002A0F02">
              <w:t>0.07</w:t>
            </w:r>
          </w:p>
        </w:tc>
        <w:tc>
          <w:tcPr>
            <w:tcW w:w="2400" w:type="dxa"/>
            <w:tcBorders>
              <w:top w:val="nil"/>
              <w:left w:val="nil"/>
              <w:bottom w:val="nil"/>
              <w:right w:val="nil"/>
            </w:tcBorders>
          </w:tcPr>
          <w:p w14:paraId="13BACABD" w14:textId="77777777" w:rsidR="00ED40C8" w:rsidRPr="002A0F02" w:rsidRDefault="00ED40C8" w:rsidP="00ED40C8">
            <w:pPr>
              <w:spacing w:after="0"/>
            </w:pPr>
            <w:r w:rsidRPr="002A0F02">
              <w:t>between 60-74</w:t>
            </w:r>
          </w:p>
        </w:tc>
      </w:tr>
      <w:tr w:rsidR="00ED40C8" w:rsidRPr="002A0F02" w14:paraId="60AAC2FF" w14:textId="77777777" w:rsidTr="00ED40C8">
        <w:tc>
          <w:tcPr>
            <w:tcW w:w="804" w:type="dxa"/>
            <w:tcBorders>
              <w:top w:val="nil"/>
              <w:left w:val="nil"/>
              <w:bottom w:val="nil"/>
              <w:right w:val="nil"/>
            </w:tcBorders>
          </w:tcPr>
          <w:p w14:paraId="2C8C3299" w14:textId="77777777" w:rsidR="00ED40C8" w:rsidRPr="002A0F02" w:rsidRDefault="00ED40C8" w:rsidP="00ED40C8">
            <w:pPr>
              <w:spacing w:after="0"/>
              <w:jc w:val="center"/>
            </w:pPr>
            <w:r w:rsidRPr="002A0F02">
              <w:t>62</w:t>
            </w:r>
          </w:p>
        </w:tc>
        <w:tc>
          <w:tcPr>
            <w:tcW w:w="1402" w:type="dxa"/>
            <w:tcBorders>
              <w:top w:val="nil"/>
              <w:left w:val="nil"/>
              <w:bottom w:val="nil"/>
              <w:right w:val="nil"/>
            </w:tcBorders>
          </w:tcPr>
          <w:p w14:paraId="197DD9EF" w14:textId="77777777" w:rsidR="00ED40C8" w:rsidRPr="002A0F02" w:rsidRDefault="00ED40C8" w:rsidP="00ED40C8">
            <w:pPr>
              <w:spacing w:after="0"/>
              <w:jc w:val="center"/>
            </w:pPr>
            <w:r w:rsidRPr="002A0F02">
              <w:t>0.11</w:t>
            </w:r>
          </w:p>
        </w:tc>
        <w:tc>
          <w:tcPr>
            <w:tcW w:w="2878" w:type="dxa"/>
            <w:tcBorders>
              <w:top w:val="nil"/>
              <w:left w:val="nil"/>
              <w:bottom w:val="nil"/>
              <w:right w:val="nil"/>
            </w:tcBorders>
          </w:tcPr>
          <w:p w14:paraId="0C1E743D" w14:textId="5B2F36CC" w:rsidR="00ED40C8" w:rsidRPr="002A0F02" w:rsidRDefault="00ED40C8" w:rsidP="001731F3">
            <w:pPr>
              <w:spacing w:after="0"/>
              <w:jc w:val="center"/>
            </w:pPr>
            <w:r w:rsidRPr="002A0F02">
              <w:fldChar w:fldCharType="begin">
                <w:fldData xml:space="preserve">PEVuZE5vdGU+PENpdGU+PEF1dGhvcj5HYW88L0F1dGhvcj48WWVhcj4xOTk4PC9ZZWFyPjxSZWNO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</w:fldData>
              </w:fldChar>
            </w:r>
            <w:r w:rsidR="007F3AAA">
              <w:instrText xml:space="preserve"> ADDIN EN.CITE </w:instrText>
            </w:r>
            <w:r w:rsidR="007F3AAA">
              <w:fldChar w:fldCharType="begin">
                <w:fldData xml:space="preserve">PEVuZE5vdGU+PENpdGU+PEF1dGhvcj5HYW88L0F1dGhvcj48WWVhcj4xOTk4PC9ZZWFyPjxSZWNO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</w:fldData>
              </w:fldChar>
            </w:r>
            <w:r w:rsidR="007F3AAA">
              <w:instrText xml:space="preserve"> ADDIN EN.CITE.DATA </w:instrText>
            </w:r>
            <w:r w:rsidR="007F3AAA">
              <w:fldChar w:fldCharType="end"/>
            </w:r>
            <w:r w:rsidRPr="002A0F02">
              <w:fldChar w:fldCharType="separate"/>
            </w:r>
            <w:r w:rsidR="007F3AAA">
              <w:rPr>
                <w:noProof/>
              </w:rPr>
              <w:t>(</w:t>
            </w:r>
            <w:hyperlink w:anchor="_ENREF_80" w:tooltip="Gao, 1998 #365" w:history="1">
              <w:r w:rsidR="001731F3">
                <w:rPr>
                  <w:noProof/>
                </w:rPr>
                <w:t>Gao, Hendrie &amp; Hall, 1998</w:t>
              </w:r>
            </w:hyperlink>
            <w:r w:rsidR="007F3AAA">
              <w:rPr>
                <w:noProof/>
              </w:rPr>
              <w:t>)</w:t>
            </w:r>
            <w:r w:rsidRPr="002A0F02">
              <w:fldChar w:fldCharType="end"/>
            </w:r>
          </w:p>
        </w:tc>
        <w:tc>
          <w:tcPr>
            <w:tcW w:w="1536" w:type="dxa"/>
            <w:tcBorders>
              <w:top w:val="nil"/>
              <w:left w:val="nil"/>
              <w:bottom w:val="nil"/>
              <w:right w:val="nil"/>
            </w:tcBorders>
          </w:tcPr>
          <w:p w14:paraId="075E1228" w14:textId="77777777" w:rsidR="00ED40C8" w:rsidRPr="002A0F02" w:rsidRDefault="00ED40C8" w:rsidP="00ED40C8">
            <w:pPr>
              <w:spacing w:after="0"/>
              <w:jc w:val="center"/>
            </w:pPr>
            <w:r w:rsidRPr="002A0F02">
              <w:t>0.10</w:t>
            </w:r>
          </w:p>
        </w:tc>
        <w:tc>
          <w:tcPr>
            <w:tcW w:w="2400" w:type="dxa"/>
            <w:tcBorders>
              <w:top w:val="nil"/>
              <w:left w:val="nil"/>
              <w:bottom w:val="nil"/>
              <w:right w:val="nil"/>
            </w:tcBorders>
          </w:tcPr>
          <w:p w14:paraId="3EEB3706" w14:textId="77777777" w:rsidR="00ED40C8" w:rsidRPr="002A0F02" w:rsidRDefault="00ED40C8" w:rsidP="00ED40C8">
            <w:pPr>
              <w:spacing w:after="0"/>
            </w:pPr>
          </w:p>
        </w:tc>
      </w:tr>
      <w:tr w:rsidR="00ED40C8" w:rsidRPr="002A0F02" w14:paraId="09FB2ABC" w14:textId="77777777" w:rsidTr="00ED40C8">
        <w:tc>
          <w:tcPr>
            <w:tcW w:w="804" w:type="dxa"/>
            <w:tcBorders>
              <w:top w:val="nil"/>
              <w:left w:val="nil"/>
              <w:bottom w:val="nil"/>
              <w:right w:val="nil"/>
            </w:tcBorders>
          </w:tcPr>
          <w:p w14:paraId="1207A2AE" w14:textId="77777777" w:rsidR="00ED40C8" w:rsidRPr="002A0F02" w:rsidRDefault="00ED40C8" w:rsidP="00ED40C8">
            <w:pPr>
              <w:spacing w:after="0"/>
              <w:jc w:val="center"/>
            </w:pPr>
            <w:r w:rsidRPr="002A0F02">
              <w:t>63</w:t>
            </w:r>
          </w:p>
        </w:tc>
        <w:tc>
          <w:tcPr>
            <w:tcW w:w="1402" w:type="dxa"/>
            <w:tcBorders>
              <w:top w:val="nil"/>
              <w:left w:val="nil"/>
              <w:bottom w:val="nil"/>
              <w:right w:val="nil"/>
            </w:tcBorders>
          </w:tcPr>
          <w:p w14:paraId="49F8B238" w14:textId="77777777" w:rsidR="00ED40C8" w:rsidRPr="002A0F02" w:rsidRDefault="00ED40C8" w:rsidP="00ED40C8">
            <w:pPr>
              <w:spacing w:after="0"/>
              <w:jc w:val="center"/>
            </w:pPr>
          </w:p>
        </w:tc>
        <w:tc>
          <w:tcPr>
            <w:tcW w:w="2878" w:type="dxa"/>
            <w:tcBorders>
              <w:top w:val="nil"/>
              <w:left w:val="nil"/>
              <w:bottom w:val="nil"/>
              <w:right w:val="nil"/>
            </w:tcBorders>
          </w:tcPr>
          <w:p w14:paraId="64D9F358" w14:textId="77777777" w:rsidR="00ED40C8" w:rsidRPr="002A0F02" w:rsidRDefault="00ED40C8" w:rsidP="00ED40C8">
            <w:pPr>
              <w:spacing w:after="0"/>
              <w:jc w:val="center"/>
            </w:pPr>
          </w:p>
        </w:tc>
        <w:tc>
          <w:tcPr>
            <w:tcW w:w="1536" w:type="dxa"/>
            <w:tcBorders>
              <w:top w:val="nil"/>
              <w:left w:val="nil"/>
              <w:bottom w:val="nil"/>
              <w:right w:val="nil"/>
            </w:tcBorders>
          </w:tcPr>
          <w:p w14:paraId="1859717B" w14:textId="77777777" w:rsidR="00ED40C8" w:rsidRPr="002A0F02" w:rsidRDefault="00ED40C8" w:rsidP="00ED40C8">
            <w:pPr>
              <w:spacing w:after="0"/>
              <w:jc w:val="center"/>
            </w:pPr>
            <w:r w:rsidRPr="002A0F02">
              <w:t>0.12</w:t>
            </w:r>
          </w:p>
        </w:tc>
        <w:tc>
          <w:tcPr>
            <w:tcW w:w="2400" w:type="dxa"/>
            <w:tcBorders>
              <w:top w:val="nil"/>
              <w:left w:val="nil"/>
              <w:bottom w:val="nil"/>
              <w:right w:val="nil"/>
            </w:tcBorders>
          </w:tcPr>
          <w:p w14:paraId="3A632E7C" w14:textId="77777777" w:rsidR="00ED40C8" w:rsidRPr="002A0F02" w:rsidRDefault="00ED40C8" w:rsidP="00ED40C8">
            <w:pPr>
              <w:spacing w:after="0"/>
            </w:pPr>
          </w:p>
        </w:tc>
      </w:tr>
      <w:tr w:rsidR="00ED40C8" w:rsidRPr="002A0F02" w14:paraId="41939E76" w14:textId="77777777" w:rsidTr="00ED40C8">
        <w:tc>
          <w:tcPr>
            <w:tcW w:w="804" w:type="dxa"/>
            <w:tcBorders>
              <w:top w:val="nil"/>
              <w:left w:val="nil"/>
              <w:bottom w:val="nil"/>
              <w:right w:val="nil"/>
            </w:tcBorders>
          </w:tcPr>
          <w:p w14:paraId="03A3200E" w14:textId="77777777" w:rsidR="00ED40C8" w:rsidRPr="002A0F02" w:rsidRDefault="00ED40C8" w:rsidP="00ED40C8">
            <w:pPr>
              <w:spacing w:after="0"/>
              <w:jc w:val="center"/>
            </w:pPr>
            <w:r w:rsidRPr="002A0F02">
              <w:t>64</w:t>
            </w:r>
          </w:p>
        </w:tc>
        <w:tc>
          <w:tcPr>
            <w:tcW w:w="1402" w:type="dxa"/>
            <w:tcBorders>
              <w:top w:val="nil"/>
              <w:left w:val="nil"/>
              <w:bottom w:val="nil"/>
              <w:right w:val="nil"/>
            </w:tcBorders>
          </w:tcPr>
          <w:p w14:paraId="24115D94" w14:textId="77777777" w:rsidR="00ED40C8" w:rsidRPr="002A0F02" w:rsidRDefault="00ED40C8" w:rsidP="00ED40C8">
            <w:pPr>
              <w:spacing w:after="0"/>
              <w:jc w:val="center"/>
            </w:pPr>
          </w:p>
        </w:tc>
        <w:tc>
          <w:tcPr>
            <w:tcW w:w="2878" w:type="dxa"/>
            <w:tcBorders>
              <w:top w:val="nil"/>
              <w:left w:val="nil"/>
              <w:bottom w:val="nil"/>
              <w:right w:val="nil"/>
            </w:tcBorders>
          </w:tcPr>
          <w:p w14:paraId="493FBBD9" w14:textId="77777777" w:rsidR="00ED40C8" w:rsidRPr="002A0F02" w:rsidRDefault="00ED40C8" w:rsidP="00ED40C8">
            <w:pPr>
              <w:spacing w:after="0"/>
              <w:jc w:val="center"/>
            </w:pPr>
          </w:p>
        </w:tc>
        <w:tc>
          <w:tcPr>
            <w:tcW w:w="1536" w:type="dxa"/>
            <w:tcBorders>
              <w:top w:val="nil"/>
              <w:left w:val="nil"/>
              <w:bottom w:val="nil"/>
              <w:right w:val="nil"/>
            </w:tcBorders>
          </w:tcPr>
          <w:p w14:paraId="2D165FCE" w14:textId="77777777" w:rsidR="00ED40C8" w:rsidRPr="002A0F02" w:rsidRDefault="00ED40C8" w:rsidP="00ED40C8">
            <w:pPr>
              <w:spacing w:after="0"/>
              <w:jc w:val="center"/>
            </w:pPr>
            <w:r w:rsidRPr="002A0F02">
              <w:t>0.15</w:t>
            </w:r>
          </w:p>
        </w:tc>
        <w:tc>
          <w:tcPr>
            <w:tcW w:w="2400" w:type="dxa"/>
            <w:tcBorders>
              <w:top w:val="nil"/>
              <w:left w:val="nil"/>
              <w:bottom w:val="nil"/>
              <w:right w:val="nil"/>
            </w:tcBorders>
          </w:tcPr>
          <w:p w14:paraId="4E6631DC" w14:textId="77777777" w:rsidR="00ED40C8" w:rsidRPr="002A0F02" w:rsidRDefault="00ED40C8" w:rsidP="00ED40C8">
            <w:pPr>
              <w:spacing w:after="0"/>
            </w:pPr>
          </w:p>
        </w:tc>
      </w:tr>
      <w:tr w:rsidR="00ED40C8" w:rsidRPr="002A0F02" w14:paraId="7737F8D1" w14:textId="77777777" w:rsidTr="00ED40C8">
        <w:tc>
          <w:tcPr>
            <w:tcW w:w="804" w:type="dxa"/>
            <w:tcBorders>
              <w:top w:val="nil"/>
              <w:left w:val="nil"/>
              <w:bottom w:val="nil"/>
              <w:right w:val="nil"/>
            </w:tcBorders>
          </w:tcPr>
          <w:p w14:paraId="5732F107" w14:textId="77777777" w:rsidR="00ED40C8" w:rsidRPr="002A0F02" w:rsidRDefault="00ED40C8" w:rsidP="00ED40C8">
            <w:pPr>
              <w:spacing w:after="0"/>
              <w:jc w:val="center"/>
            </w:pPr>
            <w:r w:rsidRPr="002A0F02">
              <w:t>65</w:t>
            </w:r>
          </w:p>
        </w:tc>
        <w:tc>
          <w:tcPr>
            <w:tcW w:w="1402" w:type="dxa"/>
            <w:tcBorders>
              <w:top w:val="nil"/>
              <w:left w:val="nil"/>
              <w:bottom w:val="nil"/>
              <w:right w:val="nil"/>
            </w:tcBorders>
          </w:tcPr>
          <w:p w14:paraId="5855836A" w14:textId="77777777" w:rsidR="00ED40C8" w:rsidRPr="002A0F02" w:rsidRDefault="00ED40C8" w:rsidP="00ED40C8">
            <w:pPr>
              <w:spacing w:after="0"/>
              <w:jc w:val="center"/>
            </w:pPr>
          </w:p>
        </w:tc>
        <w:tc>
          <w:tcPr>
            <w:tcW w:w="2878" w:type="dxa"/>
            <w:tcBorders>
              <w:top w:val="nil"/>
              <w:left w:val="nil"/>
              <w:bottom w:val="nil"/>
              <w:right w:val="nil"/>
            </w:tcBorders>
          </w:tcPr>
          <w:p w14:paraId="639F6C99" w14:textId="77777777" w:rsidR="00ED40C8" w:rsidRPr="002A0F02" w:rsidRDefault="00ED40C8" w:rsidP="00ED40C8">
            <w:pPr>
              <w:spacing w:after="0"/>
              <w:jc w:val="center"/>
            </w:pPr>
          </w:p>
        </w:tc>
        <w:tc>
          <w:tcPr>
            <w:tcW w:w="1536" w:type="dxa"/>
            <w:tcBorders>
              <w:top w:val="nil"/>
              <w:left w:val="nil"/>
              <w:bottom w:val="nil"/>
              <w:right w:val="nil"/>
            </w:tcBorders>
          </w:tcPr>
          <w:p w14:paraId="7616036B" w14:textId="77777777" w:rsidR="00ED40C8" w:rsidRPr="002A0F02" w:rsidRDefault="00ED40C8" w:rsidP="00ED40C8">
            <w:pPr>
              <w:spacing w:after="0"/>
              <w:jc w:val="center"/>
            </w:pPr>
            <w:r w:rsidRPr="002A0F02">
              <w:t>0.18</w:t>
            </w:r>
          </w:p>
        </w:tc>
        <w:tc>
          <w:tcPr>
            <w:tcW w:w="2400" w:type="dxa"/>
            <w:tcBorders>
              <w:top w:val="nil"/>
              <w:left w:val="nil"/>
              <w:bottom w:val="nil"/>
              <w:right w:val="nil"/>
            </w:tcBorders>
          </w:tcPr>
          <w:p w14:paraId="458E17E8" w14:textId="77777777" w:rsidR="00ED40C8" w:rsidRPr="002A0F02" w:rsidRDefault="00ED40C8" w:rsidP="00ED40C8">
            <w:pPr>
              <w:spacing w:after="0"/>
            </w:pPr>
          </w:p>
        </w:tc>
      </w:tr>
      <w:tr w:rsidR="00ED40C8" w:rsidRPr="002A0F02" w14:paraId="0CBD3A66" w14:textId="77777777" w:rsidTr="00ED40C8">
        <w:tc>
          <w:tcPr>
            <w:tcW w:w="804" w:type="dxa"/>
            <w:tcBorders>
              <w:top w:val="nil"/>
              <w:left w:val="nil"/>
              <w:bottom w:val="nil"/>
              <w:right w:val="nil"/>
            </w:tcBorders>
          </w:tcPr>
          <w:p w14:paraId="39516C74" w14:textId="77777777" w:rsidR="00ED40C8" w:rsidRPr="002A0F02" w:rsidRDefault="00ED40C8" w:rsidP="00ED40C8">
            <w:pPr>
              <w:spacing w:after="0"/>
              <w:jc w:val="center"/>
            </w:pPr>
            <w:r w:rsidRPr="002A0F02">
              <w:t>66</w:t>
            </w:r>
          </w:p>
        </w:tc>
        <w:tc>
          <w:tcPr>
            <w:tcW w:w="1402" w:type="dxa"/>
            <w:tcBorders>
              <w:top w:val="nil"/>
              <w:left w:val="nil"/>
              <w:bottom w:val="nil"/>
              <w:right w:val="nil"/>
            </w:tcBorders>
          </w:tcPr>
          <w:p w14:paraId="03BA61CE" w14:textId="77777777" w:rsidR="00ED40C8" w:rsidRPr="002A0F02" w:rsidRDefault="00ED40C8" w:rsidP="00ED40C8">
            <w:pPr>
              <w:spacing w:after="0"/>
              <w:jc w:val="center"/>
            </w:pPr>
          </w:p>
        </w:tc>
        <w:tc>
          <w:tcPr>
            <w:tcW w:w="2878" w:type="dxa"/>
            <w:tcBorders>
              <w:top w:val="nil"/>
              <w:left w:val="nil"/>
              <w:bottom w:val="nil"/>
              <w:right w:val="nil"/>
            </w:tcBorders>
          </w:tcPr>
          <w:p w14:paraId="2046D023" w14:textId="77777777" w:rsidR="00ED40C8" w:rsidRPr="002A0F02" w:rsidRDefault="00ED40C8" w:rsidP="00ED40C8">
            <w:pPr>
              <w:spacing w:after="0"/>
              <w:jc w:val="center"/>
            </w:pPr>
          </w:p>
        </w:tc>
        <w:tc>
          <w:tcPr>
            <w:tcW w:w="1536" w:type="dxa"/>
            <w:tcBorders>
              <w:top w:val="nil"/>
              <w:left w:val="nil"/>
              <w:bottom w:val="nil"/>
              <w:right w:val="nil"/>
            </w:tcBorders>
          </w:tcPr>
          <w:p w14:paraId="57ABA050" w14:textId="77777777" w:rsidR="00ED40C8" w:rsidRPr="002A0F02" w:rsidRDefault="00ED40C8" w:rsidP="00ED40C8">
            <w:pPr>
              <w:spacing w:after="0"/>
              <w:jc w:val="center"/>
            </w:pPr>
            <w:r w:rsidRPr="002A0F02">
              <w:t>0.21</w:t>
            </w:r>
          </w:p>
        </w:tc>
        <w:tc>
          <w:tcPr>
            <w:tcW w:w="2400" w:type="dxa"/>
            <w:tcBorders>
              <w:top w:val="nil"/>
              <w:left w:val="nil"/>
              <w:bottom w:val="nil"/>
              <w:right w:val="nil"/>
            </w:tcBorders>
          </w:tcPr>
          <w:p w14:paraId="6E31EF7B" w14:textId="77777777" w:rsidR="00ED40C8" w:rsidRPr="002A0F02" w:rsidRDefault="00ED40C8" w:rsidP="00ED40C8">
            <w:pPr>
              <w:spacing w:after="0"/>
            </w:pPr>
          </w:p>
        </w:tc>
      </w:tr>
      <w:tr w:rsidR="00ED40C8" w:rsidRPr="002A0F02" w14:paraId="03111AE1" w14:textId="77777777" w:rsidTr="00ED40C8">
        <w:tc>
          <w:tcPr>
            <w:tcW w:w="804" w:type="dxa"/>
            <w:tcBorders>
              <w:top w:val="nil"/>
              <w:left w:val="nil"/>
              <w:bottom w:val="nil"/>
              <w:right w:val="nil"/>
            </w:tcBorders>
          </w:tcPr>
          <w:p w14:paraId="52760025" w14:textId="77777777" w:rsidR="00ED40C8" w:rsidRPr="002A0F02" w:rsidRDefault="00ED40C8" w:rsidP="00ED40C8">
            <w:pPr>
              <w:spacing w:after="0"/>
              <w:jc w:val="center"/>
            </w:pPr>
            <w:r w:rsidRPr="002A0F02">
              <w:t>67</w:t>
            </w:r>
          </w:p>
        </w:tc>
        <w:tc>
          <w:tcPr>
            <w:tcW w:w="1402" w:type="dxa"/>
            <w:tcBorders>
              <w:top w:val="nil"/>
              <w:left w:val="nil"/>
              <w:bottom w:val="nil"/>
              <w:right w:val="nil"/>
            </w:tcBorders>
          </w:tcPr>
          <w:p w14:paraId="13F061E9" w14:textId="77777777" w:rsidR="00ED40C8" w:rsidRPr="002A0F02" w:rsidRDefault="00ED40C8" w:rsidP="00ED40C8">
            <w:pPr>
              <w:spacing w:after="0"/>
              <w:jc w:val="center"/>
            </w:pPr>
            <w:r w:rsidRPr="002A0F02">
              <w:t>0.21</w:t>
            </w:r>
          </w:p>
        </w:tc>
        <w:tc>
          <w:tcPr>
            <w:tcW w:w="2878" w:type="dxa"/>
            <w:tcBorders>
              <w:top w:val="nil"/>
              <w:left w:val="nil"/>
              <w:bottom w:val="nil"/>
              <w:right w:val="nil"/>
            </w:tcBorders>
          </w:tcPr>
          <w:p w14:paraId="07E8F2A7" w14:textId="6690A4C2" w:rsidR="00ED40C8" w:rsidRPr="002A0F02" w:rsidRDefault="00ED40C8" w:rsidP="001731F3">
            <w:pPr>
              <w:spacing w:after="0"/>
              <w:jc w:val="center"/>
            </w:pPr>
            <w:r w:rsidRPr="002A0F02">
              <w:fldChar w:fldCharType="begin">
                <w:fldData xml:space="preserve">PEVuZE5vdGU+PENpdGU+PEF1dGhvcj5HYW88L0F1dGhvcj48WWVhcj4xOTk4PC9ZZWFyPjxSZWNO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</w:fldData>
              </w:fldChar>
            </w:r>
            <w:r w:rsidR="007F3AAA">
              <w:instrText xml:space="preserve"> ADDIN EN.CITE </w:instrText>
            </w:r>
            <w:r w:rsidR="007F3AAA">
              <w:fldChar w:fldCharType="begin">
                <w:fldData xml:space="preserve">PEVuZE5vdGU+PENpdGU+PEF1dGhvcj5HYW88L0F1dGhvcj48WWVhcj4xOTk4PC9ZZWFyPjxSZWNO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</w:fldData>
              </w:fldChar>
            </w:r>
            <w:r w:rsidR="007F3AAA">
              <w:instrText xml:space="preserve"> ADDIN EN.CITE.DATA </w:instrText>
            </w:r>
            <w:r w:rsidR="007F3AAA">
              <w:fldChar w:fldCharType="end"/>
            </w:r>
            <w:r w:rsidRPr="002A0F02">
              <w:fldChar w:fldCharType="separate"/>
            </w:r>
            <w:r w:rsidR="007F3AAA">
              <w:rPr>
                <w:noProof/>
              </w:rPr>
              <w:t>(</w:t>
            </w:r>
            <w:hyperlink w:anchor="_ENREF_80" w:tooltip="Gao, 1998 #365" w:history="1">
              <w:r w:rsidR="001731F3">
                <w:rPr>
                  <w:noProof/>
                </w:rPr>
                <w:t>Gao, Hendrie &amp; Hall, 1998</w:t>
              </w:r>
            </w:hyperlink>
            <w:r w:rsidR="007F3AAA">
              <w:rPr>
                <w:noProof/>
              </w:rPr>
              <w:t>)</w:t>
            </w:r>
            <w:r w:rsidRPr="002A0F02">
              <w:fldChar w:fldCharType="end"/>
            </w:r>
          </w:p>
        </w:tc>
        <w:tc>
          <w:tcPr>
            <w:tcW w:w="1536" w:type="dxa"/>
            <w:tcBorders>
              <w:top w:val="nil"/>
              <w:left w:val="nil"/>
              <w:bottom w:val="nil"/>
              <w:right w:val="nil"/>
            </w:tcBorders>
          </w:tcPr>
          <w:p w14:paraId="0EB19D54" w14:textId="77777777" w:rsidR="00ED40C8" w:rsidRPr="002A0F02" w:rsidRDefault="00ED40C8" w:rsidP="00ED40C8">
            <w:pPr>
              <w:spacing w:after="0"/>
              <w:jc w:val="center"/>
            </w:pPr>
            <w:r w:rsidRPr="002A0F02">
              <w:t>0.24</w:t>
            </w:r>
          </w:p>
        </w:tc>
        <w:tc>
          <w:tcPr>
            <w:tcW w:w="2400" w:type="dxa"/>
            <w:tcBorders>
              <w:top w:val="nil"/>
              <w:left w:val="nil"/>
              <w:bottom w:val="nil"/>
              <w:right w:val="nil"/>
            </w:tcBorders>
          </w:tcPr>
          <w:p w14:paraId="4EED5CE2" w14:textId="77777777" w:rsidR="00ED40C8" w:rsidRPr="002A0F02" w:rsidRDefault="00ED40C8" w:rsidP="00ED40C8">
            <w:pPr>
              <w:spacing w:after="0"/>
            </w:pPr>
          </w:p>
        </w:tc>
      </w:tr>
      <w:tr w:rsidR="00ED40C8" w:rsidRPr="002A0F02" w14:paraId="659DB657" w14:textId="77777777" w:rsidTr="00ED40C8">
        <w:tc>
          <w:tcPr>
            <w:tcW w:w="804" w:type="dxa"/>
            <w:tcBorders>
              <w:top w:val="nil"/>
              <w:left w:val="nil"/>
              <w:bottom w:val="nil"/>
              <w:right w:val="nil"/>
            </w:tcBorders>
          </w:tcPr>
          <w:p w14:paraId="4240D5DF" w14:textId="77777777" w:rsidR="00ED40C8" w:rsidRPr="002A0F02" w:rsidRDefault="00ED40C8" w:rsidP="00ED40C8">
            <w:pPr>
              <w:spacing w:after="0"/>
              <w:jc w:val="center"/>
            </w:pPr>
            <w:r w:rsidRPr="002A0F02">
              <w:t>68</w:t>
            </w:r>
          </w:p>
        </w:tc>
        <w:tc>
          <w:tcPr>
            <w:tcW w:w="1402" w:type="dxa"/>
            <w:tcBorders>
              <w:top w:val="nil"/>
              <w:left w:val="nil"/>
              <w:bottom w:val="nil"/>
              <w:right w:val="nil"/>
            </w:tcBorders>
          </w:tcPr>
          <w:p w14:paraId="4C59A554" w14:textId="77777777" w:rsidR="00ED40C8" w:rsidRPr="002A0F02" w:rsidRDefault="00ED40C8" w:rsidP="00ED40C8">
            <w:pPr>
              <w:spacing w:after="0"/>
              <w:jc w:val="center"/>
            </w:pPr>
          </w:p>
        </w:tc>
        <w:tc>
          <w:tcPr>
            <w:tcW w:w="2878" w:type="dxa"/>
            <w:tcBorders>
              <w:top w:val="nil"/>
              <w:left w:val="nil"/>
              <w:bottom w:val="nil"/>
              <w:right w:val="nil"/>
            </w:tcBorders>
          </w:tcPr>
          <w:p w14:paraId="262865C7" w14:textId="77777777" w:rsidR="00ED40C8" w:rsidRPr="002A0F02" w:rsidRDefault="00ED40C8" w:rsidP="00ED40C8">
            <w:pPr>
              <w:spacing w:after="0"/>
              <w:jc w:val="center"/>
            </w:pPr>
          </w:p>
        </w:tc>
        <w:tc>
          <w:tcPr>
            <w:tcW w:w="1536" w:type="dxa"/>
            <w:tcBorders>
              <w:top w:val="nil"/>
              <w:left w:val="nil"/>
              <w:bottom w:val="nil"/>
              <w:right w:val="nil"/>
            </w:tcBorders>
          </w:tcPr>
          <w:p w14:paraId="76D54A19" w14:textId="77777777" w:rsidR="00ED40C8" w:rsidRPr="002A0F02" w:rsidRDefault="00ED40C8" w:rsidP="00ED40C8">
            <w:pPr>
              <w:spacing w:after="0"/>
              <w:jc w:val="center"/>
            </w:pPr>
            <w:r w:rsidRPr="002A0F02">
              <w:t>0.26</w:t>
            </w:r>
          </w:p>
        </w:tc>
        <w:tc>
          <w:tcPr>
            <w:tcW w:w="2400" w:type="dxa"/>
            <w:tcBorders>
              <w:top w:val="nil"/>
              <w:left w:val="nil"/>
              <w:bottom w:val="nil"/>
              <w:right w:val="nil"/>
            </w:tcBorders>
          </w:tcPr>
          <w:p w14:paraId="6F8893DF" w14:textId="77777777" w:rsidR="00ED40C8" w:rsidRPr="002A0F02" w:rsidRDefault="00ED40C8" w:rsidP="00ED40C8">
            <w:pPr>
              <w:spacing w:after="0"/>
            </w:pPr>
          </w:p>
        </w:tc>
      </w:tr>
      <w:tr w:rsidR="00ED40C8" w:rsidRPr="002A0F02" w14:paraId="5273E979" w14:textId="77777777" w:rsidTr="00ED40C8">
        <w:tc>
          <w:tcPr>
            <w:tcW w:w="804" w:type="dxa"/>
            <w:tcBorders>
              <w:top w:val="nil"/>
              <w:left w:val="nil"/>
              <w:bottom w:val="nil"/>
              <w:right w:val="nil"/>
            </w:tcBorders>
          </w:tcPr>
          <w:p w14:paraId="6E6909D5" w14:textId="77777777" w:rsidR="00ED40C8" w:rsidRPr="002A0F02" w:rsidRDefault="00ED40C8" w:rsidP="00ED40C8">
            <w:pPr>
              <w:spacing w:after="0"/>
              <w:jc w:val="center"/>
            </w:pPr>
            <w:r w:rsidRPr="002A0F02">
              <w:t>69</w:t>
            </w:r>
          </w:p>
        </w:tc>
        <w:tc>
          <w:tcPr>
            <w:tcW w:w="1402" w:type="dxa"/>
            <w:tcBorders>
              <w:top w:val="nil"/>
              <w:left w:val="nil"/>
              <w:bottom w:val="nil"/>
              <w:right w:val="nil"/>
            </w:tcBorders>
          </w:tcPr>
          <w:p w14:paraId="4EAB359A" w14:textId="77777777" w:rsidR="00ED40C8" w:rsidRPr="002A0F02" w:rsidRDefault="00ED40C8" w:rsidP="00ED40C8">
            <w:pPr>
              <w:spacing w:after="0"/>
              <w:jc w:val="center"/>
            </w:pPr>
          </w:p>
        </w:tc>
        <w:tc>
          <w:tcPr>
            <w:tcW w:w="2878" w:type="dxa"/>
            <w:tcBorders>
              <w:top w:val="nil"/>
              <w:left w:val="nil"/>
              <w:bottom w:val="nil"/>
              <w:right w:val="nil"/>
            </w:tcBorders>
          </w:tcPr>
          <w:p w14:paraId="19342D4A" w14:textId="77777777" w:rsidR="00ED40C8" w:rsidRPr="002A0F02" w:rsidRDefault="00ED40C8" w:rsidP="00ED40C8">
            <w:pPr>
              <w:spacing w:after="0"/>
              <w:jc w:val="center"/>
            </w:pPr>
          </w:p>
        </w:tc>
        <w:tc>
          <w:tcPr>
            <w:tcW w:w="1536" w:type="dxa"/>
            <w:tcBorders>
              <w:top w:val="nil"/>
              <w:left w:val="nil"/>
              <w:bottom w:val="nil"/>
              <w:right w:val="nil"/>
            </w:tcBorders>
          </w:tcPr>
          <w:p w14:paraId="01BA2948" w14:textId="77777777" w:rsidR="00ED40C8" w:rsidRPr="002A0F02" w:rsidRDefault="00ED40C8" w:rsidP="00ED40C8">
            <w:pPr>
              <w:spacing w:after="0"/>
              <w:jc w:val="center"/>
            </w:pPr>
            <w:r w:rsidRPr="002A0F02">
              <w:t>0.29</w:t>
            </w:r>
          </w:p>
        </w:tc>
        <w:tc>
          <w:tcPr>
            <w:tcW w:w="2400" w:type="dxa"/>
            <w:tcBorders>
              <w:top w:val="nil"/>
              <w:left w:val="nil"/>
              <w:bottom w:val="nil"/>
              <w:right w:val="nil"/>
            </w:tcBorders>
          </w:tcPr>
          <w:p w14:paraId="5DCE67E0" w14:textId="77777777" w:rsidR="00ED40C8" w:rsidRPr="002A0F02" w:rsidRDefault="00ED40C8" w:rsidP="00ED40C8">
            <w:pPr>
              <w:spacing w:after="0"/>
            </w:pPr>
          </w:p>
        </w:tc>
      </w:tr>
      <w:tr w:rsidR="00ED40C8" w:rsidRPr="002A0F02" w14:paraId="5839C797" w14:textId="77777777" w:rsidTr="00ED40C8">
        <w:tc>
          <w:tcPr>
            <w:tcW w:w="804" w:type="dxa"/>
            <w:tcBorders>
              <w:top w:val="nil"/>
              <w:left w:val="nil"/>
              <w:bottom w:val="nil"/>
              <w:right w:val="nil"/>
            </w:tcBorders>
          </w:tcPr>
          <w:p w14:paraId="43D0A36B" w14:textId="77777777" w:rsidR="00ED40C8" w:rsidRPr="002A0F02" w:rsidRDefault="00ED40C8" w:rsidP="00ED40C8">
            <w:pPr>
              <w:spacing w:after="0"/>
              <w:jc w:val="center"/>
            </w:pPr>
            <w:r w:rsidRPr="002A0F02">
              <w:t>70</w:t>
            </w:r>
          </w:p>
        </w:tc>
        <w:tc>
          <w:tcPr>
            <w:tcW w:w="1402" w:type="dxa"/>
            <w:tcBorders>
              <w:top w:val="nil"/>
              <w:left w:val="nil"/>
              <w:bottom w:val="nil"/>
              <w:right w:val="nil"/>
            </w:tcBorders>
          </w:tcPr>
          <w:p w14:paraId="361A1F41" w14:textId="77777777" w:rsidR="00ED40C8" w:rsidRPr="002A0F02" w:rsidRDefault="00ED40C8" w:rsidP="00ED40C8">
            <w:pPr>
              <w:spacing w:after="0"/>
              <w:jc w:val="center"/>
            </w:pPr>
          </w:p>
        </w:tc>
        <w:tc>
          <w:tcPr>
            <w:tcW w:w="2878" w:type="dxa"/>
            <w:tcBorders>
              <w:top w:val="nil"/>
              <w:left w:val="nil"/>
              <w:bottom w:val="nil"/>
              <w:right w:val="nil"/>
            </w:tcBorders>
          </w:tcPr>
          <w:p w14:paraId="232DE339" w14:textId="77777777" w:rsidR="00ED40C8" w:rsidRPr="002A0F02" w:rsidRDefault="00ED40C8" w:rsidP="00ED40C8">
            <w:pPr>
              <w:spacing w:after="0"/>
              <w:jc w:val="center"/>
            </w:pPr>
          </w:p>
        </w:tc>
        <w:tc>
          <w:tcPr>
            <w:tcW w:w="1536" w:type="dxa"/>
            <w:tcBorders>
              <w:top w:val="nil"/>
              <w:left w:val="nil"/>
              <w:bottom w:val="nil"/>
              <w:right w:val="nil"/>
            </w:tcBorders>
          </w:tcPr>
          <w:p w14:paraId="3272B6AF" w14:textId="77777777" w:rsidR="00ED40C8" w:rsidRPr="002A0F02" w:rsidRDefault="00ED40C8" w:rsidP="00ED40C8">
            <w:pPr>
              <w:spacing w:after="0"/>
              <w:jc w:val="center"/>
            </w:pPr>
            <w:r w:rsidRPr="002A0F02">
              <w:t>0.32</w:t>
            </w:r>
          </w:p>
        </w:tc>
        <w:tc>
          <w:tcPr>
            <w:tcW w:w="2400" w:type="dxa"/>
            <w:tcBorders>
              <w:top w:val="nil"/>
              <w:left w:val="nil"/>
              <w:bottom w:val="nil"/>
              <w:right w:val="nil"/>
            </w:tcBorders>
          </w:tcPr>
          <w:p w14:paraId="75D71B28" w14:textId="77777777" w:rsidR="00ED40C8" w:rsidRPr="002A0F02" w:rsidRDefault="00ED40C8" w:rsidP="00ED40C8">
            <w:pPr>
              <w:spacing w:after="0"/>
            </w:pPr>
          </w:p>
        </w:tc>
      </w:tr>
      <w:tr w:rsidR="00ED40C8" w:rsidRPr="002A0F02" w14:paraId="4F135597" w14:textId="77777777" w:rsidTr="00ED40C8">
        <w:tc>
          <w:tcPr>
            <w:tcW w:w="804" w:type="dxa"/>
            <w:tcBorders>
              <w:top w:val="nil"/>
              <w:left w:val="nil"/>
              <w:bottom w:val="nil"/>
              <w:right w:val="nil"/>
            </w:tcBorders>
          </w:tcPr>
          <w:p w14:paraId="3BAAC1A6" w14:textId="77777777" w:rsidR="00ED40C8" w:rsidRPr="002A0F02" w:rsidRDefault="00ED40C8" w:rsidP="00ED40C8">
            <w:pPr>
              <w:spacing w:after="0"/>
              <w:jc w:val="center"/>
            </w:pPr>
            <w:r w:rsidRPr="002A0F02">
              <w:t>71</w:t>
            </w:r>
          </w:p>
        </w:tc>
        <w:tc>
          <w:tcPr>
            <w:tcW w:w="1402" w:type="dxa"/>
            <w:tcBorders>
              <w:top w:val="nil"/>
              <w:left w:val="nil"/>
              <w:bottom w:val="nil"/>
              <w:right w:val="nil"/>
            </w:tcBorders>
          </w:tcPr>
          <w:p w14:paraId="20D3D652" w14:textId="77777777" w:rsidR="00ED40C8" w:rsidRPr="002A0F02" w:rsidRDefault="00ED40C8" w:rsidP="00ED40C8">
            <w:pPr>
              <w:spacing w:after="0"/>
              <w:jc w:val="center"/>
            </w:pPr>
          </w:p>
        </w:tc>
        <w:tc>
          <w:tcPr>
            <w:tcW w:w="2878" w:type="dxa"/>
            <w:tcBorders>
              <w:top w:val="nil"/>
              <w:left w:val="nil"/>
              <w:bottom w:val="nil"/>
              <w:right w:val="nil"/>
            </w:tcBorders>
          </w:tcPr>
          <w:p w14:paraId="79D1D988" w14:textId="77777777" w:rsidR="00ED40C8" w:rsidRPr="002A0F02" w:rsidRDefault="00ED40C8" w:rsidP="00ED40C8">
            <w:pPr>
              <w:spacing w:after="0"/>
              <w:jc w:val="center"/>
            </w:pPr>
          </w:p>
        </w:tc>
        <w:tc>
          <w:tcPr>
            <w:tcW w:w="1536" w:type="dxa"/>
            <w:tcBorders>
              <w:top w:val="nil"/>
              <w:left w:val="nil"/>
              <w:bottom w:val="nil"/>
              <w:right w:val="nil"/>
            </w:tcBorders>
          </w:tcPr>
          <w:p w14:paraId="02933D22" w14:textId="77777777" w:rsidR="00ED40C8" w:rsidRPr="002A0F02" w:rsidRDefault="00ED40C8" w:rsidP="00ED40C8">
            <w:pPr>
              <w:spacing w:after="0"/>
              <w:jc w:val="center"/>
            </w:pPr>
            <w:r w:rsidRPr="002A0F02">
              <w:t>0.35</w:t>
            </w:r>
          </w:p>
        </w:tc>
        <w:tc>
          <w:tcPr>
            <w:tcW w:w="2400" w:type="dxa"/>
            <w:tcBorders>
              <w:top w:val="nil"/>
              <w:left w:val="nil"/>
              <w:bottom w:val="nil"/>
              <w:right w:val="nil"/>
            </w:tcBorders>
          </w:tcPr>
          <w:p w14:paraId="659CE53E" w14:textId="77777777" w:rsidR="00ED40C8" w:rsidRPr="002A0F02" w:rsidRDefault="00ED40C8" w:rsidP="00ED40C8">
            <w:pPr>
              <w:spacing w:after="0"/>
            </w:pPr>
          </w:p>
        </w:tc>
      </w:tr>
      <w:tr w:rsidR="00ED40C8" w:rsidRPr="002A0F02" w14:paraId="56B5E35D" w14:textId="77777777" w:rsidTr="00ED40C8">
        <w:tc>
          <w:tcPr>
            <w:tcW w:w="804" w:type="dxa"/>
            <w:tcBorders>
              <w:top w:val="nil"/>
              <w:left w:val="nil"/>
              <w:bottom w:val="nil"/>
              <w:right w:val="nil"/>
            </w:tcBorders>
          </w:tcPr>
          <w:p w14:paraId="33C75913" w14:textId="77777777" w:rsidR="00ED40C8" w:rsidRPr="002A0F02" w:rsidRDefault="00ED40C8" w:rsidP="00ED40C8">
            <w:pPr>
              <w:spacing w:after="0"/>
              <w:jc w:val="center"/>
            </w:pPr>
            <w:r w:rsidRPr="002A0F02">
              <w:t>72</w:t>
            </w:r>
          </w:p>
        </w:tc>
        <w:tc>
          <w:tcPr>
            <w:tcW w:w="1402" w:type="dxa"/>
            <w:tcBorders>
              <w:top w:val="nil"/>
              <w:left w:val="nil"/>
              <w:bottom w:val="nil"/>
              <w:right w:val="nil"/>
            </w:tcBorders>
          </w:tcPr>
          <w:p w14:paraId="01B0F1DE" w14:textId="77777777" w:rsidR="00ED40C8" w:rsidRPr="002A0F02" w:rsidRDefault="00ED40C8" w:rsidP="00ED40C8">
            <w:pPr>
              <w:spacing w:after="0"/>
              <w:jc w:val="center"/>
            </w:pPr>
            <w:r w:rsidRPr="002A0F02">
              <w:t>0.39</w:t>
            </w:r>
          </w:p>
        </w:tc>
        <w:tc>
          <w:tcPr>
            <w:tcW w:w="2878" w:type="dxa"/>
            <w:tcBorders>
              <w:top w:val="nil"/>
              <w:left w:val="nil"/>
              <w:bottom w:val="nil"/>
              <w:right w:val="nil"/>
            </w:tcBorders>
          </w:tcPr>
          <w:p w14:paraId="7C3B7B75" w14:textId="249B1FA9" w:rsidR="00ED40C8" w:rsidRPr="002A0F02" w:rsidRDefault="00ED40C8" w:rsidP="001731F3">
            <w:pPr>
              <w:spacing w:after="0"/>
              <w:jc w:val="center"/>
            </w:pPr>
            <w:r w:rsidRPr="002A0F02">
              <w:fldChar w:fldCharType="begin"/>
            </w:r>
            <w:r w:rsidR="007F3AAA">
              <w:instrText xml:space="preserve"> ADDIN EN.CITE &lt;EndNote&gt;&lt;Cite&gt;&lt;Author&gt;Fratiglioni&lt;/Author&gt;&lt;Year&gt;2000&lt;/Year&gt;&lt;RecNum&gt;289&lt;/RecNum&gt;&lt;DisplayText&gt;(Fratiglioni et al., 2000)&lt;/DisplayText&gt;&lt;record&gt;&lt;rec-number&gt;289&lt;/rec-number&gt;&lt;foreign-keys&gt;&lt;key app="EN" db-id="0zaxfzw0nszf5ae2xx05fzzowfpdapapwt0v" timestamp="1458779640"&gt;289&lt;/key&gt;&lt;/foreign-keys&gt;&lt;ref-type name="Journal Article"&gt;17&lt;/ref-type&gt;&lt;contributors&gt;&lt;authors&gt;&lt;author&gt;Fratiglioni, L.&lt;/author&gt;&lt;author&gt;Launer, L. J.&lt;/author&gt;&lt;author&gt;Andersen, K.&lt;/author&gt;&lt;author&gt;Breteler, M. M.&lt;/author&gt;&lt;author&gt;Copeland, J. R.&lt;/author&gt;&lt;author&gt;Dartigues, J. F.&lt;/author&gt;&lt;author&gt;Lobo, A.&lt;/author&gt;&lt;author&gt;Martinez-Lage, J.&lt;/author&gt;&lt;author&gt;Soininen, H.&lt;/author&gt;&lt;author&gt;Hofman, A.&lt;/author&gt;&lt;/authors&gt;&lt;/contributors&gt;&lt;auth-address&gt;Stockholm Gerontology Research Center and Division of Geriatric Medicine, NEUROTEC, Karolinska Institutet, Sweden.&lt;/auth-address&gt;&lt;titles&gt;&lt;title&gt;Incidence of dementia and major subtypes in Europe: A collaborative study of population-based cohorts. Neurologic Diseases in the Elderly Research Group&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10-5&lt;/pages&gt;&lt;volume&gt;54&lt;/volume&gt;&lt;number&gt;11 Suppl 5&lt;/number&gt;&lt;keywords&gt;&lt;keyword&gt;Age Factors&lt;/keyword&gt;&lt;keyword&gt;Aged&lt;/keyword&gt;&lt;keyword&gt;Aged, 80 and over&lt;/keyword&gt;&lt;keyword&gt;Alzheimer Disease/*classification/*epidemiology/physiopathology&lt;/keyword&gt;&lt;keyword&gt;Cohort Studies&lt;/keyword&gt;&lt;keyword&gt;Europe/ethnology&lt;/keyword&gt;&lt;keyword&gt;Female&lt;/keyword&gt;&lt;keyword&gt;Follow-Up Studies&lt;/keyword&gt;&lt;keyword&gt;Humans&lt;/keyword&gt;&lt;keyword&gt;Incidence&lt;/keyword&gt;&lt;keyword&gt;Longitudinal Studies&lt;/keyword&gt;&lt;keyword&gt;Male&lt;/keyword&gt;&lt;/keywords&gt;&lt;dates&gt;&lt;year&gt;2000&lt;/year&gt;&lt;/dates&gt;&lt;isbn&gt;0028-3878 (Print)&amp;#xD;0028-3878 (Linking)&lt;/isbn&gt;&lt;accession-num&gt;10854355&lt;/accession-num&gt;&lt;urls&gt;&lt;related-urls&gt;&lt;url&gt;http://www.ncbi.nlm.nih.gov/pubmed/10854355&lt;/url&gt;&lt;/related-urls&gt;&lt;/urls&gt;&lt;/record&gt;&lt;/Cite&gt;&lt;/EndNote&gt;</w:instrText>
            </w:r>
            <w:r w:rsidRPr="002A0F02">
              <w:fldChar w:fldCharType="separate"/>
            </w:r>
            <w:r w:rsidR="007F3AAA">
              <w:rPr>
                <w:noProof/>
              </w:rPr>
              <w:t>(</w:t>
            </w:r>
            <w:hyperlink w:anchor="_ENREF_78" w:tooltip="Fratiglioni, 2000 #289" w:history="1">
              <w:r w:rsidR="001731F3">
                <w:rPr>
                  <w:noProof/>
                </w:rPr>
                <w:t>Fratiglioni et al., 2000</w:t>
              </w:r>
            </w:hyperlink>
            <w:r w:rsidR="007F3AAA">
              <w:rPr>
                <w:noProof/>
              </w:rPr>
              <w:t>)</w:t>
            </w:r>
            <w:r w:rsidRPr="002A0F02">
              <w:fldChar w:fldCharType="end"/>
            </w:r>
          </w:p>
        </w:tc>
        <w:tc>
          <w:tcPr>
            <w:tcW w:w="1536" w:type="dxa"/>
            <w:tcBorders>
              <w:top w:val="nil"/>
              <w:left w:val="nil"/>
              <w:bottom w:val="nil"/>
              <w:right w:val="nil"/>
            </w:tcBorders>
          </w:tcPr>
          <w:p w14:paraId="10FC1EFC" w14:textId="77777777" w:rsidR="00ED40C8" w:rsidRPr="002A0F02" w:rsidRDefault="00ED40C8" w:rsidP="00ED40C8">
            <w:pPr>
              <w:spacing w:after="0"/>
              <w:jc w:val="center"/>
            </w:pPr>
            <w:r w:rsidRPr="002A0F02">
              <w:t>0.38</w:t>
            </w:r>
          </w:p>
        </w:tc>
        <w:tc>
          <w:tcPr>
            <w:tcW w:w="2400" w:type="dxa"/>
            <w:tcBorders>
              <w:top w:val="nil"/>
              <w:left w:val="nil"/>
              <w:bottom w:val="nil"/>
              <w:right w:val="nil"/>
            </w:tcBorders>
          </w:tcPr>
          <w:p w14:paraId="333D6E1B" w14:textId="77777777" w:rsidR="00ED40C8" w:rsidRPr="002A0F02" w:rsidRDefault="00ED40C8" w:rsidP="00ED40C8">
            <w:pPr>
              <w:spacing w:after="0"/>
            </w:pPr>
          </w:p>
        </w:tc>
      </w:tr>
      <w:tr w:rsidR="00ED40C8" w:rsidRPr="002A0F02" w14:paraId="50A3AB5D" w14:textId="77777777" w:rsidTr="00ED40C8">
        <w:tc>
          <w:tcPr>
            <w:tcW w:w="804" w:type="dxa"/>
            <w:tcBorders>
              <w:top w:val="nil"/>
              <w:left w:val="nil"/>
              <w:bottom w:val="nil"/>
              <w:right w:val="nil"/>
            </w:tcBorders>
          </w:tcPr>
          <w:p w14:paraId="1AE053A9" w14:textId="77777777" w:rsidR="00ED40C8" w:rsidRPr="002A0F02" w:rsidRDefault="00ED40C8" w:rsidP="00ED40C8">
            <w:pPr>
              <w:spacing w:after="0"/>
              <w:jc w:val="center"/>
            </w:pPr>
            <w:r w:rsidRPr="002A0F02">
              <w:t>73</w:t>
            </w:r>
          </w:p>
        </w:tc>
        <w:tc>
          <w:tcPr>
            <w:tcW w:w="1402" w:type="dxa"/>
            <w:tcBorders>
              <w:top w:val="nil"/>
              <w:left w:val="nil"/>
              <w:bottom w:val="nil"/>
              <w:right w:val="nil"/>
            </w:tcBorders>
          </w:tcPr>
          <w:p w14:paraId="2AF62AF3" w14:textId="77777777" w:rsidR="00ED40C8" w:rsidRPr="002A0F02" w:rsidRDefault="00ED40C8" w:rsidP="00ED40C8">
            <w:pPr>
              <w:spacing w:after="0"/>
              <w:jc w:val="center"/>
            </w:pPr>
          </w:p>
        </w:tc>
        <w:tc>
          <w:tcPr>
            <w:tcW w:w="2878" w:type="dxa"/>
            <w:tcBorders>
              <w:top w:val="nil"/>
              <w:left w:val="nil"/>
              <w:bottom w:val="nil"/>
              <w:right w:val="nil"/>
            </w:tcBorders>
          </w:tcPr>
          <w:p w14:paraId="40DA7ABA" w14:textId="77777777" w:rsidR="00ED40C8" w:rsidRPr="002A0F02" w:rsidRDefault="00ED40C8" w:rsidP="00ED40C8">
            <w:pPr>
              <w:spacing w:after="0"/>
              <w:jc w:val="center"/>
            </w:pPr>
          </w:p>
        </w:tc>
        <w:tc>
          <w:tcPr>
            <w:tcW w:w="1536" w:type="dxa"/>
            <w:tcBorders>
              <w:top w:val="nil"/>
              <w:left w:val="nil"/>
              <w:bottom w:val="nil"/>
              <w:right w:val="nil"/>
            </w:tcBorders>
          </w:tcPr>
          <w:p w14:paraId="18A3123B" w14:textId="77777777" w:rsidR="00ED40C8" w:rsidRPr="002A0F02" w:rsidRDefault="00ED40C8" w:rsidP="00ED40C8">
            <w:pPr>
              <w:spacing w:after="0"/>
              <w:jc w:val="center"/>
            </w:pPr>
            <w:r w:rsidRPr="002A0F02">
              <w:t>0.40</w:t>
            </w:r>
          </w:p>
        </w:tc>
        <w:tc>
          <w:tcPr>
            <w:tcW w:w="2400" w:type="dxa"/>
            <w:tcBorders>
              <w:top w:val="nil"/>
              <w:left w:val="nil"/>
              <w:bottom w:val="nil"/>
              <w:right w:val="nil"/>
            </w:tcBorders>
          </w:tcPr>
          <w:p w14:paraId="42FF210C" w14:textId="77777777" w:rsidR="00ED40C8" w:rsidRPr="002A0F02" w:rsidRDefault="00ED40C8" w:rsidP="00ED40C8">
            <w:pPr>
              <w:spacing w:after="0"/>
            </w:pPr>
          </w:p>
        </w:tc>
      </w:tr>
      <w:tr w:rsidR="00ED40C8" w:rsidRPr="002A0F02" w14:paraId="55BC3910" w14:textId="77777777" w:rsidTr="00ED40C8">
        <w:tc>
          <w:tcPr>
            <w:tcW w:w="804" w:type="dxa"/>
            <w:tcBorders>
              <w:top w:val="nil"/>
              <w:left w:val="nil"/>
              <w:bottom w:val="nil"/>
              <w:right w:val="nil"/>
            </w:tcBorders>
          </w:tcPr>
          <w:p w14:paraId="31F1FF1B" w14:textId="77777777" w:rsidR="00ED40C8" w:rsidRPr="002A0F02" w:rsidRDefault="00ED40C8" w:rsidP="00ED40C8">
            <w:pPr>
              <w:spacing w:after="0"/>
              <w:jc w:val="center"/>
            </w:pPr>
            <w:r w:rsidRPr="002A0F02">
              <w:t>74</w:t>
            </w:r>
          </w:p>
        </w:tc>
        <w:tc>
          <w:tcPr>
            <w:tcW w:w="1402" w:type="dxa"/>
            <w:tcBorders>
              <w:top w:val="nil"/>
              <w:left w:val="nil"/>
              <w:bottom w:val="nil"/>
              <w:right w:val="nil"/>
            </w:tcBorders>
          </w:tcPr>
          <w:p w14:paraId="2BD46D00" w14:textId="77777777" w:rsidR="00ED40C8" w:rsidRPr="002A0F02" w:rsidRDefault="00ED40C8" w:rsidP="00ED40C8">
            <w:pPr>
              <w:spacing w:after="0"/>
              <w:jc w:val="center"/>
            </w:pPr>
          </w:p>
        </w:tc>
        <w:tc>
          <w:tcPr>
            <w:tcW w:w="2878" w:type="dxa"/>
            <w:tcBorders>
              <w:top w:val="nil"/>
              <w:left w:val="nil"/>
              <w:bottom w:val="nil"/>
              <w:right w:val="nil"/>
            </w:tcBorders>
          </w:tcPr>
          <w:p w14:paraId="0F6669B3" w14:textId="77777777" w:rsidR="00ED40C8" w:rsidRPr="002A0F02" w:rsidRDefault="00ED40C8" w:rsidP="00ED40C8">
            <w:pPr>
              <w:spacing w:after="0"/>
              <w:jc w:val="center"/>
            </w:pPr>
          </w:p>
        </w:tc>
        <w:tc>
          <w:tcPr>
            <w:tcW w:w="1536" w:type="dxa"/>
            <w:tcBorders>
              <w:top w:val="nil"/>
              <w:left w:val="nil"/>
              <w:bottom w:val="nil"/>
              <w:right w:val="nil"/>
            </w:tcBorders>
          </w:tcPr>
          <w:p w14:paraId="66F1C38E" w14:textId="77777777" w:rsidR="00ED40C8" w:rsidRPr="002A0F02" w:rsidRDefault="00ED40C8" w:rsidP="00ED40C8">
            <w:pPr>
              <w:spacing w:after="0"/>
              <w:jc w:val="center"/>
            </w:pPr>
            <w:r w:rsidRPr="002A0F02">
              <w:t>0.43</w:t>
            </w:r>
          </w:p>
        </w:tc>
        <w:tc>
          <w:tcPr>
            <w:tcW w:w="2400" w:type="dxa"/>
            <w:tcBorders>
              <w:top w:val="nil"/>
              <w:left w:val="nil"/>
              <w:bottom w:val="nil"/>
              <w:right w:val="nil"/>
            </w:tcBorders>
          </w:tcPr>
          <w:p w14:paraId="63E7FC05" w14:textId="77777777" w:rsidR="00ED40C8" w:rsidRPr="002A0F02" w:rsidRDefault="00ED40C8" w:rsidP="00ED40C8">
            <w:pPr>
              <w:spacing w:after="0"/>
            </w:pPr>
          </w:p>
        </w:tc>
      </w:tr>
      <w:tr w:rsidR="00ED40C8" w:rsidRPr="002A0F02" w14:paraId="4E58078C" w14:textId="77777777" w:rsidTr="00ED40C8">
        <w:tc>
          <w:tcPr>
            <w:tcW w:w="804" w:type="dxa"/>
            <w:tcBorders>
              <w:top w:val="nil"/>
              <w:left w:val="nil"/>
              <w:bottom w:val="nil"/>
              <w:right w:val="nil"/>
            </w:tcBorders>
          </w:tcPr>
          <w:p w14:paraId="30E5EE35" w14:textId="77777777" w:rsidR="00ED40C8" w:rsidRPr="002A0F02" w:rsidRDefault="00ED40C8" w:rsidP="00ED40C8">
            <w:pPr>
              <w:spacing w:after="0"/>
              <w:jc w:val="center"/>
            </w:pPr>
            <w:r w:rsidRPr="002A0F02">
              <w:t>75</w:t>
            </w:r>
          </w:p>
        </w:tc>
        <w:tc>
          <w:tcPr>
            <w:tcW w:w="1402" w:type="dxa"/>
            <w:tcBorders>
              <w:top w:val="nil"/>
              <w:left w:val="nil"/>
              <w:bottom w:val="nil"/>
              <w:right w:val="nil"/>
            </w:tcBorders>
          </w:tcPr>
          <w:p w14:paraId="7FF04775" w14:textId="77777777" w:rsidR="00ED40C8" w:rsidRPr="002A0F02" w:rsidRDefault="00ED40C8" w:rsidP="00ED40C8">
            <w:pPr>
              <w:spacing w:after="0"/>
              <w:jc w:val="center"/>
            </w:pPr>
          </w:p>
        </w:tc>
        <w:tc>
          <w:tcPr>
            <w:tcW w:w="2878" w:type="dxa"/>
            <w:tcBorders>
              <w:top w:val="nil"/>
              <w:left w:val="nil"/>
              <w:bottom w:val="nil"/>
              <w:right w:val="nil"/>
            </w:tcBorders>
          </w:tcPr>
          <w:p w14:paraId="3FF25C66" w14:textId="77777777" w:rsidR="00ED40C8" w:rsidRPr="002A0F02" w:rsidRDefault="00ED40C8" w:rsidP="00ED40C8">
            <w:pPr>
              <w:spacing w:after="0"/>
              <w:jc w:val="center"/>
            </w:pPr>
          </w:p>
        </w:tc>
        <w:tc>
          <w:tcPr>
            <w:tcW w:w="1536" w:type="dxa"/>
            <w:tcBorders>
              <w:top w:val="nil"/>
              <w:left w:val="nil"/>
              <w:bottom w:val="nil"/>
              <w:right w:val="nil"/>
            </w:tcBorders>
          </w:tcPr>
          <w:p w14:paraId="4FCF8980" w14:textId="77777777" w:rsidR="00ED40C8" w:rsidRPr="002A0F02" w:rsidRDefault="00ED40C8" w:rsidP="00ED40C8">
            <w:pPr>
              <w:spacing w:after="0"/>
              <w:jc w:val="center"/>
            </w:pPr>
            <w:r w:rsidRPr="002A0F02">
              <w:t>0.64</w:t>
            </w:r>
          </w:p>
        </w:tc>
        <w:tc>
          <w:tcPr>
            <w:tcW w:w="2400" w:type="dxa"/>
            <w:tcBorders>
              <w:top w:val="nil"/>
              <w:left w:val="nil"/>
              <w:bottom w:val="nil"/>
              <w:right w:val="nil"/>
            </w:tcBorders>
          </w:tcPr>
          <w:p w14:paraId="67DAC22C" w14:textId="77777777" w:rsidR="00ED40C8" w:rsidRPr="002A0F02" w:rsidRDefault="00ED40C8" w:rsidP="00ED40C8">
            <w:pPr>
              <w:spacing w:after="0"/>
            </w:pPr>
            <w:r w:rsidRPr="002A0F02">
              <w:t>Spline regression</w:t>
            </w:r>
          </w:p>
        </w:tc>
      </w:tr>
      <w:tr w:rsidR="00ED40C8" w:rsidRPr="002A0F02" w14:paraId="4EA13900" w14:textId="77777777" w:rsidTr="00ED40C8">
        <w:tc>
          <w:tcPr>
            <w:tcW w:w="804" w:type="dxa"/>
            <w:tcBorders>
              <w:top w:val="nil"/>
              <w:left w:val="nil"/>
              <w:bottom w:val="nil"/>
              <w:right w:val="nil"/>
            </w:tcBorders>
          </w:tcPr>
          <w:p w14:paraId="22265F7A" w14:textId="77777777" w:rsidR="00ED40C8" w:rsidRPr="002A0F02" w:rsidRDefault="00ED40C8" w:rsidP="00ED40C8">
            <w:pPr>
              <w:spacing w:after="0"/>
              <w:jc w:val="center"/>
            </w:pPr>
            <w:r w:rsidRPr="002A0F02">
              <w:t>76</w:t>
            </w:r>
          </w:p>
        </w:tc>
        <w:tc>
          <w:tcPr>
            <w:tcW w:w="1402" w:type="dxa"/>
            <w:tcBorders>
              <w:top w:val="nil"/>
              <w:left w:val="nil"/>
              <w:bottom w:val="nil"/>
              <w:right w:val="nil"/>
            </w:tcBorders>
          </w:tcPr>
          <w:p w14:paraId="35298817" w14:textId="77777777" w:rsidR="00ED40C8" w:rsidRPr="002A0F02" w:rsidRDefault="00ED40C8" w:rsidP="00ED40C8">
            <w:pPr>
              <w:spacing w:after="0"/>
              <w:jc w:val="center"/>
            </w:pPr>
          </w:p>
        </w:tc>
        <w:tc>
          <w:tcPr>
            <w:tcW w:w="2878" w:type="dxa"/>
            <w:tcBorders>
              <w:top w:val="nil"/>
              <w:left w:val="nil"/>
              <w:bottom w:val="nil"/>
              <w:right w:val="nil"/>
            </w:tcBorders>
          </w:tcPr>
          <w:p w14:paraId="155699BF" w14:textId="77777777" w:rsidR="00ED40C8" w:rsidRPr="002A0F02" w:rsidRDefault="00ED40C8" w:rsidP="00ED40C8">
            <w:pPr>
              <w:spacing w:after="0"/>
              <w:jc w:val="center"/>
            </w:pPr>
          </w:p>
        </w:tc>
        <w:tc>
          <w:tcPr>
            <w:tcW w:w="1536" w:type="dxa"/>
            <w:tcBorders>
              <w:top w:val="nil"/>
              <w:left w:val="nil"/>
              <w:bottom w:val="nil"/>
              <w:right w:val="nil"/>
            </w:tcBorders>
          </w:tcPr>
          <w:p w14:paraId="3655017D" w14:textId="77777777" w:rsidR="00ED40C8" w:rsidRPr="002A0F02" w:rsidRDefault="00ED40C8" w:rsidP="00ED40C8">
            <w:pPr>
              <w:spacing w:after="0"/>
              <w:jc w:val="center"/>
            </w:pPr>
            <w:r w:rsidRPr="002A0F02">
              <w:t>0.88</w:t>
            </w:r>
          </w:p>
        </w:tc>
        <w:tc>
          <w:tcPr>
            <w:tcW w:w="2400" w:type="dxa"/>
            <w:tcBorders>
              <w:top w:val="nil"/>
              <w:left w:val="nil"/>
              <w:bottom w:val="nil"/>
              <w:right w:val="nil"/>
            </w:tcBorders>
          </w:tcPr>
          <w:p w14:paraId="7626EEB9" w14:textId="77777777" w:rsidR="00ED40C8" w:rsidRPr="002A0F02" w:rsidRDefault="00ED40C8" w:rsidP="00ED40C8">
            <w:pPr>
              <w:spacing w:after="0"/>
            </w:pPr>
            <w:r w:rsidRPr="002A0F02">
              <w:t>between 75-98</w:t>
            </w:r>
          </w:p>
        </w:tc>
      </w:tr>
      <w:tr w:rsidR="00ED40C8" w:rsidRPr="002A0F02" w14:paraId="70695040" w14:textId="77777777" w:rsidTr="00ED40C8">
        <w:tc>
          <w:tcPr>
            <w:tcW w:w="804" w:type="dxa"/>
            <w:tcBorders>
              <w:top w:val="nil"/>
              <w:left w:val="nil"/>
              <w:bottom w:val="nil"/>
              <w:right w:val="nil"/>
            </w:tcBorders>
          </w:tcPr>
          <w:p w14:paraId="1A149057" w14:textId="77777777" w:rsidR="00ED40C8" w:rsidRPr="002A0F02" w:rsidRDefault="00ED40C8" w:rsidP="00ED40C8">
            <w:pPr>
              <w:spacing w:after="0"/>
              <w:jc w:val="center"/>
            </w:pPr>
            <w:r w:rsidRPr="002A0F02">
              <w:t>77</w:t>
            </w:r>
          </w:p>
        </w:tc>
        <w:tc>
          <w:tcPr>
            <w:tcW w:w="1402" w:type="dxa"/>
            <w:tcBorders>
              <w:top w:val="nil"/>
              <w:left w:val="nil"/>
              <w:bottom w:val="nil"/>
              <w:right w:val="nil"/>
            </w:tcBorders>
          </w:tcPr>
          <w:p w14:paraId="21F21D31" w14:textId="77777777" w:rsidR="00ED40C8" w:rsidRPr="002A0F02" w:rsidRDefault="00ED40C8" w:rsidP="00ED40C8">
            <w:pPr>
              <w:spacing w:after="0"/>
              <w:jc w:val="center"/>
            </w:pPr>
            <w:r w:rsidRPr="002A0F02">
              <w:t>1.72</w:t>
            </w:r>
          </w:p>
        </w:tc>
        <w:tc>
          <w:tcPr>
            <w:tcW w:w="2878" w:type="dxa"/>
            <w:tcBorders>
              <w:top w:val="nil"/>
              <w:left w:val="nil"/>
              <w:bottom w:val="nil"/>
              <w:right w:val="nil"/>
            </w:tcBorders>
          </w:tcPr>
          <w:p w14:paraId="6056B47E" w14:textId="182757D1" w:rsidR="00ED40C8" w:rsidRPr="002A0F02" w:rsidRDefault="00ED40C8" w:rsidP="001731F3">
            <w:pPr>
              <w:spacing w:after="0"/>
              <w:jc w:val="center"/>
            </w:pPr>
            <w:r w:rsidRPr="002A0F02">
              <w:fldChar w:fldCharType="begin"/>
            </w:r>
            <w:r w:rsidR="007F3AAA">
              <w:instrText xml:space="preserve"> ADDIN EN.CITE &lt;EndNote&gt;&lt;Cite&gt;&lt;Author&gt;Fratiglioni&lt;/Author&gt;&lt;Year&gt;2000&lt;/Year&gt;&lt;RecNum&gt;289&lt;/RecNum&gt;&lt;DisplayText&gt;(Fratiglioni et al., 2000)&lt;/DisplayText&gt;&lt;record&gt;&lt;rec-number&gt;289&lt;/rec-number&gt;&lt;foreign-keys&gt;&lt;key app="EN" db-id="0zaxfzw0nszf5ae2xx05fzzowfpdapapwt0v" timestamp="1458779640"&gt;289&lt;/key&gt;&lt;/foreign-keys&gt;&lt;ref-type name="Journal Article"&gt;17&lt;/ref-type&gt;&lt;contributors&gt;&lt;authors&gt;&lt;author&gt;Fratiglioni, L.&lt;/author&gt;&lt;author&gt;Launer, L. J.&lt;/author&gt;&lt;author&gt;Andersen, K.&lt;/author&gt;&lt;author&gt;Breteler, M. M.&lt;/author&gt;&lt;author&gt;Copeland, J. R.&lt;/author&gt;&lt;author&gt;Dartigues, J. F.&lt;/author&gt;&lt;author&gt;Lobo, A.&lt;/author&gt;&lt;author&gt;Martinez-Lage, J.&lt;/author&gt;&lt;author&gt;Soininen, H.&lt;/author&gt;&lt;author&gt;Hofman, A.&lt;/author&gt;&lt;/authors&gt;&lt;/contributors&gt;&lt;auth-address&gt;Stockholm Gerontology Research Center and Division of Geriatric Medicine, NEUROTEC, Karolinska Institutet, Sweden.&lt;/auth-address&gt;&lt;titles&gt;&lt;title&gt;Incidence of dementia and major subtypes in Europe: A collaborative study of population-based cohorts. Neurologic Diseases in the Elderly Research Group&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S10-5&lt;/pages&gt;&lt;volume&gt;54&lt;/volume&gt;&lt;number&gt;11 Suppl 5&lt;/number&gt;&lt;keywords&gt;&lt;keyword&gt;Age Factors&lt;/keyword&gt;&lt;keyword&gt;Aged&lt;/keyword&gt;&lt;keyword&gt;Aged, 80 and over&lt;/keyword&gt;&lt;keyword&gt;Alzheimer Disease/*classification/*epidemiology/physiopathology&lt;/keyword&gt;&lt;keyword&gt;Cohort Studies&lt;/keyword&gt;&lt;keyword&gt;Europe/ethnology&lt;/keyword&gt;&lt;keyword&gt;Female&lt;/keyword&gt;&lt;keyword&gt;Follow-Up Studies&lt;/keyword&gt;&lt;keyword&gt;Humans&lt;/keyword&gt;&lt;keyword&gt;Incidence&lt;/keyword&gt;&lt;keyword&gt;Longitudinal Studies&lt;/keyword&gt;&lt;keyword&gt;Male&lt;/keyword&gt;&lt;/keywords&gt;&lt;dates&gt;&lt;year&gt;2000&lt;/year&gt;&lt;/dates&gt;&lt;isbn&gt;0028-3878 (Print)&amp;#xD;0028-3878 (Linking)&lt;/isbn&gt;&lt;accession-num&gt;10854355&lt;/accession-num&gt;&lt;urls&gt;&lt;related-urls&gt;&lt;url&gt;http://www.ncbi.nlm.nih.gov/pubmed/10854355&lt;/url&gt;&lt;/related-urls&gt;&lt;/urls&gt;&lt;/record&gt;&lt;/Cite&gt;&lt;/EndNote&gt;</w:instrText>
            </w:r>
            <w:r w:rsidRPr="002A0F02">
              <w:fldChar w:fldCharType="separate"/>
            </w:r>
            <w:r w:rsidR="007F3AAA">
              <w:rPr>
                <w:noProof/>
              </w:rPr>
              <w:t>(</w:t>
            </w:r>
            <w:hyperlink w:anchor="_ENREF_78" w:tooltip="Fratiglioni, 2000 #289" w:history="1">
              <w:r w:rsidR="001731F3">
                <w:rPr>
                  <w:noProof/>
                </w:rPr>
                <w:t>Fratiglioni et al., 2000</w:t>
              </w:r>
            </w:hyperlink>
            <w:r w:rsidR="007F3AAA">
              <w:rPr>
                <w:noProof/>
              </w:rPr>
              <w:t>)</w:t>
            </w:r>
            <w:r w:rsidRPr="002A0F02">
              <w:fldChar w:fldCharType="end"/>
            </w:r>
          </w:p>
        </w:tc>
        <w:tc>
          <w:tcPr>
            <w:tcW w:w="1536" w:type="dxa"/>
            <w:tcBorders>
              <w:top w:val="nil"/>
              <w:left w:val="nil"/>
              <w:bottom w:val="nil"/>
              <w:right w:val="nil"/>
            </w:tcBorders>
          </w:tcPr>
          <w:p w14:paraId="795741DA" w14:textId="77777777" w:rsidR="00ED40C8" w:rsidRPr="002A0F02" w:rsidRDefault="00ED40C8" w:rsidP="00ED40C8">
            <w:pPr>
              <w:spacing w:after="0"/>
              <w:jc w:val="center"/>
            </w:pPr>
            <w:r w:rsidRPr="002A0F02">
              <w:t>1.16</w:t>
            </w:r>
          </w:p>
        </w:tc>
        <w:tc>
          <w:tcPr>
            <w:tcW w:w="2400" w:type="dxa"/>
            <w:tcBorders>
              <w:top w:val="nil"/>
              <w:left w:val="nil"/>
              <w:bottom w:val="nil"/>
              <w:right w:val="nil"/>
            </w:tcBorders>
          </w:tcPr>
          <w:p w14:paraId="2386409B" w14:textId="77777777" w:rsidR="00ED40C8" w:rsidRPr="002A0F02" w:rsidRDefault="00ED40C8" w:rsidP="00ED40C8">
            <w:pPr>
              <w:spacing w:after="0"/>
            </w:pPr>
          </w:p>
        </w:tc>
      </w:tr>
      <w:tr w:rsidR="00ED40C8" w:rsidRPr="002A0F02" w14:paraId="23D09A99" w14:textId="77777777" w:rsidTr="00ED40C8">
        <w:tc>
          <w:tcPr>
            <w:tcW w:w="804" w:type="dxa"/>
            <w:tcBorders>
              <w:top w:val="nil"/>
              <w:left w:val="nil"/>
              <w:bottom w:val="nil"/>
              <w:right w:val="nil"/>
            </w:tcBorders>
          </w:tcPr>
          <w:p w14:paraId="13388E34" w14:textId="77777777" w:rsidR="00ED40C8" w:rsidRPr="002A0F02" w:rsidRDefault="00ED40C8" w:rsidP="00ED40C8">
            <w:pPr>
              <w:spacing w:after="0"/>
              <w:jc w:val="center"/>
            </w:pPr>
            <w:r w:rsidRPr="002A0F02">
              <w:t>78</w:t>
            </w:r>
          </w:p>
        </w:tc>
        <w:tc>
          <w:tcPr>
            <w:tcW w:w="1402" w:type="dxa"/>
            <w:tcBorders>
              <w:top w:val="nil"/>
              <w:left w:val="nil"/>
              <w:bottom w:val="nil"/>
              <w:right w:val="nil"/>
            </w:tcBorders>
          </w:tcPr>
          <w:p w14:paraId="7BB42A8B" w14:textId="77777777" w:rsidR="00ED40C8" w:rsidRPr="002A0F02" w:rsidRDefault="00ED40C8" w:rsidP="00ED40C8">
            <w:pPr>
              <w:spacing w:after="0"/>
              <w:jc w:val="center"/>
            </w:pPr>
          </w:p>
        </w:tc>
        <w:tc>
          <w:tcPr>
            <w:tcW w:w="2878" w:type="dxa"/>
            <w:tcBorders>
              <w:top w:val="nil"/>
              <w:left w:val="nil"/>
              <w:bottom w:val="nil"/>
              <w:right w:val="nil"/>
            </w:tcBorders>
          </w:tcPr>
          <w:p w14:paraId="49D1058A" w14:textId="77777777" w:rsidR="00ED40C8" w:rsidRPr="002A0F02" w:rsidRDefault="00ED40C8" w:rsidP="00ED40C8">
            <w:pPr>
              <w:spacing w:after="0"/>
              <w:jc w:val="center"/>
            </w:pPr>
          </w:p>
        </w:tc>
        <w:tc>
          <w:tcPr>
            <w:tcW w:w="1536" w:type="dxa"/>
            <w:tcBorders>
              <w:top w:val="nil"/>
              <w:left w:val="nil"/>
              <w:bottom w:val="nil"/>
              <w:right w:val="nil"/>
            </w:tcBorders>
          </w:tcPr>
          <w:p w14:paraId="72CE6076" w14:textId="77777777" w:rsidR="00ED40C8" w:rsidRPr="002A0F02" w:rsidRDefault="00ED40C8" w:rsidP="00ED40C8">
            <w:pPr>
              <w:spacing w:after="0"/>
              <w:jc w:val="center"/>
            </w:pPr>
            <w:r w:rsidRPr="002A0F02">
              <w:t>1.47</w:t>
            </w:r>
          </w:p>
        </w:tc>
        <w:tc>
          <w:tcPr>
            <w:tcW w:w="2400" w:type="dxa"/>
            <w:tcBorders>
              <w:top w:val="nil"/>
              <w:left w:val="nil"/>
              <w:bottom w:val="nil"/>
              <w:right w:val="nil"/>
            </w:tcBorders>
          </w:tcPr>
          <w:p w14:paraId="72578D32" w14:textId="77777777" w:rsidR="00ED40C8" w:rsidRPr="002A0F02" w:rsidRDefault="00ED40C8" w:rsidP="00ED40C8">
            <w:pPr>
              <w:spacing w:after="0"/>
            </w:pPr>
          </w:p>
        </w:tc>
      </w:tr>
      <w:tr w:rsidR="00ED40C8" w:rsidRPr="002A0F02" w14:paraId="154D5806" w14:textId="77777777" w:rsidTr="00ED40C8">
        <w:tc>
          <w:tcPr>
            <w:tcW w:w="804" w:type="dxa"/>
            <w:tcBorders>
              <w:top w:val="nil"/>
              <w:left w:val="nil"/>
              <w:bottom w:val="nil"/>
              <w:right w:val="nil"/>
            </w:tcBorders>
          </w:tcPr>
          <w:p w14:paraId="14C7948F" w14:textId="77777777" w:rsidR="00ED40C8" w:rsidRPr="002A0F02" w:rsidRDefault="00ED40C8" w:rsidP="00ED40C8">
            <w:pPr>
              <w:spacing w:after="0"/>
              <w:jc w:val="center"/>
            </w:pPr>
            <w:r w:rsidRPr="002A0F02">
              <w:t>79</w:t>
            </w:r>
          </w:p>
        </w:tc>
        <w:tc>
          <w:tcPr>
            <w:tcW w:w="1402" w:type="dxa"/>
            <w:tcBorders>
              <w:top w:val="nil"/>
              <w:left w:val="nil"/>
              <w:bottom w:val="nil"/>
              <w:right w:val="nil"/>
            </w:tcBorders>
          </w:tcPr>
          <w:p w14:paraId="479AF589" w14:textId="77777777" w:rsidR="00ED40C8" w:rsidRPr="002A0F02" w:rsidRDefault="00ED40C8" w:rsidP="00ED40C8">
            <w:pPr>
              <w:spacing w:after="0"/>
              <w:jc w:val="center"/>
            </w:pPr>
          </w:p>
        </w:tc>
        <w:tc>
          <w:tcPr>
            <w:tcW w:w="2878" w:type="dxa"/>
            <w:tcBorders>
              <w:top w:val="nil"/>
              <w:left w:val="nil"/>
              <w:bottom w:val="nil"/>
              <w:right w:val="nil"/>
            </w:tcBorders>
          </w:tcPr>
          <w:p w14:paraId="1ECA5C77" w14:textId="77777777" w:rsidR="00ED40C8" w:rsidRPr="002A0F02" w:rsidRDefault="00ED40C8" w:rsidP="00ED40C8">
            <w:pPr>
              <w:spacing w:after="0"/>
              <w:jc w:val="center"/>
            </w:pPr>
          </w:p>
        </w:tc>
        <w:tc>
          <w:tcPr>
            <w:tcW w:w="1536" w:type="dxa"/>
            <w:tcBorders>
              <w:top w:val="nil"/>
              <w:left w:val="nil"/>
              <w:bottom w:val="nil"/>
              <w:right w:val="nil"/>
            </w:tcBorders>
          </w:tcPr>
          <w:p w14:paraId="544A16F3" w14:textId="77777777" w:rsidR="00ED40C8" w:rsidRPr="002A0F02" w:rsidRDefault="00ED40C8" w:rsidP="00ED40C8">
            <w:pPr>
              <w:spacing w:after="0"/>
              <w:jc w:val="center"/>
            </w:pPr>
            <w:r w:rsidRPr="002A0F02">
              <w:t>1.83</w:t>
            </w:r>
          </w:p>
        </w:tc>
        <w:tc>
          <w:tcPr>
            <w:tcW w:w="2400" w:type="dxa"/>
            <w:tcBorders>
              <w:top w:val="nil"/>
              <w:left w:val="nil"/>
              <w:bottom w:val="nil"/>
              <w:right w:val="nil"/>
            </w:tcBorders>
          </w:tcPr>
          <w:p w14:paraId="395F3A53" w14:textId="77777777" w:rsidR="00ED40C8" w:rsidRPr="002A0F02" w:rsidRDefault="00ED40C8" w:rsidP="00ED40C8">
            <w:pPr>
              <w:spacing w:after="0"/>
            </w:pPr>
          </w:p>
        </w:tc>
      </w:tr>
      <w:tr w:rsidR="00ED40C8" w:rsidRPr="002A0F02" w14:paraId="411005C1" w14:textId="77777777" w:rsidTr="00ED40C8">
        <w:tc>
          <w:tcPr>
            <w:tcW w:w="804" w:type="dxa"/>
            <w:tcBorders>
              <w:top w:val="nil"/>
              <w:left w:val="nil"/>
              <w:bottom w:val="nil"/>
              <w:right w:val="nil"/>
            </w:tcBorders>
          </w:tcPr>
          <w:p w14:paraId="533697CC" w14:textId="77777777" w:rsidR="00ED40C8" w:rsidRPr="002A0F02" w:rsidRDefault="00ED40C8" w:rsidP="00ED40C8">
            <w:pPr>
              <w:spacing w:after="0"/>
              <w:jc w:val="center"/>
            </w:pPr>
            <w:r w:rsidRPr="002A0F02">
              <w:t>80</w:t>
            </w:r>
          </w:p>
        </w:tc>
        <w:tc>
          <w:tcPr>
            <w:tcW w:w="1402" w:type="dxa"/>
            <w:tcBorders>
              <w:top w:val="nil"/>
              <w:left w:val="nil"/>
              <w:bottom w:val="nil"/>
              <w:right w:val="nil"/>
            </w:tcBorders>
          </w:tcPr>
          <w:p w14:paraId="706A6119" w14:textId="77777777" w:rsidR="00ED40C8" w:rsidRPr="002A0F02" w:rsidRDefault="00ED40C8" w:rsidP="00ED40C8">
            <w:pPr>
              <w:spacing w:after="0"/>
              <w:jc w:val="center"/>
            </w:pPr>
            <w:r w:rsidRPr="002A0F02">
              <w:t>1.84</w:t>
            </w:r>
          </w:p>
        </w:tc>
        <w:tc>
          <w:tcPr>
            <w:tcW w:w="2878" w:type="dxa"/>
            <w:tcBorders>
              <w:top w:val="nil"/>
              <w:left w:val="nil"/>
              <w:bottom w:val="nil"/>
              <w:right w:val="nil"/>
            </w:tcBorders>
          </w:tcPr>
          <w:p w14:paraId="3C1BDCD1" w14:textId="77777777" w:rsidR="00ED40C8" w:rsidRPr="002A0F02" w:rsidRDefault="00ED40C8" w:rsidP="00ED40C8">
            <w:pPr>
              <w:spacing w:after="0"/>
              <w:jc w:val="center"/>
            </w:pPr>
            <w:r w:rsidRPr="002A0F02">
              <w:t>ALSWH</w:t>
            </w:r>
          </w:p>
        </w:tc>
        <w:tc>
          <w:tcPr>
            <w:tcW w:w="1536" w:type="dxa"/>
            <w:tcBorders>
              <w:top w:val="nil"/>
              <w:left w:val="nil"/>
              <w:bottom w:val="nil"/>
              <w:right w:val="nil"/>
            </w:tcBorders>
          </w:tcPr>
          <w:p w14:paraId="13F30496" w14:textId="77777777" w:rsidR="00ED40C8" w:rsidRPr="002A0F02" w:rsidRDefault="00ED40C8" w:rsidP="00ED40C8">
            <w:pPr>
              <w:spacing w:after="0"/>
              <w:jc w:val="center"/>
            </w:pPr>
            <w:r w:rsidRPr="002A0F02">
              <w:t>2.22</w:t>
            </w:r>
          </w:p>
        </w:tc>
        <w:tc>
          <w:tcPr>
            <w:tcW w:w="2400" w:type="dxa"/>
            <w:tcBorders>
              <w:top w:val="nil"/>
              <w:left w:val="nil"/>
              <w:bottom w:val="nil"/>
              <w:right w:val="nil"/>
            </w:tcBorders>
          </w:tcPr>
          <w:p w14:paraId="6D03ACFB" w14:textId="77777777" w:rsidR="00ED40C8" w:rsidRPr="002A0F02" w:rsidRDefault="00ED40C8" w:rsidP="00ED40C8">
            <w:pPr>
              <w:spacing w:after="0"/>
            </w:pPr>
          </w:p>
        </w:tc>
      </w:tr>
      <w:tr w:rsidR="00ED40C8" w:rsidRPr="002A0F02" w14:paraId="009E8D5B" w14:textId="77777777" w:rsidTr="00ED40C8">
        <w:tc>
          <w:tcPr>
            <w:tcW w:w="804" w:type="dxa"/>
            <w:tcBorders>
              <w:top w:val="nil"/>
              <w:left w:val="nil"/>
              <w:bottom w:val="nil"/>
              <w:right w:val="nil"/>
            </w:tcBorders>
          </w:tcPr>
          <w:p w14:paraId="1EB99E99" w14:textId="77777777" w:rsidR="00ED40C8" w:rsidRPr="002A0F02" w:rsidRDefault="00ED40C8" w:rsidP="00ED40C8">
            <w:pPr>
              <w:spacing w:after="0"/>
              <w:jc w:val="center"/>
            </w:pPr>
            <w:r w:rsidRPr="002A0F02">
              <w:t>81</w:t>
            </w:r>
          </w:p>
        </w:tc>
        <w:tc>
          <w:tcPr>
            <w:tcW w:w="1402" w:type="dxa"/>
            <w:tcBorders>
              <w:top w:val="nil"/>
              <w:left w:val="nil"/>
              <w:bottom w:val="nil"/>
              <w:right w:val="nil"/>
            </w:tcBorders>
          </w:tcPr>
          <w:p w14:paraId="5206131F" w14:textId="77777777" w:rsidR="00ED40C8" w:rsidRPr="002A0F02" w:rsidRDefault="00ED40C8" w:rsidP="00ED40C8">
            <w:pPr>
              <w:spacing w:after="0"/>
              <w:jc w:val="center"/>
            </w:pPr>
            <w:r w:rsidRPr="002A0F02">
              <w:t>2.72</w:t>
            </w:r>
          </w:p>
        </w:tc>
        <w:tc>
          <w:tcPr>
            <w:tcW w:w="2878" w:type="dxa"/>
            <w:tcBorders>
              <w:top w:val="nil"/>
              <w:left w:val="nil"/>
              <w:bottom w:val="nil"/>
              <w:right w:val="nil"/>
            </w:tcBorders>
          </w:tcPr>
          <w:p w14:paraId="4E18674D" w14:textId="77777777" w:rsidR="00ED40C8" w:rsidRPr="002A0F02" w:rsidRDefault="00ED40C8" w:rsidP="00ED40C8">
            <w:pPr>
              <w:spacing w:after="0"/>
              <w:jc w:val="center"/>
            </w:pPr>
          </w:p>
        </w:tc>
        <w:tc>
          <w:tcPr>
            <w:tcW w:w="1536" w:type="dxa"/>
            <w:tcBorders>
              <w:top w:val="nil"/>
              <w:left w:val="nil"/>
              <w:bottom w:val="nil"/>
              <w:right w:val="nil"/>
            </w:tcBorders>
          </w:tcPr>
          <w:p w14:paraId="193FC30D" w14:textId="77777777" w:rsidR="00ED40C8" w:rsidRPr="002A0F02" w:rsidRDefault="00ED40C8" w:rsidP="00ED40C8">
            <w:pPr>
              <w:spacing w:after="0"/>
              <w:jc w:val="center"/>
            </w:pPr>
            <w:r w:rsidRPr="002A0F02">
              <w:t>2.65</w:t>
            </w:r>
          </w:p>
        </w:tc>
        <w:tc>
          <w:tcPr>
            <w:tcW w:w="2400" w:type="dxa"/>
            <w:tcBorders>
              <w:top w:val="nil"/>
              <w:left w:val="nil"/>
              <w:bottom w:val="nil"/>
              <w:right w:val="nil"/>
            </w:tcBorders>
          </w:tcPr>
          <w:p w14:paraId="3E2A878A" w14:textId="77777777" w:rsidR="00ED40C8" w:rsidRPr="002A0F02" w:rsidRDefault="00ED40C8" w:rsidP="00ED40C8">
            <w:pPr>
              <w:spacing w:after="0"/>
            </w:pPr>
          </w:p>
        </w:tc>
      </w:tr>
      <w:tr w:rsidR="00ED40C8" w:rsidRPr="002A0F02" w14:paraId="439E5600" w14:textId="77777777" w:rsidTr="00ED40C8">
        <w:tc>
          <w:tcPr>
            <w:tcW w:w="804" w:type="dxa"/>
            <w:tcBorders>
              <w:top w:val="nil"/>
              <w:left w:val="nil"/>
              <w:bottom w:val="nil"/>
              <w:right w:val="nil"/>
            </w:tcBorders>
          </w:tcPr>
          <w:p w14:paraId="5DA195D4" w14:textId="77777777" w:rsidR="00ED40C8" w:rsidRPr="002A0F02" w:rsidRDefault="00ED40C8" w:rsidP="00ED40C8">
            <w:pPr>
              <w:spacing w:after="0"/>
              <w:jc w:val="center"/>
            </w:pPr>
            <w:r w:rsidRPr="002A0F02">
              <w:t>82</w:t>
            </w:r>
          </w:p>
        </w:tc>
        <w:tc>
          <w:tcPr>
            <w:tcW w:w="1402" w:type="dxa"/>
            <w:tcBorders>
              <w:top w:val="nil"/>
              <w:left w:val="nil"/>
              <w:bottom w:val="nil"/>
              <w:right w:val="nil"/>
            </w:tcBorders>
          </w:tcPr>
          <w:p w14:paraId="1AFDC195" w14:textId="77777777" w:rsidR="00ED40C8" w:rsidRPr="002A0F02" w:rsidRDefault="00ED40C8" w:rsidP="00ED40C8">
            <w:pPr>
              <w:spacing w:after="0"/>
              <w:jc w:val="center"/>
            </w:pPr>
            <w:r w:rsidRPr="002A0F02">
              <w:t>2.92</w:t>
            </w:r>
          </w:p>
        </w:tc>
        <w:tc>
          <w:tcPr>
            <w:tcW w:w="2878" w:type="dxa"/>
            <w:tcBorders>
              <w:top w:val="nil"/>
              <w:left w:val="nil"/>
              <w:bottom w:val="nil"/>
              <w:right w:val="nil"/>
            </w:tcBorders>
          </w:tcPr>
          <w:p w14:paraId="13F82EB9" w14:textId="77777777" w:rsidR="00ED40C8" w:rsidRPr="002A0F02" w:rsidRDefault="00ED40C8" w:rsidP="00ED40C8">
            <w:pPr>
              <w:spacing w:after="0"/>
              <w:jc w:val="center"/>
            </w:pPr>
          </w:p>
        </w:tc>
        <w:tc>
          <w:tcPr>
            <w:tcW w:w="1536" w:type="dxa"/>
            <w:tcBorders>
              <w:top w:val="nil"/>
              <w:left w:val="nil"/>
              <w:bottom w:val="nil"/>
              <w:right w:val="nil"/>
            </w:tcBorders>
          </w:tcPr>
          <w:p w14:paraId="33252E86" w14:textId="77777777" w:rsidR="00ED40C8" w:rsidRPr="002A0F02" w:rsidRDefault="00ED40C8" w:rsidP="00ED40C8">
            <w:pPr>
              <w:spacing w:after="0"/>
              <w:jc w:val="center"/>
            </w:pPr>
            <w:r w:rsidRPr="002A0F02">
              <w:t>3.12</w:t>
            </w:r>
          </w:p>
        </w:tc>
        <w:tc>
          <w:tcPr>
            <w:tcW w:w="2400" w:type="dxa"/>
            <w:tcBorders>
              <w:top w:val="nil"/>
              <w:left w:val="nil"/>
              <w:bottom w:val="nil"/>
              <w:right w:val="nil"/>
            </w:tcBorders>
          </w:tcPr>
          <w:p w14:paraId="347690D0" w14:textId="77777777" w:rsidR="00ED40C8" w:rsidRPr="002A0F02" w:rsidRDefault="00ED40C8" w:rsidP="00ED40C8">
            <w:pPr>
              <w:spacing w:after="0"/>
            </w:pPr>
          </w:p>
        </w:tc>
      </w:tr>
      <w:tr w:rsidR="00ED40C8" w:rsidRPr="002A0F02" w14:paraId="36D6108A" w14:textId="77777777" w:rsidTr="00ED40C8">
        <w:tc>
          <w:tcPr>
            <w:tcW w:w="804" w:type="dxa"/>
            <w:tcBorders>
              <w:top w:val="nil"/>
              <w:left w:val="nil"/>
              <w:bottom w:val="nil"/>
              <w:right w:val="nil"/>
            </w:tcBorders>
          </w:tcPr>
          <w:p w14:paraId="2C56210F" w14:textId="77777777" w:rsidR="00ED40C8" w:rsidRPr="002A0F02" w:rsidRDefault="00ED40C8" w:rsidP="00ED40C8">
            <w:pPr>
              <w:spacing w:after="0"/>
              <w:jc w:val="center"/>
            </w:pPr>
            <w:r w:rsidRPr="002A0F02">
              <w:t>83</w:t>
            </w:r>
          </w:p>
        </w:tc>
        <w:tc>
          <w:tcPr>
            <w:tcW w:w="1402" w:type="dxa"/>
            <w:tcBorders>
              <w:top w:val="nil"/>
              <w:left w:val="nil"/>
              <w:bottom w:val="nil"/>
              <w:right w:val="nil"/>
            </w:tcBorders>
          </w:tcPr>
          <w:p w14:paraId="7F3EF4DE" w14:textId="77777777" w:rsidR="00ED40C8" w:rsidRPr="002A0F02" w:rsidRDefault="00ED40C8" w:rsidP="00ED40C8">
            <w:pPr>
              <w:spacing w:after="0"/>
              <w:jc w:val="center"/>
            </w:pPr>
            <w:r w:rsidRPr="002A0F02">
              <w:t>4.19</w:t>
            </w:r>
          </w:p>
        </w:tc>
        <w:tc>
          <w:tcPr>
            <w:tcW w:w="2878" w:type="dxa"/>
            <w:tcBorders>
              <w:top w:val="nil"/>
              <w:left w:val="nil"/>
              <w:bottom w:val="nil"/>
              <w:right w:val="nil"/>
            </w:tcBorders>
          </w:tcPr>
          <w:p w14:paraId="2D44E03C" w14:textId="77777777" w:rsidR="00ED40C8" w:rsidRPr="002A0F02" w:rsidRDefault="00ED40C8" w:rsidP="00ED40C8">
            <w:pPr>
              <w:spacing w:after="0"/>
              <w:jc w:val="center"/>
            </w:pPr>
          </w:p>
        </w:tc>
        <w:tc>
          <w:tcPr>
            <w:tcW w:w="1536" w:type="dxa"/>
            <w:tcBorders>
              <w:top w:val="nil"/>
              <w:left w:val="nil"/>
              <w:bottom w:val="nil"/>
              <w:right w:val="nil"/>
            </w:tcBorders>
          </w:tcPr>
          <w:p w14:paraId="465B33BD" w14:textId="77777777" w:rsidR="00ED40C8" w:rsidRPr="002A0F02" w:rsidRDefault="00ED40C8" w:rsidP="00ED40C8">
            <w:pPr>
              <w:spacing w:after="0"/>
              <w:jc w:val="center"/>
            </w:pPr>
            <w:r w:rsidRPr="002A0F02">
              <w:t>3.63</w:t>
            </w:r>
          </w:p>
        </w:tc>
        <w:tc>
          <w:tcPr>
            <w:tcW w:w="2400" w:type="dxa"/>
            <w:tcBorders>
              <w:top w:val="nil"/>
              <w:left w:val="nil"/>
              <w:bottom w:val="nil"/>
              <w:right w:val="nil"/>
            </w:tcBorders>
          </w:tcPr>
          <w:p w14:paraId="33DCC09D" w14:textId="77777777" w:rsidR="00ED40C8" w:rsidRPr="002A0F02" w:rsidRDefault="00ED40C8" w:rsidP="00ED40C8">
            <w:pPr>
              <w:spacing w:after="0"/>
            </w:pPr>
          </w:p>
        </w:tc>
      </w:tr>
      <w:tr w:rsidR="00ED40C8" w:rsidRPr="002A0F02" w14:paraId="22B6502E" w14:textId="77777777" w:rsidTr="00ED40C8">
        <w:tc>
          <w:tcPr>
            <w:tcW w:w="804" w:type="dxa"/>
            <w:tcBorders>
              <w:top w:val="nil"/>
              <w:left w:val="nil"/>
              <w:bottom w:val="nil"/>
              <w:right w:val="nil"/>
            </w:tcBorders>
          </w:tcPr>
          <w:p w14:paraId="4D455F3D" w14:textId="77777777" w:rsidR="00ED40C8" w:rsidRPr="002A0F02" w:rsidRDefault="00ED40C8" w:rsidP="00ED40C8">
            <w:pPr>
              <w:spacing w:after="0"/>
              <w:jc w:val="center"/>
            </w:pPr>
            <w:r w:rsidRPr="002A0F02">
              <w:t>84</w:t>
            </w:r>
          </w:p>
        </w:tc>
        <w:tc>
          <w:tcPr>
            <w:tcW w:w="1402" w:type="dxa"/>
            <w:tcBorders>
              <w:top w:val="nil"/>
              <w:left w:val="nil"/>
              <w:bottom w:val="nil"/>
              <w:right w:val="nil"/>
            </w:tcBorders>
          </w:tcPr>
          <w:p w14:paraId="79639095" w14:textId="77777777" w:rsidR="00ED40C8" w:rsidRPr="002A0F02" w:rsidRDefault="00ED40C8" w:rsidP="00ED40C8">
            <w:pPr>
              <w:spacing w:after="0"/>
              <w:jc w:val="center"/>
            </w:pPr>
            <w:r w:rsidRPr="002A0F02">
              <w:t>4.13</w:t>
            </w:r>
          </w:p>
        </w:tc>
        <w:tc>
          <w:tcPr>
            <w:tcW w:w="2878" w:type="dxa"/>
            <w:tcBorders>
              <w:top w:val="nil"/>
              <w:left w:val="nil"/>
              <w:bottom w:val="nil"/>
              <w:right w:val="nil"/>
            </w:tcBorders>
          </w:tcPr>
          <w:p w14:paraId="7BAE93C5" w14:textId="77777777" w:rsidR="00ED40C8" w:rsidRPr="002A0F02" w:rsidRDefault="00ED40C8" w:rsidP="00ED40C8">
            <w:pPr>
              <w:spacing w:after="0"/>
              <w:jc w:val="center"/>
            </w:pPr>
          </w:p>
        </w:tc>
        <w:tc>
          <w:tcPr>
            <w:tcW w:w="1536" w:type="dxa"/>
            <w:tcBorders>
              <w:top w:val="nil"/>
              <w:left w:val="nil"/>
              <w:bottom w:val="nil"/>
              <w:right w:val="nil"/>
            </w:tcBorders>
          </w:tcPr>
          <w:p w14:paraId="7367DF47" w14:textId="77777777" w:rsidR="00ED40C8" w:rsidRPr="002A0F02" w:rsidRDefault="00ED40C8" w:rsidP="00ED40C8">
            <w:pPr>
              <w:spacing w:after="0"/>
              <w:jc w:val="center"/>
            </w:pPr>
            <w:r w:rsidRPr="002A0F02">
              <w:t>4.19</w:t>
            </w:r>
          </w:p>
        </w:tc>
        <w:tc>
          <w:tcPr>
            <w:tcW w:w="2400" w:type="dxa"/>
            <w:tcBorders>
              <w:top w:val="nil"/>
              <w:left w:val="nil"/>
              <w:bottom w:val="nil"/>
              <w:right w:val="nil"/>
            </w:tcBorders>
          </w:tcPr>
          <w:p w14:paraId="72EDAA97" w14:textId="77777777" w:rsidR="00ED40C8" w:rsidRPr="002A0F02" w:rsidRDefault="00ED40C8" w:rsidP="00ED40C8">
            <w:pPr>
              <w:spacing w:after="0"/>
            </w:pPr>
          </w:p>
        </w:tc>
      </w:tr>
      <w:tr w:rsidR="00ED40C8" w:rsidRPr="002A0F02" w14:paraId="4AE300B1" w14:textId="77777777" w:rsidTr="00ED40C8">
        <w:tc>
          <w:tcPr>
            <w:tcW w:w="804" w:type="dxa"/>
            <w:tcBorders>
              <w:top w:val="nil"/>
              <w:left w:val="nil"/>
              <w:bottom w:val="nil"/>
              <w:right w:val="nil"/>
            </w:tcBorders>
          </w:tcPr>
          <w:p w14:paraId="472EA8C9" w14:textId="77777777" w:rsidR="00ED40C8" w:rsidRPr="002A0F02" w:rsidRDefault="00ED40C8" w:rsidP="00ED40C8">
            <w:pPr>
              <w:spacing w:after="0"/>
              <w:jc w:val="center"/>
            </w:pPr>
            <w:r w:rsidRPr="002A0F02">
              <w:t>85</w:t>
            </w:r>
          </w:p>
        </w:tc>
        <w:tc>
          <w:tcPr>
            <w:tcW w:w="1402" w:type="dxa"/>
            <w:tcBorders>
              <w:top w:val="nil"/>
              <w:left w:val="nil"/>
              <w:bottom w:val="nil"/>
              <w:right w:val="nil"/>
            </w:tcBorders>
          </w:tcPr>
          <w:p w14:paraId="640E0A13" w14:textId="77777777" w:rsidR="00ED40C8" w:rsidRPr="002A0F02" w:rsidRDefault="00ED40C8" w:rsidP="00ED40C8">
            <w:pPr>
              <w:spacing w:after="0"/>
              <w:jc w:val="center"/>
            </w:pPr>
            <w:r w:rsidRPr="002A0F02">
              <w:t>5.67</w:t>
            </w:r>
          </w:p>
        </w:tc>
        <w:tc>
          <w:tcPr>
            <w:tcW w:w="2878" w:type="dxa"/>
            <w:tcBorders>
              <w:top w:val="nil"/>
              <w:left w:val="nil"/>
              <w:bottom w:val="nil"/>
              <w:right w:val="nil"/>
            </w:tcBorders>
          </w:tcPr>
          <w:p w14:paraId="09A559B1" w14:textId="77777777" w:rsidR="00ED40C8" w:rsidRPr="002A0F02" w:rsidRDefault="00ED40C8" w:rsidP="00ED40C8">
            <w:pPr>
              <w:spacing w:after="0"/>
              <w:jc w:val="center"/>
            </w:pPr>
          </w:p>
        </w:tc>
        <w:tc>
          <w:tcPr>
            <w:tcW w:w="1536" w:type="dxa"/>
            <w:tcBorders>
              <w:top w:val="nil"/>
              <w:left w:val="nil"/>
              <w:bottom w:val="nil"/>
              <w:right w:val="nil"/>
            </w:tcBorders>
          </w:tcPr>
          <w:p w14:paraId="276E8629" w14:textId="77777777" w:rsidR="00ED40C8" w:rsidRPr="002A0F02" w:rsidRDefault="00ED40C8" w:rsidP="00ED40C8">
            <w:pPr>
              <w:spacing w:after="0"/>
              <w:jc w:val="center"/>
            </w:pPr>
            <w:r w:rsidRPr="002A0F02">
              <w:t>4.78</w:t>
            </w:r>
          </w:p>
        </w:tc>
        <w:tc>
          <w:tcPr>
            <w:tcW w:w="2400" w:type="dxa"/>
            <w:tcBorders>
              <w:top w:val="nil"/>
              <w:left w:val="nil"/>
              <w:bottom w:val="nil"/>
              <w:right w:val="nil"/>
            </w:tcBorders>
          </w:tcPr>
          <w:p w14:paraId="561DA8D6" w14:textId="77777777" w:rsidR="00ED40C8" w:rsidRPr="002A0F02" w:rsidRDefault="00ED40C8" w:rsidP="00ED40C8">
            <w:pPr>
              <w:spacing w:after="0"/>
            </w:pPr>
          </w:p>
        </w:tc>
      </w:tr>
      <w:tr w:rsidR="00ED40C8" w:rsidRPr="002A0F02" w14:paraId="35938619" w14:textId="77777777" w:rsidTr="00ED40C8">
        <w:tc>
          <w:tcPr>
            <w:tcW w:w="804" w:type="dxa"/>
            <w:tcBorders>
              <w:top w:val="nil"/>
              <w:left w:val="nil"/>
              <w:bottom w:val="nil"/>
              <w:right w:val="nil"/>
            </w:tcBorders>
          </w:tcPr>
          <w:p w14:paraId="019E762C" w14:textId="77777777" w:rsidR="00ED40C8" w:rsidRPr="002A0F02" w:rsidRDefault="00ED40C8" w:rsidP="00ED40C8">
            <w:pPr>
              <w:spacing w:after="0"/>
              <w:jc w:val="center"/>
            </w:pPr>
            <w:r w:rsidRPr="002A0F02">
              <w:t>86</w:t>
            </w:r>
          </w:p>
        </w:tc>
        <w:tc>
          <w:tcPr>
            <w:tcW w:w="1402" w:type="dxa"/>
            <w:tcBorders>
              <w:top w:val="nil"/>
              <w:left w:val="nil"/>
              <w:bottom w:val="nil"/>
              <w:right w:val="nil"/>
            </w:tcBorders>
          </w:tcPr>
          <w:p w14:paraId="372830BB" w14:textId="77777777" w:rsidR="00ED40C8" w:rsidRPr="002A0F02" w:rsidRDefault="00ED40C8" w:rsidP="00ED40C8">
            <w:pPr>
              <w:spacing w:after="0"/>
              <w:jc w:val="center"/>
            </w:pPr>
            <w:r w:rsidRPr="002A0F02">
              <w:t>5.32</w:t>
            </w:r>
          </w:p>
        </w:tc>
        <w:tc>
          <w:tcPr>
            <w:tcW w:w="2878" w:type="dxa"/>
            <w:tcBorders>
              <w:top w:val="nil"/>
              <w:left w:val="nil"/>
              <w:bottom w:val="nil"/>
              <w:right w:val="nil"/>
            </w:tcBorders>
          </w:tcPr>
          <w:p w14:paraId="1BE23900" w14:textId="77777777" w:rsidR="00ED40C8" w:rsidRPr="002A0F02" w:rsidRDefault="00ED40C8" w:rsidP="00ED40C8">
            <w:pPr>
              <w:spacing w:after="0"/>
              <w:jc w:val="center"/>
            </w:pPr>
          </w:p>
        </w:tc>
        <w:tc>
          <w:tcPr>
            <w:tcW w:w="1536" w:type="dxa"/>
            <w:tcBorders>
              <w:top w:val="nil"/>
              <w:left w:val="nil"/>
              <w:bottom w:val="nil"/>
              <w:right w:val="nil"/>
            </w:tcBorders>
          </w:tcPr>
          <w:p w14:paraId="50B16361" w14:textId="77777777" w:rsidR="00ED40C8" w:rsidRPr="002A0F02" w:rsidRDefault="00ED40C8" w:rsidP="00ED40C8">
            <w:pPr>
              <w:spacing w:after="0"/>
              <w:jc w:val="center"/>
            </w:pPr>
            <w:r w:rsidRPr="002A0F02">
              <w:t>5.42</w:t>
            </w:r>
          </w:p>
        </w:tc>
        <w:tc>
          <w:tcPr>
            <w:tcW w:w="2400" w:type="dxa"/>
            <w:tcBorders>
              <w:top w:val="nil"/>
              <w:left w:val="nil"/>
              <w:bottom w:val="nil"/>
              <w:right w:val="nil"/>
            </w:tcBorders>
          </w:tcPr>
          <w:p w14:paraId="403E6AC9" w14:textId="77777777" w:rsidR="00ED40C8" w:rsidRPr="002A0F02" w:rsidRDefault="00ED40C8" w:rsidP="00ED40C8">
            <w:pPr>
              <w:spacing w:after="0"/>
            </w:pPr>
          </w:p>
        </w:tc>
      </w:tr>
      <w:tr w:rsidR="00ED40C8" w:rsidRPr="002A0F02" w14:paraId="00CDAF2E" w14:textId="77777777" w:rsidTr="00ED40C8">
        <w:tc>
          <w:tcPr>
            <w:tcW w:w="804" w:type="dxa"/>
            <w:tcBorders>
              <w:top w:val="nil"/>
              <w:left w:val="nil"/>
              <w:bottom w:val="nil"/>
              <w:right w:val="nil"/>
            </w:tcBorders>
          </w:tcPr>
          <w:p w14:paraId="778C4831" w14:textId="77777777" w:rsidR="00ED40C8" w:rsidRPr="002A0F02" w:rsidRDefault="00ED40C8" w:rsidP="00ED40C8">
            <w:pPr>
              <w:spacing w:after="0"/>
              <w:jc w:val="center"/>
            </w:pPr>
            <w:r w:rsidRPr="002A0F02">
              <w:t>87</w:t>
            </w:r>
          </w:p>
        </w:tc>
        <w:tc>
          <w:tcPr>
            <w:tcW w:w="1402" w:type="dxa"/>
            <w:tcBorders>
              <w:top w:val="nil"/>
              <w:left w:val="nil"/>
              <w:bottom w:val="nil"/>
              <w:right w:val="nil"/>
            </w:tcBorders>
          </w:tcPr>
          <w:p w14:paraId="5BBA7B35" w14:textId="77777777" w:rsidR="00ED40C8" w:rsidRPr="002A0F02" w:rsidRDefault="00ED40C8" w:rsidP="00ED40C8">
            <w:pPr>
              <w:spacing w:after="0"/>
              <w:jc w:val="center"/>
            </w:pPr>
            <w:r w:rsidRPr="002A0F02">
              <w:t>8.18</w:t>
            </w:r>
          </w:p>
        </w:tc>
        <w:tc>
          <w:tcPr>
            <w:tcW w:w="2878" w:type="dxa"/>
            <w:tcBorders>
              <w:top w:val="nil"/>
              <w:left w:val="nil"/>
              <w:bottom w:val="nil"/>
              <w:right w:val="nil"/>
            </w:tcBorders>
          </w:tcPr>
          <w:p w14:paraId="1C158064" w14:textId="77777777" w:rsidR="00ED40C8" w:rsidRPr="002A0F02" w:rsidRDefault="00ED40C8" w:rsidP="00ED40C8">
            <w:pPr>
              <w:spacing w:after="0"/>
              <w:jc w:val="center"/>
            </w:pPr>
          </w:p>
        </w:tc>
        <w:tc>
          <w:tcPr>
            <w:tcW w:w="1536" w:type="dxa"/>
            <w:tcBorders>
              <w:top w:val="nil"/>
              <w:left w:val="nil"/>
              <w:bottom w:val="nil"/>
              <w:right w:val="nil"/>
            </w:tcBorders>
          </w:tcPr>
          <w:p w14:paraId="7FEB3186" w14:textId="77777777" w:rsidR="00ED40C8" w:rsidRPr="002A0F02" w:rsidRDefault="00ED40C8" w:rsidP="00ED40C8">
            <w:pPr>
              <w:spacing w:after="0"/>
              <w:jc w:val="center"/>
            </w:pPr>
            <w:r w:rsidRPr="002A0F02">
              <w:t>6.11</w:t>
            </w:r>
          </w:p>
        </w:tc>
        <w:tc>
          <w:tcPr>
            <w:tcW w:w="2400" w:type="dxa"/>
            <w:tcBorders>
              <w:top w:val="nil"/>
              <w:left w:val="nil"/>
              <w:bottom w:val="nil"/>
              <w:right w:val="nil"/>
            </w:tcBorders>
          </w:tcPr>
          <w:p w14:paraId="7CD7E088" w14:textId="77777777" w:rsidR="00ED40C8" w:rsidRPr="002A0F02" w:rsidRDefault="00ED40C8" w:rsidP="00ED40C8">
            <w:pPr>
              <w:spacing w:after="0"/>
            </w:pPr>
          </w:p>
        </w:tc>
      </w:tr>
      <w:tr w:rsidR="00ED40C8" w:rsidRPr="002A0F02" w14:paraId="51A38C9D" w14:textId="77777777" w:rsidTr="00ED40C8">
        <w:tc>
          <w:tcPr>
            <w:tcW w:w="804" w:type="dxa"/>
            <w:tcBorders>
              <w:top w:val="nil"/>
              <w:left w:val="nil"/>
              <w:bottom w:val="nil"/>
              <w:right w:val="nil"/>
            </w:tcBorders>
          </w:tcPr>
          <w:p w14:paraId="6DC62F3B" w14:textId="77777777" w:rsidR="00ED40C8" w:rsidRPr="002A0F02" w:rsidRDefault="00ED40C8" w:rsidP="00ED40C8">
            <w:pPr>
              <w:spacing w:after="0"/>
              <w:jc w:val="center"/>
            </w:pPr>
            <w:r w:rsidRPr="002A0F02">
              <w:lastRenderedPageBreak/>
              <w:t>88</w:t>
            </w:r>
          </w:p>
        </w:tc>
        <w:tc>
          <w:tcPr>
            <w:tcW w:w="1402" w:type="dxa"/>
            <w:tcBorders>
              <w:top w:val="nil"/>
              <w:left w:val="nil"/>
              <w:bottom w:val="nil"/>
              <w:right w:val="nil"/>
            </w:tcBorders>
          </w:tcPr>
          <w:p w14:paraId="670EDB20" w14:textId="77777777" w:rsidR="00ED40C8" w:rsidRPr="002A0F02" w:rsidRDefault="00ED40C8" w:rsidP="00ED40C8">
            <w:pPr>
              <w:spacing w:after="0"/>
              <w:jc w:val="center"/>
            </w:pPr>
            <w:r w:rsidRPr="002A0F02">
              <w:t>7.32</w:t>
            </w:r>
          </w:p>
        </w:tc>
        <w:tc>
          <w:tcPr>
            <w:tcW w:w="2878" w:type="dxa"/>
            <w:tcBorders>
              <w:top w:val="nil"/>
              <w:left w:val="nil"/>
              <w:bottom w:val="nil"/>
              <w:right w:val="nil"/>
            </w:tcBorders>
          </w:tcPr>
          <w:p w14:paraId="3FF94732" w14:textId="77777777" w:rsidR="00ED40C8" w:rsidRPr="002A0F02" w:rsidRDefault="00ED40C8" w:rsidP="00ED40C8">
            <w:pPr>
              <w:spacing w:after="0"/>
              <w:jc w:val="center"/>
            </w:pPr>
          </w:p>
        </w:tc>
        <w:tc>
          <w:tcPr>
            <w:tcW w:w="1536" w:type="dxa"/>
            <w:tcBorders>
              <w:top w:val="nil"/>
              <w:left w:val="nil"/>
              <w:bottom w:val="nil"/>
              <w:right w:val="nil"/>
            </w:tcBorders>
          </w:tcPr>
          <w:p w14:paraId="592D2A92" w14:textId="77777777" w:rsidR="00ED40C8" w:rsidRPr="002A0F02" w:rsidRDefault="00ED40C8" w:rsidP="00ED40C8">
            <w:pPr>
              <w:spacing w:after="0"/>
              <w:jc w:val="center"/>
            </w:pPr>
            <w:r w:rsidRPr="002A0F02">
              <w:t>6.84</w:t>
            </w:r>
          </w:p>
        </w:tc>
        <w:tc>
          <w:tcPr>
            <w:tcW w:w="2400" w:type="dxa"/>
            <w:tcBorders>
              <w:top w:val="nil"/>
              <w:left w:val="nil"/>
              <w:bottom w:val="nil"/>
              <w:right w:val="nil"/>
            </w:tcBorders>
          </w:tcPr>
          <w:p w14:paraId="34C701F9" w14:textId="77777777" w:rsidR="00ED40C8" w:rsidRPr="002A0F02" w:rsidRDefault="00ED40C8" w:rsidP="00ED40C8">
            <w:pPr>
              <w:spacing w:after="0"/>
            </w:pPr>
          </w:p>
        </w:tc>
      </w:tr>
      <w:tr w:rsidR="00ED40C8" w:rsidRPr="002A0F02" w14:paraId="7FF649A1" w14:textId="77777777" w:rsidTr="00ED40C8">
        <w:tc>
          <w:tcPr>
            <w:tcW w:w="804" w:type="dxa"/>
            <w:tcBorders>
              <w:top w:val="nil"/>
              <w:left w:val="nil"/>
              <w:bottom w:val="nil"/>
              <w:right w:val="nil"/>
            </w:tcBorders>
          </w:tcPr>
          <w:p w14:paraId="0A56571A" w14:textId="77777777" w:rsidR="00ED40C8" w:rsidRPr="002A0F02" w:rsidRDefault="00ED40C8" w:rsidP="00ED40C8">
            <w:pPr>
              <w:spacing w:after="0"/>
              <w:jc w:val="center"/>
            </w:pPr>
            <w:r w:rsidRPr="002A0F02">
              <w:t>89</w:t>
            </w:r>
          </w:p>
        </w:tc>
        <w:tc>
          <w:tcPr>
            <w:tcW w:w="1402" w:type="dxa"/>
            <w:tcBorders>
              <w:top w:val="nil"/>
              <w:left w:val="nil"/>
              <w:bottom w:val="nil"/>
              <w:right w:val="nil"/>
            </w:tcBorders>
          </w:tcPr>
          <w:p w14:paraId="2D5841C9" w14:textId="77777777" w:rsidR="00ED40C8" w:rsidRPr="002A0F02" w:rsidRDefault="00ED40C8" w:rsidP="00ED40C8">
            <w:pPr>
              <w:spacing w:after="0"/>
              <w:jc w:val="center"/>
            </w:pPr>
            <w:r w:rsidRPr="002A0F02">
              <w:t>6.15</w:t>
            </w:r>
          </w:p>
        </w:tc>
        <w:tc>
          <w:tcPr>
            <w:tcW w:w="2878" w:type="dxa"/>
            <w:tcBorders>
              <w:top w:val="nil"/>
              <w:left w:val="nil"/>
              <w:bottom w:val="nil"/>
              <w:right w:val="nil"/>
            </w:tcBorders>
          </w:tcPr>
          <w:p w14:paraId="2DE07E7B" w14:textId="77777777" w:rsidR="00ED40C8" w:rsidRPr="002A0F02" w:rsidRDefault="00ED40C8" w:rsidP="00ED40C8">
            <w:pPr>
              <w:spacing w:after="0"/>
              <w:jc w:val="center"/>
            </w:pPr>
          </w:p>
        </w:tc>
        <w:tc>
          <w:tcPr>
            <w:tcW w:w="1536" w:type="dxa"/>
            <w:tcBorders>
              <w:top w:val="nil"/>
              <w:left w:val="nil"/>
              <w:bottom w:val="nil"/>
              <w:right w:val="nil"/>
            </w:tcBorders>
          </w:tcPr>
          <w:p w14:paraId="186112F2" w14:textId="77777777" w:rsidR="00ED40C8" w:rsidRPr="002A0F02" w:rsidRDefault="00ED40C8" w:rsidP="00ED40C8">
            <w:pPr>
              <w:spacing w:after="0"/>
              <w:jc w:val="center"/>
            </w:pPr>
            <w:r w:rsidRPr="002A0F02">
              <w:t>7.62</w:t>
            </w:r>
          </w:p>
        </w:tc>
        <w:tc>
          <w:tcPr>
            <w:tcW w:w="2400" w:type="dxa"/>
            <w:tcBorders>
              <w:top w:val="nil"/>
              <w:left w:val="nil"/>
              <w:bottom w:val="nil"/>
              <w:right w:val="nil"/>
            </w:tcBorders>
          </w:tcPr>
          <w:p w14:paraId="5F2094B8" w14:textId="77777777" w:rsidR="00ED40C8" w:rsidRPr="002A0F02" w:rsidRDefault="00ED40C8" w:rsidP="00ED40C8">
            <w:pPr>
              <w:spacing w:after="0"/>
            </w:pPr>
          </w:p>
        </w:tc>
      </w:tr>
      <w:tr w:rsidR="00ED40C8" w:rsidRPr="002A0F02" w14:paraId="11F5C424" w14:textId="77777777" w:rsidTr="00ED40C8">
        <w:tc>
          <w:tcPr>
            <w:tcW w:w="804" w:type="dxa"/>
            <w:tcBorders>
              <w:top w:val="nil"/>
              <w:left w:val="nil"/>
              <w:bottom w:val="nil"/>
              <w:right w:val="nil"/>
            </w:tcBorders>
          </w:tcPr>
          <w:p w14:paraId="2673B02F" w14:textId="77777777" w:rsidR="00ED40C8" w:rsidRPr="002A0F02" w:rsidRDefault="00ED40C8" w:rsidP="00ED40C8">
            <w:pPr>
              <w:spacing w:after="0"/>
              <w:jc w:val="center"/>
            </w:pPr>
            <w:r w:rsidRPr="002A0F02">
              <w:t>90</w:t>
            </w:r>
          </w:p>
        </w:tc>
        <w:tc>
          <w:tcPr>
            <w:tcW w:w="1402" w:type="dxa"/>
            <w:tcBorders>
              <w:top w:val="nil"/>
              <w:left w:val="nil"/>
              <w:bottom w:val="nil"/>
              <w:right w:val="nil"/>
            </w:tcBorders>
          </w:tcPr>
          <w:p w14:paraId="3F3AB6F1" w14:textId="77777777" w:rsidR="00ED40C8" w:rsidRPr="002A0F02" w:rsidRDefault="00ED40C8" w:rsidP="00ED40C8">
            <w:pPr>
              <w:spacing w:after="0"/>
              <w:jc w:val="center"/>
            </w:pPr>
            <w:r w:rsidRPr="002A0F02">
              <w:t>4.33</w:t>
            </w:r>
          </w:p>
        </w:tc>
        <w:tc>
          <w:tcPr>
            <w:tcW w:w="2878" w:type="dxa"/>
            <w:tcBorders>
              <w:top w:val="nil"/>
              <w:left w:val="nil"/>
              <w:bottom w:val="nil"/>
              <w:right w:val="nil"/>
            </w:tcBorders>
          </w:tcPr>
          <w:p w14:paraId="4A891A69" w14:textId="77777777" w:rsidR="00ED40C8" w:rsidRPr="002A0F02" w:rsidRDefault="00ED40C8" w:rsidP="00ED40C8">
            <w:pPr>
              <w:spacing w:after="0"/>
              <w:jc w:val="center"/>
            </w:pPr>
          </w:p>
        </w:tc>
        <w:tc>
          <w:tcPr>
            <w:tcW w:w="1536" w:type="dxa"/>
            <w:tcBorders>
              <w:top w:val="nil"/>
              <w:left w:val="nil"/>
              <w:bottom w:val="nil"/>
              <w:right w:val="nil"/>
            </w:tcBorders>
          </w:tcPr>
          <w:p w14:paraId="08C70657" w14:textId="77777777" w:rsidR="00ED40C8" w:rsidRPr="002A0F02" w:rsidRDefault="00ED40C8" w:rsidP="00ED40C8">
            <w:pPr>
              <w:spacing w:after="0"/>
              <w:jc w:val="center"/>
            </w:pPr>
            <w:r w:rsidRPr="002A0F02">
              <w:t>8.44</w:t>
            </w:r>
          </w:p>
        </w:tc>
        <w:tc>
          <w:tcPr>
            <w:tcW w:w="2400" w:type="dxa"/>
            <w:tcBorders>
              <w:top w:val="nil"/>
              <w:left w:val="nil"/>
              <w:bottom w:val="nil"/>
              <w:right w:val="nil"/>
            </w:tcBorders>
          </w:tcPr>
          <w:p w14:paraId="564AE310" w14:textId="77777777" w:rsidR="00ED40C8" w:rsidRPr="002A0F02" w:rsidRDefault="00ED40C8" w:rsidP="00ED40C8">
            <w:pPr>
              <w:spacing w:after="0"/>
            </w:pPr>
          </w:p>
        </w:tc>
      </w:tr>
      <w:tr w:rsidR="00ED40C8" w:rsidRPr="002A0F02" w14:paraId="1493AA5C" w14:textId="77777777" w:rsidTr="00ED40C8">
        <w:tc>
          <w:tcPr>
            <w:tcW w:w="804" w:type="dxa"/>
            <w:tcBorders>
              <w:top w:val="nil"/>
              <w:left w:val="nil"/>
              <w:bottom w:val="nil"/>
              <w:right w:val="nil"/>
            </w:tcBorders>
          </w:tcPr>
          <w:p w14:paraId="1C725F10" w14:textId="77777777" w:rsidR="00ED40C8" w:rsidRPr="002A0F02" w:rsidRDefault="00ED40C8" w:rsidP="00ED40C8">
            <w:pPr>
              <w:spacing w:after="0"/>
              <w:jc w:val="center"/>
            </w:pPr>
            <w:r w:rsidRPr="002A0F02">
              <w:t>91</w:t>
            </w:r>
          </w:p>
        </w:tc>
        <w:tc>
          <w:tcPr>
            <w:tcW w:w="1402" w:type="dxa"/>
            <w:tcBorders>
              <w:top w:val="nil"/>
              <w:left w:val="nil"/>
              <w:bottom w:val="nil"/>
              <w:right w:val="nil"/>
            </w:tcBorders>
          </w:tcPr>
          <w:p w14:paraId="6AB5B550" w14:textId="77777777" w:rsidR="00ED40C8" w:rsidRPr="002A0F02" w:rsidRDefault="00ED40C8" w:rsidP="00ED40C8">
            <w:pPr>
              <w:spacing w:after="0"/>
              <w:jc w:val="center"/>
            </w:pPr>
          </w:p>
        </w:tc>
        <w:tc>
          <w:tcPr>
            <w:tcW w:w="2878" w:type="dxa"/>
            <w:tcBorders>
              <w:top w:val="nil"/>
              <w:left w:val="nil"/>
              <w:bottom w:val="nil"/>
              <w:right w:val="nil"/>
            </w:tcBorders>
          </w:tcPr>
          <w:p w14:paraId="57F9A95C" w14:textId="77777777" w:rsidR="00ED40C8" w:rsidRPr="002A0F02" w:rsidRDefault="00ED40C8" w:rsidP="00ED40C8">
            <w:pPr>
              <w:spacing w:after="0"/>
              <w:jc w:val="center"/>
            </w:pPr>
          </w:p>
        </w:tc>
        <w:tc>
          <w:tcPr>
            <w:tcW w:w="1536" w:type="dxa"/>
            <w:tcBorders>
              <w:top w:val="nil"/>
              <w:left w:val="nil"/>
              <w:bottom w:val="nil"/>
              <w:right w:val="nil"/>
            </w:tcBorders>
          </w:tcPr>
          <w:p w14:paraId="1FE30C76" w14:textId="77777777" w:rsidR="00ED40C8" w:rsidRPr="002A0F02" w:rsidRDefault="00ED40C8" w:rsidP="00ED40C8">
            <w:pPr>
              <w:spacing w:after="0"/>
              <w:jc w:val="center"/>
            </w:pPr>
            <w:r w:rsidRPr="002A0F02">
              <w:t>9.31</w:t>
            </w:r>
          </w:p>
        </w:tc>
        <w:tc>
          <w:tcPr>
            <w:tcW w:w="2400" w:type="dxa"/>
            <w:tcBorders>
              <w:top w:val="nil"/>
              <w:left w:val="nil"/>
              <w:bottom w:val="nil"/>
              <w:right w:val="nil"/>
            </w:tcBorders>
          </w:tcPr>
          <w:p w14:paraId="6461BCC4" w14:textId="77777777" w:rsidR="00ED40C8" w:rsidRPr="002A0F02" w:rsidRDefault="00ED40C8" w:rsidP="00ED40C8">
            <w:pPr>
              <w:spacing w:after="0"/>
            </w:pPr>
          </w:p>
        </w:tc>
      </w:tr>
      <w:tr w:rsidR="00ED40C8" w:rsidRPr="002A0F02" w14:paraId="5EB51371" w14:textId="77777777" w:rsidTr="00ED40C8">
        <w:tc>
          <w:tcPr>
            <w:tcW w:w="804" w:type="dxa"/>
            <w:tcBorders>
              <w:top w:val="nil"/>
              <w:left w:val="nil"/>
              <w:bottom w:val="nil"/>
              <w:right w:val="nil"/>
            </w:tcBorders>
          </w:tcPr>
          <w:p w14:paraId="7FFB4843" w14:textId="77777777" w:rsidR="00ED40C8" w:rsidRPr="002A0F02" w:rsidRDefault="00ED40C8" w:rsidP="00ED40C8">
            <w:pPr>
              <w:spacing w:after="0"/>
              <w:jc w:val="center"/>
            </w:pPr>
            <w:r w:rsidRPr="002A0F02">
              <w:t>92</w:t>
            </w:r>
          </w:p>
        </w:tc>
        <w:tc>
          <w:tcPr>
            <w:tcW w:w="1402" w:type="dxa"/>
            <w:tcBorders>
              <w:top w:val="nil"/>
              <w:left w:val="nil"/>
              <w:bottom w:val="nil"/>
              <w:right w:val="nil"/>
            </w:tcBorders>
          </w:tcPr>
          <w:p w14:paraId="66101F0F" w14:textId="77777777" w:rsidR="00ED40C8" w:rsidRPr="002A0F02" w:rsidRDefault="00ED40C8" w:rsidP="00ED40C8">
            <w:pPr>
              <w:spacing w:after="0"/>
              <w:jc w:val="center"/>
            </w:pPr>
            <w:r w:rsidRPr="002A0F02">
              <w:t>10.32</w:t>
            </w:r>
          </w:p>
        </w:tc>
        <w:tc>
          <w:tcPr>
            <w:tcW w:w="2878" w:type="dxa"/>
            <w:tcBorders>
              <w:top w:val="nil"/>
              <w:left w:val="nil"/>
              <w:bottom w:val="nil"/>
              <w:right w:val="nil"/>
            </w:tcBorders>
          </w:tcPr>
          <w:p w14:paraId="138471DF" w14:textId="0DDC9606" w:rsidR="00ED40C8" w:rsidRPr="002A0F02" w:rsidRDefault="00ED40C8" w:rsidP="001731F3">
            <w:pPr>
              <w:spacing w:after="0"/>
              <w:jc w:val="center"/>
            </w:pPr>
            <w:r w:rsidRPr="002A0F02">
              <w:fldChar w:fldCharType="begin">
                <w:fldData xml:space="preserve">PEVuZE5vdGU+PENpdGU+PEF1dGhvcj5Db3JyYWRhPC9BdXRob3I+PFllYXI+MjAxMDwvWWVhcj48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</w:fldData>
              </w:fldChar>
            </w:r>
            <w:r w:rsidR="007F3AAA">
              <w:instrText xml:space="preserve"> ADDIN EN.CITE </w:instrText>
            </w:r>
            <w:r w:rsidR="007F3AAA">
              <w:fldChar w:fldCharType="begin">
                <w:fldData xml:space="preserve">PEVuZE5vdGU+PENpdGU+PEF1dGhvcj5Db3JyYWRhPC9BdXRob3I+PFllYXI+MjAxMDwvWWVhcj48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</w:fldData>
              </w:fldChar>
            </w:r>
            <w:r w:rsidR="007F3AAA">
              <w:instrText xml:space="preserve"> ADDIN EN.CITE.DATA </w:instrText>
            </w:r>
            <w:r w:rsidR="007F3AAA">
              <w:fldChar w:fldCharType="end"/>
            </w:r>
            <w:r w:rsidRPr="002A0F02">
              <w:fldChar w:fldCharType="separate"/>
            </w:r>
            <w:r w:rsidR="007F3AAA">
              <w:rPr>
                <w:noProof/>
              </w:rPr>
              <w:t>(</w:t>
            </w:r>
            <w:hyperlink w:anchor="_ENREF_64" w:tooltip="Corrada, 2010 #327" w:history="1">
              <w:r w:rsidR="001731F3">
                <w:rPr>
                  <w:noProof/>
                </w:rPr>
                <w:t>Corrada et al., 2010</w:t>
              </w:r>
            </w:hyperlink>
            <w:r w:rsidR="007F3AAA">
              <w:rPr>
                <w:noProof/>
              </w:rPr>
              <w:t>)</w:t>
            </w:r>
            <w:r w:rsidRPr="002A0F02">
              <w:fldChar w:fldCharType="end"/>
            </w:r>
          </w:p>
        </w:tc>
        <w:tc>
          <w:tcPr>
            <w:tcW w:w="1536" w:type="dxa"/>
            <w:tcBorders>
              <w:top w:val="nil"/>
              <w:left w:val="nil"/>
              <w:bottom w:val="nil"/>
              <w:right w:val="nil"/>
            </w:tcBorders>
          </w:tcPr>
          <w:p w14:paraId="5B112F4F" w14:textId="77777777" w:rsidR="00ED40C8" w:rsidRPr="002A0F02" w:rsidRDefault="00ED40C8" w:rsidP="00ED40C8">
            <w:pPr>
              <w:spacing w:after="0"/>
              <w:jc w:val="center"/>
            </w:pPr>
            <w:r w:rsidRPr="002A0F02">
              <w:t>10.23</w:t>
            </w:r>
          </w:p>
        </w:tc>
        <w:tc>
          <w:tcPr>
            <w:tcW w:w="2400" w:type="dxa"/>
            <w:tcBorders>
              <w:top w:val="nil"/>
              <w:left w:val="nil"/>
              <w:bottom w:val="nil"/>
              <w:right w:val="nil"/>
            </w:tcBorders>
          </w:tcPr>
          <w:p w14:paraId="3D50C57D" w14:textId="77777777" w:rsidR="00ED40C8" w:rsidRPr="002A0F02" w:rsidRDefault="00ED40C8" w:rsidP="00ED40C8">
            <w:pPr>
              <w:spacing w:after="0"/>
            </w:pPr>
          </w:p>
        </w:tc>
      </w:tr>
      <w:tr w:rsidR="00ED40C8" w:rsidRPr="002A0F02" w14:paraId="4C7F6931" w14:textId="77777777" w:rsidTr="00ED40C8">
        <w:tc>
          <w:tcPr>
            <w:tcW w:w="804" w:type="dxa"/>
            <w:tcBorders>
              <w:top w:val="nil"/>
              <w:left w:val="nil"/>
              <w:bottom w:val="nil"/>
              <w:right w:val="nil"/>
            </w:tcBorders>
          </w:tcPr>
          <w:p w14:paraId="63B7B761" w14:textId="77777777" w:rsidR="00ED40C8" w:rsidRPr="002A0F02" w:rsidRDefault="00ED40C8" w:rsidP="00ED40C8">
            <w:pPr>
              <w:spacing w:after="0"/>
              <w:jc w:val="center"/>
            </w:pPr>
            <w:r w:rsidRPr="002A0F02">
              <w:t>93</w:t>
            </w:r>
          </w:p>
        </w:tc>
        <w:tc>
          <w:tcPr>
            <w:tcW w:w="1402" w:type="dxa"/>
            <w:tcBorders>
              <w:top w:val="nil"/>
              <w:left w:val="nil"/>
              <w:bottom w:val="nil"/>
              <w:right w:val="nil"/>
            </w:tcBorders>
          </w:tcPr>
          <w:p w14:paraId="1A030292" w14:textId="77777777" w:rsidR="00ED40C8" w:rsidRPr="002A0F02" w:rsidRDefault="00ED40C8" w:rsidP="00ED40C8">
            <w:pPr>
              <w:spacing w:after="0"/>
              <w:jc w:val="center"/>
            </w:pPr>
          </w:p>
        </w:tc>
        <w:tc>
          <w:tcPr>
            <w:tcW w:w="2878" w:type="dxa"/>
            <w:tcBorders>
              <w:top w:val="nil"/>
              <w:left w:val="nil"/>
              <w:bottom w:val="nil"/>
              <w:right w:val="nil"/>
            </w:tcBorders>
          </w:tcPr>
          <w:p w14:paraId="008657F6" w14:textId="77777777" w:rsidR="00ED40C8" w:rsidRPr="002A0F02" w:rsidRDefault="00ED40C8" w:rsidP="00ED40C8">
            <w:pPr>
              <w:spacing w:after="0"/>
              <w:jc w:val="center"/>
            </w:pPr>
          </w:p>
        </w:tc>
        <w:tc>
          <w:tcPr>
            <w:tcW w:w="1536" w:type="dxa"/>
            <w:tcBorders>
              <w:top w:val="nil"/>
              <w:left w:val="nil"/>
              <w:bottom w:val="nil"/>
              <w:right w:val="nil"/>
            </w:tcBorders>
          </w:tcPr>
          <w:p w14:paraId="3CE91F55" w14:textId="77777777" w:rsidR="00ED40C8" w:rsidRPr="002A0F02" w:rsidRDefault="00ED40C8" w:rsidP="00ED40C8">
            <w:pPr>
              <w:spacing w:after="0"/>
              <w:jc w:val="center"/>
            </w:pPr>
            <w:r w:rsidRPr="002A0F02">
              <w:t>11.20</w:t>
            </w:r>
          </w:p>
        </w:tc>
        <w:tc>
          <w:tcPr>
            <w:tcW w:w="2400" w:type="dxa"/>
            <w:tcBorders>
              <w:top w:val="nil"/>
              <w:left w:val="nil"/>
              <w:bottom w:val="nil"/>
              <w:right w:val="nil"/>
            </w:tcBorders>
          </w:tcPr>
          <w:p w14:paraId="5663C4BD" w14:textId="77777777" w:rsidR="00ED40C8" w:rsidRPr="002A0F02" w:rsidRDefault="00ED40C8" w:rsidP="00ED40C8">
            <w:pPr>
              <w:spacing w:after="0"/>
            </w:pPr>
          </w:p>
        </w:tc>
      </w:tr>
      <w:tr w:rsidR="00ED40C8" w:rsidRPr="002A0F02" w14:paraId="0A9286AB" w14:textId="77777777" w:rsidTr="00ED40C8">
        <w:tc>
          <w:tcPr>
            <w:tcW w:w="804" w:type="dxa"/>
            <w:tcBorders>
              <w:top w:val="nil"/>
              <w:left w:val="nil"/>
              <w:bottom w:val="nil"/>
              <w:right w:val="nil"/>
            </w:tcBorders>
          </w:tcPr>
          <w:p w14:paraId="4EF3512B" w14:textId="77777777" w:rsidR="00ED40C8" w:rsidRPr="002A0F02" w:rsidRDefault="00ED40C8" w:rsidP="00ED40C8">
            <w:pPr>
              <w:spacing w:after="0"/>
              <w:jc w:val="center"/>
            </w:pPr>
            <w:r w:rsidRPr="002A0F02">
              <w:t>94</w:t>
            </w:r>
          </w:p>
        </w:tc>
        <w:tc>
          <w:tcPr>
            <w:tcW w:w="1402" w:type="dxa"/>
            <w:tcBorders>
              <w:top w:val="nil"/>
              <w:left w:val="nil"/>
              <w:bottom w:val="nil"/>
              <w:right w:val="nil"/>
            </w:tcBorders>
          </w:tcPr>
          <w:p w14:paraId="677DCCB0" w14:textId="77777777" w:rsidR="00ED40C8" w:rsidRPr="002A0F02" w:rsidRDefault="00ED40C8" w:rsidP="00ED40C8">
            <w:pPr>
              <w:spacing w:after="0"/>
              <w:jc w:val="center"/>
            </w:pPr>
          </w:p>
        </w:tc>
        <w:tc>
          <w:tcPr>
            <w:tcW w:w="2878" w:type="dxa"/>
            <w:tcBorders>
              <w:top w:val="nil"/>
              <w:left w:val="nil"/>
              <w:bottom w:val="nil"/>
              <w:right w:val="nil"/>
            </w:tcBorders>
          </w:tcPr>
          <w:p w14:paraId="6022759F" w14:textId="77777777" w:rsidR="00ED40C8" w:rsidRPr="002A0F02" w:rsidRDefault="00ED40C8" w:rsidP="00ED40C8">
            <w:pPr>
              <w:spacing w:after="0"/>
              <w:jc w:val="center"/>
            </w:pPr>
          </w:p>
        </w:tc>
        <w:tc>
          <w:tcPr>
            <w:tcW w:w="1536" w:type="dxa"/>
            <w:tcBorders>
              <w:top w:val="nil"/>
              <w:left w:val="nil"/>
              <w:bottom w:val="nil"/>
              <w:right w:val="nil"/>
            </w:tcBorders>
          </w:tcPr>
          <w:p w14:paraId="25072E01" w14:textId="77777777" w:rsidR="00ED40C8" w:rsidRPr="002A0F02" w:rsidRDefault="00ED40C8" w:rsidP="00ED40C8">
            <w:pPr>
              <w:spacing w:after="0"/>
              <w:jc w:val="center"/>
            </w:pPr>
            <w:r w:rsidRPr="002A0F02">
              <w:t>12.22</w:t>
            </w:r>
          </w:p>
        </w:tc>
        <w:tc>
          <w:tcPr>
            <w:tcW w:w="2400" w:type="dxa"/>
            <w:tcBorders>
              <w:top w:val="nil"/>
              <w:left w:val="nil"/>
              <w:bottom w:val="nil"/>
              <w:right w:val="nil"/>
            </w:tcBorders>
          </w:tcPr>
          <w:p w14:paraId="1F7C9CA7" w14:textId="77777777" w:rsidR="00ED40C8" w:rsidRPr="002A0F02" w:rsidRDefault="00ED40C8" w:rsidP="00ED40C8">
            <w:pPr>
              <w:spacing w:after="0"/>
            </w:pPr>
          </w:p>
        </w:tc>
      </w:tr>
      <w:tr w:rsidR="00ED40C8" w:rsidRPr="002A0F02" w14:paraId="5D86B4C3" w14:textId="77777777" w:rsidTr="00ED40C8">
        <w:tc>
          <w:tcPr>
            <w:tcW w:w="804" w:type="dxa"/>
            <w:tcBorders>
              <w:top w:val="nil"/>
              <w:left w:val="nil"/>
              <w:bottom w:val="nil"/>
              <w:right w:val="nil"/>
            </w:tcBorders>
          </w:tcPr>
          <w:p w14:paraId="3244F2FD" w14:textId="77777777" w:rsidR="00ED40C8" w:rsidRPr="002A0F02" w:rsidRDefault="00ED40C8" w:rsidP="00ED40C8">
            <w:pPr>
              <w:spacing w:after="0"/>
              <w:jc w:val="center"/>
            </w:pPr>
            <w:r w:rsidRPr="002A0F02">
              <w:t>95</w:t>
            </w:r>
          </w:p>
        </w:tc>
        <w:tc>
          <w:tcPr>
            <w:tcW w:w="1402" w:type="dxa"/>
            <w:tcBorders>
              <w:top w:val="nil"/>
              <w:left w:val="nil"/>
              <w:bottom w:val="nil"/>
              <w:right w:val="nil"/>
            </w:tcBorders>
          </w:tcPr>
          <w:p w14:paraId="1A2A957A" w14:textId="77777777" w:rsidR="00ED40C8" w:rsidRPr="002A0F02" w:rsidRDefault="00ED40C8" w:rsidP="00ED40C8">
            <w:pPr>
              <w:spacing w:after="0"/>
              <w:jc w:val="center"/>
            </w:pPr>
          </w:p>
        </w:tc>
        <w:tc>
          <w:tcPr>
            <w:tcW w:w="2878" w:type="dxa"/>
            <w:tcBorders>
              <w:top w:val="nil"/>
              <w:left w:val="nil"/>
              <w:bottom w:val="nil"/>
              <w:right w:val="nil"/>
            </w:tcBorders>
          </w:tcPr>
          <w:p w14:paraId="6EB51A52" w14:textId="77777777" w:rsidR="00ED40C8" w:rsidRPr="002A0F02" w:rsidRDefault="00ED40C8" w:rsidP="00ED40C8">
            <w:pPr>
              <w:spacing w:after="0"/>
              <w:jc w:val="center"/>
            </w:pPr>
          </w:p>
        </w:tc>
        <w:tc>
          <w:tcPr>
            <w:tcW w:w="1536" w:type="dxa"/>
            <w:tcBorders>
              <w:top w:val="nil"/>
              <w:left w:val="nil"/>
              <w:bottom w:val="nil"/>
              <w:right w:val="nil"/>
            </w:tcBorders>
          </w:tcPr>
          <w:p w14:paraId="34BFB40D" w14:textId="77777777" w:rsidR="00ED40C8" w:rsidRPr="002A0F02" w:rsidRDefault="00ED40C8" w:rsidP="00ED40C8">
            <w:pPr>
              <w:spacing w:after="0"/>
              <w:jc w:val="center"/>
            </w:pPr>
            <w:r w:rsidRPr="002A0F02">
              <w:t>13.29</w:t>
            </w:r>
          </w:p>
        </w:tc>
        <w:tc>
          <w:tcPr>
            <w:tcW w:w="2400" w:type="dxa"/>
            <w:tcBorders>
              <w:top w:val="nil"/>
              <w:left w:val="nil"/>
              <w:bottom w:val="nil"/>
              <w:right w:val="nil"/>
            </w:tcBorders>
          </w:tcPr>
          <w:p w14:paraId="396B1EBB" w14:textId="77777777" w:rsidR="00ED40C8" w:rsidRPr="002A0F02" w:rsidRDefault="00ED40C8" w:rsidP="00ED40C8">
            <w:pPr>
              <w:spacing w:after="0"/>
            </w:pPr>
          </w:p>
        </w:tc>
      </w:tr>
      <w:tr w:rsidR="00ED40C8" w:rsidRPr="002A0F02" w14:paraId="3324D586" w14:textId="77777777" w:rsidTr="00ED40C8">
        <w:tc>
          <w:tcPr>
            <w:tcW w:w="804" w:type="dxa"/>
            <w:tcBorders>
              <w:top w:val="nil"/>
              <w:left w:val="nil"/>
              <w:bottom w:val="nil"/>
              <w:right w:val="nil"/>
            </w:tcBorders>
          </w:tcPr>
          <w:p w14:paraId="13D18BF6" w14:textId="77777777" w:rsidR="00ED40C8" w:rsidRPr="002A0F02" w:rsidRDefault="00ED40C8" w:rsidP="00ED40C8">
            <w:pPr>
              <w:spacing w:after="0"/>
              <w:jc w:val="center"/>
            </w:pPr>
            <w:r w:rsidRPr="002A0F02">
              <w:t>96</w:t>
            </w:r>
          </w:p>
        </w:tc>
        <w:tc>
          <w:tcPr>
            <w:tcW w:w="1402" w:type="dxa"/>
            <w:tcBorders>
              <w:top w:val="nil"/>
              <w:left w:val="nil"/>
              <w:bottom w:val="nil"/>
              <w:right w:val="nil"/>
            </w:tcBorders>
          </w:tcPr>
          <w:p w14:paraId="68F31E27" w14:textId="77777777" w:rsidR="00ED40C8" w:rsidRPr="002A0F02" w:rsidRDefault="00ED40C8" w:rsidP="00ED40C8">
            <w:pPr>
              <w:spacing w:after="0"/>
              <w:jc w:val="center"/>
            </w:pPr>
          </w:p>
        </w:tc>
        <w:tc>
          <w:tcPr>
            <w:tcW w:w="2878" w:type="dxa"/>
            <w:tcBorders>
              <w:top w:val="nil"/>
              <w:left w:val="nil"/>
              <w:bottom w:val="nil"/>
              <w:right w:val="nil"/>
            </w:tcBorders>
          </w:tcPr>
          <w:p w14:paraId="51D8AA70" w14:textId="77777777" w:rsidR="00ED40C8" w:rsidRPr="002A0F02" w:rsidRDefault="00ED40C8" w:rsidP="00ED40C8">
            <w:pPr>
              <w:spacing w:after="0"/>
              <w:jc w:val="center"/>
            </w:pPr>
          </w:p>
        </w:tc>
        <w:tc>
          <w:tcPr>
            <w:tcW w:w="1536" w:type="dxa"/>
            <w:tcBorders>
              <w:top w:val="nil"/>
              <w:left w:val="nil"/>
              <w:bottom w:val="nil"/>
              <w:right w:val="nil"/>
            </w:tcBorders>
          </w:tcPr>
          <w:p w14:paraId="000F7697" w14:textId="77777777" w:rsidR="00ED40C8" w:rsidRPr="002A0F02" w:rsidRDefault="00ED40C8" w:rsidP="00ED40C8">
            <w:pPr>
              <w:spacing w:after="0"/>
              <w:jc w:val="center"/>
            </w:pPr>
            <w:r w:rsidRPr="002A0F02">
              <w:t>14.41</w:t>
            </w:r>
          </w:p>
        </w:tc>
        <w:tc>
          <w:tcPr>
            <w:tcW w:w="2400" w:type="dxa"/>
            <w:tcBorders>
              <w:top w:val="nil"/>
              <w:left w:val="nil"/>
              <w:bottom w:val="nil"/>
              <w:right w:val="nil"/>
            </w:tcBorders>
          </w:tcPr>
          <w:p w14:paraId="6C45218B" w14:textId="77777777" w:rsidR="00ED40C8" w:rsidRPr="002A0F02" w:rsidRDefault="00ED40C8" w:rsidP="00ED40C8">
            <w:pPr>
              <w:spacing w:after="0"/>
            </w:pPr>
          </w:p>
        </w:tc>
      </w:tr>
      <w:tr w:rsidR="00ED40C8" w:rsidRPr="002A0F02" w14:paraId="396E5164" w14:textId="77777777" w:rsidTr="00ED40C8">
        <w:tc>
          <w:tcPr>
            <w:tcW w:w="804" w:type="dxa"/>
            <w:tcBorders>
              <w:top w:val="nil"/>
              <w:left w:val="nil"/>
              <w:bottom w:val="nil"/>
              <w:right w:val="nil"/>
            </w:tcBorders>
          </w:tcPr>
          <w:p w14:paraId="272038E4" w14:textId="77777777" w:rsidR="00ED40C8" w:rsidRPr="002A0F02" w:rsidRDefault="00ED40C8" w:rsidP="00ED40C8">
            <w:pPr>
              <w:spacing w:after="0"/>
              <w:jc w:val="center"/>
            </w:pPr>
            <w:r w:rsidRPr="002A0F02">
              <w:t>97</w:t>
            </w:r>
          </w:p>
        </w:tc>
        <w:tc>
          <w:tcPr>
            <w:tcW w:w="1402" w:type="dxa"/>
            <w:tcBorders>
              <w:top w:val="nil"/>
              <w:left w:val="nil"/>
              <w:bottom w:val="nil"/>
              <w:right w:val="nil"/>
            </w:tcBorders>
          </w:tcPr>
          <w:p w14:paraId="1A335A0C" w14:textId="77777777" w:rsidR="00ED40C8" w:rsidRPr="002A0F02" w:rsidRDefault="00ED40C8" w:rsidP="00ED40C8">
            <w:pPr>
              <w:spacing w:after="0"/>
              <w:jc w:val="center"/>
            </w:pPr>
            <w:r w:rsidRPr="002A0F02">
              <w:t>17.20</w:t>
            </w:r>
          </w:p>
        </w:tc>
        <w:tc>
          <w:tcPr>
            <w:tcW w:w="2878" w:type="dxa"/>
            <w:tcBorders>
              <w:top w:val="nil"/>
              <w:left w:val="nil"/>
              <w:bottom w:val="nil"/>
              <w:right w:val="nil"/>
            </w:tcBorders>
          </w:tcPr>
          <w:p w14:paraId="3F124252" w14:textId="2B795984" w:rsidR="00ED40C8" w:rsidRPr="002A0F02" w:rsidRDefault="00ED40C8" w:rsidP="001731F3">
            <w:pPr>
              <w:spacing w:after="0"/>
              <w:jc w:val="center"/>
            </w:pPr>
            <w:r w:rsidRPr="002A0F02">
              <w:fldChar w:fldCharType="begin">
                <w:fldData xml:space="preserve">PEVuZE5vdGU+PENpdGU+PEF1dGhvcj5Db3JyYWRhPC9BdXRob3I+PFllYXI+MjAxMDwvWWVhcj48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</w:fldData>
              </w:fldChar>
            </w:r>
            <w:r w:rsidR="007F3AAA">
              <w:instrText xml:space="preserve"> ADDIN EN.CITE </w:instrText>
            </w:r>
            <w:r w:rsidR="007F3AAA">
              <w:fldChar w:fldCharType="begin">
                <w:fldData xml:space="preserve">PEVuZE5vdGU+PENpdGU+PEF1dGhvcj5Db3JyYWRhPC9BdXRob3I+PFllYXI+MjAxMDwvWWVhcj48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</w:fldData>
              </w:fldChar>
            </w:r>
            <w:r w:rsidR="007F3AAA">
              <w:instrText xml:space="preserve"> ADDIN EN.CITE.DATA </w:instrText>
            </w:r>
            <w:r w:rsidR="007F3AAA">
              <w:fldChar w:fldCharType="end"/>
            </w:r>
            <w:r w:rsidRPr="002A0F02">
              <w:fldChar w:fldCharType="separate"/>
            </w:r>
            <w:r w:rsidR="007F3AAA">
              <w:rPr>
                <w:noProof/>
              </w:rPr>
              <w:t>(</w:t>
            </w:r>
            <w:hyperlink w:anchor="_ENREF_64" w:tooltip="Corrada, 2010 #327" w:history="1">
              <w:r w:rsidR="001731F3">
                <w:rPr>
                  <w:noProof/>
                </w:rPr>
                <w:t>Corrada et al., 2010</w:t>
              </w:r>
            </w:hyperlink>
            <w:r w:rsidR="007F3AAA">
              <w:rPr>
                <w:noProof/>
              </w:rPr>
              <w:t>)</w:t>
            </w:r>
            <w:r w:rsidRPr="002A0F02">
              <w:fldChar w:fldCharType="end"/>
            </w:r>
          </w:p>
        </w:tc>
        <w:tc>
          <w:tcPr>
            <w:tcW w:w="1536" w:type="dxa"/>
            <w:tcBorders>
              <w:top w:val="nil"/>
              <w:left w:val="nil"/>
              <w:bottom w:val="nil"/>
              <w:right w:val="nil"/>
            </w:tcBorders>
          </w:tcPr>
          <w:p w14:paraId="3A8713F7" w14:textId="77777777" w:rsidR="00ED40C8" w:rsidRPr="002A0F02" w:rsidRDefault="00ED40C8" w:rsidP="00ED40C8">
            <w:pPr>
              <w:spacing w:after="0"/>
              <w:jc w:val="center"/>
            </w:pPr>
            <w:r w:rsidRPr="002A0F02">
              <w:t>15.57</w:t>
            </w:r>
          </w:p>
        </w:tc>
        <w:tc>
          <w:tcPr>
            <w:tcW w:w="2400" w:type="dxa"/>
            <w:tcBorders>
              <w:top w:val="nil"/>
              <w:left w:val="nil"/>
              <w:bottom w:val="nil"/>
              <w:right w:val="nil"/>
            </w:tcBorders>
          </w:tcPr>
          <w:p w14:paraId="6B15ABD7" w14:textId="77777777" w:rsidR="00ED40C8" w:rsidRPr="002A0F02" w:rsidRDefault="00ED40C8" w:rsidP="00ED40C8">
            <w:pPr>
              <w:spacing w:after="0"/>
            </w:pPr>
          </w:p>
        </w:tc>
      </w:tr>
      <w:tr w:rsidR="00ED40C8" w:rsidRPr="002A0F02" w14:paraId="432D72C2" w14:textId="77777777" w:rsidTr="00ED40C8">
        <w:tc>
          <w:tcPr>
            <w:tcW w:w="804" w:type="dxa"/>
            <w:tcBorders>
              <w:top w:val="nil"/>
              <w:left w:val="nil"/>
              <w:bottom w:val="nil"/>
              <w:right w:val="nil"/>
            </w:tcBorders>
          </w:tcPr>
          <w:p w14:paraId="58352D96" w14:textId="77777777" w:rsidR="00ED40C8" w:rsidRPr="002A0F02" w:rsidRDefault="00ED40C8" w:rsidP="00ED40C8">
            <w:pPr>
              <w:spacing w:after="0"/>
              <w:jc w:val="center"/>
            </w:pPr>
            <w:r w:rsidRPr="002A0F02">
              <w:t>98</w:t>
            </w:r>
          </w:p>
        </w:tc>
        <w:tc>
          <w:tcPr>
            <w:tcW w:w="1402" w:type="dxa"/>
            <w:tcBorders>
              <w:top w:val="nil"/>
              <w:left w:val="nil"/>
              <w:bottom w:val="nil"/>
              <w:right w:val="nil"/>
            </w:tcBorders>
          </w:tcPr>
          <w:p w14:paraId="0B22BF8B" w14:textId="77777777" w:rsidR="00ED40C8" w:rsidRPr="002A0F02" w:rsidRDefault="00ED40C8" w:rsidP="00ED40C8">
            <w:pPr>
              <w:spacing w:after="0"/>
              <w:jc w:val="center"/>
            </w:pPr>
          </w:p>
        </w:tc>
        <w:tc>
          <w:tcPr>
            <w:tcW w:w="2878" w:type="dxa"/>
            <w:tcBorders>
              <w:top w:val="nil"/>
              <w:left w:val="nil"/>
              <w:bottom w:val="nil"/>
              <w:right w:val="nil"/>
            </w:tcBorders>
          </w:tcPr>
          <w:p w14:paraId="4F1AE820" w14:textId="77777777" w:rsidR="00ED40C8" w:rsidRPr="002A0F02" w:rsidRDefault="00ED40C8" w:rsidP="00ED40C8">
            <w:pPr>
              <w:spacing w:after="0"/>
              <w:jc w:val="center"/>
            </w:pPr>
          </w:p>
        </w:tc>
        <w:tc>
          <w:tcPr>
            <w:tcW w:w="1536" w:type="dxa"/>
            <w:tcBorders>
              <w:top w:val="nil"/>
              <w:left w:val="nil"/>
              <w:bottom w:val="nil"/>
              <w:right w:val="nil"/>
            </w:tcBorders>
          </w:tcPr>
          <w:p w14:paraId="5647E90B" w14:textId="77777777" w:rsidR="00ED40C8" w:rsidRPr="002A0F02" w:rsidRDefault="00ED40C8" w:rsidP="00ED40C8">
            <w:pPr>
              <w:spacing w:after="0"/>
              <w:jc w:val="center"/>
            </w:pPr>
            <w:r w:rsidRPr="002A0F02">
              <w:t>17.60</w:t>
            </w:r>
          </w:p>
        </w:tc>
        <w:tc>
          <w:tcPr>
            <w:tcW w:w="2400" w:type="dxa"/>
            <w:tcBorders>
              <w:top w:val="nil"/>
              <w:left w:val="nil"/>
              <w:bottom w:val="nil"/>
              <w:right w:val="nil"/>
            </w:tcBorders>
          </w:tcPr>
          <w:p w14:paraId="1FC42789" w14:textId="77777777" w:rsidR="00ED40C8" w:rsidRPr="002A0F02" w:rsidRDefault="00ED40C8" w:rsidP="00ED40C8">
            <w:pPr>
              <w:spacing w:after="0"/>
            </w:pPr>
          </w:p>
        </w:tc>
      </w:tr>
      <w:tr w:rsidR="00ED40C8" w:rsidRPr="002A0F02" w14:paraId="3B9F4DEF" w14:textId="77777777" w:rsidTr="00ED40C8">
        <w:tc>
          <w:tcPr>
            <w:tcW w:w="804" w:type="dxa"/>
            <w:tcBorders>
              <w:top w:val="nil"/>
              <w:left w:val="nil"/>
              <w:bottom w:val="nil"/>
              <w:right w:val="nil"/>
            </w:tcBorders>
          </w:tcPr>
          <w:p w14:paraId="41985AF6" w14:textId="77777777" w:rsidR="00ED40C8" w:rsidRPr="002A0F02" w:rsidRDefault="00ED40C8" w:rsidP="00ED40C8">
            <w:pPr>
              <w:spacing w:after="0"/>
              <w:jc w:val="center"/>
            </w:pPr>
            <w:r w:rsidRPr="002A0F02">
              <w:t>99</w:t>
            </w:r>
          </w:p>
        </w:tc>
        <w:tc>
          <w:tcPr>
            <w:tcW w:w="1402" w:type="dxa"/>
            <w:tcBorders>
              <w:top w:val="nil"/>
              <w:left w:val="nil"/>
              <w:bottom w:val="nil"/>
              <w:right w:val="nil"/>
            </w:tcBorders>
          </w:tcPr>
          <w:p w14:paraId="0CE66B15" w14:textId="77777777" w:rsidR="00ED40C8" w:rsidRPr="002A0F02" w:rsidRDefault="00ED40C8" w:rsidP="00ED40C8">
            <w:pPr>
              <w:spacing w:after="0"/>
              <w:jc w:val="center"/>
            </w:pPr>
          </w:p>
        </w:tc>
        <w:tc>
          <w:tcPr>
            <w:tcW w:w="2878" w:type="dxa"/>
            <w:tcBorders>
              <w:top w:val="nil"/>
              <w:left w:val="nil"/>
              <w:bottom w:val="nil"/>
              <w:right w:val="nil"/>
            </w:tcBorders>
          </w:tcPr>
          <w:p w14:paraId="7EA6C4B0" w14:textId="77777777" w:rsidR="00ED40C8" w:rsidRPr="002A0F02" w:rsidRDefault="00ED40C8" w:rsidP="00ED40C8">
            <w:pPr>
              <w:spacing w:after="0"/>
              <w:jc w:val="center"/>
            </w:pPr>
          </w:p>
        </w:tc>
        <w:tc>
          <w:tcPr>
            <w:tcW w:w="1536" w:type="dxa"/>
            <w:tcBorders>
              <w:top w:val="nil"/>
              <w:left w:val="nil"/>
              <w:bottom w:val="nil"/>
              <w:right w:val="nil"/>
            </w:tcBorders>
          </w:tcPr>
          <w:p w14:paraId="5ED49FC1" w14:textId="77777777" w:rsidR="00ED40C8" w:rsidRPr="002A0F02" w:rsidRDefault="00ED40C8" w:rsidP="00ED40C8">
            <w:pPr>
              <w:spacing w:after="0"/>
              <w:jc w:val="center"/>
            </w:pPr>
            <w:r w:rsidRPr="002A0F02">
              <w:t>19.99</w:t>
            </w:r>
          </w:p>
        </w:tc>
        <w:tc>
          <w:tcPr>
            <w:tcW w:w="2400" w:type="dxa"/>
            <w:tcBorders>
              <w:top w:val="nil"/>
              <w:left w:val="nil"/>
              <w:bottom w:val="nil"/>
              <w:right w:val="nil"/>
            </w:tcBorders>
          </w:tcPr>
          <w:p w14:paraId="1E0186DB" w14:textId="77777777" w:rsidR="00ED40C8" w:rsidRPr="002A0F02" w:rsidRDefault="00ED40C8" w:rsidP="00ED40C8">
            <w:pPr>
              <w:spacing w:after="0"/>
            </w:pPr>
            <w:r w:rsidRPr="002A0F02">
              <w:t xml:space="preserve">Linear regression </w:t>
            </w:r>
          </w:p>
        </w:tc>
      </w:tr>
      <w:tr w:rsidR="00ED40C8" w:rsidRPr="002A0F02" w14:paraId="21A28B51" w14:textId="77777777" w:rsidTr="00ED40C8">
        <w:tc>
          <w:tcPr>
            <w:tcW w:w="804" w:type="dxa"/>
            <w:tcBorders>
              <w:top w:val="nil"/>
              <w:left w:val="nil"/>
              <w:right w:val="nil"/>
            </w:tcBorders>
          </w:tcPr>
          <w:p w14:paraId="697DA383" w14:textId="77777777" w:rsidR="00ED40C8" w:rsidRPr="002A0F02" w:rsidRDefault="00ED40C8" w:rsidP="00ED40C8">
            <w:pPr>
              <w:spacing w:after="0"/>
              <w:jc w:val="center"/>
            </w:pPr>
            <w:r w:rsidRPr="002A0F02">
              <w:t>100</w:t>
            </w:r>
          </w:p>
        </w:tc>
        <w:tc>
          <w:tcPr>
            <w:tcW w:w="1402" w:type="dxa"/>
            <w:tcBorders>
              <w:top w:val="nil"/>
              <w:left w:val="nil"/>
              <w:right w:val="nil"/>
            </w:tcBorders>
          </w:tcPr>
          <w:p w14:paraId="13F6C2B1" w14:textId="77777777" w:rsidR="00ED40C8" w:rsidRPr="002A0F02" w:rsidRDefault="00ED40C8" w:rsidP="00ED40C8">
            <w:pPr>
              <w:spacing w:after="0"/>
              <w:jc w:val="center"/>
            </w:pPr>
          </w:p>
        </w:tc>
        <w:tc>
          <w:tcPr>
            <w:tcW w:w="2878" w:type="dxa"/>
            <w:tcBorders>
              <w:top w:val="nil"/>
              <w:left w:val="nil"/>
              <w:right w:val="nil"/>
            </w:tcBorders>
          </w:tcPr>
          <w:p w14:paraId="7C97BB91" w14:textId="77777777" w:rsidR="00ED40C8" w:rsidRPr="002A0F02" w:rsidRDefault="00ED40C8" w:rsidP="00ED40C8">
            <w:pPr>
              <w:spacing w:after="0"/>
              <w:jc w:val="center"/>
            </w:pPr>
          </w:p>
        </w:tc>
        <w:tc>
          <w:tcPr>
            <w:tcW w:w="1536" w:type="dxa"/>
            <w:tcBorders>
              <w:top w:val="nil"/>
              <w:left w:val="nil"/>
              <w:right w:val="nil"/>
            </w:tcBorders>
          </w:tcPr>
          <w:p w14:paraId="64039D83" w14:textId="77777777" w:rsidR="00ED40C8" w:rsidRPr="002A0F02" w:rsidRDefault="00ED40C8" w:rsidP="00ED40C8">
            <w:pPr>
              <w:spacing w:after="0"/>
              <w:jc w:val="center"/>
            </w:pPr>
            <w:r w:rsidRPr="002A0F02">
              <w:t>21.38</w:t>
            </w:r>
          </w:p>
        </w:tc>
        <w:tc>
          <w:tcPr>
            <w:tcW w:w="2400" w:type="dxa"/>
            <w:tcBorders>
              <w:top w:val="nil"/>
              <w:left w:val="nil"/>
              <w:right w:val="nil"/>
            </w:tcBorders>
          </w:tcPr>
          <w:p w14:paraId="79BEA3E5" w14:textId="77777777" w:rsidR="00ED40C8" w:rsidRPr="002A0F02" w:rsidRDefault="00ED40C8" w:rsidP="00ED40C8">
            <w:pPr>
              <w:spacing w:after="0"/>
            </w:pPr>
            <w:r w:rsidRPr="002A0F02">
              <w:t>between 99-100</w:t>
            </w:r>
          </w:p>
        </w:tc>
      </w:tr>
    </w:tbl>
    <w:p w14:paraId="56F47C13" w14:textId="77777777" w:rsidR="007D365D" w:rsidRDefault="00ED40C8">
      <w:pPr>
        <w:spacing w:before="0" w:after="0" w:line="240" w:lineRule="auto"/>
        <w:jc w:val="left"/>
      </w:pPr>
      <w:r w:rsidRPr="002A0F02">
        <w:t>Correction factors applied to convert rates per person-years to percentages: 70-74=</w:t>
      </w:r>
      <m:oMath>
        <m:r>
          <m:rPr>
            <m:sty m:val="p"/>
          </m:rPr>
          <w:rPr>
            <w:rFonts w:ascii="Cambria Math" w:hAnsi="Cambria Math"/>
          </w:rPr>
          <m:t>×0.83</m:t>
        </m:r>
      </m:oMath>
      <w:r w:rsidRPr="002A0F02">
        <w:t>, 75-79=</w:t>
      </w:r>
      <m:oMath>
        <m:r>
          <m:rPr>
            <m:sty m:val="p"/>
          </m:rPr>
          <w:rPr>
            <w:rFonts w:ascii="Cambria Math" w:hAnsi="Cambria Math"/>
          </w:rPr>
          <m:t>×0.98</m:t>
        </m:r>
      </m:oMath>
      <w:r w:rsidRPr="002A0F02">
        <w:t>, 80-84=</w:t>
      </w:r>
      <m:oMath>
        <m:r>
          <m:rPr>
            <m:sty m:val="p"/>
          </m:rPr>
          <w:rPr>
            <w:rFonts w:ascii="Cambria Math" w:hAnsi="Cambria Math"/>
          </w:rPr>
          <m:t>×0.97</m:t>
        </m:r>
      </m:oMath>
      <w:r w:rsidRPr="002A0F02">
        <w:t>, 85-100=</w:t>
      </w:r>
      <m:oMath>
        <m:r>
          <m:rPr>
            <m:sty m:val="p"/>
          </m:rPr>
          <w:rPr>
            <w:rFonts w:ascii="Cambria Math" w:hAnsi="Cambria Math"/>
          </w:rPr>
          <m:t>×0.80</m:t>
        </m:r>
      </m:oMath>
    </w:p>
    <w:p w14:paraId="0CF87A24" w14:textId="77777777" w:rsidR="007D365D" w:rsidRDefault="007D365D">
      <w:pPr>
        <w:spacing w:before="0" w:after="0" w:line="240" w:lineRule="auto"/>
        <w:jc w:val="left"/>
      </w:pPr>
    </w:p>
    <w:p w14:paraId="46776661" w14:textId="77777777" w:rsidR="007D365D" w:rsidRDefault="007D365D">
      <w:pPr>
        <w:spacing w:before="0" w:after="0" w:line="240" w:lineRule="auto"/>
        <w:jc w:val="left"/>
      </w:pPr>
      <w:r>
        <w:br w:type="page"/>
      </w:r>
    </w:p>
    <w:p w14:paraId="6D9F79C4" w14:textId="1F50926C" w:rsidR="007D365D" w:rsidRPr="002A0F02" w:rsidRDefault="007D365D" w:rsidP="00A14115">
      <w:pPr>
        <w:spacing w:after="0"/>
        <w:rPr>
          <w:b/>
        </w:rPr>
      </w:pPr>
      <w:r w:rsidRPr="002A0F02">
        <w:rPr>
          <w:b/>
        </w:rPr>
        <w:lastRenderedPageBreak/>
        <w:t xml:space="preserve">Table </w:t>
      </w:r>
      <w:r>
        <w:rPr>
          <w:b/>
        </w:rPr>
        <w:t>18-3</w:t>
      </w:r>
      <w:r w:rsidRPr="002A0F02">
        <w:rPr>
          <w:b/>
        </w:rPr>
        <w:t xml:space="preserve">:  Dementia prevalence rates used in projections based on Access Economics </w:t>
      </w:r>
      <w:r w:rsidRPr="002A0F02">
        <w:rPr>
          <w:b/>
        </w:rPr>
        <w:fldChar w:fldCharType="begin"/>
      </w:r>
      <w:r w:rsidR="007F3AAA">
        <w:rPr>
          <w:b/>
        </w:rPr>
        <w:instrText xml:space="preserve"> ADDIN EN.CITE &lt;EndNote&gt;&lt;Cite&gt;&lt;Author&gt;Access Economics&lt;/Author&gt;&lt;Year&gt;2005&lt;/Year&gt;&lt;RecNum&gt;307&lt;/RecNum&gt;&lt;DisplayText&gt;(Economics, 2005)&lt;/DisplayText&gt;&lt;record&gt;&lt;rec-number&gt;307&lt;/rec-number&gt;&lt;foreign-keys&gt;&lt;key app="EN" db-id="0zaxfzw0nszf5ae2xx05fzzowfpdapapwt0v" timestamp="1458779643"&gt;307&lt;/key&gt;&lt;/foreign-keys&gt;&lt;ref-type name="Report"&gt;27&lt;/ref-type&gt;&lt;contributors&gt;&lt;authors&gt;&lt;author&gt;Access Economics&lt;/author&gt;&lt;/authors&gt;&lt;/contributors&gt;&lt;titles&gt;&lt;title&gt;Dementia Estimates and Projections: Australian States and Territories: Report for Alzheimers Australia&lt;/title&gt;&lt;/titles&gt;&lt;dates&gt;&lt;year&gt;2005&lt;/year&gt;&lt;/dates&gt;&lt;urls&gt;&lt;/urls&gt;&lt;/record&gt;&lt;/Cite&gt;&lt;/EndNote&gt;</w:instrText>
      </w:r>
      <w:r w:rsidRPr="002A0F02">
        <w:rPr>
          <w:b/>
        </w:rPr>
        <w:fldChar w:fldCharType="separate"/>
      </w:r>
      <w:r w:rsidR="007F3AAA">
        <w:rPr>
          <w:b/>
          <w:noProof/>
        </w:rPr>
        <w:t>(</w:t>
      </w:r>
      <w:hyperlink w:anchor="_ENREF_73" w:tooltip="Economics, 2005 #307" w:history="1">
        <w:r w:rsidR="001731F3">
          <w:rPr>
            <w:b/>
            <w:noProof/>
          </w:rPr>
          <w:t>Economics, 2005</w:t>
        </w:r>
      </w:hyperlink>
      <w:r w:rsidR="007F3AAA">
        <w:rPr>
          <w:b/>
          <w:noProof/>
        </w:rPr>
        <w:t>)</w:t>
      </w:r>
      <w:r w:rsidRPr="002A0F02">
        <w:rPr>
          <w:b/>
        </w:rPr>
        <w:fldChar w:fldCharType="end"/>
      </w:r>
      <w:r w:rsidRPr="002A0F02">
        <w:rPr>
          <w:b/>
        </w:rPr>
        <w:t xml:space="preserve"> and ALSWH estimates</w:t>
      </w:r>
      <w:r>
        <w:rPr>
          <w:b/>
        </w:rPr>
        <w:t>.</w:t>
      </w:r>
    </w:p>
    <w:tbl>
      <w:tblPr>
        <w:tblStyle w:val="TableGrid"/>
        <w:tblW w:w="0" w:type="auto"/>
        <w:tblLook w:val="04A0" w:firstRow="1" w:lastRow="0" w:firstColumn="1" w:lastColumn="0" w:noHBand="0" w:noVBand="1"/>
      </w:tblPr>
      <w:tblGrid>
        <w:gridCol w:w="817"/>
        <w:gridCol w:w="2835"/>
        <w:gridCol w:w="1735"/>
        <w:gridCol w:w="2296"/>
      </w:tblGrid>
      <w:tr w:rsidR="007D365D" w14:paraId="6E5213DA" w14:textId="77777777" w:rsidTr="003B21DB">
        <w:tc>
          <w:tcPr>
            <w:tcW w:w="817" w:type="dxa"/>
            <w:tcBorders>
              <w:left w:val="nil"/>
              <w:bottom w:val="single" w:sz="4" w:space="0" w:color="auto"/>
              <w:right w:val="nil"/>
            </w:tcBorders>
          </w:tcPr>
          <w:p w14:paraId="1A0F4EF0" w14:textId="77777777" w:rsidR="007D365D" w:rsidRPr="003B21DB" w:rsidRDefault="007D365D" w:rsidP="003B21DB">
            <w:pPr>
              <w:jc w:val="center"/>
              <w:rPr>
                <w:b/>
              </w:rPr>
            </w:pPr>
            <w:r w:rsidRPr="003B21DB">
              <w:rPr>
                <w:b/>
              </w:rPr>
              <w:t>Age</w:t>
            </w:r>
          </w:p>
        </w:tc>
        <w:tc>
          <w:tcPr>
            <w:tcW w:w="2835" w:type="dxa"/>
            <w:tcBorders>
              <w:left w:val="nil"/>
              <w:bottom w:val="single" w:sz="4" w:space="0" w:color="auto"/>
              <w:right w:val="nil"/>
            </w:tcBorders>
          </w:tcPr>
          <w:p w14:paraId="5854150B" w14:textId="77777777" w:rsidR="007D365D" w:rsidRPr="003B21DB" w:rsidRDefault="007D365D" w:rsidP="003B21DB">
            <w:pPr>
              <w:jc w:val="center"/>
              <w:rPr>
                <w:b/>
              </w:rPr>
            </w:pPr>
            <w:r w:rsidRPr="003B21DB">
              <w:rPr>
                <w:b/>
              </w:rPr>
              <w:t>Sourced prevalence %</w:t>
            </w:r>
          </w:p>
          <w:p w14:paraId="2CB82841" w14:textId="015A4FFC" w:rsidR="007D365D" w:rsidRPr="003B21DB" w:rsidRDefault="007D365D" w:rsidP="001731F3">
            <w:pPr>
              <w:jc w:val="center"/>
              <w:rPr>
                <w:b/>
              </w:rPr>
            </w:pPr>
            <w:r w:rsidRPr="003B21DB">
              <w:rPr>
                <w:b/>
              </w:rPr>
              <w:fldChar w:fldCharType="begin"/>
            </w:r>
            <w:r w:rsidR="007F3AAA">
              <w:rPr>
                <w:b/>
              </w:rPr>
              <w:instrText xml:space="preserve"> ADDIN EN.CITE &lt;EndNote&gt;&lt;Cite&gt;&lt;Author&gt;Access Economics&lt;/Author&gt;&lt;Year&gt;2005&lt;/Year&gt;&lt;RecNum&gt;307&lt;/RecNum&gt;&lt;DisplayText&gt;(Economics, 2005)&lt;/DisplayText&gt;&lt;record&gt;&lt;rec-number&gt;307&lt;/rec-number&gt;&lt;foreign-keys&gt;&lt;key app="EN" db-id="0zaxfzw0nszf5ae2xx05fzzowfpdapapwt0v" timestamp="1458779643"&gt;307&lt;/key&gt;&lt;/foreign-keys&gt;&lt;ref-type name="Report"&gt;27&lt;/ref-type&gt;&lt;contributors&gt;&lt;authors&gt;&lt;author&gt;Access Economics&lt;/author&gt;&lt;/authors&gt;&lt;/contributors&gt;&lt;titles&gt;&lt;title&gt;Dementia Estimates and Projections: Australian States and Territories: Report for Alzheimers Australia&lt;/title&gt;&lt;/titles&gt;&lt;dates&gt;&lt;year&gt;2005&lt;/year&gt;&lt;/dates&gt;&lt;urls&gt;&lt;/urls&gt;&lt;/record&gt;&lt;/Cite&gt;&lt;/EndNote&gt;</w:instrText>
            </w:r>
            <w:r w:rsidRPr="003B21DB">
              <w:rPr>
                <w:b/>
              </w:rPr>
              <w:fldChar w:fldCharType="separate"/>
            </w:r>
            <w:r w:rsidR="007F3AAA">
              <w:rPr>
                <w:b/>
                <w:noProof/>
              </w:rPr>
              <w:t>(</w:t>
            </w:r>
            <w:hyperlink w:anchor="_ENREF_73" w:tooltip="Economics, 2005 #307" w:history="1">
              <w:r w:rsidR="001731F3">
                <w:rPr>
                  <w:b/>
                  <w:noProof/>
                </w:rPr>
                <w:t>Economics, 2005</w:t>
              </w:r>
            </w:hyperlink>
            <w:r w:rsidR="007F3AAA">
              <w:rPr>
                <w:b/>
                <w:noProof/>
              </w:rPr>
              <w:t>)</w:t>
            </w:r>
            <w:r w:rsidRPr="003B21DB">
              <w:rPr>
                <w:b/>
              </w:rPr>
              <w:fldChar w:fldCharType="end"/>
            </w:r>
          </w:p>
        </w:tc>
        <w:tc>
          <w:tcPr>
            <w:tcW w:w="1735" w:type="dxa"/>
            <w:tcBorders>
              <w:left w:val="nil"/>
              <w:bottom w:val="single" w:sz="4" w:space="0" w:color="auto"/>
              <w:right w:val="nil"/>
            </w:tcBorders>
          </w:tcPr>
          <w:p w14:paraId="2FED169D" w14:textId="77777777" w:rsidR="007D365D" w:rsidRPr="003B21DB" w:rsidRDefault="007D365D" w:rsidP="003B21DB">
            <w:pPr>
              <w:jc w:val="center"/>
              <w:rPr>
                <w:b/>
              </w:rPr>
            </w:pPr>
            <w:r w:rsidRPr="003B21DB">
              <w:rPr>
                <w:b/>
              </w:rPr>
              <w:t>Fitted prevalence %</w:t>
            </w:r>
          </w:p>
        </w:tc>
        <w:tc>
          <w:tcPr>
            <w:tcW w:w="2296" w:type="dxa"/>
            <w:tcBorders>
              <w:left w:val="nil"/>
              <w:bottom w:val="single" w:sz="4" w:space="0" w:color="auto"/>
              <w:right w:val="nil"/>
            </w:tcBorders>
          </w:tcPr>
          <w:p w14:paraId="35894613" w14:textId="77777777" w:rsidR="007D365D" w:rsidRPr="003B21DB" w:rsidRDefault="007D365D" w:rsidP="003474CE">
            <w:pPr>
              <w:rPr>
                <w:b/>
              </w:rPr>
            </w:pPr>
            <w:r w:rsidRPr="003B21DB">
              <w:rPr>
                <w:b/>
              </w:rPr>
              <w:t>Notes</w:t>
            </w:r>
          </w:p>
        </w:tc>
      </w:tr>
      <w:tr w:rsidR="007D365D" w14:paraId="30777967" w14:textId="77777777" w:rsidTr="003B21DB">
        <w:tc>
          <w:tcPr>
            <w:tcW w:w="817" w:type="dxa"/>
            <w:tcBorders>
              <w:left w:val="nil"/>
              <w:bottom w:val="nil"/>
              <w:right w:val="nil"/>
            </w:tcBorders>
          </w:tcPr>
          <w:p w14:paraId="5DD080F0" w14:textId="77777777" w:rsidR="007D365D" w:rsidRPr="002A0F02" w:rsidRDefault="007D365D" w:rsidP="003B21DB">
            <w:pPr>
              <w:jc w:val="center"/>
            </w:pPr>
            <w:r w:rsidRPr="002A0F02">
              <w:t>60</w:t>
            </w:r>
          </w:p>
        </w:tc>
        <w:tc>
          <w:tcPr>
            <w:tcW w:w="2835" w:type="dxa"/>
            <w:tcBorders>
              <w:left w:val="nil"/>
              <w:bottom w:val="nil"/>
              <w:right w:val="nil"/>
            </w:tcBorders>
          </w:tcPr>
          <w:p w14:paraId="22EF6303" w14:textId="77777777" w:rsidR="007D365D" w:rsidRPr="002A0F02" w:rsidRDefault="007D365D" w:rsidP="003B21DB">
            <w:pPr>
              <w:jc w:val="center"/>
            </w:pPr>
          </w:p>
        </w:tc>
        <w:tc>
          <w:tcPr>
            <w:tcW w:w="1735" w:type="dxa"/>
            <w:tcBorders>
              <w:left w:val="nil"/>
              <w:bottom w:val="nil"/>
              <w:right w:val="nil"/>
            </w:tcBorders>
          </w:tcPr>
          <w:p w14:paraId="54B62C2D" w14:textId="77777777" w:rsidR="007D365D" w:rsidRPr="002A0F02" w:rsidRDefault="007D365D" w:rsidP="003B21DB">
            <w:pPr>
              <w:jc w:val="center"/>
            </w:pPr>
            <w:r w:rsidRPr="002A0F02">
              <w:t>0</w:t>
            </w:r>
          </w:p>
        </w:tc>
        <w:tc>
          <w:tcPr>
            <w:tcW w:w="2296" w:type="dxa"/>
            <w:tcBorders>
              <w:left w:val="nil"/>
              <w:bottom w:val="nil"/>
              <w:right w:val="nil"/>
            </w:tcBorders>
          </w:tcPr>
          <w:p w14:paraId="6BC99C20" w14:textId="77777777" w:rsidR="007D365D" w:rsidRPr="002A0F02" w:rsidRDefault="007D365D" w:rsidP="003474CE">
            <w:r w:rsidRPr="002A0F02">
              <w:t>Linear regression</w:t>
            </w:r>
          </w:p>
        </w:tc>
      </w:tr>
      <w:tr w:rsidR="007D365D" w14:paraId="0AFDE517" w14:textId="77777777" w:rsidTr="003B21DB">
        <w:tc>
          <w:tcPr>
            <w:tcW w:w="817" w:type="dxa"/>
            <w:tcBorders>
              <w:top w:val="nil"/>
              <w:left w:val="nil"/>
              <w:bottom w:val="nil"/>
              <w:right w:val="nil"/>
            </w:tcBorders>
          </w:tcPr>
          <w:p w14:paraId="72792EF8" w14:textId="77777777" w:rsidR="007D365D" w:rsidRPr="002A0F02" w:rsidRDefault="007D365D" w:rsidP="003B21DB">
            <w:pPr>
              <w:jc w:val="center"/>
            </w:pPr>
            <w:r w:rsidRPr="002A0F02">
              <w:t>61</w:t>
            </w:r>
          </w:p>
        </w:tc>
        <w:tc>
          <w:tcPr>
            <w:tcW w:w="2835" w:type="dxa"/>
            <w:tcBorders>
              <w:top w:val="nil"/>
              <w:left w:val="nil"/>
              <w:bottom w:val="nil"/>
              <w:right w:val="nil"/>
            </w:tcBorders>
          </w:tcPr>
          <w:p w14:paraId="2E0BD608" w14:textId="77777777" w:rsidR="007D365D" w:rsidRPr="002A0F02" w:rsidRDefault="007D365D" w:rsidP="003B21DB">
            <w:pPr>
              <w:jc w:val="center"/>
            </w:pPr>
          </w:p>
        </w:tc>
        <w:tc>
          <w:tcPr>
            <w:tcW w:w="1735" w:type="dxa"/>
            <w:tcBorders>
              <w:top w:val="nil"/>
              <w:left w:val="nil"/>
              <w:bottom w:val="nil"/>
              <w:right w:val="nil"/>
            </w:tcBorders>
          </w:tcPr>
          <w:p w14:paraId="171EC727" w14:textId="77777777" w:rsidR="007D365D" w:rsidRPr="002A0F02" w:rsidRDefault="007D365D" w:rsidP="003B21DB">
            <w:pPr>
              <w:jc w:val="center"/>
            </w:pPr>
            <w:r w:rsidRPr="002A0F02">
              <w:t>0.11</w:t>
            </w:r>
          </w:p>
        </w:tc>
        <w:tc>
          <w:tcPr>
            <w:tcW w:w="2296" w:type="dxa"/>
            <w:tcBorders>
              <w:top w:val="nil"/>
              <w:left w:val="nil"/>
              <w:bottom w:val="nil"/>
              <w:right w:val="nil"/>
            </w:tcBorders>
          </w:tcPr>
          <w:p w14:paraId="12CAD945" w14:textId="77777777" w:rsidR="007D365D" w:rsidRPr="002A0F02" w:rsidRDefault="007D365D" w:rsidP="003474CE">
            <w:r w:rsidRPr="002A0F02">
              <w:t>between 60-74</w:t>
            </w:r>
          </w:p>
        </w:tc>
      </w:tr>
      <w:tr w:rsidR="007D365D" w14:paraId="239753C4" w14:textId="77777777" w:rsidTr="003B21DB">
        <w:tc>
          <w:tcPr>
            <w:tcW w:w="817" w:type="dxa"/>
            <w:tcBorders>
              <w:top w:val="nil"/>
              <w:left w:val="nil"/>
              <w:bottom w:val="nil"/>
              <w:right w:val="nil"/>
            </w:tcBorders>
          </w:tcPr>
          <w:p w14:paraId="494A5F99" w14:textId="77777777" w:rsidR="007D365D" w:rsidRPr="002A0F02" w:rsidRDefault="007D365D" w:rsidP="003B21DB">
            <w:pPr>
              <w:jc w:val="center"/>
            </w:pPr>
            <w:r w:rsidRPr="002A0F02">
              <w:t>62</w:t>
            </w:r>
          </w:p>
        </w:tc>
        <w:tc>
          <w:tcPr>
            <w:tcW w:w="2835" w:type="dxa"/>
            <w:tcBorders>
              <w:top w:val="nil"/>
              <w:left w:val="nil"/>
              <w:bottom w:val="nil"/>
              <w:right w:val="nil"/>
            </w:tcBorders>
          </w:tcPr>
          <w:p w14:paraId="45424BEB" w14:textId="77777777" w:rsidR="007D365D" w:rsidRPr="002A0F02" w:rsidRDefault="007D365D" w:rsidP="003B21DB">
            <w:pPr>
              <w:jc w:val="center"/>
            </w:pPr>
            <w:r w:rsidRPr="002A0F02">
              <w:t>0.60</w:t>
            </w:r>
          </w:p>
        </w:tc>
        <w:tc>
          <w:tcPr>
            <w:tcW w:w="1735" w:type="dxa"/>
            <w:tcBorders>
              <w:top w:val="nil"/>
              <w:left w:val="nil"/>
              <w:bottom w:val="nil"/>
              <w:right w:val="nil"/>
            </w:tcBorders>
          </w:tcPr>
          <w:p w14:paraId="1B676052" w14:textId="77777777" w:rsidR="007D365D" w:rsidRPr="002A0F02" w:rsidRDefault="007D365D" w:rsidP="003B21DB">
            <w:pPr>
              <w:jc w:val="center"/>
            </w:pPr>
            <w:r w:rsidRPr="002A0F02">
              <w:t>0.38</w:t>
            </w:r>
          </w:p>
        </w:tc>
        <w:tc>
          <w:tcPr>
            <w:tcW w:w="2296" w:type="dxa"/>
            <w:tcBorders>
              <w:top w:val="nil"/>
              <w:left w:val="nil"/>
              <w:bottom w:val="nil"/>
              <w:right w:val="nil"/>
            </w:tcBorders>
          </w:tcPr>
          <w:p w14:paraId="67E6FD7B" w14:textId="77777777" w:rsidR="007D365D" w:rsidRPr="002A0F02" w:rsidRDefault="007D365D" w:rsidP="003474CE"/>
        </w:tc>
      </w:tr>
      <w:tr w:rsidR="007D365D" w14:paraId="22E17A16" w14:textId="77777777" w:rsidTr="003B21DB">
        <w:tc>
          <w:tcPr>
            <w:tcW w:w="817" w:type="dxa"/>
            <w:tcBorders>
              <w:top w:val="nil"/>
              <w:left w:val="nil"/>
              <w:bottom w:val="nil"/>
              <w:right w:val="nil"/>
            </w:tcBorders>
          </w:tcPr>
          <w:p w14:paraId="7F75583F" w14:textId="77777777" w:rsidR="007D365D" w:rsidRPr="002A0F02" w:rsidRDefault="007D365D" w:rsidP="003B21DB">
            <w:pPr>
              <w:jc w:val="center"/>
            </w:pPr>
            <w:r w:rsidRPr="002A0F02">
              <w:t>63</w:t>
            </w:r>
          </w:p>
        </w:tc>
        <w:tc>
          <w:tcPr>
            <w:tcW w:w="2835" w:type="dxa"/>
            <w:tcBorders>
              <w:top w:val="nil"/>
              <w:left w:val="nil"/>
              <w:bottom w:val="nil"/>
              <w:right w:val="nil"/>
            </w:tcBorders>
          </w:tcPr>
          <w:p w14:paraId="53C7651E" w14:textId="77777777" w:rsidR="007D365D" w:rsidRPr="002A0F02" w:rsidRDefault="007D365D" w:rsidP="003B21DB">
            <w:pPr>
              <w:jc w:val="center"/>
            </w:pPr>
          </w:p>
        </w:tc>
        <w:tc>
          <w:tcPr>
            <w:tcW w:w="1735" w:type="dxa"/>
            <w:tcBorders>
              <w:top w:val="nil"/>
              <w:left w:val="nil"/>
              <w:bottom w:val="nil"/>
              <w:right w:val="nil"/>
            </w:tcBorders>
          </w:tcPr>
          <w:p w14:paraId="237F1009" w14:textId="77777777" w:rsidR="007D365D" w:rsidRPr="002A0F02" w:rsidRDefault="007D365D" w:rsidP="003B21DB">
            <w:pPr>
              <w:jc w:val="center"/>
            </w:pPr>
            <w:r w:rsidRPr="002A0F02">
              <w:t>0.65</w:t>
            </w:r>
          </w:p>
        </w:tc>
        <w:tc>
          <w:tcPr>
            <w:tcW w:w="2296" w:type="dxa"/>
            <w:tcBorders>
              <w:top w:val="nil"/>
              <w:left w:val="nil"/>
              <w:bottom w:val="nil"/>
              <w:right w:val="nil"/>
            </w:tcBorders>
          </w:tcPr>
          <w:p w14:paraId="5C96DE78" w14:textId="77777777" w:rsidR="007D365D" w:rsidRPr="002A0F02" w:rsidRDefault="007D365D" w:rsidP="003474CE"/>
        </w:tc>
      </w:tr>
      <w:tr w:rsidR="007D365D" w14:paraId="3C020A73" w14:textId="77777777" w:rsidTr="003B21DB">
        <w:tc>
          <w:tcPr>
            <w:tcW w:w="817" w:type="dxa"/>
            <w:tcBorders>
              <w:top w:val="nil"/>
              <w:left w:val="nil"/>
              <w:bottom w:val="nil"/>
              <w:right w:val="nil"/>
            </w:tcBorders>
          </w:tcPr>
          <w:p w14:paraId="3F156553" w14:textId="77777777" w:rsidR="007D365D" w:rsidRPr="002A0F02" w:rsidRDefault="007D365D" w:rsidP="003B21DB">
            <w:pPr>
              <w:jc w:val="center"/>
            </w:pPr>
            <w:r w:rsidRPr="002A0F02">
              <w:t>64</w:t>
            </w:r>
          </w:p>
        </w:tc>
        <w:tc>
          <w:tcPr>
            <w:tcW w:w="2835" w:type="dxa"/>
            <w:tcBorders>
              <w:top w:val="nil"/>
              <w:left w:val="nil"/>
              <w:bottom w:val="nil"/>
              <w:right w:val="nil"/>
            </w:tcBorders>
          </w:tcPr>
          <w:p w14:paraId="32DCF7FF" w14:textId="77777777" w:rsidR="007D365D" w:rsidRPr="002A0F02" w:rsidRDefault="007D365D" w:rsidP="003B21DB">
            <w:pPr>
              <w:jc w:val="center"/>
            </w:pPr>
          </w:p>
        </w:tc>
        <w:tc>
          <w:tcPr>
            <w:tcW w:w="1735" w:type="dxa"/>
            <w:tcBorders>
              <w:top w:val="nil"/>
              <w:left w:val="nil"/>
              <w:bottom w:val="nil"/>
              <w:right w:val="nil"/>
            </w:tcBorders>
          </w:tcPr>
          <w:p w14:paraId="6222B91E" w14:textId="77777777" w:rsidR="007D365D" w:rsidRPr="002A0F02" w:rsidRDefault="007D365D" w:rsidP="003B21DB">
            <w:pPr>
              <w:jc w:val="center"/>
            </w:pPr>
            <w:r w:rsidRPr="002A0F02">
              <w:t>0.92</w:t>
            </w:r>
          </w:p>
        </w:tc>
        <w:tc>
          <w:tcPr>
            <w:tcW w:w="2296" w:type="dxa"/>
            <w:tcBorders>
              <w:top w:val="nil"/>
              <w:left w:val="nil"/>
              <w:bottom w:val="nil"/>
              <w:right w:val="nil"/>
            </w:tcBorders>
          </w:tcPr>
          <w:p w14:paraId="692498AD" w14:textId="77777777" w:rsidR="007D365D" w:rsidRPr="002A0F02" w:rsidRDefault="007D365D" w:rsidP="003474CE"/>
        </w:tc>
      </w:tr>
      <w:tr w:rsidR="007D365D" w14:paraId="14951D42" w14:textId="77777777" w:rsidTr="003B21DB">
        <w:tc>
          <w:tcPr>
            <w:tcW w:w="817" w:type="dxa"/>
            <w:tcBorders>
              <w:top w:val="nil"/>
              <w:left w:val="nil"/>
              <w:bottom w:val="nil"/>
              <w:right w:val="nil"/>
            </w:tcBorders>
          </w:tcPr>
          <w:p w14:paraId="3557C34E" w14:textId="77777777" w:rsidR="007D365D" w:rsidRPr="002A0F02" w:rsidRDefault="007D365D" w:rsidP="003B21DB">
            <w:pPr>
              <w:jc w:val="center"/>
            </w:pPr>
            <w:r w:rsidRPr="002A0F02">
              <w:t>65</w:t>
            </w:r>
          </w:p>
        </w:tc>
        <w:tc>
          <w:tcPr>
            <w:tcW w:w="2835" w:type="dxa"/>
            <w:tcBorders>
              <w:top w:val="nil"/>
              <w:left w:val="nil"/>
              <w:bottom w:val="nil"/>
              <w:right w:val="nil"/>
            </w:tcBorders>
          </w:tcPr>
          <w:p w14:paraId="02EC65E6" w14:textId="77777777" w:rsidR="007D365D" w:rsidRPr="002A0F02" w:rsidRDefault="007D365D" w:rsidP="003B21DB">
            <w:pPr>
              <w:jc w:val="center"/>
            </w:pPr>
          </w:p>
        </w:tc>
        <w:tc>
          <w:tcPr>
            <w:tcW w:w="1735" w:type="dxa"/>
            <w:tcBorders>
              <w:top w:val="nil"/>
              <w:left w:val="nil"/>
              <w:bottom w:val="nil"/>
              <w:right w:val="nil"/>
            </w:tcBorders>
          </w:tcPr>
          <w:p w14:paraId="420DE4DF" w14:textId="77777777" w:rsidR="007D365D" w:rsidRPr="002A0F02" w:rsidRDefault="007D365D" w:rsidP="003B21DB">
            <w:pPr>
              <w:jc w:val="center"/>
            </w:pPr>
            <w:r w:rsidRPr="002A0F02">
              <w:t>1.19</w:t>
            </w:r>
          </w:p>
        </w:tc>
        <w:tc>
          <w:tcPr>
            <w:tcW w:w="2296" w:type="dxa"/>
            <w:tcBorders>
              <w:top w:val="nil"/>
              <w:left w:val="nil"/>
              <w:bottom w:val="nil"/>
              <w:right w:val="nil"/>
            </w:tcBorders>
          </w:tcPr>
          <w:p w14:paraId="2A122152" w14:textId="77777777" w:rsidR="007D365D" w:rsidRPr="002A0F02" w:rsidRDefault="007D365D" w:rsidP="003474CE"/>
        </w:tc>
      </w:tr>
      <w:tr w:rsidR="007D365D" w14:paraId="43D5A344" w14:textId="77777777" w:rsidTr="003B21DB">
        <w:tc>
          <w:tcPr>
            <w:tcW w:w="817" w:type="dxa"/>
            <w:tcBorders>
              <w:top w:val="nil"/>
              <w:left w:val="nil"/>
              <w:bottom w:val="nil"/>
              <w:right w:val="nil"/>
            </w:tcBorders>
          </w:tcPr>
          <w:p w14:paraId="379037FB" w14:textId="77777777" w:rsidR="007D365D" w:rsidRPr="002A0F02" w:rsidRDefault="007D365D" w:rsidP="003B21DB">
            <w:pPr>
              <w:jc w:val="center"/>
            </w:pPr>
            <w:r w:rsidRPr="002A0F02">
              <w:t>66</w:t>
            </w:r>
          </w:p>
        </w:tc>
        <w:tc>
          <w:tcPr>
            <w:tcW w:w="2835" w:type="dxa"/>
            <w:tcBorders>
              <w:top w:val="nil"/>
              <w:left w:val="nil"/>
              <w:bottom w:val="nil"/>
              <w:right w:val="nil"/>
            </w:tcBorders>
          </w:tcPr>
          <w:p w14:paraId="32C06B35" w14:textId="77777777" w:rsidR="007D365D" w:rsidRPr="002A0F02" w:rsidRDefault="007D365D" w:rsidP="003B21DB">
            <w:pPr>
              <w:jc w:val="center"/>
            </w:pPr>
          </w:p>
        </w:tc>
        <w:tc>
          <w:tcPr>
            <w:tcW w:w="1735" w:type="dxa"/>
            <w:tcBorders>
              <w:top w:val="nil"/>
              <w:left w:val="nil"/>
              <w:bottom w:val="nil"/>
              <w:right w:val="nil"/>
            </w:tcBorders>
          </w:tcPr>
          <w:p w14:paraId="1ADD8D9F" w14:textId="77777777" w:rsidR="007D365D" w:rsidRPr="002A0F02" w:rsidRDefault="007D365D" w:rsidP="003B21DB">
            <w:pPr>
              <w:jc w:val="center"/>
            </w:pPr>
            <w:r w:rsidRPr="002A0F02">
              <w:t>1.46</w:t>
            </w:r>
          </w:p>
        </w:tc>
        <w:tc>
          <w:tcPr>
            <w:tcW w:w="2296" w:type="dxa"/>
            <w:tcBorders>
              <w:top w:val="nil"/>
              <w:left w:val="nil"/>
              <w:bottom w:val="nil"/>
              <w:right w:val="nil"/>
            </w:tcBorders>
          </w:tcPr>
          <w:p w14:paraId="408EDD89" w14:textId="77777777" w:rsidR="007D365D" w:rsidRPr="002A0F02" w:rsidRDefault="007D365D" w:rsidP="003474CE"/>
        </w:tc>
      </w:tr>
      <w:tr w:rsidR="007D365D" w14:paraId="5CA1245B" w14:textId="77777777" w:rsidTr="003B21DB">
        <w:tc>
          <w:tcPr>
            <w:tcW w:w="817" w:type="dxa"/>
            <w:tcBorders>
              <w:top w:val="nil"/>
              <w:left w:val="nil"/>
              <w:bottom w:val="nil"/>
              <w:right w:val="nil"/>
            </w:tcBorders>
          </w:tcPr>
          <w:p w14:paraId="75E54104" w14:textId="77777777" w:rsidR="007D365D" w:rsidRPr="002A0F02" w:rsidRDefault="007D365D" w:rsidP="003B21DB">
            <w:pPr>
              <w:jc w:val="center"/>
            </w:pPr>
            <w:r w:rsidRPr="002A0F02">
              <w:t>67</w:t>
            </w:r>
          </w:p>
        </w:tc>
        <w:tc>
          <w:tcPr>
            <w:tcW w:w="2835" w:type="dxa"/>
            <w:tcBorders>
              <w:top w:val="nil"/>
              <w:left w:val="nil"/>
              <w:bottom w:val="nil"/>
              <w:right w:val="nil"/>
            </w:tcBorders>
          </w:tcPr>
          <w:p w14:paraId="76FC2412" w14:textId="77777777" w:rsidR="007D365D" w:rsidRPr="002A0F02" w:rsidRDefault="007D365D" w:rsidP="003B21DB">
            <w:pPr>
              <w:jc w:val="center"/>
            </w:pPr>
            <w:r w:rsidRPr="002A0F02">
              <w:t>1.30</w:t>
            </w:r>
          </w:p>
        </w:tc>
        <w:tc>
          <w:tcPr>
            <w:tcW w:w="1735" w:type="dxa"/>
            <w:tcBorders>
              <w:top w:val="nil"/>
              <w:left w:val="nil"/>
              <w:bottom w:val="nil"/>
              <w:right w:val="nil"/>
            </w:tcBorders>
          </w:tcPr>
          <w:p w14:paraId="4200BCDA" w14:textId="77777777" w:rsidR="007D365D" w:rsidRPr="002A0F02" w:rsidRDefault="007D365D" w:rsidP="003B21DB">
            <w:pPr>
              <w:jc w:val="center"/>
            </w:pPr>
            <w:r w:rsidRPr="002A0F02">
              <w:t>1.73</w:t>
            </w:r>
          </w:p>
        </w:tc>
        <w:tc>
          <w:tcPr>
            <w:tcW w:w="2296" w:type="dxa"/>
            <w:tcBorders>
              <w:top w:val="nil"/>
              <w:left w:val="nil"/>
              <w:bottom w:val="nil"/>
              <w:right w:val="nil"/>
            </w:tcBorders>
          </w:tcPr>
          <w:p w14:paraId="3159C9D8" w14:textId="77777777" w:rsidR="007D365D" w:rsidRPr="002A0F02" w:rsidRDefault="007D365D" w:rsidP="003474CE"/>
        </w:tc>
      </w:tr>
      <w:tr w:rsidR="007D365D" w14:paraId="1557932C" w14:textId="77777777" w:rsidTr="003B21DB">
        <w:tc>
          <w:tcPr>
            <w:tcW w:w="817" w:type="dxa"/>
            <w:tcBorders>
              <w:top w:val="nil"/>
              <w:left w:val="nil"/>
              <w:bottom w:val="nil"/>
              <w:right w:val="nil"/>
            </w:tcBorders>
          </w:tcPr>
          <w:p w14:paraId="2CFC9C70" w14:textId="77777777" w:rsidR="007D365D" w:rsidRPr="002A0F02" w:rsidRDefault="007D365D" w:rsidP="003B21DB">
            <w:pPr>
              <w:jc w:val="center"/>
            </w:pPr>
            <w:r w:rsidRPr="002A0F02">
              <w:t>68</w:t>
            </w:r>
          </w:p>
        </w:tc>
        <w:tc>
          <w:tcPr>
            <w:tcW w:w="2835" w:type="dxa"/>
            <w:tcBorders>
              <w:top w:val="nil"/>
              <w:left w:val="nil"/>
              <w:bottom w:val="nil"/>
              <w:right w:val="nil"/>
            </w:tcBorders>
          </w:tcPr>
          <w:p w14:paraId="720A454F" w14:textId="77777777" w:rsidR="007D365D" w:rsidRPr="002A0F02" w:rsidRDefault="007D365D" w:rsidP="003B21DB">
            <w:pPr>
              <w:jc w:val="center"/>
            </w:pPr>
          </w:p>
        </w:tc>
        <w:tc>
          <w:tcPr>
            <w:tcW w:w="1735" w:type="dxa"/>
            <w:tcBorders>
              <w:top w:val="nil"/>
              <w:left w:val="nil"/>
              <w:bottom w:val="nil"/>
              <w:right w:val="nil"/>
            </w:tcBorders>
          </w:tcPr>
          <w:p w14:paraId="0F11D2A0" w14:textId="77777777" w:rsidR="007D365D" w:rsidRPr="002A0F02" w:rsidRDefault="007D365D" w:rsidP="003B21DB">
            <w:pPr>
              <w:jc w:val="center"/>
            </w:pPr>
            <w:r w:rsidRPr="002A0F02">
              <w:t>2.00</w:t>
            </w:r>
          </w:p>
        </w:tc>
        <w:tc>
          <w:tcPr>
            <w:tcW w:w="2296" w:type="dxa"/>
            <w:tcBorders>
              <w:top w:val="nil"/>
              <w:left w:val="nil"/>
              <w:bottom w:val="nil"/>
              <w:right w:val="nil"/>
            </w:tcBorders>
          </w:tcPr>
          <w:p w14:paraId="39C9FF65" w14:textId="77777777" w:rsidR="007D365D" w:rsidRPr="002A0F02" w:rsidRDefault="007D365D" w:rsidP="003474CE"/>
        </w:tc>
      </w:tr>
      <w:tr w:rsidR="007D365D" w14:paraId="4529667F" w14:textId="77777777" w:rsidTr="003B21DB">
        <w:tc>
          <w:tcPr>
            <w:tcW w:w="817" w:type="dxa"/>
            <w:tcBorders>
              <w:top w:val="nil"/>
              <w:left w:val="nil"/>
              <w:bottom w:val="nil"/>
              <w:right w:val="nil"/>
            </w:tcBorders>
          </w:tcPr>
          <w:p w14:paraId="5BB5AB6A" w14:textId="77777777" w:rsidR="007D365D" w:rsidRPr="002A0F02" w:rsidRDefault="007D365D" w:rsidP="003B21DB">
            <w:pPr>
              <w:jc w:val="center"/>
            </w:pPr>
            <w:r w:rsidRPr="002A0F02">
              <w:t>69</w:t>
            </w:r>
          </w:p>
        </w:tc>
        <w:tc>
          <w:tcPr>
            <w:tcW w:w="2835" w:type="dxa"/>
            <w:tcBorders>
              <w:top w:val="nil"/>
              <w:left w:val="nil"/>
              <w:bottom w:val="nil"/>
              <w:right w:val="nil"/>
            </w:tcBorders>
          </w:tcPr>
          <w:p w14:paraId="637DF6B2" w14:textId="77777777" w:rsidR="007D365D" w:rsidRPr="002A0F02" w:rsidRDefault="007D365D" w:rsidP="003B21DB">
            <w:pPr>
              <w:jc w:val="center"/>
            </w:pPr>
          </w:p>
        </w:tc>
        <w:tc>
          <w:tcPr>
            <w:tcW w:w="1735" w:type="dxa"/>
            <w:tcBorders>
              <w:top w:val="nil"/>
              <w:left w:val="nil"/>
              <w:bottom w:val="nil"/>
              <w:right w:val="nil"/>
            </w:tcBorders>
          </w:tcPr>
          <w:p w14:paraId="726DE7CC" w14:textId="77777777" w:rsidR="007D365D" w:rsidRPr="002A0F02" w:rsidRDefault="007D365D" w:rsidP="003B21DB">
            <w:pPr>
              <w:jc w:val="center"/>
            </w:pPr>
            <w:r w:rsidRPr="002A0F02">
              <w:t>2.27</w:t>
            </w:r>
          </w:p>
        </w:tc>
        <w:tc>
          <w:tcPr>
            <w:tcW w:w="2296" w:type="dxa"/>
            <w:tcBorders>
              <w:top w:val="nil"/>
              <w:left w:val="nil"/>
              <w:bottom w:val="nil"/>
              <w:right w:val="nil"/>
            </w:tcBorders>
          </w:tcPr>
          <w:p w14:paraId="7D6274D7" w14:textId="77777777" w:rsidR="007D365D" w:rsidRPr="002A0F02" w:rsidRDefault="007D365D" w:rsidP="003474CE"/>
        </w:tc>
      </w:tr>
      <w:tr w:rsidR="007D365D" w14:paraId="0E16D0CA" w14:textId="77777777" w:rsidTr="003B21DB">
        <w:tc>
          <w:tcPr>
            <w:tcW w:w="817" w:type="dxa"/>
            <w:tcBorders>
              <w:top w:val="nil"/>
              <w:left w:val="nil"/>
              <w:bottom w:val="nil"/>
              <w:right w:val="nil"/>
            </w:tcBorders>
          </w:tcPr>
          <w:p w14:paraId="604E02DB" w14:textId="77777777" w:rsidR="007D365D" w:rsidRPr="002A0F02" w:rsidRDefault="007D365D" w:rsidP="003B21DB">
            <w:pPr>
              <w:jc w:val="center"/>
            </w:pPr>
            <w:r w:rsidRPr="002A0F02">
              <w:t>70</w:t>
            </w:r>
          </w:p>
        </w:tc>
        <w:tc>
          <w:tcPr>
            <w:tcW w:w="2835" w:type="dxa"/>
            <w:tcBorders>
              <w:top w:val="nil"/>
              <w:left w:val="nil"/>
              <w:bottom w:val="nil"/>
              <w:right w:val="nil"/>
            </w:tcBorders>
          </w:tcPr>
          <w:p w14:paraId="2BD07AE7" w14:textId="77777777" w:rsidR="007D365D" w:rsidRPr="002A0F02" w:rsidRDefault="007D365D" w:rsidP="003B21DB">
            <w:pPr>
              <w:jc w:val="center"/>
            </w:pPr>
          </w:p>
        </w:tc>
        <w:tc>
          <w:tcPr>
            <w:tcW w:w="1735" w:type="dxa"/>
            <w:tcBorders>
              <w:top w:val="nil"/>
              <w:left w:val="nil"/>
              <w:bottom w:val="nil"/>
              <w:right w:val="nil"/>
            </w:tcBorders>
          </w:tcPr>
          <w:p w14:paraId="7807C69B" w14:textId="77777777" w:rsidR="007D365D" w:rsidRPr="002A0F02" w:rsidRDefault="007D365D" w:rsidP="003B21DB">
            <w:pPr>
              <w:jc w:val="center"/>
            </w:pPr>
            <w:r w:rsidRPr="002A0F02">
              <w:t>2.54</w:t>
            </w:r>
          </w:p>
        </w:tc>
        <w:tc>
          <w:tcPr>
            <w:tcW w:w="2296" w:type="dxa"/>
            <w:tcBorders>
              <w:top w:val="nil"/>
              <w:left w:val="nil"/>
              <w:bottom w:val="nil"/>
              <w:right w:val="nil"/>
            </w:tcBorders>
          </w:tcPr>
          <w:p w14:paraId="5D5B2E94" w14:textId="77777777" w:rsidR="007D365D" w:rsidRPr="002A0F02" w:rsidRDefault="007D365D" w:rsidP="003474CE"/>
        </w:tc>
      </w:tr>
      <w:tr w:rsidR="007D365D" w14:paraId="3C44398D" w14:textId="77777777" w:rsidTr="003B21DB">
        <w:tc>
          <w:tcPr>
            <w:tcW w:w="817" w:type="dxa"/>
            <w:tcBorders>
              <w:top w:val="nil"/>
              <w:left w:val="nil"/>
              <w:bottom w:val="nil"/>
              <w:right w:val="nil"/>
            </w:tcBorders>
          </w:tcPr>
          <w:p w14:paraId="1C5493E0" w14:textId="77777777" w:rsidR="007D365D" w:rsidRPr="002A0F02" w:rsidRDefault="007D365D" w:rsidP="003B21DB">
            <w:pPr>
              <w:jc w:val="center"/>
            </w:pPr>
            <w:r w:rsidRPr="002A0F02">
              <w:t>71</w:t>
            </w:r>
          </w:p>
        </w:tc>
        <w:tc>
          <w:tcPr>
            <w:tcW w:w="2835" w:type="dxa"/>
            <w:tcBorders>
              <w:top w:val="nil"/>
              <w:left w:val="nil"/>
              <w:bottom w:val="nil"/>
              <w:right w:val="nil"/>
            </w:tcBorders>
          </w:tcPr>
          <w:p w14:paraId="73B9BE94" w14:textId="77777777" w:rsidR="007D365D" w:rsidRPr="002A0F02" w:rsidRDefault="007D365D" w:rsidP="003B21DB">
            <w:pPr>
              <w:jc w:val="center"/>
            </w:pPr>
          </w:p>
        </w:tc>
        <w:tc>
          <w:tcPr>
            <w:tcW w:w="1735" w:type="dxa"/>
            <w:tcBorders>
              <w:top w:val="nil"/>
              <w:left w:val="nil"/>
              <w:bottom w:val="nil"/>
              <w:right w:val="nil"/>
            </w:tcBorders>
          </w:tcPr>
          <w:p w14:paraId="37D13B89" w14:textId="77777777" w:rsidR="007D365D" w:rsidRPr="002A0F02" w:rsidRDefault="007D365D" w:rsidP="003B21DB">
            <w:pPr>
              <w:jc w:val="center"/>
            </w:pPr>
            <w:r w:rsidRPr="002A0F02">
              <w:t>2.81</w:t>
            </w:r>
          </w:p>
        </w:tc>
        <w:tc>
          <w:tcPr>
            <w:tcW w:w="2296" w:type="dxa"/>
            <w:tcBorders>
              <w:top w:val="nil"/>
              <w:left w:val="nil"/>
              <w:bottom w:val="nil"/>
              <w:right w:val="nil"/>
            </w:tcBorders>
          </w:tcPr>
          <w:p w14:paraId="70E5D5B3" w14:textId="77777777" w:rsidR="007D365D" w:rsidRPr="002A0F02" w:rsidRDefault="007D365D" w:rsidP="003474CE"/>
        </w:tc>
      </w:tr>
      <w:tr w:rsidR="007D365D" w14:paraId="5B93E0B8" w14:textId="77777777" w:rsidTr="003B21DB">
        <w:tc>
          <w:tcPr>
            <w:tcW w:w="817" w:type="dxa"/>
            <w:tcBorders>
              <w:top w:val="nil"/>
              <w:left w:val="nil"/>
              <w:bottom w:val="nil"/>
              <w:right w:val="nil"/>
            </w:tcBorders>
          </w:tcPr>
          <w:p w14:paraId="2060A413" w14:textId="77777777" w:rsidR="007D365D" w:rsidRPr="002A0F02" w:rsidRDefault="007D365D" w:rsidP="003B21DB">
            <w:pPr>
              <w:jc w:val="center"/>
            </w:pPr>
            <w:r w:rsidRPr="002A0F02">
              <w:t>72</w:t>
            </w:r>
          </w:p>
        </w:tc>
        <w:tc>
          <w:tcPr>
            <w:tcW w:w="2835" w:type="dxa"/>
            <w:tcBorders>
              <w:top w:val="nil"/>
              <w:left w:val="nil"/>
              <w:bottom w:val="nil"/>
              <w:right w:val="nil"/>
            </w:tcBorders>
          </w:tcPr>
          <w:p w14:paraId="36833C2D" w14:textId="77777777" w:rsidR="007D365D" w:rsidRPr="002A0F02" w:rsidRDefault="007D365D" w:rsidP="003B21DB">
            <w:pPr>
              <w:jc w:val="center"/>
            </w:pPr>
            <w:r w:rsidRPr="002A0F02">
              <w:t>3.30</w:t>
            </w:r>
          </w:p>
        </w:tc>
        <w:tc>
          <w:tcPr>
            <w:tcW w:w="1735" w:type="dxa"/>
            <w:tcBorders>
              <w:top w:val="nil"/>
              <w:left w:val="nil"/>
              <w:bottom w:val="nil"/>
              <w:right w:val="nil"/>
            </w:tcBorders>
          </w:tcPr>
          <w:p w14:paraId="63A86AEE" w14:textId="77777777" w:rsidR="007D365D" w:rsidRPr="002A0F02" w:rsidRDefault="007D365D" w:rsidP="003B21DB">
            <w:pPr>
              <w:jc w:val="center"/>
            </w:pPr>
            <w:r w:rsidRPr="002A0F02">
              <w:t>3.08</w:t>
            </w:r>
          </w:p>
        </w:tc>
        <w:tc>
          <w:tcPr>
            <w:tcW w:w="2296" w:type="dxa"/>
            <w:tcBorders>
              <w:top w:val="nil"/>
              <w:left w:val="nil"/>
              <w:bottom w:val="nil"/>
              <w:right w:val="nil"/>
            </w:tcBorders>
          </w:tcPr>
          <w:p w14:paraId="4F1B0B78" w14:textId="77777777" w:rsidR="007D365D" w:rsidRPr="002A0F02" w:rsidRDefault="007D365D" w:rsidP="003474CE"/>
        </w:tc>
      </w:tr>
      <w:tr w:rsidR="007D365D" w14:paraId="292E006D" w14:textId="77777777" w:rsidTr="003B21DB">
        <w:tc>
          <w:tcPr>
            <w:tcW w:w="817" w:type="dxa"/>
            <w:tcBorders>
              <w:top w:val="nil"/>
              <w:left w:val="nil"/>
              <w:bottom w:val="nil"/>
              <w:right w:val="nil"/>
            </w:tcBorders>
          </w:tcPr>
          <w:p w14:paraId="5320E2C9" w14:textId="77777777" w:rsidR="007D365D" w:rsidRPr="002A0F02" w:rsidRDefault="007D365D" w:rsidP="003B21DB">
            <w:pPr>
              <w:jc w:val="center"/>
            </w:pPr>
            <w:r w:rsidRPr="002A0F02">
              <w:t>73</w:t>
            </w:r>
          </w:p>
        </w:tc>
        <w:tc>
          <w:tcPr>
            <w:tcW w:w="2835" w:type="dxa"/>
            <w:tcBorders>
              <w:top w:val="nil"/>
              <w:left w:val="nil"/>
              <w:bottom w:val="nil"/>
              <w:right w:val="nil"/>
            </w:tcBorders>
          </w:tcPr>
          <w:p w14:paraId="2FA92119" w14:textId="77777777" w:rsidR="007D365D" w:rsidRPr="002A0F02" w:rsidRDefault="007D365D" w:rsidP="003B21DB">
            <w:pPr>
              <w:jc w:val="center"/>
            </w:pPr>
          </w:p>
        </w:tc>
        <w:tc>
          <w:tcPr>
            <w:tcW w:w="1735" w:type="dxa"/>
            <w:tcBorders>
              <w:top w:val="nil"/>
              <w:left w:val="nil"/>
              <w:bottom w:val="nil"/>
              <w:right w:val="nil"/>
            </w:tcBorders>
          </w:tcPr>
          <w:p w14:paraId="06677B07" w14:textId="77777777" w:rsidR="007D365D" w:rsidRPr="002A0F02" w:rsidRDefault="007D365D" w:rsidP="003B21DB">
            <w:pPr>
              <w:jc w:val="center"/>
            </w:pPr>
            <w:r w:rsidRPr="002A0F02">
              <w:t>3.35</w:t>
            </w:r>
          </w:p>
        </w:tc>
        <w:tc>
          <w:tcPr>
            <w:tcW w:w="2296" w:type="dxa"/>
            <w:tcBorders>
              <w:top w:val="nil"/>
              <w:left w:val="nil"/>
              <w:bottom w:val="nil"/>
              <w:right w:val="nil"/>
            </w:tcBorders>
          </w:tcPr>
          <w:p w14:paraId="4AE75ED5" w14:textId="77777777" w:rsidR="007D365D" w:rsidRPr="002A0F02" w:rsidRDefault="007D365D" w:rsidP="003474CE"/>
        </w:tc>
      </w:tr>
      <w:tr w:rsidR="007D365D" w14:paraId="56B7CE5F" w14:textId="77777777" w:rsidTr="003B21DB">
        <w:tc>
          <w:tcPr>
            <w:tcW w:w="817" w:type="dxa"/>
            <w:tcBorders>
              <w:top w:val="nil"/>
              <w:left w:val="nil"/>
              <w:bottom w:val="nil"/>
              <w:right w:val="nil"/>
            </w:tcBorders>
          </w:tcPr>
          <w:p w14:paraId="64D3106A" w14:textId="77777777" w:rsidR="007D365D" w:rsidRPr="002A0F02" w:rsidRDefault="007D365D" w:rsidP="003B21DB">
            <w:pPr>
              <w:jc w:val="center"/>
            </w:pPr>
            <w:r w:rsidRPr="002A0F02">
              <w:t>74</w:t>
            </w:r>
          </w:p>
        </w:tc>
        <w:tc>
          <w:tcPr>
            <w:tcW w:w="2835" w:type="dxa"/>
            <w:tcBorders>
              <w:top w:val="nil"/>
              <w:left w:val="nil"/>
              <w:bottom w:val="nil"/>
              <w:right w:val="nil"/>
            </w:tcBorders>
          </w:tcPr>
          <w:p w14:paraId="1029A2E7" w14:textId="77777777" w:rsidR="007D365D" w:rsidRPr="002A0F02" w:rsidRDefault="007D365D" w:rsidP="003B21DB">
            <w:pPr>
              <w:jc w:val="center"/>
            </w:pPr>
          </w:p>
        </w:tc>
        <w:tc>
          <w:tcPr>
            <w:tcW w:w="1735" w:type="dxa"/>
            <w:tcBorders>
              <w:top w:val="nil"/>
              <w:left w:val="nil"/>
              <w:bottom w:val="nil"/>
              <w:right w:val="nil"/>
            </w:tcBorders>
          </w:tcPr>
          <w:p w14:paraId="285B3D14" w14:textId="77777777" w:rsidR="007D365D" w:rsidRPr="002A0F02" w:rsidRDefault="007D365D" w:rsidP="003B21DB">
            <w:pPr>
              <w:jc w:val="center"/>
            </w:pPr>
            <w:r w:rsidRPr="002A0F02">
              <w:t>3.62</w:t>
            </w:r>
          </w:p>
        </w:tc>
        <w:tc>
          <w:tcPr>
            <w:tcW w:w="2296" w:type="dxa"/>
            <w:tcBorders>
              <w:top w:val="nil"/>
              <w:left w:val="nil"/>
              <w:bottom w:val="nil"/>
              <w:right w:val="nil"/>
            </w:tcBorders>
          </w:tcPr>
          <w:p w14:paraId="4F42F4D7" w14:textId="77777777" w:rsidR="007D365D" w:rsidRPr="002A0F02" w:rsidRDefault="007D365D" w:rsidP="003474CE"/>
        </w:tc>
      </w:tr>
      <w:tr w:rsidR="007D365D" w14:paraId="5DC81149" w14:textId="77777777" w:rsidTr="003B21DB">
        <w:tc>
          <w:tcPr>
            <w:tcW w:w="817" w:type="dxa"/>
            <w:tcBorders>
              <w:top w:val="nil"/>
              <w:left w:val="nil"/>
              <w:bottom w:val="nil"/>
              <w:right w:val="nil"/>
            </w:tcBorders>
          </w:tcPr>
          <w:p w14:paraId="6474EC6C" w14:textId="77777777" w:rsidR="007D365D" w:rsidRPr="002A0F02" w:rsidRDefault="007D365D" w:rsidP="003B21DB">
            <w:pPr>
              <w:jc w:val="center"/>
            </w:pPr>
            <w:r w:rsidRPr="002A0F02">
              <w:t>75</w:t>
            </w:r>
          </w:p>
        </w:tc>
        <w:tc>
          <w:tcPr>
            <w:tcW w:w="2835" w:type="dxa"/>
            <w:tcBorders>
              <w:top w:val="nil"/>
              <w:left w:val="nil"/>
              <w:bottom w:val="nil"/>
              <w:right w:val="nil"/>
            </w:tcBorders>
          </w:tcPr>
          <w:p w14:paraId="749EEA3C" w14:textId="77777777" w:rsidR="007D365D" w:rsidRPr="002A0F02" w:rsidRDefault="007D365D" w:rsidP="003B21DB">
            <w:pPr>
              <w:jc w:val="center"/>
            </w:pPr>
          </w:p>
        </w:tc>
        <w:tc>
          <w:tcPr>
            <w:tcW w:w="1735" w:type="dxa"/>
            <w:tcBorders>
              <w:top w:val="nil"/>
              <w:left w:val="nil"/>
              <w:bottom w:val="nil"/>
              <w:right w:val="nil"/>
            </w:tcBorders>
          </w:tcPr>
          <w:p w14:paraId="0F8CFB6F" w14:textId="77777777" w:rsidR="007D365D" w:rsidRPr="002A0F02" w:rsidRDefault="007D365D" w:rsidP="003B21DB">
            <w:pPr>
              <w:jc w:val="center"/>
            </w:pPr>
            <w:r w:rsidRPr="002A0F02">
              <w:t>4.55</w:t>
            </w:r>
          </w:p>
        </w:tc>
        <w:tc>
          <w:tcPr>
            <w:tcW w:w="2296" w:type="dxa"/>
            <w:tcBorders>
              <w:top w:val="nil"/>
              <w:left w:val="nil"/>
              <w:bottom w:val="nil"/>
              <w:right w:val="nil"/>
            </w:tcBorders>
          </w:tcPr>
          <w:p w14:paraId="2E9679B6" w14:textId="77777777" w:rsidR="007D365D" w:rsidRPr="002A0F02" w:rsidRDefault="007D365D" w:rsidP="003474CE">
            <w:r w:rsidRPr="002A0F02">
              <w:t>Spline regression</w:t>
            </w:r>
          </w:p>
        </w:tc>
      </w:tr>
      <w:tr w:rsidR="007D365D" w14:paraId="36F15947" w14:textId="77777777" w:rsidTr="003B21DB">
        <w:tc>
          <w:tcPr>
            <w:tcW w:w="817" w:type="dxa"/>
            <w:tcBorders>
              <w:top w:val="nil"/>
              <w:left w:val="nil"/>
              <w:bottom w:val="nil"/>
              <w:right w:val="nil"/>
            </w:tcBorders>
          </w:tcPr>
          <w:p w14:paraId="5F4BF303" w14:textId="77777777" w:rsidR="007D365D" w:rsidRPr="002A0F02" w:rsidRDefault="007D365D" w:rsidP="003B21DB">
            <w:pPr>
              <w:jc w:val="center"/>
            </w:pPr>
            <w:r w:rsidRPr="002A0F02">
              <w:t>76</w:t>
            </w:r>
          </w:p>
        </w:tc>
        <w:tc>
          <w:tcPr>
            <w:tcW w:w="2835" w:type="dxa"/>
            <w:tcBorders>
              <w:top w:val="nil"/>
              <w:left w:val="nil"/>
              <w:bottom w:val="nil"/>
              <w:right w:val="nil"/>
            </w:tcBorders>
          </w:tcPr>
          <w:p w14:paraId="7FB69D97" w14:textId="77777777" w:rsidR="007D365D" w:rsidRPr="002A0F02" w:rsidRDefault="007D365D" w:rsidP="003B21DB">
            <w:pPr>
              <w:jc w:val="center"/>
            </w:pPr>
          </w:p>
        </w:tc>
        <w:tc>
          <w:tcPr>
            <w:tcW w:w="1735" w:type="dxa"/>
            <w:tcBorders>
              <w:top w:val="nil"/>
              <w:left w:val="nil"/>
              <w:bottom w:val="nil"/>
              <w:right w:val="nil"/>
            </w:tcBorders>
          </w:tcPr>
          <w:p w14:paraId="1BC8B274" w14:textId="77777777" w:rsidR="007D365D" w:rsidRPr="002A0F02" w:rsidRDefault="007D365D" w:rsidP="003B21DB">
            <w:pPr>
              <w:jc w:val="center"/>
            </w:pPr>
            <w:r w:rsidRPr="002A0F02">
              <w:t>5.53</w:t>
            </w:r>
          </w:p>
        </w:tc>
        <w:tc>
          <w:tcPr>
            <w:tcW w:w="2296" w:type="dxa"/>
            <w:tcBorders>
              <w:top w:val="nil"/>
              <w:left w:val="nil"/>
              <w:bottom w:val="nil"/>
              <w:right w:val="nil"/>
            </w:tcBorders>
          </w:tcPr>
          <w:p w14:paraId="7D72C4B5" w14:textId="77777777" w:rsidR="007D365D" w:rsidRPr="002A0F02" w:rsidRDefault="007D365D" w:rsidP="003474CE">
            <w:r w:rsidRPr="002A0F02">
              <w:t>between 75-89</w:t>
            </w:r>
          </w:p>
        </w:tc>
      </w:tr>
      <w:tr w:rsidR="007D365D" w14:paraId="5B92D7EA" w14:textId="77777777" w:rsidTr="003B21DB">
        <w:tc>
          <w:tcPr>
            <w:tcW w:w="817" w:type="dxa"/>
            <w:tcBorders>
              <w:top w:val="nil"/>
              <w:left w:val="nil"/>
              <w:bottom w:val="nil"/>
              <w:right w:val="nil"/>
            </w:tcBorders>
          </w:tcPr>
          <w:p w14:paraId="63FAC6A4" w14:textId="77777777" w:rsidR="007D365D" w:rsidRPr="002A0F02" w:rsidRDefault="007D365D" w:rsidP="003B21DB">
            <w:pPr>
              <w:jc w:val="center"/>
            </w:pPr>
            <w:r w:rsidRPr="002A0F02">
              <w:t>77</w:t>
            </w:r>
          </w:p>
        </w:tc>
        <w:tc>
          <w:tcPr>
            <w:tcW w:w="2835" w:type="dxa"/>
            <w:tcBorders>
              <w:top w:val="nil"/>
              <w:left w:val="nil"/>
              <w:bottom w:val="nil"/>
              <w:right w:val="nil"/>
            </w:tcBorders>
          </w:tcPr>
          <w:p w14:paraId="26A37738" w14:textId="77777777" w:rsidR="007D365D" w:rsidRPr="002A0F02" w:rsidRDefault="007D365D" w:rsidP="003B21DB">
            <w:pPr>
              <w:jc w:val="center"/>
            </w:pPr>
            <w:r w:rsidRPr="002A0F02">
              <w:t>6.30</w:t>
            </w:r>
          </w:p>
        </w:tc>
        <w:tc>
          <w:tcPr>
            <w:tcW w:w="1735" w:type="dxa"/>
            <w:tcBorders>
              <w:top w:val="nil"/>
              <w:left w:val="nil"/>
              <w:bottom w:val="nil"/>
              <w:right w:val="nil"/>
            </w:tcBorders>
          </w:tcPr>
          <w:p w14:paraId="68215990" w14:textId="77777777" w:rsidR="007D365D" w:rsidRPr="002A0F02" w:rsidRDefault="007D365D" w:rsidP="003B21DB">
            <w:pPr>
              <w:jc w:val="center"/>
            </w:pPr>
            <w:r w:rsidRPr="002A0F02">
              <w:t>6.63</w:t>
            </w:r>
          </w:p>
        </w:tc>
        <w:tc>
          <w:tcPr>
            <w:tcW w:w="2296" w:type="dxa"/>
            <w:tcBorders>
              <w:top w:val="nil"/>
              <w:left w:val="nil"/>
              <w:bottom w:val="nil"/>
              <w:right w:val="nil"/>
            </w:tcBorders>
          </w:tcPr>
          <w:p w14:paraId="6275C852" w14:textId="77777777" w:rsidR="007D365D" w:rsidRPr="002A0F02" w:rsidRDefault="007D365D" w:rsidP="003474CE"/>
        </w:tc>
      </w:tr>
      <w:tr w:rsidR="007D365D" w14:paraId="1BBD91B7" w14:textId="77777777" w:rsidTr="003B21DB">
        <w:tc>
          <w:tcPr>
            <w:tcW w:w="817" w:type="dxa"/>
            <w:tcBorders>
              <w:top w:val="nil"/>
              <w:left w:val="nil"/>
              <w:bottom w:val="nil"/>
              <w:right w:val="nil"/>
            </w:tcBorders>
          </w:tcPr>
          <w:p w14:paraId="2B721BF4" w14:textId="77777777" w:rsidR="007D365D" w:rsidRPr="002A0F02" w:rsidRDefault="007D365D" w:rsidP="003B21DB">
            <w:pPr>
              <w:jc w:val="center"/>
            </w:pPr>
            <w:r w:rsidRPr="002A0F02">
              <w:t>78</w:t>
            </w:r>
          </w:p>
        </w:tc>
        <w:tc>
          <w:tcPr>
            <w:tcW w:w="2835" w:type="dxa"/>
            <w:tcBorders>
              <w:top w:val="nil"/>
              <w:left w:val="nil"/>
              <w:bottom w:val="nil"/>
              <w:right w:val="nil"/>
            </w:tcBorders>
          </w:tcPr>
          <w:p w14:paraId="53A7215A" w14:textId="77777777" w:rsidR="007D365D" w:rsidRPr="002A0F02" w:rsidRDefault="007D365D" w:rsidP="003B21DB">
            <w:pPr>
              <w:jc w:val="center"/>
            </w:pPr>
          </w:p>
        </w:tc>
        <w:tc>
          <w:tcPr>
            <w:tcW w:w="1735" w:type="dxa"/>
            <w:tcBorders>
              <w:top w:val="nil"/>
              <w:left w:val="nil"/>
              <w:bottom w:val="nil"/>
              <w:right w:val="nil"/>
            </w:tcBorders>
          </w:tcPr>
          <w:p w14:paraId="4DB75EFF" w14:textId="77777777" w:rsidR="007D365D" w:rsidRPr="002A0F02" w:rsidRDefault="007D365D" w:rsidP="003B21DB">
            <w:pPr>
              <w:jc w:val="center"/>
            </w:pPr>
            <w:r w:rsidRPr="002A0F02">
              <w:t>7.88</w:t>
            </w:r>
          </w:p>
        </w:tc>
        <w:tc>
          <w:tcPr>
            <w:tcW w:w="2296" w:type="dxa"/>
            <w:tcBorders>
              <w:top w:val="nil"/>
              <w:left w:val="nil"/>
              <w:bottom w:val="nil"/>
              <w:right w:val="nil"/>
            </w:tcBorders>
          </w:tcPr>
          <w:p w14:paraId="0EC44CA8" w14:textId="77777777" w:rsidR="007D365D" w:rsidRPr="002A0F02" w:rsidRDefault="007D365D" w:rsidP="003474CE"/>
        </w:tc>
      </w:tr>
      <w:tr w:rsidR="007D365D" w14:paraId="5E9FA7E1" w14:textId="77777777" w:rsidTr="003B21DB">
        <w:tc>
          <w:tcPr>
            <w:tcW w:w="817" w:type="dxa"/>
            <w:tcBorders>
              <w:top w:val="nil"/>
              <w:left w:val="nil"/>
              <w:bottom w:val="nil"/>
              <w:right w:val="nil"/>
            </w:tcBorders>
          </w:tcPr>
          <w:p w14:paraId="528BD44C" w14:textId="77777777" w:rsidR="007D365D" w:rsidRPr="002A0F02" w:rsidRDefault="007D365D" w:rsidP="003B21DB">
            <w:pPr>
              <w:jc w:val="center"/>
            </w:pPr>
            <w:r w:rsidRPr="002A0F02">
              <w:t>79</w:t>
            </w:r>
          </w:p>
        </w:tc>
        <w:tc>
          <w:tcPr>
            <w:tcW w:w="2835" w:type="dxa"/>
            <w:tcBorders>
              <w:top w:val="nil"/>
              <w:left w:val="nil"/>
              <w:bottom w:val="nil"/>
              <w:right w:val="nil"/>
            </w:tcBorders>
          </w:tcPr>
          <w:p w14:paraId="595C5800" w14:textId="77777777" w:rsidR="007D365D" w:rsidRPr="002A0F02" w:rsidRDefault="007D365D" w:rsidP="003B21DB">
            <w:pPr>
              <w:jc w:val="center"/>
            </w:pPr>
          </w:p>
        </w:tc>
        <w:tc>
          <w:tcPr>
            <w:tcW w:w="1735" w:type="dxa"/>
            <w:tcBorders>
              <w:top w:val="nil"/>
              <w:left w:val="nil"/>
              <w:bottom w:val="nil"/>
              <w:right w:val="nil"/>
            </w:tcBorders>
          </w:tcPr>
          <w:p w14:paraId="46A8E386" w14:textId="77777777" w:rsidR="007D365D" w:rsidRPr="002A0F02" w:rsidRDefault="007D365D" w:rsidP="003B21DB">
            <w:pPr>
              <w:jc w:val="center"/>
            </w:pPr>
            <w:r w:rsidRPr="002A0F02">
              <w:t>9.26</w:t>
            </w:r>
          </w:p>
        </w:tc>
        <w:tc>
          <w:tcPr>
            <w:tcW w:w="2296" w:type="dxa"/>
            <w:tcBorders>
              <w:top w:val="nil"/>
              <w:left w:val="nil"/>
              <w:bottom w:val="nil"/>
              <w:right w:val="nil"/>
            </w:tcBorders>
          </w:tcPr>
          <w:p w14:paraId="582D5841" w14:textId="77777777" w:rsidR="007D365D" w:rsidRPr="002A0F02" w:rsidRDefault="007D365D" w:rsidP="003474CE"/>
        </w:tc>
      </w:tr>
      <w:tr w:rsidR="007D365D" w14:paraId="4B7E26E5" w14:textId="77777777" w:rsidTr="003B21DB">
        <w:tc>
          <w:tcPr>
            <w:tcW w:w="817" w:type="dxa"/>
            <w:tcBorders>
              <w:top w:val="nil"/>
              <w:left w:val="nil"/>
              <w:bottom w:val="nil"/>
              <w:right w:val="nil"/>
            </w:tcBorders>
          </w:tcPr>
          <w:p w14:paraId="2DF83CA7" w14:textId="77777777" w:rsidR="007D365D" w:rsidRPr="002A0F02" w:rsidRDefault="007D365D" w:rsidP="003B21DB">
            <w:pPr>
              <w:jc w:val="center"/>
            </w:pPr>
            <w:r w:rsidRPr="002A0F02">
              <w:t>80</w:t>
            </w:r>
          </w:p>
        </w:tc>
        <w:tc>
          <w:tcPr>
            <w:tcW w:w="2835" w:type="dxa"/>
            <w:tcBorders>
              <w:top w:val="nil"/>
              <w:left w:val="nil"/>
              <w:bottom w:val="nil"/>
              <w:right w:val="nil"/>
            </w:tcBorders>
          </w:tcPr>
          <w:p w14:paraId="273BAB4F" w14:textId="77777777" w:rsidR="007D365D" w:rsidRPr="002A0F02" w:rsidRDefault="007D365D" w:rsidP="003B21DB">
            <w:pPr>
              <w:jc w:val="center"/>
            </w:pPr>
          </w:p>
        </w:tc>
        <w:tc>
          <w:tcPr>
            <w:tcW w:w="1735" w:type="dxa"/>
            <w:tcBorders>
              <w:top w:val="nil"/>
              <w:left w:val="nil"/>
              <w:bottom w:val="nil"/>
              <w:right w:val="nil"/>
            </w:tcBorders>
          </w:tcPr>
          <w:p w14:paraId="3727CAF8" w14:textId="77777777" w:rsidR="007D365D" w:rsidRPr="002A0F02" w:rsidRDefault="007D365D" w:rsidP="003B21DB">
            <w:pPr>
              <w:jc w:val="center"/>
            </w:pPr>
            <w:r w:rsidRPr="002A0F02">
              <w:t>10.79</w:t>
            </w:r>
          </w:p>
        </w:tc>
        <w:tc>
          <w:tcPr>
            <w:tcW w:w="2296" w:type="dxa"/>
            <w:tcBorders>
              <w:top w:val="nil"/>
              <w:left w:val="nil"/>
              <w:bottom w:val="nil"/>
              <w:right w:val="nil"/>
            </w:tcBorders>
          </w:tcPr>
          <w:p w14:paraId="0CA25AB2" w14:textId="77777777" w:rsidR="007D365D" w:rsidRPr="002A0F02" w:rsidRDefault="007D365D" w:rsidP="003474CE"/>
        </w:tc>
      </w:tr>
      <w:tr w:rsidR="007D365D" w14:paraId="2583956C" w14:textId="77777777" w:rsidTr="003B21DB">
        <w:tc>
          <w:tcPr>
            <w:tcW w:w="817" w:type="dxa"/>
            <w:tcBorders>
              <w:top w:val="nil"/>
              <w:left w:val="nil"/>
              <w:bottom w:val="nil"/>
              <w:right w:val="nil"/>
            </w:tcBorders>
          </w:tcPr>
          <w:p w14:paraId="41A6FCED" w14:textId="77777777" w:rsidR="007D365D" w:rsidRPr="002A0F02" w:rsidRDefault="007D365D" w:rsidP="003B21DB">
            <w:pPr>
              <w:jc w:val="center"/>
            </w:pPr>
            <w:r w:rsidRPr="002A0F02">
              <w:t>81</w:t>
            </w:r>
          </w:p>
        </w:tc>
        <w:tc>
          <w:tcPr>
            <w:tcW w:w="2835" w:type="dxa"/>
            <w:tcBorders>
              <w:top w:val="nil"/>
              <w:left w:val="nil"/>
              <w:bottom w:val="nil"/>
              <w:right w:val="nil"/>
            </w:tcBorders>
          </w:tcPr>
          <w:p w14:paraId="3E41F2DB" w14:textId="77777777" w:rsidR="007D365D" w:rsidRPr="002A0F02" w:rsidRDefault="007D365D" w:rsidP="003B21DB">
            <w:pPr>
              <w:jc w:val="center"/>
            </w:pPr>
          </w:p>
        </w:tc>
        <w:tc>
          <w:tcPr>
            <w:tcW w:w="1735" w:type="dxa"/>
            <w:tcBorders>
              <w:top w:val="nil"/>
              <w:left w:val="nil"/>
              <w:bottom w:val="nil"/>
              <w:right w:val="nil"/>
            </w:tcBorders>
          </w:tcPr>
          <w:p w14:paraId="030E7E79" w14:textId="77777777" w:rsidR="007D365D" w:rsidRPr="002A0F02" w:rsidRDefault="007D365D" w:rsidP="003B21DB">
            <w:pPr>
              <w:jc w:val="center"/>
            </w:pPr>
            <w:r w:rsidRPr="002A0F02">
              <w:t>12.45</w:t>
            </w:r>
          </w:p>
        </w:tc>
        <w:tc>
          <w:tcPr>
            <w:tcW w:w="2296" w:type="dxa"/>
            <w:tcBorders>
              <w:top w:val="nil"/>
              <w:left w:val="nil"/>
              <w:bottom w:val="nil"/>
              <w:right w:val="nil"/>
            </w:tcBorders>
          </w:tcPr>
          <w:p w14:paraId="5E16A34C" w14:textId="77777777" w:rsidR="007D365D" w:rsidRPr="002A0F02" w:rsidRDefault="007D365D" w:rsidP="003474CE"/>
        </w:tc>
      </w:tr>
      <w:tr w:rsidR="007D365D" w14:paraId="5D627C95" w14:textId="77777777" w:rsidTr="003B21DB">
        <w:tc>
          <w:tcPr>
            <w:tcW w:w="817" w:type="dxa"/>
            <w:tcBorders>
              <w:top w:val="nil"/>
              <w:left w:val="nil"/>
              <w:bottom w:val="nil"/>
              <w:right w:val="nil"/>
            </w:tcBorders>
          </w:tcPr>
          <w:p w14:paraId="44080F8D" w14:textId="77777777" w:rsidR="007D365D" w:rsidRPr="002A0F02" w:rsidRDefault="007D365D" w:rsidP="003B21DB">
            <w:pPr>
              <w:jc w:val="center"/>
            </w:pPr>
            <w:r w:rsidRPr="002A0F02">
              <w:t>82</w:t>
            </w:r>
          </w:p>
        </w:tc>
        <w:tc>
          <w:tcPr>
            <w:tcW w:w="2835" w:type="dxa"/>
            <w:tcBorders>
              <w:top w:val="nil"/>
              <w:left w:val="nil"/>
              <w:bottom w:val="nil"/>
              <w:right w:val="nil"/>
            </w:tcBorders>
          </w:tcPr>
          <w:p w14:paraId="04495A5C" w14:textId="77777777" w:rsidR="007D365D" w:rsidRPr="002A0F02" w:rsidRDefault="007D365D" w:rsidP="003B21DB">
            <w:pPr>
              <w:jc w:val="center"/>
            </w:pPr>
            <w:r w:rsidRPr="002A0F02">
              <w:t>12.60</w:t>
            </w:r>
          </w:p>
        </w:tc>
        <w:tc>
          <w:tcPr>
            <w:tcW w:w="1735" w:type="dxa"/>
            <w:tcBorders>
              <w:top w:val="nil"/>
              <w:left w:val="nil"/>
              <w:bottom w:val="nil"/>
              <w:right w:val="nil"/>
            </w:tcBorders>
          </w:tcPr>
          <w:p w14:paraId="0D1C2F80" w14:textId="77777777" w:rsidR="007D365D" w:rsidRPr="002A0F02" w:rsidRDefault="007D365D" w:rsidP="003B21DB">
            <w:pPr>
              <w:jc w:val="center"/>
            </w:pPr>
            <w:r w:rsidRPr="002A0F02">
              <w:t>14.24</w:t>
            </w:r>
          </w:p>
        </w:tc>
        <w:tc>
          <w:tcPr>
            <w:tcW w:w="2296" w:type="dxa"/>
            <w:tcBorders>
              <w:top w:val="nil"/>
              <w:left w:val="nil"/>
              <w:bottom w:val="nil"/>
              <w:right w:val="nil"/>
            </w:tcBorders>
          </w:tcPr>
          <w:p w14:paraId="0D56FE32" w14:textId="77777777" w:rsidR="007D365D" w:rsidRPr="002A0F02" w:rsidRDefault="007D365D" w:rsidP="003474CE"/>
        </w:tc>
      </w:tr>
      <w:tr w:rsidR="007D365D" w14:paraId="413667A8" w14:textId="77777777" w:rsidTr="003B21DB">
        <w:tc>
          <w:tcPr>
            <w:tcW w:w="817" w:type="dxa"/>
            <w:tcBorders>
              <w:top w:val="nil"/>
              <w:left w:val="nil"/>
              <w:bottom w:val="nil"/>
              <w:right w:val="nil"/>
            </w:tcBorders>
          </w:tcPr>
          <w:p w14:paraId="265257B7" w14:textId="77777777" w:rsidR="007D365D" w:rsidRPr="002A0F02" w:rsidRDefault="007D365D" w:rsidP="003B21DB">
            <w:pPr>
              <w:jc w:val="center"/>
            </w:pPr>
            <w:r w:rsidRPr="002A0F02">
              <w:t>83</w:t>
            </w:r>
          </w:p>
        </w:tc>
        <w:tc>
          <w:tcPr>
            <w:tcW w:w="2835" w:type="dxa"/>
            <w:tcBorders>
              <w:top w:val="nil"/>
              <w:left w:val="nil"/>
              <w:bottom w:val="nil"/>
              <w:right w:val="nil"/>
            </w:tcBorders>
          </w:tcPr>
          <w:p w14:paraId="3FFBDD6C" w14:textId="77777777" w:rsidR="007D365D" w:rsidRPr="002A0F02" w:rsidRDefault="007D365D" w:rsidP="003B21DB">
            <w:pPr>
              <w:jc w:val="center"/>
            </w:pPr>
          </w:p>
        </w:tc>
        <w:tc>
          <w:tcPr>
            <w:tcW w:w="1735" w:type="dxa"/>
            <w:tcBorders>
              <w:top w:val="nil"/>
              <w:left w:val="nil"/>
              <w:bottom w:val="nil"/>
              <w:right w:val="nil"/>
            </w:tcBorders>
          </w:tcPr>
          <w:p w14:paraId="3C6A5F30" w14:textId="77777777" w:rsidR="007D365D" w:rsidRPr="002A0F02" w:rsidRDefault="007D365D" w:rsidP="003B21DB">
            <w:pPr>
              <w:jc w:val="center"/>
            </w:pPr>
            <w:r w:rsidRPr="002A0F02">
              <w:t>16.14</w:t>
            </w:r>
          </w:p>
        </w:tc>
        <w:tc>
          <w:tcPr>
            <w:tcW w:w="2296" w:type="dxa"/>
            <w:tcBorders>
              <w:top w:val="nil"/>
              <w:left w:val="nil"/>
              <w:bottom w:val="nil"/>
              <w:right w:val="nil"/>
            </w:tcBorders>
          </w:tcPr>
          <w:p w14:paraId="57D27DF1" w14:textId="77777777" w:rsidR="007D365D" w:rsidRPr="002A0F02" w:rsidRDefault="007D365D" w:rsidP="003474CE"/>
        </w:tc>
      </w:tr>
      <w:tr w:rsidR="007D365D" w14:paraId="0233FB83" w14:textId="77777777" w:rsidTr="003B21DB">
        <w:tc>
          <w:tcPr>
            <w:tcW w:w="817" w:type="dxa"/>
            <w:tcBorders>
              <w:top w:val="nil"/>
              <w:left w:val="nil"/>
              <w:bottom w:val="nil"/>
              <w:right w:val="nil"/>
            </w:tcBorders>
          </w:tcPr>
          <w:p w14:paraId="5F338174" w14:textId="77777777" w:rsidR="007D365D" w:rsidRPr="002A0F02" w:rsidRDefault="007D365D" w:rsidP="003B21DB">
            <w:pPr>
              <w:jc w:val="center"/>
            </w:pPr>
            <w:r w:rsidRPr="002A0F02">
              <w:lastRenderedPageBreak/>
              <w:t>84</w:t>
            </w:r>
          </w:p>
        </w:tc>
        <w:tc>
          <w:tcPr>
            <w:tcW w:w="2835" w:type="dxa"/>
            <w:tcBorders>
              <w:top w:val="nil"/>
              <w:left w:val="nil"/>
              <w:bottom w:val="nil"/>
              <w:right w:val="nil"/>
            </w:tcBorders>
          </w:tcPr>
          <w:p w14:paraId="55FA2EC8" w14:textId="77777777" w:rsidR="007D365D" w:rsidRPr="002A0F02" w:rsidRDefault="007D365D" w:rsidP="003B21DB">
            <w:pPr>
              <w:jc w:val="center"/>
            </w:pPr>
          </w:p>
        </w:tc>
        <w:tc>
          <w:tcPr>
            <w:tcW w:w="1735" w:type="dxa"/>
            <w:tcBorders>
              <w:top w:val="nil"/>
              <w:left w:val="nil"/>
              <w:bottom w:val="nil"/>
              <w:right w:val="nil"/>
            </w:tcBorders>
          </w:tcPr>
          <w:p w14:paraId="79E1A138" w14:textId="77777777" w:rsidR="007D365D" w:rsidRPr="002A0F02" w:rsidRDefault="007D365D" w:rsidP="003B21DB">
            <w:pPr>
              <w:jc w:val="center"/>
            </w:pPr>
            <w:r w:rsidRPr="002A0F02">
              <w:t>18.14</w:t>
            </w:r>
          </w:p>
        </w:tc>
        <w:tc>
          <w:tcPr>
            <w:tcW w:w="2296" w:type="dxa"/>
            <w:tcBorders>
              <w:top w:val="nil"/>
              <w:left w:val="nil"/>
              <w:bottom w:val="nil"/>
              <w:right w:val="nil"/>
            </w:tcBorders>
          </w:tcPr>
          <w:p w14:paraId="5FF2D721" w14:textId="77777777" w:rsidR="007D365D" w:rsidRPr="002A0F02" w:rsidRDefault="007D365D" w:rsidP="003474CE"/>
        </w:tc>
      </w:tr>
      <w:tr w:rsidR="007D365D" w14:paraId="09B575E3" w14:textId="77777777" w:rsidTr="003B21DB">
        <w:tc>
          <w:tcPr>
            <w:tcW w:w="817" w:type="dxa"/>
            <w:tcBorders>
              <w:top w:val="nil"/>
              <w:left w:val="nil"/>
              <w:bottom w:val="nil"/>
              <w:right w:val="nil"/>
            </w:tcBorders>
          </w:tcPr>
          <w:p w14:paraId="1F4480FF" w14:textId="77777777" w:rsidR="007D365D" w:rsidRPr="002A0F02" w:rsidRDefault="007D365D" w:rsidP="003B21DB">
            <w:pPr>
              <w:jc w:val="center"/>
            </w:pPr>
            <w:r w:rsidRPr="002A0F02">
              <w:t>85</w:t>
            </w:r>
          </w:p>
        </w:tc>
        <w:tc>
          <w:tcPr>
            <w:tcW w:w="2835" w:type="dxa"/>
            <w:tcBorders>
              <w:top w:val="nil"/>
              <w:left w:val="nil"/>
              <w:bottom w:val="nil"/>
              <w:right w:val="nil"/>
            </w:tcBorders>
          </w:tcPr>
          <w:p w14:paraId="22157728" w14:textId="77777777" w:rsidR="007D365D" w:rsidRPr="00DF6A95" w:rsidRDefault="007D365D" w:rsidP="003B21DB">
            <w:pPr>
              <w:jc w:val="center"/>
            </w:pPr>
            <w:r w:rsidRPr="00DF6A95">
              <w:t>18.56</w:t>
            </w:r>
          </w:p>
        </w:tc>
        <w:tc>
          <w:tcPr>
            <w:tcW w:w="1735" w:type="dxa"/>
            <w:tcBorders>
              <w:top w:val="nil"/>
              <w:left w:val="nil"/>
              <w:bottom w:val="nil"/>
              <w:right w:val="nil"/>
            </w:tcBorders>
          </w:tcPr>
          <w:p w14:paraId="2C88ECB5" w14:textId="77777777" w:rsidR="007D365D" w:rsidRPr="002A0F02" w:rsidRDefault="007D365D" w:rsidP="003B21DB">
            <w:pPr>
              <w:jc w:val="center"/>
            </w:pPr>
            <w:r w:rsidRPr="002A0F02">
              <w:t>20.21</w:t>
            </w:r>
          </w:p>
        </w:tc>
        <w:tc>
          <w:tcPr>
            <w:tcW w:w="2296" w:type="dxa"/>
            <w:tcBorders>
              <w:top w:val="nil"/>
              <w:left w:val="nil"/>
              <w:bottom w:val="nil"/>
              <w:right w:val="nil"/>
            </w:tcBorders>
          </w:tcPr>
          <w:p w14:paraId="1BEDB7EB" w14:textId="77777777" w:rsidR="007D365D" w:rsidRPr="002A0F02" w:rsidRDefault="007D365D" w:rsidP="003474CE"/>
        </w:tc>
      </w:tr>
      <w:tr w:rsidR="007D365D" w14:paraId="691088E0" w14:textId="77777777" w:rsidTr="003B21DB">
        <w:tc>
          <w:tcPr>
            <w:tcW w:w="817" w:type="dxa"/>
            <w:tcBorders>
              <w:top w:val="nil"/>
              <w:left w:val="nil"/>
              <w:bottom w:val="nil"/>
              <w:right w:val="nil"/>
            </w:tcBorders>
          </w:tcPr>
          <w:p w14:paraId="11782BD5" w14:textId="77777777" w:rsidR="007D365D" w:rsidRPr="002A0F02" w:rsidRDefault="007D365D" w:rsidP="003B21DB">
            <w:pPr>
              <w:jc w:val="center"/>
            </w:pPr>
            <w:r w:rsidRPr="002A0F02">
              <w:t>86</w:t>
            </w:r>
          </w:p>
        </w:tc>
        <w:tc>
          <w:tcPr>
            <w:tcW w:w="2835" w:type="dxa"/>
            <w:tcBorders>
              <w:top w:val="nil"/>
              <w:left w:val="nil"/>
              <w:bottom w:val="nil"/>
              <w:right w:val="nil"/>
            </w:tcBorders>
          </w:tcPr>
          <w:p w14:paraId="4A363DDB" w14:textId="77777777" w:rsidR="007D365D" w:rsidRPr="00DF6A95" w:rsidRDefault="007D365D" w:rsidP="003B21DB">
            <w:pPr>
              <w:jc w:val="center"/>
            </w:pPr>
            <w:r w:rsidRPr="00DF6A95">
              <w:t>21.40</w:t>
            </w:r>
          </w:p>
        </w:tc>
        <w:tc>
          <w:tcPr>
            <w:tcW w:w="1735" w:type="dxa"/>
            <w:tcBorders>
              <w:top w:val="nil"/>
              <w:left w:val="nil"/>
              <w:bottom w:val="nil"/>
              <w:right w:val="nil"/>
            </w:tcBorders>
          </w:tcPr>
          <w:p w14:paraId="1DEFCC3C" w14:textId="77777777" w:rsidR="007D365D" w:rsidRPr="002A0F02" w:rsidRDefault="007D365D" w:rsidP="003B21DB">
            <w:pPr>
              <w:jc w:val="center"/>
            </w:pPr>
            <w:r w:rsidRPr="002A0F02">
              <w:t>22.32</w:t>
            </w:r>
          </w:p>
        </w:tc>
        <w:tc>
          <w:tcPr>
            <w:tcW w:w="2296" w:type="dxa"/>
            <w:tcBorders>
              <w:top w:val="nil"/>
              <w:left w:val="nil"/>
              <w:bottom w:val="nil"/>
              <w:right w:val="nil"/>
            </w:tcBorders>
          </w:tcPr>
          <w:p w14:paraId="137ACCD3" w14:textId="77777777" w:rsidR="007D365D" w:rsidRPr="002A0F02" w:rsidRDefault="007D365D" w:rsidP="003474CE"/>
        </w:tc>
      </w:tr>
      <w:tr w:rsidR="007D365D" w14:paraId="647B7327" w14:textId="77777777" w:rsidTr="003B21DB">
        <w:tc>
          <w:tcPr>
            <w:tcW w:w="817" w:type="dxa"/>
            <w:tcBorders>
              <w:top w:val="nil"/>
              <w:left w:val="nil"/>
              <w:bottom w:val="nil"/>
              <w:right w:val="nil"/>
            </w:tcBorders>
          </w:tcPr>
          <w:p w14:paraId="3A5FEB7E" w14:textId="77777777" w:rsidR="007D365D" w:rsidRPr="002A0F02" w:rsidRDefault="007D365D" w:rsidP="003B21DB">
            <w:pPr>
              <w:jc w:val="center"/>
            </w:pPr>
            <w:r w:rsidRPr="002A0F02">
              <w:t>87</w:t>
            </w:r>
          </w:p>
        </w:tc>
        <w:tc>
          <w:tcPr>
            <w:tcW w:w="2835" w:type="dxa"/>
            <w:tcBorders>
              <w:top w:val="nil"/>
              <w:left w:val="nil"/>
              <w:bottom w:val="nil"/>
              <w:right w:val="nil"/>
            </w:tcBorders>
          </w:tcPr>
          <w:p w14:paraId="0CDA0CC1" w14:textId="77777777" w:rsidR="007D365D" w:rsidRPr="00DF6A95" w:rsidRDefault="007D365D" w:rsidP="003B21DB">
            <w:pPr>
              <w:jc w:val="center"/>
            </w:pPr>
            <w:r w:rsidRPr="00DF6A95">
              <w:t>21.94</w:t>
            </w:r>
          </w:p>
        </w:tc>
        <w:tc>
          <w:tcPr>
            <w:tcW w:w="1735" w:type="dxa"/>
            <w:tcBorders>
              <w:top w:val="nil"/>
              <w:left w:val="nil"/>
              <w:bottom w:val="nil"/>
              <w:right w:val="nil"/>
            </w:tcBorders>
          </w:tcPr>
          <w:p w14:paraId="242802A2" w14:textId="77777777" w:rsidR="007D365D" w:rsidRPr="002A0F02" w:rsidRDefault="007D365D" w:rsidP="003B21DB">
            <w:pPr>
              <w:jc w:val="center"/>
            </w:pPr>
            <w:r w:rsidRPr="002A0F02">
              <w:t>24.45</w:t>
            </w:r>
          </w:p>
        </w:tc>
        <w:tc>
          <w:tcPr>
            <w:tcW w:w="2296" w:type="dxa"/>
            <w:tcBorders>
              <w:top w:val="nil"/>
              <w:left w:val="nil"/>
              <w:bottom w:val="nil"/>
              <w:right w:val="nil"/>
            </w:tcBorders>
          </w:tcPr>
          <w:p w14:paraId="2DF9D55F" w14:textId="77777777" w:rsidR="007D365D" w:rsidRPr="002A0F02" w:rsidRDefault="007D365D" w:rsidP="003474CE"/>
        </w:tc>
      </w:tr>
      <w:tr w:rsidR="007D365D" w14:paraId="20635275" w14:textId="77777777" w:rsidTr="003B21DB">
        <w:tc>
          <w:tcPr>
            <w:tcW w:w="817" w:type="dxa"/>
            <w:tcBorders>
              <w:top w:val="nil"/>
              <w:left w:val="nil"/>
              <w:bottom w:val="nil"/>
              <w:right w:val="nil"/>
            </w:tcBorders>
          </w:tcPr>
          <w:p w14:paraId="6EFD909B" w14:textId="77777777" w:rsidR="007D365D" w:rsidRPr="002A0F02" w:rsidRDefault="007D365D" w:rsidP="003B21DB">
            <w:pPr>
              <w:jc w:val="center"/>
            </w:pPr>
            <w:r w:rsidRPr="002A0F02">
              <w:t>88</w:t>
            </w:r>
          </w:p>
        </w:tc>
        <w:tc>
          <w:tcPr>
            <w:tcW w:w="2835" w:type="dxa"/>
            <w:tcBorders>
              <w:top w:val="nil"/>
              <w:left w:val="nil"/>
              <w:bottom w:val="nil"/>
              <w:right w:val="nil"/>
            </w:tcBorders>
          </w:tcPr>
          <w:p w14:paraId="10A18AAA" w14:textId="77777777" w:rsidR="007D365D" w:rsidRPr="00DF6A95" w:rsidRDefault="007D365D" w:rsidP="003B21DB">
            <w:pPr>
              <w:jc w:val="center"/>
            </w:pPr>
            <w:r w:rsidRPr="00DF6A95">
              <w:t>29.48</w:t>
            </w:r>
          </w:p>
        </w:tc>
        <w:tc>
          <w:tcPr>
            <w:tcW w:w="1735" w:type="dxa"/>
            <w:tcBorders>
              <w:top w:val="nil"/>
              <w:left w:val="nil"/>
              <w:bottom w:val="nil"/>
              <w:right w:val="nil"/>
            </w:tcBorders>
          </w:tcPr>
          <w:p w14:paraId="20515515" w14:textId="77777777" w:rsidR="007D365D" w:rsidRPr="002A0F02" w:rsidRDefault="007D365D" w:rsidP="003B21DB">
            <w:pPr>
              <w:jc w:val="center"/>
            </w:pPr>
            <w:r w:rsidRPr="002A0F02">
              <w:t>26.56</w:t>
            </w:r>
          </w:p>
        </w:tc>
        <w:tc>
          <w:tcPr>
            <w:tcW w:w="2296" w:type="dxa"/>
            <w:tcBorders>
              <w:top w:val="nil"/>
              <w:left w:val="nil"/>
              <w:bottom w:val="nil"/>
              <w:right w:val="nil"/>
            </w:tcBorders>
          </w:tcPr>
          <w:p w14:paraId="6B39B861" w14:textId="77777777" w:rsidR="007D365D" w:rsidRPr="002A0F02" w:rsidRDefault="007D365D" w:rsidP="003474CE"/>
        </w:tc>
      </w:tr>
      <w:tr w:rsidR="007D365D" w14:paraId="3776B8B3" w14:textId="77777777" w:rsidTr="003B21DB">
        <w:tc>
          <w:tcPr>
            <w:tcW w:w="817" w:type="dxa"/>
            <w:tcBorders>
              <w:top w:val="nil"/>
              <w:left w:val="nil"/>
              <w:bottom w:val="nil"/>
              <w:right w:val="nil"/>
            </w:tcBorders>
          </w:tcPr>
          <w:p w14:paraId="1D5F17AA" w14:textId="77777777" w:rsidR="007D365D" w:rsidRPr="002A0F02" w:rsidRDefault="007D365D" w:rsidP="003B21DB">
            <w:pPr>
              <w:jc w:val="center"/>
            </w:pPr>
            <w:r w:rsidRPr="002A0F02">
              <w:t>89</w:t>
            </w:r>
          </w:p>
        </w:tc>
        <w:tc>
          <w:tcPr>
            <w:tcW w:w="2835" w:type="dxa"/>
            <w:tcBorders>
              <w:top w:val="nil"/>
              <w:left w:val="nil"/>
              <w:bottom w:val="nil"/>
              <w:right w:val="nil"/>
            </w:tcBorders>
          </w:tcPr>
          <w:p w14:paraId="641BA155" w14:textId="77777777" w:rsidR="007D365D" w:rsidRPr="00DF6A95" w:rsidRDefault="007D365D" w:rsidP="003B21DB">
            <w:pPr>
              <w:jc w:val="center"/>
            </w:pPr>
            <w:r w:rsidRPr="00DF6A95">
              <w:t>31.99</w:t>
            </w:r>
          </w:p>
        </w:tc>
        <w:tc>
          <w:tcPr>
            <w:tcW w:w="1735" w:type="dxa"/>
            <w:tcBorders>
              <w:top w:val="nil"/>
              <w:left w:val="nil"/>
              <w:bottom w:val="nil"/>
              <w:right w:val="nil"/>
            </w:tcBorders>
          </w:tcPr>
          <w:p w14:paraId="13092C26" w14:textId="77777777" w:rsidR="007D365D" w:rsidRPr="002A0F02" w:rsidRDefault="007D365D" w:rsidP="003B21DB">
            <w:pPr>
              <w:jc w:val="center"/>
            </w:pPr>
            <w:r w:rsidRPr="002A0F02">
              <w:t>28.63</w:t>
            </w:r>
          </w:p>
        </w:tc>
        <w:tc>
          <w:tcPr>
            <w:tcW w:w="2296" w:type="dxa"/>
            <w:tcBorders>
              <w:top w:val="nil"/>
              <w:left w:val="nil"/>
              <w:bottom w:val="nil"/>
              <w:right w:val="nil"/>
            </w:tcBorders>
          </w:tcPr>
          <w:p w14:paraId="61EF615B" w14:textId="77777777" w:rsidR="007D365D" w:rsidRPr="002A0F02" w:rsidRDefault="007D365D" w:rsidP="003474CE"/>
        </w:tc>
      </w:tr>
      <w:tr w:rsidR="007D365D" w14:paraId="20BAC882" w14:textId="77777777" w:rsidTr="003B21DB">
        <w:tc>
          <w:tcPr>
            <w:tcW w:w="817" w:type="dxa"/>
            <w:tcBorders>
              <w:top w:val="nil"/>
              <w:left w:val="nil"/>
              <w:bottom w:val="nil"/>
              <w:right w:val="nil"/>
            </w:tcBorders>
          </w:tcPr>
          <w:p w14:paraId="6098804B" w14:textId="77777777" w:rsidR="007D365D" w:rsidRPr="002A0F02" w:rsidRDefault="007D365D" w:rsidP="003B21DB">
            <w:pPr>
              <w:jc w:val="center"/>
            </w:pPr>
            <w:r w:rsidRPr="002A0F02">
              <w:t>90</w:t>
            </w:r>
          </w:p>
        </w:tc>
        <w:tc>
          <w:tcPr>
            <w:tcW w:w="2835" w:type="dxa"/>
            <w:tcBorders>
              <w:top w:val="nil"/>
              <w:left w:val="nil"/>
              <w:bottom w:val="nil"/>
              <w:right w:val="nil"/>
            </w:tcBorders>
          </w:tcPr>
          <w:p w14:paraId="557EB235" w14:textId="77777777" w:rsidR="007D365D" w:rsidRPr="00DF6A95" w:rsidRDefault="007D365D" w:rsidP="003B21DB">
            <w:pPr>
              <w:jc w:val="center"/>
            </w:pPr>
            <w:r w:rsidRPr="00DF6A95">
              <w:t>32.38</w:t>
            </w:r>
          </w:p>
        </w:tc>
        <w:tc>
          <w:tcPr>
            <w:tcW w:w="1735" w:type="dxa"/>
            <w:tcBorders>
              <w:top w:val="nil"/>
              <w:left w:val="nil"/>
              <w:bottom w:val="nil"/>
              <w:right w:val="nil"/>
            </w:tcBorders>
          </w:tcPr>
          <w:p w14:paraId="788789D8" w14:textId="77777777" w:rsidR="007D365D" w:rsidRPr="002A0F02" w:rsidRDefault="007D365D" w:rsidP="003B21DB">
            <w:pPr>
              <w:jc w:val="center"/>
            </w:pPr>
            <w:r w:rsidRPr="002A0F02">
              <w:t>30.82</w:t>
            </w:r>
          </w:p>
        </w:tc>
        <w:tc>
          <w:tcPr>
            <w:tcW w:w="2296" w:type="dxa"/>
            <w:tcBorders>
              <w:top w:val="nil"/>
              <w:left w:val="nil"/>
              <w:bottom w:val="nil"/>
              <w:right w:val="nil"/>
            </w:tcBorders>
          </w:tcPr>
          <w:p w14:paraId="02C02792" w14:textId="77777777" w:rsidR="007D365D" w:rsidRPr="002A0F02" w:rsidRDefault="007D365D" w:rsidP="003474CE">
            <w:r w:rsidRPr="002A0F02">
              <w:t xml:space="preserve">Linear regression </w:t>
            </w:r>
          </w:p>
        </w:tc>
      </w:tr>
      <w:tr w:rsidR="007D365D" w14:paraId="630FBD61" w14:textId="77777777" w:rsidTr="003B21DB">
        <w:tc>
          <w:tcPr>
            <w:tcW w:w="817" w:type="dxa"/>
            <w:tcBorders>
              <w:top w:val="nil"/>
              <w:left w:val="nil"/>
              <w:bottom w:val="nil"/>
              <w:right w:val="nil"/>
            </w:tcBorders>
          </w:tcPr>
          <w:p w14:paraId="38AAED1C" w14:textId="77777777" w:rsidR="007D365D" w:rsidRPr="002A0F02" w:rsidRDefault="007D365D" w:rsidP="003B21DB">
            <w:pPr>
              <w:jc w:val="center"/>
            </w:pPr>
            <w:r w:rsidRPr="002A0F02">
              <w:t>91</w:t>
            </w:r>
          </w:p>
        </w:tc>
        <w:tc>
          <w:tcPr>
            <w:tcW w:w="2835" w:type="dxa"/>
            <w:tcBorders>
              <w:top w:val="nil"/>
              <w:left w:val="nil"/>
              <w:bottom w:val="nil"/>
              <w:right w:val="nil"/>
            </w:tcBorders>
          </w:tcPr>
          <w:p w14:paraId="10571966" w14:textId="77777777" w:rsidR="007D365D" w:rsidRPr="00DF6A95" w:rsidRDefault="007D365D" w:rsidP="003B21DB">
            <w:pPr>
              <w:jc w:val="center"/>
            </w:pPr>
          </w:p>
        </w:tc>
        <w:tc>
          <w:tcPr>
            <w:tcW w:w="1735" w:type="dxa"/>
            <w:tcBorders>
              <w:top w:val="nil"/>
              <w:left w:val="nil"/>
              <w:bottom w:val="nil"/>
              <w:right w:val="nil"/>
            </w:tcBorders>
          </w:tcPr>
          <w:p w14:paraId="787629CE" w14:textId="77777777" w:rsidR="007D365D" w:rsidRPr="002A0F02" w:rsidRDefault="007D365D" w:rsidP="003B21DB">
            <w:pPr>
              <w:jc w:val="center"/>
            </w:pPr>
            <w:r w:rsidRPr="002A0F02">
              <w:t>32.31</w:t>
            </w:r>
          </w:p>
        </w:tc>
        <w:tc>
          <w:tcPr>
            <w:tcW w:w="2296" w:type="dxa"/>
            <w:tcBorders>
              <w:top w:val="nil"/>
              <w:left w:val="nil"/>
              <w:bottom w:val="nil"/>
              <w:right w:val="nil"/>
            </w:tcBorders>
          </w:tcPr>
          <w:p w14:paraId="682EB62D" w14:textId="77777777" w:rsidR="007D365D" w:rsidRPr="002A0F02" w:rsidRDefault="007D365D" w:rsidP="003474CE">
            <w:r w:rsidRPr="002A0F02">
              <w:t>between 90-100</w:t>
            </w:r>
          </w:p>
        </w:tc>
      </w:tr>
      <w:tr w:rsidR="007D365D" w14:paraId="35F54039" w14:textId="77777777" w:rsidTr="003B21DB">
        <w:tc>
          <w:tcPr>
            <w:tcW w:w="817" w:type="dxa"/>
            <w:tcBorders>
              <w:top w:val="nil"/>
              <w:left w:val="nil"/>
              <w:bottom w:val="nil"/>
              <w:right w:val="nil"/>
            </w:tcBorders>
          </w:tcPr>
          <w:p w14:paraId="6DE114B1" w14:textId="77777777" w:rsidR="007D365D" w:rsidRPr="002A0F02" w:rsidRDefault="007D365D" w:rsidP="003B21DB">
            <w:pPr>
              <w:jc w:val="center"/>
            </w:pPr>
            <w:r w:rsidRPr="002A0F02">
              <w:t>92</w:t>
            </w:r>
          </w:p>
        </w:tc>
        <w:tc>
          <w:tcPr>
            <w:tcW w:w="2835" w:type="dxa"/>
            <w:tcBorders>
              <w:top w:val="nil"/>
              <w:left w:val="nil"/>
              <w:bottom w:val="nil"/>
              <w:right w:val="nil"/>
            </w:tcBorders>
          </w:tcPr>
          <w:p w14:paraId="6EE3BE10" w14:textId="77777777" w:rsidR="007D365D" w:rsidRPr="00DF6A95" w:rsidRDefault="007D365D" w:rsidP="003B21DB">
            <w:pPr>
              <w:jc w:val="center"/>
            </w:pPr>
            <w:r w:rsidRPr="00DF6A95">
              <w:t>33.33</w:t>
            </w:r>
          </w:p>
        </w:tc>
        <w:tc>
          <w:tcPr>
            <w:tcW w:w="1735" w:type="dxa"/>
            <w:tcBorders>
              <w:top w:val="nil"/>
              <w:left w:val="nil"/>
              <w:bottom w:val="nil"/>
              <w:right w:val="nil"/>
            </w:tcBorders>
          </w:tcPr>
          <w:p w14:paraId="31FF5E14" w14:textId="77777777" w:rsidR="007D365D" w:rsidRPr="002A0F02" w:rsidRDefault="007D365D" w:rsidP="003B21DB">
            <w:pPr>
              <w:jc w:val="center"/>
            </w:pPr>
            <w:r w:rsidRPr="002A0F02">
              <w:t>33.79</w:t>
            </w:r>
          </w:p>
        </w:tc>
        <w:tc>
          <w:tcPr>
            <w:tcW w:w="2296" w:type="dxa"/>
            <w:tcBorders>
              <w:top w:val="nil"/>
              <w:left w:val="nil"/>
              <w:bottom w:val="nil"/>
              <w:right w:val="nil"/>
            </w:tcBorders>
          </w:tcPr>
          <w:p w14:paraId="2CC8FF42" w14:textId="77777777" w:rsidR="007D365D" w:rsidRPr="002A0F02" w:rsidRDefault="007D365D" w:rsidP="003474CE"/>
        </w:tc>
      </w:tr>
      <w:tr w:rsidR="007D365D" w14:paraId="5DEA6231" w14:textId="77777777" w:rsidTr="003B21DB">
        <w:tc>
          <w:tcPr>
            <w:tcW w:w="817" w:type="dxa"/>
            <w:tcBorders>
              <w:top w:val="nil"/>
              <w:left w:val="nil"/>
              <w:bottom w:val="nil"/>
              <w:right w:val="nil"/>
            </w:tcBorders>
          </w:tcPr>
          <w:p w14:paraId="1CAD9BDB" w14:textId="77777777" w:rsidR="007D365D" w:rsidRPr="002A0F02" w:rsidRDefault="007D365D" w:rsidP="003B21DB">
            <w:pPr>
              <w:jc w:val="center"/>
            </w:pPr>
            <w:r w:rsidRPr="002A0F02">
              <w:t>93</w:t>
            </w:r>
          </w:p>
        </w:tc>
        <w:tc>
          <w:tcPr>
            <w:tcW w:w="2835" w:type="dxa"/>
            <w:tcBorders>
              <w:top w:val="nil"/>
              <w:left w:val="nil"/>
              <w:bottom w:val="nil"/>
              <w:right w:val="nil"/>
            </w:tcBorders>
          </w:tcPr>
          <w:p w14:paraId="4B40EF88" w14:textId="77777777" w:rsidR="007D365D" w:rsidRPr="00DF6A95" w:rsidRDefault="007D365D" w:rsidP="003B21DB">
            <w:pPr>
              <w:jc w:val="center"/>
            </w:pPr>
          </w:p>
        </w:tc>
        <w:tc>
          <w:tcPr>
            <w:tcW w:w="1735" w:type="dxa"/>
            <w:tcBorders>
              <w:top w:val="nil"/>
              <w:left w:val="nil"/>
              <w:bottom w:val="nil"/>
              <w:right w:val="nil"/>
            </w:tcBorders>
          </w:tcPr>
          <w:p w14:paraId="15321F7B" w14:textId="77777777" w:rsidR="007D365D" w:rsidRPr="002A0F02" w:rsidRDefault="007D365D" w:rsidP="003B21DB">
            <w:pPr>
              <w:jc w:val="center"/>
            </w:pPr>
            <w:r w:rsidRPr="002A0F02">
              <w:t>35.28</w:t>
            </w:r>
          </w:p>
        </w:tc>
        <w:tc>
          <w:tcPr>
            <w:tcW w:w="2296" w:type="dxa"/>
            <w:tcBorders>
              <w:top w:val="nil"/>
              <w:left w:val="nil"/>
              <w:bottom w:val="nil"/>
              <w:right w:val="nil"/>
            </w:tcBorders>
          </w:tcPr>
          <w:p w14:paraId="3EEE7AD0" w14:textId="77777777" w:rsidR="007D365D" w:rsidRPr="002A0F02" w:rsidRDefault="007D365D" w:rsidP="003474CE"/>
        </w:tc>
      </w:tr>
      <w:tr w:rsidR="007D365D" w14:paraId="300625F7" w14:textId="77777777" w:rsidTr="003B21DB">
        <w:tc>
          <w:tcPr>
            <w:tcW w:w="817" w:type="dxa"/>
            <w:tcBorders>
              <w:top w:val="nil"/>
              <w:left w:val="nil"/>
              <w:bottom w:val="nil"/>
              <w:right w:val="nil"/>
            </w:tcBorders>
          </w:tcPr>
          <w:p w14:paraId="03C5C979" w14:textId="77777777" w:rsidR="007D365D" w:rsidRPr="002A0F02" w:rsidRDefault="007D365D" w:rsidP="003B21DB">
            <w:pPr>
              <w:jc w:val="center"/>
            </w:pPr>
            <w:r w:rsidRPr="002A0F02">
              <w:t>94</w:t>
            </w:r>
          </w:p>
        </w:tc>
        <w:tc>
          <w:tcPr>
            <w:tcW w:w="2835" w:type="dxa"/>
            <w:tcBorders>
              <w:top w:val="nil"/>
              <w:left w:val="nil"/>
              <w:bottom w:val="nil"/>
              <w:right w:val="nil"/>
            </w:tcBorders>
          </w:tcPr>
          <w:p w14:paraId="55CEC800" w14:textId="77777777" w:rsidR="007D365D" w:rsidRPr="00DF6A95" w:rsidRDefault="007D365D" w:rsidP="003B21DB">
            <w:pPr>
              <w:jc w:val="center"/>
            </w:pPr>
          </w:p>
        </w:tc>
        <w:tc>
          <w:tcPr>
            <w:tcW w:w="1735" w:type="dxa"/>
            <w:tcBorders>
              <w:top w:val="nil"/>
              <w:left w:val="nil"/>
              <w:bottom w:val="nil"/>
              <w:right w:val="nil"/>
            </w:tcBorders>
          </w:tcPr>
          <w:p w14:paraId="78DB85CF" w14:textId="77777777" w:rsidR="007D365D" w:rsidRPr="002A0F02" w:rsidRDefault="007D365D" w:rsidP="003B21DB">
            <w:pPr>
              <w:jc w:val="center"/>
            </w:pPr>
            <w:r w:rsidRPr="002A0F02">
              <w:t>36.76</w:t>
            </w:r>
          </w:p>
        </w:tc>
        <w:tc>
          <w:tcPr>
            <w:tcW w:w="2296" w:type="dxa"/>
            <w:tcBorders>
              <w:top w:val="nil"/>
              <w:left w:val="nil"/>
              <w:bottom w:val="nil"/>
              <w:right w:val="nil"/>
            </w:tcBorders>
          </w:tcPr>
          <w:p w14:paraId="18A93FED" w14:textId="77777777" w:rsidR="007D365D" w:rsidRPr="002A0F02" w:rsidRDefault="007D365D" w:rsidP="003474CE"/>
        </w:tc>
      </w:tr>
      <w:tr w:rsidR="007D365D" w14:paraId="1C6EA6C4" w14:textId="77777777" w:rsidTr="003B21DB">
        <w:tc>
          <w:tcPr>
            <w:tcW w:w="817" w:type="dxa"/>
            <w:tcBorders>
              <w:top w:val="nil"/>
              <w:left w:val="nil"/>
              <w:bottom w:val="nil"/>
              <w:right w:val="nil"/>
            </w:tcBorders>
          </w:tcPr>
          <w:p w14:paraId="76EB376A" w14:textId="77777777" w:rsidR="007D365D" w:rsidRPr="002A0F02" w:rsidRDefault="007D365D" w:rsidP="003B21DB">
            <w:pPr>
              <w:jc w:val="center"/>
            </w:pPr>
            <w:r w:rsidRPr="002A0F02">
              <w:t>95</w:t>
            </w:r>
          </w:p>
        </w:tc>
        <w:tc>
          <w:tcPr>
            <w:tcW w:w="2835" w:type="dxa"/>
            <w:tcBorders>
              <w:top w:val="nil"/>
              <w:left w:val="nil"/>
              <w:bottom w:val="nil"/>
              <w:right w:val="nil"/>
            </w:tcBorders>
          </w:tcPr>
          <w:p w14:paraId="38B9D0AC" w14:textId="77777777" w:rsidR="007D365D" w:rsidRPr="00DF6A95" w:rsidRDefault="007D365D" w:rsidP="003B21DB">
            <w:pPr>
              <w:jc w:val="center"/>
            </w:pPr>
          </w:p>
        </w:tc>
        <w:tc>
          <w:tcPr>
            <w:tcW w:w="1735" w:type="dxa"/>
            <w:tcBorders>
              <w:top w:val="nil"/>
              <w:left w:val="nil"/>
              <w:bottom w:val="nil"/>
              <w:right w:val="nil"/>
            </w:tcBorders>
          </w:tcPr>
          <w:p w14:paraId="4B87375E" w14:textId="77777777" w:rsidR="007D365D" w:rsidRPr="002A0F02" w:rsidRDefault="007D365D" w:rsidP="003B21DB">
            <w:pPr>
              <w:jc w:val="center"/>
            </w:pPr>
            <w:r w:rsidRPr="002A0F02">
              <w:t>38.25</w:t>
            </w:r>
          </w:p>
        </w:tc>
        <w:tc>
          <w:tcPr>
            <w:tcW w:w="2296" w:type="dxa"/>
            <w:tcBorders>
              <w:top w:val="nil"/>
              <w:left w:val="nil"/>
              <w:bottom w:val="nil"/>
              <w:right w:val="nil"/>
            </w:tcBorders>
          </w:tcPr>
          <w:p w14:paraId="1D63E5AC" w14:textId="77777777" w:rsidR="007D365D" w:rsidRPr="002A0F02" w:rsidRDefault="007D365D" w:rsidP="003474CE"/>
        </w:tc>
      </w:tr>
      <w:tr w:rsidR="007D365D" w14:paraId="48323FFC" w14:textId="77777777" w:rsidTr="003B21DB">
        <w:tc>
          <w:tcPr>
            <w:tcW w:w="817" w:type="dxa"/>
            <w:tcBorders>
              <w:top w:val="nil"/>
              <w:left w:val="nil"/>
              <w:bottom w:val="nil"/>
              <w:right w:val="nil"/>
            </w:tcBorders>
          </w:tcPr>
          <w:p w14:paraId="5C007848" w14:textId="77777777" w:rsidR="007D365D" w:rsidRPr="002A0F02" w:rsidRDefault="007D365D" w:rsidP="003B21DB">
            <w:pPr>
              <w:jc w:val="center"/>
            </w:pPr>
            <w:r w:rsidRPr="002A0F02">
              <w:t>96</w:t>
            </w:r>
          </w:p>
        </w:tc>
        <w:tc>
          <w:tcPr>
            <w:tcW w:w="2835" w:type="dxa"/>
            <w:tcBorders>
              <w:top w:val="nil"/>
              <w:left w:val="nil"/>
              <w:bottom w:val="nil"/>
              <w:right w:val="nil"/>
            </w:tcBorders>
          </w:tcPr>
          <w:p w14:paraId="19133C26" w14:textId="77777777" w:rsidR="007D365D" w:rsidRPr="00DF6A95" w:rsidRDefault="007D365D" w:rsidP="003B21DB">
            <w:pPr>
              <w:jc w:val="center"/>
            </w:pPr>
          </w:p>
        </w:tc>
        <w:tc>
          <w:tcPr>
            <w:tcW w:w="1735" w:type="dxa"/>
            <w:tcBorders>
              <w:top w:val="nil"/>
              <w:left w:val="nil"/>
              <w:bottom w:val="nil"/>
              <w:right w:val="nil"/>
            </w:tcBorders>
          </w:tcPr>
          <w:p w14:paraId="11F7370E" w14:textId="77777777" w:rsidR="007D365D" w:rsidRPr="002A0F02" w:rsidRDefault="007D365D" w:rsidP="003B21DB">
            <w:pPr>
              <w:jc w:val="center"/>
            </w:pPr>
            <w:r w:rsidRPr="002A0F02">
              <w:t>39.73</w:t>
            </w:r>
          </w:p>
        </w:tc>
        <w:tc>
          <w:tcPr>
            <w:tcW w:w="2296" w:type="dxa"/>
            <w:tcBorders>
              <w:top w:val="nil"/>
              <w:left w:val="nil"/>
              <w:bottom w:val="nil"/>
              <w:right w:val="nil"/>
            </w:tcBorders>
          </w:tcPr>
          <w:p w14:paraId="5407BEDE" w14:textId="77777777" w:rsidR="007D365D" w:rsidRPr="002A0F02" w:rsidRDefault="007D365D" w:rsidP="003474CE"/>
        </w:tc>
      </w:tr>
      <w:tr w:rsidR="007D365D" w14:paraId="5B237364" w14:textId="77777777" w:rsidTr="003B21DB">
        <w:tc>
          <w:tcPr>
            <w:tcW w:w="817" w:type="dxa"/>
            <w:tcBorders>
              <w:top w:val="nil"/>
              <w:left w:val="nil"/>
              <w:bottom w:val="nil"/>
              <w:right w:val="nil"/>
            </w:tcBorders>
          </w:tcPr>
          <w:p w14:paraId="4ACD919E" w14:textId="77777777" w:rsidR="007D365D" w:rsidRPr="002A0F02" w:rsidRDefault="007D365D" w:rsidP="003B21DB">
            <w:pPr>
              <w:jc w:val="center"/>
            </w:pPr>
            <w:r w:rsidRPr="002A0F02">
              <w:t>97</w:t>
            </w:r>
          </w:p>
        </w:tc>
        <w:tc>
          <w:tcPr>
            <w:tcW w:w="2835" w:type="dxa"/>
            <w:tcBorders>
              <w:top w:val="nil"/>
              <w:left w:val="nil"/>
              <w:bottom w:val="nil"/>
              <w:right w:val="nil"/>
            </w:tcBorders>
          </w:tcPr>
          <w:p w14:paraId="4B5849E4" w14:textId="77777777" w:rsidR="007D365D" w:rsidRPr="00DF6A95" w:rsidRDefault="007D365D" w:rsidP="003B21DB">
            <w:pPr>
              <w:jc w:val="center"/>
            </w:pPr>
            <w:r w:rsidRPr="00DF6A95">
              <w:t>40.30</w:t>
            </w:r>
          </w:p>
        </w:tc>
        <w:tc>
          <w:tcPr>
            <w:tcW w:w="1735" w:type="dxa"/>
            <w:tcBorders>
              <w:top w:val="nil"/>
              <w:left w:val="nil"/>
              <w:bottom w:val="nil"/>
              <w:right w:val="nil"/>
            </w:tcBorders>
          </w:tcPr>
          <w:p w14:paraId="15179476" w14:textId="77777777" w:rsidR="007D365D" w:rsidRPr="002A0F02" w:rsidRDefault="007D365D" w:rsidP="003B21DB">
            <w:pPr>
              <w:jc w:val="center"/>
            </w:pPr>
            <w:r w:rsidRPr="002A0F02">
              <w:t>41.21</w:t>
            </w:r>
          </w:p>
        </w:tc>
        <w:tc>
          <w:tcPr>
            <w:tcW w:w="2296" w:type="dxa"/>
            <w:tcBorders>
              <w:top w:val="nil"/>
              <w:left w:val="nil"/>
              <w:bottom w:val="nil"/>
              <w:right w:val="nil"/>
            </w:tcBorders>
          </w:tcPr>
          <w:p w14:paraId="44A7242C" w14:textId="77777777" w:rsidR="007D365D" w:rsidRPr="002A0F02" w:rsidRDefault="007D365D" w:rsidP="003474CE"/>
        </w:tc>
      </w:tr>
      <w:tr w:rsidR="007D365D" w14:paraId="37F1EC40" w14:textId="77777777" w:rsidTr="003B21DB">
        <w:tc>
          <w:tcPr>
            <w:tcW w:w="817" w:type="dxa"/>
            <w:tcBorders>
              <w:top w:val="nil"/>
              <w:left w:val="nil"/>
              <w:bottom w:val="nil"/>
              <w:right w:val="nil"/>
            </w:tcBorders>
          </w:tcPr>
          <w:p w14:paraId="7A0EA123" w14:textId="77777777" w:rsidR="007D365D" w:rsidRPr="002A0F02" w:rsidRDefault="007D365D" w:rsidP="003B21DB">
            <w:pPr>
              <w:jc w:val="center"/>
            </w:pPr>
            <w:r w:rsidRPr="002A0F02">
              <w:t>98</w:t>
            </w:r>
          </w:p>
        </w:tc>
        <w:tc>
          <w:tcPr>
            <w:tcW w:w="2835" w:type="dxa"/>
            <w:tcBorders>
              <w:top w:val="nil"/>
              <w:left w:val="nil"/>
              <w:bottom w:val="nil"/>
              <w:right w:val="nil"/>
            </w:tcBorders>
          </w:tcPr>
          <w:p w14:paraId="1E48A571" w14:textId="77777777" w:rsidR="007D365D" w:rsidRPr="002A0F02" w:rsidRDefault="007D365D" w:rsidP="003B21DB">
            <w:pPr>
              <w:jc w:val="center"/>
            </w:pPr>
          </w:p>
        </w:tc>
        <w:tc>
          <w:tcPr>
            <w:tcW w:w="1735" w:type="dxa"/>
            <w:tcBorders>
              <w:top w:val="nil"/>
              <w:left w:val="nil"/>
              <w:bottom w:val="nil"/>
              <w:right w:val="nil"/>
            </w:tcBorders>
          </w:tcPr>
          <w:p w14:paraId="63FF9EEA" w14:textId="77777777" w:rsidR="007D365D" w:rsidRPr="002A0F02" w:rsidRDefault="007D365D" w:rsidP="003B21DB">
            <w:pPr>
              <w:jc w:val="center"/>
            </w:pPr>
            <w:r w:rsidRPr="002A0F02">
              <w:t>42.70</w:t>
            </w:r>
          </w:p>
        </w:tc>
        <w:tc>
          <w:tcPr>
            <w:tcW w:w="2296" w:type="dxa"/>
            <w:tcBorders>
              <w:top w:val="nil"/>
              <w:left w:val="nil"/>
              <w:bottom w:val="nil"/>
              <w:right w:val="nil"/>
            </w:tcBorders>
          </w:tcPr>
          <w:p w14:paraId="6080600E" w14:textId="77777777" w:rsidR="007D365D" w:rsidRPr="002A0F02" w:rsidRDefault="007D365D" w:rsidP="003474CE"/>
        </w:tc>
      </w:tr>
      <w:tr w:rsidR="007D365D" w14:paraId="603C9CCA" w14:textId="77777777" w:rsidTr="003B21DB">
        <w:tc>
          <w:tcPr>
            <w:tcW w:w="817" w:type="dxa"/>
            <w:tcBorders>
              <w:top w:val="nil"/>
              <w:left w:val="nil"/>
              <w:bottom w:val="nil"/>
              <w:right w:val="nil"/>
            </w:tcBorders>
          </w:tcPr>
          <w:p w14:paraId="5701340E" w14:textId="77777777" w:rsidR="007D365D" w:rsidRPr="002A0F02" w:rsidRDefault="007D365D" w:rsidP="003B21DB">
            <w:pPr>
              <w:jc w:val="center"/>
            </w:pPr>
            <w:r w:rsidRPr="002A0F02">
              <w:t>99</w:t>
            </w:r>
          </w:p>
        </w:tc>
        <w:tc>
          <w:tcPr>
            <w:tcW w:w="2835" w:type="dxa"/>
            <w:tcBorders>
              <w:top w:val="nil"/>
              <w:left w:val="nil"/>
              <w:bottom w:val="nil"/>
              <w:right w:val="nil"/>
            </w:tcBorders>
          </w:tcPr>
          <w:p w14:paraId="6436F100" w14:textId="77777777" w:rsidR="007D365D" w:rsidRPr="002A0F02" w:rsidRDefault="007D365D" w:rsidP="003B21DB">
            <w:pPr>
              <w:jc w:val="center"/>
            </w:pPr>
          </w:p>
        </w:tc>
        <w:tc>
          <w:tcPr>
            <w:tcW w:w="1735" w:type="dxa"/>
            <w:tcBorders>
              <w:top w:val="nil"/>
              <w:left w:val="nil"/>
              <w:bottom w:val="nil"/>
              <w:right w:val="nil"/>
            </w:tcBorders>
          </w:tcPr>
          <w:p w14:paraId="2AC866C4" w14:textId="77777777" w:rsidR="007D365D" w:rsidRPr="002A0F02" w:rsidRDefault="007D365D" w:rsidP="003B21DB">
            <w:pPr>
              <w:jc w:val="center"/>
            </w:pPr>
            <w:r w:rsidRPr="002A0F02">
              <w:t>44.18</w:t>
            </w:r>
          </w:p>
        </w:tc>
        <w:tc>
          <w:tcPr>
            <w:tcW w:w="2296" w:type="dxa"/>
            <w:tcBorders>
              <w:top w:val="nil"/>
              <w:left w:val="nil"/>
              <w:bottom w:val="nil"/>
              <w:right w:val="nil"/>
            </w:tcBorders>
          </w:tcPr>
          <w:p w14:paraId="651B37E8" w14:textId="77777777" w:rsidR="007D365D" w:rsidRPr="002A0F02" w:rsidRDefault="007D365D" w:rsidP="003474CE"/>
        </w:tc>
      </w:tr>
      <w:tr w:rsidR="007D365D" w14:paraId="438D491F" w14:textId="77777777" w:rsidTr="003B21DB">
        <w:tc>
          <w:tcPr>
            <w:tcW w:w="817" w:type="dxa"/>
            <w:tcBorders>
              <w:top w:val="nil"/>
              <w:left w:val="nil"/>
              <w:right w:val="nil"/>
            </w:tcBorders>
          </w:tcPr>
          <w:p w14:paraId="1057E59A" w14:textId="77777777" w:rsidR="007D365D" w:rsidRPr="002A0F02" w:rsidRDefault="007D365D" w:rsidP="003B21DB">
            <w:pPr>
              <w:jc w:val="center"/>
            </w:pPr>
            <w:r w:rsidRPr="002A0F02">
              <w:t>100</w:t>
            </w:r>
          </w:p>
        </w:tc>
        <w:tc>
          <w:tcPr>
            <w:tcW w:w="2835" w:type="dxa"/>
            <w:tcBorders>
              <w:top w:val="nil"/>
              <w:left w:val="nil"/>
              <w:right w:val="nil"/>
            </w:tcBorders>
          </w:tcPr>
          <w:p w14:paraId="170FEDDC" w14:textId="77777777" w:rsidR="007D365D" w:rsidRPr="002A0F02" w:rsidRDefault="007D365D" w:rsidP="003B21DB">
            <w:pPr>
              <w:jc w:val="center"/>
            </w:pPr>
          </w:p>
        </w:tc>
        <w:tc>
          <w:tcPr>
            <w:tcW w:w="1735" w:type="dxa"/>
            <w:tcBorders>
              <w:top w:val="nil"/>
              <w:left w:val="nil"/>
              <w:right w:val="nil"/>
            </w:tcBorders>
          </w:tcPr>
          <w:p w14:paraId="5924CB24" w14:textId="77777777" w:rsidR="007D365D" w:rsidRPr="002A0F02" w:rsidRDefault="007D365D" w:rsidP="003B21DB">
            <w:pPr>
              <w:jc w:val="center"/>
            </w:pPr>
            <w:r w:rsidRPr="002A0F02">
              <w:t>45.67</w:t>
            </w:r>
          </w:p>
        </w:tc>
        <w:tc>
          <w:tcPr>
            <w:tcW w:w="2296" w:type="dxa"/>
            <w:tcBorders>
              <w:top w:val="nil"/>
              <w:left w:val="nil"/>
              <w:right w:val="nil"/>
            </w:tcBorders>
          </w:tcPr>
          <w:p w14:paraId="73920316" w14:textId="77777777" w:rsidR="007D365D" w:rsidRPr="002A0F02" w:rsidRDefault="007D365D" w:rsidP="003474CE"/>
        </w:tc>
      </w:tr>
    </w:tbl>
    <w:p w14:paraId="1E3AF3EB" w14:textId="77777777" w:rsidR="007D365D" w:rsidRDefault="007D365D" w:rsidP="007D365D">
      <w:r>
        <w:t>Sourced ALSWH estimates for ages 85-90</w:t>
      </w:r>
    </w:p>
    <w:p w14:paraId="54FE2ADF" w14:textId="3372641C" w:rsidR="005673D5" w:rsidRPr="00ED40C8" w:rsidRDefault="005673D5">
      <w:pPr>
        <w:spacing w:before="0" w:after="0" w:line="240" w:lineRule="auto"/>
        <w:jc w:val="left"/>
        <w:rPr>
          <w:noProof/>
          <w:sz w:val="26"/>
          <w:lang w:val="en-US"/>
        </w:rPr>
      </w:pPr>
      <w:r>
        <w:br w:type="page"/>
      </w:r>
    </w:p>
    <w:p w14:paraId="1356E052" w14:textId="2B68BEFE" w:rsidR="005673D5" w:rsidRDefault="005673D5" w:rsidP="005673D5">
      <w:pPr>
        <w:pStyle w:val="Heading1"/>
      </w:pPr>
      <w:bookmarkStart w:id="713" w:name="_Toc446584387"/>
      <w:bookmarkStart w:id="714" w:name="_Toc446585509"/>
      <w:bookmarkStart w:id="715" w:name="_Toc452371120"/>
      <w:r>
        <w:lastRenderedPageBreak/>
        <w:t>References</w:t>
      </w:r>
      <w:bookmarkEnd w:id="713"/>
      <w:bookmarkEnd w:id="714"/>
      <w:bookmarkEnd w:id="715"/>
    </w:p>
    <w:p w14:paraId="0886A29C" w14:textId="77777777" w:rsidR="000E3ADA" w:rsidRDefault="000E3ADA" w:rsidP="00720317"/>
    <w:p w14:paraId="31CB6685" w14:textId="77777777" w:rsidR="001731F3" w:rsidRPr="001731F3" w:rsidRDefault="000E3ADA" w:rsidP="00720317">
      <w:pPr>
        <w:pStyle w:val="EndNoteBibliography"/>
        <w:jc w:val="both"/>
      </w:pPr>
      <w:r>
        <w:fldChar w:fldCharType="begin"/>
      </w:r>
      <w:r>
        <w:instrText xml:space="preserve"> ADDIN EN.REFLIST </w:instrText>
      </w:r>
      <w:r>
        <w:fldChar w:fldCharType="separate"/>
      </w:r>
      <w:bookmarkStart w:id="716" w:name="_ENREF_1"/>
      <w:r w:rsidR="001731F3" w:rsidRPr="001731F3">
        <w:t>ABS. 1996. Australian Social Trends, 1996. Canberra: ABS.</w:t>
      </w:r>
    </w:p>
    <w:bookmarkEnd w:id="716"/>
    <w:p w14:paraId="2DD54EED" w14:textId="77777777" w:rsidR="001731F3" w:rsidRPr="001731F3" w:rsidRDefault="001731F3" w:rsidP="00720317">
      <w:pPr>
        <w:pStyle w:val="EndNoteBibliography"/>
        <w:jc w:val="both"/>
      </w:pPr>
    </w:p>
    <w:p w14:paraId="4DD56715" w14:textId="77777777" w:rsidR="001731F3" w:rsidRPr="001731F3" w:rsidRDefault="001731F3" w:rsidP="00720317">
      <w:pPr>
        <w:pStyle w:val="EndNoteBibliography"/>
        <w:jc w:val="both"/>
      </w:pPr>
      <w:bookmarkStart w:id="717" w:name="_ENREF_2"/>
      <w:r w:rsidRPr="001731F3">
        <w:t>ABS. 1998. Australian Social Trends, 1998. Canberra: ABS.</w:t>
      </w:r>
    </w:p>
    <w:bookmarkEnd w:id="717"/>
    <w:p w14:paraId="51925894" w14:textId="77777777" w:rsidR="001731F3" w:rsidRPr="001731F3" w:rsidRDefault="001731F3" w:rsidP="00720317">
      <w:pPr>
        <w:pStyle w:val="EndNoteBibliography"/>
        <w:jc w:val="both"/>
      </w:pPr>
    </w:p>
    <w:p w14:paraId="672E8158" w14:textId="77777777" w:rsidR="001731F3" w:rsidRPr="001731F3" w:rsidRDefault="001731F3" w:rsidP="00720317">
      <w:pPr>
        <w:pStyle w:val="EndNoteBibliography"/>
        <w:jc w:val="both"/>
      </w:pPr>
      <w:bookmarkStart w:id="718" w:name="_ENREF_3"/>
      <w:r w:rsidRPr="001731F3">
        <w:t>ABS. 1999. Disability, Ageing and Carers: Summary of Findings 1998. Canberra: ABS.</w:t>
      </w:r>
    </w:p>
    <w:bookmarkEnd w:id="718"/>
    <w:p w14:paraId="6A1BD4D5" w14:textId="77777777" w:rsidR="001731F3" w:rsidRPr="001731F3" w:rsidRDefault="001731F3" w:rsidP="00720317">
      <w:pPr>
        <w:pStyle w:val="EndNoteBibliography"/>
        <w:jc w:val="both"/>
      </w:pPr>
    </w:p>
    <w:p w14:paraId="31272C3B" w14:textId="77777777" w:rsidR="001731F3" w:rsidRPr="001731F3" w:rsidRDefault="001731F3" w:rsidP="00720317">
      <w:pPr>
        <w:pStyle w:val="EndNoteBibliography"/>
        <w:jc w:val="both"/>
      </w:pPr>
      <w:bookmarkStart w:id="719" w:name="_ENREF_4"/>
      <w:r w:rsidRPr="001731F3">
        <w:t>ABS. 2004a. Australian Social Trends, 2004. Canberra: ABS.</w:t>
      </w:r>
    </w:p>
    <w:bookmarkEnd w:id="719"/>
    <w:p w14:paraId="01CF845B" w14:textId="77777777" w:rsidR="001731F3" w:rsidRPr="001731F3" w:rsidRDefault="001731F3" w:rsidP="00720317">
      <w:pPr>
        <w:pStyle w:val="EndNoteBibliography"/>
        <w:jc w:val="both"/>
      </w:pPr>
    </w:p>
    <w:p w14:paraId="781E63D9" w14:textId="77777777" w:rsidR="001731F3" w:rsidRPr="001731F3" w:rsidRDefault="001731F3" w:rsidP="00720317">
      <w:pPr>
        <w:pStyle w:val="EndNoteBibliography"/>
        <w:jc w:val="both"/>
      </w:pPr>
      <w:bookmarkStart w:id="720" w:name="_ENREF_5"/>
      <w:r w:rsidRPr="001731F3">
        <w:t>ABS. 2004b. Disability, Ageing, and Carers, Australia: Summary of Findings, 2003. Canberra: ABS.</w:t>
      </w:r>
    </w:p>
    <w:bookmarkEnd w:id="720"/>
    <w:p w14:paraId="55CFD378" w14:textId="77777777" w:rsidR="001731F3" w:rsidRPr="001731F3" w:rsidRDefault="001731F3" w:rsidP="00720317">
      <w:pPr>
        <w:pStyle w:val="EndNoteBibliography"/>
        <w:jc w:val="both"/>
      </w:pPr>
    </w:p>
    <w:p w14:paraId="43C02D0F" w14:textId="77777777" w:rsidR="001731F3" w:rsidRPr="001731F3" w:rsidRDefault="001731F3" w:rsidP="00720317">
      <w:pPr>
        <w:pStyle w:val="EndNoteBibliography"/>
        <w:jc w:val="both"/>
      </w:pPr>
      <w:bookmarkStart w:id="721" w:name="_ENREF_6"/>
      <w:r w:rsidRPr="001731F3">
        <w:t>ABS. 2008. Australian Social Trends, 2008. Canberra: ABS.</w:t>
      </w:r>
    </w:p>
    <w:bookmarkEnd w:id="721"/>
    <w:p w14:paraId="5277BD4A" w14:textId="77777777" w:rsidR="001731F3" w:rsidRPr="001731F3" w:rsidRDefault="001731F3" w:rsidP="00720317">
      <w:pPr>
        <w:pStyle w:val="EndNoteBibliography"/>
        <w:jc w:val="both"/>
      </w:pPr>
    </w:p>
    <w:p w14:paraId="52E48F7C" w14:textId="77777777" w:rsidR="001731F3" w:rsidRPr="001731F3" w:rsidRDefault="001731F3" w:rsidP="00720317">
      <w:pPr>
        <w:pStyle w:val="EndNoteBibliography"/>
        <w:jc w:val="both"/>
      </w:pPr>
      <w:bookmarkStart w:id="722" w:name="_ENREF_7"/>
      <w:r w:rsidRPr="001731F3">
        <w:t>ABS. 2009. Australian Social Trends, March 2009. Australian Social Trends. 4102.0. Canberra: ABS.</w:t>
      </w:r>
    </w:p>
    <w:bookmarkEnd w:id="722"/>
    <w:p w14:paraId="253704A7" w14:textId="77777777" w:rsidR="001731F3" w:rsidRPr="001731F3" w:rsidRDefault="001731F3" w:rsidP="00720317">
      <w:pPr>
        <w:pStyle w:val="EndNoteBibliography"/>
        <w:jc w:val="both"/>
      </w:pPr>
    </w:p>
    <w:p w14:paraId="690993BE" w14:textId="77777777" w:rsidR="001731F3" w:rsidRPr="001731F3" w:rsidRDefault="001731F3" w:rsidP="00720317">
      <w:pPr>
        <w:pStyle w:val="EndNoteBibliography"/>
        <w:jc w:val="both"/>
      </w:pPr>
      <w:bookmarkStart w:id="723" w:name="_ENREF_8"/>
      <w:r w:rsidRPr="001731F3">
        <w:t>ABS. 2010a. Australian Social Trends 2010. Australian Social Trends 4102.0. Canberra: ABS.</w:t>
      </w:r>
    </w:p>
    <w:bookmarkEnd w:id="723"/>
    <w:p w14:paraId="546D8DAD" w14:textId="77777777" w:rsidR="001731F3" w:rsidRPr="001731F3" w:rsidRDefault="001731F3" w:rsidP="00720317">
      <w:pPr>
        <w:pStyle w:val="EndNoteBibliography"/>
        <w:jc w:val="both"/>
      </w:pPr>
    </w:p>
    <w:p w14:paraId="1B7DE96B" w14:textId="77777777" w:rsidR="001731F3" w:rsidRPr="001731F3" w:rsidRDefault="001731F3" w:rsidP="00720317">
      <w:pPr>
        <w:pStyle w:val="EndNoteBibliography"/>
        <w:jc w:val="both"/>
      </w:pPr>
      <w:bookmarkStart w:id="724" w:name="_ENREF_9"/>
      <w:r w:rsidRPr="001731F3">
        <w:t>ABS. 2010b. Disability, Ageing and Carers: Summary of Findings 2009. Canberra: ABS.</w:t>
      </w:r>
    </w:p>
    <w:bookmarkEnd w:id="724"/>
    <w:p w14:paraId="1AF45DC4" w14:textId="77777777" w:rsidR="001731F3" w:rsidRPr="001731F3" w:rsidRDefault="001731F3" w:rsidP="00720317">
      <w:pPr>
        <w:pStyle w:val="EndNoteBibliography"/>
        <w:jc w:val="both"/>
      </w:pPr>
    </w:p>
    <w:p w14:paraId="1E0DB406" w14:textId="77777777" w:rsidR="001731F3" w:rsidRPr="001731F3" w:rsidRDefault="001731F3" w:rsidP="00720317">
      <w:pPr>
        <w:pStyle w:val="EndNoteBibliography"/>
        <w:jc w:val="both"/>
      </w:pPr>
      <w:bookmarkStart w:id="725" w:name="_ENREF_10"/>
      <w:r w:rsidRPr="001731F3">
        <w:t>ABS. 2011. Education and Work, Australia, May 2011. Education and Work, Australia. 6227.0. Canberra: ABS.</w:t>
      </w:r>
    </w:p>
    <w:bookmarkEnd w:id="725"/>
    <w:p w14:paraId="79ABE295" w14:textId="77777777" w:rsidR="001731F3" w:rsidRPr="001731F3" w:rsidRDefault="001731F3" w:rsidP="00720317">
      <w:pPr>
        <w:pStyle w:val="EndNoteBibliography"/>
        <w:jc w:val="both"/>
      </w:pPr>
    </w:p>
    <w:p w14:paraId="421E5A13" w14:textId="77777777" w:rsidR="001731F3" w:rsidRPr="001731F3" w:rsidRDefault="001731F3" w:rsidP="00720317">
      <w:pPr>
        <w:pStyle w:val="EndNoteBibliography"/>
        <w:jc w:val="both"/>
      </w:pPr>
      <w:bookmarkStart w:id="726" w:name="_ENREF_11"/>
      <w:r w:rsidRPr="001731F3">
        <w:t>ABS. 2012a. 4430.0 Disability, Ageing and Carers, Australia: Summary of Findings, 2012. Canberra: ABS.</w:t>
      </w:r>
    </w:p>
    <w:bookmarkEnd w:id="726"/>
    <w:p w14:paraId="3E362BAF" w14:textId="77777777" w:rsidR="001731F3" w:rsidRPr="001731F3" w:rsidRDefault="001731F3" w:rsidP="00720317">
      <w:pPr>
        <w:pStyle w:val="EndNoteBibliography"/>
        <w:jc w:val="both"/>
      </w:pPr>
    </w:p>
    <w:p w14:paraId="3189B11E" w14:textId="77777777" w:rsidR="001731F3" w:rsidRPr="001731F3" w:rsidRDefault="001731F3" w:rsidP="00720317">
      <w:pPr>
        <w:pStyle w:val="EndNoteBibliography"/>
        <w:jc w:val="both"/>
      </w:pPr>
      <w:bookmarkStart w:id="727" w:name="_ENREF_12"/>
      <w:r w:rsidRPr="001731F3">
        <w:t>ABS. 2012b. Australian Health Survey: First Results, 2011-12. Canberra: Commonwealth of Australia.</w:t>
      </w:r>
    </w:p>
    <w:bookmarkEnd w:id="727"/>
    <w:p w14:paraId="201B2C27" w14:textId="77777777" w:rsidR="001731F3" w:rsidRPr="001731F3" w:rsidRDefault="001731F3" w:rsidP="00720317">
      <w:pPr>
        <w:pStyle w:val="EndNoteBibliography"/>
        <w:jc w:val="both"/>
      </w:pPr>
    </w:p>
    <w:p w14:paraId="01626434" w14:textId="77777777" w:rsidR="001731F3" w:rsidRPr="001731F3" w:rsidRDefault="001731F3" w:rsidP="00720317">
      <w:pPr>
        <w:pStyle w:val="EndNoteBibliography"/>
        <w:jc w:val="both"/>
      </w:pPr>
      <w:bookmarkStart w:id="728" w:name="_ENREF_13"/>
      <w:r w:rsidRPr="001731F3">
        <w:t>ABS 2012c. Place of Usual Residence, Canberra: ABS. Available: http://www.abs.gov.au/websitedbs/censushome.nsf/home/statementspersonpurp?opendocument&amp;navpos=430 [Accessed 24 March 2016]</w:t>
      </w:r>
    </w:p>
    <w:bookmarkEnd w:id="728"/>
    <w:p w14:paraId="4F7B12AB" w14:textId="77777777" w:rsidR="001731F3" w:rsidRPr="001731F3" w:rsidRDefault="001731F3" w:rsidP="00720317">
      <w:pPr>
        <w:pStyle w:val="EndNoteBibliography"/>
        <w:jc w:val="both"/>
      </w:pPr>
    </w:p>
    <w:p w14:paraId="1BAD78FD" w14:textId="77777777" w:rsidR="001731F3" w:rsidRPr="001731F3" w:rsidRDefault="001731F3" w:rsidP="00720317">
      <w:pPr>
        <w:pStyle w:val="EndNoteBibliography"/>
        <w:jc w:val="both"/>
      </w:pPr>
      <w:bookmarkStart w:id="729" w:name="_ENREF_14"/>
      <w:r w:rsidRPr="001731F3">
        <w:t>ABS. 2012d. Reflecting a Nation: Stories from the 2011 Census, 2012-2013. Canberra: Australian Government.</w:t>
      </w:r>
    </w:p>
    <w:bookmarkEnd w:id="729"/>
    <w:p w14:paraId="57CE03A6" w14:textId="77777777" w:rsidR="001731F3" w:rsidRPr="001731F3" w:rsidRDefault="001731F3" w:rsidP="00720317">
      <w:pPr>
        <w:pStyle w:val="EndNoteBibliography"/>
        <w:jc w:val="both"/>
      </w:pPr>
    </w:p>
    <w:p w14:paraId="58E13886" w14:textId="77777777" w:rsidR="001731F3" w:rsidRPr="001731F3" w:rsidRDefault="001731F3" w:rsidP="00720317">
      <w:pPr>
        <w:pStyle w:val="EndNoteBibliography"/>
        <w:jc w:val="both"/>
      </w:pPr>
      <w:bookmarkStart w:id="730" w:name="_ENREF_15"/>
      <w:r w:rsidRPr="001731F3">
        <w:t>ABS. 2012e. Year Book Australia, 2012. Year Book Australia. 1301.0. Canberra: ABS.</w:t>
      </w:r>
    </w:p>
    <w:bookmarkEnd w:id="730"/>
    <w:p w14:paraId="32C5D4E6" w14:textId="77777777" w:rsidR="001731F3" w:rsidRPr="001731F3" w:rsidRDefault="001731F3" w:rsidP="00720317">
      <w:pPr>
        <w:pStyle w:val="EndNoteBibliography"/>
        <w:jc w:val="both"/>
      </w:pPr>
    </w:p>
    <w:p w14:paraId="19044B8A" w14:textId="77777777" w:rsidR="001731F3" w:rsidRPr="001731F3" w:rsidRDefault="001731F3" w:rsidP="00720317">
      <w:pPr>
        <w:pStyle w:val="EndNoteBibliography"/>
        <w:jc w:val="both"/>
      </w:pPr>
      <w:bookmarkStart w:id="731" w:name="_ENREF_16"/>
      <w:r w:rsidRPr="001731F3">
        <w:t>ABS. 2013. 3220.0 Population Projections, Australia, 2012 to 2101. Canberra: ABS.</w:t>
      </w:r>
    </w:p>
    <w:bookmarkEnd w:id="731"/>
    <w:p w14:paraId="2E659DFC" w14:textId="77777777" w:rsidR="001731F3" w:rsidRPr="001731F3" w:rsidRDefault="001731F3" w:rsidP="00720317">
      <w:pPr>
        <w:pStyle w:val="EndNoteBibliography"/>
        <w:jc w:val="both"/>
      </w:pPr>
    </w:p>
    <w:p w14:paraId="4BDC7AD9" w14:textId="77777777" w:rsidR="001731F3" w:rsidRPr="001731F3" w:rsidRDefault="001731F3" w:rsidP="00720317">
      <w:pPr>
        <w:pStyle w:val="EndNoteBibliography"/>
        <w:jc w:val="both"/>
      </w:pPr>
      <w:bookmarkStart w:id="732" w:name="_ENREF_17"/>
      <w:r w:rsidRPr="001731F3">
        <w:t>ABS. 2015a. Animated Population Pyramids. Canberra: ABS. Available: http://www.abs.gov.au/websitedbs/d3310114.nsf/home/Population%20Pyramid%20-%20Australia [Accessed 24 March 2016].</w:t>
      </w:r>
    </w:p>
    <w:bookmarkEnd w:id="732"/>
    <w:p w14:paraId="12A3E995" w14:textId="77777777" w:rsidR="001731F3" w:rsidRPr="001731F3" w:rsidRDefault="001731F3" w:rsidP="00720317">
      <w:pPr>
        <w:pStyle w:val="EndNoteBibliography"/>
        <w:jc w:val="both"/>
      </w:pPr>
    </w:p>
    <w:p w14:paraId="27989CBB" w14:textId="77777777" w:rsidR="001731F3" w:rsidRPr="001731F3" w:rsidRDefault="001731F3" w:rsidP="00720317">
      <w:pPr>
        <w:pStyle w:val="EndNoteBibliography"/>
        <w:jc w:val="both"/>
      </w:pPr>
      <w:bookmarkStart w:id="733" w:name="_ENREF_18"/>
      <w:r w:rsidRPr="001731F3">
        <w:t>ABS. 2015b. Data from the National Health Survey: First Results, 2014-15. Canberra: ABS</w:t>
      </w:r>
    </w:p>
    <w:bookmarkEnd w:id="733"/>
    <w:p w14:paraId="2E0DF445" w14:textId="77777777" w:rsidR="001731F3" w:rsidRPr="001731F3" w:rsidRDefault="001731F3" w:rsidP="00720317">
      <w:pPr>
        <w:pStyle w:val="EndNoteBibliography"/>
        <w:jc w:val="both"/>
      </w:pPr>
    </w:p>
    <w:p w14:paraId="305A20D2" w14:textId="77777777" w:rsidR="001731F3" w:rsidRPr="001731F3" w:rsidRDefault="001731F3" w:rsidP="00720317">
      <w:pPr>
        <w:pStyle w:val="EndNoteBibliography"/>
        <w:jc w:val="both"/>
      </w:pPr>
      <w:bookmarkStart w:id="734" w:name="_ENREF_19"/>
      <w:r w:rsidRPr="001731F3">
        <w:t>ABS. 2015c. Education and Work, Australia, May 2015. Education and Work, Australia. 6227.0. Canberra: Australian Bureau of Statistics.</w:t>
      </w:r>
    </w:p>
    <w:bookmarkEnd w:id="734"/>
    <w:p w14:paraId="6E533250" w14:textId="77777777" w:rsidR="001731F3" w:rsidRPr="001731F3" w:rsidRDefault="001731F3" w:rsidP="00720317">
      <w:pPr>
        <w:pStyle w:val="EndNoteBibliography"/>
        <w:jc w:val="both"/>
      </w:pPr>
    </w:p>
    <w:p w14:paraId="01207706" w14:textId="77777777" w:rsidR="001731F3" w:rsidRPr="001731F3" w:rsidRDefault="001731F3" w:rsidP="00720317">
      <w:pPr>
        <w:pStyle w:val="EndNoteBibliography"/>
        <w:jc w:val="both"/>
      </w:pPr>
      <w:bookmarkStart w:id="735" w:name="_ENREF_20"/>
      <w:r w:rsidRPr="001731F3">
        <w:t>ABS. 2015d. Marriages and Divorces, Australia, 2014  Marriages and Divorces, Australia. 3310.0. Canberra: Australian Bureau of Statistics.</w:t>
      </w:r>
    </w:p>
    <w:bookmarkEnd w:id="735"/>
    <w:p w14:paraId="17D45AD1" w14:textId="77777777" w:rsidR="001731F3" w:rsidRPr="001731F3" w:rsidRDefault="001731F3" w:rsidP="00720317">
      <w:pPr>
        <w:pStyle w:val="EndNoteBibliography"/>
        <w:jc w:val="both"/>
      </w:pPr>
    </w:p>
    <w:p w14:paraId="391C1EA3" w14:textId="77777777" w:rsidR="001731F3" w:rsidRPr="001731F3" w:rsidRDefault="001731F3" w:rsidP="00720317">
      <w:pPr>
        <w:pStyle w:val="EndNoteBibliography"/>
        <w:jc w:val="both"/>
      </w:pPr>
      <w:bookmarkStart w:id="736" w:name="_ENREF_21"/>
      <w:r w:rsidRPr="001731F3">
        <w:t>ABS. 2015e. National Health Survey: First Results, 2014-15. 4364.0.55.001. Canberra: Commonwealth of Australia.</w:t>
      </w:r>
    </w:p>
    <w:bookmarkEnd w:id="736"/>
    <w:p w14:paraId="77BCCD87" w14:textId="77777777" w:rsidR="001731F3" w:rsidRPr="001731F3" w:rsidRDefault="001731F3" w:rsidP="00720317">
      <w:pPr>
        <w:pStyle w:val="EndNoteBibliography"/>
        <w:jc w:val="both"/>
      </w:pPr>
    </w:p>
    <w:p w14:paraId="3CB1DB88" w14:textId="77777777" w:rsidR="001731F3" w:rsidRPr="001731F3" w:rsidRDefault="001731F3" w:rsidP="00720317">
      <w:pPr>
        <w:pStyle w:val="EndNoteBibliography"/>
        <w:jc w:val="both"/>
      </w:pPr>
      <w:bookmarkStart w:id="737" w:name="_ENREF_22"/>
      <w:r w:rsidRPr="001731F3">
        <w:t>ABS. 2016. Causes of Death, Australia, 2014. Causes of Death, Australia. Cat. no. 3303.0. Canberra: Australian Bureau of Statistics.</w:t>
      </w:r>
    </w:p>
    <w:bookmarkEnd w:id="737"/>
    <w:p w14:paraId="3E365BF8" w14:textId="77777777" w:rsidR="001731F3" w:rsidRPr="001731F3" w:rsidRDefault="001731F3" w:rsidP="00720317">
      <w:pPr>
        <w:pStyle w:val="EndNoteBibliography"/>
        <w:jc w:val="both"/>
      </w:pPr>
    </w:p>
    <w:p w14:paraId="0C6F7F59" w14:textId="77777777" w:rsidR="001731F3" w:rsidRPr="001731F3" w:rsidRDefault="001731F3" w:rsidP="00720317">
      <w:pPr>
        <w:pStyle w:val="EndNoteBibliography"/>
        <w:jc w:val="both"/>
      </w:pPr>
      <w:bookmarkStart w:id="738" w:name="_ENREF_23"/>
      <w:r w:rsidRPr="001731F3">
        <w:t xml:space="preserve">AHNQUIST, J., WAMALA, S.P. &amp; LINDSTROM, M. 2012. Social determinants of health--a question of social or economic capital? Interaction effects of socioeconomic factors on health outcomes, </w:t>
      </w:r>
      <w:r w:rsidRPr="001731F3">
        <w:rPr>
          <w:i/>
        </w:rPr>
        <w:t>Soc Sci Med</w:t>
      </w:r>
      <w:r w:rsidRPr="001731F3">
        <w:t>. 74, 930-9.</w:t>
      </w:r>
    </w:p>
    <w:bookmarkEnd w:id="738"/>
    <w:p w14:paraId="25701C71" w14:textId="77777777" w:rsidR="001731F3" w:rsidRPr="001731F3" w:rsidRDefault="001731F3" w:rsidP="00720317">
      <w:pPr>
        <w:pStyle w:val="EndNoteBibliography"/>
        <w:jc w:val="both"/>
      </w:pPr>
    </w:p>
    <w:p w14:paraId="0FE6EB64" w14:textId="77777777" w:rsidR="001731F3" w:rsidRPr="001731F3" w:rsidRDefault="001731F3" w:rsidP="00720317">
      <w:pPr>
        <w:pStyle w:val="EndNoteBibliography"/>
        <w:jc w:val="both"/>
      </w:pPr>
      <w:bookmarkStart w:id="739" w:name="_ENREF_24"/>
      <w:r w:rsidRPr="001731F3">
        <w:t>AIHW. 2000. 1998 National Drug Strategy Household Survey: Detailed findings. Drug Statistics Series. AIHW cat. no. PHE 276. Canberra: AIHW.</w:t>
      </w:r>
    </w:p>
    <w:bookmarkEnd w:id="739"/>
    <w:p w14:paraId="5F3AECE6" w14:textId="77777777" w:rsidR="001731F3" w:rsidRPr="001731F3" w:rsidRDefault="001731F3" w:rsidP="00720317">
      <w:pPr>
        <w:pStyle w:val="EndNoteBibliography"/>
        <w:jc w:val="both"/>
      </w:pPr>
    </w:p>
    <w:p w14:paraId="5EF37DC5" w14:textId="77777777" w:rsidR="001731F3" w:rsidRPr="001731F3" w:rsidRDefault="001731F3" w:rsidP="00720317">
      <w:pPr>
        <w:pStyle w:val="EndNoteBibliography"/>
        <w:jc w:val="both"/>
      </w:pPr>
      <w:bookmarkStart w:id="740" w:name="_ENREF_25"/>
      <w:r w:rsidRPr="001731F3">
        <w:t>AIHW. 2006. Health inequalities in Australia: morbidity, health behaviours, risk factors and health service use. Health Inequalities Monitoring Series. 2. Canberra: AIHW.</w:t>
      </w:r>
    </w:p>
    <w:bookmarkEnd w:id="740"/>
    <w:p w14:paraId="59B770EE" w14:textId="77777777" w:rsidR="001731F3" w:rsidRPr="001731F3" w:rsidRDefault="001731F3" w:rsidP="00720317">
      <w:pPr>
        <w:pStyle w:val="EndNoteBibliography"/>
        <w:jc w:val="both"/>
      </w:pPr>
    </w:p>
    <w:p w14:paraId="04CC4EB1" w14:textId="77777777" w:rsidR="001731F3" w:rsidRPr="001731F3" w:rsidRDefault="001731F3" w:rsidP="00720317">
      <w:pPr>
        <w:pStyle w:val="EndNoteBibliography"/>
        <w:jc w:val="both"/>
      </w:pPr>
      <w:bookmarkStart w:id="741" w:name="_ENREF_26"/>
      <w:r w:rsidRPr="001731F3">
        <w:t>AIHW. 2008. Rural, regional and remote health: Indicators of health status and determinants of health. Rural Health Series. Number 9. Canberra: AIHW.</w:t>
      </w:r>
    </w:p>
    <w:bookmarkEnd w:id="741"/>
    <w:p w14:paraId="16303EDB" w14:textId="77777777" w:rsidR="001731F3" w:rsidRPr="001731F3" w:rsidRDefault="001731F3" w:rsidP="00720317">
      <w:pPr>
        <w:pStyle w:val="EndNoteBibliography"/>
        <w:jc w:val="both"/>
      </w:pPr>
    </w:p>
    <w:p w14:paraId="42126FA7" w14:textId="77777777" w:rsidR="001731F3" w:rsidRPr="001731F3" w:rsidRDefault="001731F3" w:rsidP="00720317">
      <w:pPr>
        <w:pStyle w:val="EndNoteBibliography"/>
        <w:jc w:val="both"/>
      </w:pPr>
      <w:bookmarkStart w:id="742" w:name="_ENREF_27"/>
      <w:r w:rsidRPr="001731F3">
        <w:t>AIHW. 2011a. 2010 National Drug Strategy Household Survey report. Drug statistics series. Cat. no. PHE 145. Canberra: AIHW.</w:t>
      </w:r>
    </w:p>
    <w:bookmarkEnd w:id="742"/>
    <w:p w14:paraId="66DEF941" w14:textId="77777777" w:rsidR="001731F3" w:rsidRPr="001731F3" w:rsidRDefault="001731F3" w:rsidP="00720317">
      <w:pPr>
        <w:pStyle w:val="EndNoteBibliography"/>
        <w:jc w:val="both"/>
      </w:pPr>
    </w:p>
    <w:p w14:paraId="7B9456E8" w14:textId="77777777" w:rsidR="001731F3" w:rsidRPr="001731F3" w:rsidRDefault="001731F3" w:rsidP="00720317">
      <w:pPr>
        <w:pStyle w:val="EndNoteBibliography"/>
        <w:jc w:val="both"/>
      </w:pPr>
      <w:bookmarkStart w:id="743" w:name="_ENREF_28"/>
      <w:r w:rsidRPr="001731F3">
        <w:t>AIHW. 2011b. Australian health expenditure by remoteness: A comparison of remote, regional and city health expenditure. Health and welfare expenditure series. 50. Canberra: AIHW.</w:t>
      </w:r>
    </w:p>
    <w:bookmarkEnd w:id="743"/>
    <w:p w14:paraId="45EEF328" w14:textId="77777777" w:rsidR="001731F3" w:rsidRPr="001731F3" w:rsidRDefault="001731F3" w:rsidP="00720317">
      <w:pPr>
        <w:pStyle w:val="EndNoteBibliography"/>
        <w:jc w:val="both"/>
      </w:pPr>
    </w:p>
    <w:p w14:paraId="5E77151E" w14:textId="77777777" w:rsidR="001731F3" w:rsidRPr="001731F3" w:rsidRDefault="001731F3" w:rsidP="00720317">
      <w:pPr>
        <w:pStyle w:val="EndNoteBibliography"/>
        <w:jc w:val="both"/>
      </w:pPr>
      <w:bookmarkStart w:id="744" w:name="_ENREF_29"/>
      <w:r w:rsidRPr="001731F3">
        <w:t>AIHW. 2012. Dementia in Australia. Cat. no. AGE 70. Canberra: AIHW.</w:t>
      </w:r>
    </w:p>
    <w:bookmarkEnd w:id="744"/>
    <w:p w14:paraId="486EEC54" w14:textId="77777777" w:rsidR="001731F3" w:rsidRPr="001731F3" w:rsidRDefault="001731F3" w:rsidP="00720317">
      <w:pPr>
        <w:pStyle w:val="EndNoteBibliography"/>
        <w:jc w:val="both"/>
      </w:pPr>
    </w:p>
    <w:p w14:paraId="12A1016A" w14:textId="77777777" w:rsidR="001731F3" w:rsidRPr="001731F3" w:rsidRDefault="001731F3" w:rsidP="00720317">
      <w:pPr>
        <w:pStyle w:val="EndNoteBibliography"/>
        <w:jc w:val="both"/>
      </w:pPr>
      <w:bookmarkStart w:id="745" w:name="_ENREF_30"/>
      <w:r w:rsidRPr="001731F3">
        <w:t>AIHW. 2013. Australia’s welfare 2013. Australia’s welfare series. Cat. no. AUS 174. Canberra: AIHW.</w:t>
      </w:r>
    </w:p>
    <w:bookmarkEnd w:id="745"/>
    <w:p w14:paraId="6E443173" w14:textId="77777777" w:rsidR="001731F3" w:rsidRPr="001731F3" w:rsidRDefault="001731F3" w:rsidP="00720317">
      <w:pPr>
        <w:pStyle w:val="EndNoteBibliography"/>
        <w:jc w:val="both"/>
      </w:pPr>
    </w:p>
    <w:p w14:paraId="6D6DADEE" w14:textId="77777777" w:rsidR="001731F3" w:rsidRPr="001731F3" w:rsidRDefault="001731F3" w:rsidP="00720317">
      <w:pPr>
        <w:pStyle w:val="EndNoteBibliography"/>
        <w:jc w:val="both"/>
      </w:pPr>
      <w:bookmarkStart w:id="746" w:name="_ENREF_31"/>
      <w:r w:rsidRPr="001731F3">
        <w:t>AIHW. 2014a. Australia's health 2014. Australia's health series. Cat. no. AUS 178. Canberra: AIHW.</w:t>
      </w:r>
    </w:p>
    <w:bookmarkEnd w:id="746"/>
    <w:p w14:paraId="29761EA5" w14:textId="77777777" w:rsidR="001731F3" w:rsidRPr="001731F3" w:rsidRDefault="001731F3" w:rsidP="00720317">
      <w:pPr>
        <w:pStyle w:val="EndNoteBibliography"/>
        <w:jc w:val="both"/>
      </w:pPr>
    </w:p>
    <w:p w14:paraId="59D143D2" w14:textId="77777777" w:rsidR="001731F3" w:rsidRPr="001731F3" w:rsidRDefault="001731F3" w:rsidP="00720317">
      <w:pPr>
        <w:pStyle w:val="EndNoteBibliography"/>
        <w:jc w:val="both"/>
      </w:pPr>
      <w:bookmarkStart w:id="747" w:name="_ENREF_32"/>
      <w:r w:rsidRPr="001731F3">
        <w:t>AIHW. 2014b. National Drug Strategy Household Survey detailed report 2013. Drug statistics series. Cat. no. PHE 183. Canberra: AIHW.</w:t>
      </w:r>
    </w:p>
    <w:bookmarkEnd w:id="747"/>
    <w:p w14:paraId="0F27A825" w14:textId="77777777" w:rsidR="001731F3" w:rsidRPr="001731F3" w:rsidRDefault="001731F3" w:rsidP="00720317">
      <w:pPr>
        <w:pStyle w:val="EndNoteBibliography"/>
        <w:jc w:val="both"/>
      </w:pPr>
    </w:p>
    <w:p w14:paraId="2E65920F" w14:textId="77777777" w:rsidR="001731F3" w:rsidRPr="001731F3" w:rsidRDefault="001731F3" w:rsidP="00720317">
      <w:pPr>
        <w:pStyle w:val="EndNoteBibliography"/>
        <w:jc w:val="both"/>
      </w:pPr>
      <w:bookmarkStart w:id="748" w:name="_ENREF_33"/>
      <w:r w:rsidRPr="001731F3">
        <w:lastRenderedPageBreak/>
        <w:t>AIHW. 2015. Australian Burden of Disease Study: Fatal burden of disease 2010. Australian Burden of Disease Study series no. 1. Cat. no. BOD 1. Canberra: AIHW.</w:t>
      </w:r>
    </w:p>
    <w:bookmarkEnd w:id="748"/>
    <w:p w14:paraId="019AD02F" w14:textId="77777777" w:rsidR="001731F3" w:rsidRPr="001731F3" w:rsidRDefault="001731F3" w:rsidP="00720317">
      <w:pPr>
        <w:pStyle w:val="EndNoteBibliography"/>
        <w:jc w:val="both"/>
      </w:pPr>
    </w:p>
    <w:p w14:paraId="14189CE0" w14:textId="77777777" w:rsidR="001731F3" w:rsidRPr="001731F3" w:rsidRDefault="001731F3" w:rsidP="00720317">
      <w:pPr>
        <w:pStyle w:val="EndNoteBibliography"/>
        <w:jc w:val="both"/>
      </w:pPr>
      <w:bookmarkStart w:id="749" w:name="_ENREF_34"/>
      <w:r w:rsidRPr="001731F3">
        <w:t xml:space="preserve">ALMEIDA, O.P., HULSE, G.K., LAWRENCE, D. &amp; FLICKER, L. 2002. Smoking as a risk factor for Alzheimer's disease: contrasting evidence from a systematic review of case-control and cohort studies, </w:t>
      </w:r>
      <w:r w:rsidRPr="001731F3">
        <w:rPr>
          <w:i/>
        </w:rPr>
        <w:t>Addiction</w:t>
      </w:r>
      <w:r w:rsidRPr="001731F3">
        <w:t>. 97, 15-28.</w:t>
      </w:r>
    </w:p>
    <w:bookmarkEnd w:id="749"/>
    <w:p w14:paraId="2F6BDE9D" w14:textId="77777777" w:rsidR="001731F3" w:rsidRPr="001731F3" w:rsidRDefault="001731F3" w:rsidP="00720317">
      <w:pPr>
        <w:pStyle w:val="EndNoteBibliography"/>
        <w:jc w:val="both"/>
      </w:pPr>
    </w:p>
    <w:p w14:paraId="42EB4B3B" w14:textId="77777777" w:rsidR="001731F3" w:rsidRPr="001731F3" w:rsidRDefault="001731F3" w:rsidP="00720317">
      <w:pPr>
        <w:pStyle w:val="EndNoteBibliography"/>
        <w:jc w:val="both"/>
      </w:pPr>
      <w:bookmarkStart w:id="750" w:name="_ENREF_35"/>
      <w:r w:rsidRPr="001731F3">
        <w:t>ALSWH. 2000. The Australian Longitudinal Study on Women's Health, Technical Reports Report Number 14, The Australian Longitudinal Study on Women's Health.</w:t>
      </w:r>
    </w:p>
    <w:bookmarkEnd w:id="750"/>
    <w:p w14:paraId="603EC065" w14:textId="77777777" w:rsidR="001731F3" w:rsidRPr="001731F3" w:rsidRDefault="001731F3" w:rsidP="00720317">
      <w:pPr>
        <w:pStyle w:val="EndNoteBibliography"/>
        <w:jc w:val="both"/>
      </w:pPr>
    </w:p>
    <w:p w14:paraId="49BD3828" w14:textId="77777777" w:rsidR="001731F3" w:rsidRPr="001731F3" w:rsidRDefault="001731F3" w:rsidP="00720317">
      <w:pPr>
        <w:pStyle w:val="EndNoteBibliography"/>
        <w:jc w:val="both"/>
      </w:pPr>
      <w:bookmarkStart w:id="751" w:name="_ENREF_36"/>
      <w:r w:rsidRPr="001731F3">
        <w:t xml:space="preserve">ANSTEY, K.J., BURNS, R.A., BIRRELL, C.L., STEEL, D., KIELY, K.M. &amp; LUSZCZ, M.A. 2010. Estimates of probable dementia prevalence from population-based surveys compared with dementia prevalence estimates based on meta-analyses, </w:t>
      </w:r>
      <w:r w:rsidRPr="001731F3">
        <w:rPr>
          <w:i/>
        </w:rPr>
        <w:t>BMC Neurol</w:t>
      </w:r>
      <w:r w:rsidRPr="001731F3">
        <w:t>. 10, 62.</w:t>
      </w:r>
    </w:p>
    <w:bookmarkEnd w:id="751"/>
    <w:p w14:paraId="1CFADD8A" w14:textId="77777777" w:rsidR="001731F3" w:rsidRPr="001731F3" w:rsidRDefault="001731F3" w:rsidP="00720317">
      <w:pPr>
        <w:pStyle w:val="EndNoteBibliography"/>
        <w:jc w:val="both"/>
      </w:pPr>
    </w:p>
    <w:p w14:paraId="4BDCA3FE" w14:textId="77777777" w:rsidR="001731F3" w:rsidRPr="001731F3" w:rsidRDefault="001731F3" w:rsidP="00720317">
      <w:pPr>
        <w:pStyle w:val="EndNoteBibliography"/>
        <w:jc w:val="both"/>
      </w:pPr>
      <w:bookmarkStart w:id="752" w:name="_ENREF_37"/>
      <w:r w:rsidRPr="001731F3">
        <w:t xml:space="preserve">ANSTEY, K.J., VON SANDEN, C., SALIM, A. &amp; O'KEARNEY, R. 2007. Smoking as a risk factor for dementia and cognitive decline: a meta-analysis of prospective studies, </w:t>
      </w:r>
      <w:r w:rsidRPr="001731F3">
        <w:rPr>
          <w:i/>
        </w:rPr>
        <w:t>Am J Epidemiol</w:t>
      </w:r>
      <w:r w:rsidRPr="001731F3">
        <w:t>. 166, 367-78.</w:t>
      </w:r>
    </w:p>
    <w:bookmarkEnd w:id="752"/>
    <w:p w14:paraId="1CA889AB" w14:textId="77777777" w:rsidR="001731F3" w:rsidRPr="001731F3" w:rsidRDefault="001731F3" w:rsidP="00720317">
      <w:pPr>
        <w:pStyle w:val="EndNoteBibliography"/>
        <w:jc w:val="both"/>
      </w:pPr>
    </w:p>
    <w:p w14:paraId="4D059550" w14:textId="77777777" w:rsidR="001731F3" w:rsidRPr="001731F3" w:rsidRDefault="001731F3" w:rsidP="00720317">
      <w:pPr>
        <w:pStyle w:val="EndNoteBibliography"/>
        <w:jc w:val="both"/>
      </w:pPr>
      <w:bookmarkStart w:id="753" w:name="_ENREF_38"/>
      <w:r w:rsidRPr="001731F3">
        <w:t xml:space="preserve">BAADE, P.D., YU, X.Q., SMITH, D.P., DUNN, J. &amp; CHAMBERS, S.K. 2015. Geographic disparities in prostate cancer outcomes--review of international patterns, </w:t>
      </w:r>
      <w:r w:rsidRPr="001731F3">
        <w:rPr>
          <w:i/>
        </w:rPr>
        <w:t>Asian Pac J Cancer Prev</w:t>
      </w:r>
      <w:r w:rsidRPr="001731F3">
        <w:t>. 16, 1259-75.</w:t>
      </w:r>
    </w:p>
    <w:bookmarkEnd w:id="753"/>
    <w:p w14:paraId="6886F1A1" w14:textId="77777777" w:rsidR="001731F3" w:rsidRPr="001731F3" w:rsidRDefault="001731F3" w:rsidP="00720317">
      <w:pPr>
        <w:pStyle w:val="EndNoteBibliography"/>
        <w:jc w:val="both"/>
      </w:pPr>
    </w:p>
    <w:p w14:paraId="634C0181" w14:textId="77777777" w:rsidR="001731F3" w:rsidRPr="001731F3" w:rsidRDefault="001731F3" w:rsidP="00720317">
      <w:pPr>
        <w:pStyle w:val="EndNoteBibliography"/>
        <w:jc w:val="both"/>
      </w:pPr>
      <w:bookmarkStart w:id="754" w:name="_ENREF_39"/>
      <w:r w:rsidRPr="001731F3">
        <w:t xml:space="preserve">BACKHOLER, K., MANNAN, H.R., MAGLIANO, D.J., WALLS, H.L., STEVENSON, C., BEAUCHAMP, A., SHAW, J.E. &amp; PEETERS, A. 2012. Projected socioeconomic disparities in the prevalence of obesity among Australian adults, </w:t>
      </w:r>
      <w:r w:rsidRPr="001731F3">
        <w:rPr>
          <w:i/>
        </w:rPr>
        <w:t>Aust N Z J Public Health</w:t>
      </w:r>
      <w:r w:rsidRPr="001731F3">
        <w:t>. 36, 557-63.</w:t>
      </w:r>
    </w:p>
    <w:bookmarkEnd w:id="754"/>
    <w:p w14:paraId="0EF3CB9E" w14:textId="77777777" w:rsidR="001731F3" w:rsidRPr="001731F3" w:rsidRDefault="001731F3" w:rsidP="00720317">
      <w:pPr>
        <w:pStyle w:val="EndNoteBibliography"/>
        <w:jc w:val="both"/>
      </w:pPr>
    </w:p>
    <w:p w14:paraId="42008401" w14:textId="77777777" w:rsidR="001731F3" w:rsidRPr="001731F3" w:rsidRDefault="001731F3" w:rsidP="00720317">
      <w:pPr>
        <w:pStyle w:val="EndNoteBibliography"/>
        <w:jc w:val="both"/>
      </w:pPr>
      <w:bookmarkStart w:id="755" w:name="_ENREF_40"/>
      <w:r w:rsidRPr="001731F3">
        <w:t xml:space="preserve">BANKS, E., JOSHY, G., WEBER, M.F., LIU, B., GRENFELL, R., EGGER, S., PAIGE, E., LOPEZ, A.D., SITAS, F. &amp; BERAL, V. 2015. Tobacco smoking and all-cause mortality in a large Australian cohort study: findings from a mature epidemic with current low smoking prevalence, </w:t>
      </w:r>
      <w:r w:rsidRPr="001731F3">
        <w:rPr>
          <w:i/>
        </w:rPr>
        <w:t>BMC Med</w:t>
      </w:r>
      <w:r w:rsidRPr="001731F3">
        <w:t>. 13, 38.</w:t>
      </w:r>
    </w:p>
    <w:bookmarkEnd w:id="755"/>
    <w:p w14:paraId="0D4199B6" w14:textId="77777777" w:rsidR="001731F3" w:rsidRPr="001731F3" w:rsidRDefault="001731F3" w:rsidP="00720317">
      <w:pPr>
        <w:pStyle w:val="EndNoteBibliography"/>
        <w:jc w:val="both"/>
      </w:pPr>
    </w:p>
    <w:p w14:paraId="043D2FB6" w14:textId="77777777" w:rsidR="001731F3" w:rsidRPr="001731F3" w:rsidRDefault="001731F3" w:rsidP="00720317">
      <w:pPr>
        <w:pStyle w:val="EndNoteBibliography"/>
        <w:jc w:val="both"/>
      </w:pPr>
      <w:bookmarkStart w:id="756" w:name="_ENREF_41"/>
      <w:r w:rsidRPr="001731F3">
        <w:t xml:space="preserve">BERECKI-GISOLF, J., MCKENZIE, S.J., DOBSON, A.J., MCFARLANE, A. &amp; MCLAUGHLIN, D. 2013. A history of comorbid depression and anxiety predicts new onset of heart disease, </w:t>
      </w:r>
      <w:r w:rsidRPr="001731F3">
        <w:rPr>
          <w:i/>
        </w:rPr>
        <w:t>J Behav Med</w:t>
      </w:r>
      <w:r w:rsidRPr="001731F3">
        <w:t>. 36, 347-53.</w:t>
      </w:r>
    </w:p>
    <w:bookmarkEnd w:id="756"/>
    <w:p w14:paraId="7958E982" w14:textId="77777777" w:rsidR="001731F3" w:rsidRPr="001731F3" w:rsidRDefault="001731F3" w:rsidP="00720317">
      <w:pPr>
        <w:pStyle w:val="EndNoteBibliography"/>
        <w:jc w:val="both"/>
      </w:pPr>
    </w:p>
    <w:p w14:paraId="34D8A723" w14:textId="77777777" w:rsidR="001731F3" w:rsidRPr="001731F3" w:rsidRDefault="001731F3" w:rsidP="00720317">
      <w:pPr>
        <w:pStyle w:val="EndNoteBibliography"/>
        <w:jc w:val="both"/>
      </w:pPr>
      <w:bookmarkStart w:id="757" w:name="_ENREF_42"/>
      <w:r w:rsidRPr="001731F3">
        <w:t xml:space="preserve">BERWICK, D.M., MURPHY, J.M., GOLDMAN, P.A., WARE, J.E., JR., BARSKY, A.J. &amp; WEINSTEIN, M.C. 1991. Performance of a five-item mental health screening test, </w:t>
      </w:r>
      <w:r w:rsidRPr="001731F3">
        <w:rPr>
          <w:i/>
        </w:rPr>
        <w:t>Med Care</w:t>
      </w:r>
      <w:r w:rsidRPr="001731F3">
        <w:t>. 29, 169-76.</w:t>
      </w:r>
    </w:p>
    <w:bookmarkEnd w:id="757"/>
    <w:p w14:paraId="267220E3" w14:textId="77777777" w:rsidR="001731F3" w:rsidRPr="001731F3" w:rsidRDefault="001731F3" w:rsidP="00720317">
      <w:pPr>
        <w:pStyle w:val="EndNoteBibliography"/>
        <w:jc w:val="both"/>
      </w:pPr>
    </w:p>
    <w:p w14:paraId="544298AA" w14:textId="77777777" w:rsidR="001731F3" w:rsidRPr="001731F3" w:rsidRDefault="001731F3" w:rsidP="00720317">
      <w:pPr>
        <w:pStyle w:val="EndNoteBibliography"/>
        <w:jc w:val="both"/>
      </w:pPr>
      <w:bookmarkStart w:id="758" w:name="_ENREF_43"/>
      <w:r w:rsidRPr="001731F3">
        <w:t xml:space="preserve">BEYDOUN, M.A., BEYDOUN, H.A., GAMALDO, A.A., TEEL, A., ZONDERMAN, A.B. &amp; WANG, Y. 2014. Epidemiologic studies of modifiable factors associated with cognition and dementia: systematic review and meta-analysis, </w:t>
      </w:r>
      <w:r w:rsidRPr="001731F3">
        <w:rPr>
          <w:i/>
        </w:rPr>
        <w:t>BMC Public Health</w:t>
      </w:r>
      <w:r w:rsidRPr="001731F3">
        <w:t>. 14, 643.</w:t>
      </w:r>
    </w:p>
    <w:bookmarkEnd w:id="758"/>
    <w:p w14:paraId="6666F5C6" w14:textId="77777777" w:rsidR="001731F3" w:rsidRPr="001731F3" w:rsidRDefault="001731F3" w:rsidP="00720317">
      <w:pPr>
        <w:pStyle w:val="EndNoteBibliography"/>
        <w:jc w:val="both"/>
      </w:pPr>
    </w:p>
    <w:p w14:paraId="21CF281B" w14:textId="77777777" w:rsidR="001731F3" w:rsidRPr="001731F3" w:rsidRDefault="001731F3" w:rsidP="00720317">
      <w:pPr>
        <w:pStyle w:val="EndNoteBibliography"/>
        <w:jc w:val="both"/>
      </w:pPr>
      <w:bookmarkStart w:id="759" w:name="_ENREF_44"/>
      <w:r w:rsidRPr="001731F3">
        <w:t xml:space="preserve">BEYDOUN, M.A., LHOTSKY, A., WANG, Y., DAL FORNO, G., AN, Y., METTER, E.J., FERRUCCI, L., O'BRIEN, R. &amp; ZONDERMAN, A.B. 2008. Association of adiposity status and changes in early to mid-adulthood with incidence of Alzheimer's disease, </w:t>
      </w:r>
      <w:r w:rsidRPr="001731F3">
        <w:rPr>
          <w:i/>
        </w:rPr>
        <w:t>Am J Epidemiol</w:t>
      </w:r>
      <w:r w:rsidRPr="001731F3">
        <w:t>. 168, 1179-89.</w:t>
      </w:r>
    </w:p>
    <w:bookmarkEnd w:id="759"/>
    <w:p w14:paraId="43B7F8EB" w14:textId="77777777" w:rsidR="001731F3" w:rsidRPr="001731F3" w:rsidRDefault="001731F3" w:rsidP="00720317">
      <w:pPr>
        <w:pStyle w:val="EndNoteBibliography"/>
        <w:jc w:val="both"/>
      </w:pPr>
    </w:p>
    <w:p w14:paraId="635C7E1E" w14:textId="77777777" w:rsidR="001731F3" w:rsidRPr="001731F3" w:rsidRDefault="001731F3" w:rsidP="00720317">
      <w:pPr>
        <w:pStyle w:val="EndNoteBibliography"/>
        <w:jc w:val="both"/>
      </w:pPr>
      <w:bookmarkStart w:id="760" w:name="_ENREF_45"/>
      <w:r w:rsidRPr="001731F3">
        <w:lastRenderedPageBreak/>
        <w:t xml:space="preserve">BIHAN, H., BACKHOLER, K., PEETERS, A., STEVENSON, C.E., SHAW, J.E. &amp; MAGLIANO, D.J. 2016. Socioeconomic Position and Premature Mortality in the AusDiab Cohort of Australian Adults, </w:t>
      </w:r>
      <w:r w:rsidRPr="001731F3">
        <w:rPr>
          <w:i/>
        </w:rPr>
        <w:t>Am J Public Health</w:t>
      </w:r>
      <w:r w:rsidRPr="001731F3">
        <w:t>. 106, 470-7.</w:t>
      </w:r>
    </w:p>
    <w:bookmarkEnd w:id="760"/>
    <w:p w14:paraId="528FA5CE" w14:textId="77777777" w:rsidR="001731F3" w:rsidRPr="001731F3" w:rsidRDefault="001731F3" w:rsidP="00720317">
      <w:pPr>
        <w:pStyle w:val="EndNoteBibliography"/>
        <w:jc w:val="both"/>
      </w:pPr>
    </w:p>
    <w:p w14:paraId="45BE4DCE" w14:textId="77777777" w:rsidR="001731F3" w:rsidRPr="001731F3" w:rsidRDefault="001731F3" w:rsidP="00720317">
      <w:pPr>
        <w:pStyle w:val="EndNoteBibliography"/>
        <w:jc w:val="both"/>
      </w:pPr>
      <w:bookmarkStart w:id="761" w:name="_ENREF_46"/>
      <w:r w:rsidRPr="001731F3">
        <w:t xml:space="preserve">BILANO, V., GILMOUR, S., MOFFIET, T., D'ESPAIGNET, E.T., STEVENS, G.A., COMMAR, A., TUYL, F., HUDSON, I. &amp; SHIBUYA, K. 2015. Global trends and projections for tobacco use, 1990-2025: an analysis of smoking indicators from the WHO Comprehensive Information Systems for Tobacco Control, </w:t>
      </w:r>
      <w:r w:rsidRPr="001731F3">
        <w:rPr>
          <w:i/>
        </w:rPr>
        <w:t>Lancet</w:t>
      </w:r>
      <w:r w:rsidRPr="001731F3">
        <w:t>. 385, 966-76.</w:t>
      </w:r>
    </w:p>
    <w:bookmarkEnd w:id="761"/>
    <w:p w14:paraId="2AC1955A" w14:textId="77777777" w:rsidR="001731F3" w:rsidRPr="001731F3" w:rsidRDefault="001731F3" w:rsidP="00720317">
      <w:pPr>
        <w:pStyle w:val="EndNoteBibliography"/>
        <w:jc w:val="both"/>
      </w:pPr>
    </w:p>
    <w:p w14:paraId="3A6D07E5" w14:textId="77777777" w:rsidR="001731F3" w:rsidRPr="001731F3" w:rsidRDefault="001731F3" w:rsidP="00720317">
      <w:pPr>
        <w:pStyle w:val="EndNoteBibliography"/>
        <w:jc w:val="both"/>
      </w:pPr>
      <w:bookmarkStart w:id="762" w:name="_ENREF_47"/>
      <w:r w:rsidRPr="001731F3">
        <w:t xml:space="preserve">BOWRING, A.L., PEETERS, A., FREAK-POLI, R., LIM, M.S., GOUILLOU, M. &amp; HELLARD, M. 2012. Measuring the accuracy of self-reported height and weight in a community-based sample of young people, </w:t>
      </w:r>
      <w:r w:rsidRPr="001731F3">
        <w:rPr>
          <w:i/>
        </w:rPr>
        <w:t>BMC Med Res Methodol</w:t>
      </w:r>
      <w:r w:rsidRPr="001731F3">
        <w:t>. 12, 175.</w:t>
      </w:r>
    </w:p>
    <w:bookmarkEnd w:id="762"/>
    <w:p w14:paraId="0F3EC646" w14:textId="77777777" w:rsidR="001731F3" w:rsidRPr="001731F3" w:rsidRDefault="001731F3" w:rsidP="00720317">
      <w:pPr>
        <w:pStyle w:val="EndNoteBibliography"/>
        <w:jc w:val="both"/>
      </w:pPr>
    </w:p>
    <w:p w14:paraId="35D1F163" w14:textId="77777777" w:rsidR="001731F3" w:rsidRPr="001731F3" w:rsidRDefault="001731F3" w:rsidP="00720317">
      <w:pPr>
        <w:pStyle w:val="EndNoteBibliography"/>
        <w:jc w:val="both"/>
      </w:pPr>
      <w:bookmarkStart w:id="763" w:name="_ENREF_48"/>
      <w:r w:rsidRPr="001731F3">
        <w:t xml:space="preserve">BROWN, W.J., MISHRA, G., KENARDY, J. &amp; DOBSON, A. 2000. Relationships between body mass index and well-being in young Australian women, </w:t>
      </w:r>
      <w:r w:rsidRPr="001731F3">
        <w:rPr>
          <w:i/>
        </w:rPr>
        <w:t>Int J Obes Relat Metab Disord</w:t>
      </w:r>
      <w:r w:rsidRPr="001731F3">
        <w:t>. 24, 1360-8.</w:t>
      </w:r>
    </w:p>
    <w:bookmarkEnd w:id="763"/>
    <w:p w14:paraId="1F4B0445" w14:textId="77777777" w:rsidR="001731F3" w:rsidRPr="001731F3" w:rsidRDefault="001731F3" w:rsidP="00720317">
      <w:pPr>
        <w:pStyle w:val="EndNoteBibliography"/>
        <w:jc w:val="both"/>
      </w:pPr>
    </w:p>
    <w:p w14:paraId="50548F75" w14:textId="77777777" w:rsidR="001731F3" w:rsidRPr="001731F3" w:rsidRDefault="001731F3" w:rsidP="00720317">
      <w:pPr>
        <w:pStyle w:val="EndNoteBibliography"/>
        <w:jc w:val="both"/>
      </w:pPr>
      <w:bookmarkStart w:id="764" w:name="_ENREF_49"/>
      <w:r w:rsidRPr="001731F3">
        <w:t xml:space="preserve">BROWN, W.J., YOUNG, A.F. &amp; BYLES, J.E. 1999. Tyranny of distance? The health of mid-age women living in five geographical areas of Australia, </w:t>
      </w:r>
      <w:r w:rsidRPr="001731F3">
        <w:rPr>
          <w:i/>
        </w:rPr>
        <w:t>Aust J Rural Health</w:t>
      </w:r>
      <w:r w:rsidRPr="001731F3">
        <w:t>. 7, 148-54.</w:t>
      </w:r>
    </w:p>
    <w:bookmarkEnd w:id="764"/>
    <w:p w14:paraId="2975D955" w14:textId="77777777" w:rsidR="001731F3" w:rsidRPr="001731F3" w:rsidRDefault="001731F3" w:rsidP="00720317">
      <w:pPr>
        <w:pStyle w:val="EndNoteBibliography"/>
        <w:jc w:val="both"/>
      </w:pPr>
    </w:p>
    <w:p w14:paraId="3B3CF61C" w14:textId="77777777" w:rsidR="001731F3" w:rsidRPr="001731F3" w:rsidRDefault="001731F3" w:rsidP="00720317">
      <w:pPr>
        <w:pStyle w:val="EndNoteBibliography"/>
        <w:jc w:val="both"/>
      </w:pPr>
      <w:bookmarkStart w:id="765" w:name="_ENREF_50"/>
      <w:r w:rsidRPr="001731F3">
        <w:t xml:space="preserve">BUNKER, S.J., COLQUHOUN, D.M., ESLER, M.D., HICKIE, I.B., HUNT, D., JELINEK, V.M., OLDENBURG, B.F., PEACH, H.G., RUTH, D., TENNANT, C.C. &amp; TONKIN, A.M. 2003. "Stress" and coronary heart disease: psychosocial risk factors, </w:t>
      </w:r>
      <w:r w:rsidRPr="001731F3">
        <w:rPr>
          <w:i/>
        </w:rPr>
        <w:t>Med J Aust</w:t>
      </w:r>
      <w:r w:rsidRPr="001731F3">
        <w:t>. 178, 272-6.</w:t>
      </w:r>
    </w:p>
    <w:bookmarkEnd w:id="765"/>
    <w:p w14:paraId="0650E8F7" w14:textId="77777777" w:rsidR="001731F3" w:rsidRPr="001731F3" w:rsidRDefault="001731F3" w:rsidP="00720317">
      <w:pPr>
        <w:pStyle w:val="EndNoteBibliography"/>
        <w:jc w:val="both"/>
      </w:pPr>
    </w:p>
    <w:p w14:paraId="3E5DC2E0" w14:textId="77777777" w:rsidR="001731F3" w:rsidRPr="001731F3" w:rsidRDefault="001731F3" w:rsidP="00720317">
      <w:pPr>
        <w:pStyle w:val="EndNoteBibliography"/>
        <w:jc w:val="both"/>
      </w:pPr>
      <w:bookmarkStart w:id="766" w:name="_ENREF_51"/>
      <w:r w:rsidRPr="001731F3">
        <w:t xml:space="preserve">BURKE, H., LEONARDI-BEE, J., HASHIM, A., PINE-ABATA, H., CHEN, Y., COOK, D.G., BRITTON, J.R. &amp; MCKEEVER, T.M. 2012. Prenatal and passive smoke exposure and incidence of asthma and wheeze: systematic review and meta-analysis, </w:t>
      </w:r>
      <w:r w:rsidRPr="001731F3">
        <w:rPr>
          <w:i/>
        </w:rPr>
        <w:t>Pediatrics</w:t>
      </w:r>
      <w:r w:rsidRPr="001731F3">
        <w:t>. 129, 735-44.</w:t>
      </w:r>
    </w:p>
    <w:bookmarkEnd w:id="766"/>
    <w:p w14:paraId="4B580FEA" w14:textId="77777777" w:rsidR="001731F3" w:rsidRPr="001731F3" w:rsidRDefault="001731F3" w:rsidP="00720317">
      <w:pPr>
        <w:pStyle w:val="EndNoteBibliography"/>
        <w:jc w:val="both"/>
      </w:pPr>
    </w:p>
    <w:p w14:paraId="0DDE4C10" w14:textId="77777777" w:rsidR="001731F3" w:rsidRPr="001731F3" w:rsidRDefault="001731F3" w:rsidP="00720317">
      <w:pPr>
        <w:pStyle w:val="EndNoteBibliography"/>
        <w:jc w:val="both"/>
      </w:pPr>
      <w:bookmarkStart w:id="767" w:name="_ENREF_52"/>
      <w:r w:rsidRPr="001731F3">
        <w:t xml:space="preserve">BURTON, N.W., BROWN, W. &amp; DOBSON, A. 2010. Accuracy of body mass index estimated from self-reported height and weight in mid-aged Australian women, </w:t>
      </w:r>
      <w:r w:rsidRPr="001731F3">
        <w:rPr>
          <w:i/>
        </w:rPr>
        <w:t>Aust N Z J Public Health</w:t>
      </w:r>
      <w:r w:rsidRPr="001731F3">
        <w:t>. 34, 620-3.</w:t>
      </w:r>
    </w:p>
    <w:bookmarkEnd w:id="767"/>
    <w:p w14:paraId="630C6842" w14:textId="77777777" w:rsidR="001731F3" w:rsidRPr="001731F3" w:rsidRDefault="001731F3" w:rsidP="00720317">
      <w:pPr>
        <w:pStyle w:val="EndNoteBibliography"/>
        <w:jc w:val="both"/>
      </w:pPr>
    </w:p>
    <w:p w14:paraId="09F97FF5" w14:textId="77777777" w:rsidR="001731F3" w:rsidRPr="001731F3" w:rsidRDefault="001731F3" w:rsidP="00720317">
      <w:pPr>
        <w:pStyle w:val="EndNoteBibliography"/>
        <w:jc w:val="both"/>
      </w:pPr>
      <w:bookmarkStart w:id="768" w:name="_ENREF_53"/>
      <w:r w:rsidRPr="001731F3">
        <w:t xml:space="preserve">BYLES, J., POWERS, J., CHOJENTA, C. &amp; WARNER-SMITH, P. 2006. Older women in Australia: ageing in urban, rural and remote environments, </w:t>
      </w:r>
      <w:r w:rsidRPr="001731F3">
        <w:rPr>
          <w:i/>
        </w:rPr>
        <w:t>Australasian J Ageing</w:t>
      </w:r>
      <w:r w:rsidRPr="001731F3">
        <w:t>. 25, 6.</w:t>
      </w:r>
    </w:p>
    <w:bookmarkEnd w:id="768"/>
    <w:p w14:paraId="185731CD" w14:textId="77777777" w:rsidR="001731F3" w:rsidRPr="001731F3" w:rsidRDefault="001731F3" w:rsidP="00720317">
      <w:pPr>
        <w:pStyle w:val="EndNoteBibliography"/>
        <w:jc w:val="both"/>
      </w:pPr>
    </w:p>
    <w:p w14:paraId="7827E0AD" w14:textId="77777777" w:rsidR="001731F3" w:rsidRPr="001731F3" w:rsidRDefault="001731F3" w:rsidP="00720317">
      <w:pPr>
        <w:pStyle w:val="EndNoteBibliography"/>
        <w:jc w:val="both"/>
      </w:pPr>
      <w:bookmarkStart w:id="769" w:name="_ENREF_54"/>
      <w:r w:rsidRPr="001731F3">
        <w:t xml:space="preserve">CAAMANO-ISORNA, F., CORRAL, M., MONTES-MARTINEZ, A. &amp; TAKKOUCHE, B. 2006. Education and dementia: a meta-analytic study, </w:t>
      </w:r>
      <w:r w:rsidRPr="001731F3">
        <w:rPr>
          <w:i/>
        </w:rPr>
        <w:t>Neuroepidemiology</w:t>
      </w:r>
      <w:r w:rsidRPr="001731F3">
        <w:t>. 26, 226-32.</w:t>
      </w:r>
    </w:p>
    <w:bookmarkEnd w:id="769"/>
    <w:p w14:paraId="26F5DEB6" w14:textId="77777777" w:rsidR="001731F3" w:rsidRPr="001731F3" w:rsidRDefault="001731F3" w:rsidP="00720317">
      <w:pPr>
        <w:pStyle w:val="EndNoteBibliography"/>
        <w:jc w:val="both"/>
      </w:pPr>
    </w:p>
    <w:p w14:paraId="64F77F65" w14:textId="77777777" w:rsidR="001731F3" w:rsidRPr="001731F3" w:rsidRDefault="001731F3" w:rsidP="00720317">
      <w:pPr>
        <w:pStyle w:val="EndNoteBibliography"/>
        <w:jc w:val="both"/>
      </w:pPr>
      <w:bookmarkStart w:id="770" w:name="_ENREF_55"/>
      <w:r w:rsidRPr="001731F3">
        <w:t xml:space="preserve">CAMERON, A.J., WELBORN, T.A., ZIMMET, P.Z., DUNSTAN, D.W., OWEN, N., SALMON, J., DALTON, M., JOLLEY, D. &amp; SHAW, J.E. 2003. Overweight and obesity in Australia: the 1999-2000 Australian Diabetes, Obesity and Lifestyle Study (AusDiab), </w:t>
      </w:r>
      <w:r w:rsidRPr="001731F3">
        <w:rPr>
          <w:i/>
        </w:rPr>
        <w:t>Med J Aust</w:t>
      </w:r>
      <w:r w:rsidRPr="001731F3">
        <w:t>. 178, 427-32.</w:t>
      </w:r>
    </w:p>
    <w:bookmarkEnd w:id="770"/>
    <w:p w14:paraId="5D72E2F0" w14:textId="77777777" w:rsidR="001731F3" w:rsidRPr="001731F3" w:rsidRDefault="001731F3" w:rsidP="00720317">
      <w:pPr>
        <w:pStyle w:val="EndNoteBibliography"/>
        <w:jc w:val="both"/>
      </w:pPr>
    </w:p>
    <w:p w14:paraId="7B294756" w14:textId="77777777" w:rsidR="001731F3" w:rsidRPr="001731F3" w:rsidRDefault="001731F3" w:rsidP="00720317">
      <w:pPr>
        <w:pStyle w:val="EndNoteBibliography"/>
        <w:jc w:val="both"/>
      </w:pPr>
      <w:bookmarkStart w:id="771" w:name="_ENREF_56"/>
      <w:r w:rsidRPr="001731F3">
        <w:t xml:space="preserve">CARRERAS, G., GORINI, G., GALLUS, S., IANNUCCI, L. &amp; LEVY, D.T. 2012. Predicting the future prevalence of cigarette smoking in Italy over the next three decades, </w:t>
      </w:r>
      <w:r w:rsidRPr="001731F3">
        <w:rPr>
          <w:i/>
        </w:rPr>
        <w:t>Eur J Public Health</w:t>
      </w:r>
      <w:r w:rsidRPr="001731F3">
        <w:t>. 22, 699-704.</w:t>
      </w:r>
    </w:p>
    <w:bookmarkEnd w:id="771"/>
    <w:p w14:paraId="71E2B389" w14:textId="77777777" w:rsidR="001731F3" w:rsidRPr="001731F3" w:rsidRDefault="001731F3" w:rsidP="00720317">
      <w:pPr>
        <w:pStyle w:val="EndNoteBibliography"/>
        <w:jc w:val="both"/>
      </w:pPr>
    </w:p>
    <w:p w14:paraId="7F959A9B" w14:textId="77777777" w:rsidR="001731F3" w:rsidRPr="001731F3" w:rsidRDefault="001731F3" w:rsidP="00720317">
      <w:pPr>
        <w:pStyle w:val="EndNoteBibliography"/>
        <w:jc w:val="both"/>
      </w:pPr>
      <w:bookmarkStart w:id="772" w:name="_ENREF_57"/>
      <w:r w:rsidRPr="001731F3">
        <w:lastRenderedPageBreak/>
        <w:t>CDC. 2015. Current Cigarette Smoking Among Adults — United States, 2005–2014, Morbidity  and Mortality Weekly Report 44, Centers for Disease Control and Prevention.</w:t>
      </w:r>
    </w:p>
    <w:bookmarkEnd w:id="772"/>
    <w:p w14:paraId="5D7AAA6C" w14:textId="77777777" w:rsidR="001731F3" w:rsidRPr="001731F3" w:rsidRDefault="001731F3" w:rsidP="00720317">
      <w:pPr>
        <w:pStyle w:val="EndNoteBibliography"/>
        <w:jc w:val="both"/>
      </w:pPr>
    </w:p>
    <w:p w14:paraId="0F44C3C2" w14:textId="77777777" w:rsidR="001731F3" w:rsidRPr="001731F3" w:rsidRDefault="001731F3" w:rsidP="00720317">
      <w:pPr>
        <w:pStyle w:val="EndNoteBibliography"/>
        <w:jc w:val="both"/>
      </w:pPr>
      <w:bookmarkStart w:id="773" w:name="_ENREF_58"/>
      <w:r w:rsidRPr="001731F3">
        <w:t>CDPH. 2015. California Tobacco Facts and Figures 2015, California Department of Public Health, Sacramento, CA.</w:t>
      </w:r>
    </w:p>
    <w:bookmarkEnd w:id="773"/>
    <w:p w14:paraId="6B732418" w14:textId="77777777" w:rsidR="001731F3" w:rsidRPr="001731F3" w:rsidRDefault="001731F3" w:rsidP="00720317">
      <w:pPr>
        <w:pStyle w:val="EndNoteBibliography"/>
        <w:jc w:val="both"/>
      </w:pPr>
    </w:p>
    <w:p w14:paraId="6C13140D" w14:textId="77777777" w:rsidR="001731F3" w:rsidRPr="001731F3" w:rsidRDefault="001731F3" w:rsidP="00720317">
      <w:pPr>
        <w:pStyle w:val="EndNoteBibliography"/>
        <w:jc w:val="both"/>
      </w:pPr>
      <w:bookmarkStart w:id="774" w:name="_ENREF_59"/>
      <w:r w:rsidRPr="001731F3">
        <w:t xml:space="preserve">CHONDUR, R., LI, S.Q., GUTHRIDGE, S. &amp; LAWTON, P. 2014. Does relative remoteness affect chronic disease outcomes? Geographic variation in chronic disease mortality in Australia, 2002-2006, </w:t>
      </w:r>
      <w:r w:rsidRPr="001731F3">
        <w:rPr>
          <w:i/>
        </w:rPr>
        <w:t>Aust N Z J Public Health</w:t>
      </w:r>
      <w:r w:rsidRPr="001731F3">
        <w:t>. 38, 117-21.</w:t>
      </w:r>
    </w:p>
    <w:bookmarkEnd w:id="774"/>
    <w:p w14:paraId="7FB9E859" w14:textId="77777777" w:rsidR="001731F3" w:rsidRPr="001731F3" w:rsidRDefault="001731F3" w:rsidP="00720317">
      <w:pPr>
        <w:pStyle w:val="EndNoteBibliography"/>
        <w:jc w:val="both"/>
      </w:pPr>
    </w:p>
    <w:p w14:paraId="6FF64193" w14:textId="77777777" w:rsidR="001731F3" w:rsidRPr="001731F3" w:rsidRDefault="001731F3" w:rsidP="00720317">
      <w:pPr>
        <w:pStyle w:val="EndNoteBibliography"/>
        <w:jc w:val="both"/>
      </w:pPr>
      <w:bookmarkStart w:id="775" w:name="_ENREF_60"/>
      <w:r w:rsidRPr="001731F3">
        <w:t xml:space="preserve">COLAGIURI, S., LEE, C.M., COLAGIURI, R., MAGLIANO, D., SHAW, J.E., ZIMMET, P.Z. &amp; CATERSON, I.D. 2010. The cost of overweight and obesity in Australia, </w:t>
      </w:r>
      <w:r w:rsidRPr="001731F3">
        <w:rPr>
          <w:i/>
        </w:rPr>
        <w:t>Med J Aust</w:t>
      </w:r>
      <w:r w:rsidRPr="001731F3">
        <w:t>. 192, 260-4.</w:t>
      </w:r>
    </w:p>
    <w:bookmarkEnd w:id="775"/>
    <w:p w14:paraId="5D0A3967" w14:textId="77777777" w:rsidR="001731F3" w:rsidRPr="001731F3" w:rsidRDefault="001731F3" w:rsidP="00720317">
      <w:pPr>
        <w:pStyle w:val="EndNoteBibliography"/>
        <w:jc w:val="both"/>
      </w:pPr>
    </w:p>
    <w:p w14:paraId="48998CC7" w14:textId="77777777" w:rsidR="001731F3" w:rsidRPr="001731F3" w:rsidRDefault="001731F3" w:rsidP="00720317">
      <w:pPr>
        <w:pStyle w:val="EndNoteBibliography"/>
        <w:jc w:val="both"/>
      </w:pPr>
      <w:bookmarkStart w:id="776" w:name="_ENREF_61"/>
      <w:r w:rsidRPr="001731F3">
        <w:t>COLLINS, D.J. &amp; LAPSLEY, H.M. 2008. The Costs of Tobacco, Alcohol and Illicit Drug Abuse to Australian Society in 2004/05. Canberra: Commonwealth of Australia.</w:t>
      </w:r>
    </w:p>
    <w:bookmarkEnd w:id="776"/>
    <w:p w14:paraId="1DEEAA15" w14:textId="77777777" w:rsidR="001731F3" w:rsidRPr="001731F3" w:rsidRDefault="001731F3" w:rsidP="00720317">
      <w:pPr>
        <w:pStyle w:val="EndNoteBibliography"/>
        <w:jc w:val="both"/>
      </w:pPr>
    </w:p>
    <w:p w14:paraId="0EC6A5D3" w14:textId="77777777" w:rsidR="001731F3" w:rsidRPr="001731F3" w:rsidRDefault="001731F3" w:rsidP="00720317">
      <w:pPr>
        <w:pStyle w:val="EndNoteBibliography"/>
        <w:jc w:val="both"/>
      </w:pPr>
      <w:bookmarkStart w:id="777" w:name="_ENREF_62"/>
      <w:r w:rsidRPr="001731F3">
        <w:t xml:space="preserve">CONNOR GORBER, S., TREMBLAY, M., MOHER, D. &amp; GORBER, B. 2007. A comparison of direct vs. self-report measures for assessing height, weight and body mass index: a systematic review, </w:t>
      </w:r>
      <w:r w:rsidRPr="001731F3">
        <w:rPr>
          <w:i/>
        </w:rPr>
        <w:t>Obes Rev</w:t>
      </w:r>
      <w:r w:rsidRPr="001731F3">
        <w:t>. 8, 307-26.</w:t>
      </w:r>
    </w:p>
    <w:bookmarkEnd w:id="777"/>
    <w:p w14:paraId="6E3C56D6" w14:textId="77777777" w:rsidR="001731F3" w:rsidRPr="001731F3" w:rsidRDefault="001731F3" w:rsidP="00720317">
      <w:pPr>
        <w:pStyle w:val="EndNoteBibliography"/>
        <w:jc w:val="both"/>
      </w:pPr>
    </w:p>
    <w:p w14:paraId="6093B69C" w14:textId="77777777" w:rsidR="001731F3" w:rsidRPr="001731F3" w:rsidRDefault="001731F3" w:rsidP="00720317">
      <w:pPr>
        <w:pStyle w:val="EndNoteBibliography"/>
        <w:jc w:val="both"/>
      </w:pPr>
      <w:bookmarkStart w:id="778" w:name="_ENREF_63"/>
      <w:r w:rsidRPr="001731F3">
        <w:t xml:space="preserve">CORRADA, M.M., BROOKMEYER, R., BERLAU, D., PAGANINI-HILL, A. &amp; KAWAS, C.H. 2008. Prevalence of dementia after age 90: results from the 90+ study, </w:t>
      </w:r>
      <w:r w:rsidRPr="001731F3">
        <w:rPr>
          <w:i/>
        </w:rPr>
        <w:t>Neurology</w:t>
      </w:r>
      <w:r w:rsidRPr="001731F3">
        <w:t>. 71, 337-43.</w:t>
      </w:r>
    </w:p>
    <w:bookmarkEnd w:id="778"/>
    <w:p w14:paraId="079E78D4" w14:textId="77777777" w:rsidR="001731F3" w:rsidRPr="001731F3" w:rsidRDefault="001731F3" w:rsidP="00720317">
      <w:pPr>
        <w:pStyle w:val="EndNoteBibliography"/>
        <w:jc w:val="both"/>
      </w:pPr>
    </w:p>
    <w:p w14:paraId="16A57D3E" w14:textId="77777777" w:rsidR="001731F3" w:rsidRPr="001731F3" w:rsidRDefault="001731F3" w:rsidP="00720317">
      <w:pPr>
        <w:pStyle w:val="EndNoteBibliography"/>
        <w:jc w:val="both"/>
      </w:pPr>
      <w:bookmarkStart w:id="779" w:name="_ENREF_64"/>
      <w:r w:rsidRPr="001731F3">
        <w:t xml:space="preserve">CORRADA, M.M., BROOKMEYER, R., PAGANINI-HILL, A., BERLAU, D. &amp; KAWAS, C.H. 2010. Dementia incidence continues to increase with age in the oldest old: the 90+ study, </w:t>
      </w:r>
      <w:r w:rsidRPr="001731F3">
        <w:rPr>
          <w:i/>
        </w:rPr>
        <w:t>Ann Neurol</w:t>
      </w:r>
      <w:r w:rsidRPr="001731F3">
        <w:t>. 67, 114-21.</w:t>
      </w:r>
    </w:p>
    <w:bookmarkEnd w:id="779"/>
    <w:p w14:paraId="6CFF07CB" w14:textId="77777777" w:rsidR="001731F3" w:rsidRPr="001731F3" w:rsidRDefault="001731F3" w:rsidP="00720317">
      <w:pPr>
        <w:pStyle w:val="EndNoteBibliography"/>
        <w:jc w:val="both"/>
      </w:pPr>
    </w:p>
    <w:p w14:paraId="1175EBD7" w14:textId="77777777" w:rsidR="001731F3" w:rsidRPr="001731F3" w:rsidRDefault="001731F3" w:rsidP="00720317">
      <w:pPr>
        <w:pStyle w:val="EndNoteBibliography"/>
        <w:jc w:val="both"/>
      </w:pPr>
      <w:bookmarkStart w:id="780" w:name="_ENREF_65"/>
      <w:r w:rsidRPr="001731F3">
        <w:t xml:space="preserve">CRIMMINS, E.M., KIM, J.K. &amp; SOLE-AURO, A. 2011. Gender differences in health: results from SHARE, ELSA and HRS, </w:t>
      </w:r>
      <w:r w:rsidRPr="001731F3">
        <w:rPr>
          <w:i/>
        </w:rPr>
        <w:t>Eur J Public Health</w:t>
      </w:r>
      <w:r w:rsidRPr="001731F3">
        <w:t>. 21, 81-91.</w:t>
      </w:r>
    </w:p>
    <w:bookmarkEnd w:id="780"/>
    <w:p w14:paraId="3CD899E8" w14:textId="77777777" w:rsidR="001731F3" w:rsidRPr="001731F3" w:rsidRDefault="001731F3" w:rsidP="00720317">
      <w:pPr>
        <w:pStyle w:val="EndNoteBibliography"/>
        <w:jc w:val="both"/>
      </w:pPr>
    </w:p>
    <w:p w14:paraId="513F3177" w14:textId="77777777" w:rsidR="001731F3" w:rsidRPr="001731F3" w:rsidRDefault="001731F3" w:rsidP="00720317">
      <w:pPr>
        <w:pStyle w:val="EndNoteBibliography"/>
        <w:jc w:val="both"/>
      </w:pPr>
      <w:bookmarkStart w:id="781" w:name="_ENREF_66"/>
      <w:r w:rsidRPr="001731F3">
        <w:t xml:space="preserve">DAHL, A.K., LOPPONEN, M., ISOAHO, R., BERG, S. &amp; KIVELA, S.L. 2008. Overweight and obesity in old age are not associated with greater dementia risk, </w:t>
      </w:r>
      <w:r w:rsidRPr="001731F3">
        <w:rPr>
          <w:i/>
        </w:rPr>
        <w:t>J Am Geriatr Soc</w:t>
      </w:r>
      <w:r w:rsidRPr="001731F3">
        <w:t>. 56, 2261-6.</w:t>
      </w:r>
    </w:p>
    <w:bookmarkEnd w:id="781"/>
    <w:p w14:paraId="0321F9EA" w14:textId="77777777" w:rsidR="001731F3" w:rsidRPr="001731F3" w:rsidRDefault="001731F3" w:rsidP="00720317">
      <w:pPr>
        <w:pStyle w:val="EndNoteBibliography"/>
        <w:jc w:val="both"/>
      </w:pPr>
    </w:p>
    <w:p w14:paraId="369632E0" w14:textId="77777777" w:rsidR="001731F3" w:rsidRPr="001731F3" w:rsidRDefault="001731F3" w:rsidP="00720317">
      <w:pPr>
        <w:pStyle w:val="EndNoteBibliography"/>
        <w:jc w:val="both"/>
      </w:pPr>
      <w:bookmarkStart w:id="782" w:name="_ENREF_67"/>
      <w:r w:rsidRPr="001731F3">
        <w:t xml:space="preserve">DAHL, A.K., REYNOLDS, C.A., FALL, T., MAGNUSSON, P.K. &amp; PEDERSEN, N.L. 2014. Multifactorial analysis of changes in body mass index across the adult life course: a study with 65 years of follow-up, </w:t>
      </w:r>
      <w:r w:rsidRPr="001731F3">
        <w:rPr>
          <w:i/>
        </w:rPr>
        <w:t>Int J Obes (Lond)</w:t>
      </w:r>
      <w:r w:rsidRPr="001731F3">
        <w:t>. 38, 1133-41.</w:t>
      </w:r>
    </w:p>
    <w:bookmarkEnd w:id="782"/>
    <w:p w14:paraId="68ABB32E" w14:textId="77777777" w:rsidR="001731F3" w:rsidRPr="001731F3" w:rsidRDefault="001731F3" w:rsidP="00720317">
      <w:pPr>
        <w:pStyle w:val="EndNoteBibliography"/>
        <w:jc w:val="both"/>
      </w:pPr>
    </w:p>
    <w:p w14:paraId="62527789" w14:textId="77777777" w:rsidR="001731F3" w:rsidRPr="001731F3" w:rsidRDefault="001731F3" w:rsidP="00720317">
      <w:pPr>
        <w:pStyle w:val="EndNoteBibliography"/>
        <w:jc w:val="both"/>
      </w:pPr>
      <w:bookmarkStart w:id="783" w:name="_ENREF_68"/>
      <w:r w:rsidRPr="001731F3">
        <w:t xml:space="preserve">DAL GRANDE, E., GILL, T., TAYLOR, A.W., CHITTLEBOROUGH, C. &amp; CARTER, P. 2005. Obesity in South Australian adults--prevalence, projections and generational assessment over 13 years, </w:t>
      </w:r>
      <w:r w:rsidRPr="001731F3">
        <w:rPr>
          <w:i/>
        </w:rPr>
        <w:t>Aust N Z J Public Health</w:t>
      </w:r>
      <w:r w:rsidRPr="001731F3">
        <w:t>. 29, 343-8.</w:t>
      </w:r>
    </w:p>
    <w:bookmarkEnd w:id="783"/>
    <w:p w14:paraId="4916B4E7" w14:textId="77777777" w:rsidR="001731F3" w:rsidRPr="001731F3" w:rsidRDefault="001731F3" w:rsidP="00720317">
      <w:pPr>
        <w:pStyle w:val="EndNoteBibliography"/>
        <w:jc w:val="both"/>
      </w:pPr>
    </w:p>
    <w:p w14:paraId="31F457FF" w14:textId="77777777" w:rsidR="001731F3" w:rsidRPr="001731F3" w:rsidRDefault="001731F3" w:rsidP="00720317">
      <w:pPr>
        <w:pStyle w:val="EndNoteBibliography"/>
        <w:jc w:val="both"/>
      </w:pPr>
      <w:bookmarkStart w:id="784" w:name="_ENREF_69"/>
      <w:r w:rsidRPr="001731F3">
        <w:t>DIEA. 1985. Review '85. Canberra: Department of Immigration and Ethnic Affairs.</w:t>
      </w:r>
    </w:p>
    <w:bookmarkEnd w:id="784"/>
    <w:p w14:paraId="13D7DEC2" w14:textId="77777777" w:rsidR="001731F3" w:rsidRPr="001731F3" w:rsidRDefault="001731F3" w:rsidP="00720317">
      <w:pPr>
        <w:pStyle w:val="EndNoteBibliography"/>
        <w:jc w:val="both"/>
      </w:pPr>
    </w:p>
    <w:p w14:paraId="5E88BB8D" w14:textId="77777777" w:rsidR="001731F3" w:rsidRPr="001731F3" w:rsidRDefault="001731F3" w:rsidP="00720317">
      <w:pPr>
        <w:pStyle w:val="EndNoteBibliography"/>
        <w:jc w:val="both"/>
      </w:pPr>
      <w:bookmarkStart w:id="785" w:name="_ENREF_70"/>
      <w:r w:rsidRPr="001731F3">
        <w:t xml:space="preserve">DOBSON, A., MCLAUGHLIN, D., VAGENAS, D. &amp; WONG, K.Y. 2010. Why are death rates higher in rural areas? Evidence from the Australian Longitudinal Study on Women's Health, </w:t>
      </w:r>
      <w:r w:rsidRPr="001731F3">
        <w:rPr>
          <w:i/>
        </w:rPr>
        <w:t>Aust N Z J Public Health</w:t>
      </w:r>
      <w:r w:rsidRPr="001731F3">
        <w:t>. 34, 624-8.</w:t>
      </w:r>
    </w:p>
    <w:bookmarkEnd w:id="785"/>
    <w:p w14:paraId="34CDBA0F" w14:textId="77777777" w:rsidR="001731F3" w:rsidRPr="001731F3" w:rsidRDefault="001731F3" w:rsidP="00720317">
      <w:pPr>
        <w:pStyle w:val="EndNoteBibliography"/>
        <w:jc w:val="both"/>
      </w:pPr>
    </w:p>
    <w:p w14:paraId="4A796F2F" w14:textId="77777777" w:rsidR="001731F3" w:rsidRPr="001731F3" w:rsidRDefault="001731F3" w:rsidP="00720317">
      <w:pPr>
        <w:pStyle w:val="EndNoteBibliography"/>
        <w:jc w:val="both"/>
      </w:pPr>
      <w:bookmarkStart w:id="786" w:name="_ENREF_71"/>
      <w:r w:rsidRPr="001731F3">
        <w:t xml:space="preserve">DOBSON, A.J., HOCKEY, R., BROWN, W.J., BYLES, J.E., LOXTON, D.J., MCLAUGHLIN, D., TOOTH, L.R. &amp; MISHRA, G.D. 2015. Cohort Profile Update: Australian Longitudinal Study on Women's Health, </w:t>
      </w:r>
      <w:r w:rsidRPr="001731F3">
        <w:rPr>
          <w:i/>
        </w:rPr>
        <w:t>Int J Epidemiol</w:t>
      </w:r>
      <w:r w:rsidRPr="001731F3">
        <w:t xml:space="preserve">. 44, </w:t>
      </w:r>
    </w:p>
    <w:bookmarkEnd w:id="786"/>
    <w:p w14:paraId="586CE815" w14:textId="77777777" w:rsidR="001731F3" w:rsidRPr="001731F3" w:rsidRDefault="001731F3" w:rsidP="00720317">
      <w:pPr>
        <w:pStyle w:val="EndNoteBibliography"/>
        <w:jc w:val="both"/>
      </w:pPr>
    </w:p>
    <w:p w14:paraId="23C8995C" w14:textId="77777777" w:rsidR="001731F3" w:rsidRPr="001731F3" w:rsidRDefault="001731F3" w:rsidP="00720317">
      <w:pPr>
        <w:pStyle w:val="EndNoteBibliography"/>
        <w:jc w:val="both"/>
      </w:pPr>
      <w:bookmarkStart w:id="787" w:name="_ENREF_72"/>
      <w:r w:rsidRPr="001731F3">
        <w:t>DOHAC. 2001. Measuring Remoteness: Accessibility/Remoteness Index of Australia (ARIA). Occasional Papers. New Series Number 14. Canberra: Department of Health and Aged Care.</w:t>
      </w:r>
    </w:p>
    <w:bookmarkEnd w:id="787"/>
    <w:p w14:paraId="4014F7E4" w14:textId="77777777" w:rsidR="001731F3" w:rsidRPr="001731F3" w:rsidRDefault="001731F3" w:rsidP="00720317">
      <w:pPr>
        <w:pStyle w:val="EndNoteBibliography"/>
        <w:jc w:val="both"/>
      </w:pPr>
    </w:p>
    <w:p w14:paraId="72DBF579" w14:textId="77777777" w:rsidR="001731F3" w:rsidRPr="001731F3" w:rsidRDefault="001731F3" w:rsidP="00720317">
      <w:pPr>
        <w:pStyle w:val="EndNoteBibliography"/>
        <w:jc w:val="both"/>
      </w:pPr>
      <w:bookmarkStart w:id="788" w:name="_ENREF_73"/>
      <w:r w:rsidRPr="001731F3">
        <w:t>ECONOMICS, A. 2005. Dementia Estimates and Projections: Australian States and Territories: Report for Alzheimers Australia.</w:t>
      </w:r>
    </w:p>
    <w:bookmarkEnd w:id="788"/>
    <w:p w14:paraId="72AC4615" w14:textId="77777777" w:rsidR="001731F3" w:rsidRPr="001731F3" w:rsidRDefault="001731F3" w:rsidP="00720317">
      <w:pPr>
        <w:pStyle w:val="EndNoteBibliography"/>
        <w:jc w:val="both"/>
      </w:pPr>
    </w:p>
    <w:p w14:paraId="48902317" w14:textId="77777777" w:rsidR="001731F3" w:rsidRPr="001731F3" w:rsidRDefault="001731F3" w:rsidP="00720317">
      <w:pPr>
        <w:pStyle w:val="EndNoteBibliography"/>
        <w:jc w:val="both"/>
      </w:pPr>
      <w:bookmarkStart w:id="789" w:name="_ENREF_74"/>
      <w:r w:rsidRPr="001731F3">
        <w:t xml:space="preserve">ENGLISH, D.R., VU, H.T. &amp; KNUIMAN, M.W. 2002. The impact of smoking on use of hospital services: the Busselton study, </w:t>
      </w:r>
      <w:r w:rsidRPr="001731F3">
        <w:rPr>
          <w:i/>
        </w:rPr>
        <w:t>Aust N Z J Public Health</w:t>
      </w:r>
      <w:r w:rsidRPr="001731F3">
        <w:t>. 26, 225-30.</w:t>
      </w:r>
    </w:p>
    <w:bookmarkEnd w:id="789"/>
    <w:p w14:paraId="5D137246" w14:textId="77777777" w:rsidR="001731F3" w:rsidRPr="001731F3" w:rsidRDefault="001731F3" w:rsidP="00720317">
      <w:pPr>
        <w:pStyle w:val="EndNoteBibliography"/>
        <w:jc w:val="both"/>
      </w:pPr>
    </w:p>
    <w:p w14:paraId="0594CC31" w14:textId="77777777" w:rsidR="001731F3" w:rsidRPr="001731F3" w:rsidRDefault="001731F3" w:rsidP="00720317">
      <w:pPr>
        <w:pStyle w:val="EndNoteBibliography"/>
        <w:jc w:val="both"/>
      </w:pPr>
      <w:bookmarkStart w:id="790" w:name="_ENREF_75"/>
      <w:r w:rsidRPr="001731F3">
        <w:t xml:space="preserve">ENGSTROM, J.L., PATERSON, S.A., DOHERTY, A., TRABULSI, M. &amp; SPEER, K.L. 2003. Accuracy of self-reported height and weight in women: an integrative review of the literature, </w:t>
      </w:r>
      <w:r w:rsidRPr="001731F3">
        <w:rPr>
          <w:i/>
        </w:rPr>
        <w:t>J Midwifery Womens Health</w:t>
      </w:r>
      <w:r w:rsidRPr="001731F3">
        <w:t>. 48, 338-45.</w:t>
      </w:r>
    </w:p>
    <w:bookmarkEnd w:id="790"/>
    <w:p w14:paraId="5CD050B0" w14:textId="77777777" w:rsidR="001731F3" w:rsidRPr="001731F3" w:rsidRDefault="001731F3" w:rsidP="00720317">
      <w:pPr>
        <w:pStyle w:val="EndNoteBibliography"/>
        <w:jc w:val="both"/>
      </w:pPr>
    </w:p>
    <w:p w14:paraId="41D293AE" w14:textId="77777777" w:rsidR="001731F3" w:rsidRPr="001731F3" w:rsidRDefault="001731F3" w:rsidP="00720317">
      <w:pPr>
        <w:pStyle w:val="EndNoteBibliography"/>
        <w:jc w:val="both"/>
      </w:pPr>
      <w:bookmarkStart w:id="791" w:name="_ENREF_76"/>
      <w:r w:rsidRPr="001731F3">
        <w:t xml:space="preserve">FINE, J.P. &amp; GRAY, R.J. 1999. A proportional hazards model for the subdistribution of a competing risk, </w:t>
      </w:r>
      <w:r w:rsidRPr="001731F3">
        <w:rPr>
          <w:i/>
        </w:rPr>
        <w:t>Journal of the American Statistical Association</w:t>
      </w:r>
      <w:r w:rsidRPr="001731F3">
        <w:t>. 94, 496-509.</w:t>
      </w:r>
    </w:p>
    <w:bookmarkEnd w:id="791"/>
    <w:p w14:paraId="11E12107" w14:textId="77777777" w:rsidR="001731F3" w:rsidRPr="001731F3" w:rsidRDefault="001731F3" w:rsidP="00720317">
      <w:pPr>
        <w:pStyle w:val="EndNoteBibliography"/>
        <w:jc w:val="both"/>
      </w:pPr>
    </w:p>
    <w:p w14:paraId="4C521C58" w14:textId="77777777" w:rsidR="001731F3" w:rsidRPr="001731F3" w:rsidRDefault="001731F3" w:rsidP="00720317">
      <w:pPr>
        <w:pStyle w:val="EndNoteBibliography"/>
        <w:jc w:val="both"/>
      </w:pPr>
      <w:bookmarkStart w:id="792" w:name="_ENREF_77"/>
      <w:r w:rsidRPr="001731F3">
        <w:t xml:space="preserve">FOTENOS, A.F., MINTUN, M.A., SNYDER, A.Z., MORRIS, J.C. &amp; BUCKNER, R.L. 2008. Brain volume decline in aging: evidence for a relation between socioeconomic status, preclinical Alzheimer disease, and reserve, </w:t>
      </w:r>
      <w:r w:rsidRPr="001731F3">
        <w:rPr>
          <w:i/>
        </w:rPr>
        <w:t>Arch Neurol</w:t>
      </w:r>
      <w:r w:rsidRPr="001731F3">
        <w:t>. 65, 113-20.</w:t>
      </w:r>
    </w:p>
    <w:bookmarkEnd w:id="792"/>
    <w:p w14:paraId="403D9652" w14:textId="77777777" w:rsidR="001731F3" w:rsidRPr="001731F3" w:rsidRDefault="001731F3" w:rsidP="00720317">
      <w:pPr>
        <w:pStyle w:val="EndNoteBibliography"/>
        <w:jc w:val="both"/>
      </w:pPr>
    </w:p>
    <w:p w14:paraId="10069E20" w14:textId="77777777" w:rsidR="001731F3" w:rsidRPr="001731F3" w:rsidRDefault="001731F3" w:rsidP="00720317">
      <w:pPr>
        <w:pStyle w:val="EndNoteBibliography"/>
        <w:jc w:val="both"/>
      </w:pPr>
      <w:bookmarkStart w:id="793" w:name="_ENREF_78"/>
      <w:r w:rsidRPr="001731F3">
        <w:t xml:space="preserve">FRATIGLIONI, L., LAUNER, L.J., ANDERSEN, K., BRETELER, M.M., COPELAND, J.R., DARTIGUES, J.F., LOBO, A., MARTINEZ-LAGE, J., SOININEN, H. &amp; HOFMAN, A. 2000. Incidence of dementia and major subtypes in Europe: A collaborative study of population-based cohorts. Neurologic Diseases in the Elderly Research Group, </w:t>
      </w:r>
      <w:r w:rsidRPr="001731F3">
        <w:rPr>
          <w:i/>
        </w:rPr>
        <w:t>Neurology</w:t>
      </w:r>
      <w:r w:rsidRPr="001731F3">
        <w:t>. 54, S10-5.</w:t>
      </w:r>
    </w:p>
    <w:bookmarkEnd w:id="793"/>
    <w:p w14:paraId="643D5B2F" w14:textId="77777777" w:rsidR="001731F3" w:rsidRPr="001731F3" w:rsidRDefault="001731F3" w:rsidP="00720317">
      <w:pPr>
        <w:pStyle w:val="EndNoteBibliography"/>
        <w:jc w:val="both"/>
      </w:pPr>
    </w:p>
    <w:p w14:paraId="50FCEFD3" w14:textId="77777777" w:rsidR="001731F3" w:rsidRPr="001731F3" w:rsidRDefault="001731F3" w:rsidP="00720317">
      <w:pPr>
        <w:pStyle w:val="EndNoteBibliography"/>
        <w:jc w:val="both"/>
      </w:pPr>
      <w:bookmarkStart w:id="794" w:name="_ENREF_79"/>
      <w:r w:rsidRPr="001731F3">
        <w:t xml:space="preserve">GALE, C.R., COOPER, C. &amp; SAYER, A.A. 2015. Prevalence of frailty and disability: findings from the English Longitudinal Study of Ageing, </w:t>
      </w:r>
      <w:r w:rsidRPr="001731F3">
        <w:rPr>
          <w:i/>
        </w:rPr>
        <w:t>Age Ageing</w:t>
      </w:r>
      <w:r w:rsidRPr="001731F3">
        <w:t>. 44, 162-5.</w:t>
      </w:r>
    </w:p>
    <w:bookmarkEnd w:id="794"/>
    <w:p w14:paraId="37B7973B" w14:textId="77777777" w:rsidR="001731F3" w:rsidRPr="001731F3" w:rsidRDefault="001731F3" w:rsidP="00720317">
      <w:pPr>
        <w:pStyle w:val="EndNoteBibliography"/>
        <w:jc w:val="both"/>
      </w:pPr>
    </w:p>
    <w:p w14:paraId="1CA88D90" w14:textId="77777777" w:rsidR="001731F3" w:rsidRPr="001731F3" w:rsidRDefault="001731F3" w:rsidP="00720317">
      <w:pPr>
        <w:pStyle w:val="EndNoteBibliography"/>
        <w:jc w:val="both"/>
      </w:pPr>
      <w:bookmarkStart w:id="795" w:name="_ENREF_80"/>
      <w:r w:rsidRPr="001731F3">
        <w:t xml:space="preserve">GAO, S., HENDRIE, H.C. &amp; HALL, K.S. 1998. The relationships between age, sex, and the incidence of dementia and Alzheimer disease - A meta-analysis, </w:t>
      </w:r>
      <w:r w:rsidRPr="001731F3">
        <w:rPr>
          <w:i/>
        </w:rPr>
        <w:t>Archives of General Psychiatry</w:t>
      </w:r>
      <w:r w:rsidRPr="001731F3">
        <w:t>. 55, 809-15.</w:t>
      </w:r>
    </w:p>
    <w:bookmarkEnd w:id="795"/>
    <w:p w14:paraId="30C3B51E" w14:textId="77777777" w:rsidR="001731F3" w:rsidRPr="001731F3" w:rsidRDefault="001731F3" w:rsidP="00720317">
      <w:pPr>
        <w:pStyle w:val="EndNoteBibliography"/>
        <w:jc w:val="both"/>
      </w:pPr>
    </w:p>
    <w:p w14:paraId="69765825" w14:textId="77777777" w:rsidR="001731F3" w:rsidRPr="001731F3" w:rsidRDefault="001731F3" w:rsidP="00720317">
      <w:pPr>
        <w:pStyle w:val="EndNoteBibliography"/>
        <w:jc w:val="both"/>
      </w:pPr>
      <w:bookmarkStart w:id="796" w:name="_ENREF_81"/>
      <w:r w:rsidRPr="001731F3">
        <w:t xml:space="preserve">GARDINER, P.A., MISHRA, G.D. &amp; DOBSON, A.J. 2016. The Effect of Socioeconomic Status Across Adulthood on Trajectories of Frailty in Older Women, </w:t>
      </w:r>
      <w:r w:rsidRPr="001731F3">
        <w:rPr>
          <w:i/>
        </w:rPr>
        <w:t>J Am Med Dir Assoc</w:t>
      </w:r>
      <w:r w:rsidRPr="001731F3">
        <w:t>. 17, 3.</w:t>
      </w:r>
    </w:p>
    <w:bookmarkEnd w:id="796"/>
    <w:p w14:paraId="03FFFE4B" w14:textId="77777777" w:rsidR="001731F3" w:rsidRPr="001731F3" w:rsidRDefault="001731F3" w:rsidP="00720317">
      <w:pPr>
        <w:pStyle w:val="EndNoteBibliography"/>
        <w:jc w:val="both"/>
      </w:pPr>
    </w:p>
    <w:p w14:paraId="40832271" w14:textId="77777777" w:rsidR="001731F3" w:rsidRPr="001731F3" w:rsidRDefault="001731F3" w:rsidP="00720317">
      <w:pPr>
        <w:pStyle w:val="EndNoteBibliography"/>
        <w:jc w:val="both"/>
      </w:pPr>
      <w:bookmarkStart w:id="797" w:name="_ENREF_82"/>
      <w:r w:rsidRPr="001731F3">
        <w:t xml:space="preserve">GARTNER, C.E., BARENDREGT, J.J. &amp; HALL, W.D. 2009. Predicting the future prevalence of cigarette smoking in Australia: how low can we go and by when?, </w:t>
      </w:r>
      <w:r w:rsidRPr="001731F3">
        <w:rPr>
          <w:i/>
        </w:rPr>
        <w:t>Tob Control</w:t>
      </w:r>
      <w:r w:rsidRPr="001731F3">
        <w:t>. 18, 183-9.</w:t>
      </w:r>
    </w:p>
    <w:bookmarkEnd w:id="797"/>
    <w:p w14:paraId="3356524E" w14:textId="77777777" w:rsidR="001731F3" w:rsidRPr="001731F3" w:rsidRDefault="001731F3" w:rsidP="00720317">
      <w:pPr>
        <w:pStyle w:val="EndNoteBibliography"/>
        <w:jc w:val="both"/>
      </w:pPr>
    </w:p>
    <w:p w14:paraId="42B51ECD" w14:textId="77777777" w:rsidR="001731F3" w:rsidRPr="001731F3" w:rsidRDefault="001731F3" w:rsidP="00720317">
      <w:pPr>
        <w:pStyle w:val="EndNoteBibliography"/>
        <w:jc w:val="both"/>
      </w:pPr>
      <w:bookmarkStart w:id="798" w:name="_ENREF_83"/>
      <w:r w:rsidRPr="001731F3">
        <w:t xml:space="preserve">GILL, T.M., DESAI, M.M., GAHBAUER, E.A., HOLFORD, T.R. &amp; WILLIAMS, C.S. 2001. Restricted activity among community-living older persons: incidence, precipitants, and health care utilization, </w:t>
      </w:r>
      <w:r w:rsidRPr="001731F3">
        <w:rPr>
          <w:i/>
        </w:rPr>
        <w:t>Ann Intern Med</w:t>
      </w:r>
      <w:r w:rsidRPr="001731F3">
        <w:t>. 135, 313-21.</w:t>
      </w:r>
    </w:p>
    <w:bookmarkEnd w:id="798"/>
    <w:p w14:paraId="6BBF7D8D" w14:textId="77777777" w:rsidR="001731F3" w:rsidRPr="001731F3" w:rsidRDefault="001731F3" w:rsidP="00720317">
      <w:pPr>
        <w:pStyle w:val="EndNoteBibliography"/>
        <w:jc w:val="both"/>
      </w:pPr>
    </w:p>
    <w:p w14:paraId="3F5F538F" w14:textId="77777777" w:rsidR="001731F3" w:rsidRPr="001731F3" w:rsidRDefault="001731F3" w:rsidP="00720317">
      <w:pPr>
        <w:pStyle w:val="EndNoteBibliography"/>
        <w:jc w:val="both"/>
      </w:pPr>
      <w:bookmarkStart w:id="799" w:name="_ENREF_84"/>
      <w:r w:rsidRPr="001731F3">
        <w:lastRenderedPageBreak/>
        <w:t xml:space="preserve">GOMERSALL, S.R., DOBSON, A.J. &amp; BROWN, W.J. 2014. Weight Gain, Overweight, and Obesity: Determinants and Health Outcomes from the Australian Longitudinal Study on Women's Health, </w:t>
      </w:r>
      <w:r w:rsidRPr="001731F3">
        <w:rPr>
          <w:i/>
        </w:rPr>
        <w:t>Curr Obes Rep</w:t>
      </w:r>
      <w:r w:rsidRPr="001731F3">
        <w:t>. 3, 46-53.</w:t>
      </w:r>
    </w:p>
    <w:bookmarkEnd w:id="799"/>
    <w:p w14:paraId="1CF1A56D" w14:textId="77777777" w:rsidR="001731F3" w:rsidRPr="001731F3" w:rsidRDefault="001731F3" w:rsidP="00720317">
      <w:pPr>
        <w:pStyle w:val="EndNoteBibliography"/>
        <w:jc w:val="both"/>
      </w:pPr>
    </w:p>
    <w:p w14:paraId="7DB8AA74" w14:textId="77777777" w:rsidR="001731F3" w:rsidRPr="001731F3" w:rsidRDefault="001731F3" w:rsidP="00720317">
      <w:pPr>
        <w:pStyle w:val="EndNoteBibliography"/>
        <w:jc w:val="both"/>
      </w:pPr>
      <w:bookmarkStart w:id="800" w:name="_ENREF_85"/>
      <w:r w:rsidRPr="001731F3">
        <w:t xml:space="preserve">GOSS, J. 2008. Projection of Australian health care expenditure by disease, 2003 to 2033. Health and Welfare Expenditure Series. 36. Canberra: </w:t>
      </w:r>
    </w:p>
    <w:bookmarkEnd w:id="800"/>
    <w:p w14:paraId="59EFC40D" w14:textId="77777777" w:rsidR="001731F3" w:rsidRPr="001731F3" w:rsidRDefault="001731F3" w:rsidP="00720317">
      <w:pPr>
        <w:pStyle w:val="EndNoteBibliography"/>
        <w:jc w:val="both"/>
      </w:pPr>
    </w:p>
    <w:p w14:paraId="756A3EB7" w14:textId="77777777" w:rsidR="001731F3" w:rsidRPr="001731F3" w:rsidRDefault="001731F3" w:rsidP="00720317">
      <w:pPr>
        <w:pStyle w:val="EndNoteBibliography"/>
        <w:jc w:val="both"/>
      </w:pPr>
      <w:bookmarkStart w:id="801" w:name="_ENREF_86"/>
      <w:r w:rsidRPr="001731F3">
        <w:t xml:space="preserve">GRASSET, L., BRAYNE, C., JOLY, P., JACQMIN-GADDA, H., PERES, K., FOUBERT-SAMIER, A., DARTIGUES, J.F. &amp; HELMER, C. 2015. Trends in dementia incidence: Evolution over a 10-year period in France, </w:t>
      </w:r>
      <w:r w:rsidRPr="001731F3">
        <w:rPr>
          <w:i/>
        </w:rPr>
        <w:t>Alzheimers Dement</w:t>
      </w:r>
      <w:r w:rsidRPr="001731F3">
        <w:t>. 13, 9.</w:t>
      </w:r>
    </w:p>
    <w:bookmarkEnd w:id="801"/>
    <w:p w14:paraId="577CF560" w14:textId="77777777" w:rsidR="001731F3" w:rsidRPr="001731F3" w:rsidRDefault="001731F3" w:rsidP="00720317">
      <w:pPr>
        <w:pStyle w:val="EndNoteBibliography"/>
        <w:jc w:val="both"/>
      </w:pPr>
    </w:p>
    <w:p w14:paraId="7B0B7F8D" w14:textId="77777777" w:rsidR="001731F3" w:rsidRPr="001731F3" w:rsidRDefault="001731F3" w:rsidP="00720317">
      <w:pPr>
        <w:pStyle w:val="EndNoteBibliography"/>
        <w:jc w:val="both"/>
      </w:pPr>
      <w:bookmarkStart w:id="802" w:name="_ENREF_87"/>
      <w:r w:rsidRPr="001731F3">
        <w:t xml:space="preserve">HABY, M.M., MARKWICK, A., PEETERS, A., SHAW, J. &amp; VOS, T. 2012. Future predictions of body mass index and overweight prevalence in Australia, 2005-2025, </w:t>
      </w:r>
      <w:r w:rsidRPr="001731F3">
        <w:rPr>
          <w:i/>
        </w:rPr>
        <w:t>Health Promot Int</w:t>
      </w:r>
      <w:r w:rsidRPr="001731F3">
        <w:t>. 27, 250-60.</w:t>
      </w:r>
    </w:p>
    <w:bookmarkEnd w:id="802"/>
    <w:p w14:paraId="5DF9E062" w14:textId="77777777" w:rsidR="001731F3" w:rsidRPr="001731F3" w:rsidRDefault="001731F3" w:rsidP="00720317">
      <w:pPr>
        <w:pStyle w:val="EndNoteBibliography"/>
        <w:jc w:val="both"/>
      </w:pPr>
    </w:p>
    <w:p w14:paraId="72B9E689" w14:textId="77777777" w:rsidR="001731F3" w:rsidRPr="001731F3" w:rsidRDefault="001731F3" w:rsidP="00720317">
      <w:pPr>
        <w:pStyle w:val="EndNoteBibliography"/>
        <w:jc w:val="both"/>
      </w:pPr>
      <w:bookmarkStart w:id="803" w:name="_ENREF_88"/>
      <w:r w:rsidRPr="001731F3">
        <w:t xml:space="preserve">HAJEK, A. &amp; KONIG, H.H. 2016. Longitudinal Predictors of Functional Impairment in Older Adults in Europe - Evidence from the Survey of Health, Ageing and Retirement in Europe, </w:t>
      </w:r>
      <w:r w:rsidRPr="001731F3">
        <w:rPr>
          <w:i/>
        </w:rPr>
        <w:t>PLoS One</w:t>
      </w:r>
      <w:r w:rsidRPr="001731F3">
        <w:t>. 11, e0146967.</w:t>
      </w:r>
    </w:p>
    <w:bookmarkEnd w:id="803"/>
    <w:p w14:paraId="5BB25446" w14:textId="77777777" w:rsidR="001731F3" w:rsidRPr="001731F3" w:rsidRDefault="001731F3" w:rsidP="00720317">
      <w:pPr>
        <w:pStyle w:val="EndNoteBibliography"/>
        <w:jc w:val="both"/>
      </w:pPr>
    </w:p>
    <w:p w14:paraId="2E6D803F" w14:textId="77777777" w:rsidR="001731F3" w:rsidRPr="001731F3" w:rsidRDefault="001731F3" w:rsidP="00720317">
      <w:pPr>
        <w:pStyle w:val="EndNoteBibliography"/>
        <w:jc w:val="both"/>
      </w:pPr>
      <w:bookmarkStart w:id="804" w:name="_ENREF_89"/>
      <w:r w:rsidRPr="001731F3">
        <w:t xml:space="preserve">HATCH, S.L., FRISSA, S., VERDECCHIA, M., STEWART, R., FEAR, N.T., REICHENBERG, A., MORGAN, C., KANKULU, B., CLARK, J., GAZARD, B., MEDCALF, R., TEAM, S.E.S. &amp; HOTOPF, M. 2011. Identifying socio-demographic and socioeconomic determinants of health inequalities in a diverse London community: the South East London Community Health (SELCoH) study, </w:t>
      </w:r>
      <w:r w:rsidRPr="001731F3">
        <w:rPr>
          <w:i/>
        </w:rPr>
        <w:t>BMC Public Health</w:t>
      </w:r>
      <w:r w:rsidRPr="001731F3">
        <w:t>. 11, 861.</w:t>
      </w:r>
    </w:p>
    <w:bookmarkEnd w:id="804"/>
    <w:p w14:paraId="081F6824" w14:textId="77777777" w:rsidR="001731F3" w:rsidRPr="001731F3" w:rsidRDefault="001731F3" w:rsidP="00720317">
      <w:pPr>
        <w:pStyle w:val="EndNoteBibliography"/>
        <w:jc w:val="both"/>
      </w:pPr>
    </w:p>
    <w:p w14:paraId="283F90A2" w14:textId="77777777" w:rsidR="001731F3" w:rsidRPr="001731F3" w:rsidRDefault="001731F3" w:rsidP="00720317">
      <w:pPr>
        <w:pStyle w:val="EndNoteBibliography"/>
        <w:jc w:val="both"/>
      </w:pPr>
      <w:bookmarkStart w:id="805" w:name="_ENREF_90"/>
      <w:r w:rsidRPr="001731F3">
        <w:t xml:space="preserve">HAYES, A., GEARON, E., BACKHOLER, K., BAUMAN, A. &amp; PEETERS, A. 2015. Age-specific changes in BMI and BMI distribution among Australian adults using cross-sectional surveys from 1980 to 2008, </w:t>
      </w:r>
      <w:r w:rsidRPr="001731F3">
        <w:rPr>
          <w:i/>
        </w:rPr>
        <w:t>Int J Obes (Lond)</w:t>
      </w:r>
      <w:r w:rsidRPr="001731F3">
        <w:t>. 39, 1209-16.</w:t>
      </w:r>
    </w:p>
    <w:bookmarkEnd w:id="805"/>
    <w:p w14:paraId="6DADF53C" w14:textId="77777777" w:rsidR="001731F3" w:rsidRPr="001731F3" w:rsidRDefault="001731F3" w:rsidP="00720317">
      <w:pPr>
        <w:pStyle w:val="EndNoteBibliography"/>
        <w:jc w:val="both"/>
      </w:pPr>
    </w:p>
    <w:p w14:paraId="09D3102B" w14:textId="77777777" w:rsidR="001731F3" w:rsidRPr="001731F3" w:rsidRDefault="001731F3" w:rsidP="00720317">
      <w:pPr>
        <w:pStyle w:val="EndNoteBibliography"/>
        <w:jc w:val="both"/>
      </w:pPr>
      <w:bookmarkStart w:id="806" w:name="_ENREF_91"/>
      <w:r w:rsidRPr="001731F3">
        <w:t xml:space="preserve">HE, J., VUPPUTURI, S., ALLEN, K., PREROST, M.R., HUGHES, J. &amp; WHELTON, P.K. 1999. Passive smoking and the risk of coronary heart disease--a meta-analysis of epidemiologic studies, </w:t>
      </w:r>
      <w:r w:rsidRPr="001731F3">
        <w:rPr>
          <w:i/>
        </w:rPr>
        <w:t>N Engl J Med</w:t>
      </w:r>
      <w:r w:rsidRPr="001731F3">
        <w:t>. 340, 920-6.</w:t>
      </w:r>
    </w:p>
    <w:bookmarkEnd w:id="806"/>
    <w:p w14:paraId="41B73581" w14:textId="77777777" w:rsidR="001731F3" w:rsidRPr="001731F3" w:rsidRDefault="001731F3" w:rsidP="00720317">
      <w:pPr>
        <w:pStyle w:val="EndNoteBibliography"/>
        <w:jc w:val="both"/>
      </w:pPr>
    </w:p>
    <w:p w14:paraId="3027DD9F" w14:textId="77777777" w:rsidR="001731F3" w:rsidRPr="001731F3" w:rsidRDefault="001731F3" w:rsidP="00720317">
      <w:pPr>
        <w:pStyle w:val="EndNoteBibliography"/>
        <w:jc w:val="both"/>
      </w:pPr>
      <w:bookmarkStart w:id="807" w:name="_ENREF_92"/>
      <w:r w:rsidRPr="001731F3">
        <w:t xml:space="preserve">HENDRIE, G.A., ULLAH, S., SCOTT, J.A., GRAY, J., BERRY, N., BOOTH, S., CARTER, P., COBIAC, L. &amp; COVENEY, J. 2015. Past and projected trends of body mass index and weight status in South Australia: 2003 to 2019, </w:t>
      </w:r>
      <w:r w:rsidRPr="001731F3">
        <w:rPr>
          <w:i/>
        </w:rPr>
        <w:t>Aust N Z J Public Health</w:t>
      </w:r>
      <w:r w:rsidRPr="001731F3">
        <w:t>. 39, 8.</w:t>
      </w:r>
    </w:p>
    <w:bookmarkEnd w:id="807"/>
    <w:p w14:paraId="0855723C" w14:textId="77777777" w:rsidR="001731F3" w:rsidRPr="001731F3" w:rsidRDefault="001731F3" w:rsidP="00720317">
      <w:pPr>
        <w:pStyle w:val="EndNoteBibliography"/>
        <w:jc w:val="both"/>
      </w:pPr>
    </w:p>
    <w:p w14:paraId="1F9387BB" w14:textId="77777777" w:rsidR="001731F3" w:rsidRPr="001731F3" w:rsidRDefault="001731F3" w:rsidP="00720317">
      <w:pPr>
        <w:pStyle w:val="EndNoteBibliography"/>
        <w:jc w:val="both"/>
      </w:pPr>
      <w:bookmarkStart w:id="808" w:name="_ENREF_93"/>
      <w:r w:rsidRPr="001731F3">
        <w:t>HILDER, L., ZHICHAO, Z., PARKER, M., JAHAN, S. &amp; CHAMBERS, G.M. 2014. Australia's mothers and babies 2012. Perinatal statistics series. no. 30. Canberra: Australian Institute of Health and Welfare.</w:t>
      </w:r>
    </w:p>
    <w:bookmarkEnd w:id="808"/>
    <w:p w14:paraId="74C66BD4" w14:textId="77777777" w:rsidR="001731F3" w:rsidRPr="001731F3" w:rsidRDefault="001731F3" w:rsidP="00720317">
      <w:pPr>
        <w:pStyle w:val="EndNoteBibliography"/>
        <w:jc w:val="both"/>
      </w:pPr>
    </w:p>
    <w:p w14:paraId="2456CC19" w14:textId="77777777" w:rsidR="001731F3" w:rsidRPr="001731F3" w:rsidRDefault="001731F3" w:rsidP="00720317">
      <w:pPr>
        <w:pStyle w:val="EndNoteBibliography"/>
        <w:jc w:val="both"/>
      </w:pPr>
      <w:bookmarkStart w:id="809" w:name="_ENREF_94"/>
      <w:r w:rsidRPr="001731F3">
        <w:t xml:space="preserve">HOFMAN, A., ROCCA, W.A., BRAYNE, C., BRETELER, M.M., CLARKE, M., COOPER, B., COPELAND, J.R., DARTIGUES, J.F., DA SILVA DROUX, A., HAGNELL, O. &amp; ET AL. 1991. The prevalence of dementia in Europe: a collaborative study of 1980-1990 findings. Eurodem Prevalence Research Group, </w:t>
      </w:r>
      <w:r w:rsidRPr="001731F3">
        <w:rPr>
          <w:i/>
        </w:rPr>
        <w:t>Int J Epidemiol</w:t>
      </w:r>
      <w:r w:rsidRPr="001731F3">
        <w:t>. 20, 736-48.</w:t>
      </w:r>
    </w:p>
    <w:bookmarkEnd w:id="809"/>
    <w:p w14:paraId="341CDADA" w14:textId="77777777" w:rsidR="001731F3" w:rsidRPr="001731F3" w:rsidRDefault="001731F3" w:rsidP="00720317">
      <w:pPr>
        <w:pStyle w:val="EndNoteBibliography"/>
        <w:jc w:val="both"/>
      </w:pPr>
    </w:p>
    <w:p w14:paraId="3E725FD4" w14:textId="77777777" w:rsidR="001731F3" w:rsidRPr="001731F3" w:rsidRDefault="001731F3" w:rsidP="00720317">
      <w:pPr>
        <w:pStyle w:val="EndNoteBibliography"/>
        <w:jc w:val="both"/>
      </w:pPr>
      <w:bookmarkStart w:id="810" w:name="_ENREF_95"/>
      <w:r w:rsidRPr="001731F3">
        <w:lastRenderedPageBreak/>
        <w:t xml:space="preserve">HOLOWKO, N., JONES, M., TOOTH, L., KOUPIL, I. &amp; MISHRA, G. 2014. Educational mobility and weight gain over 13 years in a longitudinal study of young women, </w:t>
      </w:r>
      <w:r w:rsidRPr="001731F3">
        <w:rPr>
          <w:i/>
        </w:rPr>
        <w:t>BMC Public Health</w:t>
      </w:r>
      <w:r w:rsidRPr="001731F3">
        <w:t>. 14, 1219.</w:t>
      </w:r>
    </w:p>
    <w:bookmarkEnd w:id="810"/>
    <w:p w14:paraId="6FA7842E" w14:textId="77777777" w:rsidR="001731F3" w:rsidRPr="001731F3" w:rsidRDefault="001731F3" w:rsidP="00720317">
      <w:pPr>
        <w:pStyle w:val="EndNoteBibliography"/>
        <w:jc w:val="both"/>
      </w:pPr>
    </w:p>
    <w:p w14:paraId="418B0EC8" w14:textId="77777777" w:rsidR="001731F3" w:rsidRPr="001731F3" w:rsidRDefault="001731F3" w:rsidP="00720317">
      <w:pPr>
        <w:pStyle w:val="EndNoteBibliography"/>
        <w:jc w:val="both"/>
      </w:pPr>
      <w:bookmarkStart w:id="811" w:name="_ENREF_96"/>
      <w:r w:rsidRPr="001731F3">
        <w:t xml:space="preserve">HOOK, E.B. &amp; REGAL, R.R. 1995. Capture-recapture methods in epidemiology: methods and limitations, </w:t>
      </w:r>
      <w:r w:rsidRPr="001731F3">
        <w:rPr>
          <w:i/>
        </w:rPr>
        <w:t>Epidemiol Rev</w:t>
      </w:r>
      <w:r w:rsidRPr="001731F3">
        <w:t>. 17, 243-64.</w:t>
      </w:r>
    </w:p>
    <w:bookmarkEnd w:id="811"/>
    <w:p w14:paraId="657DEBE5" w14:textId="77777777" w:rsidR="001731F3" w:rsidRPr="001731F3" w:rsidRDefault="001731F3" w:rsidP="00720317">
      <w:pPr>
        <w:pStyle w:val="EndNoteBibliography"/>
        <w:jc w:val="both"/>
      </w:pPr>
    </w:p>
    <w:p w14:paraId="4B5D9899" w14:textId="77777777" w:rsidR="001731F3" w:rsidRPr="001731F3" w:rsidRDefault="001731F3" w:rsidP="00720317">
      <w:pPr>
        <w:pStyle w:val="EndNoteBibliography"/>
        <w:jc w:val="both"/>
      </w:pPr>
      <w:bookmarkStart w:id="812" w:name="_ENREF_97"/>
      <w:r w:rsidRPr="001731F3">
        <w:t xml:space="preserve">HOSSEINPOOR, A.R., WILLIAMS, J.S., JANN, B., KOWAL, P., OFFICER, A., POSARAC, A. &amp; CHATTERJI, S. 2012. Social determinants of sex differences in disability among older adults: a multi-country decomposition analysis using the World Health Survey, </w:t>
      </w:r>
      <w:r w:rsidRPr="001731F3">
        <w:rPr>
          <w:i/>
        </w:rPr>
        <w:t>Int J Equity Health</w:t>
      </w:r>
      <w:r w:rsidRPr="001731F3">
        <w:t>. 11, 52.</w:t>
      </w:r>
    </w:p>
    <w:bookmarkEnd w:id="812"/>
    <w:p w14:paraId="776E4078" w14:textId="77777777" w:rsidR="001731F3" w:rsidRPr="001731F3" w:rsidRDefault="001731F3" w:rsidP="00720317">
      <w:pPr>
        <w:pStyle w:val="EndNoteBibliography"/>
        <w:jc w:val="both"/>
      </w:pPr>
    </w:p>
    <w:p w14:paraId="76EF7057" w14:textId="77777777" w:rsidR="001731F3" w:rsidRPr="001731F3" w:rsidRDefault="001731F3" w:rsidP="00720317">
      <w:pPr>
        <w:pStyle w:val="EndNoteBibliography"/>
        <w:jc w:val="both"/>
      </w:pPr>
      <w:bookmarkStart w:id="813" w:name="_ENREF_98"/>
      <w:r w:rsidRPr="001731F3">
        <w:t xml:space="preserve">HURLEY, S.F. 2006. Hospitalisation and costs attributable to tobacco smoking in Australia: 2001-2002, </w:t>
      </w:r>
      <w:r w:rsidRPr="001731F3">
        <w:rPr>
          <w:i/>
        </w:rPr>
        <w:t>Med J Aust</w:t>
      </w:r>
      <w:r w:rsidRPr="001731F3">
        <w:t>. 184, 45.</w:t>
      </w:r>
    </w:p>
    <w:bookmarkEnd w:id="813"/>
    <w:p w14:paraId="06B4C266" w14:textId="77777777" w:rsidR="001731F3" w:rsidRPr="001731F3" w:rsidRDefault="001731F3" w:rsidP="00720317">
      <w:pPr>
        <w:pStyle w:val="EndNoteBibliography"/>
        <w:jc w:val="both"/>
      </w:pPr>
    </w:p>
    <w:p w14:paraId="61BA5F43" w14:textId="77777777" w:rsidR="001731F3" w:rsidRPr="001731F3" w:rsidRDefault="001731F3" w:rsidP="00720317">
      <w:pPr>
        <w:pStyle w:val="EndNoteBibliography"/>
        <w:jc w:val="both"/>
      </w:pPr>
      <w:bookmarkStart w:id="814" w:name="_ENREF_99"/>
      <w:r w:rsidRPr="001731F3">
        <w:t xml:space="preserve">JAAKKOLA, M.S. &amp; JAAKKOLA, J.J. 2002. Effects of environmental tobacco smoke on the respiratory health of adults, </w:t>
      </w:r>
      <w:r w:rsidRPr="001731F3">
        <w:rPr>
          <w:i/>
        </w:rPr>
        <w:t>Scand J Work Environ Health</w:t>
      </w:r>
      <w:r w:rsidRPr="001731F3">
        <w:t>. 28 Suppl 2, 52-70.</w:t>
      </w:r>
    </w:p>
    <w:bookmarkEnd w:id="814"/>
    <w:p w14:paraId="0EDC088E" w14:textId="77777777" w:rsidR="001731F3" w:rsidRPr="001731F3" w:rsidRDefault="001731F3" w:rsidP="00720317">
      <w:pPr>
        <w:pStyle w:val="EndNoteBibliography"/>
        <w:jc w:val="both"/>
      </w:pPr>
    </w:p>
    <w:p w14:paraId="4282941A" w14:textId="77777777" w:rsidR="001731F3" w:rsidRPr="001731F3" w:rsidRDefault="001731F3" w:rsidP="00720317">
      <w:pPr>
        <w:pStyle w:val="EndNoteBibliography"/>
        <w:jc w:val="both"/>
      </w:pPr>
      <w:bookmarkStart w:id="815" w:name="_ENREF_100"/>
      <w:r w:rsidRPr="001731F3">
        <w:t xml:space="preserve">JACKSON, C.A., JONES, M. &amp; MISHRA, G.D. 2014. Educational and homeownership inequalities in stroke incidence: a population-based longitudinal study of mid-aged women, </w:t>
      </w:r>
      <w:r w:rsidRPr="001731F3">
        <w:rPr>
          <w:i/>
        </w:rPr>
        <w:t>Eur J Public Health</w:t>
      </w:r>
      <w:r w:rsidRPr="001731F3">
        <w:t>. 24, 231-6.</w:t>
      </w:r>
    </w:p>
    <w:bookmarkEnd w:id="815"/>
    <w:p w14:paraId="75859964" w14:textId="77777777" w:rsidR="001731F3" w:rsidRPr="001731F3" w:rsidRDefault="001731F3" w:rsidP="00720317">
      <w:pPr>
        <w:pStyle w:val="EndNoteBibliography"/>
        <w:jc w:val="both"/>
      </w:pPr>
    </w:p>
    <w:p w14:paraId="2909D18A" w14:textId="77777777" w:rsidR="001731F3" w:rsidRPr="001731F3" w:rsidRDefault="001731F3" w:rsidP="00720317">
      <w:pPr>
        <w:pStyle w:val="EndNoteBibliography"/>
        <w:jc w:val="both"/>
      </w:pPr>
      <w:bookmarkStart w:id="816" w:name="_ENREF_101"/>
      <w:r w:rsidRPr="001731F3">
        <w:t xml:space="preserve">JACKSON, C.A. &amp; MISHRA, G.D. 2013. Depression and risk of stroke in midaged women: a prospective longitudinal study, </w:t>
      </w:r>
      <w:r w:rsidRPr="001731F3">
        <w:rPr>
          <w:i/>
        </w:rPr>
        <w:t>Stroke</w:t>
      </w:r>
      <w:r w:rsidRPr="001731F3">
        <w:t>. 44, 1555-60.</w:t>
      </w:r>
    </w:p>
    <w:bookmarkEnd w:id="816"/>
    <w:p w14:paraId="547E07E2" w14:textId="77777777" w:rsidR="001731F3" w:rsidRPr="001731F3" w:rsidRDefault="001731F3" w:rsidP="00720317">
      <w:pPr>
        <w:pStyle w:val="EndNoteBibliography"/>
        <w:jc w:val="both"/>
      </w:pPr>
    </w:p>
    <w:p w14:paraId="05E6D392" w14:textId="77777777" w:rsidR="001731F3" w:rsidRPr="001731F3" w:rsidRDefault="001731F3" w:rsidP="00720317">
      <w:pPr>
        <w:pStyle w:val="EndNoteBibliography"/>
        <w:jc w:val="both"/>
      </w:pPr>
      <w:bookmarkStart w:id="817" w:name="_ENREF_102"/>
      <w:r w:rsidRPr="001731F3">
        <w:t xml:space="preserve">JAMROZIK, K., MCLAUGHLIN, D., MCCAUL, K., ALMEIDA, O.P., WONG, K.Y., VAGENAS, D. &amp; DOBSON, A. 2011. Women who smoke like men die like men who smoke: findings from two Australian cohort studies, </w:t>
      </w:r>
      <w:r w:rsidRPr="001731F3">
        <w:rPr>
          <w:i/>
        </w:rPr>
        <w:t>Tob Control</w:t>
      </w:r>
      <w:r w:rsidRPr="001731F3">
        <w:t>. 20, 258-65.</w:t>
      </w:r>
    </w:p>
    <w:bookmarkEnd w:id="817"/>
    <w:p w14:paraId="1428CFEF" w14:textId="77777777" w:rsidR="001731F3" w:rsidRPr="001731F3" w:rsidRDefault="001731F3" w:rsidP="00720317">
      <w:pPr>
        <w:pStyle w:val="EndNoteBibliography"/>
        <w:jc w:val="both"/>
      </w:pPr>
    </w:p>
    <w:p w14:paraId="298EC6D5" w14:textId="77777777" w:rsidR="001731F3" w:rsidRPr="001731F3" w:rsidRDefault="001731F3" w:rsidP="00720317">
      <w:pPr>
        <w:pStyle w:val="EndNoteBibliography"/>
        <w:jc w:val="both"/>
      </w:pPr>
      <w:bookmarkStart w:id="818" w:name="_ENREF_103"/>
      <w:r w:rsidRPr="001731F3">
        <w:t xml:space="preserve">JONES, L.L., HASHIM, A., MCKEEVER, T., COOK, D.G., BRITTON, J. &amp; LEONARDI-BEE, J. 2011. Parental and household smoking and the increased risk of bronchitis, bronchiolitis and other lower respiratory infections in infancy: systematic review and meta-analysis, </w:t>
      </w:r>
      <w:r w:rsidRPr="001731F3">
        <w:rPr>
          <w:i/>
        </w:rPr>
        <w:t>Respir Res</w:t>
      </w:r>
      <w:r w:rsidRPr="001731F3">
        <w:t>. 12, 5.</w:t>
      </w:r>
    </w:p>
    <w:bookmarkEnd w:id="818"/>
    <w:p w14:paraId="5DEA960C" w14:textId="77777777" w:rsidR="001731F3" w:rsidRPr="001731F3" w:rsidRDefault="001731F3" w:rsidP="00720317">
      <w:pPr>
        <w:pStyle w:val="EndNoteBibliography"/>
        <w:jc w:val="both"/>
      </w:pPr>
    </w:p>
    <w:p w14:paraId="51BD25B0" w14:textId="77777777" w:rsidR="001731F3" w:rsidRPr="001731F3" w:rsidRDefault="001731F3" w:rsidP="00720317">
      <w:pPr>
        <w:pStyle w:val="EndNoteBibliography"/>
        <w:jc w:val="both"/>
      </w:pPr>
      <w:bookmarkStart w:id="819" w:name="_ENREF_104"/>
      <w:r w:rsidRPr="001731F3">
        <w:t xml:space="preserve">JORM, A.F. 2000. Is depression a risk factor for dementia or cognitive decline? A review, </w:t>
      </w:r>
      <w:r w:rsidRPr="001731F3">
        <w:rPr>
          <w:i/>
        </w:rPr>
        <w:t>Gerontology</w:t>
      </w:r>
      <w:r w:rsidRPr="001731F3">
        <w:t>. 46, 219-27.</w:t>
      </w:r>
    </w:p>
    <w:bookmarkEnd w:id="819"/>
    <w:p w14:paraId="3A9EC457" w14:textId="77777777" w:rsidR="001731F3" w:rsidRPr="001731F3" w:rsidRDefault="001731F3" w:rsidP="00720317">
      <w:pPr>
        <w:pStyle w:val="EndNoteBibliography"/>
        <w:jc w:val="both"/>
      </w:pPr>
    </w:p>
    <w:p w14:paraId="44E97E35" w14:textId="77777777" w:rsidR="001731F3" w:rsidRPr="001731F3" w:rsidRDefault="001731F3" w:rsidP="00720317">
      <w:pPr>
        <w:pStyle w:val="EndNoteBibliography"/>
        <w:jc w:val="both"/>
      </w:pPr>
      <w:bookmarkStart w:id="820" w:name="_ENREF_105"/>
      <w:r w:rsidRPr="001731F3">
        <w:t xml:space="preserve">JORM, A.F., DEAR, K.B.G. &amp; BURGESS, N.M. 2005. Projections of future numbers of dementia cases in Australia with and without prevention, </w:t>
      </w:r>
      <w:r w:rsidRPr="001731F3">
        <w:rPr>
          <w:i/>
        </w:rPr>
        <w:t>Australian and New Zealand Journal of Psychiatry</w:t>
      </w:r>
      <w:r w:rsidRPr="001731F3">
        <w:t>. 39, 959-63.</w:t>
      </w:r>
    </w:p>
    <w:bookmarkEnd w:id="820"/>
    <w:p w14:paraId="05C126EA" w14:textId="77777777" w:rsidR="001731F3" w:rsidRPr="001731F3" w:rsidRDefault="001731F3" w:rsidP="00720317">
      <w:pPr>
        <w:pStyle w:val="EndNoteBibliography"/>
        <w:jc w:val="both"/>
      </w:pPr>
    </w:p>
    <w:p w14:paraId="16517704" w14:textId="77777777" w:rsidR="001731F3" w:rsidRPr="001731F3" w:rsidRDefault="001731F3" w:rsidP="00720317">
      <w:pPr>
        <w:pStyle w:val="EndNoteBibliography"/>
        <w:jc w:val="both"/>
      </w:pPr>
      <w:bookmarkStart w:id="821" w:name="_ENREF_106"/>
      <w:r w:rsidRPr="001731F3">
        <w:t xml:space="preserve">JORM, A.F., KORTEN, A.E. &amp; HENDERSON, A.S. 1987. The prevalence of dementia: a quantitative integration of the literature, </w:t>
      </w:r>
      <w:r w:rsidRPr="001731F3">
        <w:rPr>
          <w:i/>
        </w:rPr>
        <w:t>Acta Psychiatr Scand</w:t>
      </w:r>
      <w:r w:rsidRPr="001731F3">
        <w:t>. 76, 465-79.</w:t>
      </w:r>
    </w:p>
    <w:bookmarkEnd w:id="821"/>
    <w:p w14:paraId="5CA5A10E" w14:textId="77777777" w:rsidR="001731F3" w:rsidRPr="001731F3" w:rsidRDefault="001731F3" w:rsidP="00720317">
      <w:pPr>
        <w:pStyle w:val="EndNoteBibliography"/>
        <w:jc w:val="both"/>
      </w:pPr>
    </w:p>
    <w:p w14:paraId="0B3A9459" w14:textId="77777777" w:rsidR="001731F3" w:rsidRPr="001731F3" w:rsidRDefault="001731F3" w:rsidP="00720317">
      <w:pPr>
        <w:pStyle w:val="EndNoteBibliography"/>
        <w:jc w:val="both"/>
      </w:pPr>
      <w:bookmarkStart w:id="822" w:name="_ENREF_107"/>
      <w:r w:rsidRPr="001731F3">
        <w:t xml:space="preserve">KAHN, J.R. &amp; PEARLIN, L.I. 2006. Financial strain over the life course and health among older adults, </w:t>
      </w:r>
      <w:r w:rsidRPr="001731F3">
        <w:rPr>
          <w:i/>
        </w:rPr>
        <w:t>J Health Soc Behav</w:t>
      </w:r>
      <w:r w:rsidRPr="001731F3">
        <w:t>. 47, 17-31.</w:t>
      </w:r>
    </w:p>
    <w:bookmarkEnd w:id="822"/>
    <w:p w14:paraId="4F7DF5BF" w14:textId="77777777" w:rsidR="001731F3" w:rsidRPr="001731F3" w:rsidRDefault="001731F3" w:rsidP="00720317">
      <w:pPr>
        <w:pStyle w:val="EndNoteBibliography"/>
        <w:jc w:val="both"/>
      </w:pPr>
    </w:p>
    <w:p w14:paraId="558C419A" w14:textId="77777777" w:rsidR="001731F3" w:rsidRPr="001731F3" w:rsidRDefault="001731F3" w:rsidP="00720317">
      <w:pPr>
        <w:pStyle w:val="EndNoteBibliography"/>
        <w:jc w:val="both"/>
      </w:pPr>
      <w:bookmarkStart w:id="823" w:name="_ENREF_108"/>
      <w:r w:rsidRPr="001731F3">
        <w:lastRenderedPageBreak/>
        <w:t xml:space="preserve">KAWACHI, I., SPARROW, D., VOKONAS, P.S. &amp; WEISS, S.T. 1994. Symptoms of anxiety and risk of coronary heart disease. The Normative Aging Study, </w:t>
      </w:r>
      <w:r w:rsidRPr="001731F3">
        <w:rPr>
          <w:i/>
        </w:rPr>
        <w:t>Circulation</w:t>
      </w:r>
      <w:r w:rsidRPr="001731F3">
        <w:t>. 90, 2225-9.</w:t>
      </w:r>
    </w:p>
    <w:bookmarkEnd w:id="823"/>
    <w:p w14:paraId="03064CBF" w14:textId="77777777" w:rsidR="001731F3" w:rsidRPr="001731F3" w:rsidRDefault="001731F3" w:rsidP="00720317">
      <w:pPr>
        <w:pStyle w:val="EndNoteBibliography"/>
        <w:jc w:val="both"/>
      </w:pPr>
    </w:p>
    <w:p w14:paraId="1F1017BD" w14:textId="77777777" w:rsidR="001731F3" w:rsidRPr="001731F3" w:rsidRDefault="001731F3" w:rsidP="00720317">
      <w:pPr>
        <w:pStyle w:val="EndNoteBibliography"/>
        <w:jc w:val="both"/>
      </w:pPr>
      <w:bookmarkStart w:id="824" w:name="_ENREF_109"/>
      <w:r w:rsidRPr="001731F3">
        <w:t xml:space="preserve">KIM, C.H., LEE, Y.C., HUNG, R.J., MCNALLAN, S.R., COTE, M.L., LIM, W.Y., CHANG, S.C., KIM, J.H., UGOLINI, D., CHEN, Y., LILOGLOU, T., ANDREW, A.S., ONEGA, T., DUELL, E.J., FIELD, J.K., LAZARUS, P., LE MARCHAND, L., NERI, M., VINEIS, P., KIYOHARA, C., HONG, Y.C., MORGENSTERN, H., MATSUO, K., TAJIMA, K., CHRISTIANI, D.C., MCLAUGHLIN, J.R., BENCKO, V., HOLCATOVA, I., BOFFETTA, P., BRENNAN, P., FABIANOVA, E., FORETOVA, L., JANOUT, V., LISSOWSKA, J., MATES, D., RUDNAI, P., SZESZENIA-DABROWSKA, N., MUKERIA, A., ZARIDZE, D., SEOW, A., SCHWARTZ, A.G., YANG, P. &amp; ZHANG, Z.F. 2014. Exposure to secondhand tobacco smoke and lung cancer by histological type: a pooled analysis of the International Lung Cancer Consortium (ILCCO), </w:t>
      </w:r>
      <w:r w:rsidRPr="001731F3">
        <w:rPr>
          <w:i/>
        </w:rPr>
        <w:t>Int J Cancer</w:t>
      </w:r>
      <w:r w:rsidRPr="001731F3">
        <w:t>. 135, 1918-30.</w:t>
      </w:r>
    </w:p>
    <w:bookmarkEnd w:id="824"/>
    <w:p w14:paraId="7EB39F49" w14:textId="77777777" w:rsidR="001731F3" w:rsidRPr="001731F3" w:rsidRDefault="001731F3" w:rsidP="00720317">
      <w:pPr>
        <w:pStyle w:val="EndNoteBibliography"/>
        <w:jc w:val="both"/>
      </w:pPr>
    </w:p>
    <w:p w14:paraId="7375243B" w14:textId="77777777" w:rsidR="001731F3" w:rsidRPr="001731F3" w:rsidRDefault="001731F3" w:rsidP="00720317">
      <w:pPr>
        <w:pStyle w:val="EndNoteBibliography"/>
        <w:jc w:val="both"/>
      </w:pPr>
      <w:bookmarkStart w:id="825" w:name="_ENREF_110"/>
      <w:r w:rsidRPr="001731F3">
        <w:t xml:space="preserve">KORDA, R.J., JOSHY, G., PAIGE, E., BUTLER, J.R., JORM, L.R., LIU, B., BAUMAN, A.E. &amp; BANKS, E. 2015. The relationship between body mass index and hospitalisation rates, days in hospital and costs: findings from a large prospective linked data study, </w:t>
      </w:r>
      <w:r w:rsidRPr="001731F3">
        <w:rPr>
          <w:i/>
        </w:rPr>
        <w:t>PLoS One</w:t>
      </w:r>
      <w:r w:rsidRPr="001731F3">
        <w:t>. 10, e0118599.</w:t>
      </w:r>
    </w:p>
    <w:bookmarkEnd w:id="825"/>
    <w:p w14:paraId="2DD965FB" w14:textId="77777777" w:rsidR="001731F3" w:rsidRPr="001731F3" w:rsidRDefault="001731F3" w:rsidP="00720317">
      <w:pPr>
        <w:pStyle w:val="EndNoteBibliography"/>
        <w:jc w:val="both"/>
      </w:pPr>
    </w:p>
    <w:p w14:paraId="4D4CD4FD" w14:textId="77777777" w:rsidR="001731F3" w:rsidRPr="001731F3" w:rsidRDefault="001731F3" w:rsidP="00720317">
      <w:pPr>
        <w:pStyle w:val="EndNoteBibliography"/>
        <w:jc w:val="both"/>
      </w:pPr>
      <w:bookmarkStart w:id="826" w:name="_ENREF_111"/>
      <w:r w:rsidRPr="001731F3">
        <w:t xml:space="preserve">KUIPER, J.S., ZUIDERSMA, M., OUDE VOSHAAR, R.C., ZUIDEMA, S.U., VAN DEN HEUVEL, E.R., STOLK, R.P. &amp; SMIDT, N. 2015. Social relationships and risk of dementia: A systematic review and meta-analysis of longitudinal cohort studies, </w:t>
      </w:r>
      <w:r w:rsidRPr="001731F3">
        <w:rPr>
          <w:i/>
        </w:rPr>
        <w:t>Ageing Res Rev</w:t>
      </w:r>
      <w:r w:rsidRPr="001731F3">
        <w:t>. 22, 39-57.</w:t>
      </w:r>
    </w:p>
    <w:bookmarkEnd w:id="826"/>
    <w:p w14:paraId="1A910BDE" w14:textId="77777777" w:rsidR="001731F3" w:rsidRPr="001731F3" w:rsidRDefault="001731F3" w:rsidP="00720317">
      <w:pPr>
        <w:pStyle w:val="EndNoteBibliography"/>
        <w:jc w:val="both"/>
      </w:pPr>
    </w:p>
    <w:p w14:paraId="497B3883" w14:textId="77777777" w:rsidR="001731F3" w:rsidRPr="001731F3" w:rsidRDefault="001731F3" w:rsidP="00720317">
      <w:pPr>
        <w:pStyle w:val="EndNoteBibliography"/>
        <w:jc w:val="both"/>
      </w:pPr>
      <w:bookmarkStart w:id="827" w:name="_ENREF_112"/>
      <w:r w:rsidRPr="001731F3">
        <w:t xml:space="preserve">LAAKSONEN, E., MARTIKAINEN, P., LAHELMA, E., LALLUKKA, T., RAHKONEN, O., HEAD, J. &amp; MARMOT, M. 2007. Socioeconomic circumstances and common mental disorders among Finnish and British public sector employees: evidence from the Helsinki Health Study and the Whitehall II Study, </w:t>
      </w:r>
      <w:r w:rsidRPr="001731F3">
        <w:rPr>
          <w:i/>
        </w:rPr>
        <w:t>Int J Epidemiol</w:t>
      </w:r>
      <w:r w:rsidRPr="001731F3">
        <w:t>. 36, 776-86.</w:t>
      </w:r>
    </w:p>
    <w:bookmarkEnd w:id="827"/>
    <w:p w14:paraId="39687E76" w14:textId="77777777" w:rsidR="001731F3" w:rsidRPr="001731F3" w:rsidRDefault="001731F3" w:rsidP="00720317">
      <w:pPr>
        <w:pStyle w:val="EndNoteBibliography"/>
        <w:jc w:val="both"/>
      </w:pPr>
    </w:p>
    <w:p w14:paraId="68B53D75" w14:textId="77777777" w:rsidR="001731F3" w:rsidRPr="001731F3" w:rsidRDefault="001731F3" w:rsidP="00720317">
      <w:pPr>
        <w:pStyle w:val="EndNoteBibliography"/>
        <w:jc w:val="both"/>
      </w:pPr>
      <w:bookmarkStart w:id="828" w:name="_ENREF_113"/>
      <w:r w:rsidRPr="001731F3">
        <w:t xml:space="preserve">LANGA, K.M. 2015. Is the risk of Alzheimer's disease and dementia declining?, </w:t>
      </w:r>
      <w:r w:rsidRPr="001731F3">
        <w:rPr>
          <w:i/>
        </w:rPr>
        <w:t>Alzheimers Res Ther</w:t>
      </w:r>
      <w:r w:rsidRPr="001731F3">
        <w:t>. 7, 34.</w:t>
      </w:r>
    </w:p>
    <w:bookmarkEnd w:id="828"/>
    <w:p w14:paraId="01A90241" w14:textId="77777777" w:rsidR="001731F3" w:rsidRPr="001731F3" w:rsidRDefault="001731F3" w:rsidP="00720317">
      <w:pPr>
        <w:pStyle w:val="EndNoteBibliography"/>
        <w:jc w:val="both"/>
      </w:pPr>
    </w:p>
    <w:p w14:paraId="48EF38B8" w14:textId="77777777" w:rsidR="001731F3" w:rsidRPr="001731F3" w:rsidRDefault="001731F3" w:rsidP="00720317">
      <w:pPr>
        <w:pStyle w:val="EndNoteBibliography"/>
        <w:jc w:val="both"/>
      </w:pPr>
      <w:bookmarkStart w:id="829" w:name="_ENREF_114"/>
      <w:r w:rsidRPr="001731F3">
        <w:t xml:space="preserve">LEE, C., DOBSON, A.J., BROWN, W.J., BRYSON, L., BYLES, J., WARNER-SMITH, P. &amp; YOUNG, A.F. 2005. Cohort Profile: the Australian Longitudinal Study on Women's Health, </w:t>
      </w:r>
      <w:r w:rsidRPr="001731F3">
        <w:rPr>
          <w:i/>
        </w:rPr>
        <w:t>Int J Epidemiol</w:t>
      </w:r>
      <w:r w:rsidRPr="001731F3">
        <w:t>. 34, 987-91.</w:t>
      </w:r>
    </w:p>
    <w:bookmarkEnd w:id="829"/>
    <w:p w14:paraId="223CD169" w14:textId="77777777" w:rsidR="001731F3" w:rsidRPr="001731F3" w:rsidRDefault="001731F3" w:rsidP="00720317">
      <w:pPr>
        <w:pStyle w:val="EndNoteBibliography"/>
        <w:jc w:val="both"/>
      </w:pPr>
    </w:p>
    <w:p w14:paraId="66D750B6" w14:textId="77777777" w:rsidR="001731F3" w:rsidRPr="001731F3" w:rsidRDefault="001731F3" w:rsidP="00720317">
      <w:pPr>
        <w:pStyle w:val="EndNoteBibliography"/>
        <w:jc w:val="both"/>
      </w:pPr>
      <w:bookmarkStart w:id="830" w:name="_ENREF_115"/>
      <w:r w:rsidRPr="001731F3">
        <w:t xml:space="preserve">LEE, J.M., PILLI, S., GEBREMARIAM, A., KEIRNS, C.C., DAVIS, M.M., VIJAN, S., FREED, G.L., HERMAN, W.H. &amp; GURNEY, J.G. 2010. Getting heavier, younger: trajectories of obesity over the life course, </w:t>
      </w:r>
      <w:r w:rsidRPr="001731F3">
        <w:rPr>
          <w:i/>
        </w:rPr>
        <w:t>Int J Obes (Lond)</w:t>
      </w:r>
      <w:r w:rsidRPr="001731F3">
        <w:t>. 34, 614-23.</w:t>
      </w:r>
    </w:p>
    <w:bookmarkEnd w:id="830"/>
    <w:p w14:paraId="57258601" w14:textId="77777777" w:rsidR="001731F3" w:rsidRPr="001731F3" w:rsidRDefault="001731F3" w:rsidP="00720317">
      <w:pPr>
        <w:pStyle w:val="EndNoteBibliography"/>
        <w:jc w:val="both"/>
      </w:pPr>
    </w:p>
    <w:p w14:paraId="432A94BE" w14:textId="77777777" w:rsidR="001731F3" w:rsidRPr="001731F3" w:rsidRDefault="001731F3" w:rsidP="00720317">
      <w:pPr>
        <w:pStyle w:val="EndNoteBibliography"/>
        <w:jc w:val="both"/>
      </w:pPr>
      <w:bookmarkStart w:id="831" w:name="_ENREF_116"/>
      <w:r w:rsidRPr="001731F3">
        <w:t xml:space="preserve">LEE, S., KAWACHI, I., BERKMAN, L.F. &amp; GRODSTEIN, F. 2003. Education, other socioeconomic indicators, and cognitive function, </w:t>
      </w:r>
      <w:r w:rsidRPr="001731F3">
        <w:rPr>
          <w:i/>
        </w:rPr>
        <w:t>Am J Epidemiol</w:t>
      </w:r>
      <w:r w:rsidRPr="001731F3">
        <w:t>. 157, 712-20.</w:t>
      </w:r>
    </w:p>
    <w:bookmarkEnd w:id="831"/>
    <w:p w14:paraId="319EFE83" w14:textId="77777777" w:rsidR="001731F3" w:rsidRPr="001731F3" w:rsidRDefault="001731F3" w:rsidP="00720317">
      <w:pPr>
        <w:pStyle w:val="EndNoteBibliography"/>
        <w:jc w:val="both"/>
      </w:pPr>
    </w:p>
    <w:p w14:paraId="2A3734E5" w14:textId="77777777" w:rsidR="001731F3" w:rsidRPr="001731F3" w:rsidRDefault="001731F3" w:rsidP="00720317">
      <w:pPr>
        <w:pStyle w:val="EndNoteBibliography"/>
        <w:jc w:val="both"/>
      </w:pPr>
      <w:bookmarkStart w:id="832" w:name="_ENREF_117"/>
      <w:r w:rsidRPr="001731F3">
        <w:t xml:space="preserve">LI, G., WANG, L.Y., SHOFER, J.B., THOMPSON, M.L., PESKIND, E.R., MCCORMICK, W., BOWEN, J.D., CRANE, P.K. &amp; LARSON, E.B. 2011. Temporal relationship between depression and dementia: findings from a large community-based 15-year follow-up study, </w:t>
      </w:r>
      <w:r w:rsidRPr="001731F3">
        <w:rPr>
          <w:i/>
        </w:rPr>
        <w:t>Arch Gen Psychiatry</w:t>
      </w:r>
      <w:r w:rsidRPr="001731F3">
        <w:t>. 68, 970-7.</w:t>
      </w:r>
    </w:p>
    <w:bookmarkEnd w:id="832"/>
    <w:p w14:paraId="2ACAC00F" w14:textId="77777777" w:rsidR="001731F3" w:rsidRPr="001731F3" w:rsidRDefault="001731F3" w:rsidP="00720317">
      <w:pPr>
        <w:pStyle w:val="EndNoteBibliography"/>
        <w:jc w:val="both"/>
      </w:pPr>
    </w:p>
    <w:p w14:paraId="6BACF1B1" w14:textId="77777777" w:rsidR="001731F3" w:rsidRPr="001731F3" w:rsidRDefault="001731F3" w:rsidP="00720317">
      <w:pPr>
        <w:pStyle w:val="EndNoteBibliography"/>
        <w:jc w:val="both"/>
      </w:pPr>
      <w:bookmarkStart w:id="833" w:name="_ENREF_118"/>
      <w:r w:rsidRPr="001731F3">
        <w:t xml:space="preserve">LOBO, A., LAUNER, L.J., FRATIGLIONI, L., ANDERSEN, K., DI CARLO, A., BRETELER, M.M., COPELAND, J.R., DARTIGUES, J.F., JAGGER, C., MARTINEZ-LAGE, J., SOININEN, H. &amp; HOFMAN, </w:t>
      </w:r>
      <w:r w:rsidRPr="001731F3">
        <w:lastRenderedPageBreak/>
        <w:t xml:space="preserve">A. 2000. Prevalence of dementia and major subtypes in Europe: A collaborative study of population-based cohorts. Neurologic Diseases in the Elderly Research Group, </w:t>
      </w:r>
      <w:r w:rsidRPr="001731F3">
        <w:rPr>
          <w:i/>
        </w:rPr>
        <w:t>Neurology</w:t>
      </w:r>
      <w:r w:rsidRPr="001731F3">
        <w:t>. 54, S4-9.</w:t>
      </w:r>
    </w:p>
    <w:bookmarkEnd w:id="833"/>
    <w:p w14:paraId="5D837421" w14:textId="77777777" w:rsidR="001731F3" w:rsidRPr="001731F3" w:rsidRDefault="001731F3" w:rsidP="00720317">
      <w:pPr>
        <w:pStyle w:val="EndNoteBibliography"/>
        <w:jc w:val="both"/>
      </w:pPr>
    </w:p>
    <w:p w14:paraId="07633A33" w14:textId="77777777" w:rsidR="001731F3" w:rsidRPr="001731F3" w:rsidRDefault="001731F3" w:rsidP="00720317">
      <w:pPr>
        <w:pStyle w:val="EndNoteBibliography"/>
        <w:jc w:val="both"/>
      </w:pPr>
      <w:bookmarkStart w:id="834" w:name="_ENREF_119"/>
      <w:r w:rsidRPr="001731F3">
        <w:t xml:space="preserve">LOBO, A., SAZ, P., MARCOS, G., DIA, J.L., DE-LA-CAMARA, C., VENTURA, T., MONTANES, J.A., LOBO-ESCOLAR, A., AZNAR, S. &amp; WORKGROUP, Z. 2007. Prevalence of dementia in a southern European population in two different time periods: the ZARADEMP Project, </w:t>
      </w:r>
      <w:r w:rsidRPr="001731F3">
        <w:rPr>
          <w:i/>
        </w:rPr>
        <w:t>Acta Psychiatr Scand</w:t>
      </w:r>
      <w:r w:rsidRPr="001731F3">
        <w:t>. 116, 299-307.</w:t>
      </w:r>
    </w:p>
    <w:bookmarkEnd w:id="834"/>
    <w:p w14:paraId="4B6977F7" w14:textId="77777777" w:rsidR="001731F3" w:rsidRPr="001731F3" w:rsidRDefault="001731F3" w:rsidP="00720317">
      <w:pPr>
        <w:pStyle w:val="EndNoteBibliography"/>
        <w:jc w:val="both"/>
      </w:pPr>
    </w:p>
    <w:p w14:paraId="404418DD" w14:textId="77777777" w:rsidR="001731F3" w:rsidRPr="001731F3" w:rsidRDefault="001731F3" w:rsidP="00720317">
      <w:pPr>
        <w:pStyle w:val="EndNoteBibliography"/>
        <w:jc w:val="both"/>
      </w:pPr>
      <w:bookmarkStart w:id="835" w:name="_ENREF_120"/>
      <w:r w:rsidRPr="001731F3">
        <w:t xml:space="preserve">LONG, J.S. &amp; PAVALKO, E.K. 2004. The life course of activity limitations: exploring indicators of functional limitations over time, </w:t>
      </w:r>
      <w:r w:rsidRPr="001731F3">
        <w:rPr>
          <w:i/>
        </w:rPr>
        <w:t>J Aging Health</w:t>
      </w:r>
      <w:r w:rsidRPr="001731F3">
        <w:t>. 16, 490-516.</w:t>
      </w:r>
    </w:p>
    <w:bookmarkEnd w:id="835"/>
    <w:p w14:paraId="71B5026E" w14:textId="77777777" w:rsidR="001731F3" w:rsidRPr="001731F3" w:rsidRDefault="001731F3" w:rsidP="00720317">
      <w:pPr>
        <w:pStyle w:val="EndNoteBibliography"/>
        <w:jc w:val="both"/>
      </w:pPr>
    </w:p>
    <w:p w14:paraId="612483B0" w14:textId="77777777" w:rsidR="001731F3" w:rsidRPr="001731F3" w:rsidRDefault="001731F3" w:rsidP="00720317">
      <w:pPr>
        <w:pStyle w:val="EndNoteBibliography"/>
        <w:jc w:val="both"/>
      </w:pPr>
      <w:bookmarkStart w:id="836" w:name="_ENREF_121"/>
      <w:r w:rsidRPr="001731F3">
        <w:t xml:space="preserve">LUCKE, J.C., BROWN, W., TOOTH, L., LOXTON, D., BYLES, J., SPALLEK, M., POWERS, J., HOCKEY, R., PACHANA, N.A. &amp; DOBSON, A. 2010. Health across generations: findings from the Australian Longitudinal Study on Women's Health, </w:t>
      </w:r>
      <w:r w:rsidRPr="001731F3">
        <w:rPr>
          <w:i/>
        </w:rPr>
        <w:t>Biol Res Nurs</w:t>
      </w:r>
      <w:r w:rsidRPr="001731F3">
        <w:t>. 12, 162-70.</w:t>
      </w:r>
    </w:p>
    <w:bookmarkEnd w:id="836"/>
    <w:p w14:paraId="44A3988C" w14:textId="77777777" w:rsidR="001731F3" w:rsidRPr="001731F3" w:rsidRDefault="001731F3" w:rsidP="00720317">
      <w:pPr>
        <w:pStyle w:val="EndNoteBibliography"/>
        <w:jc w:val="both"/>
      </w:pPr>
    </w:p>
    <w:p w14:paraId="1E2D2C64" w14:textId="77777777" w:rsidR="001731F3" w:rsidRPr="001731F3" w:rsidRDefault="001731F3" w:rsidP="00720317">
      <w:pPr>
        <w:pStyle w:val="EndNoteBibliography"/>
        <w:jc w:val="both"/>
      </w:pPr>
      <w:bookmarkStart w:id="837" w:name="_ENREF_122"/>
      <w:r w:rsidRPr="001731F3">
        <w:t xml:space="preserve">MANTON, K.C., GU, X.L. &amp; UKRAINTSEVA, S.V. 2005. Declining prevalence of dementia in the U.S. elderly population, </w:t>
      </w:r>
      <w:r w:rsidRPr="001731F3">
        <w:rPr>
          <w:i/>
        </w:rPr>
        <w:t>Adv Gerontol</w:t>
      </w:r>
      <w:r w:rsidRPr="001731F3">
        <w:t>. 16, 30-7.</w:t>
      </w:r>
    </w:p>
    <w:bookmarkEnd w:id="837"/>
    <w:p w14:paraId="73973C6C" w14:textId="77777777" w:rsidR="001731F3" w:rsidRPr="001731F3" w:rsidRDefault="001731F3" w:rsidP="00720317">
      <w:pPr>
        <w:pStyle w:val="EndNoteBibliography"/>
        <w:jc w:val="both"/>
      </w:pPr>
    </w:p>
    <w:p w14:paraId="54B8C2A1" w14:textId="77777777" w:rsidR="001731F3" w:rsidRPr="001731F3" w:rsidRDefault="001731F3" w:rsidP="00720317">
      <w:pPr>
        <w:pStyle w:val="EndNoteBibliography"/>
        <w:jc w:val="both"/>
      </w:pPr>
      <w:bookmarkStart w:id="838" w:name="_ENREF_123"/>
      <w:r w:rsidRPr="001731F3">
        <w:t xml:space="preserve">MANZOLI, L., VILLARI, P., G, M.P. &amp; BOCCIA, A. 2007. Marital status and mortality in the elderly: a systematic review and meta-analysis, </w:t>
      </w:r>
      <w:r w:rsidRPr="001731F3">
        <w:rPr>
          <w:i/>
        </w:rPr>
        <w:t>Soc Sci Med</w:t>
      </w:r>
      <w:r w:rsidRPr="001731F3">
        <w:t>. 64, 77-94.</w:t>
      </w:r>
    </w:p>
    <w:bookmarkEnd w:id="838"/>
    <w:p w14:paraId="21B76C1E" w14:textId="77777777" w:rsidR="001731F3" w:rsidRPr="001731F3" w:rsidRDefault="001731F3" w:rsidP="00720317">
      <w:pPr>
        <w:pStyle w:val="EndNoteBibliography"/>
        <w:jc w:val="both"/>
      </w:pPr>
    </w:p>
    <w:p w14:paraId="7785D386" w14:textId="77777777" w:rsidR="001731F3" w:rsidRPr="001731F3" w:rsidRDefault="001731F3" w:rsidP="00720317">
      <w:pPr>
        <w:pStyle w:val="EndNoteBibliography"/>
        <w:jc w:val="both"/>
      </w:pPr>
      <w:bookmarkStart w:id="839" w:name="_ENREF_124"/>
      <w:r w:rsidRPr="001731F3">
        <w:t xml:space="preserve">MATHERS, C.D., STEVENS, G.A., BOERMA, T., WHITE, R.A. &amp; TOBIAS, M.I. 2015. Causes of international increases in older age life expectancy, </w:t>
      </w:r>
      <w:r w:rsidRPr="001731F3">
        <w:rPr>
          <w:i/>
        </w:rPr>
        <w:t>Lancet</w:t>
      </w:r>
      <w:r w:rsidRPr="001731F3">
        <w:t>. 385, 540-8.</w:t>
      </w:r>
    </w:p>
    <w:bookmarkEnd w:id="839"/>
    <w:p w14:paraId="704127A4" w14:textId="77777777" w:rsidR="001731F3" w:rsidRPr="001731F3" w:rsidRDefault="001731F3" w:rsidP="00720317">
      <w:pPr>
        <w:pStyle w:val="EndNoteBibliography"/>
        <w:jc w:val="both"/>
      </w:pPr>
    </w:p>
    <w:p w14:paraId="0873C2BF" w14:textId="77777777" w:rsidR="001731F3" w:rsidRPr="001731F3" w:rsidRDefault="001731F3" w:rsidP="00720317">
      <w:pPr>
        <w:pStyle w:val="EndNoteBibliography"/>
        <w:jc w:val="both"/>
      </w:pPr>
      <w:bookmarkStart w:id="840" w:name="_ENREF_125"/>
      <w:r w:rsidRPr="001731F3">
        <w:t xml:space="preserve">MATTHEWS, F.E., ARTHUR, A., BARNES, L.E., BOND, J., JAGGER, C., ROBINSON, L., BRAYNE, C., MEDICAL RESEARCH COUNCIL COGNITIVE, F. &amp; AGEING, C. 2013. A two-decade comparison of prevalence of dementia in individuals aged 65 years and older from three geographical areas of England: results of the Cognitive Function and Ageing Study I and II, </w:t>
      </w:r>
      <w:r w:rsidRPr="001731F3">
        <w:rPr>
          <w:i/>
        </w:rPr>
        <w:t>Lancet</w:t>
      </w:r>
      <w:r w:rsidRPr="001731F3">
        <w:t>. 382, 1405-12.</w:t>
      </w:r>
    </w:p>
    <w:bookmarkEnd w:id="840"/>
    <w:p w14:paraId="7479B4EF" w14:textId="77777777" w:rsidR="001731F3" w:rsidRPr="001731F3" w:rsidRDefault="001731F3" w:rsidP="00720317">
      <w:pPr>
        <w:pStyle w:val="EndNoteBibliography"/>
        <w:jc w:val="both"/>
      </w:pPr>
    </w:p>
    <w:p w14:paraId="537EA815" w14:textId="77777777" w:rsidR="001731F3" w:rsidRPr="001731F3" w:rsidRDefault="001731F3" w:rsidP="00720317">
      <w:pPr>
        <w:pStyle w:val="EndNoteBibliography"/>
        <w:jc w:val="both"/>
      </w:pPr>
      <w:bookmarkStart w:id="841" w:name="_ENREF_126"/>
      <w:r w:rsidRPr="001731F3">
        <w:t xml:space="preserve">MCDERMOTT, L., DOBSON, A. &amp; RUSSELL, A. 2004. Changes in smoking behaviour among young women over life stage transitions, </w:t>
      </w:r>
      <w:r w:rsidRPr="001731F3">
        <w:rPr>
          <w:i/>
        </w:rPr>
        <w:t>Aust N Z J Public Health</w:t>
      </w:r>
      <w:r w:rsidRPr="001731F3">
        <w:t>. 28, 330-5.</w:t>
      </w:r>
    </w:p>
    <w:bookmarkEnd w:id="841"/>
    <w:p w14:paraId="3AFFB8B6" w14:textId="77777777" w:rsidR="001731F3" w:rsidRPr="001731F3" w:rsidRDefault="001731F3" w:rsidP="00720317">
      <w:pPr>
        <w:pStyle w:val="EndNoteBibliography"/>
        <w:jc w:val="both"/>
      </w:pPr>
    </w:p>
    <w:p w14:paraId="641BF5B3" w14:textId="77777777" w:rsidR="001731F3" w:rsidRPr="001731F3" w:rsidRDefault="001731F3" w:rsidP="00720317">
      <w:pPr>
        <w:pStyle w:val="EndNoteBibliography"/>
        <w:jc w:val="both"/>
      </w:pPr>
      <w:bookmarkStart w:id="842" w:name="_ENREF_127"/>
      <w:r w:rsidRPr="001731F3">
        <w:t xml:space="preserve">MCDERMOTT, L.J., DOBSON, A.J. &amp; OWEN, N. 2006. From partying to parenthood: young women's perceptions of cigarette smoking across life transitions, </w:t>
      </w:r>
      <w:r w:rsidRPr="001731F3">
        <w:rPr>
          <w:i/>
        </w:rPr>
        <w:t>Health Educ Res</w:t>
      </w:r>
      <w:r w:rsidRPr="001731F3">
        <w:t>. 21, 428-39.</w:t>
      </w:r>
    </w:p>
    <w:bookmarkEnd w:id="842"/>
    <w:p w14:paraId="684F68A6" w14:textId="77777777" w:rsidR="001731F3" w:rsidRPr="001731F3" w:rsidRDefault="001731F3" w:rsidP="00720317">
      <w:pPr>
        <w:pStyle w:val="EndNoteBibliography"/>
        <w:jc w:val="both"/>
      </w:pPr>
    </w:p>
    <w:p w14:paraId="16AF1E46" w14:textId="77777777" w:rsidR="001731F3" w:rsidRPr="001731F3" w:rsidRDefault="001731F3" w:rsidP="00720317">
      <w:pPr>
        <w:pStyle w:val="EndNoteBibliography"/>
        <w:jc w:val="both"/>
      </w:pPr>
      <w:bookmarkStart w:id="843" w:name="_ENREF_128"/>
      <w:r w:rsidRPr="001731F3">
        <w:t xml:space="preserve">MCLAUGHLIN, D., HOCKEY, R. &amp; MISHRA, G. 2013. Heart disease in women in remote Australia: urban-rural differences after adjusting for lifestyle behaviours and socio-demographic factors, </w:t>
      </w:r>
      <w:r w:rsidRPr="001731F3">
        <w:rPr>
          <w:i/>
        </w:rPr>
        <w:t>Aust N Z J Public Health</w:t>
      </w:r>
      <w:r w:rsidRPr="001731F3">
        <w:t>. 37, 90.</w:t>
      </w:r>
    </w:p>
    <w:bookmarkEnd w:id="843"/>
    <w:p w14:paraId="5E9FD11B" w14:textId="77777777" w:rsidR="001731F3" w:rsidRPr="001731F3" w:rsidRDefault="001731F3" w:rsidP="00720317">
      <w:pPr>
        <w:pStyle w:val="EndNoteBibliography"/>
        <w:jc w:val="both"/>
      </w:pPr>
    </w:p>
    <w:p w14:paraId="2DA6D298" w14:textId="77777777" w:rsidR="001731F3" w:rsidRPr="001731F3" w:rsidRDefault="001731F3" w:rsidP="00720317">
      <w:pPr>
        <w:pStyle w:val="EndNoteBibliography"/>
        <w:jc w:val="both"/>
      </w:pPr>
      <w:bookmarkStart w:id="844" w:name="_ENREF_129"/>
      <w:r w:rsidRPr="001731F3">
        <w:t>Medicare Group Reports. 2016. Canberra: Australian Government http://medicarestatistics.humanservices.gov.au/statistics/mbs_group.jsp [Accessed 24 March 2016].</w:t>
      </w:r>
    </w:p>
    <w:bookmarkEnd w:id="844"/>
    <w:p w14:paraId="6DB249BA" w14:textId="77777777" w:rsidR="001731F3" w:rsidRPr="001731F3" w:rsidRDefault="001731F3" w:rsidP="00720317">
      <w:pPr>
        <w:pStyle w:val="EndNoteBibliography"/>
        <w:jc w:val="both"/>
      </w:pPr>
    </w:p>
    <w:p w14:paraId="10DC8BD5" w14:textId="77777777" w:rsidR="001731F3" w:rsidRPr="001731F3" w:rsidRDefault="001731F3" w:rsidP="00720317">
      <w:pPr>
        <w:pStyle w:val="EndNoteBibliography"/>
        <w:jc w:val="both"/>
      </w:pPr>
      <w:bookmarkStart w:id="845" w:name="_ENREF_130"/>
      <w:r w:rsidRPr="001731F3">
        <w:lastRenderedPageBreak/>
        <w:t>MENCE, V., GANGELL, S. &amp; TEBB, R. 2015. A History of the Department of Immigration: Managing Migration to Australia, Commonwealth of Australia, Canberra.</w:t>
      </w:r>
    </w:p>
    <w:bookmarkEnd w:id="845"/>
    <w:p w14:paraId="5EF84838" w14:textId="77777777" w:rsidR="001731F3" w:rsidRPr="001731F3" w:rsidRDefault="001731F3" w:rsidP="00720317">
      <w:pPr>
        <w:pStyle w:val="EndNoteBibliography"/>
        <w:jc w:val="both"/>
      </w:pPr>
    </w:p>
    <w:p w14:paraId="5C8D49D2" w14:textId="77777777" w:rsidR="001731F3" w:rsidRPr="001731F3" w:rsidRDefault="001731F3" w:rsidP="00720317">
      <w:pPr>
        <w:pStyle w:val="EndNoteBibliography"/>
        <w:jc w:val="both"/>
      </w:pPr>
      <w:bookmarkStart w:id="846" w:name="_ENREF_131"/>
      <w:r w:rsidRPr="001731F3">
        <w:t xml:space="preserve">MILLER, E.A. &amp; WEISSERT, W.G. 2000. Predicting elderly people's risk for nursing home placement, hospitalization, functional impairment, and mortality: a synthesis, </w:t>
      </w:r>
      <w:r w:rsidRPr="001731F3">
        <w:rPr>
          <w:i/>
        </w:rPr>
        <w:t>Med Care Res Rev</w:t>
      </w:r>
      <w:r w:rsidRPr="001731F3">
        <w:t>. 57, 259-97.</w:t>
      </w:r>
    </w:p>
    <w:bookmarkEnd w:id="846"/>
    <w:p w14:paraId="7F27FEC9" w14:textId="77777777" w:rsidR="001731F3" w:rsidRPr="001731F3" w:rsidRDefault="001731F3" w:rsidP="00720317">
      <w:pPr>
        <w:pStyle w:val="EndNoteBibliography"/>
        <w:jc w:val="both"/>
      </w:pPr>
    </w:p>
    <w:p w14:paraId="18F66046" w14:textId="77777777" w:rsidR="001731F3" w:rsidRPr="001731F3" w:rsidRDefault="001731F3" w:rsidP="00720317">
      <w:pPr>
        <w:pStyle w:val="EndNoteBibliography"/>
        <w:jc w:val="both"/>
      </w:pPr>
      <w:bookmarkStart w:id="847" w:name="_ENREF_132"/>
      <w:r w:rsidRPr="001731F3">
        <w:t xml:space="preserve">MISHRA, G.D., BALL, K., DOBSON, A.J., BYLES, J.E. &amp; WARNER-SMITH, P. 2002. Which aspects of socio-economic status are related to health in mid-aged and older women?, </w:t>
      </w:r>
      <w:r w:rsidRPr="001731F3">
        <w:rPr>
          <w:i/>
        </w:rPr>
        <w:t>Int J Behav Med</w:t>
      </w:r>
      <w:r w:rsidRPr="001731F3">
        <w:t>. 9, 263-85.</w:t>
      </w:r>
    </w:p>
    <w:bookmarkEnd w:id="847"/>
    <w:p w14:paraId="03101A51" w14:textId="77777777" w:rsidR="001731F3" w:rsidRPr="001731F3" w:rsidRDefault="001731F3" w:rsidP="00720317">
      <w:pPr>
        <w:pStyle w:val="EndNoteBibliography"/>
        <w:jc w:val="both"/>
      </w:pPr>
    </w:p>
    <w:p w14:paraId="55A70262" w14:textId="77777777" w:rsidR="001731F3" w:rsidRPr="001731F3" w:rsidRDefault="001731F3" w:rsidP="00720317">
      <w:pPr>
        <w:pStyle w:val="EndNoteBibliography"/>
        <w:jc w:val="both"/>
      </w:pPr>
      <w:bookmarkStart w:id="848" w:name="_ENREF_133"/>
      <w:r w:rsidRPr="001731F3">
        <w:t xml:space="preserve">MISHRA, G.D., BARKER, M.S., HERBER-GAST, G.C. &amp; HILLARD, T. 2015. Depression and the incidence of urinary incontinence symptoms among young women: Results from a prospective cohort study, </w:t>
      </w:r>
      <w:r w:rsidRPr="001731F3">
        <w:rPr>
          <w:i/>
        </w:rPr>
        <w:t>Maturitas</w:t>
      </w:r>
      <w:r w:rsidRPr="001731F3">
        <w:t>. 81, 456-61.</w:t>
      </w:r>
    </w:p>
    <w:bookmarkEnd w:id="848"/>
    <w:p w14:paraId="14E3F9AA" w14:textId="77777777" w:rsidR="001731F3" w:rsidRPr="001731F3" w:rsidRDefault="001731F3" w:rsidP="00720317">
      <w:pPr>
        <w:pStyle w:val="EndNoteBibliography"/>
        <w:jc w:val="both"/>
      </w:pPr>
    </w:p>
    <w:p w14:paraId="41D6AEB7" w14:textId="77777777" w:rsidR="001731F3" w:rsidRPr="001731F3" w:rsidRDefault="001731F3" w:rsidP="00720317">
      <w:pPr>
        <w:pStyle w:val="EndNoteBibliography"/>
        <w:jc w:val="both"/>
      </w:pPr>
      <w:bookmarkStart w:id="849" w:name="_ENREF_134"/>
      <w:r w:rsidRPr="001731F3">
        <w:t xml:space="preserve">MISHRA, G.D., HOCKEY, R. &amp; DOBSON, A.J. 2014. A comparison of SF-36 summary measures of physical and mental health for women across the life course, </w:t>
      </w:r>
      <w:r w:rsidRPr="001731F3">
        <w:rPr>
          <w:i/>
        </w:rPr>
        <w:t>Qual Life Res</w:t>
      </w:r>
      <w:r w:rsidRPr="001731F3">
        <w:t>. 23, 1515-21.</w:t>
      </w:r>
    </w:p>
    <w:bookmarkEnd w:id="849"/>
    <w:p w14:paraId="73825A36" w14:textId="77777777" w:rsidR="001731F3" w:rsidRPr="001731F3" w:rsidRDefault="001731F3" w:rsidP="00720317">
      <w:pPr>
        <w:pStyle w:val="EndNoteBibliography"/>
        <w:jc w:val="both"/>
      </w:pPr>
    </w:p>
    <w:p w14:paraId="422DCF37" w14:textId="77777777" w:rsidR="001731F3" w:rsidRPr="001731F3" w:rsidRDefault="001731F3" w:rsidP="00720317">
      <w:pPr>
        <w:pStyle w:val="EndNoteBibliography"/>
        <w:jc w:val="both"/>
      </w:pPr>
      <w:bookmarkStart w:id="850" w:name="_ENREF_135"/>
      <w:r w:rsidRPr="001731F3">
        <w:t xml:space="preserve">MISHRA, G.D., HOCKEY, R., POWERS, J., LOXTON, D., TOOTH, L., ROWLANDS, I., BYLES, J. &amp; DOBSON, A. 2014. Recruitment via the Internet and social networking sites: the 1989-1995 cohort of the Australian Longitudinal Study on Women's Health, </w:t>
      </w:r>
      <w:r w:rsidRPr="001731F3">
        <w:rPr>
          <w:i/>
        </w:rPr>
        <w:t>J Med Internet Res</w:t>
      </w:r>
      <w:r w:rsidRPr="001731F3">
        <w:t>. 16, e279.</w:t>
      </w:r>
    </w:p>
    <w:bookmarkEnd w:id="850"/>
    <w:p w14:paraId="4A525FBF" w14:textId="77777777" w:rsidR="001731F3" w:rsidRPr="001731F3" w:rsidRDefault="001731F3" w:rsidP="00720317">
      <w:pPr>
        <w:pStyle w:val="EndNoteBibliography"/>
        <w:jc w:val="both"/>
      </w:pPr>
    </w:p>
    <w:p w14:paraId="5EF49493" w14:textId="77777777" w:rsidR="001731F3" w:rsidRPr="001731F3" w:rsidRDefault="001731F3" w:rsidP="00720317">
      <w:pPr>
        <w:pStyle w:val="EndNoteBibliography"/>
        <w:jc w:val="both"/>
      </w:pPr>
      <w:bookmarkStart w:id="851" w:name="_ENREF_136"/>
      <w:r w:rsidRPr="001731F3">
        <w:t xml:space="preserve">MITCHELL, E.A. &amp; MILERAD, J. 2006. Smoking and the sudden infant death syndrome, </w:t>
      </w:r>
      <w:r w:rsidRPr="001731F3">
        <w:rPr>
          <w:i/>
        </w:rPr>
        <w:t>Rev Environ Health</w:t>
      </w:r>
      <w:r w:rsidRPr="001731F3">
        <w:t>. 21, 81-103.</w:t>
      </w:r>
    </w:p>
    <w:bookmarkEnd w:id="851"/>
    <w:p w14:paraId="3433F67E" w14:textId="77777777" w:rsidR="001731F3" w:rsidRPr="001731F3" w:rsidRDefault="001731F3" w:rsidP="00720317">
      <w:pPr>
        <w:pStyle w:val="EndNoteBibliography"/>
        <w:jc w:val="both"/>
      </w:pPr>
    </w:p>
    <w:p w14:paraId="780F0566" w14:textId="77777777" w:rsidR="001731F3" w:rsidRPr="001731F3" w:rsidRDefault="001731F3" w:rsidP="00720317">
      <w:pPr>
        <w:pStyle w:val="EndNoteBibliography"/>
        <w:jc w:val="both"/>
      </w:pPr>
      <w:bookmarkStart w:id="852" w:name="_ENREF_137"/>
      <w:r w:rsidRPr="001731F3">
        <w:t xml:space="preserve">MORTON, R.L., SCHLACKOW, I., STAPLIN, N., GRAY, A., CASS, A., HAYNES, R., EMBERSON, J., HERRINGTON, W., LANDRAY, M.J., BAIGENT, C., MIHAYLOVA, B. &amp; GROUP, S.C. 2016. Impact of Educational Attainment on Health Outcomes in Moderate to Severe CKD, </w:t>
      </w:r>
      <w:r w:rsidRPr="001731F3">
        <w:rPr>
          <w:i/>
        </w:rPr>
        <w:t>Am J Kidney Dis</w:t>
      </w:r>
      <w:r w:rsidRPr="001731F3">
        <w:t>. 67, 31-9.</w:t>
      </w:r>
    </w:p>
    <w:bookmarkEnd w:id="852"/>
    <w:p w14:paraId="39790CB6" w14:textId="77777777" w:rsidR="001731F3" w:rsidRPr="001731F3" w:rsidRDefault="001731F3" w:rsidP="00720317">
      <w:pPr>
        <w:pStyle w:val="EndNoteBibliography"/>
        <w:jc w:val="both"/>
      </w:pPr>
    </w:p>
    <w:p w14:paraId="37440901" w14:textId="77777777" w:rsidR="001731F3" w:rsidRPr="001731F3" w:rsidRDefault="001731F3" w:rsidP="00720317">
      <w:pPr>
        <w:pStyle w:val="EndNoteBibliography"/>
        <w:jc w:val="both"/>
      </w:pPr>
      <w:bookmarkStart w:id="853" w:name="_ENREF_138"/>
      <w:r w:rsidRPr="001731F3">
        <w:t xml:space="preserve">NG, M., FLEMING, T., ROBINSON, M., THOMSON, B., GRAETZ, N., MARGONO, C., MULLANY, E.C., BIRYUKOV, S., ABBAFATI, C., ABERA, S.F., ABRAHAM, J.P., ABU-RMEILEH, N.M., ACHOKI, T., ALBUHAIRAN, F.S., ALEMU, Z.A., ALFONSO, R., ALI, M.K., ALI, R., GUZMAN, N.A., AMMAR, W., ANWARI, P., BANERJEE, A., BARQUERA, S., BASU, S., BENNETT, D.A., BHUTTA, Z., BLORE, J., CABRAL, N., NONATO, I.C., CHANG, J.C., CHOWDHURY, R., COURVILLE, K.J., CRIQUI, M.H., CUNDIFF, D.K., DABHADKAR, K.C., DANDONA, L., DAVIS, A., DAYAMA, A., DHARMARATNE, S.D., DING, E.L., DURRANI, A.M., ESTEGHAMATI, A., FARZADFAR, F., FAY, D.F., FEIGIN, V.L., FLAXMAN, A., FOROUZANFAR, M.H., GOTO, A., GREEN, M.A., GUPTA, R., HAFEZI-NEJAD, N., HANKEY, G.J., HAREWOOD, H.C., HAVMOELLER, R., HAY, S., HERNANDEZ, L., HUSSEINI, A., IDRISOV, B.T., IKEDA, N., ISLAMI, F., JAHANGIR, E., JASSAL, S.K., JEE, S.H., JEFFREYS, M., JONAS, J.B., KABAGAMBE, E.K., KHALIFA, S.E., KENGNE, A.P., KHADER, Y.S., KHANG, Y.H., KIM, D., KIMOKOTI, R.W., KINGE, J.M., KOKUBO, Y., KOSEN, S., KWAN, G., LAI, T., LEINSALU, M., LI, Y., LIANG, X., LIU, S., LOGROSCINO, G., LOTUFO, P.A., LU, Y., MA, J., MAINOO, N.K., MENSAH, G.A., MERRIMAN, T.R., MOKDAD, A.H., MOSCHANDREAS, J., NAGHAVI, M., NAHEED, A., NAND, D., NARAYAN, K.M., NELSON, E.L., NEUHOUSER, M.L., NISAR, M.I., OHKUBO, T., OTI, S.O., PEDROZA, A., PRABHAKARAN, D., ROY, N., SAMPSON, U., SEO, H., SEPANLOU, S.G., SHIBUYA, K., SHIRI, R., SHIUE, I., SINGH, G.M., SINGH, J.A., SKIRBEKK, V., STAPELBERG, N.J., </w:t>
      </w:r>
      <w:r w:rsidRPr="001731F3">
        <w:lastRenderedPageBreak/>
        <w:t xml:space="preserve">STURUA, L., SYKES, B.L., TOBIAS, M., TRAN, B.X., TRASANDE, L., TOYOSHIMA, H., VAN DE VIJVER, S., VASANKARI, T.J., VEERMAN, J.L., VELASQUEZ-MELENDEZ, G., VLASSOV, V.V., VOLLSET, S.E., VOS, T., WANG, C., WANG, X., WEIDERPASS, E., WERDECKER, A., WRIGHT, J.L., YANG, Y.C., YATSUYA, H., YOON, J., YOON, S.J., ZHAO, Y., ZHOU, M., ZHU, S., LOPEZ, A.D., MURRAY, C.J. &amp; GAKIDOU, E. 2014. Global, regional, and national prevalence of overweight and obesity in children and adults during 1980-2013: a systematic analysis for the Global Burden of Disease Study 2013, </w:t>
      </w:r>
      <w:r w:rsidRPr="001731F3">
        <w:rPr>
          <w:i/>
        </w:rPr>
        <w:t>Lancet</w:t>
      </w:r>
      <w:r w:rsidRPr="001731F3">
        <w:t>. 384, 766-81.</w:t>
      </w:r>
    </w:p>
    <w:bookmarkEnd w:id="853"/>
    <w:p w14:paraId="2F6295A8" w14:textId="77777777" w:rsidR="001731F3" w:rsidRPr="001731F3" w:rsidRDefault="001731F3" w:rsidP="00720317">
      <w:pPr>
        <w:pStyle w:val="EndNoteBibliography"/>
        <w:jc w:val="both"/>
      </w:pPr>
    </w:p>
    <w:p w14:paraId="403416C2" w14:textId="77777777" w:rsidR="001731F3" w:rsidRPr="001731F3" w:rsidRDefault="001731F3" w:rsidP="00720317">
      <w:pPr>
        <w:pStyle w:val="EndNoteBibliography"/>
        <w:jc w:val="both"/>
      </w:pPr>
      <w:bookmarkStart w:id="854" w:name="_ENREF_139"/>
      <w:r w:rsidRPr="001731F3">
        <w:t xml:space="preserve">NGUYEN-PHAM, S., LEUNG, J. &amp; MCLAUGHLIN, D. 2014. Disparities in breast cancer stage at diagnosis in urban and rural adult women: a systematic review and meta-analysis, </w:t>
      </w:r>
      <w:r w:rsidRPr="001731F3">
        <w:rPr>
          <w:i/>
        </w:rPr>
        <w:t>Ann Epidemiol</w:t>
      </w:r>
      <w:r w:rsidRPr="001731F3">
        <w:t>. 24, 228-35.</w:t>
      </w:r>
    </w:p>
    <w:bookmarkEnd w:id="854"/>
    <w:p w14:paraId="7A08F0E3" w14:textId="77777777" w:rsidR="001731F3" w:rsidRPr="001731F3" w:rsidRDefault="001731F3" w:rsidP="00720317">
      <w:pPr>
        <w:pStyle w:val="EndNoteBibliography"/>
        <w:jc w:val="both"/>
      </w:pPr>
    </w:p>
    <w:p w14:paraId="032E5366" w14:textId="77777777" w:rsidR="001731F3" w:rsidRPr="001731F3" w:rsidRDefault="001731F3" w:rsidP="00720317">
      <w:pPr>
        <w:pStyle w:val="EndNoteBibliography"/>
        <w:jc w:val="both"/>
      </w:pPr>
      <w:bookmarkStart w:id="855" w:name="_ENREF_140"/>
      <w:r w:rsidRPr="001731F3">
        <w:t xml:space="preserve">O'NEIL, A., FISHER, A.J., KIBBEY, K.J., JACKA, F.N., KOTOWICZ, M.A., WILLIAMS, L.J., STUART, A.L., BERK, M., LEWANDOWSKI, P.A., TAYLOR, C.B. &amp; PASCO, J.A. 2016. Depression is a risk factor for incident coronary heart disease in women: An 18-year longitudinal study, </w:t>
      </w:r>
      <w:r w:rsidRPr="001731F3">
        <w:rPr>
          <w:i/>
        </w:rPr>
        <w:t>J Affect Disord</w:t>
      </w:r>
      <w:r w:rsidRPr="001731F3">
        <w:t>. 196, 117-24.</w:t>
      </w:r>
    </w:p>
    <w:bookmarkEnd w:id="855"/>
    <w:p w14:paraId="38B0A8BB" w14:textId="77777777" w:rsidR="001731F3" w:rsidRPr="001731F3" w:rsidRDefault="001731F3" w:rsidP="00720317">
      <w:pPr>
        <w:pStyle w:val="EndNoteBibliography"/>
        <w:jc w:val="both"/>
      </w:pPr>
    </w:p>
    <w:p w14:paraId="511E657F" w14:textId="77777777" w:rsidR="001731F3" w:rsidRPr="001731F3" w:rsidRDefault="001731F3" w:rsidP="00720317">
      <w:pPr>
        <w:pStyle w:val="EndNoteBibliography"/>
        <w:jc w:val="both"/>
      </w:pPr>
      <w:bookmarkStart w:id="856" w:name="_ENREF_141"/>
      <w:r w:rsidRPr="001731F3">
        <w:t xml:space="preserve">OKSUZYAN, A., SHKOLNIKOVA, M., VAUPEL, J.W., CHRISTENSEN, K. &amp; SHKOLNIKOV, V.M. 2014. Sex differences in health and mortality in Moscow and Denmark, </w:t>
      </w:r>
      <w:r w:rsidRPr="001731F3">
        <w:rPr>
          <w:i/>
        </w:rPr>
        <w:t>Eur J Epidemiol</w:t>
      </w:r>
      <w:r w:rsidRPr="001731F3">
        <w:t>. 29, 243-52.</w:t>
      </w:r>
    </w:p>
    <w:bookmarkEnd w:id="856"/>
    <w:p w14:paraId="2FFCB714" w14:textId="77777777" w:rsidR="001731F3" w:rsidRPr="001731F3" w:rsidRDefault="001731F3" w:rsidP="00720317">
      <w:pPr>
        <w:pStyle w:val="EndNoteBibliography"/>
        <w:jc w:val="both"/>
      </w:pPr>
    </w:p>
    <w:p w14:paraId="54093D07" w14:textId="77777777" w:rsidR="001731F3" w:rsidRPr="001731F3" w:rsidRDefault="001731F3" w:rsidP="00720317">
      <w:pPr>
        <w:pStyle w:val="EndNoteBibliography"/>
        <w:jc w:val="both"/>
      </w:pPr>
      <w:bookmarkStart w:id="857" w:name="_ENREF_142"/>
      <w:r w:rsidRPr="001731F3">
        <w:t xml:space="preserve">OUTRAM, S., MURPHY, B. &amp; COCKBURN, J. 2006. Prevalence of and factors associated with midlife women taking medicines for psychological distress, </w:t>
      </w:r>
      <w:r w:rsidRPr="001731F3">
        <w:rPr>
          <w:i/>
        </w:rPr>
        <w:t>Australian e-Journal for the Advancement of Mental Health</w:t>
      </w:r>
      <w:r w:rsidRPr="001731F3">
        <w:t>. 5, 1-13.</w:t>
      </w:r>
    </w:p>
    <w:bookmarkEnd w:id="857"/>
    <w:p w14:paraId="4E45A367" w14:textId="77777777" w:rsidR="001731F3" w:rsidRPr="001731F3" w:rsidRDefault="001731F3" w:rsidP="00720317">
      <w:pPr>
        <w:pStyle w:val="EndNoteBibliography"/>
        <w:jc w:val="both"/>
      </w:pPr>
    </w:p>
    <w:p w14:paraId="012DA9C0" w14:textId="77777777" w:rsidR="001731F3" w:rsidRPr="001731F3" w:rsidRDefault="001731F3" w:rsidP="00720317">
      <w:pPr>
        <w:pStyle w:val="EndNoteBibliography"/>
        <w:jc w:val="both"/>
      </w:pPr>
      <w:bookmarkStart w:id="858" w:name="_ENREF_143"/>
      <w:r w:rsidRPr="001731F3">
        <w:t xml:space="preserve">PEETERS, G., DOBSON, A.J., DEEG, D.J. &amp; BROWN, W.J. 2013. A life-course perspective on physical functioning in women, </w:t>
      </w:r>
      <w:r w:rsidRPr="001731F3">
        <w:rPr>
          <w:i/>
        </w:rPr>
        <w:t>Bull World Health Organ</w:t>
      </w:r>
      <w:r w:rsidRPr="001731F3">
        <w:t>. 91, 661-70.</w:t>
      </w:r>
    </w:p>
    <w:bookmarkEnd w:id="858"/>
    <w:p w14:paraId="5AFD45C4" w14:textId="77777777" w:rsidR="001731F3" w:rsidRPr="001731F3" w:rsidRDefault="001731F3" w:rsidP="00720317">
      <w:pPr>
        <w:pStyle w:val="EndNoteBibliography"/>
        <w:jc w:val="both"/>
      </w:pPr>
    </w:p>
    <w:p w14:paraId="6D64D6EB" w14:textId="77777777" w:rsidR="001731F3" w:rsidRPr="001731F3" w:rsidRDefault="001731F3" w:rsidP="00720317">
      <w:pPr>
        <w:pStyle w:val="EndNoteBibliography"/>
        <w:jc w:val="both"/>
      </w:pPr>
      <w:bookmarkStart w:id="859" w:name="_ENREF_144"/>
      <w:r w:rsidRPr="001731F3">
        <w:t xml:space="preserve">PRAESTEGAARD, C., KJAER, S.K., NIELSEN, T.S., JENSEN, S.M., WEBB, P.M., NAGLE, C.M., HOGDALL, E., RISCH, H.A., ROSSING, M.A., DOHERTY, J.A., WICKLUND, K.G., GOODMAN, M.T., MODUGNO, F., MOYSICH, K., NESS, R.B., EDWARDS, R.P., GOODE, E.L., WINHAM, S.J., FRIDLEY, B.L., CRAMER, D.W., TERRY, K.L., SCHILDKRAUT, J.M., BERCHUCK, A., BANDERA, E.V., PADDOCK, L., KIEMENEY, L.A., MASSUGER, L.F., WENTZENSEN, N., PHAROAH, P., SONG, H., WHITTEMORE, A.S., MCGUIRE, V., SIEH, W., ROTHSTEIN, J., ANTON-CULVER, H., ZIOGAS, A., MENON, U., GAYTHER, S.A., RAMUS, S.J., GENTRY-MAHARAJ, A., WU, A.H., PEARCE, C.L., PIKE, M.C., LEE, A.W., CHANG-CLAUDE, J., JENSEN, A. &amp; OVARIAN CANCER ASSOCIATION, C. 2016. The association between socioeconomic status and tumour stage at diagnosis of ovarian cancer: A pooled analysis of 18 case-control studies, </w:t>
      </w:r>
      <w:r w:rsidRPr="001731F3">
        <w:rPr>
          <w:i/>
        </w:rPr>
        <w:t>Cancer Epidemiol</w:t>
      </w:r>
      <w:r w:rsidRPr="001731F3">
        <w:t>. 41, 71-9.</w:t>
      </w:r>
    </w:p>
    <w:bookmarkEnd w:id="859"/>
    <w:p w14:paraId="1EF5F3E3" w14:textId="77777777" w:rsidR="001731F3" w:rsidRPr="001731F3" w:rsidRDefault="001731F3" w:rsidP="00720317">
      <w:pPr>
        <w:pStyle w:val="EndNoteBibliography"/>
        <w:jc w:val="both"/>
      </w:pPr>
    </w:p>
    <w:p w14:paraId="7197E2C4" w14:textId="77777777" w:rsidR="001731F3" w:rsidRPr="001731F3" w:rsidRDefault="001731F3" w:rsidP="00720317">
      <w:pPr>
        <w:pStyle w:val="EndNoteBibliography"/>
        <w:jc w:val="both"/>
      </w:pPr>
      <w:bookmarkStart w:id="860" w:name="_ENREF_145"/>
      <w:r w:rsidRPr="001731F3">
        <w:t>PRICEWATERHOUSECOOPER. 2015. Weighing the cost of obesity: A case for action, PriceWaterhouseCooper.</w:t>
      </w:r>
    </w:p>
    <w:bookmarkEnd w:id="860"/>
    <w:p w14:paraId="3222EEA3" w14:textId="77777777" w:rsidR="001731F3" w:rsidRPr="001731F3" w:rsidRDefault="001731F3" w:rsidP="00720317">
      <w:pPr>
        <w:pStyle w:val="EndNoteBibliography"/>
        <w:jc w:val="both"/>
      </w:pPr>
    </w:p>
    <w:p w14:paraId="5C80370A" w14:textId="77777777" w:rsidR="001731F3" w:rsidRPr="001731F3" w:rsidRDefault="001731F3" w:rsidP="00720317">
      <w:pPr>
        <w:pStyle w:val="EndNoteBibliography"/>
        <w:jc w:val="both"/>
      </w:pPr>
      <w:bookmarkStart w:id="861" w:name="_ENREF_146"/>
      <w:r w:rsidRPr="001731F3">
        <w:t xml:space="preserve">PRINCE, M., ACOSTA, D., FERRI, C.P., GUERRA, M., HUANG, Y., LLIBRE RODRIGUEZ, J.J., SALAS, A., SOSA, A.L., WILLIAMS, J.D., DEWEY, M.E., ACOSTA, I., JOTHEESWARAN, A.T. &amp; LIU, Z. 2012. Dementia incidence and mortality in middle-income countries, and associations with indicators of cognitive reserve: a 10/66 Dementia Research Group population-based cohort study, </w:t>
      </w:r>
      <w:r w:rsidRPr="001731F3">
        <w:rPr>
          <w:i/>
        </w:rPr>
        <w:t>Lancet</w:t>
      </w:r>
      <w:r w:rsidRPr="001731F3">
        <w:t>. 380, 50-8.</w:t>
      </w:r>
    </w:p>
    <w:bookmarkEnd w:id="861"/>
    <w:p w14:paraId="631DA42A" w14:textId="77777777" w:rsidR="001731F3" w:rsidRPr="001731F3" w:rsidRDefault="001731F3" w:rsidP="00720317">
      <w:pPr>
        <w:pStyle w:val="EndNoteBibliography"/>
        <w:jc w:val="both"/>
      </w:pPr>
    </w:p>
    <w:p w14:paraId="5BC217A9" w14:textId="77777777" w:rsidR="001731F3" w:rsidRPr="001731F3" w:rsidRDefault="001731F3" w:rsidP="00720317">
      <w:pPr>
        <w:pStyle w:val="EndNoteBibliography"/>
        <w:jc w:val="both"/>
      </w:pPr>
      <w:bookmarkStart w:id="862" w:name="_ENREF_147"/>
      <w:r w:rsidRPr="001731F3">
        <w:t xml:space="preserve">QIU, C., VON STRAUSS, E., BACKMAN, L., WINBLAD, B. &amp; FRATIGLIONI, L. 2013. Twenty-year changes in dementia occurrence suggest decreasing incidence in central Stockholm, Sweden, </w:t>
      </w:r>
      <w:r w:rsidRPr="001731F3">
        <w:rPr>
          <w:i/>
        </w:rPr>
        <w:t>Neurology</w:t>
      </w:r>
      <w:r w:rsidRPr="001731F3">
        <w:t>. 80, 1888-94.</w:t>
      </w:r>
    </w:p>
    <w:bookmarkEnd w:id="862"/>
    <w:p w14:paraId="252BD300" w14:textId="77777777" w:rsidR="001731F3" w:rsidRPr="001731F3" w:rsidRDefault="001731F3" w:rsidP="00720317">
      <w:pPr>
        <w:pStyle w:val="EndNoteBibliography"/>
        <w:jc w:val="both"/>
      </w:pPr>
    </w:p>
    <w:p w14:paraId="4C7D1DF4" w14:textId="77777777" w:rsidR="001731F3" w:rsidRPr="001731F3" w:rsidRDefault="001731F3" w:rsidP="00720317">
      <w:pPr>
        <w:pStyle w:val="EndNoteBibliography"/>
        <w:jc w:val="both"/>
      </w:pPr>
      <w:bookmarkStart w:id="863" w:name="_ENREF_148"/>
      <w:r w:rsidRPr="001731F3">
        <w:t>QU, L. &amp; WESTON, R. 2013. Australian households and families. Australian Family Trends. 4. Canberra: Australian Institute of Family Studies.</w:t>
      </w:r>
    </w:p>
    <w:bookmarkEnd w:id="863"/>
    <w:p w14:paraId="5FFDD82B" w14:textId="77777777" w:rsidR="001731F3" w:rsidRPr="001731F3" w:rsidRDefault="001731F3" w:rsidP="00720317">
      <w:pPr>
        <w:pStyle w:val="EndNoteBibliography"/>
        <w:jc w:val="both"/>
      </w:pPr>
    </w:p>
    <w:p w14:paraId="53D63525" w14:textId="77777777" w:rsidR="001731F3" w:rsidRPr="001731F3" w:rsidRDefault="001731F3" w:rsidP="00720317">
      <w:pPr>
        <w:pStyle w:val="EndNoteBibliography"/>
        <w:jc w:val="both"/>
      </w:pPr>
      <w:bookmarkStart w:id="864" w:name="_ENREF_149"/>
      <w:r w:rsidRPr="001731F3">
        <w:t xml:space="preserve">QUAIL, J.M., WOLFSON, C. &amp; LIPPMAN, A. 2011. Unmet need for assistance to perform activities of daily living and psychological distress in community-dwelling elderly women, </w:t>
      </w:r>
      <w:r w:rsidRPr="001731F3">
        <w:rPr>
          <w:i/>
        </w:rPr>
        <w:t>Can J Aging</w:t>
      </w:r>
      <w:r w:rsidRPr="001731F3">
        <w:t>. 30, 591-602.</w:t>
      </w:r>
    </w:p>
    <w:bookmarkEnd w:id="864"/>
    <w:p w14:paraId="31BE2B2E" w14:textId="77777777" w:rsidR="001731F3" w:rsidRPr="001731F3" w:rsidRDefault="001731F3" w:rsidP="00720317">
      <w:pPr>
        <w:pStyle w:val="EndNoteBibliography"/>
        <w:jc w:val="both"/>
      </w:pPr>
    </w:p>
    <w:p w14:paraId="433B69EE" w14:textId="77777777" w:rsidR="001731F3" w:rsidRPr="001731F3" w:rsidRDefault="001731F3" w:rsidP="00720317">
      <w:pPr>
        <w:pStyle w:val="EndNoteBibliography"/>
        <w:jc w:val="both"/>
      </w:pPr>
      <w:bookmarkStart w:id="865" w:name="_ENREF_150"/>
      <w:r w:rsidRPr="001731F3">
        <w:t>REID, J.L., HAMMOND, D., RYNARD, V.L. &amp; BURKHALTER, R. 2015. Tobacco Use in Canada: Patterns and Trends, 2015 Edition, University of Waterloo, Waterloo, ON.</w:t>
      </w:r>
    </w:p>
    <w:bookmarkEnd w:id="865"/>
    <w:p w14:paraId="2E74A9E2" w14:textId="77777777" w:rsidR="001731F3" w:rsidRPr="001731F3" w:rsidRDefault="001731F3" w:rsidP="00720317">
      <w:pPr>
        <w:pStyle w:val="EndNoteBibliography"/>
        <w:jc w:val="both"/>
      </w:pPr>
    </w:p>
    <w:p w14:paraId="1C29D5CB" w14:textId="77777777" w:rsidR="001731F3" w:rsidRPr="001731F3" w:rsidRDefault="001731F3" w:rsidP="00720317">
      <w:pPr>
        <w:pStyle w:val="EndNoteBibliography"/>
        <w:jc w:val="both"/>
      </w:pPr>
      <w:bookmarkStart w:id="866" w:name="_ENREF_151"/>
      <w:r w:rsidRPr="001731F3">
        <w:t xml:space="preserve">RITCHIE, K. &amp; KILDEA, D. 1995. Is senile dementia "age-related" or "ageing-related"?--evidence from meta-analysis of dementia prevalence in the oldest old, </w:t>
      </w:r>
      <w:r w:rsidRPr="001731F3">
        <w:rPr>
          <w:i/>
        </w:rPr>
        <w:t>Lancet</w:t>
      </w:r>
      <w:r w:rsidRPr="001731F3">
        <w:t>. 346, 931-4.</w:t>
      </w:r>
    </w:p>
    <w:bookmarkEnd w:id="866"/>
    <w:p w14:paraId="4D303CD3" w14:textId="77777777" w:rsidR="001731F3" w:rsidRPr="001731F3" w:rsidRDefault="001731F3" w:rsidP="00720317">
      <w:pPr>
        <w:pStyle w:val="EndNoteBibliography"/>
        <w:jc w:val="both"/>
      </w:pPr>
    </w:p>
    <w:p w14:paraId="662C3244" w14:textId="77777777" w:rsidR="001731F3" w:rsidRPr="001731F3" w:rsidRDefault="001731F3" w:rsidP="00720317">
      <w:pPr>
        <w:pStyle w:val="EndNoteBibliography"/>
        <w:jc w:val="both"/>
      </w:pPr>
      <w:bookmarkStart w:id="867" w:name="_ENREF_152"/>
      <w:r w:rsidRPr="001731F3">
        <w:t xml:space="preserve">ROCCA, W.A., PETERSEN, R.C., KNOPMAN, D.S., HEBERT, L.E., EVANS, D.A., HALL, K.S., GAO, S., UNVERZAGT, F.W., LANGA, K.M., LARSON, E.B. &amp; WHITE, L.R. 2011. Trends in the incidence and prevalence of Alzheimer's disease, dementia, and cognitive impairment in the United States, </w:t>
      </w:r>
      <w:r w:rsidRPr="001731F3">
        <w:rPr>
          <w:i/>
        </w:rPr>
        <w:t>Alzheimers Dement</w:t>
      </w:r>
      <w:r w:rsidRPr="001731F3">
        <w:t>. 7, 80-93.</w:t>
      </w:r>
    </w:p>
    <w:bookmarkEnd w:id="867"/>
    <w:p w14:paraId="08F50381" w14:textId="77777777" w:rsidR="001731F3" w:rsidRPr="001731F3" w:rsidRDefault="001731F3" w:rsidP="00720317">
      <w:pPr>
        <w:pStyle w:val="EndNoteBibliography"/>
        <w:jc w:val="both"/>
      </w:pPr>
    </w:p>
    <w:p w14:paraId="5EC286F1" w14:textId="77777777" w:rsidR="001731F3" w:rsidRPr="001731F3" w:rsidRDefault="001731F3" w:rsidP="00720317">
      <w:pPr>
        <w:pStyle w:val="EndNoteBibliography"/>
        <w:jc w:val="both"/>
      </w:pPr>
      <w:bookmarkStart w:id="868" w:name="_ENREF_153"/>
      <w:r w:rsidRPr="001731F3">
        <w:t xml:space="preserve">RUMPF, H.J., MEYER, C., HAPKE, U. &amp; JOHN, U. 2001. Screening for mental health: validity of the MHI-5 using DSM-IV Axis I psychiatric disorders as gold standard, </w:t>
      </w:r>
      <w:r w:rsidRPr="001731F3">
        <w:rPr>
          <w:i/>
        </w:rPr>
        <w:t>Psychiatry Res</w:t>
      </w:r>
      <w:r w:rsidRPr="001731F3">
        <w:t>. 105, 243-53.</w:t>
      </w:r>
    </w:p>
    <w:bookmarkEnd w:id="868"/>
    <w:p w14:paraId="3F49D2B7" w14:textId="77777777" w:rsidR="001731F3" w:rsidRPr="001731F3" w:rsidRDefault="001731F3" w:rsidP="00720317">
      <w:pPr>
        <w:pStyle w:val="EndNoteBibliography"/>
        <w:jc w:val="both"/>
      </w:pPr>
    </w:p>
    <w:p w14:paraId="23857D65" w14:textId="77777777" w:rsidR="001731F3" w:rsidRPr="001731F3" w:rsidRDefault="001731F3" w:rsidP="00720317">
      <w:pPr>
        <w:pStyle w:val="EndNoteBibliography"/>
        <w:jc w:val="both"/>
      </w:pPr>
      <w:bookmarkStart w:id="869" w:name="_ENREF_154"/>
      <w:r w:rsidRPr="001731F3">
        <w:t xml:space="preserve">RUSS, T.C., BATTY, G.D., HEARNSHAW, G.F., FENTON, C. &amp; STARR, J.M. 2012. Geographical variation in dementia: systematic review with meta-analysis, </w:t>
      </w:r>
      <w:r w:rsidRPr="001731F3">
        <w:rPr>
          <w:i/>
        </w:rPr>
        <w:t>Int J Epidemiol</w:t>
      </w:r>
      <w:r w:rsidRPr="001731F3">
        <w:t>. 41, 1012-32.</w:t>
      </w:r>
    </w:p>
    <w:bookmarkEnd w:id="869"/>
    <w:p w14:paraId="4D92BDAF" w14:textId="77777777" w:rsidR="001731F3" w:rsidRPr="001731F3" w:rsidRDefault="001731F3" w:rsidP="00720317">
      <w:pPr>
        <w:pStyle w:val="EndNoteBibliography"/>
        <w:jc w:val="both"/>
      </w:pPr>
    </w:p>
    <w:p w14:paraId="59C257AB" w14:textId="77777777" w:rsidR="001731F3" w:rsidRPr="001731F3" w:rsidRDefault="001731F3" w:rsidP="00720317">
      <w:pPr>
        <w:pStyle w:val="EndNoteBibliography"/>
        <w:jc w:val="both"/>
      </w:pPr>
      <w:bookmarkStart w:id="870" w:name="_ENREF_155"/>
      <w:r w:rsidRPr="001731F3">
        <w:t xml:space="preserve">SAHLE, B.W., OWEN, A.J., MUTOWO, M.P., KRUM, H. &amp; REID, C.M. 2016. Prevalence of heart failure in Australia: a systematic review, </w:t>
      </w:r>
      <w:r w:rsidRPr="001731F3">
        <w:rPr>
          <w:i/>
        </w:rPr>
        <w:t>BMC Cardiovasc Disord</w:t>
      </w:r>
      <w:r w:rsidRPr="001731F3">
        <w:t>. 16, 32.</w:t>
      </w:r>
    </w:p>
    <w:bookmarkEnd w:id="870"/>
    <w:p w14:paraId="0ADED3F3" w14:textId="77777777" w:rsidR="001731F3" w:rsidRPr="001731F3" w:rsidRDefault="001731F3" w:rsidP="00720317">
      <w:pPr>
        <w:pStyle w:val="EndNoteBibliography"/>
        <w:jc w:val="both"/>
      </w:pPr>
    </w:p>
    <w:p w14:paraId="53F881F3" w14:textId="77777777" w:rsidR="001731F3" w:rsidRPr="001731F3" w:rsidRDefault="001731F3" w:rsidP="00720317">
      <w:pPr>
        <w:pStyle w:val="EndNoteBibliography"/>
        <w:jc w:val="both"/>
      </w:pPr>
      <w:bookmarkStart w:id="871" w:name="_ENREF_156"/>
      <w:r w:rsidRPr="001731F3">
        <w:t xml:space="preserve">SCARINCI, I.C., BEECH, B.M., NAUMANN, W., KOVACH, K.W., PUGH, L. &amp; FAPOHUNDA, B. 2002. Depression, socioeconomic status, age, and marital status in black women: a national study, </w:t>
      </w:r>
      <w:r w:rsidRPr="001731F3">
        <w:rPr>
          <w:i/>
        </w:rPr>
        <w:t>Ethn Dis</w:t>
      </w:r>
      <w:r w:rsidRPr="001731F3">
        <w:t>. 12, 421-8.</w:t>
      </w:r>
    </w:p>
    <w:bookmarkEnd w:id="871"/>
    <w:p w14:paraId="72B3B32F" w14:textId="77777777" w:rsidR="001731F3" w:rsidRPr="001731F3" w:rsidRDefault="001731F3" w:rsidP="00720317">
      <w:pPr>
        <w:pStyle w:val="EndNoteBibliography"/>
        <w:jc w:val="both"/>
      </w:pPr>
    </w:p>
    <w:p w14:paraId="32B2FA5E" w14:textId="77777777" w:rsidR="001731F3" w:rsidRPr="001731F3" w:rsidRDefault="001731F3" w:rsidP="00720317">
      <w:pPr>
        <w:pStyle w:val="EndNoteBibliography"/>
        <w:jc w:val="both"/>
      </w:pPr>
      <w:bookmarkStart w:id="872" w:name="_ENREF_157"/>
      <w:r w:rsidRPr="001731F3">
        <w:t xml:space="preserve">SCHRIJVERS, E.M., VERHAAREN, B.F., KOUDSTAAL, P.J., HOFMAN, A., IKRAM, M.A. &amp; BRETELER, M.M. 2012. Is dementia incidence declining?: Trends in dementia incidence since 1990 in the Rotterdam Study, </w:t>
      </w:r>
      <w:r w:rsidRPr="001731F3">
        <w:rPr>
          <w:i/>
        </w:rPr>
        <w:t>Neurology</w:t>
      </w:r>
      <w:r w:rsidRPr="001731F3">
        <w:t>. 78, 1456-63.</w:t>
      </w:r>
    </w:p>
    <w:bookmarkEnd w:id="872"/>
    <w:p w14:paraId="69D5E0DB" w14:textId="77777777" w:rsidR="001731F3" w:rsidRPr="001731F3" w:rsidRDefault="001731F3" w:rsidP="00720317">
      <w:pPr>
        <w:pStyle w:val="EndNoteBibliography"/>
        <w:jc w:val="both"/>
      </w:pPr>
    </w:p>
    <w:p w14:paraId="7114A1A1" w14:textId="77777777" w:rsidR="001731F3" w:rsidRPr="001731F3" w:rsidRDefault="001731F3" w:rsidP="00720317">
      <w:pPr>
        <w:pStyle w:val="EndNoteBibliography"/>
        <w:jc w:val="both"/>
      </w:pPr>
      <w:bookmarkStart w:id="873" w:name="_ENREF_158"/>
      <w:r w:rsidRPr="001731F3">
        <w:t xml:space="preserve">SCOLLO, M.M. &amp; WINSTANLEY, M.H. 2012, 'Trends in the prevalence of smoking', in </w:t>
      </w:r>
      <w:r w:rsidRPr="001731F3">
        <w:rPr>
          <w:i/>
        </w:rPr>
        <w:t>Tobacco in Australia: Facts and Issues</w:t>
      </w:r>
      <w:r w:rsidRPr="001731F3">
        <w:t>, 4th edn, Cancer Council Victoria, Melbourne, &lt;www.TobaccoInAustralia.org.au&gt;.</w:t>
      </w:r>
    </w:p>
    <w:bookmarkEnd w:id="873"/>
    <w:p w14:paraId="1D878038" w14:textId="77777777" w:rsidR="001731F3" w:rsidRPr="001731F3" w:rsidRDefault="001731F3" w:rsidP="00720317">
      <w:pPr>
        <w:pStyle w:val="EndNoteBibliography"/>
        <w:jc w:val="both"/>
      </w:pPr>
    </w:p>
    <w:p w14:paraId="39BEC744" w14:textId="77777777" w:rsidR="001731F3" w:rsidRPr="001731F3" w:rsidRDefault="001731F3" w:rsidP="00720317">
      <w:pPr>
        <w:pStyle w:val="EndNoteBibliography"/>
        <w:jc w:val="both"/>
      </w:pPr>
      <w:bookmarkStart w:id="874" w:name="_ENREF_159"/>
      <w:r w:rsidRPr="001731F3">
        <w:t xml:space="preserve">SHEN, B.J., AVIVI, Y.E., TODARO, J.F., SPIRO, A., 3RD, LAURENCEAU, J.P., WARD, K.D. &amp; NIAURA, R. 2008. Anxiety characteristics independently and prospectively predict myocardial </w:t>
      </w:r>
      <w:r w:rsidRPr="001731F3">
        <w:lastRenderedPageBreak/>
        <w:t xml:space="preserve">infarction in men the unique contribution of anxiety among psychologic factors, </w:t>
      </w:r>
      <w:r w:rsidRPr="001731F3">
        <w:rPr>
          <w:i/>
        </w:rPr>
        <w:t>J Am Coll Cardiol</w:t>
      </w:r>
      <w:r w:rsidRPr="001731F3">
        <w:t>. 51, 113-9.</w:t>
      </w:r>
    </w:p>
    <w:bookmarkEnd w:id="874"/>
    <w:p w14:paraId="05FC6F52" w14:textId="77777777" w:rsidR="001731F3" w:rsidRPr="001731F3" w:rsidRDefault="001731F3" w:rsidP="00720317">
      <w:pPr>
        <w:pStyle w:val="EndNoteBibliography"/>
        <w:jc w:val="both"/>
      </w:pPr>
    </w:p>
    <w:p w14:paraId="526F11EE" w14:textId="77777777" w:rsidR="001731F3" w:rsidRPr="001731F3" w:rsidRDefault="001731F3" w:rsidP="00720317">
      <w:pPr>
        <w:pStyle w:val="EndNoteBibliography"/>
        <w:jc w:val="both"/>
      </w:pPr>
      <w:bookmarkStart w:id="875" w:name="_ENREF_160"/>
      <w:r w:rsidRPr="001731F3">
        <w:t xml:space="preserve">SILVEIRA, E., TAFT, C., SUNDH, V., WAERN, M., PALSSON, S. &amp; STEEN, B. 2005. Performance of the SF-36 health survey in screening for depressive and anxiety disorders in an elderly female Swedish population, </w:t>
      </w:r>
      <w:r w:rsidRPr="001731F3">
        <w:rPr>
          <w:i/>
        </w:rPr>
        <w:t>Qual Life Res</w:t>
      </w:r>
      <w:r w:rsidRPr="001731F3">
        <w:t>. 14, 1263-74.</w:t>
      </w:r>
    </w:p>
    <w:bookmarkEnd w:id="875"/>
    <w:p w14:paraId="19CF0917" w14:textId="77777777" w:rsidR="001731F3" w:rsidRPr="001731F3" w:rsidRDefault="001731F3" w:rsidP="00720317">
      <w:pPr>
        <w:pStyle w:val="EndNoteBibliography"/>
        <w:jc w:val="both"/>
      </w:pPr>
    </w:p>
    <w:p w14:paraId="00E74F9A" w14:textId="77777777" w:rsidR="001731F3" w:rsidRPr="001731F3" w:rsidRDefault="001731F3" w:rsidP="00720317">
      <w:pPr>
        <w:pStyle w:val="EndNoteBibliography"/>
        <w:jc w:val="both"/>
      </w:pPr>
      <w:bookmarkStart w:id="876" w:name="_ENREF_161"/>
      <w:r w:rsidRPr="001731F3">
        <w:t xml:space="preserve">SLADE, T., JOHNSTON, A., TEESSON, M., WHITEFORD, H., BURGESS, P., PIRKIS, J. &amp; SAW, S. 2009. The Mental Health of Australians 2. Report on the 2007 National Survey of Mental Health and Wellbeing. Canberra: </w:t>
      </w:r>
    </w:p>
    <w:bookmarkEnd w:id="876"/>
    <w:p w14:paraId="30320E75" w14:textId="77777777" w:rsidR="001731F3" w:rsidRPr="001731F3" w:rsidRDefault="001731F3" w:rsidP="00720317">
      <w:pPr>
        <w:pStyle w:val="EndNoteBibliography"/>
        <w:jc w:val="both"/>
      </w:pPr>
    </w:p>
    <w:p w14:paraId="3BB0CC8C" w14:textId="77777777" w:rsidR="001731F3" w:rsidRPr="001731F3" w:rsidRDefault="001731F3" w:rsidP="00720317">
      <w:pPr>
        <w:pStyle w:val="EndNoteBibliography"/>
        <w:jc w:val="both"/>
      </w:pPr>
      <w:bookmarkStart w:id="877" w:name="_ENREF_162"/>
      <w:r w:rsidRPr="001731F3">
        <w:t xml:space="preserve">SOLE-AURO, A. &amp; CRIMMINS, E.M. 2014. Who cares? A comparison of informal and formal care provision in Spain, England and the USA, </w:t>
      </w:r>
      <w:r w:rsidRPr="001731F3">
        <w:rPr>
          <w:i/>
        </w:rPr>
        <w:t>Ageing Soc</w:t>
      </w:r>
      <w:r w:rsidRPr="001731F3">
        <w:t>. 34, 495-517.</w:t>
      </w:r>
    </w:p>
    <w:bookmarkEnd w:id="877"/>
    <w:p w14:paraId="11AC935A" w14:textId="77777777" w:rsidR="001731F3" w:rsidRPr="001731F3" w:rsidRDefault="001731F3" w:rsidP="00720317">
      <w:pPr>
        <w:pStyle w:val="EndNoteBibliography"/>
        <w:jc w:val="both"/>
      </w:pPr>
    </w:p>
    <w:p w14:paraId="38FC7362" w14:textId="77777777" w:rsidR="001731F3" w:rsidRPr="001731F3" w:rsidRDefault="001731F3" w:rsidP="00720317">
      <w:pPr>
        <w:pStyle w:val="EndNoteBibliography"/>
        <w:jc w:val="both"/>
      </w:pPr>
      <w:bookmarkStart w:id="878" w:name="_ENREF_163"/>
      <w:r w:rsidRPr="001731F3">
        <w:t xml:space="preserve">STURGEON, J.A., AREWASIKPORN, A., OKUN, M.A., DAVIS, M.C., ONG, A.D. &amp; ZAUTRA, A.J. 2016. The Psychosocial Context of Financial Stress: Implications for Inflammation and Psychological Health, </w:t>
      </w:r>
      <w:r w:rsidRPr="001731F3">
        <w:rPr>
          <w:i/>
        </w:rPr>
        <w:t>Psychosom Med</w:t>
      </w:r>
      <w:r w:rsidRPr="001731F3">
        <w:t>. 78, 134-43.</w:t>
      </w:r>
    </w:p>
    <w:bookmarkEnd w:id="878"/>
    <w:p w14:paraId="7630151E" w14:textId="77777777" w:rsidR="001731F3" w:rsidRPr="001731F3" w:rsidRDefault="001731F3" w:rsidP="00720317">
      <w:pPr>
        <w:pStyle w:val="EndNoteBibliography"/>
        <w:jc w:val="both"/>
      </w:pPr>
    </w:p>
    <w:p w14:paraId="438CB747" w14:textId="77777777" w:rsidR="001731F3" w:rsidRPr="001731F3" w:rsidRDefault="001731F3" w:rsidP="00720317">
      <w:pPr>
        <w:pStyle w:val="EndNoteBibliography"/>
        <w:jc w:val="both"/>
      </w:pPr>
      <w:bookmarkStart w:id="879" w:name="_ENREF_164"/>
      <w:r w:rsidRPr="001731F3">
        <w:t>TANAMAS, S.K., MANGLIANO, D.J., LYNCH, B., SETHI, P., WILLENBERG, L., POLKINGHORNE, K.R., CHADBAN, S., DUNSTAN, D. &amp; SHAW, J.E. 2013. AusDiab 2012. The Australian Diabetes, Obesity and Lifestyle Study, Baker IDI Heart and Diabetes Institute, Melbourne.</w:t>
      </w:r>
    </w:p>
    <w:bookmarkEnd w:id="879"/>
    <w:p w14:paraId="63A73DF9" w14:textId="77777777" w:rsidR="001731F3" w:rsidRPr="001731F3" w:rsidRDefault="001731F3" w:rsidP="00720317">
      <w:pPr>
        <w:pStyle w:val="EndNoteBibliography"/>
        <w:jc w:val="both"/>
      </w:pPr>
    </w:p>
    <w:p w14:paraId="779FFA94" w14:textId="77777777" w:rsidR="001731F3" w:rsidRPr="001731F3" w:rsidRDefault="001731F3" w:rsidP="00720317">
      <w:pPr>
        <w:pStyle w:val="EndNoteBibliography"/>
        <w:jc w:val="both"/>
      </w:pPr>
      <w:bookmarkStart w:id="880" w:name="_ENREF_165"/>
      <w:r w:rsidRPr="001731F3">
        <w:t xml:space="preserve">THORSEN, S.V., RUGULIES, R., HJARSBECH, P.U. &amp; BJORNER, J.B. 2013. The predictive value of mental health for long-term sickness absence: the Major Depression Inventory (MDI) and the Mental Health Inventory (MHI-5) compared, </w:t>
      </w:r>
      <w:r w:rsidRPr="001731F3">
        <w:rPr>
          <w:i/>
        </w:rPr>
        <w:t>BMC Med Res Methodol</w:t>
      </w:r>
      <w:r w:rsidRPr="001731F3">
        <w:t>. 13, 115.</w:t>
      </w:r>
    </w:p>
    <w:bookmarkEnd w:id="880"/>
    <w:p w14:paraId="3AF1E027" w14:textId="77777777" w:rsidR="001731F3" w:rsidRPr="001731F3" w:rsidRDefault="001731F3" w:rsidP="00720317">
      <w:pPr>
        <w:pStyle w:val="EndNoteBibliography"/>
        <w:jc w:val="both"/>
      </w:pPr>
    </w:p>
    <w:p w14:paraId="31504B1E" w14:textId="77777777" w:rsidR="001731F3" w:rsidRPr="001731F3" w:rsidRDefault="001731F3" w:rsidP="00720317">
      <w:pPr>
        <w:pStyle w:val="EndNoteBibliography"/>
        <w:jc w:val="both"/>
      </w:pPr>
      <w:bookmarkStart w:id="881" w:name="_ENREF_166"/>
      <w:r w:rsidRPr="001731F3">
        <w:t>TREASURY. 2015. 2015 Intergenerational Report. Canberra: Commonwealth of Australia.</w:t>
      </w:r>
    </w:p>
    <w:bookmarkEnd w:id="881"/>
    <w:p w14:paraId="739A7140" w14:textId="77777777" w:rsidR="001731F3" w:rsidRPr="001731F3" w:rsidRDefault="001731F3" w:rsidP="00720317">
      <w:pPr>
        <w:pStyle w:val="EndNoteBibliography"/>
        <w:jc w:val="both"/>
      </w:pPr>
    </w:p>
    <w:p w14:paraId="7C395E6F" w14:textId="77777777" w:rsidR="001731F3" w:rsidRPr="001731F3" w:rsidRDefault="001731F3" w:rsidP="00720317">
      <w:pPr>
        <w:pStyle w:val="EndNoteBibliography"/>
        <w:jc w:val="both"/>
      </w:pPr>
      <w:bookmarkStart w:id="882" w:name="_ENREF_167"/>
      <w:r w:rsidRPr="001731F3">
        <w:t xml:space="preserve">VAGENAS, D., MCLAUGHLIN, D. &amp; DOBSON, A. 2009. Regional variation in the survival and health of older Australian women: a prospective cohort study, </w:t>
      </w:r>
      <w:r w:rsidRPr="001731F3">
        <w:rPr>
          <w:i/>
        </w:rPr>
        <w:t>Aust N Z J Public Health</w:t>
      </w:r>
      <w:r w:rsidRPr="001731F3">
        <w:t>. 33, 119-25.</w:t>
      </w:r>
    </w:p>
    <w:bookmarkEnd w:id="882"/>
    <w:p w14:paraId="5F8CFE5C" w14:textId="77777777" w:rsidR="001731F3" w:rsidRPr="001731F3" w:rsidRDefault="001731F3" w:rsidP="00720317">
      <w:pPr>
        <w:pStyle w:val="EndNoteBibliography"/>
        <w:jc w:val="both"/>
      </w:pPr>
    </w:p>
    <w:p w14:paraId="07DED920" w14:textId="77777777" w:rsidR="001731F3" w:rsidRPr="001731F3" w:rsidRDefault="001731F3" w:rsidP="00720317">
      <w:pPr>
        <w:pStyle w:val="EndNoteBibliography"/>
        <w:jc w:val="both"/>
      </w:pPr>
      <w:bookmarkStart w:id="883" w:name="_ENREF_168"/>
      <w:r w:rsidRPr="001731F3">
        <w:t xml:space="preserve">VAN DER DEEN, F.S., IKEDA, T., COBIAC, L., WILSON, N. &amp; BLAKELY, T. 2014. Projecting future smoking prevalence to 2025 and beyond in New Zealand using smoking prevalence data from the 2013 Census, </w:t>
      </w:r>
      <w:r w:rsidRPr="001731F3">
        <w:rPr>
          <w:i/>
        </w:rPr>
        <w:t>N Z Med J</w:t>
      </w:r>
      <w:r w:rsidRPr="001731F3">
        <w:t>. 127, 71-9.</w:t>
      </w:r>
    </w:p>
    <w:bookmarkEnd w:id="883"/>
    <w:p w14:paraId="26F43E48" w14:textId="77777777" w:rsidR="001731F3" w:rsidRPr="001731F3" w:rsidRDefault="001731F3" w:rsidP="00720317">
      <w:pPr>
        <w:pStyle w:val="EndNoteBibliography"/>
        <w:jc w:val="both"/>
      </w:pPr>
    </w:p>
    <w:p w14:paraId="18F70D54" w14:textId="77777777" w:rsidR="001731F3" w:rsidRPr="001731F3" w:rsidRDefault="001731F3" w:rsidP="00720317">
      <w:pPr>
        <w:pStyle w:val="EndNoteBibliography"/>
        <w:jc w:val="both"/>
      </w:pPr>
      <w:bookmarkStart w:id="884" w:name="_ENREF_169"/>
      <w:r w:rsidRPr="001731F3">
        <w:t xml:space="preserve">WALLS, H.L., MAGLIANO, D.J., STEVENSON, C.E., BACKHOLER, K., MANNAN, H.R., SHAW, J.E. &amp; PEETERS, A. 2012. Projected progression of the prevalence of obesity in Australia, </w:t>
      </w:r>
      <w:r w:rsidRPr="001731F3">
        <w:rPr>
          <w:i/>
        </w:rPr>
        <w:t>Obesity (Silver Spring)</w:t>
      </w:r>
      <w:r w:rsidRPr="001731F3">
        <w:t>. 20, 872-8.</w:t>
      </w:r>
    </w:p>
    <w:bookmarkEnd w:id="884"/>
    <w:p w14:paraId="66B94836" w14:textId="77777777" w:rsidR="001731F3" w:rsidRPr="001731F3" w:rsidRDefault="001731F3" w:rsidP="00720317">
      <w:pPr>
        <w:pStyle w:val="EndNoteBibliography"/>
        <w:jc w:val="both"/>
      </w:pPr>
    </w:p>
    <w:p w14:paraId="766BF416" w14:textId="77777777" w:rsidR="001731F3" w:rsidRPr="001731F3" w:rsidRDefault="001731F3" w:rsidP="00720317">
      <w:pPr>
        <w:pStyle w:val="EndNoteBibliography"/>
        <w:jc w:val="both"/>
      </w:pPr>
      <w:bookmarkStart w:id="885" w:name="_ENREF_170"/>
      <w:r w:rsidRPr="001731F3">
        <w:t xml:space="preserve">WANG, Y.C., COLDITZ, G.A. &amp; KUNTZ, K.M. 2007. Forecasting the obesity epidemic in the aging U.S. population, </w:t>
      </w:r>
      <w:r w:rsidRPr="001731F3">
        <w:rPr>
          <w:i/>
        </w:rPr>
        <w:t>Obesity (Silver Spring)</w:t>
      </w:r>
      <w:r w:rsidRPr="001731F3">
        <w:t>. 15, 2855-65.</w:t>
      </w:r>
    </w:p>
    <w:bookmarkEnd w:id="885"/>
    <w:p w14:paraId="16901015" w14:textId="77777777" w:rsidR="001731F3" w:rsidRPr="001731F3" w:rsidRDefault="001731F3" w:rsidP="00720317">
      <w:pPr>
        <w:pStyle w:val="EndNoteBibliography"/>
        <w:jc w:val="both"/>
      </w:pPr>
    </w:p>
    <w:p w14:paraId="0D8BA050" w14:textId="77777777" w:rsidR="001731F3" w:rsidRPr="001731F3" w:rsidRDefault="001731F3" w:rsidP="00720317">
      <w:pPr>
        <w:pStyle w:val="EndNoteBibliography"/>
        <w:jc w:val="both"/>
      </w:pPr>
      <w:bookmarkStart w:id="886" w:name="_ENREF_171"/>
      <w:r w:rsidRPr="001731F3">
        <w:t xml:space="preserve">WARE, J.E., SNOW, K.K., KOSINSKI, M. &amp; GANDEK, B. 1993, </w:t>
      </w:r>
      <w:r w:rsidRPr="001731F3">
        <w:rPr>
          <w:i/>
        </w:rPr>
        <w:t>SF-36 Health Survey. Manual and interpretation guide</w:t>
      </w:r>
      <w:r w:rsidRPr="001731F3">
        <w:t>, The Health Institute, New England Medical Center, Boston.</w:t>
      </w:r>
    </w:p>
    <w:bookmarkEnd w:id="886"/>
    <w:p w14:paraId="3738F5F1" w14:textId="77777777" w:rsidR="001731F3" w:rsidRPr="001731F3" w:rsidRDefault="001731F3" w:rsidP="00720317">
      <w:pPr>
        <w:pStyle w:val="EndNoteBibliography"/>
        <w:jc w:val="both"/>
      </w:pPr>
    </w:p>
    <w:p w14:paraId="714EC6D9" w14:textId="77777777" w:rsidR="001731F3" w:rsidRPr="001731F3" w:rsidRDefault="001731F3" w:rsidP="00720317">
      <w:pPr>
        <w:pStyle w:val="EndNoteBibliography"/>
        <w:jc w:val="both"/>
      </w:pPr>
      <w:bookmarkStart w:id="887" w:name="_ENREF_172"/>
      <w:r w:rsidRPr="001731F3">
        <w:lastRenderedPageBreak/>
        <w:t>WHO. 2000. Obesity: preventing and managing the global epidemic: a report of a WHO consultation., WHO technical report series World Health Organization, Geneva, Switzerland.</w:t>
      </w:r>
    </w:p>
    <w:bookmarkEnd w:id="887"/>
    <w:p w14:paraId="112FA221" w14:textId="77777777" w:rsidR="001731F3" w:rsidRPr="001731F3" w:rsidRDefault="001731F3" w:rsidP="00720317">
      <w:pPr>
        <w:pStyle w:val="EndNoteBibliography"/>
        <w:jc w:val="both"/>
      </w:pPr>
    </w:p>
    <w:p w14:paraId="41D39D06" w14:textId="77777777" w:rsidR="001731F3" w:rsidRPr="001731F3" w:rsidRDefault="001731F3" w:rsidP="00720317">
      <w:pPr>
        <w:pStyle w:val="EndNoteBibliography"/>
        <w:jc w:val="both"/>
      </w:pPr>
      <w:bookmarkStart w:id="888" w:name="_ENREF_173"/>
      <w:r w:rsidRPr="001731F3">
        <w:t>WHO 2014. Mental health: a state of well-being (Fact file), Geneva: World Health Organization. Available: http://www.who.int/features/factfiles/mental_health/en/ [Accessed 3 March 2016]</w:t>
      </w:r>
    </w:p>
    <w:bookmarkEnd w:id="888"/>
    <w:p w14:paraId="050648BA" w14:textId="77777777" w:rsidR="001731F3" w:rsidRPr="001731F3" w:rsidRDefault="001731F3" w:rsidP="00720317">
      <w:pPr>
        <w:pStyle w:val="EndNoteBibliography"/>
        <w:jc w:val="both"/>
      </w:pPr>
    </w:p>
    <w:p w14:paraId="0FD439A5" w14:textId="77777777" w:rsidR="001731F3" w:rsidRPr="001731F3" w:rsidRDefault="001731F3" w:rsidP="00720317">
      <w:pPr>
        <w:pStyle w:val="EndNoteBibliography"/>
        <w:jc w:val="both"/>
      </w:pPr>
      <w:bookmarkStart w:id="889" w:name="_ENREF_174"/>
      <w:r w:rsidRPr="001731F3">
        <w:t xml:space="preserve">WHOOLEY, M.A., KIP, K.E., CAULEY, J.A., ENSRUD, K.E., NEVITT, M.C. &amp; BROWNER, W.S. 1999. Depression, falls, and risk of fracture in older women. Study of Osteoporotic Fractures Research Group, </w:t>
      </w:r>
      <w:r w:rsidRPr="001731F3">
        <w:rPr>
          <w:i/>
        </w:rPr>
        <w:t>Arch Intern Med</w:t>
      </w:r>
      <w:r w:rsidRPr="001731F3">
        <w:t>. 159, 484-90.</w:t>
      </w:r>
    </w:p>
    <w:bookmarkEnd w:id="889"/>
    <w:p w14:paraId="2AC9BB53" w14:textId="77777777" w:rsidR="001731F3" w:rsidRPr="001731F3" w:rsidRDefault="001731F3" w:rsidP="00720317">
      <w:pPr>
        <w:pStyle w:val="EndNoteBibliography"/>
        <w:jc w:val="both"/>
      </w:pPr>
    </w:p>
    <w:p w14:paraId="0FA18203" w14:textId="77777777" w:rsidR="001731F3" w:rsidRPr="001731F3" w:rsidRDefault="001731F3" w:rsidP="00720317">
      <w:pPr>
        <w:pStyle w:val="EndNoteBibliography"/>
        <w:jc w:val="both"/>
      </w:pPr>
      <w:bookmarkStart w:id="890" w:name="_ENREF_175"/>
      <w:r w:rsidRPr="001731F3">
        <w:t xml:space="preserve">WILLIAMS, L.J., PASCO, J.A., JACKSON, H., KIROPOULOS, L., STUART, A.L., JACKA, F.N. &amp; BERK, M. 2016. Depression as a risk factor for fracture in women: A 10 year longitudinal study, </w:t>
      </w:r>
      <w:r w:rsidRPr="001731F3">
        <w:rPr>
          <w:i/>
        </w:rPr>
        <w:t>J Affect Disord</w:t>
      </w:r>
      <w:r w:rsidRPr="001731F3">
        <w:t>. 192, 34-40.</w:t>
      </w:r>
    </w:p>
    <w:bookmarkEnd w:id="890"/>
    <w:p w14:paraId="62C6B2D0" w14:textId="77777777" w:rsidR="001731F3" w:rsidRPr="001731F3" w:rsidRDefault="001731F3" w:rsidP="00720317">
      <w:pPr>
        <w:pStyle w:val="EndNoteBibliography"/>
        <w:jc w:val="both"/>
      </w:pPr>
    </w:p>
    <w:p w14:paraId="1254BC4C" w14:textId="77777777" w:rsidR="001731F3" w:rsidRPr="001731F3" w:rsidRDefault="001731F3" w:rsidP="00720317">
      <w:pPr>
        <w:pStyle w:val="EndNoteBibliography"/>
        <w:jc w:val="both"/>
      </w:pPr>
      <w:bookmarkStart w:id="891" w:name="_ENREF_176"/>
      <w:r w:rsidRPr="001731F3">
        <w:t xml:space="preserve">WINDSOR, T.D., BURNS, R.A. &amp; BYLES, J.E. 2013. Age, physical functioning, and affect in midlife and older adulthood, </w:t>
      </w:r>
      <w:r w:rsidRPr="001731F3">
        <w:rPr>
          <w:i/>
        </w:rPr>
        <w:t>J Gerontol B Psychol Sci Soc Sci</w:t>
      </w:r>
      <w:r w:rsidRPr="001731F3">
        <w:t>. 68, 395-9.</w:t>
      </w:r>
    </w:p>
    <w:bookmarkEnd w:id="891"/>
    <w:p w14:paraId="3EDB85AA" w14:textId="77777777" w:rsidR="001731F3" w:rsidRPr="001731F3" w:rsidRDefault="001731F3" w:rsidP="00720317">
      <w:pPr>
        <w:pStyle w:val="EndNoteBibliography"/>
        <w:jc w:val="both"/>
      </w:pPr>
    </w:p>
    <w:p w14:paraId="696CA476" w14:textId="77777777" w:rsidR="001731F3" w:rsidRPr="001731F3" w:rsidRDefault="001731F3" w:rsidP="00720317">
      <w:pPr>
        <w:pStyle w:val="EndNoteBibliography"/>
        <w:jc w:val="both"/>
      </w:pPr>
      <w:bookmarkStart w:id="892" w:name="_ENREF_177"/>
      <w:r w:rsidRPr="001731F3">
        <w:t xml:space="preserve">WOODWARD, S.D. 1984. Trends in cigarette consumption in Australia, </w:t>
      </w:r>
      <w:r w:rsidRPr="001731F3">
        <w:rPr>
          <w:i/>
        </w:rPr>
        <w:t>Aust N Z J Med</w:t>
      </w:r>
      <w:r w:rsidRPr="001731F3">
        <w:t>. 14, 405-7.</w:t>
      </w:r>
    </w:p>
    <w:bookmarkEnd w:id="892"/>
    <w:p w14:paraId="56BBA74F" w14:textId="77777777" w:rsidR="001731F3" w:rsidRPr="001731F3" w:rsidRDefault="001731F3" w:rsidP="00720317">
      <w:pPr>
        <w:pStyle w:val="EndNoteBibliography"/>
        <w:jc w:val="both"/>
      </w:pPr>
    </w:p>
    <w:p w14:paraId="3DD66DA4" w14:textId="77777777" w:rsidR="001731F3" w:rsidRPr="001731F3" w:rsidRDefault="001731F3" w:rsidP="00720317">
      <w:pPr>
        <w:pStyle w:val="EndNoteBibliography"/>
        <w:jc w:val="both"/>
      </w:pPr>
      <w:bookmarkStart w:id="893" w:name="_ENREF_178"/>
      <w:r w:rsidRPr="001731F3">
        <w:t xml:space="preserve">WU, Y.T., FRATIGLIONI, L., MATTHEWS, F.E., LOBO, A., BRETELER, M.M., SKOOG, I. &amp; BRAYNE, C. 2016. Dementia in western Europe: epidemiological evidence and implications for policy making, </w:t>
      </w:r>
      <w:r w:rsidRPr="001731F3">
        <w:rPr>
          <w:i/>
        </w:rPr>
        <w:t>Lancet Neurol</w:t>
      </w:r>
      <w:r w:rsidRPr="001731F3">
        <w:t>. 15, 116-24.</w:t>
      </w:r>
    </w:p>
    <w:bookmarkEnd w:id="893"/>
    <w:p w14:paraId="3492AA3A" w14:textId="77777777" w:rsidR="001731F3" w:rsidRPr="001731F3" w:rsidRDefault="001731F3" w:rsidP="00720317">
      <w:pPr>
        <w:pStyle w:val="EndNoteBibliography"/>
        <w:jc w:val="both"/>
      </w:pPr>
    </w:p>
    <w:p w14:paraId="059EE10F" w14:textId="77777777" w:rsidR="001731F3" w:rsidRPr="001731F3" w:rsidRDefault="001731F3" w:rsidP="00720317">
      <w:pPr>
        <w:pStyle w:val="EndNoteBibliography"/>
        <w:jc w:val="both"/>
      </w:pPr>
      <w:bookmarkStart w:id="894" w:name="_ENREF_179"/>
      <w:r w:rsidRPr="001731F3">
        <w:t xml:space="preserve">WU, Z. &amp; HART, R. 2002. The Effects of Marital and Nonmarital Union Transition on Health, </w:t>
      </w:r>
      <w:r w:rsidRPr="001731F3">
        <w:rPr>
          <w:i/>
        </w:rPr>
        <w:t>J Marriage Family</w:t>
      </w:r>
      <w:r w:rsidRPr="001731F3">
        <w:t>. 64, 13.</w:t>
      </w:r>
    </w:p>
    <w:bookmarkEnd w:id="894"/>
    <w:p w14:paraId="3B68F427" w14:textId="77777777" w:rsidR="001731F3" w:rsidRPr="001731F3" w:rsidRDefault="001731F3" w:rsidP="00720317">
      <w:pPr>
        <w:pStyle w:val="EndNoteBibliography"/>
        <w:jc w:val="both"/>
      </w:pPr>
    </w:p>
    <w:p w14:paraId="7E054659" w14:textId="08BE50C8" w:rsidR="005673D5" w:rsidRPr="005673D5" w:rsidRDefault="000E3ADA" w:rsidP="00720317">
      <w:r>
        <w:fldChar w:fldCharType="end"/>
      </w:r>
    </w:p>
    <w:sectPr w:rsidR="005673D5" w:rsidRPr="005673D5" w:rsidSect="000E3ADA">
      <w:type w:val="continuous"/>
      <w:pgSz w:w="11900" w:h="16840"/>
      <w:pgMar w:top="1440" w:right="1440" w:bottom="156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56CD5" w14:textId="77777777" w:rsidR="004675BB" w:rsidRDefault="004675BB">
      <w:pPr>
        <w:rPr>
          <w:rFonts w:ascii="Times New Roman" w:hAnsi="Times New Roman" w:cs="Times New Roman"/>
        </w:rPr>
      </w:pPr>
      <w:r>
        <w:rPr>
          <w:rFonts w:ascii="Times New Roman" w:hAnsi="Times New Roman" w:cs="Times New Roman"/>
        </w:rPr>
        <w:separator/>
      </w:r>
    </w:p>
  </w:endnote>
  <w:endnote w:type="continuationSeparator" w:id="0">
    <w:p w14:paraId="47DF89E4" w14:textId="77777777" w:rsidR="004675BB" w:rsidRDefault="004675BB">
      <w:pPr>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auto"/>
    <w:pitch w:val="variable"/>
    <w:sig w:usb0="20000A87"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DC999" w14:textId="77777777" w:rsidR="00852BD0" w:rsidRDefault="00852B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E6501" w14:textId="77777777" w:rsidR="004675BB" w:rsidRDefault="004675BB">
    <w:pPr>
      <w:pStyle w:val="Footer"/>
      <w:jc w:val="center"/>
      <w:rPr>
        <w:rFonts w:cs="Calibri"/>
      </w:rPr>
    </w:pPr>
    <w:r>
      <w:rPr>
        <w:rFonts w:cs="Calibri"/>
      </w:rPr>
      <w:fldChar w:fldCharType="begin"/>
    </w:r>
    <w:r>
      <w:rPr>
        <w:rFonts w:cs="Calibri"/>
      </w:rPr>
      <w:instrText xml:space="preserve"> PAGE   \* MERGEFORMAT </w:instrText>
    </w:r>
    <w:r>
      <w:rPr>
        <w:rFonts w:cs="Calibri"/>
      </w:rPr>
      <w:fldChar w:fldCharType="separate"/>
    </w:r>
    <w:r>
      <w:rPr>
        <w:rFonts w:cs="Calibri"/>
        <w:noProof/>
      </w:rPr>
      <w:t>10</w:t>
    </w:r>
    <w:r>
      <w:rPr>
        <w:rFonts w:cs="Calibri"/>
      </w:rPr>
      <w:fldChar w:fldCharType="end"/>
    </w:r>
  </w:p>
  <w:p w14:paraId="6115A0A4" w14:textId="77777777" w:rsidR="004675BB" w:rsidRDefault="004675BB">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2A8DE" w14:textId="77777777" w:rsidR="004675BB" w:rsidRDefault="004675BB">
    <w:pPr>
      <w:pStyle w:val="Footer"/>
    </w:pPr>
  </w:p>
  <w:p w14:paraId="530514CE" w14:textId="77777777" w:rsidR="004675BB" w:rsidRDefault="004675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9074370"/>
      <w:docPartObj>
        <w:docPartGallery w:val="Page Numbers (Bottom of Page)"/>
        <w:docPartUnique/>
      </w:docPartObj>
    </w:sdtPr>
    <w:sdtEndPr>
      <w:rPr>
        <w:noProof/>
      </w:rPr>
    </w:sdtEndPr>
    <w:sdtContent>
      <w:p w14:paraId="29466C7E" w14:textId="6C9213F4" w:rsidR="004675BB" w:rsidRDefault="004675BB">
        <w:pPr>
          <w:pStyle w:val="Footer"/>
          <w:jc w:val="center"/>
        </w:pPr>
        <w:r>
          <w:fldChar w:fldCharType="begin"/>
        </w:r>
        <w:r>
          <w:instrText xml:space="preserve"> PAGE   \* MERGEFORMAT </w:instrText>
        </w:r>
        <w:r>
          <w:fldChar w:fldCharType="separate"/>
        </w:r>
        <w:r w:rsidR="003624A5">
          <w:rPr>
            <w:noProof/>
          </w:rPr>
          <w:t>50</w:t>
        </w:r>
        <w:r>
          <w:rPr>
            <w:noProof/>
          </w:rPr>
          <w:fldChar w:fldCharType="end"/>
        </w:r>
      </w:p>
    </w:sdtContent>
  </w:sdt>
  <w:p w14:paraId="73B43C2B" w14:textId="77777777" w:rsidR="004675BB" w:rsidRDefault="004675BB">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1E419" w14:textId="77777777" w:rsidR="004675BB" w:rsidRDefault="004675BB">
      <w:pPr>
        <w:rPr>
          <w:rFonts w:ascii="Times New Roman" w:hAnsi="Times New Roman" w:cs="Times New Roman"/>
        </w:rPr>
      </w:pPr>
      <w:r>
        <w:rPr>
          <w:rFonts w:ascii="Times New Roman" w:hAnsi="Times New Roman" w:cs="Times New Roman"/>
        </w:rPr>
        <w:separator/>
      </w:r>
    </w:p>
  </w:footnote>
  <w:footnote w:type="continuationSeparator" w:id="0">
    <w:p w14:paraId="07C320CE" w14:textId="77777777" w:rsidR="004675BB" w:rsidRDefault="004675BB">
      <w:pPr>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47DC8" w14:textId="77777777" w:rsidR="00852BD0" w:rsidRDefault="00852B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3F70" w14:textId="77777777" w:rsidR="00852BD0" w:rsidRDefault="00852B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090F3" w14:textId="77777777" w:rsidR="00852BD0" w:rsidRDefault="00852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2F86D" w14:textId="77777777" w:rsidR="004675BB" w:rsidRDefault="004675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D09CB"/>
    <w:multiLevelType w:val="hybridMultilevel"/>
    <w:tmpl w:val="D90AFAC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 w15:restartNumberingAfterBreak="0">
    <w:nsid w:val="060401FD"/>
    <w:multiLevelType w:val="hybridMultilevel"/>
    <w:tmpl w:val="6E9819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115804"/>
    <w:multiLevelType w:val="hybridMultilevel"/>
    <w:tmpl w:val="CC00B5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A92A7D"/>
    <w:multiLevelType w:val="hybridMultilevel"/>
    <w:tmpl w:val="4912A5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615CBC"/>
    <w:multiLevelType w:val="hybridMultilevel"/>
    <w:tmpl w:val="B2760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9051F7"/>
    <w:multiLevelType w:val="hybridMultilevel"/>
    <w:tmpl w:val="7348F52A"/>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6" w15:restartNumberingAfterBreak="0">
    <w:nsid w:val="1A1B3DA7"/>
    <w:multiLevelType w:val="hybridMultilevel"/>
    <w:tmpl w:val="F072D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A159F0"/>
    <w:multiLevelType w:val="hybridMultilevel"/>
    <w:tmpl w:val="353209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745C8A"/>
    <w:multiLevelType w:val="hybridMultilevel"/>
    <w:tmpl w:val="67967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BD497D"/>
    <w:multiLevelType w:val="hybridMultilevel"/>
    <w:tmpl w:val="F9E217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F101C9"/>
    <w:multiLevelType w:val="hybridMultilevel"/>
    <w:tmpl w:val="5470E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F56DCC"/>
    <w:multiLevelType w:val="hybridMultilevel"/>
    <w:tmpl w:val="D34A341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3754A5"/>
    <w:multiLevelType w:val="hybridMultilevel"/>
    <w:tmpl w:val="FF6428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AB2287B"/>
    <w:multiLevelType w:val="hybridMultilevel"/>
    <w:tmpl w:val="5714F7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01C6994"/>
    <w:multiLevelType w:val="hybridMultilevel"/>
    <w:tmpl w:val="53DA66C8"/>
    <w:lvl w:ilvl="0" w:tplc="4E0C7254">
      <w:start w:val="1"/>
      <w:numFmt w:val="decimal"/>
      <w:pStyle w:val="Subtitle"/>
      <w:lvlText w:val="1.%1."/>
      <w:lvlJc w:val="left"/>
      <w:pPr>
        <w:ind w:left="1434" w:hanging="360"/>
      </w:pPr>
      <w:rPr>
        <w:rFonts w:hint="default"/>
      </w:rPr>
    </w:lvl>
    <w:lvl w:ilvl="1" w:tplc="0C090019" w:tentative="1">
      <w:start w:val="1"/>
      <w:numFmt w:val="lowerLetter"/>
      <w:lvlText w:val="%2."/>
      <w:lvlJc w:val="left"/>
      <w:pPr>
        <w:ind w:left="2154" w:hanging="360"/>
      </w:pPr>
    </w:lvl>
    <w:lvl w:ilvl="2" w:tplc="0C09001B" w:tentative="1">
      <w:start w:val="1"/>
      <w:numFmt w:val="lowerRoman"/>
      <w:lvlText w:val="%3."/>
      <w:lvlJc w:val="right"/>
      <w:pPr>
        <w:ind w:left="2874" w:hanging="180"/>
      </w:pPr>
    </w:lvl>
    <w:lvl w:ilvl="3" w:tplc="0C09000F" w:tentative="1">
      <w:start w:val="1"/>
      <w:numFmt w:val="decimal"/>
      <w:lvlText w:val="%4."/>
      <w:lvlJc w:val="left"/>
      <w:pPr>
        <w:ind w:left="3594" w:hanging="360"/>
      </w:pPr>
    </w:lvl>
    <w:lvl w:ilvl="4" w:tplc="0C090019" w:tentative="1">
      <w:start w:val="1"/>
      <w:numFmt w:val="lowerLetter"/>
      <w:lvlText w:val="%5."/>
      <w:lvlJc w:val="left"/>
      <w:pPr>
        <w:ind w:left="4314" w:hanging="360"/>
      </w:pPr>
    </w:lvl>
    <w:lvl w:ilvl="5" w:tplc="0C09001B" w:tentative="1">
      <w:start w:val="1"/>
      <w:numFmt w:val="lowerRoman"/>
      <w:lvlText w:val="%6."/>
      <w:lvlJc w:val="right"/>
      <w:pPr>
        <w:ind w:left="5034" w:hanging="180"/>
      </w:pPr>
    </w:lvl>
    <w:lvl w:ilvl="6" w:tplc="0C09000F" w:tentative="1">
      <w:start w:val="1"/>
      <w:numFmt w:val="decimal"/>
      <w:lvlText w:val="%7."/>
      <w:lvlJc w:val="left"/>
      <w:pPr>
        <w:ind w:left="5754" w:hanging="360"/>
      </w:pPr>
    </w:lvl>
    <w:lvl w:ilvl="7" w:tplc="0C090019" w:tentative="1">
      <w:start w:val="1"/>
      <w:numFmt w:val="lowerLetter"/>
      <w:lvlText w:val="%8."/>
      <w:lvlJc w:val="left"/>
      <w:pPr>
        <w:ind w:left="6474" w:hanging="360"/>
      </w:pPr>
    </w:lvl>
    <w:lvl w:ilvl="8" w:tplc="0C09001B" w:tentative="1">
      <w:start w:val="1"/>
      <w:numFmt w:val="lowerRoman"/>
      <w:lvlText w:val="%9."/>
      <w:lvlJc w:val="right"/>
      <w:pPr>
        <w:ind w:left="7194" w:hanging="180"/>
      </w:pPr>
    </w:lvl>
  </w:abstractNum>
  <w:abstractNum w:abstractNumId="15" w15:restartNumberingAfterBreak="0">
    <w:nsid w:val="32D0023F"/>
    <w:multiLevelType w:val="hybridMultilevel"/>
    <w:tmpl w:val="BEF8D5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33B22D8"/>
    <w:multiLevelType w:val="hybridMultilevel"/>
    <w:tmpl w:val="C61EE2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577643B"/>
    <w:multiLevelType w:val="hybridMultilevel"/>
    <w:tmpl w:val="BCF811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7B96EF0"/>
    <w:multiLevelType w:val="hybridMultilevel"/>
    <w:tmpl w:val="C7EEA0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EC124AF"/>
    <w:multiLevelType w:val="hybridMultilevel"/>
    <w:tmpl w:val="07DCEC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BE2219"/>
    <w:multiLevelType w:val="hybridMultilevel"/>
    <w:tmpl w:val="AE269E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0901F94"/>
    <w:multiLevelType w:val="hybridMultilevel"/>
    <w:tmpl w:val="362449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1511043"/>
    <w:multiLevelType w:val="hybridMultilevel"/>
    <w:tmpl w:val="F6F824EA"/>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23" w15:restartNumberingAfterBreak="0">
    <w:nsid w:val="42C83F70"/>
    <w:multiLevelType w:val="hybridMultilevel"/>
    <w:tmpl w:val="CDD865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5D366A8"/>
    <w:multiLevelType w:val="hybridMultilevel"/>
    <w:tmpl w:val="34F029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C7D0C62"/>
    <w:multiLevelType w:val="hybridMultilevel"/>
    <w:tmpl w:val="571648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F3F706F"/>
    <w:multiLevelType w:val="singleLevel"/>
    <w:tmpl w:val="9ED4C39C"/>
    <w:lvl w:ilvl="0">
      <w:start w:val="1"/>
      <w:numFmt w:val="decimal"/>
      <w:pStyle w:val="ListBullet"/>
      <w:lvlText w:val="%1."/>
      <w:lvlJc w:val="left"/>
      <w:pPr>
        <w:tabs>
          <w:tab w:val="num" w:pos="360"/>
        </w:tabs>
        <w:ind w:left="360" w:hanging="360"/>
      </w:pPr>
      <w:rPr>
        <w:rFonts w:ascii="Times New Roman" w:hAnsi="Times New Roman" w:cs="Times New Roman"/>
        <w:b w:val="0"/>
        <w:bCs w:val="0"/>
      </w:rPr>
    </w:lvl>
  </w:abstractNum>
  <w:abstractNum w:abstractNumId="27" w15:restartNumberingAfterBreak="0">
    <w:nsid w:val="512A0D1D"/>
    <w:multiLevelType w:val="hybridMultilevel"/>
    <w:tmpl w:val="2FF07F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5863123"/>
    <w:multiLevelType w:val="hybridMultilevel"/>
    <w:tmpl w:val="9C387E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6F673B2"/>
    <w:multiLevelType w:val="hybridMultilevel"/>
    <w:tmpl w:val="D11A5A0A"/>
    <w:lvl w:ilvl="0" w:tplc="9A343F9C">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8F91E00"/>
    <w:multiLevelType w:val="hybridMultilevel"/>
    <w:tmpl w:val="5B4023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E0D62A2"/>
    <w:multiLevelType w:val="hybridMultilevel"/>
    <w:tmpl w:val="393C45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E650226"/>
    <w:multiLevelType w:val="hybridMultilevel"/>
    <w:tmpl w:val="18B4F8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9175AD8"/>
    <w:multiLevelType w:val="hybridMultilevel"/>
    <w:tmpl w:val="D76A87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9344074"/>
    <w:multiLevelType w:val="hybridMultilevel"/>
    <w:tmpl w:val="E9D088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E184F5F"/>
    <w:multiLevelType w:val="hybridMultilevel"/>
    <w:tmpl w:val="77EC1876"/>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36" w15:restartNumberingAfterBreak="0">
    <w:nsid w:val="70B06330"/>
    <w:multiLevelType w:val="hybridMultilevel"/>
    <w:tmpl w:val="EF66D7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8D023EC"/>
    <w:multiLevelType w:val="multilevel"/>
    <w:tmpl w:val="6994C0A0"/>
    <w:lvl w:ilvl="0">
      <w:start w:val="1"/>
      <w:numFmt w:val="decimal"/>
      <w:pStyle w:val="Heading1"/>
      <w:lvlText w:val="%1."/>
      <w:lvlJc w:val="left"/>
      <w:pPr>
        <w:tabs>
          <w:tab w:val="num" w:pos="930"/>
        </w:tabs>
        <w:ind w:left="930" w:hanging="93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34" w:hanging="1134"/>
      </w:pPr>
      <w:rPr>
        <w:rFonts w:ascii="Calibri" w:hAnsi="Calibri" w:cs="Calibri" w:hint="default"/>
        <w:b/>
        <w:bCs/>
        <w:i w:val="0"/>
        <w:iCs w:val="0"/>
        <w:caps w:val="0"/>
        <w:smallCaps w:val="0"/>
        <w:strike w:val="0"/>
        <w:dstrike w:val="0"/>
        <w:vanish w:val="0"/>
        <w:color w:val="000000"/>
        <w:spacing w:val="0"/>
        <w:kern w:val="0"/>
        <w:position w:val="0"/>
        <w:sz w:val="26"/>
        <w:szCs w:val="26"/>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suff w:val="space"/>
      <w:lvlText w:val="%1.%2.%3."/>
      <w:lvlJc w:val="right"/>
      <w:pPr>
        <w:ind w:left="0" w:firstLine="567"/>
      </w:pPr>
      <w:rPr>
        <w:rFonts w:asciiTheme="minorHAnsi" w:hAnsiTheme="minorHAnsi"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51" w:hanging="284"/>
      </w:pPr>
      <w:rPr>
        <w:rFonts w:ascii="Calibri" w:hAnsi="Calibri" w:cs="Calibri" w:hint="default"/>
        <w:b/>
        <w:bCs/>
        <w:i w:val="0"/>
        <w:iCs w:val="0"/>
        <w:sz w:val="22"/>
        <w:szCs w:val="22"/>
      </w:rPr>
    </w:lvl>
    <w:lvl w:ilvl="4">
      <w:start w:val="1"/>
      <w:numFmt w:val="lowerLetter"/>
      <w:lvlText w:val="%5."/>
      <w:lvlJc w:val="left"/>
      <w:pPr>
        <w:ind w:left="3808" w:hanging="360"/>
      </w:pPr>
      <w:rPr>
        <w:rFonts w:ascii="Times New Roman" w:hAnsi="Times New Roman" w:cs="Times New Roman" w:hint="default"/>
      </w:rPr>
    </w:lvl>
    <w:lvl w:ilvl="5">
      <w:start w:val="1"/>
      <w:numFmt w:val="lowerRoman"/>
      <w:lvlText w:val="%6."/>
      <w:lvlJc w:val="right"/>
      <w:pPr>
        <w:ind w:left="4528" w:hanging="180"/>
      </w:pPr>
      <w:rPr>
        <w:rFonts w:ascii="Times New Roman" w:hAnsi="Times New Roman" w:cs="Times New Roman" w:hint="default"/>
      </w:rPr>
    </w:lvl>
    <w:lvl w:ilvl="6">
      <w:start w:val="1"/>
      <w:numFmt w:val="decimal"/>
      <w:lvlText w:val="%7."/>
      <w:lvlJc w:val="left"/>
      <w:pPr>
        <w:ind w:left="5248" w:hanging="360"/>
      </w:pPr>
      <w:rPr>
        <w:rFonts w:ascii="Times New Roman" w:hAnsi="Times New Roman" w:cs="Times New Roman" w:hint="default"/>
      </w:rPr>
    </w:lvl>
    <w:lvl w:ilvl="7">
      <w:start w:val="1"/>
      <w:numFmt w:val="lowerLetter"/>
      <w:lvlText w:val="%8."/>
      <w:lvlJc w:val="left"/>
      <w:pPr>
        <w:ind w:left="5968" w:hanging="360"/>
      </w:pPr>
      <w:rPr>
        <w:rFonts w:ascii="Times New Roman" w:hAnsi="Times New Roman" w:cs="Times New Roman" w:hint="default"/>
      </w:rPr>
    </w:lvl>
    <w:lvl w:ilvl="8">
      <w:start w:val="1"/>
      <w:numFmt w:val="lowerRoman"/>
      <w:lvlText w:val="%9."/>
      <w:lvlJc w:val="right"/>
      <w:pPr>
        <w:ind w:left="6688" w:hanging="180"/>
      </w:pPr>
      <w:rPr>
        <w:rFonts w:ascii="Times New Roman" w:hAnsi="Times New Roman" w:cs="Times New Roman" w:hint="default"/>
      </w:rPr>
    </w:lvl>
  </w:abstractNum>
  <w:abstractNum w:abstractNumId="38" w15:restartNumberingAfterBreak="0">
    <w:nsid w:val="7A8F15A0"/>
    <w:multiLevelType w:val="hybridMultilevel"/>
    <w:tmpl w:val="95741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37"/>
  </w:num>
  <w:num w:numId="3">
    <w:abstractNumId w:val="14"/>
  </w:num>
  <w:num w:numId="4">
    <w:abstractNumId w:val="0"/>
  </w:num>
  <w:num w:numId="5">
    <w:abstractNumId w:val="28"/>
  </w:num>
  <w:num w:numId="6">
    <w:abstractNumId w:val="34"/>
  </w:num>
  <w:num w:numId="7">
    <w:abstractNumId w:val="30"/>
  </w:num>
  <w:num w:numId="8">
    <w:abstractNumId w:val="27"/>
  </w:num>
  <w:num w:numId="9">
    <w:abstractNumId w:val="31"/>
  </w:num>
  <w:num w:numId="10">
    <w:abstractNumId w:val="10"/>
  </w:num>
  <w:num w:numId="11">
    <w:abstractNumId w:val="32"/>
  </w:num>
  <w:num w:numId="12">
    <w:abstractNumId w:val="23"/>
  </w:num>
  <w:num w:numId="13">
    <w:abstractNumId w:val="4"/>
  </w:num>
  <w:num w:numId="14">
    <w:abstractNumId w:val="21"/>
  </w:num>
  <w:num w:numId="15">
    <w:abstractNumId w:val="19"/>
  </w:num>
  <w:num w:numId="16">
    <w:abstractNumId w:val="6"/>
  </w:num>
  <w:num w:numId="17">
    <w:abstractNumId w:val="11"/>
  </w:num>
  <w:num w:numId="18">
    <w:abstractNumId w:val="24"/>
  </w:num>
  <w:num w:numId="19">
    <w:abstractNumId w:val="13"/>
  </w:num>
  <w:num w:numId="20">
    <w:abstractNumId w:val="3"/>
  </w:num>
  <w:num w:numId="21">
    <w:abstractNumId w:val="22"/>
  </w:num>
  <w:num w:numId="22">
    <w:abstractNumId w:val="17"/>
  </w:num>
  <w:num w:numId="23">
    <w:abstractNumId w:val="25"/>
  </w:num>
  <w:num w:numId="24">
    <w:abstractNumId w:val="2"/>
  </w:num>
  <w:num w:numId="25">
    <w:abstractNumId w:val="8"/>
  </w:num>
  <w:num w:numId="26">
    <w:abstractNumId w:val="35"/>
  </w:num>
  <w:num w:numId="27">
    <w:abstractNumId w:val="18"/>
  </w:num>
  <w:num w:numId="28">
    <w:abstractNumId w:val="3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num>
  <w:num w:numId="30">
    <w:abstractNumId w:val="38"/>
  </w:num>
  <w:num w:numId="31">
    <w:abstractNumId w:val="1"/>
  </w:num>
  <w:num w:numId="32">
    <w:abstractNumId w:val="12"/>
  </w:num>
  <w:num w:numId="33">
    <w:abstractNumId w:val="29"/>
  </w:num>
  <w:num w:numId="34">
    <w:abstractNumId w:val="37"/>
    <w:lvlOverride w:ilvl="0">
      <w:startOverride w:val="1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num>
  <w:num w:numId="36">
    <w:abstractNumId w:val="7"/>
  </w:num>
  <w:num w:numId="37">
    <w:abstractNumId w:val="33"/>
  </w:num>
  <w:num w:numId="38">
    <w:abstractNumId w:val="36"/>
  </w:num>
  <w:num w:numId="39">
    <w:abstractNumId w:val="20"/>
  </w:num>
  <w:num w:numId="40">
    <w:abstractNumId w:val="15"/>
  </w:num>
  <w:num w:numId="41">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characterSpacingControl w:val="doNotCompress"/>
  <w:doNotValidateAgainstSchema/>
  <w:doNotDemarcateInvalidXml/>
  <w:hdrShapeDefaults>
    <o:shapedefaults v:ext="edit" spidmax="1167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q_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axfzw0nszf5ae2xx05fzzowfpdapapwt0v&quot;&gt;Major Report K library&lt;record-ids&gt;&lt;item&gt;1&lt;/item&gt;&lt;item&gt;2&lt;/item&gt;&lt;item&gt;3&lt;/item&gt;&lt;item&gt;4&lt;/item&gt;&lt;item&gt;5&lt;/item&gt;&lt;item&gt;6&lt;/item&gt;&lt;item&gt;7&lt;/item&gt;&lt;item&gt;9&lt;/item&gt;&lt;item&gt;10&lt;/item&gt;&lt;item&gt;11&lt;/item&gt;&lt;item&gt;12&lt;/item&gt;&lt;item&gt;14&lt;/item&gt;&lt;item&gt;17&lt;/item&gt;&lt;item&gt;18&lt;/item&gt;&lt;item&gt;19&lt;/item&gt;&lt;item&gt;27&lt;/item&gt;&lt;item&gt;28&lt;/item&gt;&lt;item&gt;29&lt;/item&gt;&lt;item&gt;44&lt;/item&gt;&lt;item&gt;46&lt;/item&gt;&lt;item&gt;47&lt;/item&gt;&lt;item&gt;50&lt;/item&gt;&lt;item&gt;52&lt;/item&gt;&lt;item&gt;57&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8&lt;/item&gt;&lt;item&gt;89&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7&lt;/item&gt;&lt;item&gt;119&lt;/item&gt;&lt;item&gt;120&lt;/item&gt;&lt;item&gt;121&lt;/item&gt;&lt;item&gt;122&lt;/item&gt;&lt;item&gt;123&lt;/item&gt;&lt;item&gt;125&lt;/item&gt;&lt;item&gt;126&lt;/item&gt;&lt;item&gt;127&lt;/item&gt;&lt;item&gt;128&lt;/item&gt;&lt;item&gt;131&lt;/item&gt;&lt;item&gt;133&lt;/item&gt;&lt;item&gt;134&lt;/item&gt;&lt;item&gt;135&lt;/item&gt;&lt;item&gt;136&lt;/item&gt;&lt;item&gt;137&lt;/item&gt;&lt;item&gt;138&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1&lt;/item&gt;&lt;item&gt;162&lt;/item&gt;&lt;item&gt;166&lt;/item&gt;&lt;item&gt;167&lt;/item&gt;&lt;item&gt;168&lt;/item&gt;&lt;item&gt;169&lt;/item&gt;&lt;item&gt;171&lt;/item&gt;&lt;item&gt;172&lt;/item&gt;&lt;item&gt;173&lt;/item&gt;&lt;item&gt;174&lt;/item&gt;&lt;item&gt;175&lt;/item&gt;&lt;item&gt;176&lt;/item&gt;&lt;item&gt;178&lt;/item&gt;&lt;item&gt;179&lt;/item&gt;&lt;item&gt;180&lt;/item&gt;&lt;item&gt;181&lt;/item&gt;&lt;item&gt;183&lt;/item&gt;&lt;item&gt;186&lt;/item&gt;&lt;item&gt;187&lt;/item&gt;&lt;item&gt;188&lt;/item&gt;&lt;item&gt;189&lt;/item&gt;&lt;item&gt;190&lt;/item&gt;&lt;item&gt;191&lt;/item&gt;&lt;item&gt;193&lt;/item&gt;&lt;item&gt;198&lt;/item&gt;&lt;item&gt;200&lt;/item&gt;&lt;item&gt;201&lt;/item&gt;&lt;item&gt;202&lt;/item&gt;&lt;item&gt;203&lt;/item&gt;&lt;item&gt;204&lt;/item&gt;&lt;item&gt;205&lt;/item&gt;&lt;item&gt;206&lt;/item&gt;&lt;item&gt;211&lt;/item&gt;&lt;item&gt;212&lt;/item&gt;&lt;item&gt;213&lt;/item&gt;&lt;item&gt;217&lt;/item&gt;&lt;item&gt;218&lt;/item&gt;&lt;item&gt;219&lt;/item&gt;&lt;item&gt;220&lt;/item&gt;&lt;item&gt;223&lt;/item&gt;&lt;item&gt;226&lt;/item&gt;&lt;item&gt;227&lt;/item&gt;&lt;item&gt;232&lt;/item&gt;&lt;item&gt;238&lt;/item&gt;&lt;item&gt;239&lt;/item&gt;&lt;item&gt;248&lt;/item&gt;&lt;item&gt;269&lt;/item&gt;&lt;item&gt;281&lt;/item&gt;&lt;item&gt;289&lt;/item&gt;&lt;item&gt;290&lt;/item&gt;&lt;item&gt;307&lt;/item&gt;&lt;item&gt;310&lt;/item&gt;&lt;item&gt;311&lt;/item&gt;&lt;item&gt;312&lt;/item&gt;&lt;item&gt;315&lt;/item&gt;&lt;item&gt;327&lt;/item&gt;&lt;item&gt;344&lt;/item&gt;&lt;item&gt;347&lt;/item&gt;&lt;item&gt;364&lt;/item&gt;&lt;item&gt;365&lt;/item&gt;&lt;item&gt;410&lt;/item&gt;&lt;item&gt;422&lt;/item&gt;&lt;item&gt;424&lt;/item&gt;&lt;item&gt;430&lt;/item&gt;&lt;item&gt;431&lt;/item&gt;&lt;item&gt;437&lt;/item&gt;&lt;item&gt;438&lt;/item&gt;&lt;item&gt;440&lt;/item&gt;&lt;item&gt;441&lt;/item&gt;&lt;item&gt;442&lt;/item&gt;&lt;item&gt;444&lt;/item&gt;&lt;item&gt;446&lt;/item&gt;&lt;item&gt;449&lt;/item&gt;&lt;item&gt;460&lt;/item&gt;&lt;item&gt;465&lt;/item&gt;&lt;item&gt;477&lt;/item&gt;&lt;/record-ids&gt;&lt;/item&gt;&lt;/Libraries&gt;"/>
  </w:docVars>
  <w:rsids>
    <w:rsidRoot w:val="00AC14CD"/>
    <w:rsid w:val="00002F11"/>
    <w:rsid w:val="000038AD"/>
    <w:rsid w:val="00003F00"/>
    <w:rsid w:val="00005ECA"/>
    <w:rsid w:val="0001000B"/>
    <w:rsid w:val="00010030"/>
    <w:rsid w:val="00011EE4"/>
    <w:rsid w:val="00012D69"/>
    <w:rsid w:val="00013F0D"/>
    <w:rsid w:val="00014011"/>
    <w:rsid w:val="00014DA9"/>
    <w:rsid w:val="00016A55"/>
    <w:rsid w:val="00016E76"/>
    <w:rsid w:val="00016F75"/>
    <w:rsid w:val="000172BB"/>
    <w:rsid w:val="0002242F"/>
    <w:rsid w:val="00027A6E"/>
    <w:rsid w:val="000319D2"/>
    <w:rsid w:val="0003300A"/>
    <w:rsid w:val="00035205"/>
    <w:rsid w:val="000377A3"/>
    <w:rsid w:val="00041669"/>
    <w:rsid w:val="000422C8"/>
    <w:rsid w:val="0004515F"/>
    <w:rsid w:val="00047AEF"/>
    <w:rsid w:val="000525C3"/>
    <w:rsid w:val="00055AB2"/>
    <w:rsid w:val="00055BAD"/>
    <w:rsid w:val="00057E6D"/>
    <w:rsid w:val="00057F94"/>
    <w:rsid w:val="00060063"/>
    <w:rsid w:val="00063F27"/>
    <w:rsid w:val="000658AA"/>
    <w:rsid w:val="000659CC"/>
    <w:rsid w:val="000663AA"/>
    <w:rsid w:val="00067947"/>
    <w:rsid w:val="000719F7"/>
    <w:rsid w:val="00071DC8"/>
    <w:rsid w:val="0007283E"/>
    <w:rsid w:val="00075E05"/>
    <w:rsid w:val="0007628F"/>
    <w:rsid w:val="000812D2"/>
    <w:rsid w:val="00081EFC"/>
    <w:rsid w:val="00081F2B"/>
    <w:rsid w:val="00082087"/>
    <w:rsid w:val="00082267"/>
    <w:rsid w:val="000822BC"/>
    <w:rsid w:val="0008518E"/>
    <w:rsid w:val="00090D64"/>
    <w:rsid w:val="00091ECD"/>
    <w:rsid w:val="00092952"/>
    <w:rsid w:val="000956F3"/>
    <w:rsid w:val="000976DD"/>
    <w:rsid w:val="000A177D"/>
    <w:rsid w:val="000A1981"/>
    <w:rsid w:val="000A1FD4"/>
    <w:rsid w:val="000A2F04"/>
    <w:rsid w:val="000A3AEA"/>
    <w:rsid w:val="000A7EAA"/>
    <w:rsid w:val="000B008F"/>
    <w:rsid w:val="000B18BF"/>
    <w:rsid w:val="000B2805"/>
    <w:rsid w:val="000B4563"/>
    <w:rsid w:val="000B5CA3"/>
    <w:rsid w:val="000B5D15"/>
    <w:rsid w:val="000C09C0"/>
    <w:rsid w:val="000C0DE8"/>
    <w:rsid w:val="000C0F50"/>
    <w:rsid w:val="000C1402"/>
    <w:rsid w:val="000C21CC"/>
    <w:rsid w:val="000C31E8"/>
    <w:rsid w:val="000C4B3A"/>
    <w:rsid w:val="000C7B1F"/>
    <w:rsid w:val="000C7DEE"/>
    <w:rsid w:val="000D0732"/>
    <w:rsid w:val="000D1C9B"/>
    <w:rsid w:val="000D2488"/>
    <w:rsid w:val="000D3B0F"/>
    <w:rsid w:val="000D41A0"/>
    <w:rsid w:val="000D42AB"/>
    <w:rsid w:val="000D43C6"/>
    <w:rsid w:val="000D45AB"/>
    <w:rsid w:val="000D6B26"/>
    <w:rsid w:val="000D7062"/>
    <w:rsid w:val="000E25B9"/>
    <w:rsid w:val="000E26F4"/>
    <w:rsid w:val="000E2D78"/>
    <w:rsid w:val="000E3ADA"/>
    <w:rsid w:val="000E49D9"/>
    <w:rsid w:val="000E5F54"/>
    <w:rsid w:val="000E6E44"/>
    <w:rsid w:val="000F0172"/>
    <w:rsid w:val="000F08B4"/>
    <w:rsid w:val="000F500D"/>
    <w:rsid w:val="000F5B16"/>
    <w:rsid w:val="000F63C5"/>
    <w:rsid w:val="000F6EF6"/>
    <w:rsid w:val="000F728E"/>
    <w:rsid w:val="000F7999"/>
    <w:rsid w:val="0010041D"/>
    <w:rsid w:val="00100FCA"/>
    <w:rsid w:val="00104ADF"/>
    <w:rsid w:val="00105013"/>
    <w:rsid w:val="00105CFE"/>
    <w:rsid w:val="00106E2E"/>
    <w:rsid w:val="00111DBE"/>
    <w:rsid w:val="00114A11"/>
    <w:rsid w:val="001159C4"/>
    <w:rsid w:val="001212AE"/>
    <w:rsid w:val="0012140A"/>
    <w:rsid w:val="00122C80"/>
    <w:rsid w:val="00123782"/>
    <w:rsid w:val="00125817"/>
    <w:rsid w:val="00126A82"/>
    <w:rsid w:val="00126B4B"/>
    <w:rsid w:val="00130EE5"/>
    <w:rsid w:val="001315A4"/>
    <w:rsid w:val="00131939"/>
    <w:rsid w:val="0013256A"/>
    <w:rsid w:val="001332ED"/>
    <w:rsid w:val="00136A36"/>
    <w:rsid w:val="00142E2C"/>
    <w:rsid w:val="00143E55"/>
    <w:rsid w:val="00145226"/>
    <w:rsid w:val="0014626E"/>
    <w:rsid w:val="001467A9"/>
    <w:rsid w:val="001469D8"/>
    <w:rsid w:val="00147891"/>
    <w:rsid w:val="001506C7"/>
    <w:rsid w:val="00150FCE"/>
    <w:rsid w:val="001615A1"/>
    <w:rsid w:val="001640CC"/>
    <w:rsid w:val="00171311"/>
    <w:rsid w:val="001731F3"/>
    <w:rsid w:val="00174B82"/>
    <w:rsid w:val="001769B7"/>
    <w:rsid w:val="00177045"/>
    <w:rsid w:val="001776CE"/>
    <w:rsid w:val="00181639"/>
    <w:rsid w:val="00181DAD"/>
    <w:rsid w:val="0018294A"/>
    <w:rsid w:val="00182C90"/>
    <w:rsid w:val="00185B67"/>
    <w:rsid w:val="00185F71"/>
    <w:rsid w:val="00186992"/>
    <w:rsid w:val="00187DCA"/>
    <w:rsid w:val="001927C0"/>
    <w:rsid w:val="00193D16"/>
    <w:rsid w:val="001950AA"/>
    <w:rsid w:val="001976E7"/>
    <w:rsid w:val="001A4D63"/>
    <w:rsid w:val="001A720E"/>
    <w:rsid w:val="001B0ADE"/>
    <w:rsid w:val="001B1596"/>
    <w:rsid w:val="001B422C"/>
    <w:rsid w:val="001B43CE"/>
    <w:rsid w:val="001C2051"/>
    <w:rsid w:val="001C3890"/>
    <w:rsid w:val="001C7823"/>
    <w:rsid w:val="001D01AD"/>
    <w:rsid w:val="001D1DE0"/>
    <w:rsid w:val="001D4610"/>
    <w:rsid w:val="001D6253"/>
    <w:rsid w:val="001D69EC"/>
    <w:rsid w:val="001D6FA8"/>
    <w:rsid w:val="001D7EB0"/>
    <w:rsid w:val="001E0AE4"/>
    <w:rsid w:val="001E2D55"/>
    <w:rsid w:val="001F0468"/>
    <w:rsid w:val="001F0900"/>
    <w:rsid w:val="001F20F8"/>
    <w:rsid w:val="001F2A30"/>
    <w:rsid w:val="001F2BC8"/>
    <w:rsid w:val="001F50F9"/>
    <w:rsid w:val="001F66B4"/>
    <w:rsid w:val="001F7189"/>
    <w:rsid w:val="002023F3"/>
    <w:rsid w:val="00210FF7"/>
    <w:rsid w:val="0021100D"/>
    <w:rsid w:val="00212803"/>
    <w:rsid w:val="002139DB"/>
    <w:rsid w:val="002151C6"/>
    <w:rsid w:val="00221E0F"/>
    <w:rsid w:val="00223512"/>
    <w:rsid w:val="00227265"/>
    <w:rsid w:val="002315E8"/>
    <w:rsid w:val="0023189E"/>
    <w:rsid w:val="002329A1"/>
    <w:rsid w:val="00234148"/>
    <w:rsid w:val="00234CD3"/>
    <w:rsid w:val="0023765D"/>
    <w:rsid w:val="00237B51"/>
    <w:rsid w:val="00237D4A"/>
    <w:rsid w:val="00245A26"/>
    <w:rsid w:val="00246B73"/>
    <w:rsid w:val="00251584"/>
    <w:rsid w:val="00253D7F"/>
    <w:rsid w:val="002569BB"/>
    <w:rsid w:val="0027152A"/>
    <w:rsid w:val="002717D4"/>
    <w:rsid w:val="00272687"/>
    <w:rsid w:val="00274063"/>
    <w:rsid w:val="002743C1"/>
    <w:rsid w:val="002814BA"/>
    <w:rsid w:val="00281540"/>
    <w:rsid w:val="0028299C"/>
    <w:rsid w:val="00282A8F"/>
    <w:rsid w:val="00283425"/>
    <w:rsid w:val="00284CCB"/>
    <w:rsid w:val="00284D7E"/>
    <w:rsid w:val="00285290"/>
    <w:rsid w:val="0028543F"/>
    <w:rsid w:val="00286FAE"/>
    <w:rsid w:val="00290759"/>
    <w:rsid w:val="0029096C"/>
    <w:rsid w:val="00291B4D"/>
    <w:rsid w:val="00292EFC"/>
    <w:rsid w:val="00294036"/>
    <w:rsid w:val="00294E6A"/>
    <w:rsid w:val="002A042B"/>
    <w:rsid w:val="002A10EA"/>
    <w:rsid w:val="002A2F56"/>
    <w:rsid w:val="002A45AA"/>
    <w:rsid w:val="002A65D3"/>
    <w:rsid w:val="002A69E6"/>
    <w:rsid w:val="002B07AB"/>
    <w:rsid w:val="002B0B0C"/>
    <w:rsid w:val="002B2F05"/>
    <w:rsid w:val="002B489E"/>
    <w:rsid w:val="002B58A6"/>
    <w:rsid w:val="002B660D"/>
    <w:rsid w:val="002B6898"/>
    <w:rsid w:val="002C08D7"/>
    <w:rsid w:val="002C0FC3"/>
    <w:rsid w:val="002C481A"/>
    <w:rsid w:val="002C4B63"/>
    <w:rsid w:val="002C74BD"/>
    <w:rsid w:val="002D1733"/>
    <w:rsid w:val="002D3379"/>
    <w:rsid w:val="002D5FE3"/>
    <w:rsid w:val="002D6418"/>
    <w:rsid w:val="002E1164"/>
    <w:rsid w:val="002E314C"/>
    <w:rsid w:val="002E5D0A"/>
    <w:rsid w:val="002F09AF"/>
    <w:rsid w:val="002F108A"/>
    <w:rsid w:val="002F296C"/>
    <w:rsid w:val="002F347E"/>
    <w:rsid w:val="002F6D2D"/>
    <w:rsid w:val="00300EF7"/>
    <w:rsid w:val="00302D64"/>
    <w:rsid w:val="00305261"/>
    <w:rsid w:val="0030588F"/>
    <w:rsid w:val="003106CC"/>
    <w:rsid w:val="00311306"/>
    <w:rsid w:val="00311439"/>
    <w:rsid w:val="00311E63"/>
    <w:rsid w:val="003126DD"/>
    <w:rsid w:val="0031291C"/>
    <w:rsid w:val="00316D55"/>
    <w:rsid w:val="00317444"/>
    <w:rsid w:val="0032280D"/>
    <w:rsid w:val="00322C27"/>
    <w:rsid w:val="00323B0E"/>
    <w:rsid w:val="0032438D"/>
    <w:rsid w:val="0032469B"/>
    <w:rsid w:val="0032594F"/>
    <w:rsid w:val="00327623"/>
    <w:rsid w:val="003278A7"/>
    <w:rsid w:val="00334AE2"/>
    <w:rsid w:val="003353F4"/>
    <w:rsid w:val="003363F7"/>
    <w:rsid w:val="0033656F"/>
    <w:rsid w:val="0034164B"/>
    <w:rsid w:val="003474CE"/>
    <w:rsid w:val="00347BCB"/>
    <w:rsid w:val="00356674"/>
    <w:rsid w:val="00356989"/>
    <w:rsid w:val="003602F2"/>
    <w:rsid w:val="00361F12"/>
    <w:rsid w:val="003624A5"/>
    <w:rsid w:val="00363471"/>
    <w:rsid w:val="00364656"/>
    <w:rsid w:val="00370815"/>
    <w:rsid w:val="003721DD"/>
    <w:rsid w:val="00373758"/>
    <w:rsid w:val="00374D81"/>
    <w:rsid w:val="00375213"/>
    <w:rsid w:val="00376CF3"/>
    <w:rsid w:val="00376D08"/>
    <w:rsid w:val="003776E6"/>
    <w:rsid w:val="00380679"/>
    <w:rsid w:val="00381131"/>
    <w:rsid w:val="0038613B"/>
    <w:rsid w:val="003869C4"/>
    <w:rsid w:val="0039023F"/>
    <w:rsid w:val="0039193A"/>
    <w:rsid w:val="00392213"/>
    <w:rsid w:val="00392E07"/>
    <w:rsid w:val="00392E80"/>
    <w:rsid w:val="00393969"/>
    <w:rsid w:val="00394903"/>
    <w:rsid w:val="003A1959"/>
    <w:rsid w:val="003A3B16"/>
    <w:rsid w:val="003A4019"/>
    <w:rsid w:val="003A433F"/>
    <w:rsid w:val="003A7969"/>
    <w:rsid w:val="003A7C65"/>
    <w:rsid w:val="003B0063"/>
    <w:rsid w:val="003B09FF"/>
    <w:rsid w:val="003B21DB"/>
    <w:rsid w:val="003B294F"/>
    <w:rsid w:val="003B5CF0"/>
    <w:rsid w:val="003B633F"/>
    <w:rsid w:val="003C00A5"/>
    <w:rsid w:val="003C138E"/>
    <w:rsid w:val="003C30CD"/>
    <w:rsid w:val="003C70E1"/>
    <w:rsid w:val="003D1A64"/>
    <w:rsid w:val="003D2297"/>
    <w:rsid w:val="003D2D66"/>
    <w:rsid w:val="003D3188"/>
    <w:rsid w:val="003D5D49"/>
    <w:rsid w:val="003D6D14"/>
    <w:rsid w:val="003D7EBD"/>
    <w:rsid w:val="003E192F"/>
    <w:rsid w:val="003E3329"/>
    <w:rsid w:val="003E3D63"/>
    <w:rsid w:val="003E5300"/>
    <w:rsid w:val="003E5891"/>
    <w:rsid w:val="003E62F6"/>
    <w:rsid w:val="003E6AE0"/>
    <w:rsid w:val="003E6E0E"/>
    <w:rsid w:val="003E73A4"/>
    <w:rsid w:val="003E75D8"/>
    <w:rsid w:val="003F0710"/>
    <w:rsid w:val="003F1168"/>
    <w:rsid w:val="003F224C"/>
    <w:rsid w:val="003F2924"/>
    <w:rsid w:val="003F5193"/>
    <w:rsid w:val="003F5248"/>
    <w:rsid w:val="003F59BD"/>
    <w:rsid w:val="003F6300"/>
    <w:rsid w:val="003F6F93"/>
    <w:rsid w:val="003F7D83"/>
    <w:rsid w:val="0040171F"/>
    <w:rsid w:val="004017E3"/>
    <w:rsid w:val="004018D5"/>
    <w:rsid w:val="00403176"/>
    <w:rsid w:val="0040714C"/>
    <w:rsid w:val="0040789E"/>
    <w:rsid w:val="00410DC6"/>
    <w:rsid w:val="00411240"/>
    <w:rsid w:val="00411CFB"/>
    <w:rsid w:val="00415FAB"/>
    <w:rsid w:val="00416279"/>
    <w:rsid w:val="00416CD1"/>
    <w:rsid w:val="00421846"/>
    <w:rsid w:val="00421E60"/>
    <w:rsid w:val="00423D58"/>
    <w:rsid w:val="004259FD"/>
    <w:rsid w:val="00427106"/>
    <w:rsid w:val="0043060D"/>
    <w:rsid w:val="004328A4"/>
    <w:rsid w:val="00434ABE"/>
    <w:rsid w:val="00442A03"/>
    <w:rsid w:val="00442ACD"/>
    <w:rsid w:val="004448EE"/>
    <w:rsid w:val="00445967"/>
    <w:rsid w:val="0044607A"/>
    <w:rsid w:val="0044687B"/>
    <w:rsid w:val="00446C9A"/>
    <w:rsid w:val="00447F94"/>
    <w:rsid w:val="004506C8"/>
    <w:rsid w:val="0045083C"/>
    <w:rsid w:val="004527BB"/>
    <w:rsid w:val="00453189"/>
    <w:rsid w:val="00454AAC"/>
    <w:rsid w:val="00455AD7"/>
    <w:rsid w:val="004573CC"/>
    <w:rsid w:val="0045785F"/>
    <w:rsid w:val="00457D4C"/>
    <w:rsid w:val="00460183"/>
    <w:rsid w:val="00461AAA"/>
    <w:rsid w:val="0046490A"/>
    <w:rsid w:val="004653D3"/>
    <w:rsid w:val="00465E0C"/>
    <w:rsid w:val="004675BB"/>
    <w:rsid w:val="0046764D"/>
    <w:rsid w:val="00467933"/>
    <w:rsid w:val="00470483"/>
    <w:rsid w:val="004717E7"/>
    <w:rsid w:val="00471B56"/>
    <w:rsid w:val="004730E2"/>
    <w:rsid w:val="00475143"/>
    <w:rsid w:val="004751D0"/>
    <w:rsid w:val="00475FE9"/>
    <w:rsid w:val="00476D68"/>
    <w:rsid w:val="00492C7B"/>
    <w:rsid w:val="00494514"/>
    <w:rsid w:val="00496C1B"/>
    <w:rsid w:val="004A0E1F"/>
    <w:rsid w:val="004A43F0"/>
    <w:rsid w:val="004A7BC1"/>
    <w:rsid w:val="004A7DC8"/>
    <w:rsid w:val="004B1BBD"/>
    <w:rsid w:val="004B35F7"/>
    <w:rsid w:val="004B39EA"/>
    <w:rsid w:val="004B4665"/>
    <w:rsid w:val="004B5B4E"/>
    <w:rsid w:val="004B7603"/>
    <w:rsid w:val="004C0EB1"/>
    <w:rsid w:val="004C1D71"/>
    <w:rsid w:val="004C21E3"/>
    <w:rsid w:val="004C3A22"/>
    <w:rsid w:val="004C61F7"/>
    <w:rsid w:val="004D121C"/>
    <w:rsid w:val="004D14C9"/>
    <w:rsid w:val="004D67BB"/>
    <w:rsid w:val="004D7D6E"/>
    <w:rsid w:val="004E0F05"/>
    <w:rsid w:val="004E2814"/>
    <w:rsid w:val="004E3481"/>
    <w:rsid w:val="004E4522"/>
    <w:rsid w:val="004E6104"/>
    <w:rsid w:val="004F2C11"/>
    <w:rsid w:val="004F3531"/>
    <w:rsid w:val="004F4359"/>
    <w:rsid w:val="004F589E"/>
    <w:rsid w:val="004F6AA0"/>
    <w:rsid w:val="005015D9"/>
    <w:rsid w:val="005019BD"/>
    <w:rsid w:val="00501D5B"/>
    <w:rsid w:val="005021D9"/>
    <w:rsid w:val="005022CD"/>
    <w:rsid w:val="0050281E"/>
    <w:rsid w:val="00502F03"/>
    <w:rsid w:val="005031DF"/>
    <w:rsid w:val="005033F8"/>
    <w:rsid w:val="00504692"/>
    <w:rsid w:val="00505908"/>
    <w:rsid w:val="00506642"/>
    <w:rsid w:val="0050755E"/>
    <w:rsid w:val="005076D7"/>
    <w:rsid w:val="00512CFF"/>
    <w:rsid w:val="005137F0"/>
    <w:rsid w:val="00514533"/>
    <w:rsid w:val="00514E49"/>
    <w:rsid w:val="00515FE7"/>
    <w:rsid w:val="00516151"/>
    <w:rsid w:val="00517C3E"/>
    <w:rsid w:val="00520001"/>
    <w:rsid w:val="00520FDE"/>
    <w:rsid w:val="00530771"/>
    <w:rsid w:val="0053163E"/>
    <w:rsid w:val="00531C0E"/>
    <w:rsid w:val="00532C69"/>
    <w:rsid w:val="00533CA1"/>
    <w:rsid w:val="0053637A"/>
    <w:rsid w:val="005365ED"/>
    <w:rsid w:val="005415B1"/>
    <w:rsid w:val="005415CA"/>
    <w:rsid w:val="00545C0F"/>
    <w:rsid w:val="00547EA6"/>
    <w:rsid w:val="00550C48"/>
    <w:rsid w:val="005543A3"/>
    <w:rsid w:val="005549DA"/>
    <w:rsid w:val="0055515A"/>
    <w:rsid w:val="005566BD"/>
    <w:rsid w:val="005566F6"/>
    <w:rsid w:val="005601D2"/>
    <w:rsid w:val="00560957"/>
    <w:rsid w:val="00560F2A"/>
    <w:rsid w:val="00562398"/>
    <w:rsid w:val="00562E5F"/>
    <w:rsid w:val="00564B95"/>
    <w:rsid w:val="00564F68"/>
    <w:rsid w:val="00565FF0"/>
    <w:rsid w:val="005673D5"/>
    <w:rsid w:val="0057004D"/>
    <w:rsid w:val="00571916"/>
    <w:rsid w:val="00572CCA"/>
    <w:rsid w:val="00575799"/>
    <w:rsid w:val="005765F5"/>
    <w:rsid w:val="005772D5"/>
    <w:rsid w:val="00580610"/>
    <w:rsid w:val="00580E24"/>
    <w:rsid w:val="00581063"/>
    <w:rsid w:val="00581900"/>
    <w:rsid w:val="0058364B"/>
    <w:rsid w:val="00587BFF"/>
    <w:rsid w:val="00590353"/>
    <w:rsid w:val="00591557"/>
    <w:rsid w:val="005938F2"/>
    <w:rsid w:val="00595333"/>
    <w:rsid w:val="00597296"/>
    <w:rsid w:val="005A0731"/>
    <w:rsid w:val="005A2E81"/>
    <w:rsid w:val="005A328B"/>
    <w:rsid w:val="005A4353"/>
    <w:rsid w:val="005A53E6"/>
    <w:rsid w:val="005A56C4"/>
    <w:rsid w:val="005A70C5"/>
    <w:rsid w:val="005B09C5"/>
    <w:rsid w:val="005B334B"/>
    <w:rsid w:val="005B52FE"/>
    <w:rsid w:val="005B5496"/>
    <w:rsid w:val="005B680B"/>
    <w:rsid w:val="005B72D9"/>
    <w:rsid w:val="005C54AB"/>
    <w:rsid w:val="005C7983"/>
    <w:rsid w:val="005D0C30"/>
    <w:rsid w:val="005D51CD"/>
    <w:rsid w:val="005D68CF"/>
    <w:rsid w:val="005D694C"/>
    <w:rsid w:val="005D6AA4"/>
    <w:rsid w:val="005D7769"/>
    <w:rsid w:val="005D780D"/>
    <w:rsid w:val="005E2032"/>
    <w:rsid w:val="005E2A48"/>
    <w:rsid w:val="005E3461"/>
    <w:rsid w:val="005E3DEF"/>
    <w:rsid w:val="005E59EA"/>
    <w:rsid w:val="005E5DB6"/>
    <w:rsid w:val="005E7415"/>
    <w:rsid w:val="005F0F05"/>
    <w:rsid w:val="005F14F0"/>
    <w:rsid w:val="005F1B27"/>
    <w:rsid w:val="005F3239"/>
    <w:rsid w:val="005F4D12"/>
    <w:rsid w:val="006019AE"/>
    <w:rsid w:val="006019D7"/>
    <w:rsid w:val="006027C3"/>
    <w:rsid w:val="006040B1"/>
    <w:rsid w:val="0060461B"/>
    <w:rsid w:val="00605405"/>
    <w:rsid w:val="00605DEE"/>
    <w:rsid w:val="00606DAF"/>
    <w:rsid w:val="00607460"/>
    <w:rsid w:val="00611EBE"/>
    <w:rsid w:val="00621E89"/>
    <w:rsid w:val="00622BA2"/>
    <w:rsid w:val="00623039"/>
    <w:rsid w:val="006247C9"/>
    <w:rsid w:val="00624920"/>
    <w:rsid w:val="00624D3E"/>
    <w:rsid w:val="00624FDF"/>
    <w:rsid w:val="00630F11"/>
    <w:rsid w:val="00632C76"/>
    <w:rsid w:val="006330A9"/>
    <w:rsid w:val="00634783"/>
    <w:rsid w:val="00636A93"/>
    <w:rsid w:val="006370B6"/>
    <w:rsid w:val="00642D26"/>
    <w:rsid w:val="00646F30"/>
    <w:rsid w:val="0064710F"/>
    <w:rsid w:val="00651FDA"/>
    <w:rsid w:val="0065262B"/>
    <w:rsid w:val="00652E9B"/>
    <w:rsid w:val="0066300B"/>
    <w:rsid w:val="006630AB"/>
    <w:rsid w:val="00663302"/>
    <w:rsid w:val="0066618F"/>
    <w:rsid w:val="00672A53"/>
    <w:rsid w:val="00675F3D"/>
    <w:rsid w:val="006769E7"/>
    <w:rsid w:val="006769F0"/>
    <w:rsid w:val="00676C88"/>
    <w:rsid w:val="00677FAC"/>
    <w:rsid w:val="00682683"/>
    <w:rsid w:val="00684F22"/>
    <w:rsid w:val="006867DB"/>
    <w:rsid w:val="00686C8B"/>
    <w:rsid w:val="0068721C"/>
    <w:rsid w:val="00691B67"/>
    <w:rsid w:val="00691C02"/>
    <w:rsid w:val="00694B50"/>
    <w:rsid w:val="00695716"/>
    <w:rsid w:val="0069610A"/>
    <w:rsid w:val="0069744D"/>
    <w:rsid w:val="0069768F"/>
    <w:rsid w:val="006A27AB"/>
    <w:rsid w:val="006A5382"/>
    <w:rsid w:val="006A6923"/>
    <w:rsid w:val="006B35CB"/>
    <w:rsid w:val="006B553B"/>
    <w:rsid w:val="006B6032"/>
    <w:rsid w:val="006B7A3D"/>
    <w:rsid w:val="006C181F"/>
    <w:rsid w:val="006C429C"/>
    <w:rsid w:val="006C5012"/>
    <w:rsid w:val="006C6036"/>
    <w:rsid w:val="006C68E4"/>
    <w:rsid w:val="006D410D"/>
    <w:rsid w:val="006D522C"/>
    <w:rsid w:val="006D60B6"/>
    <w:rsid w:val="006E031F"/>
    <w:rsid w:val="006E1C50"/>
    <w:rsid w:val="006E2977"/>
    <w:rsid w:val="006E50AA"/>
    <w:rsid w:val="006E6E5B"/>
    <w:rsid w:val="006F28B8"/>
    <w:rsid w:val="006F5393"/>
    <w:rsid w:val="006F555F"/>
    <w:rsid w:val="006F6531"/>
    <w:rsid w:val="006F7667"/>
    <w:rsid w:val="0070638D"/>
    <w:rsid w:val="0071239F"/>
    <w:rsid w:val="00712BCB"/>
    <w:rsid w:val="00712D6C"/>
    <w:rsid w:val="007133ED"/>
    <w:rsid w:val="0071566F"/>
    <w:rsid w:val="00715975"/>
    <w:rsid w:val="00715D4A"/>
    <w:rsid w:val="00716A63"/>
    <w:rsid w:val="0071741F"/>
    <w:rsid w:val="00720317"/>
    <w:rsid w:val="0072056F"/>
    <w:rsid w:val="0072145F"/>
    <w:rsid w:val="00722AB2"/>
    <w:rsid w:val="0072330E"/>
    <w:rsid w:val="00724566"/>
    <w:rsid w:val="007259C9"/>
    <w:rsid w:val="00726765"/>
    <w:rsid w:val="0073455B"/>
    <w:rsid w:val="007346B6"/>
    <w:rsid w:val="00734916"/>
    <w:rsid w:val="00734AAF"/>
    <w:rsid w:val="00734C97"/>
    <w:rsid w:val="00743176"/>
    <w:rsid w:val="00744F81"/>
    <w:rsid w:val="0074598F"/>
    <w:rsid w:val="00746179"/>
    <w:rsid w:val="007478C6"/>
    <w:rsid w:val="007502F1"/>
    <w:rsid w:val="00752945"/>
    <w:rsid w:val="00752A6F"/>
    <w:rsid w:val="00752E9C"/>
    <w:rsid w:val="0075362B"/>
    <w:rsid w:val="00753FC6"/>
    <w:rsid w:val="0075465B"/>
    <w:rsid w:val="00756053"/>
    <w:rsid w:val="0076212D"/>
    <w:rsid w:val="0076250A"/>
    <w:rsid w:val="00762ADC"/>
    <w:rsid w:val="00763518"/>
    <w:rsid w:val="0076483D"/>
    <w:rsid w:val="00765850"/>
    <w:rsid w:val="00765F15"/>
    <w:rsid w:val="0076673A"/>
    <w:rsid w:val="0077771C"/>
    <w:rsid w:val="00782E76"/>
    <w:rsid w:val="0078474A"/>
    <w:rsid w:val="00784B99"/>
    <w:rsid w:val="00786FF8"/>
    <w:rsid w:val="00790EB9"/>
    <w:rsid w:val="0079374E"/>
    <w:rsid w:val="0079541C"/>
    <w:rsid w:val="00796286"/>
    <w:rsid w:val="007A09E0"/>
    <w:rsid w:val="007A363A"/>
    <w:rsid w:val="007A51C1"/>
    <w:rsid w:val="007B1BE4"/>
    <w:rsid w:val="007B2043"/>
    <w:rsid w:val="007B3A41"/>
    <w:rsid w:val="007B3F0F"/>
    <w:rsid w:val="007B43B7"/>
    <w:rsid w:val="007B4A09"/>
    <w:rsid w:val="007B52C7"/>
    <w:rsid w:val="007B5C02"/>
    <w:rsid w:val="007B652F"/>
    <w:rsid w:val="007B66F6"/>
    <w:rsid w:val="007B6B20"/>
    <w:rsid w:val="007C1D34"/>
    <w:rsid w:val="007C3F0E"/>
    <w:rsid w:val="007C635E"/>
    <w:rsid w:val="007C641A"/>
    <w:rsid w:val="007C712F"/>
    <w:rsid w:val="007C74B8"/>
    <w:rsid w:val="007D208E"/>
    <w:rsid w:val="007D2B72"/>
    <w:rsid w:val="007D316E"/>
    <w:rsid w:val="007D365D"/>
    <w:rsid w:val="007D3DBB"/>
    <w:rsid w:val="007D41CE"/>
    <w:rsid w:val="007D4D91"/>
    <w:rsid w:val="007D51BF"/>
    <w:rsid w:val="007D6930"/>
    <w:rsid w:val="007D77FC"/>
    <w:rsid w:val="007E4AC1"/>
    <w:rsid w:val="007E5377"/>
    <w:rsid w:val="007E7202"/>
    <w:rsid w:val="007F0141"/>
    <w:rsid w:val="007F0E70"/>
    <w:rsid w:val="007F3AAA"/>
    <w:rsid w:val="007F4EC7"/>
    <w:rsid w:val="007F5338"/>
    <w:rsid w:val="0080052F"/>
    <w:rsid w:val="008019E6"/>
    <w:rsid w:val="00802133"/>
    <w:rsid w:val="008044AB"/>
    <w:rsid w:val="00805B90"/>
    <w:rsid w:val="008066B1"/>
    <w:rsid w:val="008070DE"/>
    <w:rsid w:val="00810F4F"/>
    <w:rsid w:val="0081570E"/>
    <w:rsid w:val="00823EAE"/>
    <w:rsid w:val="00824739"/>
    <w:rsid w:val="00827763"/>
    <w:rsid w:val="00833484"/>
    <w:rsid w:val="00833FFD"/>
    <w:rsid w:val="00840219"/>
    <w:rsid w:val="00843A72"/>
    <w:rsid w:val="00844FCA"/>
    <w:rsid w:val="008458D1"/>
    <w:rsid w:val="00846677"/>
    <w:rsid w:val="008471F9"/>
    <w:rsid w:val="00847225"/>
    <w:rsid w:val="0084735B"/>
    <w:rsid w:val="00847CBC"/>
    <w:rsid w:val="00851177"/>
    <w:rsid w:val="00852AB0"/>
    <w:rsid w:val="00852BD0"/>
    <w:rsid w:val="00854271"/>
    <w:rsid w:val="00857D1B"/>
    <w:rsid w:val="008656B2"/>
    <w:rsid w:val="00870399"/>
    <w:rsid w:val="00870408"/>
    <w:rsid w:val="00870B84"/>
    <w:rsid w:val="00871545"/>
    <w:rsid w:val="00871655"/>
    <w:rsid w:val="00872A88"/>
    <w:rsid w:val="0087330D"/>
    <w:rsid w:val="0087631C"/>
    <w:rsid w:val="0088016F"/>
    <w:rsid w:val="00882263"/>
    <w:rsid w:val="00884609"/>
    <w:rsid w:val="0088515B"/>
    <w:rsid w:val="0088679A"/>
    <w:rsid w:val="00890BB7"/>
    <w:rsid w:val="00890DA3"/>
    <w:rsid w:val="00892EDC"/>
    <w:rsid w:val="00892FBB"/>
    <w:rsid w:val="00893F0A"/>
    <w:rsid w:val="0089403B"/>
    <w:rsid w:val="00895599"/>
    <w:rsid w:val="00897D17"/>
    <w:rsid w:val="008A0623"/>
    <w:rsid w:val="008A0EE9"/>
    <w:rsid w:val="008A1D84"/>
    <w:rsid w:val="008A6716"/>
    <w:rsid w:val="008A6DED"/>
    <w:rsid w:val="008B2D55"/>
    <w:rsid w:val="008B351A"/>
    <w:rsid w:val="008B46A2"/>
    <w:rsid w:val="008B5BC5"/>
    <w:rsid w:val="008B6F1A"/>
    <w:rsid w:val="008C0744"/>
    <w:rsid w:val="008C0FC3"/>
    <w:rsid w:val="008C131A"/>
    <w:rsid w:val="008C1534"/>
    <w:rsid w:val="008C2F46"/>
    <w:rsid w:val="008C3700"/>
    <w:rsid w:val="008C3C19"/>
    <w:rsid w:val="008C3ECE"/>
    <w:rsid w:val="008C653E"/>
    <w:rsid w:val="008D4091"/>
    <w:rsid w:val="008D7422"/>
    <w:rsid w:val="008D7601"/>
    <w:rsid w:val="008E152B"/>
    <w:rsid w:val="008E1934"/>
    <w:rsid w:val="008E2B0E"/>
    <w:rsid w:val="008E2C5C"/>
    <w:rsid w:val="008E2F43"/>
    <w:rsid w:val="008E7ECA"/>
    <w:rsid w:val="008F1BBA"/>
    <w:rsid w:val="008F1C18"/>
    <w:rsid w:val="008F2A41"/>
    <w:rsid w:val="008F6722"/>
    <w:rsid w:val="008F6977"/>
    <w:rsid w:val="00902000"/>
    <w:rsid w:val="0090233E"/>
    <w:rsid w:val="00904610"/>
    <w:rsid w:val="00904ECB"/>
    <w:rsid w:val="0090539E"/>
    <w:rsid w:val="00910600"/>
    <w:rsid w:val="00910DD5"/>
    <w:rsid w:val="00912E2E"/>
    <w:rsid w:val="00913D57"/>
    <w:rsid w:val="00917254"/>
    <w:rsid w:val="00917BC4"/>
    <w:rsid w:val="00921D41"/>
    <w:rsid w:val="00923A9D"/>
    <w:rsid w:val="00925589"/>
    <w:rsid w:val="00925818"/>
    <w:rsid w:val="0092619B"/>
    <w:rsid w:val="00926758"/>
    <w:rsid w:val="00926C1E"/>
    <w:rsid w:val="009306DA"/>
    <w:rsid w:val="00931350"/>
    <w:rsid w:val="00931859"/>
    <w:rsid w:val="00933AC2"/>
    <w:rsid w:val="00934047"/>
    <w:rsid w:val="0093510A"/>
    <w:rsid w:val="00935768"/>
    <w:rsid w:val="00935E1A"/>
    <w:rsid w:val="00942EB6"/>
    <w:rsid w:val="009455D3"/>
    <w:rsid w:val="009467AA"/>
    <w:rsid w:val="00946886"/>
    <w:rsid w:val="00950EFF"/>
    <w:rsid w:val="00951CAA"/>
    <w:rsid w:val="00952177"/>
    <w:rsid w:val="00952A40"/>
    <w:rsid w:val="00955E88"/>
    <w:rsid w:val="0095756D"/>
    <w:rsid w:val="00963AE7"/>
    <w:rsid w:val="00966A51"/>
    <w:rsid w:val="009671BA"/>
    <w:rsid w:val="00972E5B"/>
    <w:rsid w:val="00973D7F"/>
    <w:rsid w:val="00977DD3"/>
    <w:rsid w:val="00980650"/>
    <w:rsid w:val="00982119"/>
    <w:rsid w:val="009830FF"/>
    <w:rsid w:val="00984A4B"/>
    <w:rsid w:val="00986312"/>
    <w:rsid w:val="00990001"/>
    <w:rsid w:val="00992103"/>
    <w:rsid w:val="00994AA2"/>
    <w:rsid w:val="00995B51"/>
    <w:rsid w:val="00995BB2"/>
    <w:rsid w:val="00996332"/>
    <w:rsid w:val="009A04B5"/>
    <w:rsid w:val="009A587B"/>
    <w:rsid w:val="009B04B3"/>
    <w:rsid w:val="009B149A"/>
    <w:rsid w:val="009B1C0C"/>
    <w:rsid w:val="009B20FF"/>
    <w:rsid w:val="009B2885"/>
    <w:rsid w:val="009B29D8"/>
    <w:rsid w:val="009B3D60"/>
    <w:rsid w:val="009B7003"/>
    <w:rsid w:val="009C0DB4"/>
    <w:rsid w:val="009C1096"/>
    <w:rsid w:val="009C26AA"/>
    <w:rsid w:val="009C354D"/>
    <w:rsid w:val="009C3896"/>
    <w:rsid w:val="009C6438"/>
    <w:rsid w:val="009C7792"/>
    <w:rsid w:val="009C7A9F"/>
    <w:rsid w:val="009D04B8"/>
    <w:rsid w:val="009D081E"/>
    <w:rsid w:val="009D37AF"/>
    <w:rsid w:val="009D532B"/>
    <w:rsid w:val="009D60BB"/>
    <w:rsid w:val="009D7315"/>
    <w:rsid w:val="009E2883"/>
    <w:rsid w:val="009E4BCA"/>
    <w:rsid w:val="009E5EC4"/>
    <w:rsid w:val="009E6594"/>
    <w:rsid w:val="009F0547"/>
    <w:rsid w:val="009F5A01"/>
    <w:rsid w:val="009F6BB7"/>
    <w:rsid w:val="009F6BFD"/>
    <w:rsid w:val="009F7490"/>
    <w:rsid w:val="009F77E4"/>
    <w:rsid w:val="00A00560"/>
    <w:rsid w:val="00A0104B"/>
    <w:rsid w:val="00A02E83"/>
    <w:rsid w:val="00A034E4"/>
    <w:rsid w:val="00A03F95"/>
    <w:rsid w:val="00A0402A"/>
    <w:rsid w:val="00A04347"/>
    <w:rsid w:val="00A1068E"/>
    <w:rsid w:val="00A1209B"/>
    <w:rsid w:val="00A125E4"/>
    <w:rsid w:val="00A12C40"/>
    <w:rsid w:val="00A14115"/>
    <w:rsid w:val="00A14202"/>
    <w:rsid w:val="00A17C03"/>
    <w:rsid w:val="00A21FC0"/>
    <w:rsid w:val="00A22EE8"/>
    <w:rsid w:val="00A238B7"/>
    <w:rsid w:val="00A23995"/>
    <w:rsid w:val="00A25C3B"/>
    <w:rsid w:val="00A25D67"/>
    <w:rsid w:val="00A3140F"/>
    <w:rsid w:val="00A31DA6"/>
    <w:rsid w:val="00A3669F"/>
    <w:rsid w:val="00A40011"/>
    <w:rsid w:val="00A40086"/>
    <w:rsid w:val="00A40579"/>
    <w:rsid w:val="00A406A4"/>
    <w:rsid w:val="00A406E0"/>
    <w:rsid w:val="00A41195"/>
    <w:rsid w:val="00A41700"/>
    <w:rsid w:val="00A420BA"/>
    <w:rsid w:val="00A46FA7"/>
    <w:rsid w:val="00A515BE"/>
    <w:rsid w:val="00A52D93"/>
    <w:rsid w:val="00A53CD3"/>
    <w:rsid w:val="00A5420F"/>
    <w:rsid w:val="00A57719"/>
    <w:rsid w:val="00A60457"/>
    <w:rsid w:val="00A61171"/>
    <w:rsid w:val="00A6295E"/>
    <w:rsid w:val="00A62C0F"/>
    <w:rsid w:val="00A63E6D"/>
    <w:rsid w:val="00A642A3"/>
    <w:rsid w:val="00A66E0F"/>
    <w:rsid w:val="00A71038"/>
    <w:rsid w:val="00A715D5"/>
    <w:rsid w:val="00A72053"/>
    <w:rsid w:val="00A73AB9"/>
    <w:rsid w:val="00A7439A"/>
    <w:rsid w:val="00A74DCB"/>
    <w:rsid w:val="00A77684"/>
    <w:rsid w:val="00A77D84"/>
    <w:rsid w:val="00A80A75"/>
    <w:rsid w:val="00A814CC"/>
    <w:rsid w:val="00A8160D"/>
    <w:rsid w:val="00A82973"/>
    <w:rsid w:val="00A83D78"/>
    <w:rsid w:val="00A840AF"/>
    <w:rsid w:val="00A84585"/>
    <w:rsid w:val="00A85A76"/>
    <w:rsid w:val="00A862BF"/>
    <w:rsid w:val="00A870E5"/>
    <w:rsid w:val="00A87AE8"/>
    <w:rsid w:val="00A87FEF"/>
    <w:rsid w:val="00A920A7"/>
    <w:rsid w:val="00AA0410"/>
    <w:rsid w:val="00AA068F"/>
    <w:rsid w:val="00AA3A5A"/>
    <w:rsid w:val="00AA5967"/>
    <w:rsid w:val="00AB0CE2"/>
    <w:rsid w:val="00AB2C0A"/>
    <w:rsid w:val="00AB2EA6"/>
    <w:rsid w:val="00AB305C"/>
    <w:rsid w:val="00AB3591"/>
    <w:rsid w:val="00AB38D9"/>
    <w:rsid w:val="00AB66D4"/>
    <w:rsid w:val="00AB7693"/>
    <w:rsid w:val="00AB7A89"/>
    <w:rsid w:val="00AC14CD"/>
    <w:rsid w:val="00AC1718"/>
    <w:rsid w:val="00AC2349"/>
    <w:rsid w:val="00AC310E"/>
    <w:rsid w:val="00AC587F"/>
    <w:rsid w:val="00AC5D10"/>
    <w:rsid w:val="00AC60E1"/>
    <w:rsid w:val="00AC67B4"/>
    <w:rsid w:val="00AC6A70"/>
    <w:rsid w:val="00AC6E90"/>
    <w:rsid w:val="00AD63E0"/>
    <w:rsid w:val="00AE0168"/>
    <w:rsid w:val="00AE27A1"/>
    <w:rsid w:val="00AE41F0"/>
    <w:rsid w:val="00AE6506"/>
    <w:rsid w:val="00AF21D4"/>
    <w:rsid w:val="00AF2BCC"/>
    <w:rsid w:val="00AF6049"/>
    <w:rsid w:val="00AF7227"/>
    <w:rsid w:val="00AF770B"/>
    <w:rsid w:val="00B000CD"/>
    <w:rsid w:val="00B017D9"/>
    <w:rsid w:val="00B04F26"/>
    <w:rsid w:val="00B07CF3"/>
    <w:rsid w:val="00B105C8"/>
    <w:rsid w:val="00B11BCF"/>
    <w:rsid w:val="00B12B45"/>
    <w:rsid w:val="00B16CDF"/>
    <w:rsid w:val="00B2334A"/>
    <w:rsid w:val="00B24F0D"/>
    <w:rsid w:val="00B30187"/>
    <w:rsid w:val="00B33920"/>
    <w:rsid w:val="00B36BD8"/>
    <w:rsid w:val="00B46A92"/>
    <w:rsid w:val="00B532A8"/>
    <w:rsid w:val="00B53CD6"/>
    <w:rsid w:val="00B56D93"/>
    <w:rsid w:val="00B57D96"/>
    <w:rsid w:val="00B60429"/>
    <w:rsid w:val="00B63153"/>
    <w:rsid w:val="00B63DF5"/>
    <w:rsid w:val="00B642A2"/>
    <w:rsid w:val="00B652AC"/>
    <w:rsid w:val="00B670E7"/>
    <w:rsid w:val="00B70435"/>
    <w:rsid w:val="00B72C2F"/>
    <w:rsid w:val="00B73929"/>
    <w:rsid w:val="00B7397C"/>
    <w:rsid w:val="00B76D4C"/>
    <w:rsid w:val="00B76DF1"/>
    <w:rsid w:val="00B76E6A"/>
    <w:rsid w:val="00B813B2"/>
    <w:rsid w:val="00B81A82"/>
    <w:rsid w:val="00B82AC7"/>
    <w:rsid w:val="00B83092"/>
    <w:rsid w:val="00B85E59"/>
    <w:rsid w:val="00B90542"/>
    <w:rsid w:val="00B92290"/>
    <w:rsid w:val="00B93D80"/>
    <w:rsid w:val="00B958F3"/>
    <w:rsid w:val="00B9590F"/>
    <w:rsid w:val="00B9614C"/>
    <w:rsid w:val="00B97472"/>
    <w:rsid w:val="00BA1679"/>
    <w:rsid w:val="00BA16F4"/>
    <w:rsid w:val="00BA1E45"/>
    <w:rsid w:val="00BA2310"/>
    <w:rsid w:val="00BA49C9"/>
    <w:rsid w:val="00BA5518"/>
    <w:rsid w:val="00BA630D"/>
    <w:rsid w:val="00BB180C"/>
    <w:rsid w:val="00BB298B"/>
    <w:rsid w:val="00BB3817"/>
    <w:rsid w:val="00BB5374"/>
    <w:rsid w:val="00BB6225"/>
    <w:rsid w:val="00BB7772"/>
    <w:rsid w:val="00BC0867"/>
    <w:rsid w:val="00BC2463"/>
    <w:rsid w:val="00BC55FB"/>
    <w:rsid w:val="00BC58AE"/>
    <w:rsid w:val="00BC741F"/>
    <w:rsid w:val="00BD06E2"/>
    <w:rsid w:val="00BD1E1F"/>
    <w:rsid w:val="00BD4BBC"/>
    <w:rsid w:val="00BD4EF5"/>
    <w:rsid w:val="00BD51A1"/>
    <w:rsid w:val="00BD5E94"/>
    <w:rsid w:val="00BD7BB7"/>
    <w:rsid w:val="00BE1A32"/>
    <w:rsid w:val="00BE234B"/>
    <w:rsid w:val="00BE2F6B"/>
    <w:rsid w:val="00BE5A91"/>
    <w:rsid w:val="00BE6E15"/>
    <w:rsid w:val="00BF07FD"/>
    <w:rsid w:val="00BF128E"/>
    <w:rsid w:val="00BF19F7"/>
    <w:rsid w:val="00BF1CA9"/>
    <w:rsid w:val="00BF3AC6"/>
    <w:rsid w:val="00BF63A5"/>
    <w:rsid w:val="00BF6FE5"/>
    <w:rsid w:val="00BF746E"/>
    <w:rsid w:val="00C0080C"/>
    <w:rsid w:val="00C00C2F"/>
    <w:rsid w:val="00C0104D"/>
    <w:rsid w:val="00C01998"/>
    <w:rsid w:val="00C03553"/>
    <w:rsid w:val="00C04383"/>
    <w:rsid w:val="00C0628E"/>
    <w:rsid w:val="00C10F49"/>
    <w:rsid w:val="00C10F90"/>
    <w:rsid w:val="00C11A09"/>
    <w:rsid w:val="00C122B5"/>
    <w:rsid w:val="00C16175"/>
    <w:rsid w:val="00C1694F"/>
    <w:rsid w:val="00C16EBC"/>
    <w:rsid w:val="00C177BD"/>
    <w:rsid w:val="00C17F29"/>
    <w:rsid w:val="00C21894"/>
    <w:rsid w:val="00C225DD"/>
    <w:rsid w:val="00C23BC4"/>
    <w:rsid w:val="00C246D0"/>
    <w:rsid w:val="00C27848"/>
    <w:rsid w:val="00C30CF7"/>
    <w:rsid w:val="00C318C5"/>
    <w:rsid w:val="00C319FD"/>
    <w:rsid w:val="00C341AE"/>
    <w:rsid w:val="00C417F3"/>
    <w:rsid w:val="00C41CAB"/>
    <w:rsid w:val="00C426FA"/>
    <w:rsid w:val="00C446F0"/>
    <w:rsid w:val="00C45306"/>
    <w:rsid w:val="00C4715F"/>
    <w:rsid w:val="00C4748D"/>
    <w:rsid w:val="00C50C00"/>
    <w:rsid w:val="00C51150"/>
    <w:rsid w:val="00C514EC"/>
    <w:rsid w:val="00C525A4"/>
    <w:rsid w:val="00C52611"/>
    <w:rsid w:val="00C533EF"/>
    <w:rsid w:val="00C563CA"/>
    <w:rsid w:val="00C60346"/>
    <w:rsid w:val="00C61D42"/>
    <w:rsid w:val="00C62270"/>
    <w:rsid w:val="00C628E3"/>
    <w:rsid w:val="00C63B50"/>
    <w:rsid w:val="00C64954"/>
    <w:rsid w:val="00C65767"/>
    <w:rsid w:val="00C73257"/>
    <w:rsid w:val="00C75150"/>
    <w:rsid w:val="00C756FC"/>
    <w:rsid w:val="00C758DF"/>
    <w:rsid w:val="00C760C8"/>
    <w:rsid w:val="00C77DF6"/>
    <w:rsid w:val="00C83E01"/>
    <w:rsid w:val="00C87F94"/>
    <w:rsid w:val="00C90ED9"/>
    <w:rsid w:val="00C91118"/>
    <w:rsid w:val="00C91855"/>
    <w:rsid w:val="00C92965"/>
    <w:rsid w:val="00C92D18"/>
    <w:rsid w:val="00C94631"/>
    <w:rsid w:val="00C94CA8"/>
    <w:rsid w:val="00C97738"/>
    <w:rsid w:val="00C97874"/>
    <w:rsid w:val="00CA2CAF"/>
    <w:rsid w:val="00CA4540"/>
    <w:rsid w:val="00CA6794"/>
    <w:rsid w:val="00CA74F6"/>
    <w:rsid w:val="00CB11BB"/>
    <w:rsid w:val="00CB2BA6"/>
    <w:rsid w:val="00CB331C"/>
    <w:rsid w:val="00CB40B5"/>
    <w:rsid w:val="00CB4B54"/>
    <w:rsid w:val="00CB769C"/>
    <w:rsid w:val="00CC1452"/>
    <w:rsid w:val="00CC2F64"/>
    <w:rsid w:val="00CC3CA6"/>
    <w:rsid w:val="00CC4E8A"/>
    <w:rsid w:val="00CC5451"/>
    <w:rsid w:val="00CC6662"/>
    <w:rsid w:val="00CC70F9"/>
    <w:rsid w:val="00CD1DB5"/>
    <w:rsid w:val="00CD3159"/>
    <w:rsid w:val="00CD4E7B"/>
    <w:rsid w:val="00CD617E"/>
    <w:rsid w:val="00CE201C"/>
    <w:rsid w:val="00CE658E"/>
    <w:rsid w:val="00CE690E"/>
    <w:rsid w:val="00CE7A02"/>
    <w:rsid w:val="00CE7D98"/>
    <w:rsid w:val="00CF299E"/>
    <w:rsid w:val="00CF2DE9"/>
    <w:rsid w:val="00CF4A30"/>
    <w:rsid w:val="00CF56FD"/>
    <w:rsid w:val="00CF57F1"/>
    <w:rsid w:val="00D019C2"/>
    <w:rsid w:val="00D02315"/>
    <w:rsid w:val="00D03C6E"/>
    <w:rsid w:val="00D04678"/>
    <w:rsid w:val="00D05FDB"/>
    <w:rsid w:val="00D06492"/>
    <w:rsid w:val="00D06C28"/>
    <w:rsid w:val="00D07E9E"/>
    <w:rsid w:val="00D12978"/>
    <w:rsid w:val="00D171AC"/>
    <w:rsid w:val="00D228B5"/>
    <w:rsid w:val="00D24FB0"/>
    <w:rsid w:val="00D31409"/>
    <w:rsid w:val="00D334F5"/>
    <w:rsid w:val="00D34D7C"/>
    <w:rsid w:val="00D352D0"/>
    <w:rsid w:val="00D378EE"/>
    <w:rsid w:val="00D37B20"/>
    <w:rsid w:val="00D37D46"/>
    <w:rsid w:val="00D401C1"/>
    <w:rsid w:val="00D40B47"/>
    <w:rsid w:val="00D412E9"/>
    <w:rsid w:val="00D4187E"/>
    <w:rsid w:val="00D424C8"/>
    <w:rsid w:val="00D4262E"/>
    <w:rsid w:val="00D43A90"/>
    <w:rsid w:val="00D447DB"/>
    <w:rsid w:val="00D448A4"/>
    <w:rsid w:val="00D473B1"/>
    <w:rsid w:val="00D52048"/>
    <w:rsid w:val="00D542E5"/>
    <w:rsid w:val="00D60116"/>
    <w:rsid w:val="00D621C5"/>
    <w:rsid w:val="00D65A50"/>
    <w:rsid w:val="00D67838"/>
    <w:rsid w:val="00D701FC"/>
    <w:rsid w:val="00D706F0"/>
    <w:rsid w:val="00D72336"/>
    <w:rsid w:val="00D73164"/>
    <w:rsid w:val="00D74DE3"/>
    <w:rsid w:val="00D74F40"/>
    <w:rsid w:val="00D80EEE"/>
    <w:rsid w:val="00D834DE"/>
    <w:rsid w:val="00D84620"/>
    <w:rsid w:val="00D852B5"/>
    <w:rsid w:val="00D86A7F"/>
    <w:rsid w:val="00D8756F"/>
    <w:rsid w:val="00D919AC"/>
    <w:rsid w:val="00D922F1"/>
    <w:rsid w:val="00D96B08"/>
    <w:rsid w:val="00D97A04"/>
    <w:rsid w:val="00DA04E1"/>
    <w:rsid w:val="00DA10C3"/>
    <w:rsid w:val="00DA376A"/>
    <w:rsid w:val="00DA46D0"/>
    <w:rsid w:val="00DA67BC"/>
    <w:rsid w:val="00DB0B5E"/>
    <w:rsid w:val="00DC3F65"/>
    <w:rsid w:val="00DC7B20"/>
    <w:rsid w:val="00DD0ED0"/>
    <w:rsid w:val="00DD42ED"/>
    <w:rsid w:val="00DD4321"/>
    <w:rsid w:val="00DD4BAF"/>
    <w:rsid w:val="00DD76E2"/>
    <w:rsid w:val="00DE5B33"/>
    <w:rsid w:val="00DE6097"/>
    <w:rsid w:val="00DE6743"/>
    <w:rsid w:val="00DE6F07"/>
    <w:rsid w:val="00DE773A"/>
    <w:rsid w:val="00DF0E72"/>
    <w:rsid w:val="00DF3BCD"/>
    <w:rsid w:val="00DF3C68"/>
    <w:rsid w:val="00DF6A95"/>
    <w:rsid w:val="00DF767B"/>
    <w:rsid w:val="00DF7EA9"/>
    <w:rsid w:val="00E00064"/>
    <w:rsid w:val="00E01BDB"/>
    <w:rsid w:val="00E02CC2"/>
    <w:rsid w:val="00E0311B"/>
    <w:rsid w:val="00E05EF8"/>
    <w:rsid w:val="00E06B4D"/>
    <w:rsid w:val="00E06DC2"/>
    <w:rsid w:val="00E13841"/>
    <w:rsid w:val="00E14092"/>
    <w:rsid w:val="00E15A63"/>
    <w:rsid w:val="00E166C8"/>
    <w:rsid w:val="00E16AF5"/>
    <w:rsid w:val="00E172A2"/>
    <w:rsid w:val="00E20551"/>
    <w:rsid w:val="00E25B0A"/>
    <w:rsid w:val="00E264D5"/>
    <w:rsid w:val="00E30040"/>
    <w:rsid w:val="00E3010C"/>
    <w:rsid w:val="00E30608"/>
    <w:rsid w:val="00E36FC6"/>
    <w:rsid w:val="00E44CC6"/>
    <w:rsid w:val="00E454D3"/>
    <w:rsid w:val="00E455D8"/>
    <w:rsid w:val="00E46B05"/>
    <w:rsid w:val="00E50C14"/>
    <w:rsid w:val="00E54443"/>
    <w:rsid w:val="00E56082"/>
    <w:rsid w:val="00E57DF7"/>
    <w:rsid w:val="00E6010D"/>
    <w:rsid w:val="00E60981"/>
    <w:rsid w:val="00E61BD7"/>
    <w:rsid w:val="00E626FC"/>
    <w:rsid w:val="00E62D57"/>
    <w:rsid w:val="00E63D2A"/>
    <w:rsid w:val="00E64AEB"/>
    <w:rsid w:val="00E65865"/>
    <w:rsid w:val="00E65D6A"/>
    <w:rsid w:val="00E67D86"/>
    <w:rsid w:val="00E76482"/>
    <w:rsid w:val="00E76F29"/>
    <w:rsid w:val="00E8056D"/>
    <w:rsid w:val="00E82942"/>
    <w:rsid w:val="00E84B45"/>
    <w:rsid w:val="00E84FBB"/>
    <w:rsid w:val="00E85101"/>
    <w:rsid w:val="00E85125"/>
    <w:rsid w:val="00E8645A"/>
    <w:rsid w:val="00E865F3"/>
    <w:rsid w:val="00E90D05"/>
    <w:rsid w:val="00E9102A"/>
    <w:rsid w:val="00E92959"/>
    <w:rsid w:val="00E92A75"/>
    <w:rsid w:val="00E9429F"/>
    <w:rsid w:val="00E94CB3"/>
    <w:rsid w:val="00E956BB"/>
    <w:rsid w:val="00E978D6"/>
    <w:rsid w:val="00EA1AFE"/>
    <w:rsid w:val="00EA37B3"/>
    <w:rsid w:val="00EA539C"/>
    <w:rsid w:val="00EA72C3"/>
    <w:rsid w:val="00EB5580"/>
    <w:rsid w:val="00EB5B05"/>
    <w:rsid w:val="00EB6F62"/>
    <w:rsid w:val="00EC0220"/>
    <w:rsid w:val="00EC0E3E"/>
    <w:rsid w:val="00EC1C1A"/>
    <w:rsid w:val="00EC2325"/>
    <w:rsid w:val="00EC2683"/>
    <w:rsid w:val="00EC2BA3"/>
    <w:rsid w:val="00EC3F15"/>
    <w:rsid w:val="00EC40D3"/>
    <w:rsid w:val="00EC6FB1"/>
    <w:rsid w:val="00EC7A3D"/>
    <w:rsid w:val="00ED3A53"/>
    <w:rsid w:val="00ED40C8"/>
    <w:rsid w:val="00ED672A"/>
    <w:rsid w:val="00ED6EBD"/>
    <w:rsid w:val="00ED72DC"/>
    <w:rsid w:val="00EE07DF"/>
    <w:rsid w:val="00EE086D"/>
    <w:rsid w:val="00EE08F8"/>
    <w:rsid w:val="00EE0C5A"/>
    <w:rsid w:val="00EE2291"/>
    <w:rsid w:val="00EE31C0"/>
    <w:rsid w:val="00EE6375"/>
    <w:rsid w:val="00EE751F"/>
    <w:rsid w:val="00EF048A"/>
    <w:rsid w:val="00EF289D"/>
    <w:rsid w:val="00EF3447"/>
    <w:rsid w:val="00EF34C1"/>
    <w:rsid w:val="00EF38E8"/>
    <w:rsid w:val="00EF48DB"/>
    <w:rsid w:val="00EF4993"/>
    <w:rsid w:val="00EF5B02"/>
    <w:rsid w:val="00EF5C72"/>
    <w:rsid w:val="00EF643F"/>
    <w:rsid w:val="00EF675D"/>
    <w:rsid w:val="00EF682A"/>
    <w:rsid w:val="00EF6CDB"/>
    <w:rsid w:val="00F0224D"/>
    <w:rsid w:val="00F11829"/>
    <w:rsid w:val="00F11EE9"/>
    <w:rsid w:val="00F1549A"/>
    <w:rsid w:val="00F17B9E"/>
    <w:rsid w:val="00F20DAA"/>
    <w:rsid w:val="00F2151D"/>
    <w:rsid w:val="00F2333E"/>
    <w:rsid w:val="00F23973"/>
    <w:rsid w:val="00F25C2D"/>
    <w:rsid w:val="00F26358"/>
    <w:rsid w:val="00F2739F"/>
    <w:rsid w:val="00F31027"/>
    <w:rsid w:val="00F3113B"/>
    <w:rsid w:val="00F3117D"/>
    <w:rsid w:val="00F31471"/>
    <w:rsid w:val="00F317CB"/>
    <w:rsid w:val="00F33D0E"/>
    <w:rsid w:val="00F3489D"/>
    <w:rsid w:val="00F37380"/>
    <w:rsid w:val="00F4111E"/>
    <w:rsid w:val="00F467E4"/>
    <w:rsid w:val="00F500A2"/>
    <w:rsid w:val="00F521EC"/>
    <w:rsid w:val="00F55B69"/>
    <w:rsid w:val="00F67E74"/>
    <w:rsid w:val="00F726FA"/>
    <w:rsid w:val="00F72F8C"/>
    <w:rsid w:val="00F76139"/>
    <w:rsid w:val="00F80AF1"/>
    <w:rsid w:val="00F81639"/>
    <w:rsid w:val="00F82420"/>
    <w:rsid w:val="00F83478"/>
    <w:rsid w:val="00F8541F"/>
    <w:rsid w:val="00F86CDC"/>
    <w:rsid w:val="00F90C54"/>
    <w:rsid w:val="00F910D5"/>
    <w:rsid w:val="00F925BB"/>
    <w:rsid w:val="00F93AEC"/>
    <w:rsid w:val="00F97101"/>
    <w:rsid w:val="00F979EB"/>
    <w:rsid w:val="00FA12CF"/>
    <w:rsid w:val="00FA2DBB"/>
    <w:rsid w:val="00FA52A6"/>
    <w:rsid w:val="00FA5A75"/>
    <w:rsid w:val="00FA5EDE"/>
    <w:rsid w:val="00FA5F61"/>
    <w:rsid w:val="00FA690B"/>
    <w:rsid w:val="00FA7082"/>
    <w:rsid w:val="00FB168C"/>
    <w:rsid w:val="00FB22C5"/>
    <w:rsid w:val="00FB22DB"/>
    <w:rsid w:val="00FB37C5"/>
    <w:rsid w:val="00FB59CB"/>
    <w:rsid w:val="00FB5A55"/>
    <w:rsid w:val="00FB7180"/>
    <w:rsid w:val="00FB793E"/>
    <w:rsid w:val="00FC3150"/>
    <w:rsid w:val="00FC7229"/>
    <w:rsid w:val="00FD1779"/>
    <w:rsid w:val="00FD1A2B"/>
    <w:rsid w:val="00FD3C80"/>
    <w:rsid w:val="00FD5970"/>
    <w:rsid w:val="00FD61C8"/>
    <w:rsid w:val="00FD755C"/>
    <w:rsid w:val="00FD7D23"/>
    <w:rsid w:val="00FE04B9"/>
    <w:rsid w:val="00FE2529"/>
    <w:rsid w:val="00FE35C7"/>
    <w:rsid w:val="00FE76BF"/>
    <w:rsid w:val="00FE7D7B"/>
    <w:rsid w:val="00FF3469"/>
    <w:rsid w:val="00FF4DB9"/>
    <w:rsid w:val="00FF58F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6737"/>
    <o:shapelayout v:ext="edit">
      <o:idmap v:ext="edit" data="1"/>
    </o:shapelayout>
  </w:shapeDefaults>
  <w:decimalSymbol w:val="."/>
  <w:listSeparator w:val=","/>
  <w14:docId w14:val="12A1E0AE"/>
  <w15:docId w15:val="{B05A9B74-29AC-4897-A812-02A57EE22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heme="minorBidi"/>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BD0"/>
    <w:pPr>
      <w:spacing w:before="80" w:after="80" w:line="276" w:lineRule="auto"/>
      <w:jc w:val="both"/>
    </w:pPr>
    <w:rPr>
      <w:sz w:val="24"/>
    </w:rPr>
  </w:style>
  <w:style w:type="paragraph" w:styleId="Heading1">
    <w:name w:val="heading 1"/>
    <w:basedOn w:val="Normal"/>
    <w:next w:val="Normal"/>
    <w:link w:val="Heading1Char"/>
    <w:uiPriority w:val="9"/>
    <w:qFormat/>
    <w:pPr>
      <w:keepNext/>
      <w:keepLines/>
      <w:numPr>
        <w:numId w:val="2"/>
      </w:numPr>
      <w:spacing w:before="240"/>
      <w:outlineLvl w:val="0"/>
    </w:pPr>
    <w:rPr>
      <w:rFonts w:eastAsia="MS Gothic" w:cs="Calibri"/>
      <w:b/>
      <w:bCs/>
      <w:sz w:val="36"/>
      <w:szCs w:val="36"/>
    </w:rPr>
  </w:style>
  <w:style w:type="paragraph" w:styleId="Heading2">
    <w:name w:val="heading 2"/>
    <w:basedOn w:val="Normal"/>
    <w:next w:val="Normal"/>
    <w:link w:val="Heading2Char"/>
    <w:uiPriority w:val="99"/>
    <w:qFormat/>
    <w:pPr>
      <w:numPr>
        <w:ilvl w:val="1"/>
        <w:numId w:val="2"/>
      </w:numPr>
      <w:spacing w:before="200"/>
      <w:outlineLvl w:val="1"/>
    </w:pPr>
    <w:rPr>
      <w:rFonts w:eastAsia="MS Gothic" w:cs="Calibri"/>
      <w:b/>
      <w:bCs/>
      <w:sz w:val="26"/>
      <w:szCs w:val="26"/>
    </w:rPr>
  </w:style>
  <w:style w:type="paragraph" w:styleId="Heading3">
    <w:name w:val="heading 3"/>
    <w:basedOn w:val="Normal"/>
    <w:next w:val="Normal"/>
    <w:link w:val="Heading3Char"/>
    <w:uiPriority w:val="99"/>
    <w:qFormat/>
    <w:rsid w:val="005A328B"/>
    <w:pPr>
      <w:keepNext/>
      <w:keepLines/>
      <w:numPr>
        <w:ilvl w:val="2"/>
        <w:numId w:val="2"/>
      </w:numPr>
      <w:spacing w:before="200"/>
      <w:outlineLvl w:val="2"/>
    </w:pPr>
    <w:rPr>
      <w:rFonts w:eastAsia="MS Gothic" w:cs="Calibri"/>
      <w:b/>
      <w:bCs/>
    </w:rPr>
  </w:style>
  <w:style w:type="paragraph" w:styleId="Heading4">
    <w:name w:val="heading 4"/>
    <w:basedOn w:val="Normal"/>
    <w:next w:val="Normal"/>
    <w:link w:val="Heading4Char"/>
    <w:uiPriority w:val="99"/>
    <w:qFormat/>
    <w:pPr>
      <w:keepNext/>
      <w:keepLines/>
      <w:numPr>
        <w:ilvl w:val="3"/>
        <w:numId w:val="2"/>
      </w:numPr>
      <w:spacing w:before="200"/>
      <w:outlineLvl w:val="3"/>
    </w:pPr>
    <w:rPr>
      <w:rFonts w:eastAsia="MS Gothic" w:cs="Calibri"/>
      <w:b/>
      <w:bCs/>
      <w:sz w:val="22"/>
    </w:rPr>
  </w:style>
  <w:style w:type="paragraph" w:styleId="Heading5">
    <w:name w:val="heading 5"/>
    <w:basedOn w:val="Normal"/>
    <w:next w:val="Normal"/>
    <w:link w:val="Heading5Char"/>
    <w:uiPriority w:val="99"/>
    <w:qFormat/>
    <w:pPr>
      <w:keepNext/>
      <w:outlineLvl w:val="4"/>
    </w:pPr>
    <w:rPr>
      <w:rFonts w:ascii="Times New Roman" w:hAnsi="Times New Roman" w:cs="Times New Roman"/>
      <w:b/>
      <w:bCs/>
    </w:rPr>
  </w:style>
  <w:style w:type="paragraph" w:styleId="Heading6">
    <w:name w:val="heading 6"/>
    <w:basedOn w:val="Normal"/>
    <w:next w:val="Normal"/>
    <w:link w:val="Heading6Char"/>
    <w:uiPriority w:val="99"/>
    <w:qFormat/>
    <w:pPr>
      <w:keepNext/>
      <w:widowControl w:val="0"/>
      <w:autoSpaceDE w:val="0"/>
      <w:autoSpaceDN w:val="0"/>
      <w:adjustRightInd w:val="0"/>
      <w:outlineLvl w:val="5"/>
    </w:pPr>
    <w:rPr>
      <w:rFonts w:cs="Calibri"/>
      <w:b/>
      <w:bCs/>
      <w:sz w:val="20"/>
      <w:szCs w:val="20"/>
    </w:rPr>
  </w:style>
  <w:style w:type="paragraph" w:styleId="Heading7">
    <w:name w:val="heading 7"/>
    <w:basedOn w:val="Normal"/>
    <w:next w:val="Normal"/>
    <w:link w:val="Heading7Char"/>
    <w:uiPriority w:val="99"/>
    <w:qFormat/>
    <w:pPr>
      <w:keepNext/>
      <w:widowControl w:val="0"/>
      <w:autoSpaceDE w:val="0"/>
      <w:autoSpaceDN w:val="0"/>
      <w:adjustRightInd w:val="0"/>
      <w:outlineLvl w:val="6"/>
    </w:pPr>
    <w:rPr>
      <w:rFonts w:cs="Calibri"/>
      <w:b/>
      <w:bCs/>
      <w:i/>
      <w:iCs/>
      <w:sz w:val="20"/>
      <w:szCs w:val="20"/>
      <w:lang w:val="en-US"/>
    </w:rPr>
  </w:style>
  <w:style w:type="paragraph" w:styleId="Heading8">
    <w:name w:val="heading 8"/>
    <w:basedOn w:val="Normal"/>
    <w:next w:val="Normal"/>
    <w:link w:val="Heading8Char"/>
    <w:uiPriority w:val="99"/>
    <w:qFormat/>
    <w:pPr>
      <w:keepNext/>
      <w:widowControl w:val="0"/>
      <w:autoSpaceDE w:val="0"/>
      <w:autoSpaceDN w:val="0"/>
      <w:adjustRightInd w:val="0"/>
      <w:outlineLvl w:val="7"/>
    </w:pPr>
    <w:rPr>
      <w:rFonts w:cs="Calibri"/>
      <w:b/>
      <w:bCs/>
      <w:sz w:val="20"/>
      <w:szCs w:val="20"/>
      <w:u w:val="single"/>
      <w:lang w:val="en-US"/>
    </w:rPr>
  </w:style>
  <w:style w:type="paragraph" w:styleId="Heading9">
    <w:name w:val="heading 9"/>
    <w:basedOn w:val="Normal"/>
    <w:next w:val="Normal"/>
    <w:link w:val="Heading9Char"/>
    <w:uiPriority w:val="9"/>
    <w:unhideWhenUsed/>
    <w:qFormat/>
    <w:rsid w:val="001615A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w:eastAsia="MS Gothic" w:hAnsi="Calibri" w:cs="Calibri"/>
      <w:b/>
      <w:bCs/>
      <w:sz w:val="36"/>
      <w:szCs w:val="36"/>
      <w:lang w:eastAsia="en-US"/>
    </w:rPr>
  </w:style>
  <w:style w:type="character" w:customStyle="1" w:styleId="Heading2Char">
    <w:name w:val="Heading 2 Char"/>
    <w:basedOn w:val="DefaultParagraphFont"/>
    <w:link w:val="Heading2"/>
    <w:uiPriority w:val="99"/>
    <w:rPr>
      <w:rFonts w:ascii="Calibri" w:eastAsia="MS Gothic" w:hAnsi="Calibri" w:cs="Calibri"/>
      <w:b/>
      <w:bCs/>
      <w:sz w:val="26"/>
      <w:szCs w:val="26"/>
      <w:lang w:eastAsia="en-US"/>
    </w:rPr>
  </w:style>
  <w:style w:type="character" w:customStyle="1" w:styleId="Heading3Char">
    <w:name w:val="Heading 3 Char"/>
    <w:basedOn w:val="DefaultParagraphFont"/>
    <w:link w:val="Heading3"/>
    <w:uiPriority w:val="99"/>
    <w:rsid w:val="005A328B"/>
    <w:rPr>
      <w:rFonts w:ascii="Calibri" w:eastAsia="MS Gothic" w:hAnsi="Calibri" w:cs="Calibri"/>
      <w:b/>
      <w:bCs/>
      <w:sz w:val="24"/>
      <w:szCs w:val="24"/>
      <w:lang w:eastAsia="en-US"/>
    </w:rPr>
  </w:style>
  <w:style w:type="character" w:customStyle="1" w:styleId="Heading4Char">
    <w:name w:val="Heading 4 Char"/>
    <w:basedOn w:val="DefaultParagraphFont"/>
    <w:link w:val="Heading4"/>
    <w:uiPriority w:val="99"/>
    <w:rPr>
      <w:rFonts w:ascii="Calibri" w:eastAsia="MS Gothic" w:hAnsi="Calibri" w:cs="Calibri"/>
      <w:b/>
      <w:bCs/>
      <w:lang w:eastAsia="en-US"/>
    </w:rPr>
  </w:style>
  <w:style w:type="character" w:customStyle="1" w:styleId="Heading5Char">
    <w:name w:val="Heading 5 Char"/>
    <w:basedOn w:val="DefaultParagraphFont"/>
    <w:link w:val="Heading5"/>
    <w:uiPriority w:val="9"/>
    <w:semiHidden/>
    <w:rsid w:val="00AC14CD"/>
    <w:rPr>
      <w:b/>
      <w:bCs/>
      <w:i/>
      <w:iCs/>
      <w:sz w:val="26"/>
      <w:szCs w:val="26"/>
      <w:lang w:eastAsia="en-US"/>
    </w:rPr>
  </w:style>
  <w:style w:type="character" w:customStyle="1" w:styleId="Heading6Char">
    <w:name w:val="Heading 6 Char"/>
    <w:basedOn w:val="DefaultParagraphFont"/>
    <w:link w:val="Heading6"/>
    <w:uiPriority w:val="9"/>
    <w:semiHidden/>
    <w:rsid w:val="00AC14CD"/>
    <w:rPr>
      <w:b/>
      <w:bCs/>
      <w:lang w:eastAsia="en-US"/>
    </w:rPr>
  </w:style>
  <w:style w:type="character" w:customStyle="1" w:styleId="Heading7Char">
    <w:name w:val="Heading 7 Char"/>
    <w:basedOn w:val="DefaultParagraphFont"/>
    <w:link w:val="Heading7"/>
    <w:uiPriority w:val="9"/>
    <w:semiHidden/>
    <w:rsid w:val="00AC14CD"/>
    <w:rPr>
      <w:sz w:val="24"/>
      <w:szCs w:val="24"/>
      <w:lang w:eastAsia="en-US"/>
    </w:rPr>
  </w:style>
  <w:style w:type="character" w:customStyle="1" w:styleId="Heading8Char">
    <w:name w:val="Heading 8 Char"/>
    <w:basedOn w:val="DefaultParagraphFont"/>
    <w:link w:val="Heading8"/>
    <w:uiPriority w:val="9"/>
    <w:semiHidden/>
    <w:rsid w:val="00AC14CD"/>
    <w:rPr>
      <w:i/>
      <w:iCs/>
      <w:sz w:val="24"/>
      <w:szCs w:val="24"/>
      <w:lang w:eastAsia="en-US"/>
    </w:rPr>
  </w:style>
  <w:style w:type="paragraph" w:styleId="Title">
    <w:name w:val="Title"/>
    <w:basedOn w:val="Normal"/>
    <w:next w:val="Normal"/>
    <w:link w:val="TitleChar"/>
    <w:uiPriority w:val="99"/>
    <w:qFormat/>
    <w:pPr>
      <w:pBdr>
        <w:bottom w:val="single" w:sz="8" w:space="4" w:color="4F81BD"/>
      </w:pBdr>
      <w:spacing w:after="300"/>
    </w:pPr>
    <w:rPr>
      <w:rFonts w:eastAsia="MS Gothic" w:cs="Calibri"/>
      <w:color w:val="17365D"/>
      <w:spacing w:val="5"/>
      <w:kern w:val="28"/>
      <w:sz w:val="52"/>
      <w:szCs w:val="52"/>
    </w:rPr>
  </w:style>
  <w:style w:type="character" w:customStyle="1" w:styleId="TitleChar">
    <w:name w:val="Title Char"/>
    <w:basedOn w:val="DefaultParagraphFont"/>
    <w:link w:val="Title"/>
    <w:uiPriority w:val="99"/>
    <w:rPr>
      <w:rFonts w:ascii="Calibri" w:eastAsia="MS Gothic" w:hAnsi="Calibri" w:cs="Calibri"/>
      <w:color w:val="17365D"/>
      <w:spacing w:val="5"/>
      <w:kern w:val="28"/>
      <w:sz w:val="52"/>
      <w:szCs w:val="52"/>
    </w:rPr>
  </w:style>
  <w:style w:type="paragraph" w:styleId="ListParagraph">
    <w:name w:val="List Paragraph"/>
    <w:basedOn w:val="Normal"/>
    <w:uiPriority w:val="34"/>
    <w:qFormat/>
    <w:rsid w:val="003A7C65"/>
    <w:pPr>
      <w:ind w:left="720"/>
    </w:pPr>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rFonts w:ascii="Times New Roman" w:hAnsi="Times New Roman" w:cs="Times New Roman"/>
      <w:b/>
      <w:bCs/>
      <w:sz w:val="20"/>
      <w:szCs w:val="20"/>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hAnsi="Times New Roman" w:cs="Times New Roman"/>
    </w:rPr>
  </w:style>
  <w:style w:type="paragraph" w:styleId="ListBullet">
    <w:name w:val="List Bullet"/>
    <w:basedOn w:val="Normal"/>
    <w:autoRedefine/>
    <w:uiPriority w:val="99"/>
    <w:pPr>
      <w:numPr>
        <w:numId w:val="1"/>
      </w:numPr>
      <w:autoSpaceDE w:val="0"/>
      <w:autoSpaceDN w:val="0"/>
      <w:adjustRightInd w:val="0"/>
    </w:pPr>
    <w:rPr>
      <w:rFonts w:ascii="Arial" w:hAnsi="Arial" w:cs="Arial"/>
      <w:sz w:val="22"/>
    </w:rPr>
  </w:style>
  <w:style w:type="paragraph" w:customStyle="1" w:styleId="Default">
    <w:name w:val="Default"/>
    <w:pPr>
      <w:autoSpaceDE w:val="0"/>
      <w:autoSpaceDN w:val="0"/>
      <w:adjustRightInd w:val="0"/>
    </w:pPr>
    <w:rPr>
      <w:rFonts w:ascii="Arial" w:eastAsia="MS Mincho" w:hAnsi="Arial" w:cs="Arial"/>
      <w:color w:val="000000"/>
      <w:sz w:val="24"/>
      <w:szCs w:val="24"/>
      <w:lang w:eastAsia="en-US"/>
    </w:rPr>
  </w:style>
  <w:style w:type="character" w:styleId="Hyperlink">
    <w:name w:val="Hyperlink"/>
    <w:basedOn w:val="DefaultParagraphFont"/>
    <w:uiPriority w:val="99"/>
    <w:rPr>
      <w:rFonts w:ascii="Times New Roman" w:hAnsi="Times New Roman" w:cs="Times New Roman"/>
      <w:color w:val="0000FF"/>
      <w:u w:val="single"/>
    </w:rPr>
  </w:style>
  <w:style w:type="paragraph" w:styleId="TOCHeading">
    <w:name w:val="TOC Heading"/>
    <w:basedOn w:val="Heading1"/>
    <w:next w:val="Normal"/>
    <w:uiPriority w:val="39"/>
    <w:qFormat/>
    <w:rsid w:val="0065262B"/>
    <w:pPr>
      <w:numPr>
        <w:numId w:val="0"/>
      </w:numPr>
      <w:spacing w:before="0"/>
      <w:jc w:val="center"/>
      <w:outlineLvl w:val="9"/>
    </w:pPr>
    <w:rPr>
      <w:sz w:val="28"/>
      <w:szCs w:val="28"/>
      <w:lang w:val="en-US" w:eastAsia="ja-JP"/>
    </w:rPr>
  </w:style>
  <w:style w:type="paragraph" w:styleId="TOC1">
    <w:name w:val="toc 1"/>
    <w:basedOn w:val="Normal"/>
    <w:next w:val="Normal"/>
    <w:autoRedefine/>
    <w:uiPriority w:val="39"/>
    <w:qFormat/>
    <w:rsid w:val="00415FAB"/>
    <w:pPr>
      <w:tabs>
        <w:tab w:val="left" w:pos="480"/>
        <w:tab w:val="right" w:leader="dot" w:pos="9010"/>
      </w:tabs>
      <w:spacing w:after="60"/>
      <w:ind w:left="482" w:right="680" w:hanging="482"/>
      <w:jc w:val="center"/>
    </w:pPr>
    <w:rPr>
      <w:rFonts w:cs="Calibri"/>
      <w:b/>
      <w:bCs/>
      <w:noProof/>
      <w:szCs w:val="28"/>
      <w14:scene3d>
        <w14:camera w14:prst="orthographicFront"/>
        <w14:lightRig w14:rig="threePt" w14:dir="t">
          <w14:rot w14:lat="0" w14:lon="0" w14:rev="0"/>
        </w14:lightRig>
      </w14:scene3d>
    </w:rPr>
  </w:style>
  <w:style w:type="paragraph" w:styleId="TOC2">
    <w:name w:val="toc 2"/>
    <w:basedOn w:val="Normal"/>
    <w:next w:val="Normal"/>
    <w:autoRedefine/>
    <w:uiPriority w:val="39"/>
    <w:qFormat/>
    <w:rsid w:val="00516151"/>
    <w:pPr>
      <w:tabs>
        <w:tab w:val="left" w:pos="709"/>
        <w:tab w:val="right" w:leader="dot" w:pos="9010"/>
      </w:tabs>
      <w:spacing w:after="60"/>
      <w:ind w:left="709" w:right="567" w:hanging="709"/>
    </w:pPr>
    <w:rPr>
      <w:rFonts w:eastAsia="MS Gothic" w:cs="Calibri"/>
      <w:bCs/>
      <w:noProof/>
      <w:lang w:val="en-US"/>
      <w14:scene3d>
        <w14:camera w14:prst="orthographicFront"/>
        <w14:lightRig w14:rig="threePt" w14:dir="t">
          <w14:rot w14:lat="0" w14:lon="0" w14:rev="0"/>
        </w14:lightRig>
      </w14:scene3d>
    </w:rPr>
  </w:style>
  <w:style w:type="paragraph" w:styleId="TOC3">
    <w:name w:val="toc 3"/>
    <w:basedOn w:val="Normal"/>
    <w:next w:val="Normal"/>
    <w:autoRedefine/>
    <w:uiPriority w:val="39"/>
    <w:qFormat/>
    <w:rsid w:val="002D6418"/>
    <w:pPr>
      <w:tabs>
        <w:tab w:val="right" w:leader="dot" w:pos="567"/>
        <w:tab w:val="right" w:leader="dot" w:pos="9010"/>
      </w:tabs>
      <w:spacing w:after="100"/>
      <w:ind w:left="1276" w:hanging="567"/>
    </w:pPr>
    <w:rPr>
      <w:rFonts w:eastAsia="MS Gothic" w:cs="Calibri"/>
      <w:noProof/>
      <w14:scene3d>
        <w14:camera w14:prst="orthographicFront"/>
        <w14:lightRig w14:rig="threePt" w14:dir="t">
          <w14:rot w14:lat="0" w14:lon="0" w14:rev="0"/>
        </w14:lightRig>
      </w14:scene3d>
    </w:rPr>
  </w:style>
  <w:style w:type="paragraph" w:styleId="BodyText">
    <w:name w:val="Body Text"/>
    <w:basedOn w:val="Normal"/>
    <w:link w:val="BodyTextChar"/>
    <w:uiPriority w:val="99"/>
    <w:pPr>
      <w:widowControl w:val="0"/>
      <w:autoSpaceDE w:val="0"/>
      <w:autoSpaceDN w:val="0"/>
      <w:adjustRightInd w:val="0"/>
    </w:pPr>
    <w:rPr>
      <w:rFonts w:cs="Calibri"/>
      <w:color w:val="000000"/>
      <w:sz w:val="22"/>
    </w:rPr>
  </w:style>
  <w:style w:type="character" w:customStyle="1" w:styleId="BodyTextChar">
    <w:name w:val="Body Text Char"/>
    <w:basedOn w:val="DefaultParagraphFont"/>
    <w:link w:val="BodyText"/>
    <w:uiPriority w:val="99"/>
    <w:rsid w:val="00AC14CD"/>
    <w:rPr>
      <w:rFonts w:ascii="Cambria" w:eastAsia="MS Mincho" w:hAnsi="Cambria" w:cs="Cambria"/>
      <w:sz w:val="24"/>
      <w:szCs w:val="24"/>
      <w:lang w:eastAsia="en-US"/>
    </w:rPr>
  </w:style>
  <w:style w:type="paragraph" w:styleId="BodyText2">
    <w:name w:val="Body Text 2"/>
    <w:basedOn w:val="Normal"/>
    <w:link w:val="BodyText2Char"/>
    <w:uiPriority w:val="99"/>
    <w:rPr>
      <w:rFonts w:cs="Calibri"/>
      <w:sz w:val="20"/>
      <w:szCs w:val="20"/>
    </w:rPr>
  </w:style>
  <w:style w:type="character" w:customStyle="1" w:styleId="BodyText2Char">
    <w:name w:val="Body Text 2 Char"/>
    <w:basedOn w:val="DefaultParagraphFont"/>
    <w:link w:val="BodyText2"/>
    <w:uiPriority w:val="99"/>
    <w:semiHidden/>
    <w:rsid w:val="00AC14CD"/>
    <w:rPr>
      <w:rFonts w:ascii="Cambria" w:eastAsia="MS Mincho" w:hAnsi="Cambria" w:cs="Cambria"/>
      <w:sz w:val="24"/>
      <w:szCs w:val="24"/>
      <w:lang w:eastAsia="en-US"/>
    </w:rPr>
  </w:style>
  <w:style w:type="character" w:customStyle="1" w:styleId="highwire-cite-authors">
    <w:name w:val="highwire-cite-authors"/>
    <w:basedOn w:val="DefaultParagraphFont"/>
    <w:rsid w:val="0072145F"/>
  </w:style>
  <w:style w:type="character" w:customStyle="1" w:styleId="nlm-surname">
    <w:name w:val="nlm-surname"/>
    <w:basedOn w:val="DefaultParagraphFont"/>
    <w:rsid w:val="0072145F"/>
  </w:style>
  <w:style w:type="character" w:customStyle="1" w:styleId="apple-converted-space">
    <w:name w:val="apple-converted-space"/>
    <w:basedOn w:val="DefaultParagraphFont"/>
    <w:rsid w:val="0072145F"/>
  </w:style>
  <w:style w:type="character" w:customStyle="1" w:styleId="nlm-given-names">
    <w:name w:val="nlm-given-names"/>
    <w:basedOn w:val="DefaultParagraphFont"/>
    <w:rsid w:val="0072145F"/>
  </w:style>
  <w:style w:type="character" w:customStyle="1" w:styleId="highwire-cite-title">
    <w:name w:val="highwire-cite-title"/>
    <w:basedOn w:val="DefaultParagraphFont"/>
    <w:rsid w:val="0072145F"/>
  </w:style>
  <w:style w:type="character" w:customStyle="1" w:styleId="highwire-cite-metadata-journal">
    <w:name w:val="highwire-cite-metadata-journal"/>
    <w:basedOn w:val="DefaultParagraphFont"/>
    <w:rsid w:val="0072145F"/>
  </w:style>
  <w:style w:type="character" w:customStyle="1" w:styleId="highwire-cite-metadata-date">
    <w:name w:val="highwire-cite-metadata-date"/>
    <w:basedOn w:val="DefaultParagraphFont"/>
    <w:rsid w:val="0072145F"/>
  </w:style>
  <w:style w:type="character" w:customStyle="1" w:styleId="highwire-cite-metadata-volume">
    <w:name w:val="highwire-cite-metadata-volume"/>
    <w:basedOn w:val="DefaultParagraphFont"/>
    <w:rsid w:val="0072145F"/>
  </w:style>
  <w:style w:type="character" w:styleId="Strong">
    <w:name w:val="Strong"/>
    <w:basedOn w:val="DefaultParagraphFont"/>
    <w:uiPriority w:val="22"/>
    <w:qFormat/>
    <w:rsid w:val="0072145F"/>
    <w:rPr>
      <w:b/>
      <w:bCs/>
    </w:rPr>
  </w:style>
  <w:style w:type="character" w:styleId="Emphasis">
    <w:name w:val="Emphasis"/>
    <w:basedOn w:val="DefaultParagraphFont"/>
    <w:uiPriority w:val="20"/>
    <w:qFormat/>
    <w:rsid w:val="0072145F"/>
    <w:rPr>
      <w:i/>
      <w:iCs/>
    </w:rPr>
  </w:style>
  <w:style w:type="paragraph" w:styleId="BodyTextIndent">
    <w:name w:val="Body Text Indent"/>
    <w:basedOn w:val="Normal"/>
    <w:link w:val="BodyTextIndentChar"/>
    <w:uiPriority w:val="99"/>
    <w:semiHidden/>
    <w:unhideWhenUsed/>
    <w:rsid w:val="0072145F"/>
    <w:pPr>
      <w:spacing w:after="120"/>
      <w:ind w:left="283"/>
    </w:pPr>
  </w:style>
  <w:style w:type="character" w:customStyle="1" w:styleId="BodyTextIndentChar">
    <w:name w:val="Body Text Indent Char"/>
    <w:basedOn w:val="DefaultParagraphFont"/>
    <w:link w:val="BodyTextIndent"/>
    <w:uiPriority w:val="99"/>
    <w:semiHidden/>
    <w:rsid w:val="0072145F"/>
    <w:rPr>
      <w:rFonts w:ascii="Cambria" w:eastAsia="MS Mincho" w:hAnsi="Cambria" w:cs="Cambria"/>
      <w:sz w:val="24"/>
      <w:szCs w:val="24"/>
      <w:lang w:eastAsia="en-US"/>
    </w:rPr>
  </w:style>
  <w:style w:type="paragraph" w:styleId="NormalWeb">
    <w:name w:val="Normal (Web)"/>
    <w:basedOn w:val="Normal"/>
    <w:uiPriority w:val="99"/>
    <w:unhideWhenUsed/>
    <w:rsid w:val="00311306"/>
    <w:pPr>
      <w:spacing w:before="100" w:beforeAutospacing="1" w:after="100" w:afterAutospacing="1"/>
    </w:pPr>
    <w:rPr>
      <w:rFonts w:ascii="Times" w:eastAsiaTheme="minorHAnsi" w:hAnsi="Times" w:cs="Times New Roman"/>
      <w:sz w:val="20"/>
      <w:szCs w:val="20"/>
    </w:rPr>
  </w:style>
  <w:style w:type="paragraph" w:styleId="Caption">
    <w:name w:val="caption"/>
    <w:basedOn w:val="Normal"/>
    <w:next w:val="Normal"/>
    <w:link w:val="CaptionChar"/>
    <w:uiPriority w:val="99"/>
    <w:unhideWhenUsed/>
    <w:qFormat/>
    <w:rsid w:val="00F500A2"/>
    <w:pPr>
      <w:spacing w:after="200" w:line="240" w:lineRule="auto"/>
    </w:pPr>
    <w:rPr>
      <w:b/>
      <w:bCs/>
      <w:szCs w:val="18"/>
    </w:rPr>
  </w:style>
  <w:style w:type="character" w:customStyle="1" w:styleId="CaptionChar">
    <w:name w:val="Caption Char"/>
    <w:basedOn w:val="DefaultParagraphFont"/>
    <w:link w:val="Caption"/>
    <w:uiPriority w:val="99"/>
    <w:rsid w:val="00F500A2"/>
    <w:rPr>
      <w:rFonts w:eastAsia="MS Mincho" w:cs="Cambria"/>
      <w:b/>
      <w:bCs/>
      <w:sz w:val="24"/>
      <w:szCs w:val="18"/>
      <w:lang w:eastAsia="en-US"/>
    </w:rPr>
  </w:style>
  <w:style w:type="paragraph" w:styleId="Revision">
    <w:name w:val="Revision"/>
    <w:hidden/>
    <w:uiPriority w:val="99"/>
    <w:semiHidden/>
    <w:rsid w:val="00D378EE"/>
    <w:rPr>
      <w:rFonts w:eastAsia="MS Mincho" w:cs="Cambria"/>
      <w:sz w:val="24"/>
      <w:szCs w:val="24"/>
      <w:lang w:eastAsia="en-US"/>
    </w:rPr>
  </w:style>
  <w:style w:type="table" w:styleId="TableGrid">
    <w:name w:val="Table Grid"/>
    <w:basedOn w:val="TableNormal"/>
    <w:uiPriority w:val="59"/>
    <w:rsid w:val="00105CFE"/>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621C5"/>
  </w:style>
  <w:style w:type="paragraph" w:styleId="TableofFigures">
    <w:name w:val="table of figures"/>
    <w:basedOn w:val="Normal"/>
    <w:next w:val="Normal"/>
    <w:autoRedefine/>
    <w:uiPriority w:val="99"/>
    <w:unhideWhenUsed/>
    <w:qFormat/>
    <w:rsid w:val="00BA1E45"/>
    <w:pPr>
      <w:tabs>
        <w:tab w:val="left" w:pos="0"/>
        <w:tab w:val="left" w:pos="1418"/>
        <w:tab w:val="right" w:leader="dot" w:pos="8930"/>
      </w:tabs>
      <w:spacing w:after="0"/>
      <w:ind w:left="1021" w:right="680" w:hanging="1021"/>
    </w:pPr>
    <w:rPr>
      <w:rFonts w:asciiTheme="minorHAnsi" w:hAnsiTheme="minorHAnsi"/>
      <w:noProof/>
    </w:rPr>
  </w:style>
  <w:style w:type="paragraph" w:styleId="TOC4">
    <w:name w:val="toc 4"/>
    <w:basedOn w:val="Normal"/>
    <w:next w:val="Normal"/>
    <w:autoRedefine/>
    <w:uiPriority w:val="39"/>
    <w:unhideWhenUsed/>
    <w:rsid w:val="005D7769"/>
    <w:pPr>
      <w:tabs>
        <w:tab w:val="left" w:pos="879"/>
      </w:tabs>
      <w:spacing w:before="0" w:after="100"/>
      <w:jc w:val="left"/>
    </w:pPr>
  </w:style>
  <w:style w:type="paragraph" w:styleId="TOC5">
    <w:name w:val="toc 5"/>
    <w:basedOn w:val="Normal"/>
    <w:next w:val="Normal"/>
    <w:autoRedefine/>
    <w:uiPriority w:val="39"/>
    <w:unhideWhenUsed/>
    <w:rsid w:val="00D922F1"/>
    <w:pPr>
      <w:spacing w:before="0" w:after="100"/>
      <w:ind w:left="880"/>
      <w:jc w:val="left"/>
    </w:pPr>
    <w:rPr>
      <w:sz w:val="22"/>
    </w:rPr>
  </w:style>
  <w:style w:type="paragraph" w:styleId="TOC6">
    <w:name w:val="toc 6"/>
    <w:basedOn w:val="Normal"/>
    <w:next w:val="Normal"/>
    <w:autoRedefine/>
    <w:uiPriority w:val="39"/>
    <w:unhideWhenUsed/>
    <w:rsid w:val="00D922F1"/>
    <w:pPr>
      <w:spacing w:before="0" w:after="100"/>
      <w:ind w:left="1100"/>
      <w:jc w:val="left"/>
    </w:pPr>
    <w:rPr>
      <w:sz w:val="22"/>
    </w:rPr>
  </w:style>
  <w:style w:type="paragraph" w:styleId="TOC7">
    <w:name w:val="toc 7"/>
    <w:basedOn w:val="Normal"/>
    <w:next w:val="Normal"/>
    <w:autoRedefine/>
    <w:uiPriority w:val="39"/>
    <w:unhideWhenUsed/>
    <w:rsid w:val="00D922F1"/>
    <w:pPr>
      <w:spacing w:before="0" w:after="100"/>
      <w:ind w:left="1320"/>
      <w:jc w:val="left"/>
    </w:pPr>
    <w:rPr>
      <w:sz w:val="22"/>
    </w:rPr>
  </w:style>
  <w:style w:type="paragraph" w:styleId="TOC8">
    <w:name w:val="toc 8"/>
    <w:basedOn w:val="Normal"/>
    <w:next w:val="Normal"/>
    <w:autoRedefine/>
    <w:uiPriority w:val="39"/>
    <w:unhideWhenUsed/>
    <w:rsid w:val="00D922F1"/>
    <w:pPr>
      <w:spacing w:before="0" w:after="100"/>
      <w:ind w:left="1540"/>
      <w:jc w:val="left"/>
    </w:pPr>
    <w:rPr>
      <w:sz w:val="22"/>
    </w:rPr>
  </w:style>
  <w:style w:type="paragraph" w:styleId="TOC9">
    <w:name w:val="toc 9"/>
    <w:basedOn w:val="Normal"/>
    <w:next w:val="Normal"/>
    <w:autoRedefine/>
    <w:uiPriority w:val="39"/>
    <w:unhideWhenUsed/>
    <w:rsid w:val="00D922F1"/>
    <w:pPr>
      <w:spacing w:before="0" w:after="100"/>
      <w:ind w:left="1760"/>
      <w:jc w:val="left"/>
    </w:pPr>
    <w:rPr>
      <w:sz w:val="22"/>
    </w:rPr>
  </w:style>
  <w:style w:type="paragraph" w:customStyle="1" w:styleId="BodyText0">
    <w:name w:val="Body Text!"/>
    <w:basedOn w:val="Normal"/>
    <w:link w:val="BodyTextChar0"/>
    <w:rsid w:val="00376D08"/>
    <w:pPr>
      <w:spacing w:before="0" w:after="0"/>
    </w:pPr>
    <w:rPr>
      <w:rFonts w:eastAsia="Times New Roman" w:cs="Times New Roman"/>
      <w:szCs w:val="20"/>
    </w:rPr>
  </w:style>
  <w:style w:type="character" w:customStyle="1" w:styleId="BodyTextChar0">
    <w:name w:val="Body Text! Char"/>
    <w:basedOn w:val="DefaultParagraphFont"/>
    <w:link w:val="BodyText0"/>
    <w:rsid w:val="00376D08"/>
    <w:rPr>
      <w:rFonts w:eastAsia="Times New Roman" w:cs="Times New Roman"/>
      <w:sz w:val="24"/>
      <w:szCs w:val="20"/>
      <w:lang w:eastAsia="en-US"/>
    </w:rPr>
  </w:style>
  <w:style w:type="character" w:styleId="HTMLCite">
    <w:name w:val="HTML Cite"/>
    <w:basedOn w:val="DefaultParagraphFont"/>
    <w:uiPriority w:val="99"/>
    <w:semiHidden/>
    <w:unhideWhenUsed/>
    <w:rsid w:val="00B07CF3"/>
    <w:rPr>
      <w:i/>
      <w:iCs/>
    </w:rPr>
  </w:style>
  <w:style w:type="character" w:customStyle="1" w:styleId="slug-pub-date">
    <w:name w:val="slug-pub-date"/>
    <w:basedOn w:val="DefaultParagraphFont"/>
    <w:rsid w:val="00B07CF3"/>
  </w:style>
  <w:style w:type="character" w:customStyle="1" w:styleId="slug-vol">
    <w:name w:val="slug-vol"/>
    <w:basedOn w:val="DefaultParagraphFont"/>
    <w:rsid w:val="00B07CF3"/>
  </w:style>
  <w:style w:type="character" w:customStyle="1" w:styleId="slug-issue">
    <w:name w:val="slug-issue"/>
    <w:basedOn w:val="DefaultParagraphFont"/>
    <w:rsid w:val="00B07CF3"/>
  </w:style>
  <w:style w:type="character" w:customStyle="1" w:styleId="slug-pages">
    <w:name w:val="slug-pages"/>
    <w:basedOn w:val="DefaultParagraphFont"/>
    <w:rsid w:val="00B07CF3"/>
  </w:style>
  <w:style w:type="character" w:customStyle="1" w:styleId="slug-doi-wrapper">
    <w:name w:val="slug-doi-wrapper"/>
    <w:basedOn w:val="DefaultParagraphFont"/>
    <w:rsid w:val="00B07CF3"/>
  </w:style>
  <w:style w:type="character" w:customStyle="1" w:styleId="slug-doi">
    <w:name w:val="slug-doi"/>
    <w:basedOn w:val="DefaultParagraphFont"/>
    <w:rsid w:val="00B07CF3"/>
  </w:style>
  <w:style w:type="character" w:customStyle="1" w:styleId="cit-auth">
    <w:name w:val="cit-auth"/>
    <w:basedOn w:val="DefaultParagraphFont"/>
    <w:rsid w:val="00B07CF3"/>
  </w:style>
  <w:style w:type="character" w:customStyle="1" w:styleId="cit-sep">
    <w:name w:val="cit-sep"/>
    <w:basedOn w:val="DefaultParagraphFont"/>
    <w:rsid w:val="00B07CF3"/>
  </w:style>
  <w:style w:type="character" w:customStyle="1" w:styleId="cit-title">
    <w:name w:val="cit-title"/>
    <w:basedOn w:val="DefaultParagraphFont"/>
    <w:rsid w:val="00B07CF3"/>
  </w:style>
  <w:style w:type="character" w:customStyle="1" w:styleId="cit-print-date">
    <w:name w:val="cit-print-date"/>
    <w:basedOn w:val="DefaultParagraphFont"/>
    <w:rsid w:val="00C756FC"/>
  </w:style>
  <w:style w:type="character" w:customStyle="1" w:styleId="cit-vol">
    <w:name w:val="cit-vol"/>
    <w:basedOn w:val="DefaultParagraphFont"/>
    <w:rsid w:val="00C756FC"/>
  </w:style>
  <w:style w:type="character" w:customStyle="1" w:styleId="cit-first-page">
    <w:name w:val="cit-first-page"/>
    <w:basedOn w:val="DefaultParagraphFont"/>
    <w:rsid w:val="00C756FC"/>
  </w:style>
  <w:style w:type="character" w:customStyle="1" w:styleId="cit-last-page">
    <w:name w:val="cit-last-page"/>
    <w:basedOn w:val="DefaultParagraphFont"/>
    <w:rsid w:val="00C756FC"/>
  </w:style>
  <w:style w:type="character" w:styleId="FollowedHyperlink">
    <w:name w:val="FollowedHyperlink"/>
    <w:basedOn w:val="DefaultParagraphFont"/>
    <w:uiPriority w:val="99"/>
    <w:semiHidden/>
    <w:unhideWhenUsed/>
    <w:rsid w:val="0034164B"/>
    <w:rPr>
      <w:color w:val="800080" w:themeColor="followedHyperlink"/>
      <w:u w:val="single"/>
    </w:rPr>
  </w:style>
  <w:style w:type="paragraph" w:styleId="Subtitle">
    <w:name w:val="Subtitle"/>
    <w:basedOn w:val="Normal"/>
    <w:next w:val="Normal"/>
    <w:link w:val="SubtitleChar"/>
    <w:uiPriority w:val="11"/>
    <w:qFormat/>
    <w:rsid w:val="00A7439A"/>
    <w:pPr>
      <w:numPr>
        <w:numId w:val="3"/>
      </w:numPr>
      <w:spacing w:before="0" w:after="0" w:line="240" w:lineRule="auto"/>
      <w:ind w:left="1077" w:hanging="720"/>
      <w:jc w:val="left"/>
    </w:pPr>
    <w:rPr>
      <w:rFonts w:ascii="Arial" w:hAnsi="Arial"/>
      <w:b/>
      <w:spacing w:val="15"/>
      <w:sz w:val="32"/>
    </w:rPr>
  </w:style>
  <w:style w:type="character" w:customStyle="1" w:styleId="SubtitleChar">
    <w:name w:val="Subtitle Char"/>
    <w:basedOn w:val="DefaultParagraphFont"/>
    <w:link w:val="Subtitle"/>
    <w:uiPriority w:val="11"/>
    <w:rsid w:val="00A7439A"/>
    <w:rPr>
      <w:rFonts w:ascii="Arial" w:hAnsi="Arial"/>
      <w:b/>
      <w:spacing w:val="15"/>
      <w:sz w:val="32"/>
      <w:lang w:eastAsia="en-US"/>
    </w:rPr>
  </w:style>
  <w:style w:type="paragraph" w:customStyle="1" w:styleId="EndNoteBibliography">
    <w:name w:val="EndNote Bibliography"/>
    <w:basedOn w:val="Normal"/>
    <w:link w:val="EndNoteBibliographyChar"/>
    <w:rsid w:val="00A7439A"/>
    <w:pPr>
      <w:spacing w:before="0" w:after="0" w:line="240" w:lineRule="auto"/>
      <w:jc w:val="left"/>
    </w:pPr>
    <w:rPr>
      <w:rFonts w:eastAsiaTheme="minorHAnsi" w:cs="Arial"/>
      <w:noProof/>
      <w:lang w:val="en-US"/>
    </w:rPr>
  </w:style>
  <w:style w:type="character" w:customStyle="1" w:styleId="EndNoteBibliographyChar">
    <w:name w:val="EndNote Bibliography Char"/>
    <w:basedOn w:val="DefaultParagraphFont"/>
    <w:link w:val="EndNoteBibliography"/>
    <w:rsid w:val="00A7439A"/>
    <w:rPr>
      <w:rFonts w:eastAsiaTheme="minorHAnsi" w:cs="Arial"/>
      <w:noProof/>
      <w:sz w:val="24"/>
      <w:lang w:val="en-US"/>
    </w:rPr>
  </w:style>
  <w:style w:type="paragraph" w:customStyle="1" w:styleId="EndNoteBibliographyTitle">
    <w:name w:val="EndNote Bibliography Title"/>
    <w:basedOn w:val="Normal"/>
    <w:link w:val="EndNoteBibliographyTitleChar"/>
    <w:rsid w:val="00A7439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7439A"/>
    <w:rPr>
      <w:noProof/>
      <w:sz w:val="24"/>
      <w:lang w:val="en-US"/>
    </w:rPr>
  </w:style>
  <w:style w:type="character" w:styleId="IntenseReference">
    <w:name w:val="Intense Reference"/>
    <w:basedOn w:val="DefaultParagraphFont"/>
    <w:uiPriority w:val="32"/>
    <w:qFormat/>
    <w:rsid w:val="00946886"/>
    <w:rPr>
      <w:b/>
      <w:bCs/>
      <w:smallCaps/>
      <w:color w:val="4F81BD" w:themeColor="accent1"/>
      <w:spacing w:val="5"/>
    </w:rPr>
  </w:style>
  <w:style w:type="character" w:styleId="PlaceholderText">
    <w:name w:val="Placeholder Text"/>
    <w:basedOn w:val="DefaultParagraphFont"/>
    <w:uiPriority w:val="99"/>
    <w:semiHidden/>
    <w:rsid w:val="00946886"/>
    <w:rPr>
      <w:color w:val="808080"/>
    </w:rPr>
  </w:style>
  <w:style w:type="character" w:customStyle="1" w:styleId="Heading9Char">
    <w:name w:val="Heading 9 Char"/>
    <w:basedOn w:val="DefaultParagraphFont"/>
    <w:link w:val="Heading9"/>
    <w:uiPriority w:val="9"/>
    <w:rsid w:val="001615A1"/>
    <w:rPr>
      <w:rFonts w:asciiTheme="majorHAnsi" w:eastAsiaTheme="majorEastAsia" w:hAnsiTheme="majorHAnsi" w:cstheme="majorBidi"/>
      <w:i/>
      <w:iCs/>
      <w:color w:val="272727" w:themeColor="text1" w:themeTint="D8"/>
      <w:sz w:val="21"/>
      <w:szCs w:val="21"/>
      <w:lang w:eastAsia="en-US"/>
    </w:rPr>
  </w:style>
  <w:style w:type="paragraph" w:styleId="EndnoteText">
    <w:name w:val="endnote text"/>
    <w:basedOn w:val="Normal"/>
    <w:link w:val="EndnoteTextChar"/>
    <w:uiPriority w:val="99"/>
    <w:semiHidden/>
    <w:unhideWhenUsed/>
    <w:rsid w:val="0072330E"/>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2330E"/>
    <w:rPr>
      <w:rFonts w:eastAsia="MS Mincho" w:cs="Cambria"/>
      <w:sz w:val="20"/>
      <w:szCs w:val="20"/>
      <w:lang w:eastAsia="en-US"/>
    </w:rPr>
  </w:style>
  <w:style w:type="character" w:styleId="EndnoteReference">
    <w:name w:val="endnote reference"/>
    <w:basedOn w:val="DefaultParagraphFont"/>
    <w:uiPriority w:val="99"/>
    <w:semiHidden/>
    <w:unhideWhenUsed/>
    <w:rsid w:val="007233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11542">
      <w:bodyDiv w:val="1"/>
      <w:marLeft w:val="0"/>
      <w:marRight w:val="0"/>
      <w:marTop w:val="0"/>
      <w:marBottom w:val="0"/>
      <w:divBdr>
        <w:top w:val="none" w:sz="0" w:space="0" w:color="auto"/>
        <w:left w:val="none" w:sz="0" w:space="0" w:color="auto"/>
        <w:bottom w:val="none" w:sz="0" w:space="0" w:color="auto"/>
        <w:right w:val="none" w:sz="0" w:space="0" w:color="auto"/>
      </w:divBdr>
    </w:div>
    <w:div w:id="196549740">
      <w:bodyDiv w:val="1"/>
      <w:marLeft w:val="0"/>
      <w:marRight w:val="0"/>
      <w:marTop w:val="0"/>
      <w:marBottom w:val="0"/>
      <w:divBdr>
        <w:top w:val="none" w:sz="0" w:space="0" w:color="auto"/>
        <w:left w:val="none" w:sz="0" w:space="0" w:color="auto"/>
        <w:bottom w:val="none" w:sz="0" w:space="0" w:color="auto"/>
        <w:right w:val="none" w:sz="0" w:space="0" w:color="auto"/>
      </w:divBdr>
    </w:div>
    <w:div w:id="323242443">
      <w:bodyDiv w:val="1"/>
      <w:marLeft w:val="0"/>
      <w:marRight w:val="0"/>
      <w:marTop w:val="0"/>
      <w:marBottom w:val="0"/>
      <w:divBdr>
        <w:top w:val="none" w:sz="0" w:space="0" w:color="auto"/>
        <w:left w:val="none" w:sz="0" w:space="0" w:color="auto"/>
        <w:bottom w:val="none" w:sz="0" w:space="0" w:color="auto"/>
        <w:right w:val="none" w:sz="0" w:space="0" w:color="auto"/>
      </w:divBdr>
    </w:div>
    <w:div w:id="590819880">
      <w:bodyDiv w:val="1"/>
      <w:marLeft w:val="0"/>
      <w:marRight w:val="0"/>
      <w:marTop w:val="0"/>
      <w:marBottom w:val="0"/>
      <w:divBdr>
        <w:top w:val="none" w:sz="0" w:space="0" w:color="auto"/>
        <w:left w:val="none" w:sz="0" w:space="0" w:color="auto"/>
        <w:bottom w:val="none" w:sz="0" w:space="0" w:color="auto"/>
        <w:right w:val="none" w:sz="0" w:space="0" w:color="auto"/>
      </w:divBdr>
    </w:div>
    <w:div w:id="610362944">
      <w:bodyDiv w:val="1"/>
      <w:marLeft w:val="0"/>
      <w:marRight w:val="0"/>
      <w:marTop w:val="0"/>
      <w:marBottom w:val="0"/>
      <w:divBdr>
        <w:top w:val="none" w:sz="0" w:space="0" w:color="auto"/>
        <w:left w:val="none" w:sz="0" w:space="0" w:color="auto"/>
        <w:bottom w:val="none" w:sz="0" w:space="0" w:color="auto"/>
        <w:right w:val="none" w:sz="0" w:space="0" w:color="auto"/>
      </w:divBdr>
      <w:divsChild>
        <w:div w:id="850291682">
          <w:marLeft w:val="0"/>
          <w:marRight w:val="0"/>
          <w:marTop w:val="0"/>
          <w:marBottom w:val="0"/>
          <w:divBdr>
            <w:top w:val="none" w:sz="0" w:space="0" w:color="auto"/>
            <w:left w:val="none" w:sz="0" w:space="0" w:color="auto"/>
            <w:bottom w:val="none" w:sz="0" w:space="0" w:color="auto"/>
            <w:right w:val="none" w:sz="0" w:space="0" w:color="auto"/>
          </w:divBdr>
          <w:divsChild>
            <w:div w:id="1702053911">
              <w:marLeft w:val="0"/>
              <w:marRight w:val="0"/>
              <w:marTop w:val="0"/>
              <w:marBottom w:val="0"/>
              <w:divBdr>
                <w:top w:val="none" w:sz="0" w:space="0" w:color="auto"/>
                <w:left w:val="none" w:sz="0" w:space="0" w:color="auto"/>
                <w:bottom w:val="none" w:sz="0" w:space="0" w:color="auto"/>
                <w:right w:val="none" w:sz="0" w:space="0" w:color="auto"/>
              </w:divBdr>
            </w:div>
          </w:divsChild>
        </w:div>
        <w:div w:id="521163809">
          <w:marLeft w:val="0"/>
          <w:marRight w:val="0"/>
          <w:marTop w:val="0"/>
          <w:marBottom w:val="0"/>
          <w:divBdr>
            <w:top w:val="none" w:sz="0" w:space="0" w:color="auto"/>
            <w:left w:val="none" w:sz="0" w:space="0" w:color="auto"/>
            <w:bottom w:val="none" w:sz="0" w:space="0" w:color="auto"/>
            <w:right w:val="none" w:sz="0" w:space="0" w:color="auto"/>
          </w:divBdr>
          <w:divsChild>
            <w:div w:id="1720586178">
              <w:marLeft w:val="0"/>
              <w:marRight w:val="0"/>
              <w:marTop w:val="0"/>
              <w:marBottom w:val="0"/>
              <w:divBdr>
                <w:top w:val="none" w:sz="0" w:space="0" w:color="auto"/>
                <w:left w:val="none" w:sz="0" w:space="0" w:color="auto"/>
                <w:bottom w:val="none" w:sz="0" w:space="0" w:color="auto"/>
                <w:right w:val="none" w:sz="0" w:space="0" w:color="auto"/>
              </w:divBdr>
              <w:divsChild>
                <w:div w:id="601034499">
                  <w:marLeft w:val="0"/>
                  <w:marRight w:val="0"/>
                  <w:marTop w:val="0"/>
                  <w:marBottom w:val="0"/>
                  <w:divBdr>
                    <w:top w:val="none" w:sz="0" w:space="0" w:color="auto"/>
                    <w:left w:val="none" w:sz="0" w:space="0" w:color="auto"/>
                    <w:bottom w:val="none" w:sz="0" w:space="0" w:color="auto"/>
                    <w:right w:val="none" w:sz="0" w:space="0" w:color="auto"/>
                  </w:divBdr>
                  <w:divsChild>
                    <w:div w:id="1521818220">
                      <w:marLeft w:val="0"/>
                      <w:marRight w:val="0"/>
                      <w:marTop w:val="0"/>
                      <w:marBottom w:val="0"/>
                      <w:divBdr>
                        <w:top w:val="none" w:sz="0" w:space="0" w:color="auto"/>
                        <w:left w:val="none" w:sz="0" w:space="0" w:color="auto"/>
                        <w:bottom w:val="none" w:sz="0" w:space="0" w:color="auto"/>
                        <w:right w:val="none" w:sz="0" w:space="0" w:color="auto"/>
                      </w:divBdr>
                      <w:divsChild>
                        <w:div w:id="310598154">
                          <w:marLeft w:val="0"/>
                          <w:marRight w:val="0"/>
                          <w:marTop w:val="0"/>
                          <w:marBottom w:val="0"/>
                          <w:divBdr>
                            <w:top w:val="none" w:sz="0" w:space="0" w:color="auto"/>
                            <w:left w:val="none" w:sz="0" w:space="0" w:color="auto"/>
                            <w:bottom w:val="none" w:sz="0" w:space="0" w:color="auto"/>
                            <w:right w:val="none" w:sz="0" w:space="0" w:color="auto"/>
                          </w:divBdr>
                          <w:divsChild>
                            <w:div w:id="1672365612">
                              <w:marLeft w:val="0"/>
                              <w:marRight w:val="0"/>
                              <w:marTop w:val="0"/>
                              <w:marBottom w:val="0"/>
                              <w:divBdr>
                                <w:top w:val="none" w:sz="0" w:space="0" w:color="auto"/>
                                <w:left w:val="none" w:sz="0" w:space="0" w:color="auto"/>
                                <w:bottom w:val="none" w:sz="0" w:space="0" w:color="auto"/>
                                <w:right w:val="none" w:sz="0" w:space="0" w:color="auto"/>
                              </w:divBdr>
                              <w:divsChild>
                                <w:div w:id="526677556">
                                  <w:marLeft w:val="0"/>
                                  <w:marRight w:val="0"/>
                                  <w:marTop w:val="0"/>
                                  <w:marBottom w:val="0"/>
                                  <w:divBdr>
                                    <w:top w:val="none" w:sz="0" w:space="0" w:color="auto"/>
                                    <w:left w:val="none" w:sz="0" w:space="0" w:color="auto"/>
                                    <w:bottom w:val="none" w:sz="0" w:space="0" w:color="auto"/>
                                    <w:right w:val="none" w:sz="0" w:space="0" w:color="auto"/>
                                  </w:divBdr>
                                  <w:divsChild>
                                    <w:div w:id="1945307206">
                                      <w:marLeft w:val="0"/>
                                      <w:marRight w:val="0"/>
                                      <w:marTop w:val="0"/>
                                      <w:marBottom w:val="0"/>
                                      <w:divBdr>
                                        <w:top w:val="none" w:sz="0" w:space="0" w:color="auto"/>
                                        <w:left w:val="none" w:sz="0" w:space="0" w:color="auto"/>
                                        <w:bottom w:val="none" w:sz="0" w:space="0" w:color="auto"/>
                                        <w:right w:val="none" w:sz="0" w:space="0" w:color="auto"/>
                                      </w:divBdr>
                                    </w:div>
                                    <w:div w:id="1983999551">
                                      <w:marLeft w:val="0"/>
                                      <w:marRight w:val="0"/>
                                      <w:marTop w:val="0"/>
                                      <w:marBottom w:val="0"/>
                                      <w:divBdr>
                                        <w:top w:val="none" w:sz="0" w:space="0" w:color="auto"/>
                                        <w:left w:val="none" w:sz="0" w:space="0" w:color="auto"/>
                                        <w:bottom w:val="none" w:sz="0" w:space="0" w:color="auto"/>
                                        <w:right w:val="none" w:sz="0" w:space="0" w:color="auto"/>
                                      </w:divBdr>
                                    </w:div>
                                  </w:divsChild>
                                </w:div>
                                <w:div w:id="120841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6008169">
      <w:bodyDiv w:val="1"/>
      <w:marLeft w:val="0"/>
      <w:marRight w:val="0"/>
      <w:marTop w:val="0"/>
      <w:marBottom w:val="0"/>
      <w:divBdr>
        <w:top w:val="none" w:sz="0" w:space="0" w:color="auto"/>
        <w:left w:val="none" w:sz="0" w:space="0" w:color="auto"/>
        <w:bottom w:val="none" w:sz="0" w:space="0" w:color="auto"/>
        <w:right w:val="none" w:sz="0" w:space="0" w:color="auto"/>
      </w:divBdr>
      <w:divsChild>
        <w:div w:id="1541632005">
          <w:marLeft w:val="0"/>
          <w:marRight w:val="0"/>
          <w:marTop w:val="0"/>
          <w:marBottom w:val="0"/>
          <w:divBdr>
            <w:top w:val="none" w:sz="0" w:space="0" w:color="auto"/>
            <w:left w:val="none" w:sz="0" w:space="0" w:color="auto"/>
            <w:bottom w:val="none" w:sz="0" w:space="0" w:color="auto"/>
            <w:right w:val="none" w:sz="0" w:space="0" w:color="auto"/>
          </w:divBdr>
          <w:divsChild>
            <w:div w:id="385026851">
              <w:marLeft w:val="0"/>
              <w:marRight w:val="0"/>
              <w:marTop w:val="0"/>
              <w:marBottom w:val="0"/>
              <w:divBdr>
                <w:top w:val="none" w:sz="0" w:space="0" w:color="auto"/>
                <w:left w:val="none" w:sz="0" w:space="0" w:color="auto"/>
                <w:bottom w:val="none" w:sz="0" w:space="0" w:color="auto"/>
                <w:right w:val="none" w:sz="0" w:space="0" w:color="auto"/>
              </w:divBdr>
              <w:divsChild>
                <w:div w:id="129775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310180">
      <w:bodyDiv w:val="1"/>
      <w:marLeft w:val="0"/>
      <w:marRight w:val="0"/>
      <w:marTop w:val="0"/>
      <w:marBottom w:val="0"/>
      <w:divBdr>
        <w:top w:val="none" w:sz="0" w:space="0" w:color="auto"/>
        <w:left w:val="none" w:sz="0" w:space="0" w:color="auto"/>
        <w:bottom w:val="none" w:sz="0" w:space="0" w:color="auto"/>
        <w:right w:val="none" w:sz="0" w:space="0" w:color="auto"/>
      </w:divBdr>
      <w:divsChild>
        <w:div w:id="365109418">
          <w:marLeft w:val="0"/>
          <w:marRight w:val="0"/>
          <w:marTop w:val="0"/>
          <w:marBottom w:val="0"/>
          <w:divBdr>
            <w:top w:val="none" w:sz="0" w:space="0" w:color="auto"/>
            <w:left w:val="none" w:sz="0" w:space="0" w:color="auto"/>
            <w:bottom w:val="none" w:sz="0" w:space="0" w:color="auto"/>
            <w:right w:val="none" w:sz="0" w:space="0" w:color="auto"/>
          </w:divBdr>
          <w:divsChild>
            <w:div w:id="264506239">
              <w:marLeft w:val="0"/>
              <w:marRight w:val="0"/>
              <w:marTop w:val="0"/>
              <w:marBottom w:val="0"/>
              <w:divBdr>
                <w:top w:val="none" w:sz="0" w:space="0" w:color="auto"/>
                <w:left w:val="none" w:sz="0" w:space="0" w:color="auto"/>
                <w:bottom w:val="none" w:sz="0" w:space="0" w:color="auto"/>
                <w:right w:val="none" w:sz="0" w:space="0" w:color="auto"/>
              </w:divBdr>
              <w:divsChild>
                <w:div w:id="112781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243864">
      <w:bodyDiv w:val="1"/>
      <w:marLeft w:val="0"/>
      <w:marRight w:val="0"/>
      <w:marTop w:val="0"/>
      <w:marBottom w:val="0"/>
      <w:divBdr>
        <w:top w:val="none" w:sz="0" w:space="0" w:color="auto"/>
        <w:left w:val="none" w:sz="0" w:space="0" w:color="auto"/>
        <w:bottom w:val="none" w:sz="0" w:space="0" w:color="auto"/>
        <w:right w:val="none" w:sz="0" w:space="0" w:color="auto"/>
      </w:divBdr>
    </w:div>
    <w:div w:id="860970751">
      <w:bodyDiv w:val="1"/>
      <w:marLeft w:val="0"/>
      <w:marRight w:val="0"/>
      <w:marTop w:val="0"/>
      <w:marBottom w:val="0"/>
      <w:divBdr>
        <w:top w:val="none" w:sz="0" w:space="0" w:color="auto"/>
        <w:left w:val="none" w:sz="0" w:space="0" w:color="auto"/>
        <w:bottom w:val="none" w:sz="0" w:space="0" w:color="auto"/>
        <w:right w:val="none" w:sz="0" w:space="0" w:color="auto"/>
      </w:divBdr>
    </w:div>
    <w:div w:id="871959796">
      <w:bodyDiv w:val="1"/>
      <w:marLeft w:val="0"/>
      <w:marRight w:val="0"/>
      <w:marTop w:val="0"/>
      <w:marBottom w:val="0"/>
      <w:divBdr>
        <w:top w:val="none" w:sz="0" w:space="0" w:color="auto"/>
        <w:left w:val="none" w:sz="0" w:space="0" w:color="auto"/>
        <w:bottom w:val="none" w:sz="0" w:space="0" w:color="auto"/>
        <w:right w:val="none" w:sz="0" w:space="0" w:color="auto"/>
      </w:divBdr>
    </w:div>
    <w:div w:id="949359815">
      <w:bodyDiv w:val="1"/>
      <w:marLeft w:val="0"/>
      <w:marRight w:val="0"/>
      <w:marTop w:val="0"/>
      <w:marBottom w:val="0"/>
      <w:divBdr>
        <w:top w:val="none" w:sz="0" w:space="0" w:color="auto"/>
        <w:left w:val="none" w:sz="0" w:space="0" w:color="auto"/>
        <w:bottom w:val="none" w:sz="0" w:space="0" w:color="auto"/>
        <w:right w:val="none" w:sz="0" w:space="0" w:color="auto"/>
      </w:divBdr>
      <w:divsChild>
        <w:div w:id="786511310">
          <w:marLeft w:val="0"/>
          <w:marRight w:val="0"/>
          <w:marTop w:val="0"/>
          <w:marBottom w:val="0"/>
          <w:divBdr>
            <w:top w:val="none" w:sz="0" w:space="0" w:color="auto"/>
            <w:left w:val="none" w:sz="0" w:space="0" w:color="auto"/>
            <w:bottom w:val="none" w:sz="0" w:space="0" w:color="auto"/>
            <w:right w:val="none" w:sz="0" w:space="0" w:color="auto"/>
          </w:divBdr>
        </w:div>
        <w:div w:id="1057121524">
          <w:marLeft w:val="0"/>
          <w:marRight w:val="0"/>
          <w:marTop w:val="0"/>
          <w:marBottom w:val="0"/>
          <w:divBdr>
            <w:top w:val="none" w:sz="0" w:space="0" w:color="auto"/>
            <w:left w:val="none" w:sz="0" w:space="0" w:color="auto"/>
            <w:bottom w:val="none" w:sz="0" w:space="0" w:color="auto"/>
            <w:right w:val="none" w:sz="0" w:space="0" w:color="auto"/>
          </w:divBdr>
        </w:div>
        <w:div w:id="162207972">
          <w:marLeft w:val="0"/>
          <w:marRight w:val="0"/>
          <w:marTop w:val="0"/>
          <w:marBottom w:val="0"/>
          <w:divBdr>
            <w:top w:val="none" w:sz="0" w:space="0" w:color="auto"/>
            <w:left w:val="none" w:sz="0" w:space="0" w:color="auto"/>
            <w:bottom w:val="none" w:sz="0" w:space="0" w:color="auto"/>
            <w:right w:val="none" w:sz="0" w:space="0" w:color="auto"/>
          </w:divBdr>
        </w:div>
        <w:div w:id="1988775009">
          <w:marLeft w:val="0"/>
          <w:marRight w:val="0"/>
          <w:marTop w:val="0"/>
          <w:marBottom w:val="0"/>
          <w:divBdr>
            <w:top w:val="none" w:sz="0" w:space="0" w:color="auto"/>
            <w:left w:val="none" w:sz="0" w:space="0" w:color="auto"/>
            <w:bottom w:val="none" w:sz="0" w:space="0" w:color="auto"/>
            <w:right w:val="none" w:sz="0" w:space="0" w:color="auto"/>
          </w:divBdr>
        </w:div>
        <w:div w:id="1293901574">
          <w:marLeft w:val="0"/>
          <w:marRight w:val="0"/>
          <w:marTop w:val="0"/>
          <w:marBottom w:val="0"/>
          <w:divBdr>
            <w:top w:val="none" w:sz="0" w:space="0" w:color="auto"/>
            <w:left w:val="none" w:sz="0" w:space="0" w:color="auto"/>
            <w:bottom w:val="none" w:sz="0" w:space="0" w:color="auto"/>
            <w:right w:val="none" w:sz="0" w:space="0" w:color="auto"/>
          </w:divBdr>
        </w:div>
        <w:div w:id="84884595">
          <w:marLeft w:val="0"/>
          <w:marRight w:val="0"/>
          <w:marTop w:val="0"/>
          <w:marBottom w:val="0"/>
          <w:divBdr>
            <w:top w:val="none" w:sz="0" w:space="0" w:color="auto"/>
            <w:left w:val="none" w:sz="0" w:space="0" w:color="auto"/>
            <w:bottom w:val="none" w:sz="0" w:space="0" w:color="auto"/>
            <w:right w:val="none" w:sz="0" w:space="0" w:color="auto"/>
          </w:divBdr>
        </w:div>
        <w:div w:id="384373813">
          <w:marLeft w:val="0"/>
          <w:marRight w:val="0"/>
          <w:marTop w:val="0"/>
          <w:marBottom w:val="0"/>
          <w:divBdr>
            <w:top w:val="none" w:sz="0" w:space="0" w:color="auto"/>
            <w:left w:val="none" w:sz="0" w:space="0" w:color="auto"/>
            <w:bottom w:val="none" w:sz="0" w:space="0" w:color="auto"/>
            <w:right w:val="none" w:sz="0" w:space="0" w:color="auto"/>
          </w:divBdr>
        </w:div>
      </w:divsChild>
    </w:div>
    <w:div w:id="1195776516">
      <w:bodyDiv w:val="1"/>
      <w:marLeft w:val="0"/>
      <w:marRight w:val="0"/>
      <w:marTop w:val="0"/>
      <w:marBottom w:val="0"/>
      <w:divBdr>
        <w:top w:val="none" w:sz="0" w:space="0" w:color="auto"/>
        <w:left w:val="none" w:sz="0" w:space="0" w:color="auto"/>
        <w:bottom w:val="none" w:sz="0" w:space="0" w:color="auto"/>
        <w:right w:val="none" w:sz="0" w:space="0" w:color="auto"/>
      </w:divBdr>
    </w:div>
    <w:div w:id="1645694938">
      <w:bodyDiv w:val="1"/>
      <w:marLeft w:val="0"/>
      <w:marRight w:val="0"/>
      <w:marTop w:val="0"/>
      <w:marBottom w:val="0"/>
      <w:divBdr>
        <w:top w:val="none" w:sz="0" w:space="0" w:color="auto"/>
        <w:left w:val="none" w:sz="0" w:space="0" w:color="auto"/>
        <w:bottom w:val="none" w:sz="0" w:space="0" w:color="auto"/>
        <w:right w:val="none" w:sz="0" w:space="0" w:color="auto"/>
      </w:divBdr>
      <w:divsChild>
        <w:div w:id="491334824">
          <w:marLeft w:val="0"/>
          <w:marRight w:val="0"/>
          <w:marTop w:val="0"/>
          <w:marBottom w:val="0"/>
          <w:divBdr>
            <w:top w:val="none" w:sz="0" w:space="0" w:color="auto"/>
            <w:left w:val="none" w:sz="0" w:space="0" w:color="auto"/>
            <w:bottom w:val="none" w:sz="0" w:space="0" w:color="auto"/>
            <w:right w:val="none" w:sz="0" w:space="0" w:color="auto"/>
          </w:divBdr>
          <w:divsChild>
            <w:div w:id="1667130646">
              <w:marLeft w:val="0"/>
              <w:marRight w:val="0"/>
              <w:marTop w:val="0"/>
              <w:marBottom w:val="0"/>
              <w:divBdr>
                <w:top w:val="none" w:sz="0" w:space="0" w:color="auto"/>
                <w:left w:val="none" w:sz="0" w:space="0" w:color="auto"/>
                <w:bottom w:val="none" w:sz="0" w:space="0" w:color="auto"/>
                <w:right w:val="none" w:sz="0" w:space="0" w:color="auto"/>
              </w:divBdr>
            </w:div>
          </w:divsChild>
        </w:div>
        <w:div w:id="522981857">
          <w:marLeft w:val="0"/>
          <w:marRight w:val="0"/>
          <w:marTop w:val="0"/>
          <w:marBottom w:val="0"/>
          <w:divBdr>
            <w:top w:val="none" w:sz="0" w:space="0" w:color="auto"/>
            <w:left w:val="none" w:sz="0" w:space="0" w:color="auto"/>
            <w:bottom w:val="none" w:sz="0" w:space="0" w:color="auto"/>
            <w:right w:val="none" w:sz="0" w:space="0" w:color="auto"/>
          </w:divBdr>
          <w:divsChild>
            <w:div w:id="624702362">
              <w:marLeft w:val="0"/>
              <w:marRight w:val="0"/>
              <w:marTop w:val="0"/>
              <w:marBottom w:val="0"/>
              <w:divBdr>
                <w:top w:val="none" w:sz="0" w:space="0" w:color="auto"/>
                <w:left w:val="none" w:sz="0" w:space="0" w:color="auto"/>
                <w:bottom w:val="none" w:sz="0" w:space="0" w:color="auto"/>
                <w:right w:val="none" w:sz="0" w:space="0" w:color="auto"/>
              </w:divBdr>
              <w:divsChild>
                <w:div w:id="1371418328">
                  <w:marLeft w:val="0"/>
                  <w:marRight w:val="0"/>
                  <w:marTop w:val="0"/>
                  <w:marBottom w:val="0"/>
                  <w:divBdr>
                    <w:top w:val="none" w:sz="0" w:space="0" w:color="auto"/>
                    <w:left w:val="none" w:sz="0" w:space="0" w:color="auto"/>
                    <w:bottom w:val="none" w:sz="0" w:space="0" w:color="auto"/>
                    <w:right w:val="none" w:sz="0" w:space="0" w:color="auto"/>
                  </w:divBdr>
                  <w:divsChild>
                    <w:div w:id="1168517575">
                      <w:marLeft w:val="0"/>
                      <w:marRight w:val="0"/>
                      <w:marTop w:val="0"/>
                      <w:marBottom w:val="0"/>
                      <w:divBdr>
                        <w:top w:val="none" w:sz="0" w:space="0" w:color="auto"/>
                        <w:left w:val="none" w:sz="0" w:space="0" w:color="auto"/>
                        <w:bottom w:val="none" w:sz="0" w:space="0" w:color="auto"/>
                        <w:right w:val="none" w:sz="0" w:space="0" w:color="auto"/>
                      </w:divBdr>
                      <w:divsChild>
                        <w:div w:id="780497443">
                          <w:marLeft w:val="0"/>
                          <w:marRight w:val="0"/>
                          <w:marTop w:val="0"/>
                          <w:marBottom w:val="0"/>
                          <w:divBdr>
                            <w:top w:val="none" w:sz="0" w:space="0" w:color="auto"/>
                            <w:left w:val="none" w:sz="0" w:space="0" w:color="auto"/>
                            <w:bottom w:val="none" w:sz="0" w:space="0" w:color="auto"/>
                            <w:right w:val="none" w:sz="0" w:space="0" w:color="auto"/>
                          </w:divBdr>
                          <w:divsChild>
                            <w:div w:id="1589994861">
                              <w:marLeft w:val="0"/>
                              <w:marRight w:val="0"/>
                              <w:marTop w:val="0"/>
                              <w:marBottom w:val="0"/>
                              <w:divBdr>
                                <w:top w:val="none" w:sz="0" w:space="0" w:color="auto"/>
                                <w:left w:val="none" w:sz="0" w:space="0" w:color="auto"/>
                                <w:bottom w:val="none" w:sz="0" w:space="0" w:color="auto"/>
                                <w:right w:val="none" w:sz="0" w:space="0" w:color="auto"/>
                              </w:divBdr>
                              <w:divsChild>
                                <w:div w:id="1318221862">
                                  <w:marLeft w:val="0"/>
                                  <w:marRight w:val="0"/>
                                  <w:marTop w:val="0"/>
                                  <w:marBottom w:val="0"/>
                                  <w:divBdr>
                                    <w:top w:val="none" w:sz="0" w:space="0" w:color="auto"/>
                                    <w:left w:val="none" w:sz="0" w:space="0" w:color="auto"/>
                                    <w:bottom w:val="none" w:sz="0" w:space="0" w:color="auto"/>
                                    <w:right w:val="none" w:sz="0" w:space="0" w:color="auto"/>
                                  </w:divBdr>
                                  <w:divsChild>
                                    <w:div w:id="977146413">
                                      <w:marLeft w:val="0"/>
                                      <w:marRight w:val="0"/>
                                      <w:marTop w:val="0"/>
                                      <w:marBottom w:val="0"/>
                                      <w:divBdr>
                                        <w:top w:val="none" w:sz="0" w:space="0" w:color="auto"/>
                                        <w:left w:val="none" w:sz="0" w:space="0" w:color="auto"/>
                                        <w:bottom w:val="none" w:sz="0" w:space="0" w:color="auto"/>
                                        <w:right w:val="none" w:sz="0" w:space="0" w:color="auto"/>
                                      </w:divBdr>
                                    </w:div>
                                    <w:div w:id="1312521894">
                                      <w:marLeft w:val="0"/>
                                      <w:marRight w:val="0"/>
                                      <w:marTop w:val="0"/>
                                      <w:marBottom w:val="0"/>
                                      <w:divBdr>
                                        <w:top w:val="none" w:sz="0" w:space="0" w:color="auto"/>
                                        <w:left w:val="none" w:sz="0" w:space="0" w:color="auto"/>
                                        <w:bottom w:val="none" w:sz="0" w:space="0" w:color="auto"/>
                                        <w:right w:val="none" w:sz="0" w:space="0" w:color="auto"/>
                                      </w:divBdr>
                                    </w:div>
                                  </w:divsChild>
                                </w:div>
                                <w:div w:id="208371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6601236">
      <w:bodyDiv w:val="1"/>
      <w:marLeft w:val="0"/>
      <w:marRight w:val="0"/>
      <w:marTop w:val="0"/>
      <w:marBottom w:val="0"/>
      <w:divBdr>
        <w:top w:val="none" w:sz="0" w:space="0" w:color="auto"/>
        <w:left w:val="none" w:sz="0" w:space="0" w:color="auto"/>
        <w:bottom w:val="none" w:sz="0" w:space="0" w:color="auto"/>
        <w:right w:val="none" w:sz="0" w:space="0" w:color="auto"/>
      </w:divBdr>
    </w:div>
    <w:div w:id="1862818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102.emf"/><Relationship Id="rId21" Type="http://schemas.openxmlformats.org/officeDocument/2006/relationships/image" Target="media/image6.emf"/><Relationship Id="rId42" Type="http://schemas.openxmlformats.org/officeDocument/2006/relationships/image" Target="media/image27.emf"/><Relationship Id="rId63" Type="http://schemas.openxmlformats.org/officeDocument/2006/relationships/image" Target="media/image48.emf"/><Relationship Id="rId84" Type="http://schemas.openxmlformats.org/officeDocument/2006/relationships/image" Target="media/image69.emf"/><Relationship Id="rId138" Type="http://schemas.openxmlformats.org/officeDocument/2006/relationships/image" Target="media/image123.emf"/><Relationship Id="rId159" Type="http://schemas.openxmlformats.org/officeDocument/2006/relationships/image" Target="media/image144.emf"/><Relationship Id="rId107" Type="http://schemas.openxmlformats.org/officeDocument/2006/relationships/image" Target="media/image92.emf"/><Relationship Id="rId11" Type="http://schemas.openxmlformats.org/officeDocument/2006/relationships/footer" Target="footer2.xml"/><Relationship Id="rId32" Type="http://schemas.openxmlformats.org/officeDocument/2006/relationships/image" Target="media/image17.emf"/><Relationship Id="rId53" Type="http://schemas.openxmlformats.org/officeDocument/2006/relationships/image" Target="media/image38.emf"/><Relationship Id="rId74" Type="http://schemas.openxmlformats.org/officeDocument/2006/relationships/image" Target="media/image59.emf"/><Relationship Id="rId128" Type="http://schemas.openxmlformats.org/officeDocument/2006/relationships/image" Target="media/image113.emf"/><Relationship Id="rId149" Type="http://schemas.openxmlformats.org/officeDocument/2006/relationships/image" Target="media/image134.emf"/><Relationship Id="rId5" Type="http://schemas.openxmlformats.org/officeDocument/2006/relationships/webSettings" Target="webSettings.xml"/><Relationship Id="rId95" Type="http://schemas.openxmlformats.org/officeDocument/2006/relationships/image" Target="media/image80.emf"/><Relationship Id="rId160" Type="http://schemas.openxmlformats.org/officeDocument/2006/relationships/image" Target="media/image145.emf"/><Relationship Id="rId22" Type="http://schemas.openxmlformats.org/officeDocument/2006/relationships/image" Target="media/image7.emf"/><Relationship Id="rId43" Type="http://schemas.openxmlformats.org/officeDocument/2006/relationships/image" Target="media/image28.emf"/><Relationship Id="rId64" Type="http://schemas.openxmlformats.org/officeDocument/2006/relationships/image" Target="media/image49.emf"/><Relationship Id="rId118" Type="http://schemas.openxmlformats.org/officeDocument/2006/relationships/image" Target="media/image103.emf"/><Relationship Id="rId139" Type="http://schemas.openxmlformats.org/officeDocument/2006/relationships/image" Target="media/image124.emf"/><Relationship Id="rId85" Type="http://schemas.openxmlformats.org/officeDocument/2006/relationships/image" Target="media/image70.emf"/><Relationship Id="rId150" Type="http://schemas.openxmlformats.org/officeDocument/2006/relationships/image" Target="media/image135.emf"/><Relationship Id="rId12" Type="http://schemas.openxmlformats.org/officeDocument/2006/relationships/header" Target="header3.xml"/><Relationship Id="rId17" Type="http://schemas.openxmlformats.org/officeDocument/2006/relationships/image" Target="media/image2.emf"/><Relationship Id="rId33" Type="http://schemas.openxmlformats.org/officeDocument/2006/relationships/image" Target="media/image18.emf"/><Relationship Id="rId38" Type="http://schemas.openxmlformats.org/officeDocument/2006/relationships/image" Target="media/image23.emf"/><Relationship Id="rId59" Type="http://schemas.openxmlformats.org/officeDocument/2006/relationships/image" Target="media/image44.emf"/><Relationship Id="rId103" Type="http://schemas.openxmlformats.org/officeDocument/2006/relationships/image" Target="media/image88.emf"/><Relationship Id="rId108" Type="http://schemas.openxmlformats.org/officeDocument/2006/relationships/image" Target="media/image93.emf"/><Relationship Id="rId124" Type="http://schemas.openxmlformats.org/officeDocument/2006/relationships/image" Target="media/image109.emf"/><Relationship Id="rId129" Type="http://schemas.openxmlformats.org/officeDocument/2006/relationships/image" Target="media/image114.emf"/><Relationship Id="rId54" Type="http://schemas.openxmlformats.org/officeDocument/2006/relationships/image" Target="media/image39.emf"/><Relationship Id="rId70" Type="http://schemas.openxmlformats.org/officeDocument/2006/relationships/image" Target="media/image55.emf"/><Relationship Id="rId75" Type="http://schemas.openxmlformats.org/officeDocument/2006/relationships/image" Target="media/image60.emf"/><Relationship Id="rId91" Type="http://schemas.openxmlformats.org/officeDocument/2006/relationships/image" Target="media/image76.emf"/><Relationship Id="rId96" Type="http://schemas.openxmlformats.org/officeDocument/2006/relationships/image" Target="media/image81.emf"/><Relationship Id="rId140" Type="http://schemas.openxmlformats.org/officeDocument/2006/relationships/image" Target="media/image125.emf"/><Relationship Id="rId145" Type="http://schemas.openxmlformats.org/officeDocument/2006/relationships/image" Target="media/image130.emf"/><Relationship Id="rId161" Type="http://schemas.openxmlformats.org/officeDocument/2006/relationships/image" Target="media/image146.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image" Target="media/image13.emf"/><Relationship Id="rId49" Type="http://schemas.openxmlformats.org/officeDocument/2006/relationships/image" Target="media/image34.emf"/><Relationship Id="rId114" Type="http://schemas.openxmlformats.org/officeDocument/2006/relationships/image" Target="media/image99.emf"/><Relationship Id="rId119" Type="http://schemas.openxmlformats.org/officeDocument/2006/relationships/image" Target="media/image104.emf"/><Relationship Id="rId44" Type="http://schemas.openxmlformats.org/officeDocument/2006/relationships/image" Target="media/image29.emf"/><Relationship Id="rId60" Type="http://schemas.openxmlformats.org/officeDocument/2006/relationships/image" Target="media/image45.emf"/><Relationship Id="rId65" Type="http://schemas.openxmlformats.org/officeDocument/2006/relationships/image" Target="media/image50.emf"/><Relationship Id="rId81" Type="http://schemas.openxmlformats.org/officeDocument/2006/relationships/image" Target="media/image66.emf"/><Relationship Id="rId86" Type="http://schemas.openxmlformats.org/officeDocument/2006/relationships/image" Target="media/image71.emf"/><Relationship Id="rId130" Type="http://schemas.openxmlformats.org/officeDocument/2006/relationships/image" Target="media/image115.emf"/><Relationship Id="rId135" Type="http://schemas.openxmlformats.org/officeDocument/2006/relationships/image" Target="media/image120.emf"/><Relationship Id="rId151" Type="http://schemas.openxmlformats.org/officeDocument/2006/relationships/image" Target="media/image136.emf"/><Relationship Id="rId156" Type="http://schemas.openxmlformats.org/officeDocument/2006/relationships/image" Target="media/image141.emf"/><Relationship Id="rId13" Type="http://schemas.openxmlformats.org/officeDocument/2006/relationships/footer" Target="footer3.xml"/><Relationship Id="rId18" Type="http://schemas.openxmlformats.org/officeDocument/2006/relationships/image" Target="media/image3.emf"/><Relationship Id="rId39" Type="http://schemas.openxmlformats.org/officeDocument/2006/relationships/image" Target="media/image24.emf"/><Relationship Id="rId109" Type="http://schemas.openxmlformats.org/officeDocument/2006/relationships/image" Target="media/image94.emf"/><Relationship Id="rId34" Type="http://schemas.openxmlformats.org/officeDocument/2006/relationships/image" Target="media/image19.emf"/><Relationship Id="rId50" Type="http://schemas.openxmlformats.org/officeDocument/2006/relationships/image" Target="media/image35.emf"/><Relationship Id="rId55" Type="http://schemas.openxmlformats.org/officeDocument/2006/relationships/image" Target="media/image40.emf"/><Relationship Id="rId76" Type="http://schemas.openxmlformats.org/officeDocument/2006/relationships/image" Target="media/image61.emf"/><Relationship Id="rId97" Type="http://schemas.openxmlformats.org/officeDocument/2006/relationships/image" Target="media/image82.emf"/><Relationship Id="rId104" Type="http://schemas.openxmlformats.org/officeDocument/2006/relationships/image" Target="media/image89.emf"/><Relationship Id="rId120" Type="http://schemas.openxmlformats.org/officeDocument/2006/relationships/image" Target="media/image105.emf"/><Relationship Id="rId125" Type="http://schemas.openxmlformats.org/officeDocument/2006/relationships/image" Target="media/image110.emf"/><Relationship Id="rId141" Type="http://schemas.openxmlformats.org/officeDocument/2006/relationships/image" Target="media/image126.emf"/><Relationship Id="rId146" Type="http://schemas.openxmlformats.org/officeDocument/2006/relationships/image" Target="media/image131.emf"/><Relationship Id="rId7" Type="http://schemas.openxmlformats.org/officeDocument/2006/relationships/endnotes" Target="endnotes.xml"/><Relationship Id="rId71" Type="http://schemas.openxmlformats.org/officeDocument/2006/relationships/image" Target="media/image56.emf"/><Relationship Id="rId92" Type="http://schemas.openxmlformats.org/officeDocument/2006/relationships/image" Target="media/image77.emf"/><Relationship Id="rId162" Type="http://schemas.openxmlformats.org/officeDocument/2006/relationships/image" Target="media/image147.emf"/><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9.emf"/><Relationship Id="rId40" Type="http://schemas.openxmlformats.org/officeDocument/2006/relationships/image" Target="media/image25.emf"/><Relationship Id="rId45" Type="http://schemas.openxmlformats.org/officeDocument/2006/relationships/image" Target="media/image30.emf"/><Relationship Id="rId66" Type="http://schemas.openxmlformats.org/officeDocument/2006/relationships/image" Target="media/image51.emf"/><Relationship Id="rId87" Type="http://schemas.openxmlformats.org/officeDocument/2006/relationships/image" Target="media/image72.emf"/><Relationship Id="rId110" Type="http://schemas.openxmlformats.org/officeDocument/2006/relationships/image" Target="media/image95.emf"/><Relationship Id="rId115" Type="http://schemas.openxmlformats.org/officeDocument/2006/relationships/image" Target="media/image100.emf"/><Relationship Id="rId131" Type="http://schemas.openxmlformats.org/officeDocument/2006/relationships/image" Target="media/image116.emf"/><Relationship Id="rId136" Type="http://schemas.openxmlformats.org/officeDocument/2006/relationships/image" Target="media/image121.emf"/><Relationship Id="rId157" Type="http://schemas.openxmlformats.org/officeDocument/2006/relationships/image" Target="media/image142.emf"/><Relationship Id="rId61" Type="http://schemas.openxmlformats.org/officeDocument/2006/relationships/image" Target="media/image46.emf"/><Relationship Id="rId82" Type="http://schemas.openxmlformats.org/officeDocument/2006/relationships/image" Target="media/image67.emf"/><Relationship Id="rId152" Type="http://schemas.openxmlformats.org/officeDocument/2006/relationships/image" Target="media/image137.emf"/><Relationship Id="rId19" Type="http://schemas.openxmlformats.org/officeDocument/2006/relationships/image" Target="media/image4.emf"/><Relationship Id="rId14" Type="http://schemas.openxmlformats.org/officeDocument/2006/relationships/header" Target="header4.xml"/><Relationship Id="rId30" Type="http://schemas.openxmlformats.org/officeDocument/2006/relationships/image" Target="media/image15.emf"/><Relationship Id="rId35" Type="http://schemas.openxmlformats.org/officeDocument/2006/relationships/image" Target="media/image20.emf"/><Relationship Id="rId56" Type="http://schemas.openxmlformats.org/officeDocument/2006/relationships/image" Target="media/image41.emf"/><Relationship Id="rId77" Type="http://schemas.openxmlformats.org/officeDocument/2006/relationships/image" Target="media/image62.emf"/><Relationship Id="rId100" Type="http://schemas.openxmlformats.org/officeDocument/2006/relationships/image" Target="media/image85.emf"/><Relationship Id="rId105" Type="http://schemas.openxmlformats.org/officeDocument/2006/relationships/image" Target="media/image90.emf"/><Relationship Id="rId126" Type="http://schemas.openxmlformats.org/officeDocument/2006/relationships/image" Target="media/image111.emf"/><Relationship Id="rId147" Type="http://schemas.openxmlformats.org/officeDocument/2006/relationships/image" Target="media/image132.emf"/><Relationship Id="rId8" Type="http://schemas.openxmlformats.org/officeDocument/2006/relationships/header" Target="header1.xml"/><Relationship Id="rId51" Type="http://schemas.openxmlformats.org/officeDocument/2006/relationships/image" Target="media/image36.emf"/><Relationship Id="rId72" Type="http://schemas.openxmlformats.org/officeDocument/2006/relationships/image" Target="media/image57.emf"/><Relationship Id="rId93" Type="http://schemas.openxmlformats.org/officeDocument/2006/relationships/image" Target="media/image78.emf"/><Relationship Id="rId98" Type="http://schemas.openxmlformats.org/officeDocument/2006/relationships/image" Target="media/image83.emf"/><Relationship Id="rId121" Type="http://schemas.openxmlformats.org/officeDocument/2006/relationships/image" Target="media/image106.emf"/><Relationship Id="rId142" Type="http://schemas.openxmlformats.org/officeDocument/2006/relationships/image" Target="media/image127.emf"/><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0.emf"/><Relationship Id="rId46" Type="http://schemas.openxmlformats.org/officeDocument/2006/relationships/image" Target="media/image31.emf"/><Relationship Id="rId67" Type="http://schemas.openxmlformats.org/officeDocument/2006/relationships/image" Target="media/image52.emf"/><Relationship Id="rId116" Type="http://schemas.openxmlformats.org/officeDocument/2006/relationships/image" Target="media/image101.emf"/><Relationship Id="rId137" Type="http://schemas.openxmlformats.org/officeDocument/2006/relationships/image" Target="media/image122.emf"/><Relationship Id="rId158" Type="http://schemas.openxmlformats.org/officeDocument/2006/relationships/image" Target="media/image143.emf"/><Relationship Id="rId20" Type="http://schemas.openxmlformats.org/officeDocument/2006/relationships/image" Target="media/image5.emf"/><Relationship Id="rId41" Type="http://schemas.openxmlformats.org/officeDocument/2006/relationships/image" Target="media/image26.emf"/><Relationship Id="rId62" Type="http://schemas.openxmlformats.org/officeDocument/2006/relationships/image" Target="media/image47.emf"/><Relationship Id="rId83" Type="http://schemas.openxmlformats.org/officeDocument/2006/relationships/image" Target="media/image68.emf"/><Relationship Id="rId88" Type="http://schemas.openxmlformats.org/officeDocument/2006/relationships/image" Target="media/image73.emf"/><Relationship Id="rId111" Type="http://schemas.openxmlformats.org/officeDocument/2006/relationships/image" Target="media/image96.emf"/><Relationship Id="rId132" Type="http://schemas.openxmlformats.org/officeDocument/2006/relationships/image" Target="media/image117.emf"/><Relationship Id="rId153" Type="http://schemas.openxmlformats.org/officeDocument/2006/relationships/image" Target="media/image138.emf"/><Relationship Id="rId15" Type="http://schemas.openxmlformats.org/officeDocument/2006/relationships/footer" Target="footer4.xml"/><Relationship Id="rId36" Type="http://schemas.openxmlformats.org/officeDocument/2006/relationships/image" Target="media/image21.emf"/><Relationship Id="rId57" Type="http://schemas.openxmlformats.org/officeDocument/2006/relationships/image" Target="media/image42.emf"/><Relationship Id="rId106" Type="http://schemas.openxmlformats.org/officeDocument/2006/relationships/image" Target="media/image91.emf"/><Relationship Id="rId127" Type="http://schemas.openxmlformats.org/officeDocument/2006/relationships/image" Target="media/image112.emf"/><Relationship Id="rId10" Type="http://schemas.openxmlformats.org/officeDocument/2006/relationships/footer" Target="footer1.xml"/><Relationship Id="rId31" Type="http://schemas.openxmlformats.org/officeDocument/2006/relationships/image" Target="media/image16.emf"/><Relationship Id="rId52" Type="http://schemas.openxmlformats.org/officeDocument/2006/relationships/image" Target="media/image37.emf"/><Relationship Id="rId73" Type="http://schemas.openxmlformats.org/officeDocument/2006/relationships/image" Target="media/image58.emf"/><Relationship Id="rId78" Type="http://schemas.openxmlformats.org/officeDocument/2006/relationships/image" Target="media/image63.emf"/><Relationship Id="rId94" Type="http://schemas.openxmlformats.org/officeDocument/2006/relationships/image" Target="media/image79.emf"/><Relationship Id="rId99" Type="http://schemas.openxmlformats.org/officeDocument/2006/relationships/image" Target="media/image84.emf"/><Relationship Id="rId101" Type="http://schemas.openxmlformats.org/officeDocument/2006/relationships/image" Target="media/image86.emf"/><Relationship Id="rId122" Type="http://schemas.openxmlformats.org/officeDocument/2006/relationships/image" Target="media/image107.emf"/><Relationship Id="rId143" Type="http://schemas.openxmlformats.org/officeDocument/2006/relationships/image" Target="media/image128.emf"/><Relationship Id="rId148" Type="http://schemas.openxmlformats.org/officeDocument/2006/relationships/image" Target="media/image133.emf"/><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11.emf"/><Relationship Id="rId47" Type="http://schemas.openxmlformats.org/officeDocument/2006/relationships/image" Target="media/image32.emf"/><Relationship Id="rId68" Type="http://schemas.openxmlformats.org/officeDocument/2006/relationships/image" Target="media/image53.emf"/><Relationship Id="rId89" Type="http://schemas.openxmlformats.org/officeDocument/2006/relationships/image" Target="media/image74.emf"/><Relationship Id="rId112" Type="http://schemas.openxmlformats.org/officeDocument/2006/relationships/image" Target="media/image97.emf"/><Relationship Id="rId133" Type="http://schemas.openxmlformats.org/officeDocument/2006/relationships/image" Target="media/image118.emf"/><Relationship Id="rId154" Type="http://schemas.openxmlformats.org/officeDocument/2006/relationships/image" Target="media/image139.emf"/><Relationship Id="rId16" Type="http://schemas.openxmlformats.org/officeDocument/2006/relationships/image" Target="media/image1.emf"/><Relationship Id="rId37" Type="http://schemas.openxmlformats.org/officeDocument/2006/relationships/image" Target="media/image22.emf"/><Relationship Id="rId58" Type="http://schemas.openxmlformats.org/officeDocument/2006/relationships/image" Target="media/image43.emf"/><Relationship Id="rId79" Type="http://schemas.openxmlformats.org/officeDocument/2006/relationships/image" Target="media/image64.emf"/><Relationship Id="rId102" Type="http://schemas.openxmlformats.org/officeDocument/2006/relationships/image" Target="media/image87.emf"/><Relationship Id="rId123" Type="http://schemas.openxmlformats.org/officeDocument/2006/relationships/image" Target="media/image108.emf"/><Relationship Id="rId144" Type="http://schemas.openxmlformats.org/officeDocument/2006/relationships/image" Target="media/image129.emf"/><Relationship Id="rId90" Type="http://schemas.openxmlformats.org/officeDocument/2006/relationships/image" Target="media/image75.emf"/><Relationship Id="rId27" Type="http://schemas.openxmlformats.org/officeDocument/2006/relationships/image" Target="media/image12.emf"/><Relationship Id="rId48" Type="http://schemas.openxmlformats.org/officeDocument/2006/relationships/image" Target="media/image33.emf"/><Relationship Id="rId69" Type="http://schemas.openxmlformats.org/officeDocument/2006/relationships/image" Target="media/image54.emf"/><Relationship Id="rId113" Type="http://schemas.openxmlformats.org/officeDocument/2006/relationships/image" Target="media/image98.emf"/><Relationship Id="rId134" Type="http://schemas.openxmlformats.org/officeDocument/2006/relationships/image" Target="media/image119.emf"/><Relationship Id="rId80" Type="http://schemas.openxmlformats.org/officeDocument/2006/relationships/image" Target="media/image65.emf"/><Relationship Id="rId155" Type="http://schemas.openxmlformats.org/officeDocument/2006/relationships/image" Target="media/image1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Bibliography</b:Tag>
    <b:RefOrder>1</b:RefOrder>
  </b:Source>
</b:Sources>
</file>

<file path=customXml/itemProps1.xml><?xml version="1.0" encoding="utf-8"?>
<ds:datastoreItem xmlns:ds="http://schemas.openxmlformats.org/officeDocument/2006/customXml" ds:itemID="{CC34032C-F8E7-49AD-9E67-1F947D465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0</Pages>
  <Words>52169</Words>
  <Characters>500857</Characters>
  <Application>Microsoft Office Word</Application>
  <DocSecurity>0</DocSecurity>
  <Lines>4173</Lines>
  <Paragraphs>1103</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55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mote</dc:creator>
  <cp:lastModifiedBy>Reshika Chand</cp:lastModifiedBy>
  <cp:revision>2</cp:revision>
  <cp:lastPrinted>2016-07-27T08:37:00Z</cp:lastPrinted>
  <dcterms:created xsi:type="dcterms:W3CDTF">2022-02-24T01:35:00Z</dcterms:created>
  <dcterms:modified xsi:type="dcterms:W3CDTF">2022-02-24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73922144</vt:i4>
  </property>
  <property fmtid="{D5CDD505-2E9C-101B-9397-08002B2CF9AE}" pid="3" name="MSIP_Label_0f488380-630a-4f55-a077-a19445e3f360_Enabled">
    <vt:lpwstr>true</vt:lpwstr>
  </property>
  <property fmtid="{D5CDD505-2E9C-101B-9397-08002B2CF9AE}" pid="4" name="MSIP_Label_0f488380-630a-4f55-a077-a19445e3f360_SetDate">
    <vt:lpwstr>2022-02-24T01:32:28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c18cc525-32e4-42b7-ad94-4e121957e2fd</vt:lpwstr>
  </property>
  <property fmtid="{D5CDD505-2E9C-101B-9397-08002B2CF9AE}" pid="9" name="MSIP_Label_0f488380-630a-4f55-a077-a19445e3f360_ContentBits">
    <vt:lpwstr>0</vt:lpwstr>
  </property>
</Properties>
</file>